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2.xml" ContentType="application/vnd.openxmlformats-officedocument.wordprocessingml.footer+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85F000" w14:textId="7AA8F093" w:rsidR="00CB4C45" w:rsidRDefault="00CB4C45"/>
    <w:p w14:paraId="19F3C8E3" w14:textId="073546C0" w:rsidR="00237B5F" w:rsidRPr="009A00CF" w:rsidRDefault="00237B5F" w:rsidP="0056001C">
      <w:pPr>
        <w:tabs>
          <w:tab w:val="left" w:pos="7424"/>
        </w:tabs>
      </w:pPr>
    </w:p>
    <w:p w14:paraId="7F7CFA09" w14:textId="789127A6" w:rsidR="00237B5F" w:rsidRPr="009A00CF" w:rsidRDefault="00237B5F" w:rsidP="00237B5F"/>
    <w:p w14:paraId="73AAF939" w14:textId="0127EB88" w:rsidR="00237B5F" w:rsidRPr="009A00CF" w:rsidRDefault="00237B5F" w:rsidP="00237B5F"/>
    <w:p w14:paraId="79FA5E41" w14:textId="77777777" w:rsidR="00CD7127" w:rsidRPr="002F7E46" w:rsidRDefault="00CD7127" w:rsidP="002F7E46">
      <w:pPr>
        <w:spacing w:line="360" w:lineRule="auto"/>
        <w:jc w:val="center"/>
        <w:rPr>
          <w:b/>
          <w:bCs/>
          <w:i/>
          <w:iCs/>
          <w:sz w:val="48"/>
          <w:szCs w:val="48"/>
        </w:rPr>
      </w:pPr>
      <w:r w:rsidRPr="002F7E46">
        <w:rPr>
          <w:b/>
          <w:bCs/>
          <w:i/>
          <w:iCs/>
          <w:sz w:val="48"/>
          <w:szCs w:val="48"/>
        </w:rPr>
        <w:t xml:space="preserve">Single cell mass-spectrometry: </w:t>
      </w:r>
    </w:p>
    <w:p w14:paraId="5FBD2633" w14:textId="13200789" w:rsidR="00CD7127" w:rsidRPr="002F7E46" w:rsidRDefault="00CD7127" w:rsidP="002F7E46">
      <w:pPr>
        <w:spacing w:line="360" w:lineRule="auto"/>
        <w:jc w:val="center"/>
        <w:rPr>
          <w:b/>
          <w:bCs/>
          <w:i/>
          <w:iCs/>
          <w:sz w:val="48"/>
          <w:szCs w:val="48"/>
        </w:rPr>
      </w:pPr>
      <w:r w:rsidRPr="002F7E46">
        <w:rPr>
          <w:b/>
          <w:bCs/>
          <w:i/>
          <w:iCs/>
          <w:sz w:val="48"/>
          <w:szCs w:val="48"/>
        </w:rPr>
        <w:t>A novel approach to evaluating xenobiotic uptake and fate in plants</w:t>
      </w:r>
    </w:p>
    <w:p w14:paraId="042786BF" w14:textId="506D8253" w:rsidR="002C2AB7" w:rsidRPr="009A00CF" w:rsidRDefault="002C2AB7" w:rsidP="00237B5F">
      <w:pPr>
        <w:jc w:val="center"/>
        <w:rPr>
          <w:sz w:val="28"/>
          <w:szCs w:val="28"/>
        </w:rPr>
      </w:pPr>
    </w:p>
    <w:p w14:paraId="142D9AD9" w14:textId="77777777" w:rsidR="00433BA3" w:rsidRPr="009A00CF" w:rsidRDefault="00433BA3" w:rsidP="00237B5F">
      <w:pPr>
        <w:jc w:val="center"/>
        <w:rPr>
          <w:sz w:val="28"/>
          <w:szCs w:val="28"/>
        </w:rPr>
      </w:pPr>
    </w:p>
    <w:p w14:paraId="05F1345C" w14:textId="77777777" w:rsidR="002C2AB7" w:rsidRPr="009A00CF" w:rsidRDefault="002C2AB7" w:rsidP="00237B5F">
      <w:pPr>
        <w:jc w:val="center"/>
        <w:rPr>
          <w:sz w:val="28"/>
          <w:szCs w:val="28"/>
        </w:rPr>
      </w:pPr>
    </w:p>
    <w:p w14:paraId="04A41831" w14:textId="2DC3ED25" w:rsidR="003131EA" w:rsidRPr="009A00CF" w:rsidRDefault="00237B5F" w:rsidP="00433BA3">
      <w:pPr>
        <w:jc w:val="center"/>
        <w:rPr>
          <w:sz w:val="32"/>
          <w:szCs w:val="32"/>
        </w:rPr>
      </w:pPr>
      <w:r w:rsidRPr="009A00CF">
        <w:rPr>
          <w:sz w:val="32"/>
          <w:szCs w:val="32"/>
        </w:rPr>
        <w:t>Alice Harriet Lucy Marshall</w:t>
      </w:r>
    </w:p>
    <w:p w14:paraId="4FB7C61B" w14:textId="4FD04F07" w:rsidR="00237B5F" w:rsidRPr="009A00CF" w:rsidRDefault="00237B5F" w:rsidP="00237B5F">
      <w:pPr>
        <w:jc w:val="center"/>
        <w:rPr>
          <w:sz w:val="32"/>
          <w:szCs w:val="32"/>
        </w:rPr>
      </w:pPr>
      <w:r w:rsidRPr="009A00CF">
        <w:rPr>
          <w:sz w:val="32"/>
          <w:szCs w:val="32"/>
        </w:rPr>
        <w:t>MSc by Research</w:t>
      </w:r>
    </w:p>
    <w:p w14:paraId="01F5A51F" w14:textId="77777777" w:rsidR="00237B5F" w:rsidRPr="009A00CF" w:rsidRDefault="00237B5F" w:rsidP="00237B5F">
      <w:pPr>
        <w:jc w:val="center"/>
        <w:rPr>
          <w:sz w:val="32"/>
          <w:szCs w:val="32"/>
        </w:rPr>
      </w:pPr>
    </w:p>
    <w:p w14:paraId="0AD9C193" w14:textId="64F0B8FD" w:rsidR="00237B5F" w:rsidRPr="009A00CF" w:rsidRDefault="00237B5F" w:rsidP="00237B5F">
      <w:pPr>
        <w:jc w:val="center"/>
        <w:rPr>
          <w:sz w:val="32"/>
          <w:szCs w:val="32"/>
        </w:rPr>
      </w:pPr>
      <w:r w:rsidRPr="009A00CF">
        <w:rPr>
          <w:sz w:val="32"/>
          <w:szCs w:val="32"/>
        </w:rPr>
        <w:t>University of York</w:t>
      </w:r>
    </w:p>
    <w:p w14:paraId="0CAA857C" w14:textId="3736109B" w:rsidR="00237B5F" w:rsidRPr="009A00CF" w:rsidRDefault="00237B5F" w:rsidP="00237B5F">
      <w:pPr>
        <w:jc w:val="center"/>
        <w:rPr>
          <w:sz w:val="32"/>
          <w:szCs w:val="32"/>
        </w:rPr>
      </w:pPr>
      <w:r w:rsidRPr="009A00CF">
        <w:rPr>
          <w:sz w:val="32"/>
          <w:szCs w:val="32"/>
        </w:rPr>
        <w:t>Environment and Geography</w:t>
      </w:r>
    </w:p>
    <w:p w14:paraId="2FD5C9A0" w14:textId="77777777" w:rsidR="00797C34" w:rsidRPr="009A00CF" w:rsidRDefault="00797C34" w:rsidP="00237B5F">
      <w:pPr>
        <w:jc w:val="center"/>
        <w:rPr>
          <w:sz w:val="32"/>
          <w:szCs w:val="32"/>
        </w:rPr>
      </w:pPr>
    </w:p>
    <w:p w14:paraId="00C5D07B" w14:textId="3D2A86B3" w:rsidR="00237B5F" w:rsidRPr="009A00CF" w:rsidRDefault="00237B5F" w:rsidP="00237B5F">
      <w:pPr>
        <w:jc w:val="center"/>
        <w:rPr>
          <w:sz w:val="32"/>
          <w:szCs w:val="32"/>
        </w:rPr>
      </w:pPr>
      <w:r w:rsidRPr="009A00CF">
        <w:rPr>
          <w:sz w:val="32"/>
          <w:szCs w:val="32"/>
        </w:rPr>
        <w:t>December 2020</w:t>
      </w:r>
    </w:p>
    <w:p w14:paraId="237E57DF" w14:textId="40FDDBE1" w:rsidR="00237B5F" w:rsidRPr="009A00CF" w:rsidRDefault="00237B5F" w:rsidP="00237B5F">
      <w:pPr>
        <w:rPr>
          <w:sz w:val="32"/>
          <w:szCs w:val="32"/>
        </w:rPr>
      </w:pPr>
    </w:p>
    <w:p w14:paraId="2C78E78B" w14:textId="6264ADA7" w:rsidR="0056001C" w:rsidRDefault="0056001C" w:rsidP="00237B5F">
      <w:pPr>
        <w:rPr>
          <w:sz w:val="28"/>
          <w:szCs w:val="28"/>
        </w:rPr>
      </w:pPr>
    </w:p>
    <w:p w14:paraId="4B66CE90" w14:textId="77777777" w:rsidR="002F7E46" w:rsidRDefault="002F7E46" w:rsidP="00237B5F">
      <w:pPr>
        <w:rPr>
          <w:sz w:val="28"/>
          <w:szCs w:val="28"/>
        </w:rPr>
      </w:pPr>
    </w:p>
    <w:p w14:paraId="581D1390" w14:textId="6E844E55" w:rsidR="0056001C" w:rsidRDefault="0056001C" w:rsidP="00237B5F">
      <w:pPr>
        <w:rPr>
          <w:sz w:val="28"/>
          <w:szCs w:val="28"/>
        </w:rPr>
      </w:pPr>
    </w:p>
    <w:p w14:paraId="64BDF69B" w14:textId="77777777" w:rsidR="0056001C" w:rsidRDefault="0056001C" w:rsidP="00237B5F">
      <w:pPr>
        <w:rPr>
          <w:sz w:val="28"/>
          <w:szCs w:val="28"/>
        </w:rPr>
      </w:pPr>
    </w:p>
    <w:p w14:paraId="27BD3273" w14:textId="77777777" w:rsidR="0056001C" w:rsidRPr="009A00CF" w:rsidRDefault="0056001C" w:rsidP="00237B5F">
      <w:pPr>
        <w:rPr>
          <w:sz w:val="28"/>
          <w:szCs w:val="28"/>
        </w:rPr>
      </w:pPr>
    </w:p>
    <w:p w14:paraId="65412C82" w14:textId="727C10BD" w:rsidR="00237B5F" w:rsidRPr="009A00CF" w:rsidRDefault="00237B5F" w:rsidP="00FF002F">
      <w:pPr>
        <w:pStyle w:val="Heading1"/>
      </w:pPr>
      <w:bookmarkStart w:id="0" w:name="_Toc68085900"/>
      <w:r w:rsidRPr="009A00CF">
        <w:lastRenderedPageBreak/>
        <w:t>Abstract</w:t>
      </w:r>
      <w:bookmarkEnd w:id="0"/>
    </w:p>
    <w:p w14:paraId="1C9B2723" w14:textId="77777777" w:rsidR="00FE59D7" w:rsidRPr="009A00CF" w:rsidRDefault="00FE59D7" w:rsidP="00FE59D7"/>
    <w:p w14:paraId="06FFAA1B" w14:textId="241984E2" w:rsidR="00CD7127" w:rsidRPr="009A00CF" w:rsidRDefault="00CD7127" w:rsidP="00CD7127">
      <w:pPr>
        <w:spacing w:line="360" w:lineRule="auto"/>
      </w:pPr>
      <w:r w:rsidRPr="009A00CF">
        <w:t xml:space="preserve">Reclaimed wastewater is increasingly used for irrigation of arable crops to alleviate agricultural pressures associated with water scarcity in arid and semi-arid regions across the globe. Treated and untreated wastewater is a known reservoir for pharmaceutical contaminants, which are subsequently introduced into the soil-plant system, where exposure to terrestrial organisms has been shown to have toxicological effects and where plant uptake poses a risk for human exposure. Studies on the fate and uptake of pharmaceuticals are relatively sparse, with investigations only considering 3% of currently prescribed pharmaceuticals. The presented study addresses two significant research gaps. First, a prioritisation approach was established to select priority study compounds derived from the last 15 years of annual prescription data in </w:t>
      </w:r>
      <w:r w:rsidR="00C24AA4">
        <w:t>England</w:t>
      </w:r>
      <w:r w:rsidRPr="009A00CF">
        <w:t xml:space="preserve">. This approach was applied to the antiepileptic class of pharmaceuticals and revealed that the most studied compounds, </w:t>
      </w:r>
      <w:proofErr w:type="gramStart"/>
      <w:r w:rsidRPr="009A00CF">
        <w:t>carbamazepine</w:t>
      </w:r>
      <w:proofErr w:type="gramEnd"/>
      <w:r w:rsidRPr="009A00CF">
        <w:t xml:space="preserve"> and lamotrigine, do not represent the most significant chemical exposures. Second, a </w:t>
      </w:r>
      <w:proofErr w:type="gramStart"/>
      <w:r w:rsidRPr="009A00CF">
        <w:t>high resolution</w:t>
      </w:r>
      <w:proofErr w:type="gramEnd"/>
      <w:r w:rsidRPr="009A00CF">
        <w:t xml:space="preserve"> assessment of plant uptake and distribution of priority compounds was accomplished through the novel application of Single Cell Mass-Spectrometry (SCMS). For the first time, SCMS was used to analyse the contents of single plant cells exposed to exogenously applied, high-priority pharmaceutical compounds. Using hydroponic exposures, the accumulation and transformation of 1 antiepileptic compound (levetiracetam) and 3 antibiotic compounds (metronidazole, clarithromycin, lincomycin) was determined. The antibiotic, sulfadiazine, was not detected in sampled plant cells contents. Pharmaceutical transformation products including degradants, metabolites and conjugates were identified where parent compounds were also detected. This includes detection of biologically active metabolites of clarithromycin that were previously undocumented in plant tissues. The results of this work will help reveal the uptake mechanisms and ultimate chemical fate of pharmaceuticals taken up by plants, and thereby inform potential risks to human and ecosystem health associated with the use of reclaimed wastewater for crop irrigation. </w:t>
      </w:r>
    </w:p>
    <w:p w14:paraId="192D80D6" w14:textId="77777777" w:rsidR="00CD7127" w:rsidRPr="009A00CF" w:rsidRDefault="00CD7127" w:rsidP="00CD7127">
      <w:pPr>
        <w:spacing w:line="360" w:lineRule="auto"/>
      </w:pPr>
    </w:p>
    <w:p w14:paraId="3CCDF699" w14:textId="447A1323" w:rsidR="00237B5F" w:rsidRPr="009A00CF" w:rsidRDefault="00237B5F" w:rsidP="00237B5F">
      <w:pPr>
        <w:rPr>
          <w:sz w:val="28"/>
          <w:szCs w:val="28"/>
        </w:rPr>
      </w:pPr>
    </w:p>
    <w:p w14:paraId="1A3D1177" w14:textId="33D3BD5A" w:rsidR="00237B5F" w:rsidRPr="009A00CF" w:rsidRDefault="00237B5F" w:rsidP="00237B5F">
      <w:pPr>
        <w:rPr>
          <w:sz w:val="28"/>
          <w:szCs w:val="28"/>
        </w:rPr>
      </w:pPr>
    </w:p>
    <w:p w14:paraId="5D13E53C" w14:textId="5F4E09D5" w:rsidR="00237B5F" w:rsidRPr="009A00CF" w:rsidRDefault="00237B5F" w:rsidP="00237B5F">
      <w:pPr>
        <w:rPr>
          <w:sz w:val="28"/>
          <w:szCs w:val="28"/>
        </w:rPr>
      </w:pPr>
    </w:p>
    <w:p w14:paraId="4FDC24D1" w14:textId="4B7D4A1B" w:rsidR="00237B5F" w:rsidRPr="009A00CF" w:rsidRDefault="00237B5F" w:rsidP="00237B5F">
      <w:pPr>
        <w:rPr>
          <w:sz w:val="28"/>
          <w:szCs w:val="28"/>
        </w:rPr>
      </w:pPr>
    </w:p>
    <w:p w14:paraId="08703748" w14:textId="5D44C3BA" w:rsidR="00237B5F" w:rsidRPr="009A00CF" w:rsidRDefault="00237B5F" w:rsidP="00237B5F">
      <w:pPr>
        <w:rPr>
          <w:sz w:val="28"/>
          <w:szCs w:val="28"/>
        </w:rPr>
      </w:pPr>
    </w:p>
    <w:p w14:paraId="43A86E12" w14:textId="77A24758" w:rsidR="00237B5F" w:rsidRPr="009A00CF" w:rsidRDefault="00237B5F" w:rsidP="00FF002F">
      <w:pPr>
        <w:pStyle w:val="Heading1"/>
      </w:pPr>
      <w:bookmarkStart w:id="1" w:name="_Toc68085901"/>
      <w:r w:rsidRPr="009A00CF">
        <w:lastRenderedPageBreak/>
        <w:t>List of contents</w:t>
      </w:r>
      <w:bookmarkEnd w:id="1"/>
    </w:p>
    <w:sdt>
      <w:sdtPr>
        <w:rPr>
          <w:rFonts w:asciiTheme="minorHAnsi" w:eastAsiaTheme="minorHAnsi" w:hAnsiTheme="minorHAnsi" w:cstheme="minorBidi"/>
          <w:color w:val="auto"/>
          <w:sz w:val="22"/>
          <w:szCs w:val="22"/>
          <w:lang w:val="en-GB"/>
        </w:rPr>
        <w:id w:val="-2072949929"/>
        <w:docPartObj>
          <w:docPartGallery w:val="Table of Contents"/>
          <w:docPartUnique/>
        </w:docPartObj>
      </w:sdtPr>
      <w:sdtEndPr>
        <w:rPr>
          <w:b/>
          <w:bCs/>
          <w:noProof/>
        </w:rPr>
      </w:sdtEndPr>
      <w:sdtContent>
        <w:p w14:paraId="2FCDD128" w14:textId="77777777" w:rsidR="003F24C0" w:rsidRPr="009A00CF" w:rsidRDefault="003F24C0" w:rsidP="003F24C0">
          <w:pPr>
            <w:pStyle w:val="TOCHeading"/>
          </w:pPr>
        </w:p>
        <w:p w14:paraId="1211614E" w14:textId="7548FB7F" w:rsidR="00F75B1B" w:rsidRDefault="003F24C0">
          <w:pPr>
            <w:pStyle w:val="TOC1"/>
            <w:rPr>
              <w:rFonts w:cstheme="minorBidi"/>
              <w:b w:val="0"/>
              <w:bCs w:val="0"/>
              <w:lang w:val="en-GB" w:eastAsia="en-GB"/>
            </w:rPr>
          </w:pPr>
          <w:r w:rsidRPr="009A00CF">
            <w:fldChar w:fldCharType="begin"/>
          </w:r>
          <w:r w:rsidRPr="009A00CF">
            <w:instrText xml:space="preserve"> TOC \o "1-3" \h \z \u </w:instrText>
          </w:r>
          <w:r w:rsidRPr="009A00CF">
            <w:fldChar w:fldCharType="separate"/>
          </w:r>
          <w:hyperlink w:anchor="_Toc68085900" w:history="1">
            <w:r w:rsidR="00F75B1B" w:rsidRPr="008B401C">
              <w:rPr>
                <w:rStyle w:val="Hyperlink"/>
              </w:rPr>
              <w:t>Abstract</w:t>
            </w:r>
            <w:r w:rsidR="00F75B1B">
              <w:rPr>
                <w:webHidden/>
              </w:rPr>
              <w:tab/>
            </w:r>
            <w:r w:rsidR="00F75B1B">
              <w:rPr>
                <w:webHidden/>
              </w:rPr>
              <w:fldChar w:fldCharType="begin"/>
            </w:r>
            <w:r w:rsidR="00F75B1B">
              <w:rPr>
                <w:webHidden/>
              </w:rPr>
              <w:instrText xml:space="preserve"> PAGEREF _Toc68085900 \h </w:instrText>
            </w:r>
            <w:r w:rsidR="00F75B1B">
              <w:rPr>
                <w:webHidden/>
              </w:rPr>
            </w:r>
            <w:r w:rsidR="00F75B1B">
              <w:rPr>
                <w:webHidden/>
              </w:rPr>
              <w:fldChar w:fldCharType="separate"/>
            </w:r>
            <w:r w:rsidR="00F75B1B">
              <w:rPr>
                <w:webHidden/>
              </w:rPr>
              <w:t>2</w:t>
            </w:r>
            <w:r w:rsidR="00F75B1B">
              <w:rPr>
                <w:webHidden/>
              </w:rPr>
              <w:fldChar w:fldCharType="end"/>
            </w:r>
          </w:hyperlink>
        </w:p>
        <w:p w14:paraId="3FCEA2D6" w14:textId="719A6C98" w:rsidR="00F75B1B" w:rsidRDefault="002F7E46">
          <w:pPr>
            <w:pStyle w:val="TOC1"/>
            <w:rPr>
              <w:rFonts w:cstheme="minorBidi"/>
              <w:b w:val="0"/>
              <w:bCs w:val="0"/>
              <w:lang w:val="en-GB" w:eastAsia="en-GB"/>
            </w:rPr>
          </w:pPr>
          <w:hyperlink w:anchor="_Toc68085901" w:history="1">
            <w:r w:rsidR="00F75B1B" w:rsidRPr="008B401C">
              <w:rPr>
                <w:rStyle w:val="Hyperlink"/>
              </w:rPr>
              <w:t>List of contents</w:t>
            </w:r>
            <w:r w:rsidR="00F75B1B">
              <w:rPr>
                <w:webHidden/>
              </w:rPr>
              <w:tab/>
            </w:r>
            <w:r w:rsidR="00F75B1B">
              <w:rPr>
                <w:webHidden/>
              </w:rPr>
              <w:fldChar w:fldCharType="begin"/>
            </w:r>
            <w:r w:rsidR="00F75B1B">
              <w:rPr>
                <w:webHidden/>
              </w:rPr>
              <w:instrText xml:space="preserve"> PAGEREF _Toc68085901 \h </w:instrText>
            </w:r>
            <w:r w:rsidR="00F75B1B">
              <w:rPr>
                <w:webHidden/>
              </w:rPr>
            </w:r>
            <w:r w:rsidR="00F75B1B">
              <w:rPr>
                <w:webHidden/>
              </w:rPr>
              <w:fldChar w:fldCharType="separate"/>
            </w:r>
            <w:r w:rsidR="00F75B1B">
              <w:rPr>
                <w:webHidden/>
              </w:rPr>
              <w:t>3</w:t>
            </w:r>
            <w:r w:rsidR="00F75B1B">
              <w:rPr>
                <w:webHidden/>
              </w:rPr>
              <w:fldChar w:fldCharType="end"/>
            </w:r>
          </w:hyperlink>
        </w:p>
        <w:p w14:paraId="7549B9BD" w14:textId="0C98CF78" w:rsidR="00F75B1B" w:rsidRDefault="002F7E46">
          <w:pPr>
            <w:pStyle w:val="TOC1"/>
            <w:rPr>
              <w:rFonts w:cstheme="minorBidi"/>
              <w:b w:val="0"/>
              <w:bCs w:val="0"/>
              <w:lang w:val="en-GB" w:eastAsia="en-GB"/>
            </w:rPr>
          </w:pPr>
          <w:hyperlink w:anchor="_Toc68085902" w:history="1">
            <w:r w:rsidR="00F75B1B" w:rsidRPr="008B401C">
              <w:rPr>
                <w:rStyle w:val="Hyperlink"/>
              </w:rPr>
              <w:t>List of figures</w:t>
            </w:r>
            <w:r w:rsidR="00F75B1B">
              <w:rPr>
                <w:webHidden/>
              </w:rPr>
              <w:tab/>
            </w:r>
            <w:r w:rsidR="00F75B1B">
              <w:rPr>
                <w:webHidden/>
              </w:rPr>
              <w:fldChar w:fldCharType="begin"/>
            </w:r>
            <w:r w:rsidR="00F75B1B">
              <w:rPr>
                <w:webHidden/>
              </w:rPr>
              <w:instrText xml:space="preserve"> PAGEREF _Toc68085902 \h </w:instrText>
            </w:r>
            <w:r w:rsidR="00F75B1B">
              <w:rPr>
                <w:webHidden/>
              </w:rPr>
            </w:r>
            <w:r w:rsidR="00F75B1B">
              <w:rPr>
                <w:webHidden/>
              </w:rPr>
              <w:fldChar w:fldCharType="separate"/>
            </w:r>
            <w:r w:rsidR="00F75B1B">
              <w:rPr>
                <w:webHidden/>
              </w:rPr>
              <w:t>6</w:t>
            </w:r>
            <w:r w:rsidR="00F75B1B">
              <w:rPr>
                <w:webHidden/>
              </w:rPr>
              <w:fldChar w:fldCharType="end"/>
            </w:r>
          </w:hyperlink>
        </w:p>
        <w:p w14:paraId="28678B3C" w14:textId="27CECBCB" w:rsidR="00F75B1B" w:rsidRDefault="002F7E46">
          <w:pPr>
            <w:pStyle w:val="TOC1"/>
            <w:rPr>
              <w:rFonts w:cstheme="minorBidi"/>
              <w:b w:val="0"/>
              <w:bCs w:val="0"/>
              <w:lang w:val="en-GB" w:eastAsia="en-GB"/>
            </w:rPr>
          </w:pPr>
          <w:hyperlink w:anchor="_Toc68085903" w:history="1">
            <w:r w:rsidR="00F75B1B" w:rsidRPr="008B401C">
              <w:rPr>
                <w:rStyle w:val="Hyperlink"/>
              </w:rPr>
              <w:t>List of tables</w:t>
            </w:r>
            <w:r w:rsidR="00F75B1B">
              <w:rPr>
                <w:webHidden/>
              </w:rPr>
              <w:tab/>
            </w:r>
            <w:r w:rsidR="00F75B1B">
              <w:rPr>
                <w:webHidden/>
              </w:rPr>
              <w:fldChar w:fldCharType="begin"/>
            </w:r>
            <w:r w:rsidR="00F75B1B">
              <w:rPr>
                <w:webHidden/>
              </w:rPr>
              <w:instrText xml:space="preserve"> PAGEREF _Toc68085903 \h </w:instrText>
            </w:r>
            <w:r w:rsidR="00F75B1B">
              <w:rPr>
                <w:webHidden/>
              </w:rPr>
            </w:r>
            <w:r w:rsidR="00F75B1B">
              <w:rPr>
                <w:webHidden/>
              </w:rPr>
              <w:fldChar w:fldCharType="separate"/>
            </w:r>
            <w:r w:rsidR="00F75B1B">
              <w:rPr>
                <w:webHidden/>
              </w:rPr>
              <w:t>7</w:t>
            </w:r>
            <w:r w:rsidR="00F75B1B">
              <w:rPr>
                <w:webHidden/>
              </w:rPr>
              <w:fldChar w:fldCharType="end"/>
            </w:r>
          </w:hyperlink>
        </w:p>
        <w:p w14:paraId="27555524" w14:textId="441FD0A9" w:rsidR="00F75B1B" w:rsidRDefault="002F7E46">
          <w:pPr>
            <w:pStyle w:val="TOC1"/>
            <w:rPr>
              <w:rFonts w:cstheme="minorBidi"/>
              <w:b w:val="0"/>
              <w:bCs w:val="0"/>
              <w:lang w:val="en-GB" w:eastAsia="en-GB"/>
            </w:rPr>
          </w:pPr>
          <w:hyperlink w:anchor="_Toc68085904" w:history="1">
            <w:r w:rsidR="00F75B1B" w:rsidRPr="008B401C">
              <w:rPr>
                <w:rStyle w:val="Hyperlink"/>
              </w:rPr>
              <w:t>Acknowledgements:</w:t>
            </w:r>
            <w:r w:rsidR="00F75B1B">
              <w:rPr>
                <w:webHidden/>
              </w:rPr>
              <w:tab/>
            </w:r>
            <w:r w:rsidR="00F75B1B">
              <w:rPr>
                <w:webHidden/>
              </w:rPr>
              <w:fldChar w:fldCharType="begin"/>
            </w:r>
            <w:r w:rsidR="00F75B1B">
              <w:rPr>
                <w:webHidden/>
              </w:rPr>
              <w:instrText xml:space="preserve"> PAGEREF _Toc68085904 \h </w:instrText>
            </w:r>
            <w:r w:rsidR="00F75B1B">
              <w:rPr>
                <w:webHidden/>
              </w:rPr>
            </w:r>
            <w:r w:rsidR="00F75B1B">
              <w:rPr>
                <w:webHidden/>
              </w:rPr>
              <w:fldChar w:fldCharType="separate"/>
            </w:r>
            <w:r w:rsidR="00F75B1B">
              <w:rPr>
                <w:webHidden/>
              </w:rPr>
              <w:t>8</w:t>
            </w:r>
            <w:r w:rsidR="00F75B1B">
              <w:rPr>
                <w:webHidden/>
              </w:rPr>
              <w:fldChar w:fldCharType="end"/>
            </w:r>
          </w:hyperlink>
        </w:p>
        <w:p w14:paraId="0FAFFF7A" w14:textId="4DBC067E" w:rsidR="00F75B1B" w:rsidRDefault="002F7E46">
          <w:pPr>
            <w:pStyle w:val="TOC1"/>
            <w:rPr>
              <w:rFonts w:cstheme="minorBidi"/>
              <w:b w:val="0"/>
              <w:bCs w:val="0"/>
              <w:lang w:val="en-GB" w:eastAsia="en-GB"/>
            </w:rPr>
          </w:pPr>
          <w:hyperlink w:anchor="_Toc68085905" w:history="1">
            <w:r w:rsidR="00F75B1B" w:rsidRPr="008B401C">
              <w:rPr>
                <w:rStyle w:val="Hyperlink"/>
              </w:rPr>
              <w:t>Declaration</w:t>
            </w:r>
            <w:r w:rsidR="00F75B1B">
              <w:rPr>
                <w:webHidden/>
              </w:rPr>
              <w:tab/>
            </w:r>
            <w:r w:rsidR="00F75B1B">
              <w:rPr>
                <w:webHidden/>
              </w:rPr>
              <w:fldChar w:fldCharType="begin"/>
            </w:r>
            <w:r w:rsidR="00F75B1B">
              <w:rPr>
                <w:webHidden/>
              </w:rPr>
              <w:instrText xml:space="preserve"> PAGEREF _Toc68085905 \h </w:instrText>
            </w:r>
            <w:r w:rsidR="00F75B1B">
              <w:rPr>
                <w:webHidden/>
              </w:rPr>
            </w:r>
            <w:r w:rsidR="00F75B1B">
              <w:rPr>
                <w:webHidden/>
              </w:rPr>
              <w:fldChar w:fldCharType="separate"/>
            </w:r>
            <w:r w:rsidR="00F75B1B">
              <w:rPr>
                <w:webHidden/>
              </w:rPr>
              <w:t>9</w:t>
            </w:r>
            <w:r w:rsidR="00F75B1B">
              <w:rPr>
                <w:webHidden/>
              </w:rPr>
              <w:fldChar w:fldCharType="end"/>
            </w:r>
          </w:hyperlink>
        </w:p>
        <w:p w14:paraId="6DE8A40A" w14:textId="7ECF59F4" w:rsidR="00F75B1B" w:rsidRDefault="002F7E46">
          <w:pPr>
            <w:pStyle w:val="TOC1"/>
            <w:rPr>
              <w:rFonts w:cstheme="minorBidi"/>
              <w:b w:val="0"/>
              <w:bCs w:val="0"/>
              <w:lang w:val="en-GB" w:eastAsia="en-GB"/>
            </w:rPr>
          </w:pPr>
          <w:hyperlink w:anchor="_Toc68085906" w:history="1">
            <w:r w:rsidR="00F75B1B" w:rsidRPr="008B401C">
              <w:rPr>
                <w:rStyle w:val="Hyperlink"/>
              </w:rPr>
              <w:t>Chapter 1: Introduction</w:t>
            </w:r>
            <w:r w:rsidR="00F75B1B">
              <w:rPr>
                <w:webHidden/>
              </w:rPr>
              <w:tab/>
            </w:r>
            <w:r w:rsidR="00F75B1B">
              <w:rPr>
                <w:webHidden/>
              </w:rPr>
              <w:fldChar w:fldCharType="begin"/>
            </w:r>
            <w:r w:rsidR="00F75B1B">
              <w:rPr>
                <w:webHidden/>
              </w:rPr>
              <w:instrText xml:space="preserve"> PAGEREF _Toc68085906 \h </w:instrText>
            </w:r>
            <w:r w:rsidR="00F75B1B">
              <w:rPr>
                <w:webHidden/>
              </w:rPr>
            </w:r>
            <w:r w:rsidR="00F75B1B">
              <w:rPr>
                <w:webHidden/>
              </w:rPr>
              <w:fldChar w:fldCharType="separate"/>
            </w:r>
            <w:r w:rsidR="00F75B1B">
              <w:rPr>
                <w:webHidden/>
              </w:rPr>
              <w:t>9</w:t>
            </w:r>
            <w:r w:rsidR="00F75B1B">
              <w:rPr>
                <w:webHidden/>
              </w:rPr>
              <w:fldChar w:fldCharType="end"/>
            </w:r>
          </w:hyperlink>
        </w:p>
        <w:p w14:paraId="10EA00BB" w14:textId="635589B2" w:rsidR="00F75B1B" w:rsidRDefault="002F7E46">
          <w:pPr>
            <w:pStyle w:val="TOC1"/>
            <w:rPr>
              <w:rFonts w:cstheme="minorBidi"/>
              <w:b w:val="0"/>
              <w:bCs w:val="0"/>
              <w:lang w:val="en-GB" w:eastAsia="en-GB"/>
            </w:rPr>
          </w:pPr>
          <w:hyperlink w:anchor="_Toc68085907" w:history="1">
            <w:r w:rsidR="00F75B1B" w:rsidRPr="008B401C">
              <w:rPr>
                <w:rStyle w:val="Hyperlink"/>
                <w:rFonts w:eastAsia="Times New Roman"/>
              </w:rPr>
              <w:t>Chapter 2: Predicting environmental concentrations of antiepileptic compounds</w:t>
            </w:r>
            <w:r w:rsidR="00F75B1B">
              <w:rPr>
                <w:webHidden/>
              </w:rPr>
              <w:tab/>
            </w:r>
            <w:r w:rsidR="00F75B1B">
              <w:rPr>
                <w:webHidden/>
              </w:rPr>
              <w:fldChar w:fldCharType="begin"/>
            </w:r>
            <w:r w:rsidR="00F75B1B">
              <w:rPr>
                <w:webHidden/>
              </w:rPr>
              <w:instrText xml:space="preserve"> PAGEREF _Toc68085907 \h </w:instrText>
            </w:r>
            <w:r w:rsidR="00F75B1B">
              <w:rPr>
                <w:webHidden/>
              </w:rPr>
            </w:r>
            <w:r w:rsidR="00F75B1B">
              <w:rPr>
                <w:webHidden/>
              </w:rPr>
              <w:fldChar w:fldCharType="separate"/>
            </w:r>
            <w:r w:rsidR="00F75B1B">
              <w:rPr>
                <w:webHidden/>
              </w:rPr>
              <w:t>14</w:t>
            </w:r>
            <w:r w:rsidR="00F75B1B">
              <w:rPr>
                <w:webHidden/>
              </w:rPr>
              <w:fldChar w:fldCharType="end"/>
            </w:r>
          </w:hyperlink>
        </w:p>
        <w:p w14:paraId="7C2ACB64" w14:textId="339BCF4B" w:rsidR="00F75B1B" w:rsidRDefault="002F7E46">
          <w:pPr>
            <w:pStyle w:val="TOC2"/>
            <w:tabs>
              <w:tab w:val="right" w:leader="dot" w:pos="9010"/>
            </w:tabs>
            <w:rPr>
              <w:rFonts w:cstheme="minorBidi"/>
              <w:noProof/>
              <w:lang w:val="en-GB" w:eastAsia="en-GB"/>
            </w:rPr>
          </w:pPr>
          <w:hyperlink w:anchor="_Toc68085908" w:history="1">
            <w:r w:rsidR="00F75B1B" w:rsidRPr="008B401C">
              <w:rPr>
                <w:rStyle w:val="Hyperlink"/>
                <w:noProof/>
              </w:rPr>
              <w:t>2.1 Introduction</w:t>
            </w:r>
            <w:r w:rsidR="00F75B1B">
              <w:rPr>
                <w:noProof/>
                <w:webHidden/>
              </w:rPr>
              <w:tab/>
            </w:r>
            <w:r w:rsidR="00F75B1B">
              <w:rPr>
                <w:noProof/>
                <w:webHidden/>
              </w:rPr>
              <w:fldChar w:fldCharType="begin"/>
            </w:r>
            <w:r w:rsidR="00F75B1B">
              <w:rPr>
                <w:noProof/>
                <w:webHidden/>
              </w:rPr>
              <w:instrText xml:space="preserve"> PAGEREF _Toc68085908 \h </w:instrText>
            </w:r>
            <w:r w:rsidR="00F75B1B">
              <w:rPr>
                <w:noProof/>
                <w:webHidden/>
              </w:rPr>
            </w:r>
            <w:r w:rsidR="00F75B1B">
              <w:rPr>
                <w:noProof/>
                <w:webHidden/>
              </w:rPr>
              <w:fldChar w:fldCharType="separate"/>
            </w:r>
            <w:r w:rsidR="00F75B1B">
              <w:rPr>
                <w:noProof/>
                <w:webHidden/>
              </w:rPr>
              <w:t>14</w:t>
            </w:r>
            <w:r w:rsidR="00F75B1B">
              <w:rPr>
                <w:noProof/>
                <w:webHidden/>
              </w:rPr>
              <w:fldChar w:fldCharType="end"/>
            </w:r>
          </w:hyperlink>
        </w:p>
        <w:p w14:paraId="10C9A3C8" w14:textId="01946000" w:rsidR="00F75B1B" w:rsidRDefault="002F7E46">
          <w:pPr>
            <w:pStyle w:val="TOC2"/>
            <w:tabs>
              <w:tab w:val="right" w:leader="dot" w:pos="9010"/>
            </w:tabs>
            <w:rPr>
              <w:rFonts w:cstheme="minorBidi"/>
              <w:noProof/>
              <w:lang w:val="en-GB" w:eastAsia="en-GB"/>
            </w:rPr>
          </w:pPr>
          <w:hyperlink w:anchor="_Toc68085909" w:history="1">
            <w:r w:rsidR="00F75B1B" w:rsidRPr="008B401C">
              <w:rPr>
                <w:rStyle w:val="Hyperlink"/>
                <w:noProof/>
              </w:rPr>
              <w:t>2.2 Method</w:t>
            </w:r>
            <w:r w:rsidR="00F75B1B">
              <w:rPr>
                <w:noProof/>
                <w:webHidden/>
              </w:rPr>
              <w:tab/>
            </w:r>
            <w:r w:rsidR="00F75B1B">
              <w:rPr>
                <w:noProof/>
                <w:webHidden/>
              </w:rPr>
              <w:fldChar w:fldCharType="begin"/>
            </w:r>
            <w:r w:rsidR="00F75B1B">
              <w:rPr>
                <w:noProof/>
                <w:webHidden/>
              </w:rPr>
              <w:instrText xml:space="preserve"> PAGEREF _Toc68085909 \h </w:instrText>
            </w:r>
            <w:r w:rsidR="00F75B1B">
              <w:rPr>
                <w:noProof/>
                <w:webHidden/>
              </w:rPr>
            </w:r>
            <w:r w:rsidR="00F75B1B">
              <w:rPr>
                <w:noProof/>
                <w:webHidden/>
              </w:rPr>
              <w:fldChar w:fldCharType="separate"/>
            </w:r>
            <w:r w:rsidR="00F75B1B">
              <w:rPr>
                <w:noProof/>
                <w:webHidden/>
              </w:rPr>
              <w:t>17</w:t>
            </w:r>
            <w:r w:rsidR="00F75B1B">
              <w:rPr>
                <w:noProof/>
                <w:webHidden/>
              </w:rPr>
              <w:fldChar w:fldCharType="end"/>
            </w:r>
          </w:hyperlink>
        </w:p>
        <w:p w14:paraId="229CEB3A" w14:textId="38C78B57" w:rsidR="00F75B1B" w:rsidRDefault="002F7E46">
          <w:pPr>
            <w:pStyle w:val="TOC3"/>
            <w:tabs>
              <w:tab w:val="right" w:leader="dot" w:pos="9010"/>
            </w:tabs>
            <w:rPr>
              <w:rFonts w:cstheme="minorBidi"/>
              <w:noProof/>
              <w:lang w:val="en-GB" w:eastAsia="en-GB"/>
            </w:rPr>
          </w:pPr>
          <w:hyperlink w:anchor="_Toc68085910" w:history="1">
            <w:r w:rsidR="00F75B1B" w:rsidRPr="008B401C">
              <w:rPr>
                <w:rStyle w:val="Hyperlink"/>
                <w:i/>
                <w:iCs/>
                <w:noProof/>
              </w:rPr>
              <w:t>2.2.1</w:t>
            </w:r>
            <w:r w:rsidR="00F75B1B" w:rsidRPr="008B401C">
              <w:rPr>
                <w:rStyle w:val="Hyperlink"/>
                <w:noProof/>
              </w:rPr>
              <w:t xml:space="preserve"> Total mass prescribed</w:t>
            </w:r>
            <w:r w:rsidR="00F75B1B">
              <w:rPr>
                <w:noProof/>
                <w:webHidden/>
              </w:rPr>
              <w:tab/>
            </w:r>
            <w:r w:rsidR="00F75B1B">
              <w:rPr>
                <w:noProof/>
                <w:webHidden/>
              </w:rPr>
              <w:fldChar w:fldCharType="begin"/>
            </w:r>
            <w:r w:rsidR="00F75B1B">
              <w:rPr>
                <w:noProof/>
                <w:webHidden/>
              </w:rPr>
              <w:instrText xml:space="preserve"> PAGEREF _Toc68085910 \h </w:instrText>
            </w:r>
            <w:r w:rsidR="00F75B1B">
              <w:rPr>
                <w:noProof/>
                <w:webHidden/>
              </w:rPr>
            </w:r>
            <w:r w:rsidR="00F75B1B">
              <w:rPr>
                <w:noProof/>
                <w:webHidden/>
              </w:rPr>
              <w:fldChar w:fldCharType="separate"/>
            </w:r>
            <w:r w:rsidR="00F75B1B">
              <w:rPr>
                <w:noProof/>
                <w:webHidden/>
              </w:rPr>
              <w:t>17</w:t>
            </w:r>
            <w:r w:rsidR="00F75B1B">
              <w:rPr>
                <w:noProof/>
                <w:webHidden/>
              </w:rPr>
              <w:fldChar w:fldCharType="end"/>
            </w:r>
          </w:hyperlink>
        </w:p>
        <w:p w14:paraId="78F8D30E" w14:textId="65D498F2" w:rsidR="00F75B1B" w:rsidRDefault="002F7E46">
          <w:pPr>
            <w:pStyle w:val="TOC3"/>
            <w:tabs>
              <w:tab w:val="right" w:leader="dot" w:pos="9010"/>
            </w:tabs>
            <w:rPr>
              <w:rFonts w:cstheme="minorBidi"/>
              <w:noProof/>
              <w:lang w:val="en-GB" w:eastAsia="en-GB"/>
            </w:rPr>
          </w:pPr>
          <w:hyperlink w:anchor="_Toc68085911" w:history="1">
            <w:r w:rsidR="00F75B1B" w:rsidRPr="008B401C">
              <w:rPr>
                <w:rStyle w:val="Hyperlink"/>
                <w:noProof/>
              </w:rPr>
              <w:t>2.2.2 Predicted Environmental Concentrations</w:t>
            </w:r>
            <w:r w:rsidR="00F75B1B">
              <w:rPr>
                <w:noProof/>
                <w:webHidden/>
              </w:rPr>
              <w:tab/>
            </w:r>
            <w:r w:rsidR="00F75B1B">
              <w:rPr>
                <w:noProof/>
                <w:webHidden/>
              </w:rPr>
              <w:fldChar w:fldCharType="begin"/>
            </w:r>
            <w:r w:rsidR="00F75B1B">
              <w:rPr>
                <w:noProof/>
                <w:webHidden/>
              </w:rPr>
              <w:instrText xml:space="preserve"> PAGEREF _Toc68085911 \h </w:instrText>
            </w:r>
            <w:r w:rsidR="00F75B1B">
              <w:rPr>
                <w:noProof/>
                <w:webHidden/>
              </w:rPr>
            </w:r>
            <w:r w:rsidR="00F75B1B">
              <w:rPr>
                <w:noProof/>
                <w:webHidden/>
              </w:rPr>
              <w:fldChar w:fldCharType="separate"/>
            </w:r>
            <w:r w:rsidR="00F75B1B">
              <w:rPr>
                <w:noProof/>
                <w:webHidden/>
              </w:rPr>
              <w:t>18</w:t>
            </w:r>
            <w:r w:rsidR="00F75B1B">
              <w:rPr>
                <w:noProof/>
                <w:webHidden/>
              </w:rPr>
              <w:fldChar w:fldCharType="end"/>
            </w:r>
          </w:hyperlink>
        </w:p>
        <w:p w14:paraId="7CC5A8C2" w14:textId="19C57882" w:rsidR="00F75B1B" w:rsidRDefault="002F7E46">
          <w:pPr>
            <w:pStyle w:val="TOC2"/>
            <w:tabs>
              <w:tab w:val="right" w:leader="dot" w:pos="9010"/>
            </w:tabs>
            <w:rPr>
              <w:rFonts w:cstheme="minorBidi"/>
              <w:noProof/>
              <w:lang w:val="en-GB" w:eastAsia="en-GB"/>
            </w:rPr>
          </w:pPr>
          <w:hyperlink w:anchor="_Toc68085912" w:history="1">
            <w:r w:rsidR="00F75B1B" w:rsidRPr="008B401C">
              <w:rPr>
                <w:rStyle w:val="Hyperlink"/>
                <w:noProof/>
              </w:rPr>
              <w:t>2.3 Results</w:t>
            </w:r>
            <w:r w:rsidR="00F75B1B">
              <w:rPr>
                <w:noProof/>
                <w:webHidden/>
              </w:rPr>
              <w:tab/>
            </w:r>
            <w:r w:rsidR="00F75B1B">
              <w:rPr>
                <w:noProof/>
                <w:webHidden/>
              </w:rPr>
              <w:fldChar w:fldCharType="begin"/>
            </w:r>
            <w:r w:rsidR="00F75B1B">
              <w:rPr>
                <w:noProof/>
                <w:webHidden/>
              </w:rPr>
              <w:instrText xml:space="preserve"> PAGEREF _Toc68085912 \h </w:instrText>
            </w:r>
            <w:r w:rsidR="00F75B1B">
              <w:rPr>
                <w:noProof/>
                <w:webHidden/>
              </w:rPr>
            </w:r>
            <w:r w:rsidR="00F75B1B">
              <w:rPr>
                <w:noProof/>
                <w:webHidden/>
              </w:rPr>
              <w:fldChar w:fldCharType="separate"/>
            </w:r>
            <w:r w:rsidR="00F75B1B">
              <w:rPr>
                <w:noProof/>
                <w:webHidden/>
              </w:rPr>
              <w:t>22</w:t>
            </w:r>
            <w:r w:rsidR="00F75B1B">
              <w:rPr>
                <w:noProof/>
                <w:webHidden/>
              </w:rPr>
              <w:fldChar w:fldCharType="end"/>
            </w:r>
          </w:hyperlink>
        </w:p>
        <w:p w14:paraId="45E8113D" w14:textId="4B696C63" w:rsidR="00F75B1B" w:rsidRDefault="002F7E46">
          <w:pPr>
            <w:pStyle w:val="TOC3"/>
            <w:tabs>
              <w:tab w:val="right" w:leader="dot" w:pos="9010"/>
            </w:tabs>
            <w:rPr>
              <w:rFonts w:cstheme="minorBidi"/>
              <w:noProof/>
              <w:lang w:val="en-GB" w:eastAsia="en-GB"/>
            </w:rPr>
          </w:pPr>
          <w:hyperlink w:anchor="_Toc68085913" w:history="1">
            <w:r w:rsidR="00F75B1B" w:rsidRPr="008B401C">
              <w:rPr>
                <w:rStyle w:val="Hyperlink"/>
                <w:noProof/>
              </w:rPr>
              <w:t>2.3.1 Prescribing of antiepileptic compounds through time</w:t>
            </w:r>
            <w:r w:rsidR="00F75B1B">
              <w:rPr>
                <w:noProof/>
                <w:webHidden/>
              </w:rPr>
              <w:tab/>
            </w:r>
            <w:r w:rsidR="00F75B1B">
              <w:rPr>
                <w:noProof/>
                <w:webHidden/>
              </w:rPr>
              <w:fldChar w:fldCharType="begin"/>
            </w:r>
            <w:r w:rsidR="00F75B1B">
              <w:rPr>
                <w:noProof/>
                <w:webHidden/>
              </w:rPr>
              <w:instrText xml:space="preserve"> PAGEREF _Toc68085913 \h </w:instrText>
            </w:r>
            <w:r w:rsidR="00F75B1B">
              <w:rPr>
                <w:noProof/>
                <w:webHidden/>
              </w:rPr>
            </w:r>
            <w:r w:rsidR="00F75B1B">
              <w:rPr>
                <w:noProof/>
                <w:webHidden/>
              </w:rPr>
              <w:fldChar w:fldCharType="separate"/>
            </w:r>
            <w:r w:rsidR="00F75B1B">
              <w:rPr>
                <w:noProof/>
                <w:webHidden/>
              </w:rPr>
              <w:t>22</w:t>
            </w:r>
            <w:r w:rsidR="00F75B1B">
              <w:rPr>
                <w:noProof/>
                <w:webHidden/>
              </w:rPr>
              <w:fldChar w:fldCharType="end"/>
            </w:r>
          </w:hyperlink>
        </w:p>
        <w:p w14:paraId="72EA2740" w14:textId="315C70FD" w:rsidR="00F75B1B" w:rsidRDefault="002F7E46">
          <w:pPr>
            <w:pStyle w:val="TOC3"/>
            <w:tabs>
              <w:tab w:val="right" w:leader="dot" w:pos="9010"/>
            </w:tabs>
            <w:rPr>
              <w:rFonts w:cstheme="minorBidi"/>
              <w:noProof/>
              <w:lang w:val="en-GB" w:eastAsia="en-GB"/>
            </w:rPr>
          </w:pPr>
          <w:hyperlink w:anchor="_Toc68085914" w:history="1">
            <w:r w:rsidR="00F75B1B" w:rsidRPr="008B401C">
              <w:rPr>
                <w:rStyle w:val="Hyperlink"/>
                <w:noProof/>
              </w:rPr>
              <w:t>2.3.2 PEC ranges for individual antiepileptic compounds</w:t>
            </w:r>
            <w:r w:rsidR="00F75B1B">
              <w:rPr>
                <w:noProof/>
                <w:webHidden/>
              </w:rPr>
              <w:tab/>
            </w:r>
            <w:r w:rsidR="00F75B1B">
              <w:rPr>
                <w:noProof/>
                <w:webHidden/>
              </w:rPr>
              <w:fldChar w:fldCharType="begin"/>
            </w:r>
            <w:r w:rsidR="00F75B1B">
              <w:rPr>
                <w:noProof/>
                <w:webHidden/>
              </w:rPr>
              <w:instrText xml:space="preserve"> PAGEREF _Toc68085914 \h </w:instrText>
            </w:r>
            <w:r w:rsidR="00F75B1B">
              <w:rPr>
                <w:noProof/>
                <w:webHidden/>
              </w:rPr>
            </w:r>
            <w:r w:rsidR="00F75B1B">
              <w:rPr>
                <w:noProof/>
                <w:webHidden/>
              </w:rPr>
              <w:fldChar w:fldCharType="separate"/>
            </w:r>
            <w:r w:rsidR="00F75B1B">
              <w:rPr>
                <w:noProof/>
                <w:webHidden/>
              </w:rPr>
              <w:t>24</w:t>
            </w:r>
            <w:r w:rsidR="00F75B1B">
              <w:rPr>
                <w:noProof/>
                <w:webHidden/>
              </w:rPr>
              <w:fldChar w:fldCharType="end"/>
            </w:r>
          </w:hyperlink>
        </w:p>
        <w:p w14:paraId="1BF0B724" w14:textId="13B9B67B" w:rsidR="00F75B1B" w:rsidRDefault="002F7E46">
          <w:pPr>
            <w:pStyle w:val="TOC3"/>
            <w:tabs>
              <w:tab w:val="right" w:leader="dot" w:pos="9010"/>
            </w:tabs>
            <w:rPr>
              <w:rFonts w:cstheme="minorBidi"/>
              <w:noProof/>
              <w:lang w:val="en-GB" w:eastAsia="en-GB"/>
            </w:rPr>
          </w:pPr>
          <w:hyperlink w:anchor="_Toc68085915" w:history="1">
            <w:r w:rsidR="00F75B1B" w:rsidRPr="008B401C">
              <w:rPr>
                <w:rStyle w:val="Hyperlink"/>
                <w:noProof/>
              </w:rPr>
              <w:t>2.3.3 PECs through time: Best-case and worst-case scenarios</w:t>
            </w:r>
            <w:r w:rsidR="00F75B1B">
              <w:rPr>
                <w:noProof/>
                <w:webHidden/>
              </w:rPr>
              <w:tab/>
            </w:r>
            <w:r w:rsidR="00F75B1B">
              <w:rPr>
                <w:noProof/>
                <w:webHidden/>
              </w:rPr>
              <w:fldChar w:fldCharType="begin"/>
            </w:r>
            <w:r w:rsidR="00F75B1B">
              <w:rPr>
                <w:noProof/>
                <w:webHidden/>
              </w:rPr>
              <w:instrText xml:space="preserve"> PAGEREF _Toc68085915 \h </w:instrText>
            </w:r>
            <w:r w:rsidR="00F75B1B">
              <w:rPr>
                <w:noProof/>
                <w:webHidden/>
              </w:rPr>
            </w:r>
            <w:r w:rsidR="00F75B1B">
              <w:rPr>
                <w:noProof/>
                <w:webHidden/>
              </w:rPr>
              <w:fldChar w:fldCharType="separate"/>
            </w:r>
            <w:r w:rsidR="00F75B1B">
              <w:rPr>
                <w:noProof/>
                <w:webHidden/>
              </w:rPr>
              <w:t>27</w:t>
            </w:r>
            <w:r w:rsidR="00F75B1B">
              <w:rPr>
                <w:noProof/>
                <w:webHidden/>
              </w:rPr>
              <w:fldChar w:fldCharType="end"/>
            </w:r>
          </w:hyperlink>
        </w:p>
        <w:p w14:paraId="7CAEA156" w14:textId="766E38A2" w:rsidR="00F75B1B" w:rsidRDefault="002F7E46">
          <w:pPr>
            <w:pStyle w:val="TOC2"/>
            <w:tabs>
              <w:tab w:val="right" w:leader="dot" w:pos="9010"/>
            </w:tabs>
            <w:rPr>
              <w:rFonts w:cstheme="minorBidi"/>
              <w:noProof/>
              <w:lang w:val="en-GB" w:eastAsia="en-GB"/>
            </w:rPr>
          </w:pPr>
          <w:hyperlink w:anchor="_Toc68085916" w:history="1">
            <w:r w:rsidR="00F75B1B" w:rsidRPr="008B401C">
              <w:rPr>
                <w:rStyle w:val="Hyperlink"/>
                <w:noProof/>
              </w:rPr>
              <w:t>2.4 Discussion</w:t>
            </w:r>
            <w:r w:rsidR="00F75B1B">
              <w:rPr>
                <w:noProof/>
                <w:webHidden/>
              </w:rPr>
              <w:tab/>
            </w:r>
            <w:r w:rsidR="00F75B1B">
              <w:rPr>
                <w:noProof/>
                <w:webHidden/>
              </w:rPr>
              <w:fldChar w:fldCharType="begin"/>
            </w:r>
            <w:r w:rsidR="00F75B1B">
              <w:rPr>
                <w:noProof/>
                <w:webHidden/>
              </w:rPr>
              <w:instrText xml:space="preserve"> PAGEREF _Toc68085916 \h </w:instrText>
            </w:r>
            <w:r w:rsidR="00F75B1B">
              <w:rPr>
                <w:noProof/>
                <w:webHidden/>
              </w:rPr>
            </w:r>
            <w:r w:rsidR="00F75B1B">
              <w:rPr>
                <w:noProof/>
                <w:webHidden/>
              </w:rPr>
              <w:fldChar w:fldCharType="separate"/>
            </w:r>
            <w:r w:rsidR="00F75B1B">
              <w:rPr>
                <w:noProof/>
                <w:webHidden/>
              </w:rPr>
              <w:t>30</w:t>
            </w:r>
            <w:r w:rsidR="00F75B1B">
              <w:rPr>
                <w:noProof/>
                <w:webHidden/>
              </w:rPr>
              <w:fldChar w:fldCharType="end"/>
            </w:r>
          </w:hyperlink>
        </w:p>
        <w:p w14:paraId="52706876" w14:textId="2256813C" w:rsidR="00F75B1B" w:rsidRDefault="002F7E46">
          <w:pPr>
            <w:pStyle w:val="TOC3"/>
            <w:tabs>
              <w:tab w:val="right" w:leader="dot" w:pos="9010"/>
            </w:tabs>
            <w:rPr>
              <w:rFonts w:cstheme="minorBidi"/>
              <w:noProof/>
              <w:lang w:val="en-GB" w:eastAsia="en-GB"/>
            </w:rPr>
          </w:pPr>
          <w:hyperlink w:anchor="_Toc68085917" w:history="1">
            <w:r w:rsidR="00F75B1B" w:rsidRPr="008B401C">
              <w:rPr>
                <w:rStyle w:val="Hyperlink"/>
                <w:noProof/>
              </w:rPr>
              <w:t>2.4.1 Prescribing of antiepileptic compounds through time</w:t>
            </w:r>
            <w:r w:rsidR="00F75B1B">
              <w:rPr>
                <w:noProof/>
                <w:webHidden/>
              </w:rPr>
              <w:tab/>
            </w:r>
            <w:r w:rsidR="00F75B1B">
              <w:rPr>
                <w:noProof/>
                <w:webHidden/>
              </w:rPr>
              <w:fldChar w:fldCharType="begin"/>
            </w:r>
            <w:r w:rsidR="00F75B1B">
              <w:rPr>
                <w:noProof/>
                <w:webHidden/>
              </w:rPr>
              <w:instrText xml:space="preserve"> PAGEREF _Toc68085917 \h </w:instrText>
            </w:r>
            <w:r w:rsidR="00F75B1B">
              <w:rPr>
                <w:noProof/>
                <w:webHidden/>
              </w:rPr>
            </w:r>
            <w:r w:rsidR="00F75B1B">
              <w:rPr>
                <w:noProof/>
                <w:webHidden/>
              </w:rPr>
              <w:fldChar w:fldCharType="separate"/>
            </w:r>
            <w:r w:rsidR="00F75B1B">
              <w:rPr>
                <w:noProof/>
                <w:webHidden/>
              </w:rPr>
              <w:t>30</w:t>
            </w:r>
            <w:r w:rsidR="00F75B1B">
              <w:rPr>
                <w:noProof/>
                <w:webHidden/>
              </w:rPr>
              <w:fldChar w:fldCharType="end"/>
            </w:r>
          </w:hyperlink>
        </w:p>
        <w:p w14:paraId="3D645966" w14:textId="3E0A9238" w:rsidR="00F75B1B" w:rsidRDefault="002F7E46">
          <w:pPr>
            <w:pStyle w:val="TOC3"/>
            <w:tabs>
              <w:tab w:val="right" w:leader="dot" w:pos="9010"/>
            </w:tabs>
            <w:rPr>
              <w:rFonts w:cstheme="minorBidi"/>
              <w:noProof/>
              <w:lang w:val="en-GB" w:eastAsia="en-GB"/>
            </w:rPr>
          </w:pPr>
          <w:hyperlink w:anchor="_Toc68085918" w:history="1">
            <w:r w:rsidR="00F75B1B" w:rsidRPr="008B401C">
              <w:rPr>
                <w:rStyle w:val="Hyperlink"/>
                <w:noProof/>
              </w:rPr>
              <w:t>2.4.2 Predicted environmental concentrations</w:t>
            </w:r>
            <w:r w:rsidR="00F75B1B">
              <w:rPr>
                <w:noProof/>
                <w:webHidden/>
              </w:rPr>
              <w:tab/>
            </w:r>
            <w:r w:rsidR="00F75B1B">
              <w:rPr>
                <w:noProof/>
                <w:webHidden/>
              </w:rPr>
              <w:fldChar w:fldCharType="begin"/>
            </w:r>
            <w:r w:rsidR="00F75B1B">
              <w:rPr>
                <w:noProof/>
                <w:webHidden/>
              </w:rPr>
              <w:instrText xml:space="preserve"> PAGEREF _Toc68085918 \h </w:instrText>
            </w:r>
            <w:r w:rsidR="00F75B1B">
              <w:rPr>
                <w:noProof/>
                <w:webHidden/>
              </w:rPr>
            </w:r>
            <w:r w:rsidR="00F75B1B">
              <w:rPr>
                <w:noProof/>
                <w:webHidden/>
              </w:rPr>
              <w:fldChar w:fldCharType="separate"/>
            </w:r>
            <w:r w:rsidR="00F75B1B">
              <w:rPr>
                <w:noProof/>
                <w:webHidden/>
              </w:rPr>
              <w:t>31</w:t>
            </w:r>
            <w:r w:rsidR="00F75B1B">
              <w:rPr>
                <w:noProof/>
                <w:webHidden/>
              </w:rPr>
              <w:fldChar w:fldCharType="end"/>
            </w:r>
          </w:hyperlink>
        </w:p>
        <w:p w14:paraId="4DC6726C" w14:textId="0CD67093" w:rsidR="00F75B1B" w:rsidRDefault="002F7E46">
          <w:pPr>
            <w:pStyle w:val="TOC3"/>
            <w:tabs>
              <w:tab w:val="right" w:leader="dot" w:pos="9010"/>
            </w:tabs>
            <w:rPr>
              <w:rFonts w:cstheme="minorBidi"/>
              <w:noProof/>
              <w:lang w:val="en-GB" w:eastAsia="en-GB"/>
            </w:rPr>
          </w:pPr>
          <w:hyperlink w:anchor="_Toc68085919" w:history="1">
            <w:r w:rsidR="00F75B1B" w:rsidRPr="008B401C">
              <w:rPr>
                <w:rStyle w:val="Hyperlink"/>
                <w:noProof/>
              </w:rPr>
              <w:t>2.4.3 Limitations</w:t>
            </w:r>
            <w:r w:rsidR="00F75B1B">
              <w:rPr>
                <w:noProof/>
                <w:webHidden/>
              </w:rPr>
              <w:tab/>
            </w:r>
            <w:r w:rsidR="00F75B1B">
              <w:rPr>
                <w:noProof/>
                <w:webHidden/>
              </w:rPr>
              <w:fldChar w:fldCharType="begin"/>
            </w:r>
            <w:r w:rsidR="00F75B1B">
              <w:rPr>
                <w:noProof/>
                <w:webHidden/>
              </w:rPr>
              <w:instrText xml:space="preserve"> PAGEREF _Toc68085919 \h </w:instrText>
            </w:r>
            <w:r w:rsidR="00F75B1B">
              <w:rPr>
                <w:noProof/>
                <w:webHidden/>
              </w:rPr>
            </w:r>
            <w:r w:rsidR="00F75B1B">
              <w:rPr>
                <w:noProof/>
                <w:webHidden/>
              </w:rPr>
              <w:fldChar w:fldCharType="separate"/>
            </w:r>
            <w:r w:rsidR="00F75B1B">
              <w:rPr>
                <w:noProof/>
                <w:webHidden/>
              </w:rPr>
              <w:t>34</w:t>
            </w:r>
            <w:r w:rsidR="00F75B1B">
              <w:rPr>
                <w:noProof/>
                <w:webHidden/>
              </w:rPr>
              <w:fldChar w:fldCharType="end"/>
            </w:r>
          </w:hyperlink>
        </w:p>
        <w:p w14:paraId="5120874E" w14:textId="14C93C27" w:rsidR="00F75B1B" w:rsidRDefault="002F7E46">
          <w:pPr>
            <w:pStyle w:val="TOC2"/>
            <w:tabs>
              <w:tab w:val="right" w:leader="dot" w:pos="9010"/>
            </w:tabs>
            <w:rPr>
              <w:rFonts w:cstheme="minorBidi"/>
              <w:noProof/>
              <w:lang w:val="en-GB" w:eastAsia="en-GB"/>
            </w:rPr>
          </w:pPr>
          <w:hyperlink w:anchor="_Toc68085920" w:history="1">
            <w:r w:rsidR="00F75B1B" w:rsidRPr="008B401C">
              <w:rPr>
                <w:rStyle w:val="Hyperlink"/>
                <w:noProof/>
              </w:rPr>
              <w:t>2.5 Conclusions and Future Work</w:t>
            </w:r>
            <w:r w:rsidR="00F75B1B">
              <w:rPr>
                <w:noProof/>
                <w:webHidden/>
              </w:rPr>
              <w:tab/>
            </w:r>
            <w:r w:rsidR="00F75B1B">
              <w:rPr>
                <w:noProof/>
                <w:webHidden/>
              </w:rPr>
              <w:fldChar w:fldCharType="begin"/>
            </w:r>
            <w:r w:rsidR="00F75B1B">
              <w:rPr>
                <w:noProof/>
                <w:webHidden/>
              </w:rPr>
              <w:instrText xml:space="preserve"> PAGEREF _Toc68085920 \h </w:instrText>
            </w:r>
            <w:r w:rsidR="00F75B1B">
              <w:rPr>
                <w:noProof/>
                <w:webHidden/>
              </w:rPr>
            </w:r>
            <w:r w:rsidR="00F75B1B">
              <w:rPr>
                <w:noProof/>
                <w:webHidden/>
              </w:rPr>
              <w:fldChar w:fldCharType="separate"/>
            </w:r>
            <w:r w:rsidR="00F75B1B">
              <w:rPr>
                <w:noProof/>
                <w:webHidden/>
              </w:rPr>
              <w:t>36</w:t>
            </w:r>
            <w:r w:rsidR="00F75B1B">
              <w:rPr>
                <w:noProof/>
                <w:webHidden/>
              </w:rPr>
              <w:fldChar w:fldCharType="end"/>
            </w:r>
          </w:hyperlink>
        </w:p>
        <w:p w14:paraId="67F38EA7" w14:textId="5A9C11EB" w:rsidR="00F75B1B" w:rsidRDefault="002F7E46">
          <w:pPr>
            <w:pStyle w:val="TOC1"/>
            <w:rPr>
              <w:rFonts w:cstheme="minorBidi"/>
              <w:b w:val="0"/>
              <w:bCs w:val="0"/>
              <w:lang w:val="en-GB" w:eastAsia="en-GB"/>
            </w:rPr>
          </w:pPr>
          <w:hyperlink w:anchor="_Toc68085921" w:history="1">
            <w:r w:rsidR="00F75B1B" w:rsidRPr="008B401C">
              <w:rPr>
                <w:rStyle w:val="Hyperlink"/>
              </w:rPr>
              <w:t>Chapter 3: Single Cell Mass Spectrometry: Proof of Concept</w:t>
            </w:r>
            <w:r w:rsidR="00F75B1B">
              <w:rPr>
                <w:webHidden/>
              </w:rPr>
              <w:tab/>
            </w:r>
            <w:r w:rsidR="00F75B1B">
              <w:rPr>
                <w:webHidden/>
              </w:rPr>
              <w:fldChar w:fldCharType="begin"/>
            </w:r>
            <w:r w:rsidR="00F75B1B">
              <w:rPr>
                <w:webHidden/>
              </w:rPr>
              <w:instrText xml:space="preserve"> PAGEREF _Toc68085921 \h </w:instrText>
            </w:r>
            <w:r w:rsidR="00F75B1B">
              <w:rPr>
                <w:webHidden/>
              </w:rPr>
            </w:r>
            <w:r w:rsidR="00F75B1B">
              <w:rPr>
                <w:webHidden/>
              </w:rPr>
              <w:fldChar w:fldCharType="separate"/>
            </w:r>
            <w:r w:rsidR="00F75B1B">
              <w:rPr>
                <w:webHidden/>
              </w:rPr>
              <w:t>37</w:t>
            </w:r>
            <w:r w:rsidR="00F75B1B">
              <w:rPr>
                <w:webHidden/>
              </w:rPr>
              <w:fldChar w:fldCharType="end"/>
            </w:r>
          </w:hyperlink>
        </w:p>
        <w:p w14:paraId="05B49C46" w14:textId="2EC1FA44" w:rsidR="00F75B1B" w:rsidRDefault="002F7E46">
          <w:pPr>
            <w:pStyle w:val="TOC2"/>
            <w:tabs>
              <w:tab w:val="right" w:leader="dot" w:pos="9010"/>
            </w:tabs>
            <w:rPr>
              <w:rFonts w:cstheme="minorBidi"/>
              <w:noProof/>
              <w:lang w:val="en-GB" w:eastAsia="en-GB"/>
            </w:rPr>
          </w:pPr>
          <w:hyperlink w:anchor="_Toc68085922" w:history="1">
            <w:r w:rsidR="00F75B1B" w:rsidRPr="008B401C">
              <w:rPr>
                <w:rStyle w:val="Hyperlink"/>
                <w:noProof/>
              </w:rPr>
              <w:t>3.1 Introduction</w:t>
            </w:r>
            <w:r w:rsidR="00F75B1B">
              <w:rPr>
                <w:noProof/>
                <w:webHidden/>
              </w:rPr>
              <w:tab/>
            </w:r>
            <w:r w:rsidR="00F75B1B">
              <w:rPr>
                <w:noProof/>
                <w:webHidden/>
              </w:rPr>
              <w:fldChar w:fldCharType="begin"/>
            </w:r>
            <w:r w:rsidR="00F75B1B">
              <w:rPr>
                <w:noProof/>
                <w:webHidden/>
              </w:rPr>
              <w:instrText xml:space="preserve"> PAGEREF _Toc68085922 \h </w:instrText>
            </w:r>
            <w:r w:rsidR="00F75B1B">
              <w:rPr>
                <w:noProof/>
                <w:webHidden/>
              </w:rPr>
            </w:r>
            <w:r w:rsidR="00F75B1B">
              <w:rPr>
                <w:noProof/>
                <w:webHidden/>
              </w:rPr>
              <w:fldChar w:fldCharType="separate"/>
            </w:r>
            <w:r w:rsidR="00F75B1B">
              <w:rPr>
                <w:noProof/>
                <w:webHidden/>
              </w:rPr>
              <w:t>37</w:t>
            </w:r>
            <w:r w:rsidR="00F75B1B">
              <w:rPr>
                <w:noProof/>
                <w:webHidden/>
              </w:rPr>
              <w:fldChar w:fldCharType="end"/>
            </w:r>
          </w:hyperlink>
        </w:p>
        <w:p w14:paraId="7CDBE9B7" w14:textId="4F8B15CA" w:rsidR="00F75B1B" w:rsidRDefault="002F7E46">
          <w:pPr>
            <w:pStyle w:val="TOC2"/>
            <w:tabs>
              <w:tab w:val="right" w:leader="dot" w:pos="9010"/>
            </w:tabs>
            <w:rPr>
              <w:rFonts w:cstheme="minorBidi"/>
              <w:noProof/>
              <w:lang w:val="en-GB" w:eastAsia="en-GB"/>
            </w:rPr>
          </w:pPr>
          <w:hyperlink w:anchor="_Toc68085923" w:history="1">
            <w:r w:rsidR="00F75B1B" w:rsidRPr="008B401C">
              <w:rPr>
                <w:rStyle w:val="Hyperlink"/>
                <w:noProof/>
              </w:rPr>
              <w:t>3.2 Method</w:t>
            </w:r>
            <w:r w:rsidR="00F75B1B">
              <w:rPr>
                <w:noProof/>
                <w:webHidden/>
              </w:rPr>
              <w:tab/>
            </w:r>
            <w:r w:rsidR="00F75B1B">
              <w:rPr>
                <w:noProof/>
                <w:webHidden/>
              </w:rPr>
              <w:fldChar w:fldCharType="begin"/>
            </w:r>
            <w:r w:rsidR="00F75B1B">
              <w:rPr>
                <w:noProof/>
                <w:webHidden/>
              </w:rPr>
              <w:instrText xml:space="preserve"> PAGEREF _Toc68085923 \h </w:instrText>
            </w:r>
            <w:r w:rsidR="00F75B1B">
              <w:rPr>
                <w:noProof/>
                <w:webHidden/>
              </w:rPr>
            </w:r>
            <w:r w:rsidR="00F75B1B">
              <w:rPr>
                <w:noProof/>
                <w:webHidden/>
              </w:rPr>
              <w:fldChar w:fldCharType="separate"/>
            </w:r>
            <w:r w:rsidR="00F75B1B">
              <w:rPr>
                <w:noProof/>
                <w:webHidden/>
              </w:rPr>
              <w:t>39</w:t>
            </w:r>
            <w:r w:rsidR="00F75B1B">
              <w:rPr>
                <w:noProof/>
                <w:webHidden/>
              </w:rPr>
              <w:fldChar w:fldCharType="end"/>
            </w:r>
          </w:hyperlink>
        </w:p>
        <w:p w14:paraId="1BA20BD7" w14:textId="2E085CA4" w:rsidR="00F75B1B" w:rsidRDefault="002F7E46">
          <w:pPr>
            <w:pStyle w:val="TOC3"/>
            <w:tabs>
              <w:tab w:val="right" w:leader="dot" w:pos="9010"/>
            </w:tabs>
            <w:rPr>
              <w:rFonts w:cstheme="minorBidi"/>
              <w:noProof/>
              <w:lang w:val="en-GB" w:eastAsia="en-GB"/>
            </w:rPr>
          </w:pPr>
          <w:hyperlink w:anchor="_Toc68085924" w:history="1">
            <w:r w:rsidR="00F75B1B" w:rsidRPr="008B401C">
              <w:rPr>
                <w:rStyle w:val="Hyperlink"/>
                <w:noProof/>
              </w:rPr>
              <w:t>3.2.1 Summary of approach</w:t>
            </w:r>
            <w:r w:rsidR="00F75B1B">
              <w:rPr>
                <w:noProof/>
                <w:webHidden/>
              </w:rPr>
              <w:tab/>
            </w:r>
            <w:r w:rsidR="00F75B1B">
              <w:rPr>
                <w:noProof/>
                <w:webHidden/>
              </w:rPr>
              <w:fldChar w:fldCharType="begin"/>
            </w:r>
            <w:r w:rsidR="00F75B1B">
              <w:rPr>
                <w:noProof/>
                <w:webHidden/>
              </w:rPr>
              <w:instrText xml:space="preserve"> PAGEREF _Toc68085924 \h </w:instrText>
            </w:r>
            <w:r w:rsidR="00F75B1B">
              <w:rPr>
                <w:noProof/>
                <w:webHidden/>
              </w:rPr>
            </w:r>
            <w:r w:rsidR="00F75B1B">
              <w:rPr>
                <w:noProof/>
                <w:webHidden/>
              </w:rPr>
              <w:fldChar w:fldCharType="separate"/>
            </w:r>
            <w:r w:rsidR="00F75B1B">
              <w:rPr>
                <w:noProof/>
                <w:webHidden/>
              </w:rPr>
              <w:t>39</w:t>
            </w:r>
            <w:r w:rsidR="00F75B1B">
              <w:rPr>
                <w:noProof/>
                <w:webHidden/>
              </w:rPr>
              <w:fldChar w:fldCharType="end"/>
            </w:r>
          </w:hyperlink>
        </w:p>
        <w:p w14:paraId="32AD0269" w14:textId="75CAE44E" w:rsidR="00F75B1B" w:rsidRDefault="002F7E46">
          <w:pPr>
            <w:pStyle w:val="TOC3"/>
            <w:tabs>
              <w:tab w:val="right" w:leader="dot" w:pos="9010"/>
            </w:tabs>
            <w:rPr>
              <w:rFonts w:cstheme="minorBidi"/>
              <w:noProof/>
              <w:lang w:val="en-GB" w:eastAsia="en-GB"/>
            </w:rPr>
          </w:pPr>
          <w:hyperlink w:anchor="_Toc68085925" w:history="1">
            <w:r w:rsidR="00F75B1B" w:rsidRPr="008B401C">
              <w:rPr>
                <w:rStyle w:val="Hyperlink"/>
                <w:noProof/>
              </w:rPr>
              <w:t>3.2.2 Plant treatment and liquid culture preparation</w:t>
            </w:r>
            <w:r w:rsidR="00F75B1B">
              <w:rPr>
                <w:noProof/>
                <w:webHidden/>
              </w:rPr>
              <w:tab/>
            </w:r>
            <w:r w:rsidR="00F75B1B">
              <w:rPr>
                <w:noProof/>
                <w:webHidden/>
              </w:rPr>
              <w:fldChar w:fldCharType="begin"/>
            </w:r>
            <w:r w:rsidR="00F75B1B">
              <w:rPr>
                <w:noProof/>
                <w:webHidden/>
              </w:rPr>
              <w:instrText xml:space="preserve"> PAGEREF _Toc68085925 \h </w:instrText>
            </w:r>
            <w:r w:rsidR="00F75B1B">
              <w:rPr>
                <w:noProof/>
                <w:webHidden/>
              </w:rPr>
            </w:r>
            <w:r w:rsidR="00F75B1B">
              <w:rPr>
                <w:noProof/>
                <w:webHidden/>
              </w:rPr>
              <w:fldChar w:fldCharType="separate"/>
            </w:r>
            <w:r w:rsidR="00F75B1B">
              <w:rPr>
                <w:noProof/>
                <w:webHidden/>
              </w:rPr>
              <w:t>40</w:t>
            </w:r>
            <w:r w:rsidR="00F75B1B">
              <w:rPr>
                <w:noProof/>
                <w:webHidden/>
              </w:rPr>
              <w:fldChar w:fldCharType="end"/>
            </w:r>
          </w:hyperlink>
        </w:p>
        <w:p w14:paraId="32423EAD" w14:textId="7ECC4008" w:rsidR="00F75B1B" w:rsidRDefault="002F7E46">
          <w:pPr>
            <w:pStyle w:val="TOC3"/>
            <w:tabs>
              <w:tab w:val="right" w:leader="dot" w:pos="9010"/>
            </w:tabs>
            <w:rPr>
              <w:rFonts w:cstheme="minorBidi"/>
              <w:noProof/>
              <w:lang w:val="en-GB" w:eastAsia="en-GB"/>
            </w:rPr>
          </w:pPr>
          <w:hyperlink w:anchor="_Toc68085926" w:history="1">
            <w:r w:rsidR="00F75B1B" w:rsidRPr="008B401C">
              <w:rPr>
                <w:rStyle w:val="Hyperlink"/>
                <w:noProof/>
              </w:rPr>
              <w:t>3.2.3 Microscopy</w:t>
            </w:r>
            <w:r w:rsidR="00F75B1B">
              <w:rPr>
                <w:noProof/>
                <w:webHidden/>
              </w:rPr>
              <w:tab/>
            </w:r>
            <w:r w:rsidR="00F75B1B">
              <w:rPr>
                <w:noProof/>
                <w:webHidden/>
              </w:rPr>
              <w:fldChar w:fldCharType="begin"/>
            </w:r>
            <w:r w:rsidR="00F75B1B">
              <w:rPr>
                <w:noProof/>
                <w:webHidden/>
              </w:rPr>
              <w:instrText xml:space="preserve"> PAGEREF _Toc68085926 \h </w:instrText>
            </w:r>
            <w:r w:rsidR="00F75B1B">
              <w:rPr>
                <w:noProof/>
                <w:webHidden/>
              </w:rPr>
            </w:r>
            <w:r w:rsidR="00F75B1B">
              <w:rPr>
                <w:noProof/>
                <w:webHidden/>
              </w:rPr>
              <w:fldChar w:fldCharType="separate"/>
            </w:r>
            <w:r w:rsidR="00F75B1B">
              <w:rPr>
                <w:noProof/>
                <w:webHidden/>
              </w:rPr>
              <w:t>42</w:t>
            </w:r>
            <w:r w:rsidR="00F75B1B">
              <w:rPr>
                <w:noProof/>
                <w:webHidden/>
              </w:rPr>
              <w:fldChar w:fldCharType="end"/>
            </w:r>
          </w:hyperlink>
        </w:p>
        <w:p w14:paraId="326B4618" w14:textId="25F39921" w:rsidR="00F75B1B" w:rsidRDefault="002F7E46">
          <w:pPr>
            <w:pStyle w:val="TOC3"/>
            <w:tabs>
              <w:tab w:val="right" w:leader="dot" w:pos="9010"/>
            </w:tabs>
            <w:rPr>
              <w:rFonts w:cstheme="minorBidi"/>
              <w:noProof/>
              <w:lang w:val="en-GB" w:eastAsia="en-GB"/>
            </w:rPr>
          </w:pPr>
          <w:hyperlink r:id="rId8" w:anchor="_Toc68085927" w:history="1">
            <w:r w:rsidR="00F75B1B" w:rsidRPr="008B401C">
              <w:rPr>
                <w:rStyle w:val="Hyperlink"/>
                <w:rFonts w:hAnsi="Calibri"/>
                <w:noProof/>
                <w:kern w:val="24"/>
              </w:rPr>
              <w:t>Approx 0.2 mm</w:t>
            </w:r>
            <w:r w:rsidR="00F75B1B">
              <w:rPr>
                <w:noProof/>
                <w:webHidden/>
              </w:rPr>
              <w:tab/>
            </w:r>
            <w:r w:rsidR="00F75B1B">
              <w:rPr>
                <w:noProof/>
                <w:webHidden/>
              </w:rPr>
              <w:fldChar w:fldCharType="begin"/>
            </w:r>
            <w:r w:rsidR="00F75B1B">
              <w:rPr>
                <w:noProof/>
                <w:webHidden/>
              </w:rPr>
              <w:instrText xml:space="preserve"> PAGEREF _Toc68085927 \h </w:instrText>
            </w:r>
            <w:r w:rsidR="00F75B1B">
              <w:rPr>
                <w:noProof/>
                <w:webHidden/>
              </w:rPr>
            </w:r>
            <w:r w:rsidR="00F75B1B">
              <w:rPr>
                <w:noProof/>
                <w:webHidden/>
              </w:rPr>
              <w:fldChar w:fldCharType="separate"/>
            </w:r>
            <w:r w:rsidR="00F75B1B">
              <w:rPr>
                <w:noProof/>
                <w:webHidden/>
              </w:rPr>
              <w:t>44</w:t>
            </w:r>
            <w:r w:rsidR="00F75B1B">
              <w:rPr>
                <w:noProof/>
                <w:webHidden/>
              </w:rPr>
              <w:fldChar w:fldCharType="end"/>
            </w:r>
          </w:hyperlink>
        </w:p>
        <w:p w14:paraId="586CD8FD" w14:textId="5BD026CC" w:rsidR="00F75B1B" w:rsidRDefault="002F7E46">
          <w:pPr>
            <w:pStyle w:val="TOC3"/>
            <w:tabs>
              <w:tab w:val="right" w:leader="dot" w:pos="9010"/>
            </w:tabs>
            <w:rPr>
              <w:rFonts w:cstheme="minorBidi"/>
              <w:noProof/>
              <w:lang w:val="en-GB" w:eastAsia="en-GB"/>
            </w:rPr>
          </w:pPr>
          <w:hyperlink r:id="rId9" w:anchor="_Toc68085928" w:history="1">
            <w:r w:rsidR="00F75B1B" w:rsidRPr="008B401C">
              <w:rPr>
                <w:rStyle w:val="Hyperlink"/>
                <w:rFonts w:cs="Calibri Light"/>
                <w:noProof/>
                <w:kern w:val="24"/>
              </w:rPr>
              <w:t>Approx 0.2 mm</w:t>
            </w:r>
            <w:r w:rsidR="00F75B1B">
              <w:rPr>
                <w:noProof/>
                <w:webHidden/>
              </w:rPr>
              <w:tab/>
            </w:r>
            <w:r w:rsidR="00F75B1B">
              <w:rPr>
                <w:noProof/>
                <w:webHidden/>
              </w:rPr>
              <w:fldChar w:fldCharType="begin"/>
            </w:r>
            <w:r w:rsidR="00F75B1B">
              <w:rPr>
                <w:noProof/>
                <w:webHidden/>
              </w:rPr>
              <w:instrText xml:space="preserve"> PAGEREF _Toc68085928 \h </w:instrText>
            </w:r>
            <w:r w:rsidR="00F75B1B">
              <w:rPr>
                <w:noProof/>
                <w:webHidden/>
              </w:rPr>
            </w:r>
            <w:r w:rsidR="00F75B1B">
              <w:rPr>
                <w:noProof/>
                <w:webHidden/>
              </w:rPr>
              <w:fldChar w:fldCharType="separate"/>
            </w:r>
            <w:r w:rsidR="00F75B1B">
              <w:rPr>
                <w:noProof/>
                <w:webHidden/>
              </w:rPr>
              <w:t>44</w:t>
            </w:r>
            <w:r w:rsidR="00F75B1B">
              <w:rPr>
                <w:noProof/>
                <w:webHidden/>
              </w:rPr>
              <w:fldChar w:fldCharType="end"/>
            </w:r>
          </w:hyperlink>
        </w:p>
        <w:p w14:paraId="62CD4CAE" w14:textId="080A3451" w:rsidR="00F75B1B" w:rsidRDefault="002F7E46">
          <w:pPr>
            <w:pStyle w:val="TOC3"/>
            <w:tabs>
              <w:tab w:val="right" w:leader="dot" w:pos="9010"/>
            </w:tabs>
            <w:rPr>
              <w:rFonts w:cstheme="minorBidi"/>
              <w:noProof/>
              <w:lang w:val="en-GB" w:eastAsia="en-GB"/>
            </w:rPr>
          </w:pPr>
          <w:hyperlink r:id="rId10" w:anchor="_Toc68085929" w:history="1">
            <w:r w:rsidR="00F75B1B" w:rsidRPr="008B401C">
              <w:rPr>
                <w:rStyle w:val="Hyperlink"/>
                <w:rFonts w:cs="Calibri Light"/>
                <w:noProof/>
                <w:kern w:val="24"/>
              </w:rPr>
              <w:t>Approx 0.2 mm</w:t>
            </w:r>
            <w:r w:rsidR="00F75B1B">
              <w:rPr>
                <w:noProof/>
                <w:webHidden/>
              </w:rPr>
              <w:tab/>
            </w:r>
            <w:r w:rsidR="00F75B1B">
              <w:rPr>
                <w:noProof/>
                <w:webHidden/>
              </w:rPr>
              <w:fldChar w:fldCharType="begin"/>
            </w:r>
            <w:r w:rsidR="00F75B1B">
              <w:rPr>
                <w:noProof/>
                <w:webHidden/>
              </w:rPr>
              <w:instrText xml:space="preserve"> PAGEREF _Toc68085929 \h </w:instrText>
            </w:r>
            <w:r w:rsidR="00F75B1B">
              <w:rPr>
                <w:noProof/>
                <w:webHidden/>
              </w:rPr>
            </w:r>
            <w:r w:rsidR="00F75B1B">
              <w:rPr>
                <w:noProof/>
                <w:webHidden/>
              </w:rPr>
              <w:fldChar w:fldCharType="separate"/>
            </w:r>
            <w:r w:rsidR="00F75B1B">
              <w:rPr>
                <w:noProof/>
                <w:webHidden/>
              </w:rPr>
              <w:t>44</w:t>
            </w:r>
            <w:r w:rsidR="00F75B1B">
              <w:rPr>
                <w:noProof/>
                <w:webHidden/>
              </w:rPr>
              <w:fldChar w:fldCharType="end"/>
            </w:r>
          </w:hyperlink>
        </w:p>
        <w:p w14:paraId="7903A931" w14:textId="461E1013" w:rsidR="00F75B1B" w:rsidRDefault="002F7E46">
          <w:pPr>
            <w:pStyle w:val="TOC3"/>
            <w:tabs>
              <w:tab w:val="right" w:leader="dot" w:pos="9010"/>
            </w:tabs>
            <w:rPr>
              <w:rFonts w:cstheme="minorBidi"/>
              <w:noProof/>
              <w:lang w:val="en-GB" w:eastAsia="en-GB"/>
            </w:rPr>
          </w:pPr>
          <w:hyperlink w:anchor="_Toc68085930" w:history="1">
            <w:r w:rsidR="00F75B1B" w:rsidRPr="008B401C">
              <w:rPr>
                <w:rStyle w:val="Hyperlink"/>
                <w:noProof/>
              </w:rPr>
              <w:t>3.2.4 Mass spectrometry</w:t>
            </w:r>
            <w:r w:rsidR="00F75B1B">
              <w:rPr>
                <w:noProof/>
                <w:webHidden/>
              </w:rPr>
              <w:tab/>
            </w:r>
            <w:r w:rsidR="00F75B1B">
              <w:rPr>
                <w:noProof/>
                <w:webHidden/>
              </w:rPr>
              <w:fldChar w:fldCharType="begin"/>
            </w:r>
            <w:r w:rsidR="00F75B1B">
              <w:rPr>
                <w:noProof/>
                <w:webHidden/>
              </w:rPr>
              <w:instrText xml:space="preserve"> PAGEREF _Toc68085930 \h </w:instrText>
            </w:r>
            <w:r w:rsidR="00F75B1B">
              <w:rPr>
                <w:noProof/>
                <w:webHidden/>
              </w:rPr>
            </w:r>
            <w:r w:rsidR="00F75B1B">
              <w:rPr>
                <w:noProof/>
                <w:webHidden/>
              </w:rPr>
              <w:fldChar w:fldCharType="separate"/>
            </w:r>
            <w:r w:rsidR="00F75B1B">
              <w:rPr>
                <w:noProof/>
                <w:webHidden/>
              </w:rPr>
              <w:t>46</w:t>
            </w:r>
            <w:r w:rsidR="00F75B1B">
              <w:rPr>
                <w:noProof/>
                <w:webHidden/>
              </w:rPr>
              <w:fldChar w:fldCharType="end"/>
            </w:r>
          </w:hyperlink>
        </w:p>
        <w:p w14:paraId="1C7EB1EB" w14:textId="73D04366" w:rsidR="00F75B1B" w:rsidRDefault="002F7E46">
          <w:pPr>
            <w:pStyle w:val="TOC3"/>
            <w:tabs>
              <w:tab w:val="right" w:leader="dot" w:pos="9010"/>
            </w:tabs>
            <w:rPr>
              <w:rFonts w:cstheme="minorBidi"/>
              <w:noProof/>
              <w:lang w:val="en-GB" w:eastAsia="en-GB"/>
            </w:rPr>
          </w:pPr>
          <w:hyperlink w:anchor="_Toc68085931" w:history="1">
            <w:r w:rsidR="00F75B1B" w:rsidRPr="008B401C">
              <w:rPr>
                <w:rStyle w:val="Hyperlink"/>
                <w:noProof/>
              </w:rPr>
              <w:t>3.2.5 Data Analysis</w:t>
            </w:r>
            <w:r w:rsidR="00F75B1B">
              <w:rPr>
                <w:noProof/>
                <w:webHidden/>
              </w:rPr>
              <w:tab/>
            </w:r>
            <w:r w:rsidR="00F75B1B">
              <w:rPr>
                <w:noProof/>
                <w:webHidden/>
              </w:rPr>
              <w:fldChar w:fldCharType="begin"/>
            </w:r>
            <w:r w:rsidR="00F75B1B">
              <w:rPr>
                <w:noProof/>
                <w:webHidden/>
              </w:rPr>
              <w:instrText xml:space="preserve"> PAGEREF _Toc68085931 \h </w:instrText>
            </w:r>
            <w:r w:rsidR="00F75B1B">
              <w:rPr>
                <w:noProof/>
                <w:webHidden/>
              </w:rPr>
            </w:r>
            <w:r w:rsidR="00F75B1B">
              <w:rPr>
                <w:noProof/>
                <w:webHidden/>
              </w:rPr>
              <w:fldChar w:fldCharType="separate"/>
            </w:r>
            <w:r w:rsidR="00F75B1B">
              <w:rPr>
                <w:noProof/>
                <w:webHidden/>
              </w:rPr>
              <w:t>47</w:t>
            </w:r>
            <w:r w:rsidR="00F75B1B">
              <w:rPr>
                <w:noProof/>
                <w:webHidden/>
              </w:rPr>
              <w:fldChar w:fldCharType="end"/>
            </w:r>
          </w:hyperlink>
        </w:p>
        <w:p w14:paraId="437C3440" w14:textId="53B05B6A" w:rsidR="00F75B1B" w:rsidRDefault="002F7E46">
          <w:pPr>
            <w:pStyle w:val="TOC2"/>
            <w:tabs>
              <w:tab w:val="right" w:leader="dot" w:pos="9010"/>
            </w:tabs>
            <w:rPr>
              <w:rFonts w:cstheme="minorBidi"/>
              <w:noProof/>
              <w:lang w:val="en-GB" w:eastAsia="en-GB"/>
            </w:rPr>
          </w:pPr>
          <w:hyperlink w:anchor="_Toc68085932" w:history="1">
            <w:r w:rsidR="00F75B1B" w:rsidRPr="008B401C">
              <w:rPr>
                <w:rStyle w:val="Hyperlink"/>
                <w:noProof/>
              </w:rPr>
              <w:t>3.3 Instrumentation</w:t>
            </w:r>
            <w:r w:rsidR="00F75B1B">
              <w:rPr>
                <w:noProof/>
                <w:webHidden/>
              </w:rPr>
              <w:tab/>
            </w:r>
            <w:r w:rsidR="00F75B1B">
              <w:rPr>
                <w:noProof/>
                <w:webHidden/>
              </w:rPr>
              <w:fldChar w:fldCharType="begin"/>
            </w:r>
            <w:r w:rsidR="00F75B1B">
              <w:rPr>
                <w:noProof/>
                <w:webHidden/>
              </w:rPr>
              <w:instrText xml:space="preserve"> PAGEREF _Toc68085932 \h </w:instrText>
            </w:r>
            <w:r w:rsidR="00F75B1B">
              <w:rPr>
                <w:noProof/>
                <w:webHidden/>
              </w:rPr>
            </w:r>
            <w:r w:rsidR="00F75B1B">
              <w:rPr>
                <w:noProof/>
                <w:webHidden/>
              </w:rPr>
              <w:fldChar w:fldCharType="separate"/>
            </w:r>
            <w:r w:rsidR="00F75B1B">
              <w:rPr>
                <w:noProof/>
                <w:webHidden/>
              </w:rPr>
              <w:t>49</w:t>
            </w:r>
            <w:r w:rsidR="00F75B1B">
              <w:rPr>
                <w:noProof/>
                <w:webHidden/>
              </w:rPr>
              <w:fldChar w:fldCharType="end"/>
            </w:r>
          </w:hyperlink>
        </w:p>
        <w:p w14:paraId="0EED57B7" w14:textId="05808DDD" w:rsidR="00F75B1B" w:rsidRDefault="002F7E46">
          <w:pPr>
            <w:pStyle w:val="TOC3"/>
            <w:tabs>
              <w:tab w:val="right" w:leader="dot" w:pos="9010"/>
            </w:tabs>
            <w:rPr>
              <w:rFonts w:cstheme="minorBidi"/>
              <w:noProof/>
              <w:lang w:val="en-GB" w:eastAsia="en-GB"/>
            </w:rPr>
          </w:pPr>
          <w:hyperlink w:anchor="_Toc68085933" w:history="1">
            <w:r w:rsidR="00F75B1B" w:rsidRPr="008B401C">
              <w:rPr>
                <w:rStyle w:val="Hyperlink"/>
                <w:rFonts w:eastAsia="Calibri"/>
                <w:noProof/>
                <w:lang w:eastAsia="en-GB"/>
              </w:rPr>
              <w:t>3.3.1 Thermo Scientific™ Orbitrap Fusion™ Tribrid™ mass spectrometer</w:t>
            </w:r>
            <w:r w:rsidR="00F75B1B">
              <w:rPr>
                <w:noProof/>
                <w:webHidden/>
              </w:rPr>
              <w:tab/>
            </w:r>
            <w:r w:rsidR="00F75B1B">
              <w:rPr>
                <w:noProof/>
                <w:webHidden/>
              </w:rPr>
              <w:fldChar w:fldCharType="begin"/>
            </w:r>
            <w:r w:rsidR="00F75B1B">
              <w:rPr>
                <w:noProof/>
                <w:webHidden/>
              </w:rPr>
              <w:instrText xml:space="preserve"> PAGEREF _Toc68085933 \h </w:instrText>
            </w:r>
            <w:r w:rsidR="00F75B1B">
              <w:rPr>
                <w:noProof/>
                <w:webHidden/>
              </w:rPr>
            </w:r>
            <w:r w:rsidR="00F75B1B">
              <w:rPr>
                <w:noProof/>
                <w:webHidden/>
              </w:rPr>
              <w:fldChar w:fldCharType="separate"/>
            </w:r>
            <w:r w:rsidR="00F75B1B">
              <w:rPr>
                <w:noProof/>
                <w:webHidden/>
              </w:rPr>
              <w:t>49</w:t>
            </w:r>
            <w:r w:rsidR="00F75B1B">
              <w:rPr>
                <w:noProof/>
                <w:webHidden/>
              </w:rPr>
              <w:fldChar w:fldCharType="end"/>
            </w:r>
          </w:hyperlink>
        </w:p>
        <w:p w14:paraId="424AC080" w14:textId="33082198" w:rsidR="00F75B1B" w:rsidRDefault="002F7E46">
          <w:pPr>
            <w:pStyle w:val="TOC3"/>
            <w:tabs>
              <w:tab w:val="right" w:leader="dot" w:pos="9010"/>
            </w:tabs>
            <w:rPr>
              <w:rFonts w:cstheme="minorBidi"/>
              <w:noProof/>
              <w:lang w:val="en-GB" w:eastAsia="en-GB"/>
            </w:rPr>
          </w:pPr>
          <w:hyperlink w:anchor="_Toc68085934" w:history="1">
            <w:r w:rsidR="00F75B1B" w:rsidRPr="008B401C">
              <w:rPr>
                <w:rStyle w:val="Hyperlink"/>
                <w:rFonts w:eastAsia="Calibri"/>
                <w:noProof/>
                <w:lang w:eastAsia="en-GB"/>
              </w:rPr>
              <w:t>3.3.2 Route of ion transmission through the Orbitrap mass spectrometer</w:t>
            </w:r>
            <w:r w:rsidR="00F75B1B">
              <w:rPr>
                <w:noProof/>
                <w:webHidden/>
              </w:rPr>
              <w:tab/>
            </w:r>
            <w:r w:rsidR="00F75B1B">
              <w:rPr>
                <w:noProof/>
                <w:webHidden/>
              </w:rPr>
              <w:fldChar w:fldCharType="begin"/>
            </w:r>
            <w:r w:rsidR="00F75B1B">
              <w:rPr>
                <w:noProof/>
                <w:webHidden/>
              </w:rPr>
              <w:instrText xml:space="preserve"> PAGEREF _Toc68085934 \h </w:instrText>
            </w:r>
            <w:r w:rsidR="00F75B1B">
              <w:rPr>
                <w:noProof/>
                <w:webHidden/>
              </w:rPr>
            </w:r>
            <w:r w:rsidR="00F75B1B">
              <w:rPr>
                <w:noProof/>
                <w:webHidden/>
              </w:rPr>
              <w:fldChar w:fldCharType="separate"/>
            </w:r>
            <w:r w:rsidR="00F75B1B">
              <w:rPr>
                <w:noProof/>
                <w:webHidden/>
              </w:rPr>
              <w:t>50</w:t>
            </w:r>
            <w:r w:rsidR="00F75B1B">
              <w:rPr>
                <w:noProof/>
                <w:webHidden/>
              </w:rPr>
              <w:fldChar w:fldCharType="end"/>
            </w:r>
          </w:hyperlink>
        </w:p>
        <w:p w14:paraId="48C7D11B" w14:textId="6EC2B85B" w:rsidR="00F75B1B" w:rsidRDefault="002F7E46">
          <w:pPr>
            <w:pStyle w:val="TOC3"/>
            <w:tabs>
              <w:tab w:val="right" w:leader="dot" w:pos="9010"/>
            </w:tabs>
            <w:rPr>
              <w:rFonts w:cstheme="minorBidi"/>
              <w:noProof/>
              <w:lang w:val="en-GB" w:eastAsia="en-GB"/>
            </w:rPr>
          </w:pPr>
          <w:hyperlink w:anchor="_Toc68085935" w:history="1">
            <w:r w:rsidR="00F75B1B" w:rsidRPr="008B401C">
              <w:rPr>
                <w:rStyle w:val="Hyperlink"/>
                <w:rFonts w:eastAsia="Calibri"/>
                <w:noProof/>
                <w:lang w:eastAsia="en-GB"/>
              </w:rPr>
              <w:t>3.3.3 Nanospray ionisation</w:t>
            </w:r>
            <w:r w:rsidR="00F75B1B">
              <w:rPr>
                <w:noProof/>
                <w:webHidden/>
              </w:rPr>
              <w:tab/>
            </w:r>
            <w:r w:rsidR="00F75B1B">
              <w:rPr>
                <w:noProof/>
                <w:webHidden/>
              </w:rPr>
              <w:fldChar w:fldCharType="begin"/>
            </w:r>
            <w:r w:rsidR="00F75B1B">
              <w:rPr>
                <w:noProof/>
                <w:webHidden/>
              </w:rPr>
              <w:instrText xml:space="preserve"> PAGEREF _Toc68085935 \h </w:instrText>
            </w:r>
            <w:r w:rsidR="00F75B1B">
              <w:rPr>
                <w:noProof/>
                <w:webHidden/>
              </w:rPr>
            </w:r>
            <w:r w:rsidR="00F75B1B">
              <w:rPr>
                <w:noProof/>
                <w:webHidden/>
              </w:rPr>
              <w:fldChar w:fldCharType="separate"/>
            </w:r>
            <w:r w:rsidR="00F75B1B">
              <w:rPr>
                <w:noProof/>
                <w:webHidden/>
              </w:rPr>
              <w:t>51</w:t>
            </w:r>
            <w:r w:rsidR="00F75B1B">
              <w:rPr>
                <w:noProof/>
                <w:webHidden/>
              </w:rPr>
              <w:fldChar w:fldCharType="end"/>
            </w:r>
          </w:hyperlink>
        </w:p>
        <w:p w14:paraId="34ADD426" w14:textId="665D85C8" w:rsidR="00F75B1B" w:rsidRDefault="002F7E46">
          <w:pPr>
            <w:pStyle w:val="TOC3"/>
            <w:tabs>
              <w:tab w:val="right" w:leader="dot" w:pos="9010"/>
            </w:tabs>
            <w:rPr>
              <w:rFonts w:cstheme="minorBidi"/>
              <w:noProof/>
              <w:lang w:val="en-GB" w:eastAsia="en-GB"/>
            </w:rPr>
          </w:pPr>
          <w:hyperlink w:anchor="_Toc68085936" w:history="1">
            <w:r w:rsidR="00F75B1B" w:rsidRPr="008B401C">
              <w:rPr>
                <w:rStyle w:val="Hyperlink"/>
                <w:rFonts w:eastAsia="Calibri"/>
                <w:noProof/>
                <w:lang w:eastAsia="en-GB"/>
              </w:rPr>
              <w:t>3.3.4 Ion injection: the Orbitrap mass analyser and the C-Trap:</w:t>
            </w:r>
            <w:r w:rsidR="00F75B1B">
              <w:rPr>
                <w:noProof/>
                <w:webHidden/>
              </w:rPr>
              <w:tab/>
            </w:r>
            <w:r w:rsidR="00F75B1B">
              <w:rPr>
                <w:noProof/>
                <w:webHidden/>
              </w:rPr>
              <w:fldChar w:fldCharType="begin"/>
            </w:r>
            <w:r w:rsidR="00F75B1B">
              <w:rPr>
                <w:noProof/>
                <w:webHidden/>
              </w:rPr>
              <w:instrText xml:space="preserve"> PAGEREF _Toc68085936 \h </w:instrText>
            </w:r>
            <w:r w:rsidR="00F75B1B">
              <w:rPr>
                <w:noProof/>
                <w:webHidden/>
              </w:rPr>
            </w:r>
            <w:r w:rsidR="00F75B1B">
              <w:rPr>
                <w:noProof/>
                <w:webHidden/>
              </w:rPr>
              <w:fldChar w:fldCharType="separate"/>
            </w:r>
            <w:r w:rsidR="00F75B1B">
              <w:rPr>
                <w:noProof/>
                <w:webHidden/>
              </w:rPr>
              <w:t>53</w:t>
            </w:r>
            <w:r w:rsidR="00F75B1B">
              <w:rPr>
                <w:noProof/>
                <w:webHidden/>
              </w:rPr>
              <w:fldChar w:fldCharType="end"/>
            </w:r>
          </w:hyperlink>
        </w:p>
        <w:p w14:paraId="0BB07965" w14:textId="7BC321EF" w:rsidR="00F75B1B" w:rsidRDefault="002F7E46">
          <w:pPr>
            <w:pStyle w:val="TOC2"/>
            <w:tabs>
              <w:tab w:val="right" w:leader="dot" w:pos="9010"/>
            </w:tabs>
            <w:rPr>
              <w:rFonts w:cstheme="minorBidi"/>
              <w:noProof/>
              <w:lang w:val="en-GB" w:eastAsia="en-GB"/>
            </w:rPr>
          </w:pPr>
          <w:hyperlink w:anchor="_Toc68085937" w:history="1">
            <w:r w:rsidR="00F75B1B" w:rsidRPr="008B401C">
              <w:rPr>
                <w:rStyle w:val="Hyperlink"/>
                <w:noProof/>
              </w:rPr>
              <w:t>3.4 Results</w:t>
            </w:r>
            <w:r w:rsidR="00F75B1B">
              <w:rPr>
                <w:noProof/>
                <w:webHidden/>
              </w:rPr>
              <w:tab/>
            </w:r>
            <w:r w:rsidR="00F75B1B">
              <w:rPr>
                <w:noProof/>
                <w:webHidden/>
              </w:rPr>
              <w:fldChar w:fldCharType="begin"/>
            </w:r>
            <w:r w:rsidR="00F75B1B">
              <w:rPr>
                <w:noProof/>
                <w:webHidden/>
              </w:rPr>
              <w:instrText xml:space="preserve"> PAGEREF _Toc68085937 \h </w:instrText>
            </w:r>
            <w:r w:rsidR="00F75B1B">
              <w:rPr>
                <w:noProof/>
                <w:webHidden/>
              </w:rPr>
            </w:r>
            <w:r w:rsidR="00F75B1B">
              <w:rPr>
                <w:noProof/>
                <w:webHidden/>
              </w:rPr>
              <w:fldChar w:fldCharType="separate"/>
            </w:r>
            <w:r w:rsidR="00F75B1B">
              <w:rPr>
                <w:noProof/>
                <w:webHidden/>
              </w:rPr>
              <w:t>55</w:t>
            </w:r>
            <w:r w:rsidR="00F75B1B">
              <w:rPr>
                <w:noProof/>
                <w:webHidden/>
              </w:rPr>
              <w:fldChar w:fldCharType="end"/>
            </w:r>
          </w:hyperlink>
        </w:p>
        <w:p w14:paraId="0C2DC507" w14:textId="13482C67" w:rsidR="00F75B1B" w:rsidRDefault="002F7E46">
          <w:pPr>
            <w:pStyle w:val="TOC3"/>
            <w:tabs>
              <w:tab w:val="right" w:leader="dot" w:pos="9010"/>
            </w:tabs>
            <w:rPr>
              <w:rFonts w:cstheme="minorBidi"/>
              <w:noProof/>
              <w:lang w:val="en-GB" w:eastAsia="en-GB"/>
            </w:rPr>
          </w:pPr>
          <w:hyperlink w:anchor="_Toc68085938" w:history="1">
            <w:r w:rsidR="00F75B1B" w:rsidRPr="008B401C">
              <w:rPr>
                <w:rStyle w:val="Hyperlink"/>
                <w:noProof/>
              </w:rPr>
              <w:t>3.4.1 Levetiracetam</w:t>
            </w:r>
            <w:r w:rsidR="00F75B1B">
              <w:rPr>
                <w:noProof/>
                <w:webHidden/>
              </w:rPr>
              <w:tab/>
            </w:r>
            <w:r w:rsidR="00F75B1B">
              <w:rPr>
                <w:noProof/>
                <w:webHidden/>
              </w:rPr>
              <w:fldChar w:fldCharType="begin"/>
            </w:r>
            <w:r w:rsidR="00F75B1B">
              <w:rPr>
                <w:noProof/>
                <w:webHidden/>
              </w:rPr>
              <w:instrText xml:space="preserve"> PAGEREF _Toc68085938 \h </w:instrText>
            </w:r>
            <w:r w:rsidR="00F75B1B">
              <w:rPr>
                <w:noProof/>
                <w:webHidden/>
              </w:rPr>
            </w:r>
            <w:r w:rsidR="00F75B1B">
              <w:rPr>
                <w:noProof/>
                <w:webHidden/>
              </w:rPr>
              <w:fldChar w:fldCharType="separate"/>
            </w:r>
            <w:r w:rsidR="00F75B1B">
              <w:rPr>
                <w:noProof/>
                <w:webHidden/>
              </w:rPr>
              <w:t>56</w:t>
            </w:r>
            <w:r w:rsidR="00F75B1B">
              <w:rPr>
                <w:noProof/>
                <w:webHidden/>
              </w:rPr>
              <w:fldChar w:fldCharType="end"/>
            </w:r>
          </w:hyperlink>
        </w:p>
        <w:p w14:paraId="52EC4CE6" w14:textId="620A23D1" w:rsidR="00F75B1B" w:rsidRDefault="002F7E46">
          <w:pPr>
            <w:pStyle w:val="TOC3"/>
            <w:tabs>
              <w:tab w:val="right" w:leader="dot" w:pos="9010"/>
            </w:tabs>
            <w:rPr>
              <w:rFonts w:cstheme="minorBidi"/>
              <w:noProof/>
              <w:lang w:val="en-GB" w:eastAsia="en-GB"/>
            </w:rPr>
          </w:pPr>
          <w:hyperlink w:anchor="_Toc68085939" w:history="1">
            <w:r w:rsidR="00F75B1B" w:rsidRPr="008B401C">
              <w:rPr>
                <w:rStyle w:val="Hyperlink"/>
                <w:noProof/>
              </w:rPr>
              <w:t>3.4.2 Levetiracetam metabolite</w:t>
            </w:r>
            <w:r w:rsidR="00F75B1B">
              <w:rPr>
                <w:noProof/>
                <w:webHidden/>
              </w:rPr>
              <w:tab/>
            </w:r>
            <w:r w:rsidR="00F75B1B">
              <w:rPr>
                <w:noProof/>
                <w:webHidden/>
              </w:rPr>
              <w:fldChar w:fldCharType="begin"/>
            </w:r>
            <w:r w:rsidR="00F75B1B">
              <w:rPr>
                <w:noProof/>
                <w:webHidden/>
              </w:rPr>
              <w:instrText xml:space="preserve"> PAGEREF _Toc68085939 \h </w:instrText>
            </w:r>
            <w:r w:rsidR="00F75B1B">
              <w:rPr>
                <w:noProof/>
                <w:webHidden/>
              </w:rPr>
            </w:r>
            <w:r w:rsidR="00F75B1B">
              <w:rPr>
                <w:noProof/>
                <w:webHidden/>
              </w:rPr>
              <w:fldChar w:fldCharType="separate"/>
            </w:r>
            <w:r w:rsidR="00F75B1B">
              <w:rPr>
                <w:noProof/>
                <w:webHidden/>
              </w:rPr>
              <w:t>56</w:t>
            </w:r>
            <w:r w:rsidR="00F75B1B">
              <w:rPr>
                <w:noProof/>
                <w:webHidden/>
              </w:rPr>
              <w:fldChar w:fldCharType="end"/>
            </w:r>
          </w:hyperlink>
        </w:p>
        <w:p w14:paraId="4E4EE59A" w14:textId="1FFBF5FC" w:rsidR="00F75B1B" w:rsidRDefault="002F7E46">
          <w:pPr>
            <w:pStyle w:val="TOC3"/>
            <w:tabs>
              <w:tab w:val="right" w:leader="dot" w:pos="9010"/>
            </w:tabs>
            <w:rPr>
              <w:rFonts w:cstheme="minorBidi"/>
              <w:noProof/>
              <w:lang w:val="en-GB" w:eastAsia="en-GB"/>
            </w:rPr>
          </w:pPr>
          <w:hyperlink w:anchor="_Toc68085940" w:history="1">
            <w:r w:rsidR="00F75B1B" w:rsidRPr="008B401C">
              <w:rPr>
                <w:rStyle w:val="Hyperlink"/>
                <w:noProof/>
              </w:rPr>
              <w:t>3.4.3 Metronidazole</w:t>
            </w:r>
            <w:r w:rsidR="00F75B1B">
              <w:rPr>
                <w:noProof/>
                <w:webHidden/>
              </w:rPr>
              <w:tab/>
            </w:r>
            <w:r w:rsidR="00F75B1B">
              <w:rPr>
                <w:noProof/>
                <w:webHidden/>
              </w:rPr>
              <w:fldChar w:fldCharType="begin"/>
            </w:r>
            <w:r w:rsidR="00F75B1B">
              <w:rPr>
                <w:noProof/>
                <w:webHidden/>
              </w:rPr>
              <w:instrText xml:space="preserve"> PAGEREF _Toc68085940 \h </w:instrText>
            </w:r>
            <w:r w:rsidR="00F75B1B">
              <w:rPr>
                <w:noProof/>
                <w:webHidden/>
              </w:rPr>
            </w:r>
            <w:r w:rsidR="00F75B1B">
              <w:rPr>
                <w:noProof/>
                <w:webHidden/>
              </w:rPr>
              <w:fldChar w:fldCharType="separate"/>
            </w:r>
            <w:r w:rsidR="00F75B1B">
              <w:rPr>
                <w:noProof/>
                <w:webHidden/>
              </w:rPr>
              <w:t>60</w:t>
            </w:r>
            <w:r w:rsidR="00F75B1B">
              <w:rPr>
                <w:noProof/>
                <w:webHidden/>
              </w:rPr>
              <w:fldChar w:fldCharType="end"/>
            </w:r>
          </w:hyperlink>
        </w:p>
        <w:p w14:paraId="43CB1AD0" w14:textId="660EEC5C" w:rsidR="00F75B1B" w:rsidRDefault="002F7E46">
          <w:pPr>
            <w:pStyle w:val="TOC3"/>
            <w:tabs>
              <w:tab w:val="right" w:leader="dot" w:pos="9010"/>
            </w:tabs>
            <w:rPr>
              <w:rFonts w:cstheme="minorBidi"/>
              <w:noProof/>
              <w:lang w:val="en-GB" w:eastAsia="en-GB"/>
            </w:rPr>
          </w:pPr>
          <w:hyperlink w:anchor="_Toc68085941" w:history="1">
            <w:r w:rsidR="00F75B1B" w:rsidRPr="008B401C">
              <w:rPr>
                <w:rStyle w:val="Hyperlink"/>
                <w:noProof/>
              </w:rPr>
              <w:t>3.4.4 Metronidazole metabolites</w:t>
            </w:r>
            <w:r w:rsidR="00F75B1B">
              <w:rPr>
                <w:noProof/>
                <w:webHidden/>
              </w:rPr>
              <w:tab/>
            </w:r>
            <w:r w:rsidR="00F75B1B">
              <w:rPr>
                <w:noProof/>
                <w:webHidden/>
              </w:rPr>
              <w:fldChar w:fldCharType="begin"/>
            </w:r>
            <w:r w:rsidR="00F75B1B">
              <w:rPr>
                <w:noProof/>
                <w:webHidden/>
              </w:rPr>
              <w:instrText xml:space="preserve"> PAGEREF _Toc68085941 \h </w:instrText>
            </w:r>
            <w:r w:rsidR="00F75B1B">
              <w:rPr>
                <w:noProof/>
                <w:webHidden/>
              </w:rPr>
            </w:r>
            <w:r w:rsidR="00F75B1B">
              <w:rPr>
                <w:noProof/>
                <w:webHidden/>
              </w:rPr>
              <w:fldChar w:fldCharType="separate"/>
            </w:r>
            <w:r w:rsidR="00F75B1B">
              <w:rPr>
                <w:noProof/>
                <w:webHidden/>
              </w:rPr>
              <w:t>64</w:t>
            </w:r>
            <w:r w:rsidR="00F75B1B">
              <w:rPr>
                <w:noProof/>
                <w:webHidden/>
              </w:rPr>
              <w:fldChar w:fldCharType="end"/>
            </w:r>
          </w:hyperlink>
        </w:p>
        <w:p w14:paraId="61D07D8B" w14:textId="226AB932" w:rsidR="00F75B1B" w:rsidRDefault="002F7E46">
          <w:pPr>
            <w:pStyle w:val="TOC3"/>
            <w:tabs>
              <w:tab w:val="right" w:leader="dot" w:pos="9010"/>
            </w:tabs>
            <w:rPr>
              <w:rFonts w:cstheme="minorBidi"/>
              <w:noProof/>
              <w:lang w:val="en-GB" w:eastAsia="en-GB"/>
            </w:rPr>
          </w:pPr>
          <w:hyperlink w:anchor="_Toc68085942" w:history="1">
            <w:r w:rsidR="00F75B1B" w:rsidRPr="008B401C">
              <w:rPr>
                <w:rStyle w:val="Hyperlink"/>
                <w:noProof/>
              </w:rPr>
              <w:t>3.4.5 Summary of results</w:t>
            </w:r>
            <w:r w:rsidR="00F75B1B">
              <w:rPr>
                <w:noProof/>
                <w:webHidden/>
              </w:rPr>
              <w:tab/>
            </w:r>
            <w:r w:rsidR="00F75B1B">
              <w:rPr>
                <w:noProof/>
                <w:webHidden/>
              </w:rPr>
              <w:fldChar w:fldCharType="begin"/>
            </w:r>
            <w:r w:rsidR="00F75B1B">
              <w:rPr>
                <w:noProof/>
                <w:webHidden/>
              </w:rPr>
              <w:instrText xml:space="preserve"> PAGEREF _Toc68085942 \h </w:instrText>
            </w:r>
            <w:r w:rsidR="00F75B1B">
              <w:rPr>
                <w:noProof/>
                <w:webHidden/>
              </w:rPr>
            </w:r>
            <w:r w:rsidR="00F75B1B">
              <w:rPr>
                <w:noProof/>
                <w:webHidden/>
              </w:rPr>
              <w:fldChar w:fldCharType="separate"/>
            </w:r>
            <w:r w:rsidR="00F75B1B">
              <w:rPr>
                <w:noProof/>
                <w:webHidden/>
              </w:rPr>
              <w:t>72</w:t>
            </w:r>
            <w:r w:rsidR="00F75B1B">
              <w:rPr>
                <w:noProof/>
                <w:webHidden/>
              </w:rPr>
              <w:fldChar w:fldCharType="end"/>
            </w:r>
          </w:hyperlink>
        </w:p>
        <w:p w14:paraId="166D317D" w14:textId="49048908" w:rsidR="00F75B1B" w:rsidRDefault="002F7E46">
          <w:pPr>
            <w:pStyle w:val="TOC2"/>
            <w:tabs>
              <w:tab w:val="right" w:leader="dot" w:pos="9010"/>
            </w:tabs>
            <w:rPr>
              <w:rFonts w:cstheme="minorBidi"/>
              <w:noProof/>
              <w:lang w:val="en-GB" w:eastAsia="en-GB"/>
            </w:rPr>
          </w:pPr>
          <w:hyperlink w:anchor="_Toc68085943" w:history="1">
            <w:r w:rsidR="00F75B1B" w:rsidRPr="008B401C">
              <w:rPr>
                <w:rStyle w:val="Hyperlink"/>
                <w:noProof/>
              </w:rPr>
              <w:t>3.5 Discussion</w:t>
            </w:r>
            <w:r w:rsidR="00F75B1B">
              <w:rPr>
                <w:noProof/>
                <w:webHidden/>
              </w:rPr>
              <w:tab/>
            </w:r>
            <w:r w:rsidR="00F75B1B">
              <w:rPr>
                <w:noProof/>
                <w:webHidden/>
              </w:rPr>
              <w:fldChar w:fldCharType="begin"/>
            </w:r>
            <w:r w:rsidR="00F75B1B">
              <w:rPr>
                <w:noProof/>
                <w:webHidden/>
              </w:rPr>
              <w:instrText xml:space="preserve"> PAGEREF _Toc68085943 \h </w:instrText>
            </w:r>
            <w:r w:rsidR="00F75B1B">
              <w:rPr>
                <w:noProof/>
                <w:webHidden/>
              </w:rPr>
            </w:r>
            <w:r w:rsidR="00F75B1B">
              <w:rPr>
                <w:noProof/>
                <w:webHidden/>
              </w:rPr>
              <w:fldChar w:fldCharType="separate"/>
            </w:r>
            <w:r w:rsidR="00F75B1B">
              <w:rPr>
                <w:noProof/>
                <w:webHidden/>
              </w:rPr>
              <w:t>73</w:t>
            </w:r>
            <w:r w:rsidR="00F75B1B">
              <w:rPr>
                <w:noProof/>
                <w:webHidden/>
              </w:rPr>
              <w:fldChar w:fldCharType="end"/>
            </w:r>
          </w:hyperlink>
        </w:p>
        <w:p w14:paraId="761042C7" w14:textId="6CA5FCB1" w:rsidR="00F75B1B" w:rsidRDefault="002F7E46">
          <w:pPr>
            <w:pStyle w:val="TOC2"/>
            <w:tabs>
              <w:tab w:val="right" w:leader="dot" w:pos="9010"/>
            </w:tabs>
            <w:rPr>
              <w:rFonts w:cstheme="minorBidi"/>
              <w:noProof/>
              <w:lang w:val="en-GB" w:eastAsia="en-GB"/>
            </w:rPr>
          </w:pPr>
          <w:hyperlink w:anchor="_Toc68085944" w:history="1">
            <w:r w:rsidR="00F75B1B" w:rsidRPr="008B401C">
              <w:rPr>
                <w:rStyle w:val="Hyperlink"/>
                <w:noProof/>
              </w:rPr>
              <w:t>3.6 Conclusion</w:t>
            </w:r>
            <w:r w:rsidR="00F75B1B">
              <w:rPr>
                <w:noProof/>
                <w:webHidden/>
              </w:rPr>
              <w:tab/>
            </w:r>
            <w:r w:rsidR="00F75B1B">
              <w:rPr>
                <w:noProof/>
                <w:webHidden/>
              </w:rPr>
              <w:fldChar w:fldCharType="begin"/>
            </w:r>
            <w:r w:rsidR="00F75B1B">
              <w:rPr>
                <w:noProof/>
                <w:webHidden/>
              </w:rPr>
              <w:instrText xml:space="preserve"> PAGEREF _Toc68085944 \h </w:instrText>
            </w:r>
            <w:r w:rsidR="00F75B1B">
              <w:rPr>
                <w:noProof/>
                <w:webHidden/>
              </w:rPr>
            </w:r>
            <w:r w:rsidR="00F75B1B">
              <w:rPr>
                <w:noProof/>
                <w:webHidden/>
              </w:rPr>
              <w:fldChar w:fldCharType="separate"/>
            </w:r>
            <w:r w:rsidR="00F75B1B">
              <w:rPr>
                <w:noProof/>
                <w:webHidden/>
              </w:rPr>
              <w:t>79</w:t>
            </w:r>
            <w:r w:rsidR="00F75B1B">
              <w:rPr>
                <w:noProof/>
                <w:webHidden/>
              </w:rPr>
              <w:fldChar w:fldCharType="end"/>
            </w:r>
          </w:hyperlink>
        </w:p>
        <w:p w14:paraId="68DEB93D" w14:textId="2F9160B8" w:rsidR="00F75B1B" w:rsidRDefault="002F7E46">
          <w:pPr>
            <w:pStyle w:val="TOC1"/>
            <w:rPr>
              <w:rFonts w:cstheme="minorBidi"/>
              <w:b w:val="0"/>
              <w:bCs w:val="0"/>
              <w:lang w:val="en-GB" w:eastAsia="en-GB"/>
            </w:rPr>
          </w:pPr>
          <w:hyperlink w:anchor="_Toc68085945" w:history="1">
            <w:r w:rsidR="00F75B1B" w:rsidRPr="008B401C">
              <w:rPr>
                <w:rStyle w:val="Hyperlink"/>
              </w:rPr>
              <w:t>Chapter 4: Application of single cell mass spectrometry for investigating the uptake of antibiotics in mung bean</w:t>
            </w:r>
            <w:r w:rsidR="00F75B1B">
              <w:rPr>
                <w:webHidden/>
              </w:rPr>
              <w:tab/>
            </w:r>
            <w:r w:rsidR="00F75B1B">
              <w:rPr>
                <w:webHidden/>
              </w:rPr>
              <w:fldChar w:fldCharType="begin"/>
            </w:r>
            <w:r w:rsidR="00F75B1B">
              <w:rPr>
                <w:webHidden/>
              </w:rPr>
              <w:instrText xml:space="preserve"> PAGEREF _Toc68085945 \h </w:instrText>
            </w:r>
            <w:r w:rsidR="00F75B1B">
              <w:rPr>
                <w:webHidden/>
              </w:rPr>
            </w:r>
            <w:r w:rsidR="00F75B1B">
              <w:rPr>
                <w:webHidden/>
              </w:rPr>
              <w:fldChar w:fldCharType="separate"/>
            </w:r>
            <w:r w:rsidR="00F75B1B">
              <w:rPr>
                <w:webHidden/>
              </w:rPr>
              <w:t>80</w:t>
            </w:r>
            <w:r w:rsidR="00F75B1B">
              <w:rPr>
                <w:webHidden/>
              </w:rPr>
              <w:fldChar w:fldCharType="end"/>
            </w:r>
          </w:hyperlink>
        </w:p>
        <w:p w14:paraId="43753732" w14:textId="46A33E95" w:rsidR="00F75B1B" w:rsidRDefault="002F7E46">
          <w:pPr>
            <w:pStyle w:val="TOC2"/>
            <w:tabs>
              <w:tab w:val="right" w:leader="dot" w:pos="9010"/>
            </w:tabs>
            <w:rPr>
              <w:rFonts w:cstheme="minorBidi"/>
              <w:noProof/>
              <w:lang w:val="en-GB" w:eastAsia="en-GB"/>
            </w:rPr>
          </w:pPr>
          <w:hyperlink w:anchor="_Toc68085946" w:history="1">
            <w:r w:rsidR="00F75B1B" w:rsidRPr="008B401C">
              <w:rPr>
                <w:rStyle w:val="Hyperlink"/>
                <w:noProof/>
              </w:rPr>
              <w:t>4.1 Introduction</w:t>
            </w:r>
            <w:r w:rsidR="00F75B1B">
              <w:rPr>
                <w:noProof/>
                <w:webHidden/>
              </w:rPr>
              <w:tab/>
            </w:r>
            <w:r w:rsidR="00F75B1B">
              <w:rPr>
                <w:noProof/>
                <w:webHidden/>
              </w:rPr>
              <w:fldChar w:fldCharType="begin"/>
            </w:r>
            <w:r w:rsidR="00F75B1B">
              <w:rPr>
                <w:noProof/>
                <w:webHidden/>
              </w:rPr>
              <w:instrText xml:space="preserve"> PAGEREF _Toc68085946 \h </w:instrText>
            </w:r>
            <w:r w:rsidR="00F75B1B">
              <w:rPr>
                <w:noProof/>
                <w:webHidden/>
              </w:rPr>
            </w:r>
            <w:r w:rsidR="00F75B1B">
              <w:rPr>
                <w:noProof/>
                <w:webHidden/>
              </w:rPr>
              <w:fldChar w:fldCharType="separate"/>
            </w:r>
            <w:r w:rsidR="00F75B1B">
              <w:rPr>
                <w:noProof/>
                <w:webHidden/>
              </w:rPr>
              <w:t>80</w:t>
            </w:r>
            <w:r w:rsidR="00F75B1B">
              <w:rPr>
                <w:noProof/>
                <w:webHidden/>
              </w:rPr>
              <w:fldChar w:fldCharType="end"/>
            </w:r>
          </w:hyperlink>
        </w:p>
        <w:p w14:paraId="02D3516F" w14:textId="6B685079" w:rsidR="00F75B1B" w:rsidRDefault="002F7E46">
          <w:pPr>
            <w:pStyle w:val="TOC3"/>
            <w:tabs>
              <w:tab w:val="right" w:leader="dot" w:pos="9010"/>
            </w:tabs>
            <w:rPr>
              <w:rFonts w:cstheme="minorBidi"/>
              <w:noProof/>
              <w:lang w:val="en-GB" w:eastAsia="en-GB"/>
            </w:rPr>
          </w:pPr>
          <w:hyperlink w:anchor="_Toc68085947" w:history="1">
            <w:r w:rsidR="00F75B1B" w:rsidRPr="008B401C">
              <w:rPr>
                <w:rStyle w:val="Hyperlink"/>
                <w:noProof/>
              </w:rPr>
              <w:t>4.1.1 Antibiotics in the environment</w:t>
            </w:r>
            <w:r w:rsidR="00F75B1B">
              <w:rPr>
                <w:noProof/>
                <w:webHidden/>
              </w:rPr>
              <w:tab/>
            </w:r>
            <w:r w:rsidR="00F75B1B">
              <w:rPr>
                <w:noProof/>
                <w:webHidden/>
              </w:rPr>
              <w:fldChar w:fldCharType="begin"/>
            </w:r>
            <w:r w:rsidR="00F75B1B">
              <w:rPr>
                <w:noProof/>
                <w:webHidden/>
              </w:rPr>
              <w:instrText xml:space="preserve"> PAGEREF _Toc68085947 \h </w:instrText>
            </w:r>
            <w:r w:rsidR="00F75B1B">
              <w:rPr>
                <w:noProof/>
                <w:webHidden/>
              </w:rPr>
            </w:r>
            <w:r w:rsidR="00F75B1B">
              <w:rPr>
                <w:noProof/>
                <w:webHidden/>
              </w:rPr>
              <w:fldChar w:fldCharType="separate"/>
            </w:r>
            <w:r w:rsidR="00F75B1B">
              <w:rPr>
                <w:noProof/>
                <w:webHidden/>
              </w:rPr>
              <w:t>80</w:t>
            </w:r>
            <w:r w:rsidR="00F75B1B">
              <w:rPr>
                <w:noProof/>
                <w:webHidden/>
              </w:rPr>
              <w:fldChar w:fldCharType="end"/>
            </w:r>
          </w:hyperlink>
        </w:p>
        <w:p w14:paraId="7FE7C1BF" w14:textId="18CD4A07" w:rsidR="00F75B1B" w:rsidRDefault="002F7E46">
          <w:pPr>
            <w:pStyle w:val="TOC3"/>
            <w:tabs>
              <w:tab w:val="right" w:leader="dot" w:pos="9010"/>
            </w:tabs>
            <w:rPr>
              <w:rFonts w:cstheme="minorBidi"/>
              <w:noProof/>
              <w:lang w:val="en-GB" w:eastAsia="en-GB"/>
            </w:rPr>
          </w:pPr>
          <w:hyperlink w:anchor="_Toc68085948" w:history="1">
            <w:r w:rsidR="00F75B1B" w:rsidRPr="008B401C">
              <w:rPr>
                <w:rStyle w:val="Hyperlink"/>
                <w:noProof/>
              </w:rPr>
              <w:t>4.1.2 Study Aims</w:t>
            </w:r>
            <w:r w:rsidR="00F75B1B">
              <w:rPr>
                <w:noProof/>
                <w:webHidden/>
              </w:rPr>
              <w:tab/>
            </w:r>
            <w:r w:rsidR="00F75B1B">
              <w:rPr>
                <w:noProof/>
                <w:webHidden/>
              </w:rPr>
              <w:fldChar w:fldCharType="begin"/>
            </w:r>
            <w:r w:rsidR="00F75B1B">
              <w:rPr>
                <w:noProof/>
                <w:webHidden/>
              </w:rPr>
              <w:instrText xml:space="preserve"> PAGEREF _Toc68085948 \h </w:instrText>
            </w:r>
            <w:r w:rsidR="00F75B1B">
              <w:rPr>
                <w:noProof/>
                <w:webHidden/>
              </w:rPr>
            </w:r>
            <w:r w:rsidR="00F75B1B">
              <w:rPr>
                <w:noProof/>
                <w:webHidden/>
              </w:rPr>
              <w:fldChar w:fldCharType="separate"/>
            </w:r>
            <w:r w:rsidR="00F75B1B">
              <w:rPr>
                <w:noProof/>
                <w:webHidden/>
              </w:rPr>
              <w:t>83</w:t>
            </w:r>
            <w:r w:rsidR="00F75B1B">
              <w:rPr>
                <w:noProof/>
                <w:webHidden/>
              </w:rPr>
              <w:fldChar w:fldCharType="end"/>
            </w:r>
          </w:hyperlink>
        </w:p>
        <w:p w14:paraId="7900C5F4" w14:textId="3B7F6768" w:rsidR="00F75B1B" w:rsidRDefault="002F7E46">
          <w:pPr>
            <w:pStyle w:val="TOC2"/>
            <w:tabs>
              <w:tab w:val="right" w:leader="dot" w:pos="9010"/>
            </w:tabs>
            <w:rPr>
              <w:rFonts w:cstheme="minorBidi"/>
              <w:noProof/>
              <w:lang w:val="en-GB" w:eastAsia="en-GB"/>
            </w:rPr>
          </w:pPr>
          <w:hyperlink w:anchor="_Toc68085949" w:history="1">
            <w:r w:rsidR="00F75B1B" w:rsidRPr="008B401C">
              <w:rPr>
                <w:rStyle w:val="Hyperlink"/>
                <w:noProof/>
              </w:rPr>
              <w:t>4.2 Method</w:t>
            </w:r>
            <w:r w:rsidR="00F75B1B">
              <w:rPr>
                <w:noProof/>
                <w:webHidden/>
              </w:rPr>
              <w:tab/>
            </w:r>
            <w:r w:rsidR="00F75B1B">
              <w:rPr>
                <w:noProof/>
                <w:webHidden/>
              </w:rPr>
              <w:fldChar w:fldCharType="begin"/>
            </w:r>
            <w:r w:rsidR="00F75B1B">
              <w:rPr>
                <w:noProof/>
                <w:webHidden/>
              </w:rPr>
              <w:instrText xml:space="preserve"> PAGEREF _Toc68085949 \h </w:instrText>
            </w:r>
            <w:r w:rsidR="00F75B1B">
              <w:rPr>
                <w:noProof/>
                <w:webHidden/>
              </w:rPr>
            </w:r>
            <w:r w:rsidR="00F75B1B">
              <w:rPr>
                <w:noProof/>
                <w:webHidden/>
              </w:rPr>
              <w:fldChar w:fldCharType="separate"/>
            </w:r>
            <w:r w:rsidR="00F75B1B">
              <w:rPr>
                <w:noProof/>
                <w:webHidden/>
              </w:rPr>
              <w:t>85</w:t>
            </w:r>
            <w:r w:rsidR="00F75B1B">
              <w:rPr>
                <w:noProof/>
                <w:webHidden/>
              </w:rPr>
              <w:fldChar w:fldCharType="end"/>
            </w:r>
          </w:hyperlink>
        </w:p>
        <w:p w14:paraId="2DB72571" w14:textId="4C1FB645" w:rsidR="00F75B1B" w:rsidRDefault="002F7E46">
          <w:pPr>
            <w:pStyle w:val="TOC3"/>
            <w:tabs>
              <w:tab w:val="right" w:leader="dot" w:pos="9010"/>
            </w:tabs>
            <w:rPr>
              <w:rFonts w:cstheme="minorBidi"/>
              <w:noProof/>
              <w:lang w:val="en-GB" w:eastAsia="en-GB"/>
            </w:rPr>
          </w:pPr>
          <w:hyperlink w:anchor="_Toc68085950" w:history="1">
            <w:r w:rsidR="00F75B1B" w:rsidRPr="008B401C">
              <w:rPr>
                <w:rStyle w:val="Hyperlink"/>
                <w:noProof/>
              </w:rPr>
              <w:t>4.2.1 Liquid culture preparation and plant treatment</w:t>
            </w:r>
            <w:r w:rsidR="00F75B1B">
              <w:rPr>
                <w:noProof/>
                <w:webHidden/>
              </w:rPr>
              <w:tab/>
            </w:r>
            <w:r w:rsidR="00F75B1B">
              <w:rPr>
                <w:noProof/>
                <w:webHidden/>
              </w:rPr>
              <w:fldChar w:fldCharType="begin"/>
            </w:r>
            <w:r w:rsidR="00F75B1B">
              <w:rPr>
                <w:noProof/>
                <w:webHidden/>
              </w:rPr>
              <w:instrText xml:space="preserve"> PAGEREF _Toc68085950 \h </w:instrText>
            </w:r>
            <w:r w:rsidR="00F75B1B">
              <w:rPr>
                <w:noProof/>
                <w:webHidden/>
              </w:rPr>
            </w:r>
            <w:r w:rsidR="00F75B1B">
              <w:rPr>
                <w:noProof/>
                <w:webHidden/>
              </w:rPr>
              <w:fldChar w:fldCharType="separate"/>
            </w:r>
            <w:r w:rsidR="00F75B1B">
              <w:rPr>
                <w:noProof/>
                <w:webHidden/>
              </w:rPr>
              <w:t>85</w:t>
            </w:r>
            <w:r w:rsidR="00F75B1B">
              <w:rPr>
                <w:noProof/>
                <w:webHidden/>
              </w:rPr>
              <w:fldChar w:fldCharType="end"/>
            </w:r>
          </w:hyperlink>
        </w:p>
        <w:p w14:paraId="66242702" w14:textId="5C1F8A87" w:rsidR="00F75B1B" w:rsidRDefault="002F7E46">
          <w:pPr>
            <w:pStyle w:val="TOC3"/>
            <w:tabs>
              <w:tab w:val="right" w:leader="dot" w:pos="9010"/>
            </w:tabs>
            <w:rPr>
              <w:rFonts w:cstheme="minorBidi"/>
              <w:noProof/>
              <w:lang w:val="en-GB" w:eastAsia="en-GB"/>
            </w:rPr>
          </w:pPr>
          <w:hyperlink w:anchor="_Toc68085951" w:history="1">
            <w:r w:rsidR="00F75B1B" w:rsidRPr="008B401C">
              <w:rPr>
                <w:rStyle w:val="Hyperlink"/>
                <w:noProof/>
              </w:rPr>
              <w:t>4.2.2 Single cell and solution sampling</w:t>
            </w:r>
            <w:r w:rsidR="00F75B1B">
              <w:rPr>
                <w:noProof/>
                <w:webHidden/>
              </w:rPr>
              <w:tab/>
            </w:r>
            <w:r w:rsidR="00F75B1B">
              <w:rPr>
                <w:noProof/>
                <w:webHidden/>
              </w:rPr>
              <w:fldChar w:fldCharType="begin"/>
            </w:r>
            <w:r w:rsidR="00F75B1B">
              <w:rPr>
                <w:noProof/>
                <w:webHidden/>
              </w:rPr>
              <w:instrText xml:space="preserve"> PAGEREF _Toc68085951 \h </w:instrText>
            </w:r>
            <w:r w:rsidR="00F75B1B">
              <w:rPr>
                <w:noProof/>
                <w:webHidden/>
              </w:rPr>
            </w:r>
            <w:r w:rsidR="00F75B1B">
              <w:rPr>
                <w:noProof/>
                <w:webHidden/>
              </w:rPr>
              <w:fldChar w:fldCharType="separate"/>
            </w:r>
            <w:r w:rsidR="00F75B1B">
              <w:rPr>
                <w:noProof/>
                <w:webHidden/>
              </w:rPr>
              <w:t>86</w:t>
            </w:r>
            <w:r w:rsidR="00F75B1B">
              <w:rPr>
                <w:noProof/>
                <w:webHidden/>
              </w:rPr>
              <w:fldChar w:fldCharType="end"/>
            </w:r>
          </w:hyperlink>
        </w:p>
        <w:p w14:paraId="13F95218" w14:textId="7776583B" w:rsidR="00F75B1B" w:rsidRDefault="002F7E46">
          <w:pPr>
            <w:pStyle w:val="TOC3"/>
            <w:tabs>
              <w:tab w:val="right" w:leader="dot" w:pos="9010"/>
            </w:tabs>
            <w:rPr>
              <w:rFonts w:cstheme="minorBidi"/>
              <w:noProof/>
              <w:lang w:val="en-GB" w:eastAsia="en-GB"/>
            </w:rPr>
          </w:pPr>
          <w:hyperlink w:anchor="_Toc68085952" w:history="1">
            <w:r w:rsidR="00F75B1B" w:rsidRPr="008B401C">
              <w:rPr>
                <w:rStyle w:val="Hyperlink"/>
                <w:noProof/>
              </w:rPr>
              <w:t>4.2.3 Instrumental methods</w:t>
            </w:r>
            <w:r w:rsidR="00F75B1B">
              <w:rPr>
                <w:noProof/>
                <w:webHidden/>
              </w:rPr>
              <w:tab/>
            </w:r>
            <w:r w:rsidR="00F75B1B">
              <w:rPr>
                <w:noProof/>
                <w:webHidden/>
              </w:rPr>
              <w:fldChar w:fldCharType="begin"/>
            </w:r>
            <w:r w:rsidR="00F75B1B">
              <w:rPr>
                <w:noProof/>
                <w:webHidden/>
              </w:rPr>
              <w:instrText xml:space="preserve"> PAGEREF _Toc68085952 \h </w:instrText>
            </w:r>
            <w:r w:rsidR="00F75B1B">
              <w:rPr>
                <w:noProof/>
                <w:webHidden/>
              </w:rPr>
            </w:r>
            <w:r w:rsidR="00F75B1B">
              <w:rPr>
                <w:noProof/>
                <w:webHidden/>
              </w:rPr>
              <w:fldChar w:fldCharType="separate"/>
            </w:r>
            <w:r w:rsidR="00F75B1B">
              <w:rPr>
                <w:noProof/>
                <w:webHidden/>
              </w:rPr>
              <w:t>90</w:t>
            </w:r>
            <w:r w:rsidR="00F75B1B">
              <w:rPr>
                <w:noProof/>
                <w:webHidden/>
              </w:rPr>
              <w:fldChar w:fldCharType="end"/>
            </w:r>
          </w:hyperlink>
        </w:p>
        <w:p w14:paraId="5ECF1871" w14:textId="0018920A" w:rsidR="00F75B1B" w:rsidRDefault="002F7E46">
          <w:pPr>
            <w:pStyle w:val="TOC3"/>
            <w:tabs>
              <w:tab w:val="right" w:leader="dot" w:pos="9010"/>
            </w:tabs>
            <w:rPr>
              <w:rFonts w:cstheme="minorBidi"/>
              <w:noProof/>
              <w:lang w:val="en-GB" w:eastAsia="en-GB"/>
            </w:rPr>
          </w:pPr>
          <w:hyperlink w:anchor="_Toc68085953" w:history="1">
            <w:r w:rsidR="00F75B1B" w:rsidRPr="008B401C">
              <w:rPr>
                <w:rStyle w:val="Hyperlink"/>
                <w:noProof/>
              </w:rPr>
              <w:t>4.2.4 Data analysis</w:t>
            </w:r>
            <w:r w:rsidR="00F75B1B">
              <w:rPr>
                <w:noProof/>
                <w:webHidden/>
              </w:rPr>
              <w:tab/>
            </w:r>
            <w:r w:rsidR="00F75B1B">
              <w:rPr>
                <w:noProof/>
                <w:webHidden/>
              </w:rPr>
              <w:fldChar w:fldCharType="begin"/>
            </w:r>
            <w:r w:rsidR="00F75B1B">
              <w:rPr>
                <w:noProof/>
                <w:webHidden/>
              </w:rPr>
              <w:instrText xml:space="preserve"> PAGEREF _Toc68085953 \h </w:instrText>
            </w:r>
            <w:r w:rsidR="00F75B1B">
              <w:rPr>
                <w:noProof/>
                <w:webHidden/>
              </w:rPr>
            </w:r>
            <w:r w:rsidR="00F75B1B">
              <w:rPr>
                <w:noProof/>
                <w:webHidden/>
              </w:rPr>
              <w:fldChar w:fldCharType="separate"/>
            </w:r>
            <w:r w:rsidR="00F75B1B">
              <w:rPr>
                <w:noProof/>
                <w:webHidden/>
              </w:rPr>
              <w:t>91</w:t>
            </w:r>
            <w:r w:rsidR="00F75B1B">
              <w:rPr>
                <w:noProof/>
                <w:webHidden/>
              </w:rPr>
              <w:fldChar w:fldCharType="end"/>
            </w:r>
          </w:hyperlink>
        </w:p>
        <w:p w14:paraId="49E989F5" w14:textId="2EC95964" w:rsidR="00F75B1B" w:rsidRDefault="002F7E46">
          <w:pPr>
            <w:pStyle w:val="TOC2"/>
            <w:tabs>
              <w:tab w:val="right" w:leader="dot" w:pos="9010"/>
            </w:tabs>
            <w:rPr>
              <w:rFonts w:cstheme="minorBidi"/>
              <w:noProof/>
              <w:lang w:val="en-GB" w:eastAsia="en-GB"/>
            </w:rPr>
          </w:pPr>
          <w:hyperlink w:anchor="_Toc68085954" w:history="1">
            <w:r w:rsidR="00F75B1B" w:rsidRPr="008B401C">
              <w:rPr>
                <w:rStyle w:val="Hyperlink"/>
                <w:noProof/>
              </w:rPr>
              <w:t>4.3 Results</w:t>
            </w:r>
            <w:r w:rsidR="00F75B1B">
              <w:rPr>
                <w:noProof/>
                <w:webHidden/>
              </w:rPr>
              <w:tab/>
            </w:r>
            <w:r w:rsidR="00F75B1B">
              <w:rPr>
                <w:noProof/>
                <w:webHidden/>
              </w:rPr>
              <w:fldChar w:fldCharType="begin"/>
            </w:r>
            <w:r w:rsidR="00F75B1B">
              <w:rPr>
                <w:noProof/>
                <w:webHidden/>
              </w:rPr>
              <w:instrText xml:space="preserve"> PAGEREF _Toc68085954 \h </w:instrText>
            </w:r>
            <w:r w:rsidR="00F75B1B">
              <w:rPr>
                <w:noProof/>
                <w:webHidden/>
              </w:rPr>
            </w:r>
            <w:r w:rsidR="00F75B1B">
              <w:rPr>
                <w:noProof/>
                <w:webHidden/>
              </w:rPr>
              <w:fldChar w:fldCharType="separate"/>
            </w:r>
            <w:r w:rsidR="00F75B1B">
              <w:rPr>
                <w:noProof/>
                <w:webHidden/>
              </w:rPr>
              <w:t>93</w:t>
            </w:r>
            <w:r w:rsidR="00F75B1B">
              <w:rPr>
                <w:noProof/>
                <w:webHidden/>
              </w:rPr>
              <w:fldChar w:fldCharType="end"/>
            </w:r>
          </w:hyperlink>
        </w:p>
        <w:p w14:paraId="1F5E4CDB" w14:textId="5E6411F1" w:rsidR="00F75B1B" w:rsidRDefault="002F7E46">
          <w:pPr>
            <w:pStyle w:val="TOC3"/>
            <w:tabs>
              <w:tab w:val="right" w:leader="dot" w:pos="9010"/>
            </w:tabs>
            <w:rPr>
              <w:rFonts w:cstheme="minorBidi"/>
              <w:noProof/>
              <w:lang w:val="en-GB" w:eastAsia="en-GB"/>
            </w:rPr>
          </w:pPr>
          <w:hyperlink w:anchor="_Toc68085955" w:history="1">
            <w:r w:rsidR="00F75B1B" w:rsidRPr="008B401C">
              <w:rPr>
                <w:rStyle w:val="Hyperlink"/>
                <w:noProof/>
              </w:rPr>
              <w:t>4.3.1 Instrument mass calibration</w:t>
            </w:r>
            <w:r w:rsidR="00F75B1B">
              <w:rPr>
                <w:noProof/>
                <w:webHidden/>
              </w:rPr>
              <w:tab/>
            </w:r>
            <w:r w:rsidR="00F75B1B">
              <w:rPr>
                <w:noProof/>
                <w:webHidden/>
              </w:rPr>
              <w:fldChar w:fldCharType="begin"/>
            </w:r>
            <w:r w:rsidR="00F75B1B">
              <w:rPr>
                <w:noProof/>
                <w:webHidden/>
              </w:rPr>
              <w:instrText xml:space="preserve"> PAGEREF _Toc68085955 \h </w:instrText>
            </w:r>
            <w:r w:rsidR="00F75B1B">
              <w:rPr>
                <w:noProof/>
                <w:webHidden/>
              </w:rPr>
            </w:r>
            <w:r w:rsidR="00F75B1B">
              <w:rPr>
                <w:noProof/>
                <w:webHidden/>
              </w:rPr>
              <w:fldChar w:fldCharType="separate"/>
            </w:r>
            <w:r w:rsidR="00F75B1B">
              <w:rPr>
                <w:noProof/>
                <w:webHidden/>
              </w:rPr>
              <w:t>95</w:t>
            </w:r>
            <w:r w:rsidR="00F75B1B">
              <w:rPr>
                <w:noProof/>
                <w:webHidden/>
              </w:rPr>
              <w:fldChar w:fldCharType="end"/>
            </w:r>
          </w:hyperlink>
        </w:p>
        <w:p w14:paraId="7FB720A8" w14:textId="6C9CA2C6" w:rsidR="00F75B1B" w:rsidRDefault="002F7E46">
          <w:pPr>
            <w:pStyle w:val="TOC3"/>
            <w:tabs>
              <w:tab w:val="right" w:leader="dot" w:pos="9010"/>
            </w:tabs>
            <w:rPr>
              <w:rFonts w:cstheme="minorBidi"/>
              <w:noProof/>
              <w:lang w:val="en-GB" w:eastAsia="en-GB"/>
            </w:rPr>
          </w:pPr>
          <w:hyperlink w:anchor="_Toc68085956" w:history="1">
            <w:r w:rsidR="00F75B1B" w:rsidRPr="008B401C">
              <w:rPr>
                <w:rStyle w:val="Hyperlink"/>
                <w:noProof/>
              </w:rPr>
              <w:t>4.3.2 Metronidazole</w:t>
            </w:r>
            <w:r w:rsidR="00F75B1B">
              <w:rPr>
                <w:noProof/>
                <w:webHidden/>
              </w:rPr>
              <w:tab/>
            </w:r>
            <w:r w:rsidR="00F75B1B">
              <w:rPr>
                <w:noProof/>
                <w:webHidden/>
              </w:rPr>
              <w:fldChar w:fldCharType="begin"/>
            </w:r>
            <w:r w:rsidR="00F75B1B">
              <w:rPr>
                <w:noProof/>
                <w:webHidden/>
              </w:rPr>
              <w:instrText xml:space="preserve"> PAGEREF _Toc68085956 \h </w:instrText>
            </w:r>
            <w:r w:rsidR="00F75B1B">
              <w:rPr>
                <w:noProof/>
                <w:webHidden/>
              </w:rPr>
            </w:r>
            <w:r w:rsidR="00F75B1B">
              <w:rPr>
                <w:noProof/>
                <w:webHidden/>
              </w:rPr>
              <w:fldChar w:fldCharType="separate"/>
            </w:r>
            <w:r w:rsidR="00F75B1B">
              <w:rPr>
                <w:noProof/>
                <w:webHidden/>
              </w:rPr>
              <w:t>96</w:t>
            </w:r>
            <w:r w:rsidR="00F75B1B">
              <w:rPr>
                <w:noProof/>
                <w:webHidden/>
              </w:rPr>
              <w:fldChar w:fldCharType="end"/>
            </w:r>
          </w:hyperlink>
        </w:p>
        <w:p w14:paraId="2F6CC897" w14:textId="1593306A" w:rsidR="00F75B1B" w:rsidRDefault="002F7E46">
          <w:pPr>
            <w:pStyle w:val="TOC3"/>
            <w:tabs>
              <w:tab w:val="right" w:leader="dot" w:pos="9010"/>
            </w:tabs>
            <w:rPr>
              <w:rFonts w:cstheme="minorBidi"/>
              <w:noProof/>
              <w:lang w:val="en-GB" w:eastAsia="en-GB"/>
            </w:rPr>
          </w:pPr>
          <w:hyperlink w:anchor="_Toc68085957" w:history="1">
            <w:r w:rsidR="00F75B1B" w:rsidRPr="008B401C">
              <w:rPr>
                <w:rStyle w:val="Hyperlink"/>
                <w:noProof/>
              </w:rPr>
              <w:t>4.3.3 Metronidazole transformation products</w:t>
            </w:r>
            <w:r w:rsidR="00F75B1B">
              <w:rPr>
                <w:noProof/>
                <w:webHidden/>
              </w:rPr>
              <w:tab/>
            </w:r>
            <w:r w:rsidR="00F75B1B">
              <w:rPr>
                <w:noProof/>
                <w:webHidden/>
              </w:rPr>
              <w:fldChar w:fldCharType="begin"/>
            </w:r>
            <w:r w:rsidR="00F75B1B">
              <w:rPr>
                <w:noProof/>
                <w:webHidden/>
              </w:rPr>
              <w:instrText xml:space="preserve"> PAGEREF _Toc68085957 \h </w:instrText>
            </w:r>
            <w:r w:rsidR="00F75B1B">
              <w:rPr>
                <w:noProof/>
                <w:webHidden/>
              </w:rPr>
            </w:r>
            <w:r w:rsidR="00F75B1B">
              <w:rPr>
                <w:noProof/>
                <w:webHidden/>
              </w:rPr>
              <w:fldChar w:fldCharType="separate"/>
            </w:r>
            <w:r w:rsidR="00F75B1B">
              <w:rPr>
                <w:noProof/>
                <w:webHidden/>
              </w:rPr>
              <w:t>98</w:t>
            </w:r>
            <w:r w:rsidR="00F75B1B">
              <w:rPr>
                <w:noProof/>
                <w:webHidden/>
              </w:rPr>
              <w:fldChar w:fldCharType="end"/>
            </w:r>
          </w:hyperlink>
        </w:p>
        <w:p w14:paraId="7B58108F" w14:textId="1FCCEE09" w:rsidR="00F75B1B" w:rsidRDefault="002F7E46">
          <w:pPr>
            <w:pStyle w:val="TOC3"/>
            <w:tabs>
              <w:tab w:val="right" w:leader="dot" w:pos="9010"/>
            </w:tabs>
            <w:rPr>
              <w:rFonts w:cstheme="minorBidi"/>
              <w:noProof/>
              <w:lang w:val="en-GB" w:eastAsia="en-GB"/>
            </w:rPr>
          </w:pPr>
          <w:hyperlink w:anchor="_Toc68085958" w:history="1">
            <w:r w:rsidR="00F75B1B" w:rsidRPr="008B401C">
              <w:rPr>
                <w:rStyle w:val="Hyperlink"/>
                <w:noProof/>
              </w:rPr>
              <w:t>4.3.4 Clarithromycin</w:t>
            </w:r>
            <w:r w:rsidR="00F75B1B">
              <w:rPr>
                <w:noProof/>
                <w:webHidden/>
              </w:rPr>
              <w:tab/>
            </w:r>
            <w:r w:rsidR="00F75B1B">
              <w:rPr>
                <w:noProof/>
                <w:webHidden/>
              </w:rPr>
              <w:fldChar w:fldCharType="begin"/>
            </w:r>
            <w:r w:rsidR="00F75B1B">
              <w:rPr>
                <w:noProof/>
                <w:webHidden/>
              </w:rPr>
              <w:instrText xml:space="preserve"> PAGEREF _Toc68085958 \h </w:instrText>
            </w:r>
            <w:r w:rsidR="00F75B1B">
              <w:rPr>
                <w:noProof/>
                <w:webHidden/>
              </w:rPr>
            </w:r>
            <w:r w:rsidR="00F75B1B">
              <w:rPr>
                <w:noProof/>
                <w:webHidden/>
              </w:rPr>
              <w:fldChar w:fldCharType="separate"/>
            </w:r>
            <w:r w:rsidR="00F75B1B">
              <w:rPr>
                <w:noProof/>
                <w:webHidden/>
              </w:rPr>
              <w:t>101</w:t>
            </w:r>
            <w:r w:rsidR="00F75B1B">
              <w:rPr>
                <w:noProof/>
                <w:webHidden/>
              </w:rPr>
              <w:fldChar w:fldCharType="end"/>
            </w:r>
          </w:hyperlink>
        </w:p>
        <w:p w14:paraId="7C8037A1" w14:textId="5FD5CF70" w:rsidR="00F75B1B" w:rsidRDefault="002F7E46">
          <w:pPr>
            <w:pStyle w:val="TOC3"/>
            <w:tabs>
              <w:tab w:val="right" w:leader="dot" w:pos="9010"/>
            </w:tabs>
            <w:rPr>
              <w:rFonts w:cstheme="minorBidi"/>
              <w:noProof/>
              <w:lang w:val="en-GB" w:eastAsia="en-GB"/>
            </w:rPr>
          </w:pPr>
          <w:hyperlink w:anchor="_Toc68085959" w:history="1">
            <w:r w:rsidR="00F75B1B" w:rsidRPr="008B401C">
              <w:rPr>
                <w:rStyle w:val="Hyperlink"/>
                <w:noProof/>
              </w:rPr>
              <w:t>4.3.5 Clarithromycin transformation products</w:t>
            </w:r>
            <w:r w:rsidR="00F75B1B">
              <w:rPr>
                <w:noProof/>
                <w:webHidden/>
              </w:rPr>
              <w:tab/>
            </w:r>
            <w:r w:rsidR="00F75B1B">
              <w:rPr>
                <w:noProof/>
                <w:webHidden/>
              </w:rPr>
              <w:fldChar w:fldCharType="begin"/>
            </w:r>
            <w:r w:rsidR="00F75B1B">
              <w:rPr>
                <w:noProof/>
                <w:webHidden/>
              </w:rPr>
              <w:instrText xml:space="preserve"> PAGEREF _Toc68085959 \h </w:instrText>
            </w:r>
            <w:r w:rsidR="00F75B1B">
              <w:rPr>
                <w:noProof/>
                <w:webHidden/>
              </w:rPr>
            </w:r>
            <w:r w:rsidR="00F75B1B">
              <w:rPr>
                <w:noProof/>
                <w:webHidden/>
              </w:rPr>
              <w:fldChar w:fldCharType="separate"/>
            </w:r>
            <w:r w:rsidR="00F75B1B">
              <w:rPr>
                <w:noProof/>
                <w:webHidden/>
              </w:rPr>
              <w:t>104</w:t>
            </w:r>
            <w:r w:rsidR="00F75B1B">
              <w:rPr>
                <w:noProof/>
                <w:webHidden/>
              </w:rPr>
              <w:fldChar w:fldCharType="end"/>
            </w:r>
          </w:hyperlink>
        </w:p>
        <w:p w14:paraId="5DE31B17" w14:textId="67526ECE" w:rsidR="00F75B1B" w:rsidRDefault="002F7E46">
          <w:pPr>
            <w:pStyle w:val="TOC3"/>
            <w:tabs>
              <w:tab w:val="right" w:leader="dot" w:pos="9010"/>
            </w:tabs>
            <w:rPr>
              <w:rFonts w:cstheme="minorBidi"/>
              <w:noProof/>
              <w:lang w:val="en-GB" w:eastAsia="en-GB"/>
            </w:rPr>
          </w:pPr>
          <w:hyperlink w:anchor="_Toc68085960" w:history="1">
            <w:r w:rsidR="00F75B1B" w:rsidRPr="008B401C">
              <w:rPr>
                <w:rStyle w:val="Hyperlink"/>
                <w:noProof/>
              </w:rPr>
              <w:t>4.3.6 Sulfadiazine</w:t>
            </w:r>
            <w:r w:rsidR="00F75B1B">
              <w:rPr>
                <w:noProof/>
                <w:webHidden/>
              </w:rPr>
              <w:tab/>
            </w:r>
            <w:r w:rsidR="00F75B1B">
              <w:rPr>
                <w:noProof/>
                <w:webHidden/>
              </w:rPr>
              <w:fldChar w:fldCharType="begin"/>
            </w:r>
            <w:r w:rsidR="00F75B1B">
              <w:rPr>
                <w:noProof/>
                <w:webHidden/>
              </w:rPr>
              <w:instrText xml:space="preserve"> PAGEREF _Toc68085960 \h </w:instrText>
            </w:r>
            <w:r w:rsidR="00F75B1B">
              <w:rPr>
                <w:noProof/>
                <w:webHidden/>
              </w:rPr>
            </w:r>
            <w:r w:rsidR="00F75B1B">
              <w:rPr>
                <w:noProof/>
                <w:webHidden/>
              </w:rPr>
              <w:fldChar w:fldCharType="separate"/>
            </w:r>
            <w:r w:rsidR="00F75B1B">
              <w:rPr>
                <w:noProof/>
                <w:webHidden/>
              </w:rPr>
              <w:t>108</w:t>
            </w:r>
            <w:r w:rsidR="00F75B1B">
              <w:rPr>
                <w:noProof/>
                <w:webHidden/>
              </w:rPr>
              <w:fldChar w:fldCharType="end"/>
            </w:r>
          </w:hyperlink>
        </w:p>
        <w:p w14:paraId="6C932814" w14:textId="0615BFB4" w:rsidR="00F75B1B" w:rsidRDefault="002F7E46">
          <w:pPr>
            <w:pStyle w:val="TOC3"/>
            <w:tabs>
              <w:tab w:val="right" w:leader="dot" w:pos="9010"/>
            </w:tabs>
            <w:rPr>
              <w:rFonts w:cstheme="minorBidi"/>
              <w:noProof/>
              <w:lang w:val="en-GB" w:eastAsia="en-GB"/>
            </w:rPr>
          </w:pPr>
          <w:hyperlink w:anchor="_Toc68085961" w:history="1">
            <w:r w:rsidR="00F75B1B" w:rsidRPr="008B401C">
              <w:rPr>
                <w:rStyle w:val="Hyperlink"/>
                <w:noProof/>
              </w:rPr>
              <w:t>4.3.7 Sulfadiazine transformation products</w:t>
            </w:r>
            <w:r w:rsidR="00F75B1B">
              <w:rPr>
                <w:noProof/>
                <w:webHidden/>
              </w:rPr>
              <w:tab/>
            </w:r>
            <w:r w:rsidR="00F75B1B">
              <w:rPr>
                <w:noProof/>
                <w:webHidden/>
              </w:rPr>
              <w:fldChar w:fldCharType="begin"/>
            </w:r>
            <w:r w:rsidR="00F75B1B">
              <w:rPr>
                <w:noProof/>
                <w:webHidden/>
              </w:rPr>
              <w:instrText xml:space="preserve"> PAGEREF _Toc68085961 \h </w:instrText>
            </w:r>
            <w:r w:rsidR="00F75B1B">
              <w:rPr>
                <w:noProof/>
                <w:webHidden/>
              </w:rPr>
            </w:r>
            <w:r w:rsidR="00F75B1B">
              <w:rPr>
                <w:noProof/>
                <w:webHidden/>
              </w:rPr>
              <w:fldChar w:fldCharType="separate"/>
            </w:r>
            <w:r w:rsidR="00F75B1B">
              <w:rPr>
                <w:noProof/>
                <w:webHidden/>
              </w:rPr>
              <w:t>110</w:t>
            </w:r>
            <w:r w:rsidR="00F75B1B">
              <w:rPr>
                <w:noProof/>
                <w:webHidden/>
              </w:rPr>
              <w:fldChar w:fldCharType="end"/>
            </w:r>
          </w:hyperlink>
        </w:p>
        <w:p w14:paraId="64758897" w14:textId="30723DA0" w:rsidR="00F75B1B" w:rsidRDefault="002F7E46">
          <w:pPr>
            <w:pStyle w:val="TOC3"/>
            <w:tabs>
              <w:tab w:val="right" w:leader="dot" w:pos="9010"/>
            </w:tabs>
            <w:rPr>
              <w:rFonts w:cstheme="minorBidi"/>
              <w:noProof/>
              <w:lang w:val="en-GB" w:eastAsia="en-GB"/>
            </w:rPr>
          </w:pPr>
          <w:hyperlink w:anchor="_Toc68085962" w:history="1">
            <w:r w:rsidR="00F75B1B" w:rsidRPr="008B401C">
              <w:rPr>
                <w:rStyle w:val="Hyperlink"/>
                <w:noProof/>
              </w:rPr>
              <w:t>4.3.8 Lincomycin</w:t>
            </w:r>
            <w:r w:rsidR="00F75B1B">
              <w:rPr>
                <w:noProof/>
                <w:webHidden/>
              </w:rPr>
              <w:tab/>
            </w:r>
            <w:r w:rsidR="00F75B1B">
              <w:rPr>
                <w:noProof/>
                <w:webHidden/>
              </w:rPr>
              <w:fldChar w:fldCharType="begin"/>
            </w:r>
            <w:r w:rsidR="00F75B1B">
              <w:rPr>
                <w:noProof/>
                <w:webHidden/>
              </w:rPr>
              <w:instrText xml:space="preserve"> PAGEREF _Toc68085962 \h </w:instrText>
            </w:r>
            <w:r w:rsidR="00F75B1B">
              <w:rPr>
                <w:noProof/>
                <w:webHidden/>
              </w:rPr>
            </w:r>
            <w:r w:rsidR="00F75B1B">
              <w:rPr>
                <w:noProof/>
                <w:webHidden/>
              </w:rPr>
              <w:fldChar w:fldCharType="separate"/>
            </w:r>
            <w:r w:rsidR="00F75B1B">
              <w:rPr>
                <w:noProof/>
                <w:webHidden/>
              </w:rPr>
              <w:t>112</w:t>
            </w:r>
            <w:r w:rsidR="00F75B1B">
              <w:rPr>
                <w:noProof/>
                <w:webHidden/>
              </w:rPr>
              <w:fldChar w:fldCharType="end"/>
            </w:r>
          </w:hyperlink>
        </w:p>
        <w:p w14:paraId="0C05F67B" w14:textId="51C7CB1A" w:rsidR="00F75B1B" w:rsidRDefault="002F7E46">
          <w:pPr>
            <w:pStyle w:val="TOC2"/>
            <w:tabs>
              <w:tab w:val="right" w:leader="dot" w:pos="9010"/>
            </w:tabs>
            <w:rPr>
              <w:rFonts w:cstheme="minorBidi"/>
              <w:noProof/>
              <w:lang w:val="en-GB" w:eastAsia="en-GB"/>
            </w:rPr>
          </w:pPr>
          <w:hyperlink w:anchor="_Toc68085963" w:history="1">
            <w:r w:rsidR="00F75B1B" w:rsidRPr="008B401C">
              <w:rPr>
                <w:rStyle w:val="Hyperlink"/>
                <w:noProof/>
              </w:rPr>
              <w:t>4.4 Discussion</w:t>
            </w:r>
            <w:r w:rsidR="00F75B1B">
              <w:rPr>
                <w:noProof/>
                <w:webHidden/>
              </w:rPr>
              <w:tab/>
            </w:r>
            <w:r w:rsidR="00F75B1B">
              <w:rPr>
                <w:noProof/>
                <w:webHidden/>
              </w:rPr>
              <w:fldChar w:fldCharType="begin"/>
            </w:r>
            <w:r w:rsidR="00F75B1B">
              <w:rPr>
                <w:noProof/>
                <w:webHidden/>
              </w:rPr>
              <w:instrText xml:space="preserve"> PAGEREF _Toc68085963 \h </w:instrText>
            </w:r>
            <w:r w:rsidR="00F75B1B">
              <w:rPr>
                <w:noProof/>
                <w:webHidden/>
              </w:rPr>
            </w:r>
            <w:r w:rsidR="00F75B1B">
              <w:rPr>
                <w:noProof/>
                <w:webHidden/>
              </w:rPr>
              <w:fldChar w:fldCharType="separate"/>
            </w:r>
            <w:r w:rsidR="00F75B1B">
              <w:rPr>
                <w:noProof/>
                <w:webHidden/>
              </w:rPr>
              <w:t>115</w:t>
            </w:r>
            <w:r w:rsidR="00F75B1B">
              <w:rPr>
                <w:noProof/>
                <w:webHidden/>
              </w:rPr>
              <w:fldChar w:fldCharType="end"/>
            </w:r>
          </w:hyperlink>
        </w:p>
        <w:p w14:paraId="5BCD7631" w14:textId="1886A538" w:rsidR="00F75B1B" w:rsidRDefault="002F7E46">
          <w:pPr>
            <w:pStyle w:val="TOC3"/>
            <w:tabs>
              <w:tab w:val="right" w:leader="dot" w:pos="9010"/>
            </w:tabs>
            <w:rPr>
              <w:rFonts w:cstheme="minorBidi"/>
              <w:noProof/>
              <w:lang w:val="en-GB" w:eastAsia="en-GB"/>
            </w:rPr>
          </w:pPr>
          <w:hyperlink w:anchor="_Toc68085964" w:history="1">
            <w:r w:rsidR="00F75B1B" w:rsidRPr="008B401C">
              <w:rPr>
                <w:rStyle w:val="Hyperlink"/>
                <w:noProof/>
              </w:rPr>
              <w:t>4.4.1 Analysis and instrument mass calibration</w:t>
            </w:r>
            <w:r w:rsidR="00F75B1B">
              <w:rPr>
                <w:noProof/>
                <w:webHidden/>
              </w:rPr>
              <w:tab/>
            </w:r>
            <w:r w:rsidR="00F75B1B">
              <w:rPr>
                <w:noProof/>
                <w:webHidden/>
              </w:rPr>
              <w:fldChar w:fldCharType="begin"/>
            </w:r>
            <w:r w:rsidR="00F75B1B">
              <w:rPr>
                <w:noProof/>
                <w:webHidden/>
              </w:rPr>
              <w:instrText xml:space="preserve"> PAGEREF _Toc68085964 \h </w:instrText>
            </w:r>
            <w:r w:rsidR="00F75B1B">
              <w:rPr>
                <w:noProof/>
                <w:webHidden/>
              </w:rPr>
            </w:r>
            <w:r w:rsidR="00F75B1B">
              <w:rPr>
                <w:noProof/>
                <w:webHidden/>
              </w:rPr>
              <w:fldChar w:fldCharType="separate"/>
            </w:r>
            <w:r w:rsidR="00F75B1B">
              <w:rPr>
                <w:noProof/>
                <w:webHidden/>
              </w:rPr>
              <w:t>115</w:t>
            </w:r>
            <w:r w:rsidR="00F75B1B">
              <w:rPr>
                <w:noProof/>
                <w:webHidden/>
              </w:rPr>
              <w:fldChar w:fldCharType="end"/>
            </w:r>
          </w:hyperlink>
        </w:p>
        <w:p w14:paraId="743C27C4" w14:textId="5AC4CF8F" w:rsidR="00F75B1B" w:rsidRDefault="002F7E46">
          <w:pPr>
            <w:pStyle w:val="TOC3"/>
            <w:tabs>
              <w:tab w:val="right" w:leader="dot" w:pos="9010"/>
            </w:tabs>
            <w:rPr>
              <w:rFonts w:cstheme="minorBidi"/>
              <w:noProof/>
              <w:lang w:val="en-GB" w:eastAsia="en-GB"/>
            </w:rPr>
          </w:pPr>
          <w:hyperlink w:anchor="_Toc68085965" w:history="1">
            <w:r w:rsidR="00F75B1B" w:rsidRPr="008B401C">
              <w:rPr>
                <w:rStyle w:val="Hyperlink"/>
                <w:noProof/>
              </w:rPr>
              <w:t>4.4.2 Antibiotic parent compounds</w:t>
            </w:r>
            <w:r w:rsidR="00F75B1B">
              <w:rPr>
                <w:noProof/>
                <w:webHidden/>
              </w:rPr>
              <w:tab/>
            </w:r>
            <w:r w:rsidR="00F75B1B">
              <w:rPr>
                <w:noProof/>
                <w:webHidden/>
              </w:rPr>
              <w:fldChar w:fldCharType="begin"/>
            </w:r>
            <w:r w:rsidR="00F75B1B">
              <w:rPr>
                <w:noProof/>
                <w:webHidden/>
              </w:rPr>
              <w:instrText xml:space="preserve"> PAGEREF _Toc68085965 \h </w:instrText>
            </w:r>
            <w:r w:rsidR="00F75B1B">
              <w:rPr>
                <w:noProof/>
                <w:webHidden/>
              </w:rPr>
            </w:r>
            <w:r w:rsidR="00F75B1B">
              <w:rPr>
                <w:noProof/>
                <w:webHidden/>
              </w:rPr>
              <w:fldChar w:fldCharType="separate"/>
            </w:r>
            <w:r w:rsidR="00F75B1B">
              <w:rPr>
                <w:noProof/>
                <w:webHidden/>
              </w:rPr>
              <w:t>116</w:t>
            </w:r>
            <w:r w:rsidR="00F75B1B">
              <w:rPr>
                <w:noProof/>
                <w:webHidden/>
              </w:rPr>
              <w:fldChar w:fldCharType="end"/>
            </w:r>
          </w:hyperlink>
        </w:p>
        <w:p w14:paraId="42CE6E9B" w14:textId="11E3D91B" w:rsidR="00F75B1B" w:rsidRDefault="002F7E46">
          <w:pPr>
            <w:pStyle w:val="TOC3"/>
            <w:tabs>
              <w:tab w:val="right" w:leader="dot" w:pos="9010"/>
            </w:tabs>
            <w:rPr>
              <w:rFonts w:cstheme="minorBidi"/>
              <w:noProof/>
              <w:lang w:val="en-GB" w:eastAsia="en-GB"/>
            </w:rPr>
          </w:pPr>
          <w:hyperlink w:anchor="_Toc68085966" w:history="1">
            <w:r w:rsidR="00F75B1B" w:rsidRPr="008B401C">
              <w:rPr>
                <w:rStyle w:val="Hyperlink"/>
                <w:noProof/>
              </w:rPr>
              <w:t>4.4.3 Antibiotic transformation products</w:t>
            </w:r>
            <w:r w:rsidR="00F75B1B">
              <w:rPr>
                <w:noProof/>
                <w:webHidden/>
              </w:rPr>
              <w:tab/>
            </w:r>
            <w:r w:rsidR="00F75B1B">
              <w:rPr>
                <w:noProof/>
                <w:webHidden/>
              </w:rPr>
              <w:fldChar w:fldCharType="begin"/>
            </w:r>
            <w:r w:rsidR="00F75B1B">
              <w:rPr>
                <w:noProof/>
                <w:webHidden/>
              </w:rPr>
              <w:instrText xml:space="preserve"> PAGEREF _Toc68085966 \h </w:instrText>
            </w:r>
            <w:r w:rsidR="00F75B1B">
              <w:rPr>
                <w:noProof/>
                <w:webHidden/>
              </w:rPr>
            </w:r>
            <w:r w:rsidR="00F75B1B">
              <w:rPr>
                <w:noProof/>
                <w:webHidden/>
              </w:rPr>
              <w:fldChar w:fldCharType="separate"/>
            </w:r>
            <w:r w:rsidR="00F75B1B">
              <w:rPr>
                <w:noProof/>
                <w:webHidden/>
              </w:rPr>
              <w:t>118</w:t>
            </w:r>
            <w:r w:rsidR="00F75B1B">
              <w:rPr>
                <w:noProof/>
                <w:webHidden/>
              </w:rPr>
              <w:fldChar w:fldCharType="end"/>
            </w:r>
          </w:hyperlink>
        </w:p>
        <w:p w14:paraId="04761970" w14:textId="16AA25CE" w:rsidR="00F75B1B" w:rsidRDefault="002F7E46">
          <w:pPr>
            <w:pStyle w:val="TOC2"/>
            <w:tabs>
              <w:tab w:val="right" w:leader="dot" w:pos="9010"/>
            </w:tabs>
            <w:rPr>
              <w:rFonts w:cstheme="minorBidi"/>
              <w:noProof/>
              <w:lang w:val="en-GB" w:eastAsia="en-GB"/>
            </w:rPr>
          </w:pPr>
          <w:hyperlink w:anchor="_Toc68085967" w:history="1">
            <w:r w:rsidR="00F75B1B" w:rsidRPr="008B401C">
              <w:rPr>
                <w:rStyle w:val="Hyperlink"/>
                <w:noProof/>
              </w:rPr>
              <w:t>4.5 Conclusion</w:t>
            </w:r>
            <w:r w:rsidR="00F75B1B">
              <w:rPr>
                <w:noProof/>
                <w:webHidden/>
              </w:rPr>
              <w:tab/>
            </w:r>
            <w:r w:rsidR="00F75B1B">
              <w:rPr>
                <w:noProof/>
                <w:webHidden/>
              </w:rPr>
              <w:fldChar w:fldCharType="begin"/>
            </w:r>
            <w:r w:rsidR="00F75B1B">
              <w:rPr>
                <w:noProof/>
                <w:webHidden/>
              </w:rPr>
              <w:instrText xml:space="preserve"> PAGEREF _Toc68085967 \h </w:instrText>
            </w:r>
            <w:r w:rsidR="00F75B1B">
              <w:rPr>
                <w:noProof/>
                <w:webHidden/>
              </w:rPr>
            </w:r>
            <w:r w:rsidR="00F75B1B">
              <w:rPr>
                <w:noProof/>
                <w:webHidden/>
              </w:rPr>
              <w:fldChar w:fldCharType="separate"/>
            </w:r>
            <w:r w:rsidR="00F75B1B">
              <w:rPr>
                <w:noProof/>
                <w:webHidden/>
              </w:rPr>
              <w:t>123</w:t>
            </w:r>
            <w:r w:rsidR="00F75B1B">
              <w:rPr>
                <w:noProof/>
                <w:webHidden/>
              </w:rPr>
              <w:fldChar w:fldCharType="end"/>
            </w:r>
          </w:hyperlink>
        </w:p>
        <w:p w14:paraId="41BA8B18" w14:textId="7957F980" w:rsidR="00F75B1B" w:rsidRDefault="002F7E46">
          <w:pPr>
            <w:pStyle w:val="TOC2"/>
            <w:tabs>
              <w:tab w:val="right" w:leader="dot" w:pos="9010"/>
            </w:tabs>
            <w:rPr>
              <w:rFonts w:cstheme="minorBidi"/>
              <w:noProof/>
              <w:lang w:val="en-GB" w:eastAsia="en-GB"/>
            </w:rPr>
          </w:pPr>
          <w:hyperlink w:anchor="_Toc68085968" w:history="1">
            <w:r w:rsidR="00F75B1B" w:rsidRPr="008B401C">
              <w:rPr>
                <w:rStyle w:val="Hyperlink"/>
                <w:noProof/>
              </w:rPr>
              <w:t>4.6 Recommendations for future work</w:t>
            </w:r>
            <w:r w:rsidR="00F75B1B">
              <w:rPr>
                <w:noProof/>
                <w:webHidden/>
              </w:rPr>
              <w:tab/>
            </w:r>
            <w:r w:rsidR="00F75B1B">
              <w:rPr>
                <w:noProof/>
                <w:webHidden/>
              </w:rPr>
              <w:fldChar w:fldCharType="begin"/>
            </w:r>
            <w:r w:rsidR="00F75B1B">
              <w:rPr>
                <w:noProof/>
                <w:webHidden/>
              </w:rPr>
              <w:instrText xml:space="preserve"> PAGEREF _Toc68085968 \h </w:instrText>
            </w:r>
            <w:r w:rsidR="00F75B1B">
              <w:rPr>
                <w:noProof/>
                <w:webHidden/>
              </w:rPr>
            </w:r>
            <w:r w:rsidR="00F75B1B">
              <w:rPr>
                <w:noProof/>
                <w:webHidden/>
              </w:rPr>
              <w:fldChar w:fldCharType="separate"/>
            </w:r>
            <w:r w:rsidR="00F75B1B">
              <w:rPr>
                <w:noProof/>
                <w:webHidden/>
              </w:rPr>
              <w:t>124</w:t>
            </w:r>
            <w:r w:rsidR="00F75B1B">
              <w:rPr>
                <w:noProof/>
                <w:webHidden/>
              </w:rPr>
              <w:fldChar w:fldCharType="end"/>
            </w:r>
          </w:hyperlink>
        </w:p>
        <w:p w14:paraId="2C76F468" w14:textId="3E03F196" w:rsidR="00F75B1B" w:rsidRDefault="002F7E46">
          <w:pPr>
            <w:pStyle w:val="TOC1"/>
            <w:rPr>
              <w:rFonts w:cstheme="minorBidi"/>
              <w:b w:val="0"/>
              <w:bCs w:val="0"/>
              <w:lang w:val="en-GB" w:eastAsia="en-GB"/>
            </w:rPr>
          </w:pPr>
          <w:hyperlink w:anchor="_Toc68085969" w:history="1">
            <w:r w:rsidR="00F75B1B" w:rsidRPr="008B401C">
              <w:rPr>
                <w:rStyle w:val="Hyperlink"/>
              </w:rPr>
              <w:t>Chapter 5: Conclusions and Future work</w:t>
            </w:r>
            <w:r w:rsidR="00F75B1B">
              <w:rPr>
                <w:webHidden/>
              </w:rPr>
              <w:tab/>
            </w:r>
            <w:r w:rsidR="00F75B1B">
              <w:rPr>
                <w:webHidden/>
              </w:rPr>
              <w:fldChar w:fldCharType="begin"/>
            </w:r>
            <w:r w:rsidR="00F75B1B">
              <w:rPr>
                <w:webHidden/>
              </w:rPr>
              <w:instrText xml:space="preserve"> PAGEREF _Toc68085969 \h </w:instrText>
            </w:r>
            <w:r w:rsidR="00F75B1B">
              <w:rPr>
                <w:webHidden/>
              </w:rPr>
            </w:r>
            <w:r w:rsidR="00F75B1B">
              <w:rPr>
                <w:webHidden/>
              </w:rPr>
              <w:fldChar w:fldCharType="separate"/>
            </w:r>
            <w:r w:rsidR="00F75B1B">
              <w:rPr>
                <w:webHidden/>
              </w:rPr>
              <w:t>125</w:t>
            </w:r>
            <w:r w:rsidR="00F75B1B">
              <w:rPr>
                <w:webHidden/>
              </w:rPr>
              <w:fldChar w:fldCharType="end"/>
            </w:r>
          </w:hyperlink>
        </w:p>
        <w:p w14:paraId="6A8B07B4" w14:textId="1B1691F7" w:rsidR="00F75B1B" w:rsidRDefault="002F7E46">
          <w:pPr>
            <w:pStyle w:val="TOC2"/>
            <w:tabs>
              <w:tab w:val="right" w:leader="dot" w:pos="9010"/>
            </w:tabs>
            <w:rPr>
              <w:rFonts w:cstheme="minorBidi"/>
              <w:noProof/>
              <w:lang w:val="en-GB" w:eastAsia="en-GB"/>
            </w:rPr>
          </w:pPr>
          <w:hyperlink w:anchor="_Toc68085970" w:history="1">
            <w:r w:rsidR="00F75B1B" w:rsidRPr="008B401C">
              <w:rPr>
                <w:rStyle w:val="Hyperlink"/>
                <w:noProof/>
              </w:rPr>
              <w:t>5.1 Conclusion</w:t>
            </w:r>
            <w:r w:rsidR="00F75B1B">
              <w:rPr>
                <w:noProof/>
                <w:webHidden/>
              </w:rPr>
              <w:tab/>
            </w:r>
            <w:r w:rsidR="00F75B1B">
              <w:rPr>
                <w:noProof/>
                <w:webHidden/>
              </w:rPr>
              <w:fldChar w:fldCharType="begin"/>
            </w:r>
            <w:r w:rsidR="00F75B1B">
              <w:rPr>
                <w:noProof/>
                <w:webHidden/>
              </w:rPr>
              <w:instrText xml:space="preserve"> PAGEREF _Toc68085970 \h </w:instrText>
            </w:r>
            <w:r w:rsidR="00F75B1B">
              <w:rPr>
                <w:noProof/>
                <w:webHidden/>
              </w:rPr>
            </w:r>
            <w:r w:rsidR="00F75B1B">
              <w:rPr>
                <w:noProof/>
                <w:webHidden/>
              </w:rPr>
              <w:fldChar w:fldCharType="separate"/>
            </w:r>
            <w:r w:rsidR="00F75B1B">
              <w:rPr>
                <w:noProof/>
                <w:webHidden/>
              </w:rPr>
              <w:t>125</w:t>
            </w:r>
            <w:r w:rsidR="00F75B1B">
              <w:rPr>
                <w:noProof/>
                <w:webHidden/>
              </w:rPr>
              <w:fldChar w:fldCharType="end"/>
            </w:r>
          </w:hyperlink>
        </w:p>
        <w:p w14:paraId="72B380FE" w14:textId="7974FE09" w:rsidR="00F75B1B" w:rsidRDefault="002F7E46">
          <w:pPr>
            <w:pStyle w:val="TOC2"/>
            <w:tabs>
              <w:tab w:val="right" w:leader="dot" w:pos="9010"/>
            </w:tabs>
            <w:rPr>
              <w:rFonts w:cstheme="minorBidi"/>
              <w:noProof/>
              <w:lang w:val="en-GB" w:eastAsia="en-GB"/>
            </w:rPr>
          </w:pPr>
          <w:hyperlink w:anchor="_Toc68085971" w:history="1">
            <w:r w:rsidR="00F75B1B" w:rsidRPr="008B401C">
              <w:rPr>
                <w:rStyle w:val="Hyperlink"/>
                <w:noProof/>
              </w:rPr>
              <w:t>5.2 Recommendations for future work</w:t>
            </w:r>
            <w:r w:rsidR="00F75B1B">
              <w:rPr>
                <w:noProof/>
                <w:webHidden/>
              </w:rPr>
              <w:tab/>
            </w:r>
            <w:r w:rsidR="00F75B1B">
              <w:rPr>
                <w:noProof/>
                <w:webHidden/>
              </w:rPr>
              <w:fldChar w:fldCharType="begin"/>
            </w:r>
            <w:r w:rsidR="00F75B1B">
              <w:rPr>
                <w:noProof/>
                <w:webHidden/>
              </w:rPr>
              <w:instrText xml:space="preserve"> PAGEREF _Toc68085971 \h </w:instrText>
            </w:r>
            <w:r w:rsidR="00F75B1B">
              <w:rPr>
                <w:noProof/>
                <w:webHidden/>
              </w:rPr>
            </w:r>
            <w:r w:rsidR="00F75B1B">
              <w:rPr>
                <w:noProof/>
                <w:webHidden/>
              </w:rPr>
              <w:fldChar w:fldCharType="separate"/>
            </w:r>
            <w:r w:rsidR="00F75B1B">
              <w:rPr>
                <w:noProof/>
                <w:webHidden/>
              </w:rPr>
              <w:t>126</w:t>
            </w:r>
            <w:r w:rsidR="00F75B1B">
              <w:rPr>
                <w:noProof/>
                <w:webHidden/>
              </w:rPr>
              <w:fldChar w:fldCharType="end"/>
            </w:r>
          </w:hyperlink>
        </w:p>
        <w:p w14:paraId="6B689319" w14:textId="4E545DA2" w:rsidR="00F75B1B" w:rsidRDefault="002F7E46">
          <w:pPr>
            <w:pStyle w:val="TOC1"/>
            <w:rPr>
              <w:rFonts w:cstheme="minorBidi"/>
              <w:b w:val="0"/>
              <w:bCs w:val="0"/>
              <w:lang w:val="en-GB" w:eastAsia="en-GB"/>
            </w:rPr>
          </w:pPr>
          <w:hyperlink w:anchor="_Toc68085972" w:history="1">
            <w:r w:rsidR="00F75B1B" w:rsidRPr="008B401C">
              <w:rPr>
                <w:rStyle w:val="Hyperlink"/>
              </w:rPr>
              <w:t>References</w:t>
            </w:r>
            <w:r w:rsidR="00F75B1B">
              <w:rPr>
                <w:webHidden/>
              </w:rPr>
              <w:tab/>
            </w:r>
            <w:r w:rsidR="00F75B1B">
              <w:rPr>
                <w:webHidden/>
              </w:rPr>
              <w:fldChar w:fldCharType="begin"/>
            </w:r>
            <w:r w:rsidR="00F75B1B">
              <w:rPr>
                <w:webHidden/>
              </w:rPr>
              <w:instrText xml:space="preserve"> PAGEREF _Toc68085972 \h </w:instrText>
            </w:r>
            <w:r w:rsidR="00F75B1B">
              <w:rPr>
                <w:webHidden/>
              </w:rPr>
            </w:r>
            <w:r w:rsidR="00F75B1B">
              <w:rPr>
                <w:webHidden/>
              </w:rPr>
              <w:fldChar w:fldCharType="separate"/>
            </w:r>
            <w:r w:rsidR="00F75B1B">
              <w:rPr>
                <w:webHidden/>
              </w:rPr>
              <w:t>127</w:t>
            </w:r>
            <w:r w:rsidR="00F75B1B">
              <w:rPr>
                <w:webHidden/>
              </w:rPr>
              <w:fldChar w:fldCharType="end"/>
            </w:r>
          </w:hyperlink>
        </w:p>
        <w:p w14:paraId="25E0059E" w14:textId="268C1A00" w:rsidR="00F75B1B" w:rsidRDefault="002F7E46">
          <w:pPr>
            <w:pStyle w:val="TOC1"/>
            <w:rPr>
              <w:rFonts w:cstheme="minorBidi"/>
              <w:b w:val="0"/>
              <w:bCs w:val="0"/>
              <w:lang w:val="en-GB" w:eastAsia="en-GB"/>
            </w:rPr>
          </w:pPr>
          <w:hyperlink w:anchor="_Toc68085973" w:history="1">
            <w:r w:rsidR="00F75B1B" w:rsidRPr="008B401C">
              <w:rPr>
                <w:rStyle w:val="Hyperlink"/>
              </w:rPr>
              <w:t>Appendices</w:t>
            </w:r>
            <w:r w:rsidR="00F75B1B">
              <w:rPr>
                <w:webHidden/>
              </w:rPr>
              <w:tab/>
            </w:r>
            <w:r w:rsidR="00F75B1B">
              <w:rPr>
                <w:webHidden/>
              </w:rPr>
              <w:fldChar w:fldCharType="begin"/>
            </w:r>
            <w:r w:rsidR="00F75B1B">
              <w:rPr>
                <w:webHidden/>
              </w:rPr>
              <w:instrText xml:space="preserve"> PAGEREF _Toc68085973 \h </w:instrText>
            </w:r>
            <w:r w:rsidR="00F75B1B">
              <w:rPr>
                <w:webHidden/>
              </w:rPr>
            </w:r>
            <w:r w:rsidR="00F75B1B">
              <w:rPr>
                <w:webHidden/>
              </w:rPr>
              <w:fldChar w:fldCharType="separate"/>
            </w:r>
            <w:r w:rsidR="00F75B1B">
              <w:rPr>
                <w:webHidden/>
              </w:rPr>
              <w:t>139</w:t>
            </w:r>
            <w:r w:rsidR="00F75B1B">
              <w:rPr>
                <w:webHidden/>
              </w:rPr>
              <w:fldChar w:fldCharType="end"/>
            </w:r>
          </w:hyperlink>
        </w:p>
        <w:p w14:paraId="1E4448A8" w14:textId="6D7A48B8" w:rsidR="00F75B1B" w:rsidRDefault="002F7E46">
          <w:pPr>
            <w:pStyle w:val="TOC2"/>
            <w:tabs>
              <w:tab w:val="right" w:leader="dot" w:pos="9010"/>
            </w:tabs>
            <w:rPr>
              <w:rFonts w:cstheme="minorBidi"/>
              <w:noProof/>
              <w:lang w:val="en-GB" w:eastAsia="en-GB"/>
            </w:rPr>
          </w:pPr>
          <w:hyperlink w:anchor="_Toc68085974" w:history="1">
            <w:r w:rsidR="00F75B1B" w:rsidRPr="008B401C">
              <w:rPr>
                <w:rStyle w:val="Hyperlink"/>
                <w:noProof/>
              </w:rPr>
              <w:t>Appendix A: Quality Assurance</w:t>
            </w:r>
            <w:r w:rsidR="00F75B1B">
              <w:rPr>
                <w:noProof/>
                <w:webHidden/>
              </w:rPr>
              <w:tab/>
            </w:r>
            <w:r w:rsidR="00F75B1B">
              <w:rPr>
                <w:noProof/>
                <w:webHidden/>
              </w:rPr>
              <w:fldChar w:fldCharType="begin"/>
            </w:r>
            <w:r w:rsidR="00F75B1B">
              <w:rPr>
                <w:noProof/>
                <w:webHidden/>
              </w:rPr>
              <w:instrText xml:space="preserve"> PAGEREF _Toc68085974 \h </w:instrText>
            </w:r>
            <w:r w:rsidR="00F75B1B">
              <w:rPr>
                <w:noProof/>
                <w:webHidden/>
              </w:rPr>
            </w:r>
            <w:r w:rsidR="00F75B1B">
              <w:rPr>
                <w:noProof/>
                <w:webHidden/>
              </w:rPr>
              <w:fldChar w:fldCharType="separate"/>
            </w:r>
            <w:r w:rsidR="00F75B1B">
              <w:rPr>
                <w:noProof/>
                <w:webHidden/>
              </w:rPr>
              <w:t>139</w:t>
            </w:r>
            <w:r w:rsidR="00F75B1B">
              <w:rPr>
                <w:noProof/>
                <w:webHidden/>
              </w:rPr>
              <w:fldChar w:fldCharType="end"/>
            </w:r>
          </w:hyperlink>
        </w:p>
        <w:p w14:paraId="6ACA1F0F" w14:textId="3CA408BB" w:rsidR="003F24C0" w:rsidRPr="009A00CF" w:rsidRDefault="003F24C0" w:rsidP="003F24C0">
          <w:r w:rsidRPr="009A00CF">
            <w:rPr>
              <w:b/>
              <w:bCs/>
              <w:noProof/>
            </w:rPr>
            <w:fldChar w:fldCharType="end"/>
          </w:r>
        </w:p>
      </w:sdtContent>
    </w:sdt>
    <w:p w14:paraId="65EDF9B4" w14:textId="759168AC" w:rsidR="00237B5F" w:rsidRPr="009A00CF" w:rsidRDefault="00237B5F" w:rsidP="00237B5F">
      <w:pPr>
        <w:rPr>
          <w:sz w:val="28"/>
          <w:szCs w:val="28"/>
        </w:rPr>
      </w:pPr>
    </w:p>
    <w:p w14:paraId="6669791B" w14:textId="7757ECED" w:rsidR="00237B5F" w:rsidRPr="009A00CF" w:rsidRDefault="00237B5F" w:rsidP="00237B5F">
      <w:pPr>
        <w:rPr>
          <w:sz w:val="28"/>
          <w:szCs w:val="28"/>
        </w:rPr>
      </w:pPr>
    </w:p>
    <w:p w14:paraId="0329446D" w14:textId="6132B4AE" w:rsidR="00237B5F" w:rsidRPr="009A00CF" w:rsidRDefault="00237B5F" w:rsidP="00237B5F">
      <w:pPr>
        <w:rPr>
          <w:sz w:val="28"/>
          <w:szCs w:val="28"/>
        </w:rPr>
      </w:pPr>
    </w:p>
    <w:p w14:paraId="714A620F" w14:textId="4DA0CB0A" w:rsidR="00237B5F" w:rsidRPr="009A00CF" w:rsidRDefault="00237B5F" w:rsidP="00237B5F">
      <w:pPr>
        <w:rPr>
          <w:sz w:val="28"/>
          <w:szCs w:val="28"/>
        </w:rPr>
      </w:pPr>
    </w:p>
    <w:p w14:paraId="2C9A268F" w14:textId="30C61351" w:rsidR="00237B5F" w:rsidRPr="009A00CF" w:rsidRDefault="00237B5F" w:rsidP="00237B5F">
      <w:pPr>
        <w:rPr>
          <w:sz w:val="28"/>
          <w:szCs w:val="28"/>
        </w:rPr>
      </w:pPr>
    </w:p>
    <w:p w14:paraId="39DFDC53" w14:textId="5C142415" w:rsidR="00237B5F" w:rsidRPr="009A00CF" w:rsidRDefault="00237B5F" w:rsidP="00237B5F">
      <w:pPr>
        <w:rPr>
          <w:sz w:val="28"/>
          <w:szCs w:val="28"/>
        </w:rPr>
      </w:pPr>
    </w:p>
    <w:p w14:paraId="0BB921DC" w14:textId="58549B6F" w:rsidR="00237B5F" w:rsidRPr="009A00CF" w:rsidRDefault="00237B5F" w:rsidP="00237B5F">
      <w:pPr>
        <w:rPr>
          <w:sz w:val="28"/>
          <w:szCs w:val="28"/>
        </w:rPr>
      </w:pPr>
    </w:p>
    <w:p w14:paraId="40DBD91A" w14:textId="4D2483E0" w:rsidR="00237B5F" w:rsidRPr="009A00CF" w:rsidRDefault="00237B5F" w:rsidP="00237B5F">
      <w:pPr>
        <w:rPr>
          <w:sz w:val="28"/>
          <w:szCs w:val="28"/>
        </w:rPr>
      </w:pPr>
    </w:p>
    <w:p w14:paraId="0CE40284" w14:textId="22414923" w:rsidR="00237B5F" w:rsidRPr="009A00CF" w:rsidRDefault="00237B5F" w:rsidP="00237B5F">
      <w:pPr>
        <w:rPr>
          <w:sz w:val="28"/>
          <w:szCs w:val="28"/>
        </w:rPr>
      </w:pPr>
    </w:p>
    <w:p w14:paraId="3D9F8C9F" w14:textId="2CE27F7D" w:rsidR="00237B5F" w:rsidRPr="009A00CF" w:rsidRDefault="00237B5F" w:rsidP="00237B5F">
      <w:pPr>
        <w:rPr>
          <w:sz w:val="28"/>
          <w:szCs w:val="28"/>
        </w:rPr>
      </w:pPr>
    </w:p>
    <w:p w14:paraId="08419C14" w14:textId="580D718C" w:rsidR="00237B5F" w:rsidRPr="009A00CF" w:rsidRDefault="00237B5F" w:rsidP="00237B5F">
      <w:pPr>
        <w:rPr>
          <w:sz w:val="28"/>
          <w:szCs w:val="28"/>
        </w:rPr>
      </w:pPr>
    </w:p>
    <w:p w14:paraId="16C9F03D" w14:textId="5C12089C" w:rsidR="00237B5F" w:rsidRPr="009A00CF" w:rsidRDefault="00237B5F" w:rsidP="00237B5F">
      <w:pPr>
        <w:rPr>
          <w:sz w:val="28"/>
          <w:szCs w:val="28"/>
        </w:rPr>
      </w:pPr>
    </w:p>
    <w:p w14:paraId="3AE12835" w14:textId="6AD0436E" w:rsidR="00237B5F" w:rsidRPr="009A00CF" w:rsidRDefault="00237B5F" w:rsidP="00237B5F">
      <w:pPr>
        <w:rPr>
          <w:sz w:val="28"/>
          <w:szCs w:val="28"/>
        </w:rPr>
      </w:pPr>
    </w:p>
    <w:p w14:paraId="52B7CC6B" w14:textId="702A0FA4" w:rsidR="00237B5F" w:rsidRPr="009A00CF" w:rsidRDefault="00237B5F" w:rsidP="00237B5F">
      <w:pPr>
        <w:rPr>
          <w:sz w:val="28"/>
          <w:szCs w:val="28"/>
        </w:rPr>
      </w:pPr>
    </w:p>
    <w:p w14:paraId="18A70090" w14:textId="59CD6310" w:rsidR="00237B5F" w:rsidRPr="009A00CF" w:rsidRDefault="00237B5F" w:rsidP="00237B5F">
      <w:pPr>
        <w:rPr>
          <w:sz w:val="28"/>
          <w:szCs w:val="28"/>
        </w:rPr>
      </w:pPr>
    </w:p>
    <w:p w14:paraId="375E32FB" w14:textId="33D69CAE" w:rsidR="00237B5F" w:rsidRPr="009A00CF" w:rsidRDefault="00237B5F" w:rsidP="00237B5F">
      <w:pPr>
        <w:rPr>
          <w:sz w:val="28"/>
          <w:szCs w:val="28"/>
        </w:rPr>
      </w:pPr>
    </w:p>
    <w:p w14:paraId="4B457C5A" w14:textId="43C06AED" w:rsidR="00237B5F" w:rsidRPr="009A00CF" w:rsidRDefault="00237B5F" w:rsidP="00237B5F">
      <w:pPr>
        <w:rPr>
          <w:sz w:val="28"/>
          <w:szCs w:val="28"/>
        </w:rPr>
      </w:pPr>
    </w:p>
    <w:p w14:paraId="47D2E4F5" w14:textId="00A66333" w:rsidR="00237B5F" w:rsidRPr="009A00CF" w:rsidRDefault="00237B5F" w:rsidP="00237B5F">
      <w:pPr>
        <w:rPr>
          <w:sz w:val="28"/>
          <w:szCs w:val="28"/>
        </w:rPr>
      </w:pPr>
    </w:p>
    <w:p w14:paraId="23BCC8A2" w14:textId="77777777" w:rsidR="00FE59D7" w:rsidRPr="009A00CF" w:rsidRDefault="00FE59D7" w:rsidP="00237B5F">
      <w:pPr>
        <w:rPr>
          <w:sz w:val="28"/>
          <w:szCs w:val="28"/>
        </w:rPr>
      </w:pPr>
    </w:p>
    <w:p w14:paraId="4A0EE079" w14:textId="39A39C08" w:rsidR="00237B5F" w:rsidRPr="009A00CF" w:rsidRDefault="00237B5F" w:rsidP="00FF002F">
      <w:pPr>
        <w:pStyle w:val="Heading1"/>
      </w:pPr>
      <w:bookmarkStart w:id="2" w:name="_Toc68085902"/>
      <w:r w:rsidRPr="009A00CF">
        <w:lastRenderedPageBreak/>
        <w:t>List of figures</w:t>
      </w:r>
      <w:bookmarkEnd w:id="2"/>
    </w:p>
    <w:p w14:paraId="465594EB" w14:textId="6B20C5C5" w:rsidR="003F24C0" w:rsidRPr="008D1A46" w:rsidRDefault="003F24C0" w:rsidP="0059511E">
      <w:pPr>
        <w:pStyle w:val="TableofFigures"/>
        <w:tabs>
          <w:tab w:val="right" w:leader="dot" w:pos="9010"/>
        </w:tabs>
        <w:spacing w:line="360" w:lineRule="auto"/>
        <w:rPr>
          <w:rFonts w:eastAsiaTheme="minorEastAsia" w:cstheme="minorBidi"/>
          <w:caps w:val="0"/>
          <w:noProof/>
          <w:lang w:eastAsia="en-GB"/>
        </w:rPr>
      </w:pPr>
      <w:r w:rsidRPr="008D1A46">
        <w:fldChar w:fldCharType="begin"/>
      </w:r>
      <w:r w:rsidRPr="008D1A46">
        <w:instrText xml:space="preserve"> TOC \h \z \t "Caption" \c </w:instrText>
      </w:r>
      <w:r w:rsidRPr="008D1A46">
        <w:fldChar w:fldCharType="separate"/>
      </w:r>
    </w:p>
    <w:p w14:paraId="5C3ED91B" w14:textId="4702CBC0"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11" w:anchor="_Toc59633629" w:history="1">
        <w:r w:rsidR="003F24C0" w:rsidRPr="00CB576B">
          <w:rPr>
            <w:rStyle w:val="Hyperlink"/>
            <w:caps w:val="0"/>
            <w:noProof/>
          </w:rPr>
          <w:t xml:space="preserve">Figure 2.1 </w:t>
        </w:r>
        <w:r w:rsidR="008F1B90" w:rsidRPr="00CB576B">
          <w:rPr>
            <w:rStyle w:val="Hyperlink"/>
            <w:caps w:val="0"/>
            <w:noProof/>
          </w:rPr>
          <w:t>T</w:t>
        </w:r>
        <w:r w:rsidR="003F24C0" w:rsidRPr="00CB576B">
          <w:rPr>
            <w:rStyle w:val="Hyperlink"/>
            <w:caps w:val="0"/>
            <w:noProof/>
          </w:rPr>
          <w:t>otal cumulative mass of antiepileptic compounds prescribed each year</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29 \h </w:instrText>
        </w:r>
        <w:r w:rsidR="003F24C0" w:rsidRPr="008D1A46">
          <w:rPr>
            <w:noProof/>
            <w:webHidden/>
          </w:rPr>
        </w:r>
        <w:r w:rsidR="003F24C0" w:rsidRPr="008D1A46">
          <w:rPr>
            <w:noProof/>
            <w:webHidden/>
          </w:rPr>
          <w:fldChar w:fldCharType="separate"/>
        </w:r>
        <w:r w:rsidR="00F75B1B" w:rsidRPr="00CB576B">
          <w:rPr>
            <w:noProof/>
            <w:webHidden/>
          </w:rPr>
          <w:t>23</w:t>
        </w:r>
        <w:r w:rsidR="003F24C0" w:rsidRPr="008D1A46">
          <w:rPr>
            <w:noProof/>
            <w:webHidden/>
          </w:rPr>
          <w:fldChar w:fldCharType="end"/>
        </w:r>
      </w:hyperlink>
    </w:p>
    <w:p w14:paraId="721BC390" w14:textId="31B39489"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12" w:anchor="_Toc59633630" w:history="1">
        <w:r w:rsidR="003F24C0" w:rsidRPr="00CB576B">
          <w:rPr>
            <w:rStyle w:val="Hyperlink"/>
            <w:caps w:val="0"/>
            <w:noProof/>
          </w:rPr>
          <w:t xml:space="preserve">Figure 2.2 </w:t>
        </w:r>
        <w:r w:rsidR="008F1B90" w:rsidRPr="00CB576B">
          <w:rPr>
            <w:rStyle w:val="Hyperlink"/>
            <w:caps w:val="0"/>
            <w:noProof/>
          </w:rPr>
          <w:t>PEC</w:t>
        </w:r>
        <w:r w:rsidR="003F24C0" w:rsidRPr="00CB576B">
          <w:rPr>
            <w:rStyle w:val="Hyperlink"/>
            <w:caps w:val="0"/>
            <w:noProof/>
          </w:rPr>
          <w:t xml:space="preserve"> ranges for prescribed antiepileptic compound</w:t>
        </w:r>
        <w:r w:rsidR="008F1B90" w:rsidRPr="00CB576B">
          <w:rPr>
            <w:rStyle w:val="Hyperlink"/>
            <w:caps w:val="0"/>
            <w:noProof/>
          </w:rPr>
          <w:t>s</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30 \h </w:instrText>
        </w:r>
        <w:r w:rsidR="003F24C0" w:rsidRPr="008D1A46">
          <w:rPr>
            <w:noProof/>
            <w:webHidden/>
          </w:rPr>
        </w:r>
        <w:r w:rsidR="003F24C0" w:rsidRPr="008D1A46">
          <w:rPr>
            <w:noProof/>
            <w:webHidden/>
          </w:rPr>
          <w:fldChar w:fldCharType="separate"/>
        </w:r>
        <w:r w:rsidR="00F75B1B" w:rsidRPr="00CB576B">
          <w:rPr>
            <w:noProof/>
            <w:webHidden/>
          </w:rPr>
          <w:t>25</w:t>
        </w:r>
        <w:r w:rsidR="003F24C0" w:rsidRPr="008D1A46">
          <w:rPr>
            <w:noProof/>
            <w:webHidden/>
          </w:rPr>
          <w:fldChar w:fldCharType="end"/>
        </w:r>
      </w:hyperlink>
    </w:p>
    <w:p w14:paraId="28FBE046" w14:textId="75E965A8"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13" w:anchor="_Toc59633632" w:history="1">
        <w:r w:rsidR="003F24C0" w:rsidRPr="00CB576B">
          <w:rPr>
            <w:rStyle w:val="Hyperlink"/>
            <w:caps w:val="0"/>
            <w:noProof/>
          </w:rPr>
          <w:t xml:space="preserve">Figure 2.3 </w:t>
        </w:r>
        <w:r w:rsidR="008F1B90" w:rsidRPr="00CB576B">
          <w:rPr>
            <w:rStyle w:val="Hyperlink"/>
            <w:caps w:val="0"/>
            <w:noProof/>
          </w:rPr>
          <w:t>T</w:t>
        </w:r>
        <w:r w:rsidR="003F24C0" w:rsidRPr="00CB576B">
          <w:rPr>
            <w:rStyle w:val="Hyperlink"/>
            <w:caps w:val="0"/>
            <w:noProof/>
          </w:rPr>
          <w:t xml:space="preserve">otal </w:t>
        </w:r>
        <w:r w:rsidR="008F1B90" w:rsidRPr="00CB576B">
          <w:rPr>
            <w:rStyle w:val="Hyperlink"/>
            <w:caps w:val="0"/>
            <w:noProof/>
          </w:rPr>
          <w:t>antiepileptic PECs</w:t>
        </w:r>
        <w:r w:rsidR="003F24C0" w:rsidRPr="00CB576B">
          <w:rPr>
            <w:rStyle w:val="Hyperlink"/>
            <w:caps w:val="0"/>
            <w:noProof/>
          </w:rPr>
          <w:t xml:space="preserve"> through time</w:t>
        </w:r>
        <w:r w:rsidR="008F1B90" w:rsidRPr="00CB576B">
          <w:rPr>
            <w:rStyle w:val="Hyperlink"/>
            <w:caps w:val="0"/>
            <w:noProof/>
          </w:rPr>
          <w:t>: Best-case scenario</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32 \h </w:instrText>
        </w:r>
        <w:r w:rsidR="003F24C0" w:rsidRPr="008D1A46">
          <w:rPr>
            <w:noProof/>
            <w:webHidden/>
          </w:rPr>
        </w:r>
        <w:r w:rsidR="003F24C0" w:rsidRPr="008D1A46">
          <w:rPr>
            <w:noProof/>
            <w:webHidden/>
          </w:rPr>
          <w:fldChar w:fldCharType="separate"/>
        </w:r>
        <w:r w:rsidR="00F75B1B" w:rsidRPr="00CB576B">
          <w:rPr>
            <w:noProof/>
            <w:webHidden/>
          </w:rPr>
          <w:t>28</w:t>
        </w:r>
        <w:r w:rsidR="003F24C0" w:rsidRPr="008D1A46">
          <w:rPr>
            <w:noProof/>
            <w:webHidden/>
          </w:rPr>
          <w:fldChar w:fldCharType="end"/>
        </w:r>
      </w:hyperlink>
    </w:p>
    <w:p w14:paraId="61D7B8D7" w14:textId="3CFE9543"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14" w:anchor="_Toc59633633" w:history="1">
        <w:r w:rsidR="003F24C0" w:rsidRPr="00CB576B">
          <w:rPr>
            <w:rStyle w:val="Hyperlink"/>
            <w:caps w:val="0"/>
            <w:noProof/>
          </w:rPr>
          <w:t xml:space="preserve">Figure 2.4 </w:t>
        </w:r>
        <w:r w:rsidR="008F1B90" w:rsidRPr="00CB576B">
          <w:rPr>
            <w:rStyle w:val="Hyperlink"/>
            <w:caps w:val="0"/>
            <w:noProof/>
          </w:rPr>
          <w:t>Total antiepileptic PECs through time: Worst-case scenario</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33 \h </w:instrText>
        </w:r>
        <w:r w:rsidR="003F24C0" w:rsidRPr="008D1A46">
          <w:rPr>
            <w:noProof/>
            <w:webHidden/>
          </w:rPr>
        </w:r>
        <w:r w:rsidR="003F24C0" w:rsidRPr="008D1A46">
          <w:rPr>
            <w:noProof/>
            <w:webHidden/>
          </w:rPr>
          <w:fldChar w:fldCharType="separate"/>
        </w:r>
        <w:r w:rsidR="00F75B1B" w:rsidRPr="00CB576B">
          <w:rPr>
            <w:noProof/>
            <w:webHidden/>
          </w:rPr>
          <w:t>29</w:t>
        </w:r>
        <w:r w:rsidR="003F24C0" w:rsidRPr="008D1A46">
          <w:rPr>
            <w:noProof/>
            <w:webHidden/>
          </w:rPr>
          <w:fldChar w:fldCharType="end"/>
        </w:r>
      </w:hyperlink>
    </w:p>
    <w:p w14:paraId="2BDB0106" w14:textId="09F693FF"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15" w:anchor="_Toc59633634" w:history="1">
        <w:r w:rsidR="003F24C0" w:rsidRPr="00CB576B">
          <w:rPr>
            <w:rStyle w:val="Hyperlink"/>
            <w:caps w:val="0"/>
            <w:noProof/>
          </w:rPr>
          <w:t xml:space="preserve">Figure 2.5 </w:t>
        </w:r>
        <w:r w:rsidR="008F1B90" w:rsidRPr="00CB576B">
          <w:rPr>
            <w:rStyle w:val="Hyperlink"/>
            <w:caps w:val="0"/>
            <w:noProof/>
          </w:rPr>
          <w:t>PEC</w:t>
        </w:r>
        <w:r w:rsidR="003F24C0" w:rsidRPr="00CB576B">
          <w:rPr>
            <w:rStyle w:val="Hyperlink"/>
            <w:caps w:val="0"/>
            <w:noProof/>
          </w:rPr>
          <w:t xml:space="preserve"> ranges </w:t>
        </w:r>
        <w:r w:rsidR="008F1B90" w:rsidRPr="00CB576B">
          <w:rPr>
            <w:rStyle w:val="Hyperlink"/>
            <w:caps w:val="0"/>
            <w:noProof/>
          </w:rPr>
          <w:t>compared with MECS</w:t>
        </w:r>
        <w:r w:rsidR="003F24C0" w:rsidRPr="00CB576B">
          <w:rPr>
            <w:rStyle w:val="Hyperlink"/>
            <w:caps w:val="0"/>
            <w:noProof/>
          </w:rPr>
          <w:t xml:space="preserve"> of antiepileptic compounds </w:t>
        </w:r>
        <w:r w:rsidR="008F1B90" w:rsidRPr="00CB576B">
          <w:rPr>
            <w:rStyle w:val="Hyperlink"/>
            <w:caps w:val="0"/>
            <w:noProof/>
          </w:rPr>
          <w:t>in</w:t>
        </w:r>
        <w:r w:rsidR="003F24C0" w:rsidRPr="00CB576B">
          <w:rPr>
            <w:rStyle w:val="Hyperlink"/>
            <w:caps w:val="0"/>
            <w:noProof/>
          </w:rPr>
          <w:t xml:space="preserve"> </w:t>
        </w:r>
        <w:r w:rsidR="008F1B90" w:rsidRPr="00CB576B">
          <w:rPr>
            <w:rStyle w:val="Hyperlink"/>
            <w:caps w:val="0"/>
            <w:noProof/>
          </w:rPr>
          <w:t>WWTP</w:t>
        </w:r>
        <w:r w:rsidR="003F24C0" w:rsidRPr="00CB576B">
          <w:rPr>
            <w:rStyle w:val="Hyperlink"/>
            <w:caps w:val="0"/>
            <w:noProof/>
          </w:rPr>
          <w:t xml:space="preserve"> effluents</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34 \h </w:instrText>
        </w:r>
        <w:r w:rsidR="003F24C0" w:rsidRPr="008D1A46">
          <w:rPr>
            <w:noProof/>
            <w:webHidden/>
          </w:rPr>
        </w:r>
        <w:r w:rsidR="003F24C0" w:rsidRPr="008D1A46">
          <w:rPr>
            <w:noProof/>
            <w:webHidden/>
          </w:rPr>
          <w:fldChar w:fldCharType="separate"/>
        </w:r>
        <w:r w:rsidR="00F75B1B" w:rsidRPr="00CB576B">
          <w:rPr>
            <w:noProof/>
            <w:webHidden/>
          </w:rPr>
          <w:t>33</w:t>
        </w:r>
        <w:r w:rsidR="003F24C0" w:rsidRPr="008D1A46">
          <w:rPr>
            <w:noProof/>
            <w:webHidden/>
          </w:rPr>
          <w:fldChar w:fldCharType="end"/>
        </w:r>
      </w:hyperlink>
    </w:p>
    <w:p w14:paraId="0BC312C2" w14:textId="3D4F8897"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16" w:anchor="_Toc59633635" w:history="1">
        <w:r w:rsidR="003F24C0" w:rsidRPr="00CB576B">
          <w:rPr>
            <w:rStyle w:val="Hyperlink"/>
            <w:caps w:val="0"/>
            <w:noProof/>
          </w:rPr>
          <w:t xml:space="preserve">Figure 3.1 </w:t>
        </w:r>
        <w:r w:rsidR="008F1B90" w:rsidRPr="00CB576B">
          <w:rPr>
            <w:rStyle w:val="Hyperlink"/>
            <w:caps w:val="0"/>
            <w:noProof/>
          </w:rPr>
          <w:t>E</w:t>
        </w:r>
        <w:r w:rsidR="003F24C0" w:rsidRPr="00CB576B">
          <w:rPr>
            <w:rStyle w:val="Hyperlink"/>
            <w:caps w:val="0"/>
            <w:noProof/>
          </w:rPr>
          <w:t>xperimental setup for plant dosing and rinsing procedure.</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35 \h </w:instrText>
        </w:r>
        <w:r w:rsidR="003F24C0" w:rsidRPr="008D1A46">
          <w:rPr>
            <w:noProof/>
            <w:webHidden/>
          </w:rPr>
        </w:r>
        <w:r w:rsidR="003F24C0" w:rsidRPr="008D1A46">
          <w:rPr>
            <w:noProof/>
            <w:webHidden/>
          </w:rPr>
          <w:fldChar w:fldCharType="separate"/>
        </w:r>
        <w:r w:rsidR="00F75B1B" w:rsidRPr="00CB576B">
          <w:rPr>
            <w:noProof/>
            <w:webHidden/>
          </w:rPr>
          <w:t>41</w:t>
        </w:r>
        <w:r w:rsidR="003F24C0" w:rsidRPr="008D1A46">
          <w:rPr>
            <w:noProof/>
            <w:webHidden/>
          </w:rPr>
          <w:fldChar w:fldCharType="end"/>
        </w:r>
      </w:hyperlink>
    </w:p>
    <w:p w14:paraId="55B34C34" w14:textId="45BBD65B"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17" w:anchor="_Toc59633636" w:history="1">
        <w:r w:rsidR="003F24C0" w:rsidRPr="00CB576B">
          <w:rPr>
            <w:rStyle w:val="Hyperlink"/>
            <w:caps w:val="0"/>
            <w:noProof/>
          </w:rPr>
          <w:t>Figure 3.</w:t>
        </w:r>
        <w:r w:rsidR="004766D8" w:rsidRPr="00CB576B">
          <w:rPr>
            <w:rStyle w:val="Hyperlink"/>
            <w:caps w:val="0"/>
            <w:noProof/>
          </w:rPr>
          <w:t>2 Mung bean cross sections</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36 \h </w:instrText>
        </w:r>
        <w:r w:rsidR="003F24C0" w:rsidRPr="008D1A46">
          <w:rPr>
            <w:noProof/>
            <w:webHidden/>
          </w:rPr>
        </w:r>
        <w:r w:rsidR="003F24C0" w:rsidRPr="008D1A46">
          <w:rPr>
            <w:noProof/>
            <w:webHidden/>
          </w:rPr>
          <w:fldChar w:fldCharType="separate"/>
        </w:r>
        <w:r w:rsidR="00F75B1B" w:rsidRPr="00CB576B">
          <w:rPr>
            <w:noProof/>
            <w:webHidden/>
          </w:rPr>
          <w:t>42</w:t>
        </w:r>
        <w:r w:rsidR="003F24C0" w:rsidRPr="008D1A46">
          <w:rPr>
            <w:noProof/>
            <w:webHidden/>
          </w:rPr>
          <w:fldChar w:fldCharType="end"/>
        </w:r>
      </w:hyperlink>
    </w:p>
    <w:p w14:paraId="5A7F5BC7" w14:textId="7B1C1CFF"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18" w:anchor="_Toc59633637" w:history="1">
        <w:r w:rsidR="003F24C0" w:rsidRPr="00CB576B">
          <w:rPr>
            <w:rStyle w:val="Hyperlink"/>
            <w:caps w:val="0"/>
            <w:noProof/>
          </w:rPr>
          <w:t>Figure 3.</w:t>
        </w:r>
        <w:r w:rsidR="004766D8" w:rsidRPr="00CB576B">
          <w:rPr>
            <w:rStyle w:val="Hyperlink"/>
            <w:caps w:val="0"/>
            <w:noProof/>
          </w:rPr>
          <w:t>3</w:t>
        </w:r>
        <w:r w:rsidR="003F24C0" w:rsidRPr="00CB576B">
          <w:rPr>
            <w:rStyle w:val="Hyperlink"/>
            <w:caps w:val="0"/>
            <w:noProof/>
          </w:rPr>
          <w:t xml:space="preserve"> </w:t>
        </w:r>
        <w:r w:rsidR="004766D8" w:rsidRPr="00CB576B">
          <w:rPr>
            <w:rStyle w:val="Hyperlink"/>
            <w:caps w:val="0"/>
            <w:noProof/>
          </w:rPr>
          <w:t>Leica MZ 16 F stereo microscope equipped with micro-manipulator.</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37 \h </w:instrText>
        </w:r>
        <w:r w:rsidR="003F24C0" w:rsidRPr="008D1A46">
          <w:rPr>
            <w:noProof/>
            <w:webHidden/>
          </w:rPr>
        </w:r>
        <w:r w:rsidR="003F24C0" w:rsidRPr="008D1A46">
          <w:rPr>
            <w:noProof/>
            <w:webHidden/>
          </w:rPr>
          <w:fldChar w:fldCharType="separate"/>
        </w:r>
        <w:r w:rsidR="00F75B1B" w:rsidRPr="00CB576B">
          <w:rPr>
            <w:noProof/>
            <w:webHidden/>
          </w:rPr>
          <w:t>42</w:t>
        </w:r>
        <w:r w:rsidR="003F24C0" w:rsidRPr="008D1A46">
          <w:rPr>
            <w:noProof/>
            <w:webHidden/>
          </w:rPr>
          <w:fldChar w:fldCharType="end"/>
        </w:r>
      </w:hyperlink>
    </w:p>
    <w:p w14:paraId="62F0C8EB" w14:textId="1777C73D"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19" w:anchor="_Toc59633638" w:history="1">
        <w:r w:rsidR="003F24C0" w:rsidRPr="00CB576B">
          <w:rPr>
            <w:rStyle w:val="Hyperlink"/>
            <w:caps w:val="0"/>
            <w:noProof/>
          </w:rPr>
          <w:t xml:space="preserve">Figure 3.4 </w:t>
        </w:r>
        <w:r w:rsidR="008F1B90" w:rsidRPr="00CB576B">
          <w:rPr>
            <w:rStyle w:val="Hyperlink"/>
            <w:caps w:val="0"/>
            <w:noProof/>
          </w:rPr>
          <w:t>C</w:t>
        </w:r>
        <w:r w:rsidR="003F24C0" w:rsidRPr="00CB576B">
          <w:rPr>
            <w:rStyle w:val="Hyperlink"/>
            <w:caps w:val="0"/>
            <w:noProof/>
          </w:rPr>
          <w:t>ross sections of mung bean stems under the microscope.</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38 \h </w:instrText>
        </w:r>
        <w:r w:rsidR="003F24C0" w:rsidRPr="008D1A46">
          <w:rPr>
            <w:noProof/>
            <w:webHidden/>
          </w:rPr>
        </w:r>
        <w:r w:rsidR="003F24C0" w:rsidRPr="008D1A46">
          <w:rPr>
            <w:noProof/>
            <w:webHidden/>
          </w:rPr>
          <w:fldChar w:fldCharType="separate"/>
        </w:r>
        <w:r w:rsidR="00F75B1B" w:rsidRPr="00CB576B">
          <w:rPr>
            <w:noProof/>
            <w:webHidden/>
          </w:rPr>
          <w:t>43</w:t>
        </w:r>
        <w:r w:rsidR="003F24C0" w:rsidRPr="008D1A46">
          <w:rPr>
            <w:noProof/>
            <w:webHidden/>
          </w:rPr>
          <w:fldChar w:fldCharType="end"/>
        </w:r>
      </w:hyperlink>
    </w:p>
    <w:p w14:paraId="4A58C13A" w14:textId="0E0C298B"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20" w:anchor="_Toc59633639" w:history="1">
        <w:r w:rsidR="003F24C0" w:rsidRPr="00CB576B">
          <w:rPr>
            <w:rStyle w:val="Hyperlink"/>
            <w:caps w:val="0"/>
            <w:noProof/>
          </w:rPr>
          <w:t xml:space="preserve">Figure 3.5 </w:t>
        </w:r>
        <w:r w:rsidR="008F1B90" w:rsidRPr="00CB576B">
          <w:rPr>
            <w:rStyle w:val="Hyperlink"/>
            <w:caps w:val="0"/>
            <w:noProof/>
          </w:rPr>
          <w:t>Im</w:t>
        </w:r>
        <w:r w:rsidR="003F24C0" w:rsidRPr="00CB576B">
          <w:rPr>
            <w:rStyle w:val="Hyperlink"/>
            <w:caps w:val="0"/>
            <w:noProof/>
          </w:rPr>
          <w:t xml:space="preserve">age sequence of </w:t>
        </w:r>
        <w:r w:rsidR="00391734" w:rsidRPr="00CB576B">
          <w:rPr>
            <w:rStyle w:val="Hyperlink"/>
            <w:caps w:val="0"/>
            <w:noProof/>
          </w:rPr>
          <w:t xml:space="preserve">sampling of </w:t>
        </w:r>
        <w:r w:rsidR="003F24C0" w:rsidRPr="00CB576B">
          <w:rPr>
            <w:rStyle w:val="Hyperlink"/>
            <w:caps w:val="0"/>
            <w:noProof/>
          </w:rPr>
          <w:t>a root hair cell of an arabidopsis seedling.</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39 \h </w:instrText>
        </w:r>
        <w:r w:rsidR="003F24C0" w:rsidRPr="008D1A46">
          <w:rPr>
            <w:noProof/>
            <w:webHidden/>
          </w:rPr>
        </w:r>
        <w:r w:rsidR="003F24C0" w:rsidRPr="008D1A46">
          <w:rPr>
            <w:noProof/>
            <w:webHidden/>
          </w:rPr>
          <w:fldChar w:fldCharType="separate"/>
        </w:r>
        <w:r w:rsidR="00F75B1B" w:rsidRPr="00CB576B">
          <w:rPr>
            <w:noProof/>
            <w:webHidden/>
          </w:rPr>
          <w:t>44</w:t>
        </w:r>
        <w:r w:rsidR="003F24C0" w:rsidRPr="008D1A46">
          <w:rPr>
            <w:noProof/>
            <w:webHidden/>
          </w:rPr>
          <w:fldChar w:fldCharType="end"/>
        </w:r>
      </w:hyperlink>
    </w:p>
    <w:p w14:paraId="0AF31894" w14:textId="60B3DEB3"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21" w:anchor="_Toc59633641" w:history="1">
        <w:r w:rsidR="003F24C0" w:rsidRPr="00CB576B">
          <w:rPr>
            <w:rStyle w:val="Hyperlink"/>
            <w:caps w:val="0"/>
            <w:noProof/>
          </w:rPr>
          <w:t xml:space="preserve">Figure 3.6 </w:t>
        </w:r>
        <w:r w:rsidR="009E540E" w:rsidRPr="00CB576B">
          <w:rPr>
            <w:rStyle w:val="Hyperlink"/>
            <w:caps w:val="0"/>
            <w:noProof/>
          </w:rPr>
          <w:t>S</w:t>
        </w:r>
        <w:r w:rsidR="003F24C0" w:rsidRPr="00CB576B">
          <w:rPr>
            <w:rStyle w:val="Hyperlink"/>
            <w:caps w:val="0"/>
            <w:noProof/>
          </w:rPr>
          <w:t>utter flaming/brown p-97 micropipette puller.</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41 \h </w:instrText>
        </w:r>
        <w:r w:rsidR="003F24C0" w:rsidRPr="008D1A46">
          <w:rPr>
            <w:noProof/>
            <w:webHidden/>
          </w:rPr>
        </w:r>
        <w:r w:rsidR="003F24C0" w:rsidRPr="008D1A46">
          <w:rPr>
            <w:noProof/>
            <w:webHidden/>
          </w:rPr>
          <w:fldChar w:fldCharType="separate"/>
        </w:r>
        <w:r w:rsidR="00F75B1B" w:rsidRPr="00CB576B">
          <w:rPr>
            <w:noProof/>
            <w:webHidden/>
          </w:rPr>
          <w:t>45</w:t>
        </w:r>
        <w:r w:rsidR="003F24C0" w:rsidRPr="008D1A46">
          <w:rPr>
            <w:noProof/>
            <w:webHidden/>
          </w:rPr>
          <w:fldChar w:fldCharType="end"/>
        </w:r>
      </w:hyperlink>
    </w:p>
    <w:p w14:paraId="2B028F5A" w14:textId="4E7778C5"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22" w:anchor="_Toc59633642" w:history="1">
        <w:r w:rsidR="003F24C0" w:rsidRPr="00CB576B">
          <w:rPr>
            <w:rStyle w:val="Hyperlink"/>
            <w:caps w:val="0"/>
            <w:noProof/>
          </w:rPr>
          <w:t xml:space="preserve">Figure 3.7 </w:t>
        </w:r>
        <w:r w:rsidR="008F1B90" w:rsidRPr="00CB576B">
          <w:rPr>
            <w:rStyle w:val="Hyperlink"/>
            <w:caps w:val="0"/>
            <w:noProof/>
          </w:rPr>
          <w:t>C</w:t>
        </w:r>
        <w:r w:rsidR="003F24C0" w:rsidRPr="00CB576B">
          <w:rPr>
            <w:rStyle w:val="Hyperlink"/>
            <w:caps w:val="0"/>
            <w:noProof/>
          </w:rPr>
          <w:t>apillary prepared for nanospray ionisation</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42 \h </w:instrText>
        </w:r>
        <w:r w:rsidR="003F24C0" w:rsidRPr="008D1A46">
          <w:rPr>
            <w:noProof/>
            <w:webHidden/>
          </w:rPr>
        </w:r>
        <w:r w:rsidR="003F24C0" w:rsidRPr="008D1A46">
          <w:rPr>
            <w:noProof/>
            <w:webHidden/>
          </w:rPr>
          <w:fldChar w:fldCharType="separate"/>
        </w:r>
        <w:r w:rsidR="00F75B1B" w:rsidRPr="00CB576B">
          <w:rPr>
            <w:noProof/>
            <w:webHidden/>
          </w:rPr>
          <w:t>46</w:t>
        </w:r>
        <w:r w:rsidR="003F24C0" w:rsidRPr="008D1A46">
          <w:rPr>
            <w:noProof/>
            <w:webHidden/>
          </w:rPr>
          <w:fldChar w:fldCharType="end"/>
        </w:r>
      </w:hyperlink>
    </w:p>
    <w:p w14:paraId="1C424245" w14:textId="088BBBE6" w:rsidR="003F24C0" w:rsidRPr="00CB576B" w:rsidRDefault="002F7E46" w:rsidP="0059511E">
      <w:pPr>
        <w:pStyle w:val="TableofFigures"/>
        <w:tabs>
          <w:tab w:val="right" w:leader="dot" w:pos="9010"/>
        </w:tabs>
        <w:spacing w:line="360" w:lineRule="auto"/>
        <w:rPr>
          <w:rStyle w:val="Hyperlink"/>
          <w:noProof/>
        </w:rPr>
      </w:pPr>
      <w:hyperlink r:id="rId23" w:anchor="_Toc59633643" w:history="1">
        <w:r w:rsidR="003F24C0" w:rsidRPr="00CB576B">
          <w:rPr>
            <w:rStyle w:val="Hyperlink"/>
            <w:caps w:val="0"/>
            <w:noProof/>
          </w:rPr>
          <w:t xml:space="preserve">Figure 3.8 </w:t>
        </w:r>
        <w:r w:rsidR="008F1B90" w:rsidRPr="00CB576B">
          <w:rPr>
            <w:rStyle w:val="Hyperlink"/>
            <w:caps w:val="0"/>
            <w:noProof/>
          </w:rPr>
          <w:t>S</w:t>
        </w:r>
        <w:r w:rsidR="003F24C0" w:rsidRPr="00CB576B">
          <w:rPr>
            <w:rStyle w:val="Hyperlink"/>
            <w:caps w:val="0"/>
            <w:noProof/>
          </w:rPr>
          <w:t xml:space="preserve">ampling capillary loaded into </w:t>
        </w:r>
        <w:r w:rsidR="008F1B90" w:rsidRPr="00CB576B">
          <w:rPr>
            <w:rStyle w:val="Hyperlink"/>
            <w:caps w:val="0"/>
            <w:noProof/>
          </w:rPr>
          <w:t>an</w:t>
        </w:r>
        <w:r w:rsidR="003F24C0" w:rsidRPr="00CB576B">
          <w:rPr>
            <w:rStyle w:val="Hyperlink"/>
            <w:caps w:val="0"/>
            <w:noProof/>
          </w:rPr>
          <w:t xml:space="preserve"> </w:t>
        </w:r>
        <w:r w:rsidR="008F1B90" w:rsidRPr="00CB576B">
          <w:rPr>
            <w:rStyle w:val="Hyperlink"/>
            <w:caps w:val="0"/>
            <w:noProof/>
          </w:rPr>
          <w:t>O</w:t>
        </w:r>
        <w:r w:rsidR="003F24C0" w:rsidRPr="00CB576B">
          <w:rPr>
            <w:rStyle w:val="Hyperlink"/>
            <w:caps w:val="0"/>
            <w:noProof/>
          </w:rPr>
          <w:t>rbitrap mass spectrometer.</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43 \h </w:instrText>
        </w:r>
        <w:r w:rsidR="003F24C0" w:rsidRPr="008D1A46">
          <w:rPr>
            <w:noProof/>
            <w:webHidden/>
          </w:rPr>
        </w:r>
        <w:r w:rsidR="003F24C0" w:rsidRPr="008D1A46">
          <w:rPr>
            <w:noProof/>
            <w:webHidden/>
          </w:rPr>
          <w:fldChar w:fldCharType="separate"/>
        </w:r>
        <w:r w:rsidR="00F75B1B" w:rsidRPr="00CB576B">
          <w:rPr>
            <w:noProof/>
            <w:webHidden/>
          </w:rPr>
          <w:t>46</w:t>
        </w:r>
        <w:r w:rsidR="003F24C0" w:rsidRPr="008D1A46">
          <w:rPr>
            <w:noProof/>
            <w:webHidden/>
          </w:rPr>
          <w:fldChar w:fldCharType="end"/>
        </w:r>
      </w:hyperlink>
    </w:p>
    <w:p w14:paraId="7660ACD6" w14:textId="73B41DA0" w:rsidR="004766D8" w:rsidRPr="00CB576B" w:rsidRDefault="002F7E46" w:rsidP="0059511E">
      <w:pPr>
        <w:pStyle w:val="TableofFigures"/>
        <w:tabs>
          <w:tab w:val="right" w:leader="dot" w:pos="9010"/>
        </w:tabs>
        <w:spacing w:line="360" w:lineRule="auto"/>
        <w:rPr>
          <w:rStyle w:val="Hyperlink"/>
          <w:noProof/>
          <w:color w:val="auto"/>
          <w:u w:val="none"/>
        </w:rPr>
      </w:pPr>
      <w:hyperlink r:id="rId24" w:anchor="_Toc59633647" w:history="1">
        <w:r w:rsidR="004766D8" w:rsidRPr="00CB576B">
          <w:rPr>
            <w:rStyle w:val="Hyperlink"/>
            <w:caps w:val="0"/>
            <w:noProof/>
            <w:color w:val="auto"/>
            <w:u w:val="none"/>
          </w:rPr>
          <w:t xml:space="preserve">Figure 3.9 Schematic diagram of an Orbitrap </w:t>
        </w:r>
        <w:r w:rsidR="0059511E" w:rsidRPr="00CB576B">
          <w:rPr>
            <w:rStyle w:val="Hyperlink"/>
            <w:caps w:val="0"/>
            <w:noProof/>
            <w:color w:val="auto"/>
            <w:u w:val="none"/>
          </w:rPr>
          <w:t>Fusion mass spetrometer</w:t>
        </w:r>
        <w:r w:rsidR="004766D8" w:rsidRPr="00CB576B">
          <w:rPr>
            <w:noProof/>
            <w:webHidden/>
          </w:rPr>
          <w:tab/>
        </w:r>
      </w:hyperlink>
      <w:r w:rsidR="004B10A7" w:rsidRPr="00CB576B">
        <w:rPr>
          <w:noProof/>
        </w:rPr>
        <w:t>50</w:t>
      </w:r>
    </w:p>
    <w:p w14:paraId="02210C4C" w14:textId="6BBF768E" w:rsidR="004766D8" w:rsidRPr="00CB576B" w:rsidRDefault="002F7E46" w:rsidP="0059511E">
      <w:pPr>
        <w:pStyle w:val="TableofFigures"/>
        <w:tabs>
          <w:tab w:val="right" w:leader="dot" w:pos="9010"/>
        </w:tabs>
        <w:spacing w:line="360" w:lineRule="auto"/>
        <w:rPr>
          <w:rStyle w:val="Hyperlink"/>
          <w:noProof/>
          <w:color w:val="auto"/>
          <w:u w:val="none"/>
        </w:rPr>
      </w:pPr>
      <w:hyperlink r:id="rId25" w:anchor="_Toc59633647" w:history="1">
        <w:r w:rsidR="004766D8" w:rsidRPr="00CB576B">
          <w:rPr>
            <w:rStyle w:val="Hyperlink"/>
            <w:caps w:val="0"/>
            <w:noProof/>
            <w:color w:val="auto"/>
            <w:u w:val="none"/>
          </w:rPr>
          <w:t>Figure 3.</w:t>
        </w:r>
        <w:r w:rsidR="0059511E" w:rsidRPr="00CB576B">
          <w:rPr>
            <w:rStyle w:val="Hyperlink"/>
            <w:caps w:val="0"/>
            <w:noProof/>
            <w:color w:val="auto"/>
            <w:u w:val="none"/>
          </w:rPr>
          <w:t>10</w:t>
        </w:r>
        <w:r w:rsidR="004766D8" w:rsidRPr="00CB576B">
          <w:rPr>
            <w:rStyle w:val="Hyperlink"/>
            <w:caps w:val="0"/>
            <w:noProof/>
            <w:color w:val="auto"/>
            <w:u w:val="none"/>
          </w:rPr>
          <w:t xml:space="preserve"> </w:t>
        </w:r>
        <w:r w:rsidR="0059511E" w:rsidRPr="00CB576B">
          <w:rPr>
            <w:rStyle w:val="Hyperlink"/>
            <w:caps w:val="0"/>
            <w:noProof/>
            <w:color w:val="auto"/>
            <w:u w:val="none"/>
          </w:rPr>
          <w:t>Schematic representation of the process of nanospray injection</w:t>
        </w:r>
        <w:r w:rsidR="004766D8" w:rsidRPr="00CB576B">
          <w:rPr>
            <w:noProof/>
            <w:webHidden/>
          </w:rPr>
          <w:tab/>
        </w:r>
      </w:hyperlink>
      <w:r w:rsidR="004B10A7" w:rsidRPr="00CB576B">
        <w:rPr>
          <w:noProof/>
        </w:rPr>
        <w:t>5</w:t>
      </w:r>
      <w:r w:rsidR="0059511E" w:rsidRPr="00CB576B">
        <w:rPr>
          <w:rStyle w:val="Hyperlink"/>
          <w:noProof/>
          <w:color w:val="auto"/>
          <w:u w:val="none"/>
        </w:rPr>
        <w:t>2</w:t>
      </w:r>
    </w:p>
    <w:p w14:paraId="2B340D37" w14:textId="664238CA" w:rsidR="00CB576B" w:rsidRPr="008D1A46" w:rsidRDefault="00CB576B" w:rsidP="008D1A46">
      <w:pPr>
        <w:rPr>
          <w:caps/>
          <w:sz w:val="20"/>
          <w:szCs w:val="20"/>
        </w:rPr>
      </w:pPr>
      <w:r w:rsidRPr="008D1A46">
        <w:rPr>
          <w:sz w:val="20"/>
          <w:szCs w:val="20"/>
        </w:rPr>
        <w:t>Figure 3.11 Schematic view of an Orbitrap mass analyser……………………………………………………………………………….53</w:t>
      </w:r>
    </w:p>
    <w:p w14:paraId="66A030C8" w14:textId="154A5995" w:rsidR="00CB576B" w:rsidRPr="008D1A46" w:rsidRDefault="00CB576B" w:rsidP="008D1A46">
      <w:pPr>
        <w:rPr>
          <w:caps/>
          <w:sz w:val="20"/>
          <w:szCs w:val="20"/>
        </w:rPr>
      </w:pPr>
      <w:r w:rsidRPr="008D1A46">
        <w:rPr>
          <w:sz w:val="20"/>
          <w:szCs w:val="20"/>
        </w:rPr>
        <w:t>Figure 3.12 Schematic representation of electrodynamic squeezing……………………………………………………………….54</w:t>
      </w:r>
    </w:p>
    <w:p w14:paraId="28B6DBC1" w14:textId="7D520C01"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26" w:anchor="_Toc59633647" w:history="1">
        <w:r w:rsidR="003F24C0" w:rsidRPr="00CB576B">
          <w:rPr>
            <w:rStyle w:val="Hyperlink"/>
            <w:caps w:val="0"/>
            <w:noProof/>
            <w:color w:val="auto"/>
            <w:u w:val="none"/>
          </w:rPr>
          <w:t xml:space="preserve">Figure 3.13 </w:t>
        </w:r>
        <w:r w:rsidR="008F1B90" w:rsidRPr="00CB576B">
          <w:rPr>
            <w:rStyle w:val="Hyperlink"/>
            <w:caps w:val="0"/>
            <w:noProof/>
            <w:color w:val="auto"/>
            <w:u w:val="none"/>
          </w:rPr>
          <w:t>P</w:t>
        </w:r>
        <w:r w:rsidR="003F24C0" w:rsidRPr="00CB576B">
          <w:rPr>
            <w:rStyle w:val="Hyperlink"/>
            <w:caps w:val="0"/>
            <w:noProof/>
            <w:color w:val="auto"/>
            <w:u w:val="none"/>
          </w:rPr>
          <w:t>ositive ion mode nanospray spectrum</w:t>
        </w:r>
        <w:r w:rsidR="008F1B90" w:rsidRPr="00CB576B">
          <w:rPr>
            <w:rStyle w:val="Hyperlink"/>
            <w:caps w:val="0"/>
            <w:noProof/>
            <w:color w:val="auto"/>
            <w:u w:val="none"/>
          </w:rPr>
          <w:t>:</w:t>
        </w:r>
        <w:r w:rsidR="0041368A" w:rsidRPr="00CB576B">
          <w:rPr>
            <w:noProof/>
          </w:rPr>
          <w:t xml:space="preserve"> </w:t>
        </w:r>
        <w:r w:rsidR="0041368A" w:rsidRPr="00CB576B">
          <w:rPr>
            <w:rStyle w:val="Hyperlink"/>
            <w:caps w:val="0"/>
            <w:noProof/>
            <w:color w:val="auto"/>
            <w:u w:val="none"/>
          </w:rPr>
          <w:t>levetiracetam -</w:t>
        </w:r>
        <w:r w:rsidR="008F1B90" w:rsidRPr="00CB576B">
          <w:rPr>
            <w:rStyle w:val="Hyperlink"/>
            <w:caps w:val="0"/>
            <w:noProof/>
            <w:color w:val="auto"/>
            <w:u w:val="none"/>
          </w:rPr>
          <w:t xml:space="preserve"> </w:t>
        </w:r>
        <w:r w:rsidR="0041368A" w:rsidRPr="00CB576B">
          <w:rPr>
            <w:rStyle w:val="Hyperlink"/>
            <w:caps w:val="0"/>
            <w:noProof/>
            <w:color w:val="auto"/>
            <w:u w:val="none"/>
          </w:rPr>
          <w:t>m</w:t>
        </w:r>
        <w:r w:rsidR="003F24C0" w:rsidRPr="00CB576B">
          <w:rPr>
            <w:rStyle w:val="Hyperlink"/>
            <w:caps w:val="0"/>
            <w:noProof/>
            <w:color w:val="auto"/>
            <w:u w:val="none"/>
          </w:rPr>
          <w:t>ung bean</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47 \h </w:instrText>
        </w:r>
        <w:r w:rsidR="003F24C0" w:rsidRPr="008D1A46">
          <w:rPr>
            <w:noProof/>
            <w:webHidden/>
          </w:rPr>
        </w:r>
        <w:r w:rsidR="003F24C0" w:rsidRPr="008D1A46">
          <w:rPr>
            <w:noProof/>
            <w:webHidden/>
          </w:rPr>
          <w:fldChar w:fldCharType="separate"/>
        </w:r>
        <w:r w:rsidR="00F75B1B" w:rsidRPr="00CB576B">
          <w:rPr>
            <w:noProof/>
            <w:webHidden/>
          </w:rPr>
          <w:t>57</w:t>
        </w:r>
        <w:r w:rsidR="003F24C0" w:rsidRPr="008D1A46">
          <w:rPr>
            <w:noProof/>
            <w:webHidden/>
          </w:rPr>
          <w:fldChar w:fldCharType="end"/>
        </w:r>
      </w:hyperlink>
    </w:p>
    <w:p w14:paraId="0A194B11" w14:textId="04F09D74"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27" w:anchor="_Toc59633648" w:history="1">
        <w:r w:rsidR="003F24C0" w:rsidRPr="00CB576B">
          <w:rPr>
            <w:rStyle w:val="Hyperlink"/>
            <w:caps w:val="0"/>
            <w:noProof/>
            <w:color w:val="auto"/>
            <w:u w:val="none"/>
          </w:rPr>
          <w:t>Figure 3.14</w:t>
        </w:r>
        <w:r w:rsidR="008F1B90" w:rsidRPr="00CB576B">
          <w:rPr>
            <w:noProof/>
          </w:rPr>
          <w:t xml:space="preserve"> </w:t>
        </w:r>
        <w:r w:rsidR="008F1B90" w:rsidRPr="00CB576B">
          <w:rPr>
            <w:rStyle w:val="Hyperlink"/>
            <w:caps w:val="0"/>
            <w:noProof/>
            <w:color w:val="auto"/>
            <w:u w:val="none"/>
          </w:rPr>
          <w:t>Positive ion mode nanospray spectrum: levetiracetam</w:t>
        </w:r>
        <w:r w:rsidR="0041368A" w:rsidRPr="00CB576B">
          <w:rPr>
            <w:rStyle w:val="Hyperlink"/>
            <w:caps w:val="0"/>
            <w:noProof/>
            <w:color w:val="auto"/>
            <w:u w:val="none"/>
          </w:rPr>
          <w:t xml:space="preserve"> - arabidopsis</w:t>
        </w:r>
        <w:r w:rsidR="003F24C0" w:rsidRPr="00CB576B">
          <w:rPr>
            <w:rStyle w:val="Hyperlink"/>
            <w:caps w:val="0"/>
            <w:noProof/>
            <w:color w:val="auto"/>
            <w:u w:val="none"/>
          </w:rPr>
          <w:t>.</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48 \h </w:instrText>
        </w:r>
        <w:r w:rsidR="003F24C0" w:rsidRPr="008D1A46">
          <w:rPr>
            <w:noProof/>
            <w:webHidden/>
          </w:rPr>
        </w:r>
        <w:r w:rsidR="003F24C0" w:rsidRPr="008D1A46">
          <w:rPr>
            <w:noProof/>
            <w:webHidden/>
          </w:rPr>
          <w:fldChar w:fldCharType="separate"/>
        </w:r>
        <w:r w:rsidR="00F75B1B" w:rsidRPr="00CB576B">
          <w:rPr>
            <w:noProof/>
            <w:webHidden/>
          </w:rPr>
          <w:t>58</w:t>
        </w:r>
        <w:r w:rsidR="003F24C0" w:rsidRPr="008D1A46">
          <w:rPr>
            <w:noProof/>
            <w:webHidden/>
          </w:rPr>
          <w:fldChar w:fldCharType="end"/>
        </w:r>
      </w:hyperlink>
    </w:p>
    <w:p w14:paraId="07617763" w14:textId="56665FD6"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28" w:anchor="_Toc59633649" w:history="1">
        <w:r w:rsidR="003F24C0" w:rsidRPr="00CB576B">
          <w:rPr>
            <w:rStyle w:val="Hyperlink"/>
            <w:caps w:val="0"/>
            <w:noProof/>
            <w:color w:val="auto"/>
            <w:u w:val="none"/>
          </w:rPr>
          <w:t xml:space="preserve">Figure 3.15 </w:t>
        </w:r>
        <w:r w:rsidR="0041368A" w:rsidRPr="00CB576B">
          <w:rPr>
            <w:rStyle w:val="Hyperlink"/>
            <w:caps w:val="0"/>
            <w:noProof/>
            <w:color w:val="auto"/>
            <w:u w:val="none"/>
          </w:rPr>
          <w:t>Positive ion mode nanospray spectrum: L057 – (i) mung bean (ii)</w:t>
        </w:r>
        <w:r w:rsidR="009E540E" w:rsidRPr="00CB576B">
          <w:rPr>
            <w:rStyle w:val="Hyperlink"/>
            <w:caps w:val="0"/>
            <w:noProof/>
            <w:color w:val="auto"/>
            <w:u w:val="none"/>
          </w:rPr>
          <w:t xml:space="preserve"> </w:t>
        </w:r>
        <w:r w:rsidR="0041368A" w:rsidRPr="00CB576B">
          <w:rPr>
            <w:rStyle w:val="Hyperlink"/>
            <w:caps w:val="0"/>
            <w:noProof/>
            <w:color w:val="auto"/>
            <w:u w:val="none"/>
          </w:rPr>
          <w:t>arabidopsis</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49 \h </w:instrText>
        </w:r>
        <w:r w:rsidR="003F24C0" w:rsidRPr="008D1A46">
          <w:rPr>
            <w:noProof/>
            <w:webHidden/>
          </w:rPr>
        </w:r>
        <w:r w:rsidR="003F24C0" w:rsidRPr="008D1A46">
          <w:rPr>
            <w:noProof/>
            <w:webHidden/>
          </w:rPr>
          <w:fldChar w:fldCharType="separate"/>
        </w:r>
        <w:r w:rsidR="00F75B1B" w:rsidRPr="00CB576B">
          <w:rPr>
            <w:noProof/>
            <w:webHidden/>
          </w:rPr>
          <w:t>59</w:t>
        </w:r>
        <w:r w:rsidR="003F24C0" w:rsidRPr="008D1A46">
          <w:rPr>
            <w:noProof/>
            <w:webHidden/>
          </w:rPr>
          <w:fldChar w:fldCharType="end"/>
        </w:r>
      </w:hyperlink>
    </w:p>
    <w:p w14:paraId="412DCAE2" w14:textId="3F87F258"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29" w:anchor="_Toc59633650" w:history="1">
        <w:r w:rsidR="003F24C0" w:rsidRPr="00CB576B">
          <w:rPr>
            <w:rStyle w:val="Hyperlink"/>
            <w:caps w:val="0"/>
            <w:noProof/>
            <w:color w:val="auto"/>
            <w:u w:val="none"/>
          </w:rPr>
          <w:t xml:space="preserve">Figure 3.16 </w:t>
        </w:r>
        <w:r w:rsidR="0041368A" w:rsidRPr="00CB576B">
          <w:rPr>
            <w:rStyle w:val="Hyperlink"/>
            <w:caps w:val="0"/>
            <w:noProof/>
            <w:color w:val="auto"/>
            <w:u w:val="none"/>
          </w:rPr>
          <w:t>Positive ion mode nanospray spectrum: metronidazole – mung bean 1</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50 \h </w:instrText>
        </w:r>
        <w:r w:rsidR="003F24C0" w:rsidRPr="008D1A46">
          <w:rPr>
            <w:noProof/>
            <w:webHidden/>
          </w:rPr>
        </w:r>
        <w:r w:rsidR="003F24C0" w:rsidRPr="008D1A46">
          <w:rPr>
            <w:noProof/>
            <w:webHidden/>
          </w:rPr>
          <w:fldChar w:fldCharType="separate"/>
        </w:r>
        <w:r w:rsidR="00F75B1B" w:rsidRPr="00CB576B">
          <w:rPr>
            <w:noProof/>
            <w:webHidden/>
          </w:rPr>
          <w:t>61</w:t>
        </w:r>
        <w:r w:rsidR="003F24C0" w:rsidRPr="008D1A46">
          <w:rPr>
            <w:noProof/>
            <w:webHidden/>
          </w:rPr>
          <w:fldChar w:fldCharType="end"/>
        </w:r>
      </w:hyperlink>
    </w:p>
    <w:p w14:paraId="14CD299B" w14:textId="3D774FC5"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30" w:anchor="_Toc59633651" w:history="1">
        <w:r w:rsidR="003F24C0" w:rsidRPr="00CB576B">
          <w:rPr>
            <w:rStyle w:val="Hyperlink"/>
            <w:caps w:val="0"/>
            <w:noProof/>
            <w:color w:val="auto"/>
            <w:u w:val="none"/>
          </w:rPr>
          <w:t>Figure 3.17</w:t>
        </w:r>
        <w:r w:rsidR="0041368A" w:rsidRPr="00CB576B">
          <w:rPr>
            <w:rStyle w:val="Hyperlink"/>
            <w:caps w:val="0"/>
            <w:noProof/>
            <w:color w:val="auto"/>
            <w:u w:val="none"/>
          </w:rPr>
          <w:t xml:space="preserve"> Positive ion mode nanospray spectrum: metronidazole – mung bean 2</w:t>
        </w:r>
        <w:r w:rsidR="003F24C0" w:rsidRPr="00CB576B">
          <w:rPr>
            <w:rStyle w:val="Hyperlink"/>
            <w:caps w:val="0"/>
            <w:noProof/>
            <w:color w:val="auto"/>
            <w:u w:val="none"/>
          </w:rPr>
          <w:t>.</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51 \h </w:instrText>
        </w:r>
        <w:r w:rsidR="003F24C0" w:rsidRPr="008D1A46">
          <w:rPr>
            <w:noProof/>
            <w:webHidden/>
          </w:rPr>
        </w:r>
        <w:r w:rsidR="003F24C0" w:rsidRPr="008D1A46">
          <w:rPr>
            <w:noProof/>
            <w:webHidden/>
          </w:rPr>
          <w:fldChar w:fldCharType="separate"/>
        </w:r>
        <w:r w:rsidR="00F75B1B" w:rsidRPr="00CB576B">
          <w:rPr>
            <w:noProof/>
            <w:webHidden/>
          </w:rPr>
          <w:t>62</w:t>
        </w:r>
        <w:r w:rsidR="003F24C0" w:rsidRPr="008D1A46">
          <w:rPr>
            <w:noProof/>
            <w:webHidden/>
          </w:rPr>
          <w:fldChar w:fldCharType="end"/>
        </w:r>
      </w:hyperlink>
    </w:p>
    <w:p w14:paraId="1DC1C932" w14:textId="2D27C75C"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31" w:anchor="_Toc59633652" w:history="1">
        <w:r w:rsidR="003F24C0" w:rsidRPr="00CB576B">
          <w:rPr>
            <w:rStyle w:val="Hyperlink"/>
            <w:caps w:val="0"/>
            <w:noProof/>
            <w:color w:val="auto"/>
            <w:u w:val="none"/>
          </w:rPr>
          <w:t xml:space="preserve">Figure 3.18 </w:t>
        </w:r>
        <w:r w:rsidR="0041368A" w:rsidRPr="00CB576B">
          <w:rPr>
            <w:rStyle w:val="Hyperlink"/>
            <w:caps w:val="0"/>
            <w:noProof/>
            <w:color w:val="auto"/>
            <w:u w:val="none"/>
          </w:rPr>
          <w:t>Positive ion mode nanospray spectrum: metronidazole – arabidopsis</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52 \h </w:instrText>
        </w:r>
        <w:r w:rsidR="003F24C0" w:rsidRPr="008D1A46">
          <w:rPr>
            <w:noProof/>
            <w:webHidden/>
          </w:rPr>
        </w:r>
        <w:r w:rsidR="003F24C0" w:rsidRPr="008D1A46">
          <w:rPr>
            <w:noProof/>
            <w:webHidden/>
          </w:rPr>
          <w:fldChar w:fldCharType="separate"/>
        </w:r>
        <w:r w:rsidR="00F75B1B" w:rsidRPr="00CB576B">
          <w:rPr>
            <w:noProof/>
            <w:webHidden/>
          </w:rPr>
          <w:t>63</w:t>
        </w:r>
        <w:r w:rsidR="003F24C0" w:rsidRPr="008D1A46">
          <w:rPr>
            <w:noProof/>
            <w:webHidden/>
          </w:rPr>
          <w:fldChar w:fldCharType="end"/>
        </w:r>
      </w:hyperlink>
    </w:p>
    <w:p w14:paraId="2E504B3F" w14:textId="11C2F393"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32" w:anchor="_Toc59633653" w:history="1">
        <w:r w:rsidR="003F24C0" w:rsidRPr="00CB576B">
          <w:rPr>
            <w:rStyle w:val="Hyperlink"/>
            <w:caps w:val="0"/>
            <w:noProof/>
            <w:color w:val="auto"/>
            <w:u w:val="none"/>
          </w:rPr>
          <w:t xml:space="preserve">Figure 3.19 </w:t>
        </w:r>
        <w:r w:rsidR="0041368A" w:rsidRPr="00CB576B">
          <w:rPr>
            <w:rStyle w:val="Hyperlink"/>
            <w:caps w:val="0"/>
            <w:noProof/>
            <w:color w:val="auto"/>
            <w:u w:val="none"/>
          </w:rPr>
          <w:t>Positive ion mode nanospray spectrum: hydroxymetronidazole – mung bean 1</w:t>
        </w:r>
        <w:r w:rsidR="003F24C0" w:rsidRPr="00CB576B">
          <w:rPr>
            <w:rStyle w:val="Hyperlink"/>
            <w:caps w:val="0"/>
            <w:noProof/>
            <w:color w:val="auto"/>
            <w:u w:val="none"/>
          </w:rPr>
          <w:t>.</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53 \h </w:instrText>
        </w:r>
        <w:r w:rsidR="003F24C0" w:rsidRPr="008D1A46">
          <w:rPr>
            <w:noProof/>
            <w:webHidden/>
          </w:rPr>
        </w:r>
        <w:r w:rsidR="003F24C0" w:rsidRPr="008D1A46">
          <w:rPr>
            <w:noProof/>
            <w:webHidden/>
          </w:rPr>
          <w:fldChar w:fldCharType="separate"/>
        </w:r>
        <w:r w:rsidR="00F75B1B" w:rsidRPr="00CB576B">
          <w:rPr>
            <w:noProof/>
            <w:webHidden/>
          </w:rPr>
          <w:t>65</w:t>
        </w:r>
        <w:r w:rsidR="003F24C0" w:rsidRPr="008D1A46">
          <w:rPr>
            <w:noProof/>
            <w:webHidden/>
          </w:rPr>
          <w:fldChar w:fldCharType="end"/>
        </w:r>
      </w:hyperlink>
    </w:p>
    <w:p w14:paraId="59637FAF" w14:textId="4908200B"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33" w:anchor="_Toc59633654" w:history="1">
        <w:r w:rsidR="003F24C0" w:rsidRPr="00CB576B">
          <w:rPr>
            <w:rStyle w:val="Hyperlink"/>
            <w:caps w:val="0"/>
            <w:noProof/>
            <w:color w:val="auto"/>
            <w:u w:val="none"/>
          </w:rPr>
          <w:t xml:space="preserve">Figure 3.20 </w:t>
        </w:r>
        <w:r w:rsidR="0041368A" w:rsidRPr="00CB576B">
          <w:rPr>
            <w:rStyle w:val="Hyperlink"/>
            <w:caps w:val="0"/>
            <w:noProof/>
            <w:color w:val="auto"/>
            <w:u w:val="none"/>
          </w:rPr>
          <w:t>Positive ion mode nanospray spectrum: hydroxymetronidazole – mung bean 2</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54 \h </w:instrText>
        </w:r>
        <w:r w:rsidR="003F24C0" w:rsidRPr="008D1A46">
          <w:rPr>
            <w:noProof/>
            <w:webHidden/>
          </w:rPr>
        </w:r>
        <w:r w:rsidR="003F24C0" w:rsidRPr="008D1A46">
          <w:rPr>
            <w:noProof/>
            <w:webHidden/>
          </w:rPr>
          <w:fldChar w:fldCharType="separate"/>
        </w:r>
        <w:r w:rsidR="00F75B1B" w:rsidRPr="00CB576B">
          <w:rPr>
            <w:noProof/>
            <w:webHidden/>
          </w:rPr>
          <w:t>66</w:t>
        </w:r>
        <w:r w:rsidR="003F24C0" w:rsidRPr="008D1A46">
          <w:rPr>
            <w:noProof/>
            <w:webHidden/>
          </w:rPr>
          <w:fldChar w:fldCharType="end"/>
        </w:r>
      </w:hyperlink>
    </w:p>
    <w:p w14:paraId="59264792" w14:textId="5A167AC9"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34" w:anchor="_Toc59633655" w:history="1">
        <w:r w:rsidR="003F24C0" w:rsidRPr="00CB576B">
          <w:rPr>
            <w:rStyle w:val="Hyperlink"/>
            <w:caps w:val="0"/>
            <w:noProof/>
            <w:color w:val="auto"/>
            <w:u w:val="none"/>
          </w:rPr>
          <w:t>Figure 3.21</w:t>
        </w:r>
        <w:r w:rsidR="0041368A" w:rsidRPr="00CB576B">
          <w:rPr>
            <w:noProof/>
          </w:rPr>
          <w:t xml:space="preserve"> </w:t>
        </w:r>
        <w:r w:rsidR="0041368A" w:rsidRPr="00CB576B">
          <w:rPr>
            <w:rStyle w:val="Hyperlink"/>
            <w:caps w:val="0"/>
            <w:noProof/>
            <w:color w:val="auto"/>
            <w:u w:val="none"/>
          </w:rPr>
          <w:t>Positive ion mode nanospray spectrum: hydroxymetronidazole – arabisopsis</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55 \h </w:instrText>
        </w:r>
        <w:r w:rsidR="003F24C0" w:rsidRPr="008D1A46">
          <w:rPr>
            <w:noProof/>
            <w:webHidden/>
          </w:rPr>
        </w:r>
        <w:r w:rsidR="003F24C0" w:rsidRPr="008D1A46">
          <w:rPr>
            <w:noProof/>
            <w:webHidden/>
          </w:rPr>
          <w:fldChar w:fldCharType="separate"/>
        </w:r>
        <w:r w:rsidR="00F75B1B" w:rsidRPr="00CB576B">
          <w:rPr>
            <w:noProof/>
            <w:webHidden/>
          </w:rPr>
          <w:t>67</w:t>
        </w:r>
        <w:r w:rsidR="003F24C0" w:rsidRPr="008D1A46">
          <w:rPr>
            <w:noProof/>
            <w:webHidden/>
          </w:rPr>
          <w:fldChar w:fldCharType="end"/>
        </w:r>
      </w:hyperlink>
    </w:p>
    <w:p w14:paraId="2C949491" w14:textId="53BE1F04"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35" w:anchor="_Toc59633656" w:history="1">
        <w:r w:rsidR="003F24C0" w:rsidRPr="00CB576B">
          <w:rPr>
            <w:rStyle w:val="Hyperlink"/>
            <w:caps w:val="0"/>
            <w:noProof/>
            <w:color w:val="auto"/>
            <w:u w:val="none"/>
          </w:rPr>
          <w:t xml:space="preserve">Figure 3.22 </w:t>
        </w:r>
        <w:r w:rsidR="0041368A" w:rsidRPr="00CB576B">
          <w:rPr>
            <w:rStyle w:val="Hyperlink"/>
            <w:caps w:val="0"/>
            <w:noProof/>
            <w:color w:val="auto"/>
            <w:u w:val="none"/>
          </w:rPr>
          <w:t xml:space="preserve">Positive ion mode nanospray spectrum: </w:t>
        </w:r>
        <w:r w:rsidR="003F24C0" w:rsidRPr="00CB576B">
          <w:rPr>
            <w:rStyle w:val="Hyperlink"/>
            <w:caps w:val="0"/>
            <w:noProof/>
            <w:color w:val="auto"/>
            <w:u w:val="none"/>
          </w:rPr>
          <w:t>2- methyl-5-nitroimidazole</w:t>
        </w:r>
        <w:r w:rsidR="0041368A" w:rsidRPr="00CB576B">
          <w:rPr>
            <w:rStyle w:val="Hyperlink"/>
            <w:caps w:val="0"/>
            <w:noProof/>
            <w:color w:val="auto"/>
            <w:u w:val="none"/>
          </w:rPr>
          <w:t xml:space="preserve"> – mung bean 1</w:t>
        </w:r>
        <w:r w:rsidR="003F24C0" w:rsidRPr="00CB576B">
          <w:rPr>
            <w:rStyle w:val="Hyperlink"/>
            <w:caps w:val="0"/>
            <w:noProof/>
            <w:color w:val="auto"/>
            <w:u w:val="none"/>
          </w:rPr>
          <w:t xml:space="preserve"> .</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56 \h </w:instrText>
        </w:r>
        <w:r w:rsidR="003F24C0" w:rsidRPr="008D1A46">
          <w:rPr>
            <w:noProof/>
            <w:webHidden/>
          </w:rPr>
        </w:r>
        <w:r w:rsidR="003F24C0" w:rsidRPr="008D1A46">
          <w:rPr>
            <w:noProof/>
            <w:webHidden/>
          </w:rPr>
          <w:fldChar w:fldCharType="separate"/>
        </w:r>
        <w:r w:rsidR="00F75B1B" w:rsidRPr="00CB576B">
          <w:rPr>
            <w:noProof/>
            <w:webHidden/>
          </w:rPr>
          <w:t>69</w:t>
        </w:r>
        <w:r w:rsidR="003F24C0" w:rsidRPr="008D1A46">
          <w:rPr>
            <w:noProof/>
            <w:webHidden/>
          </w:rPr>
          <w:fldChar w:fldCharType="end"/>
        </w:r>
      </w:hyperlink>
    </w:p>
    <w:p w14:paraId="5B144110" w14:textId="6686CCBF"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36" w:anchor="_Toc59633657" w:history="1">
        <w:r w:rsidR="003F24C0" w:rsidRPr="00CB576B">
          <w:rPr>
            <w:rStyle w:val="Hyperlink"/>
            <w:caps w:val="0"/>
            <w:noProof/>
            <w:color w:val="auto"/>
            <w:u w:val="none"/>
          </w:rPr>
          <w:t xml:space="preserve">Figure 3.23 </w:t>
        </w:r>
        <w:r w:rsidR="0041368A" w:rsidRPr="00CB576B">
          <w:rPr>
            <w:rStyle w:val="Hyperlink"/>
            <w:caps w:val="0"/>
            <w:noProof/>
            <w:color w:val="auto"/>
            <w:u w:val="none"/>
          </w:rPr>
          <w:t>Positive ion mode nanospray spectrum: 2- methyl-5-nitroimidazole – mung bean 2</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57 \h </w:instrText>
        </w:r>
        <w:r w:rsidR="003F24C0" w:rsidRPr="008D1A46">
          <w:rPr>
            <w:noProof/>
            <w:webHidden/>
          </w:rPr>
        </w:r>
        <w:r w:rsidR="003F24C0" w:rsidRPr="008D1A46">
          <w:rPr>
            <w:noProof/>
            <w:webHidden/>
          </w:rPr>
          <w:fldChar w:fldCharType="separate"/>
        </w:r>
        <w:r w:rsidR="00F75B1B" w:rsidRPr="00CB576B">
          <w:rPr>
            <w:noProof/>
            <w:webHidden/>
          </w:rPr>
          <w:t>70</w:t>
        </w:r>
        <w:r w:rsidR="003F24C0" w:rsidRPr="008D1A46">
          <w:rPr>
            <w:noProof/>
            <w:webHidden/>
          </w:rPr>
          <w:fldChar w:fldCharType="end"/>
        </w:r>
      </w:hyperlink>
    </w:p>
    <w:p w14:paraId="3310DA1B" w14:textId="012E2C4C"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37" w:anchor="_Toc59633658" w:history="1">
        <w:r w:rsidR="003F24C0" w:rsidRPr="00CB576B">
          <w:rPr>
            <w:rStyle w:val="Hyperlink"/>
            <w:caps w:val="0"/>
            <w:noProof/>
            <w:color w:val="auto"/>
            <w:u w:val="none"/>
          </w:rPr>
          <w:t>Figure 3.24</w:t>
        </w:r>
        <w:r w:rsidR="0041368A" w:rsidRPr="00CB576B">
          <w:rPr>
            <w:noProof/>
          </w:rPr>
          <w:t xml:space="preserve"> </w:t>
        </w:r>
        <w:r w:rsidR="0041368A" w:rsidRPr="00CB576B">
          <w:rPr>
            <w:rStyle w:val="Hyperlink"/>
            <w:caps w:val="0"/>
            <w:noProof/>
            <w:color w:val="auto"/>
            <w:u w:val="none"/>
          </w:rPr>
          <w:t>Positive ion mode nanospray spectrum: 2- methyl-5-nitroimidazole – arabidopsis</w:t>
        </w:r>
        <w:r w:rsidR="003F24C0" w:rsidRPr="00CB576B">
          <w:rPr>
            <w:rStyle w:val="Hyperlink"/>
            <w:caps w:val="0"/>
            <w:noProof/>
            <w:color w:val="auto"/>
            <w:u w:val="none"/>
          </w:rPr>
          <w:t>.</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58 \h </w:instrText>
        </w:r>
        <w:r w:rsidR="003F24C0" w:rsidRPr="008D1A46">
          <w:rPr>
            <w:noProof/>
            <w:webHidden/>
          </w:rPr>
        </w:r>
        <w:r w:rsidR="003F24C0" w:rsidRPr="008D1A46">
          <w:rPr>
            <w:noProof/>
            <w:webHidden/>
          </w:rPr>
          <w:fldChar w:fldCharType="separate"/>
        </w:r>
        <w:r w:rsidR="00F75B1B" w:rsidRPr="00CB576B">
          <w:rPr>
            <w:noProof/>
            <w:webHidden/>
          </w:rPr>
          <w:t>71</w:t>
        </w:r>
        <w:r w:rsidR="003F24C0" w:rsidRPr="008D1A46">
          <w:rPr>
            <w:noProof/>
            <w:webHidden/>
          </w:rPr>
          <w:fldChar w:fldCharType="end"/>
        </w:r>
      </w:hyperlink>
    </w:p>
    <w:p w14:paraId="1F3806B7" w14:textId="0C0D1BF1"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38" w:anchor="_Toc59633660" w:history="1">
        <w:r w:rsidR="003F24C0" w:rsidRPr="00CB576B">
          <w:rPr>
            <w:rStyle w:val="Hyperlink"/>
            <w:caps w:val="0"/>
            <w:noProof/>
            <w:color w:val="auto"/>
            <w:u w:val="none"/>
          </w:rPr>
          <w:t xml:space="preserve">Figure 3.25 </w:t>
        </w:r>
        <w:r w:rsidR="0041368A" w:rsidRPr="00CB576B">
          <w:rPr>
            <w:rStyle w:val="Hyperlink"/>
            <w:caps w:val="0"/>
            <w:noProof/>
            <w:color w:val="auto"/>
            <w:u w:val="none"/>
          </w:rPr>
          <w:t>N</w:t>
        </w:r>
        <w:r w:rsidR="003F24C0" w:rsidRPr="00CB576B">
          <w:rPr>
            <w:rStyle w:val="Hyperlink"/>
            <w:caps w:val="0"/>
            <w:noProof/>
            <w:color w:val="auto"/>
            <w:u w:val="none"/>
          </w:rPr>
          <w:t xml:space="preserve">anospray signal </w:t>
        </w:r>
        <w:r w:rsidR="0041368A" w:rsidRPr="00CB576B">
          <w:rPr>
            <w:rStyle w:val="Hyperlink"/>
            <w:caps w:val="0"/>
            <w:noProof/>
            <w:color w:val="auto"/>
            <w:u w:val="none"/>
          </w:rPr>
          <w:t>intensity</w:t>
        </w:r>
        <w:r w:rsidR="003F24C0" w:rsidRPr="00CB576B">
          <w:rPr>
            <w:rStyle w:val="Hyperlink"/>
            <w:caps w:val="0"/>
            <w:noProof/>
            <w:color w:val="auto"/>
            <w:u w:val="none"/>
          </w:rPr>
          <w:t xml:space="preserve"> for each sample.</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60 \h </w:instrText>
        </w:r>
        <w:r w:rsidR="003F24C0" w:rsidRPr="008D1A46">
          <w:rPr>
            <w:noProof/>
            <w:webHidden/>
          </w:rPr>
        </w:r>
        <w:r w:rsidR="003F24C0" w:rsidRPr="008D1A46">
          <w:rPr>
            <w:noProof/>
            <w:webHidden/>
          </w:rPr>
          <w:fldChar w:fldCharType="separate"/>
        </w:r>
        <w:r w:rsidR="00F75B1B" w:rsidRPr="00CB576B">
          <w:rPr>
            <w:noProof/>
            <w:webHidden/>
          </w:rPr>
          <w:t>76</w:t>
        </w:r>
        <w:r w:rsidR="003F24C0" w:rsidRPr="008D1A46">
          <w:rPr>
            <w:noProof/>
            <w:webHidden/>
          </w:rPr>
          <w:fldChar w:fldCharType="end"/>
        </w:r>
      </w:hyperlink>
    </w:p>
    <w:p w14:paraId="48EFFCCA" w14:textId="6DAC34BC"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39" w:anchor="_Toc59633663" w:history="1">
        <w:r w:rsidR="003F24C0" w:rsidRPr="00CB576B">
          <w:rPr>
            <w:rStyle w:val="Hyperlink"/>
            <w:caps w:val="0"/>
            <w:noProof/>
            <w:color w:val="auto"/>
            <w:u w:val="none"/>
          </w:rPr>
          <w:t xml:space="preserve">Figure 4.1 </w:t>
        </w:r>
        <w:r w:rsidR="0059511E" w:rsidRPr="00CB576B">
          <w:rPr>
            <w:rStyle w:val="Hyperlink"/>
            <w:caps w:val="0"/>
            <w:noProof/>
            <w:color w:val="auto"/>
            <w:u w:val="none"/>
          </w:rPr>
          <w:t>E</w:t>
        </w:r>
        <w:r w:rsidR="003F24C0" w:rsidRPr="00CB576B">
          <w:rPr>
            <w:rStyle w:val="Hyperlink"/>
            <w:caps w:val="0"/>
            <w:noProof/>
            <w:color w:val="auto"/>
            <w:u w:val="none"/>
          </w:rPr>
          <w:t>xperimental approach to sample set up for plant exposure and dosing</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63 \h </w:instrText>
        </w:r>
        <w:r w:rsidR="003F24C0" w:rsidRPr="008D1A46">
          <w:rPr>
            <w:noProof/>
            <w:webHidden/>
          </w:rPr>
        </w:r>
        <w:r w:rsidR="003F24C0" w:rsidRPr="008D1A46">
          <w:rPr>
            <w:noProof/>
            <w:webHidden/>
          </w:rPr>
          <w:fldChar w:fldCharType="separate"/>
        </w:r>
        <w:r w:rsidR="00F75B1B" w:rsidRPr="00CB576B">
          <w:rPr>
            <w:noProof/>
            <w:webHidden/>
          </w:rPr>
          <w:t>87</w:t>
        </w:r>
        <w:r w:rsidR="003F24C0" w:rsidRPr="008D1A46">
          <w:rPr>
            <w:noProof/>
            <w:webHidden/>
          </w:rPr>
          <w:fldChar w:fldCharType="end"/>
        </w:r>
      </w:hyperlink>
    </w:p>
    <w:p w14:paraId="39C1BF4E" w14:textId="13D5B0D0"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40" w:anchor="_Toc59633664" w:history="1">
        <w:r w:rsidR="003F24C0" w:rsidRPr="00CB576B">
          <w:rPr>
            <w:rStyle w:val="Hyperlink"/>
            <w:caps w:val="0"/>
            <w:noProof/>
            <w:color w:val="auto"/>
            <w:u w:val="none"/>
          </w:rPr>
          <w:t xml:space="preserve">Figure 4.2 </w:t>
        </w:r>
        <w:r w:rsidR="0041368A" w:rsidRPr="00CB576B">
          <w:rPr>
            <w:rStyle w:val="Hyperlink"/>
            <w:caps w:val="0"/>
            <w:noProof/>
            <w:color w:val="auto"/>
            <w:u w:val="none"/>
          </w:rPr>
          <w:t>S</w:t>
        </w:r>
        <w:r w:rsidR="003F24C0" w:rsidRPr="00CB576B">
          <w:rPr>
            <w:rStyle w:val="Hyperlink"/>
            <w:caps w:val="0"/>
            <w:noProof/>
            <w:color w:val="auto"/>
            <w:u w:val="none"/>
          </w:rPr>
          <w:t>ampling points through exposure and rinsing process</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64 \h </w:instrText>
        </w:r>
        <w:r w:rsidR="003F24C0" w:rsidRPr="008D1A46">
          <w:rPr>
            <w:noProof/>
            <w:webHidden/>
          </w:rPr>
        </w:r>
        <w:r w:rsidR="003F24C0" w:rsidRPr="008D1A46">
          <w:rPr>
            <w:noProof/>
            <w:webHidden/>
          </w:rPr>
          <w:fldChar w:fldCharType="separate"/>
        </w:r>
        <w:r w:rsidR="00F75B1B" w:rsidRPr="00CB576B">
          <w:rPr>
            <w:noProof/>
            <w:webHidden/>
          </w:rPr>
          <w:t>88</w:t>
        </w:r>
        <w:r w:rsidR="003F24C0" w:rsidRPr="008D1A46">
          <w:rPr>
            <w:noProof/>
            <w:webHidden/>
          </w:rPr>
          <w:fldChar w:fldCharType="end"/>
        </w:r>
      </w:hyperlink>
    </w:p>
    <w:p w14:paraId="788AEC53" w14:textId="6C29DE3F" w:rsidR="003F24C0" w:rsidRPr="008D1A46" w:rsidRDefault="002F7E46" w:rsidP="0059511E">
      <w:pPr>
        <w:pStyle w:val="TableofFigures"/>
        <w:tabs>
          <w:tab w:val="right" w:leader="dot" w:pos="9010"/>
        </w:tabs>
        <w:spacing w:line="360" w:lineRule="auto"/>
        <w:rPr>
          <w:rFonts w:eastAsiaTheme="minorEastAsia" w:cstheme="minorBidi"/>
          <w:caps w:val="0"/>
          <w:noProof/>
          <w:lang w:eastAsia="en-GB"/>
        </w:rPr>
      </w:pPr>
      <w:hyperlink r:id="rId41" w:anchor="_Toc59633666" w:history="1">
        <w:r w:rsidR="003F24C0" w:rsidRPr="00CB576B">
          <w:rPr>
            <w:rStyle w:val="Hyperlink"/>
            <w:caps w:val="0"/>
            <w:noProof/>
            <w:color w:val="auto"/>
            <w:u w:val="none"/>
          </w:rPr>
          <w:t xml:space="preserve">Figure 4.3 </w:t>
        </w:r>
        <w:r w:rsidR="0041368A" w:rsidRPr="00CB576B">
          <w:rPr>
            <w:rStyle w:val="Hyperlink"/>
            <w:caps w:val="0"/>
            <w:noProof/>
            <w:color w:val="auto"/>
            <w:u w:val="none"/>
          </w:rPr>
          <w:t xml:space="preserve">Positive ion mode nanospray spectrum: </w:t>
        </w:r>
        <w:r w:rsidR="003F24C0" w:rsidRPr="00CB576B">
          <w:rPr>
            <w:rStyle w:val="Hyperlink"/>
            <w:caps w:val="0"/>
            <w:noProof/>
            <w:color w:val="auto"/>
            <w:u w:val="none"/>
          </w:rPr>
          <w:t>metronidazole</w:t>
        </w:r>
        <w:r w:rsidR="0041368A" w:rsidRPr="00CB576B">
          <w:rPr>
            <w:rStyle w:val="Hyperlink"/>
            <w:caps w:val="0"/>
            <w:noProof/>
            <w:color w:val="auto"/>
            <w:u w:val="none"/>
          </w:rPr>
          <w:t xml:space="preserve"> – dosing solution</w:t>
        </w:r>
        <w:r w:rsidR="003F24C0" w:rsidRPr="00CB576B">
          <w:rPr>
            <w:noProof/>
            <w:webHidden/>
          </w:rPr>
          <w:tab/>
        </w:r>
        <w:r w:rsidR="003F24C0" w:rsidRPr="008D1A46">
          <w:rPr>
            <w:noProof/>
            <w:webHidden/>
          </w:rPr>
          <w:fldChar w:fldCharType="begin"/>
        </w:r>
        <w:r w:rsidR="003F24C0" w:rsidRPr="00CB576B">
          <w:rPr>
            <w:noProof/>
            <w:webHidden/>
          </w:rPr>
          <w:instrText xml:space="preserve"> PAGEREF _Toc59633666 \h </w:instrText>
        </w:r>
        <w:r w:rsidR="003F24C0" w:rsidRPr="008D1A46">
          <w:rPr>
            <w:noProof/>
            <w:webHidden/>
          </w:rPr>
        </w:r>
        <w:r w:rsidR="003F24C0" w:rsidRPr="008D1A46">
          <w:rPr>
            <w:noProof/>
            <w:webHidden/>
          </w:rPr>
          <w:fldChar w:fldCharType="separate"/>
        </w:r>
        <w:r w:rsidR="00F75B1B" w:rsidRPr="00CB576B">
          <w:rPr>
            <w:noProof/>
            <w:webHidden/>
          </w:rPr>
          <w:t>94</w:t>
        </w:r>
        <w:r w:rsidR="003F24C0" w:rsidRPr="008D1A46">
          <w:rPr>
            <w:noProof/>
            <w:webHidden/>
          </w:rPr>
          <w:fldChar w:fldCharType="end"/>
        </w:r>
      </w:hyperlink>
    </w:p>
    <w:p w14:paraId="350546FE" w14:textId="6DAA1218" w:rsidR="00391734" w:rsidRPr="009A00CF" w:rsidRDefault="003F24C0" w:rsidP="008D1A46">
      <w:pPr>
        <w:spacing w:line="360" w:lineRule="auto"/>
        <w:rPr>
          <w:sz w:val="28"/>
          <w:szCs w:val="28"/>
        </w:rPr>
      </w:pPr>
      <w:r w:rsidRPr="008D1A46">
        <w:rPr>
          <w:sz w:val="20"/>
          <w:szCs w:val="20"/>
        </w:rPr>
        <w:fldChar w:fldCharType="end"/>
      </w:r>
    </w:p>
    <w:p w14:paraId="2A87A758" w14:textId="29920434" w:rsidR="00AF0487" w:rsidRPr="009A00CF" w:rsidRDefault="00AF0487" w:rsidP="0059511E">
      <w:pPr>
        <w:pStyle w:val="Heading1"/>
        <w:spacing w:line="360" w:lineRule="auto"/>
      </w:pPr>
      <w:bookmarkStart w:id="3" w:name="_Toc68085903"/>
      <w:r w:rsidRPr="009A00CF">
        <w:lastRenderedPageBreak/>
        <w:t>List of tables</w:t>
      </w:r>
      <w:bookmarkEnd w:id="3"/>
    </w:p>
    <w:p w14:paraId="5BFEDF23" w14:textId="7F20B787" w:rsidR="00391734" w:rsidRPr="00DF48FB" w:rsidRDefault="00391734" w:rsidP="0059511E">
      <w:pPr>
        <w:pStyle w:val="TableofFigures"/>
        <w:tabs>
          <w:tab w:val="right" w:leader="dot" w:pos="9010"/>
        </w:tabs>
        <w:spacing w:line="360" w:lineRule="auto"/>
        <w:rPr>
          <w:rFonts w:eastAsiaTheme="minorEastAsia" w:cstheme="minorBidi"/>
          <w:caps w:val="0"/>
          <w:noProof/>
          <w:lang w:eastAsia="en-GB"/>
        </w:rPr>
      </w:pPr>
      <w:r w:rsidRPr="00DF48FB">
        <w:fldChar w:fldCharType="begin"/>
      </w:r>
      <w:r w:rsidRPr="00DF48FB">
        <w:instrText xml:space="preserve"> TOC \h \z \t "Caption" \c </w:instrText>
      </w:r>
      <w:r w:rsidRPr="00DF48FB">
        <w:fldChar w:fldCharType="separate"/>
      </w:r>
      <w:hyperlink w:anchor="_Toc59633628" w:history="1">
        <w:r w:rsidRPr="00DF48FB">
          <w:rPr>
            <w:rStyle w:val="Hyperlink"/>
            <w:caps w:val="0"/>
            <w:noProof/>
          </w:rPr>
          <w:t>Table 2.1 Excretion rate and wastewater treatment plant removal efficiencies for antiepileptic compounds</w:t>
        </w:r>
        <w:r w:rsidRPr="00DF48FB">
          <w:rPr>
            <w:noProof/>
            <w:webHidden/>
          </w:rPr>
          <w:tab/>
        </w:r>
        <w:r w:rsidRPr="00DF48FB">
          <w:rPr>
            <w:noProof/>
            <w:webHidden/>
          </w:rPr>
          <w:fldChar w:fldCharType="begin"/>
        </w:r>
        <w:r w:rsidRPr="00DF48FB">
          <w:rPr>
            <w:noProof/>
            <w:webHidden/>
          </w:rPr>
          <w:instrText xml:space="preserve"> PAGEREF _Toc59633628 \h </w:instrText>
        </w:r>
        <w:r w:rsidRPr="00DF48FB">
          <w:rPr>
            <w:noProof/>
            <w:webHidden/>
          </w:rPr>
        </w:r>
        <w:r w:rsidRPr="00DF48FB">
          <w:rPr>
            <w:noProof/>
            <w:webHidden/>
          </w:rPr>
          <w:fldChar w:fldCharType="separate"/>
        </w:r>
        <w:r w:rsidR="00F75B1B" w:rsidRPr="00DF48FB">
          <w:rPr>
            <w:noProof/>
            <w:webHidden/>
          </w:rPr>
          <w:t>20</w:t>
        </w:r>
        <w:r w:rsidRPr="00DF48FB">
          <w:rPr>
            <w:noProof/>
            <w:webHidden/>
          </w:rPr>
          <w:fldChar w:fldCharType="end"/>
        </w:r>
      </w:hyperlink>
    </w:p>
    <w:p w14:paraId="6BB517FD" w14:textId="275AE4FC" w:rsidR="00391734" w:rsidRPr="00DF48FB" w:rsidRDefault="002F7E46" w:rsidP="0059511E">
      <w:pPr>
        <w:pStyle w:val="TableofFigures"/>
        <w:tabs>
          <w:tab w:val="right" w:leader="dot" w:pos="9010"/>
        </w:tabs>
        <w:spacing w:line="360" w:lineRule="auto"/>
        <w:rPr>
          <w:rFonts w:eastAsiaTheme="minorEastAsia" w:cstheme="minorBidi"/>
          <w:caps w:val="0"/>
          <w:noProof/>
          <w:lang w:eastAsia="en-GB"/>
        </w:rPr>
      </w:pPr>
      <w:hyperlink w:anchor="_Toc59633631" w:history="1">
        <w:r w:rsidR="00391734" w:rsidRPr="00DF48FB">
          <w:rPr>
            <w:rStyle w:val="Hyperlink"/>
            <w:caps w:val="0"/>
            <w:noProof/>
          </w:rPr>
          <w:t>Table 2.2 Calculated maximum and minimum PECS for antiepileptic compounds</w:t>
        </w:r>
        <w:r w:rsidR="00391734" w:rsidRPr="00DF48FB">
          <w:rPr>
            <w:noProof/>
            <w:webHidden/>
          </w:rPr>
          <w:tab/>
        </w:r>
        <w:r w:rsidR="00391734" w:rsidRPr="00DF48FB">
          <w:rPr>
            <w:noProof/>
            <w:webHidden/>
          </w:rPr>
          <w:fldChar w:fldCharType="begin"/>
        </w:r>
        <w:r w:rsidR="00391734" w:rsidRPr="00DF48FB">
          <w:rPr>
            <w:noProof/>
            <w:webHidden/>
          </w:rPr>
          <w:instrText xml:space="preserve"> PAGEREF _Toc59633631 \h </w:instrText>
        </w:r>
        <w:r w:rsidR="00391734" w:rsidRPr="00DF48FB">
          <w:rPr>
            <w:noProof/>
            <w:webHidden/>
          </w:rPr>
        </w:r>
        <w:r w:rsidR="00391734" w:rsidRPr="00DF48FB">
          <w:rPr>
            <w:noProof/>
            <w:webHidden/>
          </w:rPr>
          <w:fldChar w:fldCharType="separate"/>
        </w:r>
        <w:r w:rsidR="00F75B1B" w:rsidRPr="00DF48FB">
          <w:rPr>
            <w:noProof/>
            <w:webHidden/>
          </w:rPr>
          <w:t>26</w:t>
        </w:r>
        <w:r w:rsidR="00391734" w:rsidRPr="00DF48FB">
          <w:rPr>
            <w:noProof/>
            <w:webHidden/>
          </w:rPr>
          <w:fldChar w:fldCharType="end"/>
        </w:r>
      </w:hyperlink>
    </w:p>
    <w:p w14:paraId="24C35F26" w14:textId="2D7979C2" w:rsidR="00391734" w:rsidRPr="00DF48FB" w:rsidRDefault="002F7E46" w:rsidP="0059511E">
      <w:pPr>
        <w:pStyle w:val="TableofFigures"/>
        <w:tabs>
          <w:tab w:val="right" w:leader="dot" w:pos="9010"/>
        </w:tabs>
        <w:spacing w:line="360" w:lineRule="auto"/>
        <w:rPr>
          <w:rFonts w:eastAsiaTheme="minorEastAsia" w:cstheme="minorBidi"/>
          <w:caps w:val="0"/>
          <w:noProof/>
          <w:lang w:eastAsia="en-GB"/>
        </w:rPr>
      </w:pPr>
      <w:hyperlink r:id="rId42" w:anchor="_Toc59633640" w:history="1">
        <w:r w:rsidR="00391734" w:rsidRPr="00DF48FB">
          <w:rPr>
            <w:rStyle w:val="Hyperlink"/>
            <w:caps w:val="0"/>
            <w:noProof/>
          </w:rPr>
          <w:t>Table 3.1 Capillary-pulling program parameters.</w:t>
        </w:r>
        <w:r w:rsidR="00391734" w:rsidRPr="00DF48FB">
          <w:rPr>
            <w:noProof/>
            <w:webHidden/>
          </w:rPr>
          <w:tab/>
        </w:r>
        <w:r w:rsidR="00391734" w:rsidRPr="00DF48FB">
          <w:rPr>
            <w:noProof/>
            <w:webHidden/>
          </w:rPr>
          <w:fldChar w:fldCharType="begin"/>
        </w:r>
        <w:r w:rsidR="00391734" w:rsidRPr="00DF48FB">
          <w:rPr>
            <w:noProof/>
            <w:webHidden/>
          </w:rPr>
          <w:instrText xml:space="preserve"> PAGEREF _Toc59633640 \h </w:instrText>
        </w:r>
        <w:r w:rsidR="00391734" w:rsidRPr="00DF48FB">
          <w:rPr>
            <w:noProof/>
            <w:webHidden/>
          </w:rPr>
        </w:r>
        <w:r w:rsidR="00391734" w:rsidRPr="00DF48FB">
          <w:rPr>
            <w:noProof/>
            <w:webHidden/>
          </w:rPr>
          <w:fldChar w:fldCharType="separate"/>
        </w:r>
        <w:r w:rsidR="00F75B1B" w:rsidRPr="00DF48FB">
          <w:rPr>
            <w:noProof/>
            <w:webHidden/>
          </w:rPr>
          <w:t>45</w:t>
        </w:r>
        <w:r w:rsidR="00391734" w:rsidRPr="00DF48FB">
          <w:rPr>
            <w:noProof/>
            <w:webHidden/>
          </w:rPr>
          <w:fldChar w:fldCharType="end"/>
        </w:r>
      </w:hyperlink>
    </w:p>
    <w:p w14:paraId="156A536D" w14:textId="1F77F934" w:rsidR="00391734" w:rsidRPr="00DF48FB" w:rsidRDefault="002F7E46" w:rsidP="0059511E">
      <w:pPr>
        <w:pStyle w:val="TableofFigures"/>
        <w:tabs>
          <w:tab w:val="right" w:leader="dot" w:pos="9010"/>
        </w:tabs>
        <w:spacing w:line="360" w:lineRule="auto"/>
        <w:rPr>
          <w:rFonts w:eastAsiaTheme="minorEastAsia" w:cstheme="minorBidi"/>
          <w:caps w:val="0"/>
          <w:noProof/>
          <w:lang w:eastAsia="en-GB"/>
        </w:rPr>
      </w:pPr>
      <w:hyperlink w:anchor="_Toc59633644" w:history="1">
        <w:r w:rsidR="00391734" w:rsidRPr="00DF48FB">
          <w:rPr>
            <w:rStyle w:val="Hyperlink"/>
            <w:caps w:val="0"/>
            <w:noProof/>
            <w:color w:val="auto"/>
            <w:u w:val="none"/>
          </w:rPr>
          <w:t>Table 3.2 Theoretical molecular masses of target analytes</w:t>
        </w:r>
        <w:r w:rsidR="00391734" w:rsidRPr="00DF48FB">
          <w:rPr>
            <w:noProof/>
            <w:webHidden/>
          </w:rPr>
          <w:tab/>
        </w:r>
        <w:r w:rsidR="00391734" w:rsidRPr="00DF48FB">
          <w:rPr>
            <w:noProof/>
            <w:webHidden/>
          </w:rPr>
          <w:fldChar w:fldCharType="begin"/>
        </w:r>
        <w:r w:rsidR="00391734" w:rsidRPr="00DF48FB">
          <w:rPr>
            <w:noProof/>
            <w:webHidden/>
          </w:rPr>
          <w:instrText xml:space="preserve"> PAGEREF _Toc59633644 \h </w:instrText>
        </w:r>
        <w:r w:rsidR="00391734" w:rsidRPr="00DF48FB">
          <w:rPr>
            <w:noProof/>
            <w:webHidden/>
          </w:rPr>
        </w:r>
        <w:r w:rsidR="00391734" w:rsidRPr="00DF48FB">
          <w:rPr>
            <w:noProof/>
            <w:webHidden/>
          </w:rPr>
          <w:fldChar w:fldCharType="separate"/>
        </w:r>
        <w:r w:rsidR="00F75B1B" w:rsidRPr="00DF48FB">
          <w:rPr>
            <w:noProof/>
            <w:webHidden/>
          </w:rPr>
          <w:t>48</w:t>
        </w:r>
        <w:r w:rsidR="00391734" w:rsidRPr="00DF48FB">
          <w:rPr>
            <w:noProof/>
            <w:webHidden/>
          </w:rPr>
          <w:fldChar w:fldCharType="end"/>
        </w:r>
      </w:hyperlink>
    </w:p>
    <w:p w14:paraId="2B0F2895" w14:textId="37D40C4F" w:rsidR="00391734" w:rsidRPr="00DF48FB" w:rsidRDefault="002F7E46" w:rsidP="0059511E">
      <w:pPr>
        <w:pStyle w:val="TableofFigures"/>
        <w:tabs>
          <w:tab w:val="right" w:leader="dot" w:pos="9010"/>
        </w:tabs>
        <w:spacing w:line="360" w:lineRule="auto"/>
        <w:rPr>
          <w:rFonts w:eastAsiaTheme="minorEastAsia" w:cstheme="minorBidi"/>
          <w:caps w:val="0"/>
          <w:noProof/>
          <w:lang w:eastAsia="en-GB"/>
        </w:rPr>
      </w:pPr>
      <w:hyperlink w:anchor="_Toc59633646" w:history="1">
        <w:r w:rsidR="00391734" w:rsidRPr="00DF48FB">
          <w:rPr>
            <w:rStyle w:val="Hyperlink"/>
            <w:caps w:val="0"/>
            <w:noProof/>
            <w:color w:val="auto"/>
            <w:u w:val="none"/>
          </w:rPr>
          <w:t>Table 3.3 Total number of replicates analysed per pharmaceutical treatment condition and plant species.</w:t>
        </w:r>
        <w:r w:rsidR="00391734" w:rsidRPr="00DF48FB">
          <w:rPr>
            <w:noProof/>
            <w:webHidden/>
          </w:rPr>
          <w:tab/>
        </w:r>
        <w:r w:rsidR="00391734" w:rsidRPr="00DF48FB">
          <w:rPr>
            <w:noProof/>
            <w:webHidden/>
          </w:rPr>
          <w:fldChar w:fldCharType="begin"/>
        </w:r>
        <w:r w:rsidR="00391734" w:rsidRPr="00DF48FB">
          <w:rPr>
            <w:noProof/>
            <w:webHidden/>
          </w:rPr>
          <w:instrText xml:space="preserve"> PAGEREF _Toc59633646 \h </w:instrText>
        </w:r>
        <w:r w:rsidR="00391734" w:rsidRPr="00DF48FB">
          <w:rPr>
            <w:noProof/>
            <w:webHidden/>
          </w:rPr>
        </w:r>
        <w:r w:rsidR="00391734" w:rsidRPr="00DF48FB">
          <w:rPr>
            <w:noProof/>
            <w:webHidden/>
          </w:rPr>
          <w:fldChar w:fldCharType="separate"/>
        </w:r>
        <w:r w:rsidR="00F75B1B" w:rsidRPr="00DF48FB">
          <w:rPr>
            <w:noProof/>
            <w:webHidden/>
          </w:rPr>
          <w:t>55</w:t>
        </w:r>
        <w:r w:rsidR="00391734" w:rsidRPr="00DF48FB">
          <w:rPr>
            <w:noProof/>
            <w:webHidden/>
          </w:rPr>
          <w:fldChar w:fldCharType="end"/>
        </w:r>
      </w:hyperlink>
    </w:p>
    <w:p w14:paraId="60070C07" w14:textId="1198794D" w:rsidR="00391734" w:rsidRPr="00DF48FB" w:rsidRDefault="002F7E46" w:rsidP="0059511E">
      <w:pPr>
        <w:pStyle w:val="TableofFigures"/>
        <w:tabs>
          <w:tab w:val="right" w:leader="dot" w:pos="9010"/>
        </w:tabs>
        <w:spacing w:line="360" w:lineRule="auto"/>
        <w:rPr>
          <w:rFonts w:eastAsiaTheme="minorEastAsia" w:cstheme="minorBidi"/>
          <w:caps w:val="0"/>
          <w:noProof/>
          <w:lang w:eastAsia="en-GB"/>
        </w:rPr>
      </w:pPr>
      <w:hyperlink w:anchor="_Toc59633659" w:history="1">
        <w:r w:rsidR="00391734" w:rsidRPr="00DF48FB">
          <w:rPr>
            <w:rStyle w:val="Hyperlink"/>
            <w:caps w:val="0"/>
            <w:noProof/>
            <w:color w:val="auto"/>
            <w:u w:val="none"/>
          </w:rPr>
          <w:t>Table 3.4 Summary of results</w:t>
        </w:r>
        <w:r w:rsidR="00391734" w:rsidRPr="00DF48FB">
          <w:rPr>
            <w:noProof/>
            <w:webHidden/>
          </w:rPr>
          <w:tab/>
        </w:r>
        <w:r w:rsidR="00391734" w:rsidRPr="00DF48FB">
          <w:rPr>
            <w:noProof/>
            <w:webHidden/>
          </w:rPr>
          <w:fldChar w:fldCharType="begin"/>
        </w:r>
        <w:r w:rsidR="00391734" w:rsidRPr="00DF48FB">
          <w:rPr>
            <w:noProof/>
            <w:webHidden/>
          </w:rPr>
          <w:instrText xml:space="preserve"> PAGEREF _Toc59633659 \h </w:instrText>
        </w:r>
        <w:r w:rsidR="00391734" w:rsidRPr="00DF48FB">
          <w:rPr>
            <w:noProof/>
            <w:webHidden/>
          </w:rPr>
        </w:r>
        <w:r w:rsidR="00391734" w:rsidRPr="00DF48FB">
          <w:rPr>
            <w:noProof/>
            <w:webHidden/>
          </w:rPr>
          <w:fldChar w:fldCharType="separate"/>
        </w:r>
        <w:r w:rsidR="00F75B1B" w:rsidRPr="00DF48FB">
          <w:rPr>
            <w:noProof/>
            <w:webHidden/>
          </w:rPr>
          <w:t>73</w:t>
        </w:r>
        <w:r w:rsidR="00391734" w:rsidRPr="00DF48FB">
          <w:rPr>
            <w:noProof/>
            <w:webHidden/>
          </w:rPr>
          <w:fldChar w:fldCharType="end"/>
        </w:r>
      </w:hyperlink>
    </w:p>
    <w:p w14:paraId="11CC606F" w14:textId="5FF2514C" w:rsidR="00391734" w:rsidRPr="00DF48FB" w:rsidRDefault="002F7E46" w:rsidP="0059511E">
      <w:pPr>
        <w:pStyle w:val="TableofFigures"/>
        <w:tabs>
          <w:tab w:val="right" w:leader="dot" w:pos="9010"/>
        </w:tabs>
        <w:spacing w:line="360" w:lineRule="auto"/>
        <w:rPr>
          <w:rFonts w:eastAsiaTheme="minorEastAsia" w:cstheme="minorBidi"/>
          <w:caps w:val="0"/>
          <w:noProof/>
          <w:lang w:eastAsia="en-GB"/>
        </w:rPr>
      </w:pPr>
      <w:hyperlink w:anchor="_Toc59633661" w:history="1">
        <w:r w:rsidR="00391734" w:rsidRPr="00DF48FB">
          <w:rPr>
            <w:rStyle w:val="Hyperlink"/>
            <w:caps w:val="0"/>
            <w:noProof/>
            <w:color w:val="auto"/>
            <w:u w:val="none"/>
          </w:rPr>
          <w:t>Table 4.1 Chemical properties and characteristics of study antibiotics.</w:t>
        </w:r>
        <w:r w:rsidR="00391734" w:rsidRPr="00DF48FB">
          <w:rPr>
            <w:noProof/>
            <w:webHidden/>
          </w:rPr>
          <w:tab/>
        </w:r>
        <w:r w:rsidR="00391734" w:rsidRPr="00DF48FB">
          <w:rPr>
            <w:noProof/>
            <w:webHidden/>
          </w:rPr>
          <w:fldChar w:fldCharType="begin"/>
        </w:r>
        <w:r w:rsidR="00391734" w:rsidRPr="00DF48FB">
          <w:rPr>
            <w:noProof/>
            <w:webHidden/>
          </w:rPr>
          <w:instrText xml:space="preserve"> PAGEREF _Toc59633661 \h </w:instrText>
        </w:r>
        <w:r w:rsidR="00391734" w:rsidRPr="00DF48FB">
          <w:rPr>
            <w:noProof/>
            <w:webHidden/>
          </w:rPr>
        </w:r>
        <w:r w:rsidR="00391734" w:rsidRPr="00DF48FB">
          <w:rPr>
            <w:noProof/>
            <w:webHidden/>
          </w:rPr>
          <w:fldChar w:fldCharType="separate"/>
        </w:r>
        <w:r w:rsidR="00F75B1B" w:rsidRPr="00DF48FB">
          <w:rPr>
            <w:noProof/>
            <w:webHidden/>
          </w:rPr>
          <w:t>84</w:t>
        </w:r>
        <w:r w:rsidR="00391734" w:rsidRPr="00DF48FB">
          <w:rPr>
            <w:noProof/>
            <w:webHidden/>
          </w:rPr>
          <w:fldChar w:fldCharType="end"/>
        </w:r>
      </w:hyperlink>
    </w:p>
    <w:p w14:paraId="689C3A12" w14:textId="249EA8D3" w:rsidR="00391734" w:rsidRPr="00DF48FB" w:rsidRDefault="002F7E46" w:rsidP="0059511E">
      <w:pPr>
        <w:pStyle w:val="TableofFigures"/>
        <w:tabs>
          <w:tab w:val="right" w:leader="dot" w:pos="9010"/>
        </w:tabs>
        <w:spacing w:line="360" w:lineRule="auto"/>
        <w:rPr>
          <w:rStyle w:val="Hyperlink"/>
          <w:noProof/>
          <w:color w:val="auto"/>
          <w:u w:val="none"/>
        </w:rPr>
      </w:pPr>
      <w:hyperlink w:anchor="_Toc59633662" w:history="1">
        <w:r w:rsidR="00391734" w:rsidRPr="00DF48FB">
          <w:rPr>
            <w:rStyle w:val="Hyperlink"/>
            <w:caps w:val="0"/>
            <w:noProof/>
            <w:color w:val="auto"/>
            <w:u w:val="none"/>
          </w:rPr>
          <w:t>Table 4.2 Antibiotic compounds used and dosing solution concentrations.</w:t>
        </w:r>
        <w:r w:rsidR="00391734" w:rsidRPr="00DF48FB">
          <w:rPr>
            <w:noProof/>
            <w:webHidden/>
          </w:rPr>
          <w:tab/>
        </w:r>
        <w:r w:rsidR="00391734" w:rsidRPr="00DF48FB">
          <w:rPr>
            <w:noProof/>
            <w:webHidden/>
          </w:rPr>
          <w:fldChar w:fldCharType="begin"/>
        </w:r>
        <w:r w:rsidR="00391734" w:rsidRPr="00DF48FB">
          <w:rPr>
            <w:noProof/>
            <w:webHidden/>
          </w:rPr>
          <w:instrText xml:space="preserve"> PAGEREF _Toc59633662 \h </w:instrText>
        </w:r>
        <w:r w:rsidR="00391734" w:rsidRPr="00DF48FB">
          <w:rPr>
            <w:noProof/>
            <w:webHidden/>
          </w:rPr>
        </w:r>
        <w:r w:rsidR="00391734" w:rsidRPr="00DF48FB">
          <w:rPr>
            <w:noProof/>
            <w:webHidden/>
          </w:rPr>
          <w:fldChar w:fldCharType="separate"/>
        </w:r>
        <w:r w:rsidR="00F75B1B" w:rsidRPr="00DF48FB">
          <w:rPr>
            <w:noProof/>
            <w:webHidden/>
          </w:rPr>
          <w:t>85</w:t>
        </w:r>
        <w:r w:rsidR="00391734" w:rsidRPr="00DF48FB">
          <w:rPr>
            <w:noProof/>
            <w:webHidden/>
          </w:rPr>
          <w:fldChar w:fldCharType="end"/>
        </w:r>
      </w:hyperlink>
    </w:p>
    <w:p w14:paraId="2FB1B66C" w14:textId="599CED18" w:rsidR="0059511E" w:rsidRPr="00DF48FB" w:rsidRDefault="0059511E" w:rsidP="0059511E">
      <w:pPr>
        <w:pStyle w:val="TableofFigures"/>
        <w:tabs>
          <w:tab w:val="right" w:leader="dot" w:pos="9010"/>
        </w:tabs>
        <w:spacing w:line="360" w:lineRule="auto"/>
        <w:ind w:left="0" w:firstLine="0"/>
        <w:rPr>
          <w:caps w:val="0"/>
          <w:noProof/>
        </w:rPr>
      </w:pPr>
      <w:r w:rsidRPr="00DF48FB">
        <w:rPr>
          <w:rStyle w:val="Hyperlink"/>
          <w:caps w:val="0"/>
          <w:noProof/>
          <w:color w:val="auto"/>
          <w:u w:val="none"/>
        </w:rPr>
        <w:t>Table 4.3 Summary of samples</w:t>
      </w:r>
      <w:r w:rsidRPr="00DF48FB">
        <w:rPr>
          <w:noProof/>
          <w:webHidden/>
        </w:rPr>
        <w:tab/>
        <w:t>90</w:t>
      </w:r>
    </w:p>
    <w:p w14:paraId="1B374C2A" w14:textId="3D0EEB88" w:rsidR="00391734" w:rsidRPr="00DF48FB" w:rsidRDefault="002F7E46" w:rsidP="0059511E">
      <w:pPr>
        <w:pStyle w:val="TableofFigures"/>
        <w:tabs>
          <w:tab w:val="right" w:leader="dot" w:pos="9010"/>
        </w:tabs>
        <w:spacing w:line="360" w:lineRule="auto"/>
        <w:rPr>
          <w:rFonts w:eastAsiaTheme="minorEastAsia" w:cstheme="minorBidi"/>
          <w:caps w:val="0"/>
          <w:noProof/>
          <w:lang w:eastAsia="en-GB"/>
        </w:rPr>
      </w:pPr>
      <w:hyperlink w:anchor="_Toc59633665" w:history="1">
        <w:r w:rsidR="00391734" w:rsidRPr="00DF48FB">
          <w:rPr>
            <w:rStyle w:val="Hyperlink"/>
            <w:caps w:val="0"/>
            <w:noProof/>
            <w:color w:val="auto"/>
            <w:u w:val="none"/>
          </w:rPr>
          <w:t>Table 4.4 Theoretical monoisotopic masses of target compounds</w:t>
        </w:r>
        <w:r w:rsidR="00391734" w:rsidRPr="00DF48FB">
          <w:rPr>
            <w:noProof/>
            <w:webHidden/>
          </w:rPr>
          <w:tab/>
        </w:r>
        <w:r w:rsidR="00391734" w:rsidRPr="00DF48FB">
          <w:rPr>
            <w:noProof/>
            <w:webHidden/>
          </w:rPr>
          <w:fldChar w:fldCharType="begin"/>
        </w:r>
        <w:r w:rsidR="00391734" w:rsidRPr="00DF48FB">
          <w:rPr>
            <w:noProof/>
            <w:webHidden/>
          </w:rPr>
          <w:instrText xml:space="preserve"> PAGEREF _Toc59633665 \h </w:instrText>
        </w:r>
        <w:r w:rsidR="00391734" w:rsidRPr="00DF48FB">
          <w:rPr>
            <w:noProof/>
            <w:webHidden/>
          </w:rPr>
        </w:r>
        <w:r w:rsidR="00391734" w:rsidRPr="00DF48FB">
          <w:rPr>
            <w:noProof/>
            <w:webHidden/>
          </w:rPr>
          <w:fldChar w:fldCharType="separate"/>
        </w:r>
        <w:r w:rsidR="00F75B1B" w:rsidRPr="00DF48FB">
          <w:rPr>
            <w:noProof/>
            <w:webHidden/>
          </w:rPr>
          <w:t>92</w:t>
        </w:r>
        <w:r w:rsidR="00391734" w:rsidRPr="00DF48FB">
          <w:rPr>
            <w:noProof/>
            <w:webHidden/>
          </w:rPr>
          <w:fldChar w:fldCharType="end"/>
        </w:r>
      </w:hyperlink>
    </w:p>
    <w:p w14:paraId="2A9A1554" w14:textId="659FBA7A" w:rsidR="00391734" w:rsidRPr="00DF48FB" w:rsidRDefault="002F7E46" w:rsidP="0059511E">
      <w:pPr>
        <w:pStyle w:val="TableofFigures"/>
        <w:tabs>
          <w:tab w:val="right" w:leader="dot" w:pos="9010"/>
        </w:tabs>
        <w:spacing w:line="360" w:lineRule="auto"/>
        <w:rPr>
          <w:rFonts w:eastAsiaTheme="minorEastAsia" w:cstheme="minorBidi"/>
          <w:caps w:val="0"/>
          <w:noProof/>
          <w:lang w:eastAsia="en-GB"/>
        </w:rPr>
      </w:pPr>
      <w:hyperlink w:anchor="_Toc59633667" w:history="1">
        <w:r w:rsidR="00391734" w:rsidRPr="00DF48FB">
          <w:rPr>
            <w:rStyle w:val="Hyperlink"/>
            <w:caps w:val="0"/>
            <w:noProof/>
            <w:color w:val="auto"/>
            <w:u w:val="none"/>
          </w:rPr>
          <w:t>Table 4.5 Mass calibration of the Orbitrap mass spectrometer.</w:t>
        </w:r>
        <w:r w:rsidR="00391734" w:rsidRPr="00DF48FB">
          <w:rPr>
            <w:noProof/>
            <w:webHidden/>
          </w:rPr>
          <w:tab/>
        </w:r>
        <w:r w:rsidR="00391734" w:rsidRPr="00DF48FB">
          <w:rPr>
            <w:noProof/>
            <w:webHidden/>
          </w:rPr>
          <w:fldChar w:fldCharType="begin"/>
        </w:r>
        <w:r w:rsidR="00391734" w:rsidRPr="00DF48FB">
          <w:rPr>
            <w:noProof/>
            <w:webHidden/>
          </w:rPr>
          <w:instrText xml:space="preserve"> PAGEREF _Toc59633667 \h </w:instrText>
        </w:r>
        <w:r w:rsidR="00391734" w:rsidRPr="00DF48FB">
          <w:rPr>
            <w:noProof/>
            <w:webHidden/>
          </w:rPr>
        </w:r>
        <w:r w:rsidR="00391734" w:rsidRPr="00DF48FB">
          <w:rPr>
            <w:noProof/>
            <w:webHidden/>
          </w:rPr>
          <w:fldChar w:fldCharType="separate"/>
        </w:r>
        <w:r w:rsidR="00F75B1B" w:rsidRPr="00DF48FB">
          <w:rPr>
            <w:noProof/>
            <w:webHidden/>
          </w:rPr>
          <w:t>95</w:t>
        </w:r>
        <w:r w:rsidR="00391734" w:rsidRPr="00DF48FB">
          <w:rPr>
            <w:noProof/>
            <w:webHidden/>
          </w:rPr>
          <w:fldChar w:fldCharType="end"/>
        </w:r>
      </w:hyperlink>
    </w:p>
    <w:p w14:paraId="74310BF5" w14:textId="727FB151" w:rsidR="00391734" w:rsidRPr="00DF48FB" w:rsidRDefault="002F7E46" w:rsidP="0059511E">
      <w:pPr>
        <w:pStyle w:val="TableofFigures"/>
        <w:tabs>
          <w:tab w:val="right" w:leader="dot" w:pos="9010"/>
        </w:tabs>
        <w:spacing w:line="360" w:lineRule="auto"/>
        <w:rPr>
          <w:noProof/>
        </w:rPr>
      </w:pPr>
      <w:hyperlink w:anchor="_Toc59633668" w:history="1">
        <w:r w:rsidR="00391734" w:rsidRPr="00DF48FB">
          <w:rPr>
            <w:rStyle w:val="Hyperlink"/>
            <w:caps w:val="0"/>
            <w:noProof/>
            <w:color w:val="auto"/>
            <w:u w:val="none"/>
          </w:rPr>
          <w:t>Table 4.6 Summary of the detected signals: metronidazole.</w:t>
        </w:r>
        <w:r w:rsidR="00391734" w:rsidRPr="00DF48FB">
          <w:rPr>
            <w:noProof/>
            <w:webHidden/>
          </w:rPr>
          <w:tab/>
        </w:r>
        <w:r w:rsidR="00391734" w:rsidRPr="00DF48FB">
          <w:rPr>
            <w:noProof/>
            <w:webHidden/>
          </w:rPr>
          <w:fldChar w:fldCharType="begin"/>
        </w:r>
        <w:r w:rsidR="00391734" w:rsidRPr="00DF48FB">
          <w:rPr>
            <w:noProof/>
            <w:webHidden/>
          </w:rPr>
          <w:instrText xml:space="preserve"> PAGEREF _Toc59633668 \h </w:instrText>
        </w:r>
        <w:r w:rsidR="00391734" w:rsidRPr="00DF48FB">
          <w:rPr>
            <w:noProof/>
            <w:webHidden/>
          </w:rPr>
        </w:r>
        <w:r w:rsidR="00391734" w:rsidRPr="00DF48FB">
          <w:rPr>
            <w:noProof/>
            <w:webHidden/>
          </w:rPr>
          <w:fldChar w:fldCharType="separate"/>
        </w:r>
        <w:r w:rsidR="00F75B1B" w:rsidRPr="00DF48FB">
          <w:rPr>
            <w:noProof/>
            <w:webHidden/>
          </w:rPr>
          <w:t>97</w:t>
        </w:r>
        <w:r w:rsidR="00391734" w:rsidRPr="00DF48FB">
          <w:rPr>
            <w:noProof/>
            <w:webHidden/>
          </w:rPr>
          <w:fldChar w:fldCharType="end"/>
        </w:r>
      </w:hyperlink>
    </w:p>
    <w:p w14:paraId="27C261A5" w14:textId="4383350E" w:rsidR="00DF48FB" w:rsidRPr="00DF48FB" w:rsidRDefault="00DF48FB" w:rsidP="00DF48FB">
      <w:pPr>
        <w:rPr>
          <w:sz w:val="20"/>
          <w:szCs w:val="20"/>
        </w:rPr>
      </w:pPr>
      <w:r w:rsidRPr="00DF48FB">
        <w:rPr>
          <w:sz w:val="20"/>
          <w:szCs w:val="20"/>
        </w:rPr>
        <w:t>Table 4.6a Summary of detected signals in holding solutions: metronidazole………………………………</w:t>
      </w:r>
      <w:r>
        <w:rPr>
          <w:sz w:val="20"/>
          <w:szCs w:val="20"/>
        </w:rPr>
        <w:t>………………</w:t>
      </w:r>
      <w:r w:rsidRPr="00DF48FB">
        <w:rPr>
          <w:sz w:val="20"/>
          <w:szCs w:val="20"/>
        </w:rPr>
        <w:t>….98</w:t>
      </w:r>
    </w:p>
    <w:p w14:paraId="18A4AB0B" w14:textId="7B48B0F0" w:rsidR="00391734" w:rsidRDefault="002F7E46" w:rsidP="0059511E">
      <w:pPr>
        <w:pStyle w:val="TableofFigures"/>
        <w:tabs>
          <w:tab w:val="right" w:leader="dot" w:pos="9010"/>
        </w:tabs>
        <w:spacing w:line="360" w:lineRule="auto"/>
        <w:rPr>
          <w:noProof/>
        </w:rPr>
      </w:pPr>
      <w:hyperlink w:anchor="_Toc59633669" w:history="1">
        <w:r w:rsidR="00391734" w:rsidRPr="00DF48FB">
          <w:rPr>
            <w:rStyle w:val="Hyperlink"/>
            <w:caps w:val="0"/>
            <w:noProof/>
            <w:color w:val="auto"/>
            <w:u w:val="none"/>
          </w:rPr>
          <w:t>Table 4.7  Summary of detected signals: metronidazole transformation products</w:t>
        </w:r>
        <w:r w:rsidR="00391734" w:rsidRPr="00DF48FB">
          <w:rPr>
            <w:noProof/>
            <w:webHidden/>
          </w:rPr>
          <w:tab/>
        </w:r>
        <w:r w:rsidR="00391734" w:rsidRPr="00DF48FB">
          <w:rPr>
            <w:noProof/>
            <w:webHidden/>
          </w:rPr>
          <w:fldChar w:fldCharType="begin"/>
        </w:r>
        <w:r w:rsidR="00391734" w:rsidRPr="00DF48FB">
          <w:rPr>
            <w:noProof/>
            <w:webHidden/>
          </w:rPr>
          <w:instrText xml:space="preserve"> PAGEREF _Toc59633669 \h </w:instrText>
        </w:r>
        <w:r w:rsidR="00391734" w:rsidRPr="00DF48FB">
          <w:rPr>
            <w:noProof/>
            <w:webHidden/>
          </w:rPr>
        </w:r>
        <w:r w:rsidR="00391734" w:rsidRPr="00DF48FB">
          <w:rPr>
            <w:noProof/>
            <w:webHidden/>
          </w:rPr>
          <w:fldChar w:fldCharType="separate"/>
        </w:r>
        <w:r w:rsidR="00F75B1B" w:rsidRPr="00DF48FB">
          <w:rPr>
            <w:noProof/>
            <w:webHidden/>
          </w:rPr>
          <w:t>99</w:t>
        </w:r>
        <w:r w:rsidR="00391734" w:rsidRPr="00DF48FB">
          <w:rPr>
            <w:noProof/>
            <w:webHidden/>
          </w:rPr>
          <w:fldChar w:fldCharType="end"/>
        </w:r>
      </w:hyperlink>
    </w:p>
    <w:p w14:paraId="76DADFF2" w14:textId="564C6138" w:rsidR="00DF48FB" w:rsidRPr="00DF48FB" w:rsidRDefault="00DF48FB" w:rsidP="00DF48FB">
      <w:pPr>
        <w:rPr>
          <w:sz w:val="20"/>
          <w:szCs w:val="20"/>
        </w:rPr>
      </w:pPr>
      <w:r w:rsidRPr="00DF48FB">
        <w:rPr>
          <w:sz w:val="20"/>
          <w:szCs w:val="20"/>
        </w:rPr>
        <w:t>Table 4.</w:t>
      </w:r>
      <w:r>
        <w:rPr>
          <w:sz w:val="20"/>
          <w:szCs w:val="20"/>
        </w:rPr>
        <w:t>7</w:t>
      </w:r>
      <w:r w:rsidRPr="00DF48FB">
        <w:rPr>
          <w:sz w:val="20"/>
          <w:szCs w:val="20"/>
        </w:rPr>
        <w:t xml:space="preserve">a Summary of detected signals in </w:t>
      </w:r>
      <w:r>
        <w:rPr>
          <w:sz w:val="20"/>
          <w:szCs w:val="20"/>
        </w:rPr>
        <w:t>dosing</w:t>
      </w:r>
      <w:r w:rsidRPr="00DF48FB">
        <w:rPr>
          <w:sz w:val="20"/>
          <w:szCs w:val="20"/>
        </w:rPr>
        <w:t xml:space="preserve"> solutions: metronidazole</w:t>
      </w:r>
      <w:r>
        <w:rPr>
          <w:sz w:val="20"/>
          <w:szCs w:val="20"/>
        </w:rPr>
        <w:t xml:space="preserve"> transformation products………….100</w:t>
      </w:r>
    </w:p>
    <w:p w14:paraId="00429459" w14:textId="1F86F936" w:rsidR="00391734" w:rsidRDefault="002F7E46" w:rsidP="0059511E">
      <w:pPr>
        <w:pStyle w:val="TableofFigures"/>
        <w:tabs>
          <w:tab w:val="right" w:leader="dot" w:pos="9010"/>
        </w:tabs>
        <w:spacing w:line="360" w:lineRule="auto"/>
        <w:rPr>
          <w:noProof/>
        </w:rPr>
      </w:pPr>
      <w:hyperlink w:anchor="_Toc59633670" w:history="1">
        <w:r w:rsidR="00391734" w:rsidRPr="00DF48FB">
          <w:rPr>
            <w:rStyle w:val="Hyperlink"/>
            <w:caps w:val="0"/>
            <w:noProof/>
            <w:color w:val="auto"/>
            <w:u w:val="none"/>
          </w:rPr>
          <w:t>Table 4.8  Summary of the detected signals: clarithromycin</w:t>
        </w:r>
        <w:r w:rsidR="00391734" w:rsidRPr="00DF48FB">
          <w:rPr>
            <w:noProof/>
            <w:webHidden/>
          </w:rPr>
          <w:tab/>
        </w:r>
        <w:r w:rsidR="00391734" w:rsidRPr="00DF48FB">
          <w:rPr>
            <w:noProof/>
            <w:webHidden/>
          </w:rPr>
          <w:fldChar w:fldCharType="begin"/>
        </w:r>
        <w:r w:rsidR="00391734" w:rsidRPr="00DF48FB">
          <w:rPr>
            <w:noProof/>
            <w:webHidden/>
          </w:rPr>
          <w:instrText xml:space="preserve"> PAGEREF _Toc59633670 \h </w:instrText>
        </w:r>
        <w:r w:rsidR="00391734" w:rsidRPr="00DF48FB">
          <w:rPr>
            <w:noProof/>
            <w:webHidden/>
          </w:rPr>
        </w:r>
        <w:r w:rsidR="00391734" w:rsidRPr="00DF48FB">
          <w:rPr>
            <w:noProof/>
            <w:webHidden/>
          </w:rPr>
          <w:fldChar w:fldCharType="separate"/>
        </w:r>
        <w:r w:rsidR="00F75B1B" w:rsidRPr="00DF48FB">
          <w:rPr>
            <w:noProof/>
            <w:webHidden/>
          </w:rPr>
          <w:t>102</w:t>
        </w:r>
        <w:r w:rsidR="00391734" w:rsidRPr="00DF48FB">
          <w:rPr>
            <w:noProof/>
            <w:webHidden/>
          </w:rPr>
          <w:fldChar w:fldCharType="end"/>
        </w:r>
      </w:hyperlink>
    </w:p>
    <w:p w14:paraId="18134172" w14:textId="74A827D2" w:rsidR="00DF48FB" w:rsidRPr="00DF48FB" w:rsidRDefault="00DF48FB" w:rsidP="00DF48FB">
      <w:pPr>
        <w:rPr>
          <w:sz w:val="20"/>
          <w:szCs w:val="20"/>
        </w:rPr>
      </w:pPr>
      <w:r w:rsidRPr="00DF48FB">
        <w:rPr>
          <w:sz w:val="20"/>
          <w:szCs w:val="20"/>
        </w:rPr>
        <w:t>Table 4.</w:t>
      </w:r>
      <w:r>
        <w:rPr>
          <w:sz w:val="20"/>
          <w:szCs w:val="20"/>
        </w:rPr>
        <w:t>8</w:t>
      </w:r>
      <w:r w:rsidRPr="00DF48FB">
        <w:rPr>
          <w:sz w:val="20"/>
          <w:szCs w:val="20"/>
        </w:rPr>
        <w:t xml:space="preserve">a Summary of detected signals in holding solutions: </w:t>
      </w:r>
      <w:r>
        <w:rPr>
          <w:sz w:val="20"/>
          <w:szCs w:val="20"/>
        </w:rPr>
        <w:t>clarithromycin</w:t>
      </w:r>
      <w:r w:rsidRPr="00DF48FB">
        <w:rPr>
          <w:sz w:val="20"/>
          <w:szCs w:val="20"/>
        </w:rPr>
        <w:t>…</w:t>
      </w:r>
      <w:r>
        <w:rPr>
          <w:sz w:val="20"/>
          <w:szCs w:val="20"/>
        </w:rPr>
        <w:t>…</w:t>
      </w:r>
      <w:r w:rsidRPr="00DF48FB">
        <w:rPr>
          <w:sz w:val="20"/>
          <w:szCs w:val="20"/>
        </w:rPr>
        <w:t>…………………………</w:t>
      </w:r>
      <w:r>
        <w:rPr>
          <w:sz w:val="20"/>
          <w:szCs w:val="20"/>
        </w:rPr>
        <w:t>…………….</w:t>
      </w:r>
      <w:r w:rsidRPr="00DF48FB">
        <w:rPr>
          <w:sz w:val="20"/>
          <w:szCs w:val="20"/>
        </w:rPr>
        <w:t>…</w:t>
      </w:r>
      <w:r>
        <w:rPr>
          <w:sz w:val="20"/>
          <w:szCs w:val="20"/>
        </w:rPr>
        <w:t>103</w:t>
      </w:r>
    </w:p>
    <w:p w14:paraId="1541DB86" w14:textId="4B3A8AC4" w:rsidR="00391734" w:rsidRDefault="002F7E46" w:rsidP="0059511E">
      <w:pPr>
        <w:pStyle w:val="TableofFigures"/>
        <w:tabs>
          <w:tab w:val="right" w:leader="dot" w:pos="9010"/>
        </w:tabs>
        <w:spacing w:line="360" w:lineRule="auto"/>
        <w:rPr>
          <w:noProof/>
        </w:rPr>
      </w:pPr>
      <w:hyperlink w:anchor="_Toc59633671" w:history="1">
        <w:r w:rsidR="00391734" w:rsidRPr="00DF48FB">
          <w:rPr>
            <w:rStyle w:val="Hyperlink"/>
            <w:caps w:val="0"/>
            <w:noProof/>
            <w:color w:val="auto"/>
            <w:u w:val="none"/>
          </w:rPr>
          <w:t>Table 4.9  Summary of detected signals: clarithromycin transformation products</w:t>
        </w:r>
        <w:r w:rsidR="00391734" w:rsidRPr="00DF48FB">
          <w:rPr>
            <w:noProof/>
            <w:webHidden/>
          </w:rPr>
          <w:tab/>
        </w:r>
        <w:r w:rsidR="00391734" w:rsidRPr="00DF48FB">
          <w:rPr>
            <w:noProof/>
            <w:webHidden/>
          </w:rPr>
          <w:fldChar w:fldCharType="begin"/>
        </w:r>
        <w:r w:rsidR="00391734" w:rsidRPr="00DF48FB">
          <w:rPr>
            <w:noProof/>
            <w:webHidden/>
          </w:rPr>
          <w:instrText xml:space="preserve"> PAGEREF _Toc59633671 \h </w:instrText>
        </w:r>
        <w:r w:rsidR="00391734" w:rsidRPr="00DF48FB">
          <w:rPr>
            <w:noProof/>
            <w:webHidden/>
          </w:rPr>
        </w:r>
        <w:r w:rsidR="00391734" w:rsidRPr="00DF48FB">
          <w:rPr>
            <w:noProof/>
            <w:webHidden/>
          </w:rPr>
          <w:fldChar w:fldCharType="separate"/>
        </w:r>
        <w:r w:rsidR="00F75B1B" w:rsidRPr="00DF48FB">
          <w:rPr>
            <w:noProof/>
            <w:webHidden/>
          </w:rPr>
          <w:t>106</w:t>
        </w:r>
        <w:r w:rsidR="00391734" w:rsidRPr="00DF48FB">
          <w:rPr>
            <w:noProof/>
            <w:webHidden/>
          </w:rPr>
          <w:fldChar w:fldCharType="end"/>
        </w:r>
      </w:hyperlink>
    </w:p>
    <w:p w14:paraId="1FEA70D9" w14:textId="720C8CEF" w:rsidR="00DF48FB" w:rsidRPr="00DF48FB" w:rsidRDefault="00DF48FB" w:rsidP="00DF48FB">
      <w:pPr>
        <w:rPr>
          <w:sz w:val="20"/>
          <w:szCs w:val="20"/>
        </w:rPr>
      </w:pPr>
      <w:r w:rsidRPr="00DF48FB">
        <w:rPr>
          <w:sz w:val="20"/>
          <w:szCs w:val="20"/>
        </w:rPr>
        <w:t>Table 4.</w:t>
      </w:r>
      <w:r>
        <w:rPr>
          <w:sz w:val="20"/>
          <w:szCs w:val="20"/>
        </w:rPr>
        <w:t>9</w:t>
      </w:r>
      <w:r w:rsidRPr="00DF48FB">
        <w:rPr>
          <w:sz w:val="20"/>
          <w:szCs w:val="20"/>
        </w:rPr>
        <w:t xml:space="preserve">a Summary of detected signals in </w:t>
      </w:r>
      <w:r>
        <w:rPr>
          <w:sz w:val="20"/>
          <w:szCs w:val="20"/>
        </w:rPr>
        <w:t>dosing</w:t>
      </w:r>
      <w:r w:rsidRPr="00DF48FB">
        <w:rPr>
          <w:sz w:val="20"/>
          <w:szCs w:val="20"/>
        </w:rPr>
        <w:t xml:space="preserve"> solutions: </w:t>
      </w:r>
      <w:r>
        <w:rPr>
          <w:sz w:val="20"/>
          <w:szCs w:val="20"/>
        </w:rPr>
        <w:t>clarithromycin transformation products………….107</w:t>
      </w:r>
    </w:p>
    <w:p w14:paraId="1A8F5835" w14:textId="6687B185" w:rsidR="00391734" w:rsidRDefault="002F7E46" w:rsidP="0059511E">
      <w:pPr>
        <w:pStyle w:val="TableofFigures"/>
        <w:tabs>
          <w:tab w:val="right" w:leader="dot" w:pos="9010"/>
        </w:tabs>
        <w:spacing w:line="360" w:lineRule="auto"/>
        <w:rPr>
          <w:noProof/>
        </w:rPr>
      </w:pPr>
      <w:hyperlink w:anchor="_Toc59633672" w:history="1">
        <w:r w:rsidR="00391734" w:rsidRPr="00DF48FB">
          <w:rPr>
            <w:rStyle w:val="Hyperlink"/>
            <w:caps w:val="0"/>
            <w:noProof/>
            <w:color w:val="auto"/>
            <w:u w:val="none"/>
          </w:rPr>
          <w:t>Table 4.10 Summary of detected signals: sulfadiazine</w:t>
        </w:r>
        <w:r w:rsidR="00391734" w:rsidRPr="00DF48FB">
          <w:rPr>
            <w:noProof/>
            <w:webHidden/>
          </w:rPr>
          <w:tab/>
        </w:r>
        <w:r w:rsidR="00391734" w:rsidRPr="00DF48FB">
          <w:rPr>
            <w:noProof/>
            <w:webHidden/>
          </w:rPr>
          <w:fldChar w:fldCharType="begin"/>
        </w:r>
        <w:r w:rsidR="00391734" w:rsidRPr="00DF48FB">
          <w:rPr>
            <w:noProof/>
            <w:webHidden/>
          </w:rPr>
          <w:instrText xml:space="preserve"> PAGEREF _Toc59633672 \h </w:instrText>
        </w:r>
        <w:r w:rsidR="00391734" w:rsidRPr="00DF48FB">
          <w:rPr>
            <w:noProof/>
            <w:webHidden/>
          </w:rPr>
        </w:r>
        <w:r w:rsidR="00391734" w:rsidRPr="00DF48FB">
          <w:rPr>
            <w:noProof/>
            <w:webHidden/>
          </w:rPr>
          <w:fldChar w:fldCharType="separate"/>
        </w:r>
        <w:r w:rsidR="00F75B1B" w:rsidRPr="00DF48FB">
          <w:rPr>
            <w:noProof/>
            <w:webHidden/>
          </w:rPr>
          <w:t>109</w:t>
        </w:r>
        <w:r w:rsidR="00391734" w:rsidRPr="00DF48FB">
          <w:rPr>
            <w:noProof/>
            <w:webHidden/>
          </w:rPr>
          <w:fldChar w:fldCharType="end"/>
        </w:r>
      </w:hyperlink>
    </w:p>
    <w:p w14:paraId="7EB22F87" w14:textId="378DF599" w:rsidR="00DF48FB" w:rsidRPr="00DF48FB" w:rsidRDefault="00DF48FB" w:rsidP="00DF48FB">
      <w:pPr>
        <w:rPr>
          <w:sz w:val="20"/>
          <w:szCs w:val="20"/>
        </w:rPr>
      </w:pPr>
      <w:r w:rsidRPr="00DF48FB">
        <w:rPr>
          <w:sz w:val="20"/>
          <w:szCs w:val="20"/>
        </w:rPr>
        <w:t>Table 4.</w:t>
      </w:r>
      <w:r>
        <w:rPr>
          <w:sz w:val="20"/>
          <w:szCs w:val="20"/>
        </w:rPr>
        <w:t>10</w:t>
      </w:r>
      <w:r w:rsidRPr="00DF48FB">
        <w:rPr>
          <w:sz w:val="20"/>
          <w:szCs w:val="20"/>
        </w:rPr>
        <w:t xml:space="preserve">a Summary of detected signals in holding solutions: </w:t>
      </w:r>
      <w:r>
        <w:rPr>
          <w:sz w:val="20"/>
          <w:szCs w:val="20"/>
        </w:rPr>
        <w:t>sulfadiazine..</w:t>
      </w:r>
      <w:r w:rsidRPr="00DF48FB">
        <w:rPr>
          <w:sz w:val="20"/>
          <w:szCs w:val="20"/>
        </w:rPr>
        <w:t>………………………………</w:t>
      </w:r>
      <w:r>
        <w:rPr>
          <w:sz w:val="20"/>
          <w:szCs w:val="20"/>
        </w:rPr>
        <w:t>………………</w:t>
      </w:r>
      <w:r w:rsidRPr="00DF48FB">
        <w:rPr>
          <w:sz w:val="20"/>
          <w:szCs w:val="20"/>
        </w:rPr>
        <w:t>….98</w:t>
      </w:r>
    </w:p>
    <w:p w14:paraId="0837B7C4" w14:textId="5C2AD05C" w:rsidR="00391734" w:rsidRPr="00DF48FB" w:rsidRDefault="002F7E46" w:rsidP="0059511E">
      <w:pPr>
        <w:pStyle w:val="TableofFigures"/>
        <w:tabs>
          <w:tab w:val="right" w:leader="dot" w:pos="9010"/>
        </w:tabs>
        <w:spacing w:line="360" w:lineRule="auto"/>
        <w:rPr>
          <w:rFonts w:eastAsiaTheme="minorEastAsia" w:cstheme="minorBidi"/>
          <w:caps w:val="0"/>
          <w:noProof/>
          <w:lang w:eastAsia="en-GB"/>
        </w:rPr>
      </w:pPr>
      <w:hyperlink w:anchor="_Toc59633673" w:history="1">
        <w:r w:rsidR="00391734" w:rsidRPr="00DF48FB">
          <w:rPr>
            <w:rStyle w:val="Hyperlink"/>
            <w:caps w:val="0"/>
            <w:noProof/>
            <w:color w:val="auto"/>
            <w:u w:val="none"/>
          </w:rPr>
          <w:t>Table 4.11 Summary of detected signals: sulfadiazine transformation products</w:t>
        </w:r>
        <w:r w:rsidR="00391734" w:rsidRPr="00DF48FB">
          <w:rPr>
            <w:noProof/>
            <w:webHidden/>
          </w:rPr>
          <w:tab/>
        </w:r>
        <w:r w:rsidR="00391734" w:rsidRPr="00DF48FB">
          <w:rPr>
            <w:noProof/>
            <w:webHidden/>
          </w:rPr>
          <w:fldChar w:fldCharType="begin"/>
        </w:r>
        <w:r w:rsidR="00391734" w:rsidRPr="00DF48FB">
          <w:rPr>
            <w:noProof/>
            <w:webHidden/>
          </w:rPr>
          <w:instrText xml:space="preserve"> PAGEREF _Toc59633673 \h </w:instrText>
        </w:r>
        <w:r w:rsidR="00391734" w:rsidRPr="00DF48FB">
          <w:rPr>
            <w:noProof/>
            <w:webHidden/>
          </w:rPr>
        </w:r>
        <w:r w:rsidR="00391734" w:rsidRPr="00DF48FB">
          <w:rPr>
            <w:noProof/>
            <w:webHidden/>
          </w:rPr>
          <w:fldChar w:fldCharType="separate"/>
        </w:r>
        <w:r w:rsidR="00F75B1B" w:rsidRPr="00DF48FB">
          <w:rPr>
            <w:noProof/>
            <w:webHidden/>
          </w:rPr>
          <w:t>111</w:t>
        </w:r>
        <w:r w:rsidR="00391734" w:rsidRPr="00DF48FB">
          <w:rPr>
            <w:noProof/>
            <w:webHidden/>
          </w:rPr>
          <w:fldChar w:fldCharType="end"/>
        </w:r>
      </w:hyperlink>
    </w:p>
    <w:p w14:paraId="5C917CF3" w14:textId="5C13CD84" w:rsidR="00391734" w:rsidRDefault="002F7E46" w:rsidP="0059511E">
      <w:pPr>
        <w:pStyle w:val="TableofFigures"/>
        <w:tabs>
          <w:tab w:val="right" w:leader="dot" w:pos="9010"/>
        </w:tabs>
        <w:spacing w:line="360" w:lineRule="auto"/>
        <w:rPr>
          <w:noProof/>
        </w:rPr>
      </w:pPr>
      <w:hyperlink w:anchor="_Toc59633674" w:history="1">
        <w:r w:rsidR="00391734" w:rsidRPr="00DF48FB">
          <w:rPr>
            <w:rStyle w:val="Hyperlink"/>
            <w:caps w:val="0"/>
            <w:noProof/>
            <w:color w:val="auto"/>
            <w:u w:val="none"/>
          </w:rPr>
          <w:t>Table 4.12 Summary of detected signals: Lincomycin</w:t>
        </w:r>
        <w:r w:rsidR="00391734" w:rsidRPr="00DF48FB">
          <w:rPr>
            <w:noProof/>
            <w:webHidden/>
          </w:rPr>
          <w:tab/>
        </w:r>
        <w:r w:rsidR="00391734" w:rsidRPr="00DF48FB">
          <w:rPr>
            <w:noProof/>
            <w:webHidden/>
          </w:rPr>
          <w:fldChar w:fldCharType="begin"/>
        </w:r>
        <w:r w:rsidR="00391734" w:rsidRPr="00DF48FB">
          <w:rPr>
            <w:noProof/>
            <w:webHidden/>
          </w:rPr>
          <w:instrText xml:space="preserve"> PAGEREF _Toc59633674 \h </w:instrText>
        </w:r>
        <w:r w:rsidR="00391734" w:rsidRPr="00DF48FB">
          <w:rPr>
            <w:noProof/>
            <w:webHidden/>
          </w:rPr>
        </w:r>
        <w:r w:rsidR="00391734" w:rsidRPr="00DF48FB">
          <w:rPr>
            <w:noProof/>
            <w:webHidden/>
          </w:rPr>
          <w:fldChar w:fldCharType="separate"/>
        </w:r>
        <w:r w:rsidR="00F75B1B" w:rsidRPr="00DF48FB">
          <w:rPr>
            <w:noProof/>
            <w:webHidden/>
          </w:rPr>
          <w:t>113</w:t>
        </w:r>
        <w:r w:rsidR="00391734" w:rsidRPr="00DF48FB">
          <w:rPr>
            <w:noProof/>
            <w:webHidden/>
          </w:rPr>
          <w:fldChar w:fldCharType="end"/>
        </w:r>
      </w:hyperlink>
    </w:p>
    <w:p w14:paraId="7EC0201C" w14:textId="5E9B67C5" w:rsidR="00DF48FB" w:rsidRPr="00DF48FB" w:rsidRDefault="00DF48FB" w:rsidP="00DF48FB">
      <w:pPr>
        <w:rPr>
          <w:sz w:val="20"/>
          <w:szCs w:val="20"/>
        </w:rPr>
      </w:pPr>
      <w:r w:rsidRPr="00DF48FB">
        <w:rPr>
          <w:sz w:val="20"/>
          <w:szCs w:val="20"/>
        </w:rPr>
        <w:t>Table 4.</w:t>
      </w:r>
      <w:r>
        <w:rPr>
          <w:sz w:val="20"/>
          <w:szCs w:val="20"/>
        </w:rPr>
        <w:t>12</w:t>
      </w:r>
      <w:r w:rsidRPr="00DF48FB">
        <w:rPr>
          <w:sz w:val="20"/>
          <w:szCs w:val="20"/>
        </w:rPr>
        <w:t>a Summary of detected signals in holding solutions: metronidazole………………………………</w:t>
      </w:r>
      <w:r>
        <w:rPr>
          <w:sz w:val="20"/>
          <w:szCs w:val="20"/>
        </w:rPr>
        <w:t>………..……114</w:t>
      </w:r>
    </w:p>
    <w:p w14:paraId="547362C1" w14:textId="1422E07C" w:rsidR="00391734" w:rsidRPr="00DF48FB" w:rsidRDefault="002F7E46" w:rsidP="0059511E">
      <w:pPr>
        <w:pStyle w:val="TableofFigures"/>
        <w:tabs>
          <w:tab w:val="right" w:leader="dot" w:pos="9010"/>
        </w:tabs>
        <w:spacing w:line="360" w:lineRule="auto"/>
        <w:rPr>
          <w:rFonts w:eastAsiaTheme="minorEastAsia" w:cstheme="minorBidi"/>
          <w:caps w:val="0"/>
          <w:noProof/>
          <w:lang w:eastAsia="en-GB"/>
        </w:rPr>
      </w:pPr>
      <w:hyperlink w:anchor="_Toc59633675" w:history="1">
        <w:r w:rsidR="00391734" w:rsidRPr="00DF48FB">
          <w:rPr>
            <w:rStyle w:val="Hyperlink"/>
            <w:caps w:val="0"/>
            <w:noProof/>
            <w:color w:val="auto"/>
            <w:u w:val="none"/>
          </w:rPr>
          <w:t>Table 4.13 Summary of signals detected in plant cell samples and dosing solutions</w:t>
        </w:r>
        <w:r w:rsidR="00391734" w:rsidRPr="00DF48FB">
          <w:rPr>
            <w:noProof/>
            <w:webHidden/>
          </w:rPr>
          <w:tab/>
        </w:r>
        <w:r w:rsidR="00391734" w:rsidRPr="00DF48FB">
          <w:rPr>
            <w:noProof/>
            <w:webHidden/>
          </w:rPr>
          <w:fldChar w:fldCharType="begin"/>
        </w:r>
        <w:r w:rsidR="00391734" w:rsidRPr="00DF48FB">
          <w:rPr>
            <w:noProof/>
            <w:webHidden/>
          </w:rPr>
          <w:instrText xml:space="preserve"> PAGEREF _Toc59633675 \h </w:instrText>
        </w:r>
        <w:r w:rsidR="00391734" w:rsidRPr="00DF48FB">
          <w:rPr>
            <w:noProof/>
            <w:webHidden/>
          </w:rPr>
        </w:r>
        <w:r w:rsidR="00391734" w:rsidRPr="00DF48FB">
          <w:rPr>
            <w:noProof/>
            <w:webHidden/>
          </w:rPr>
          <w:fldChar w:fldCharType="separate"/>
        </w:r>
        <w:r w:rsidR="00F75B1B" w:rsidRPr="00DF48FB">
          <w:rPr>
            <w:noProof/>
            <w:webHidden/>
          </w:rPr>
          <w:t>121</w:t>
        </w:r>
        <w:r w:rsidR="00391734" w:rsidRPr="00DF48FB">
          <w:rPr>
            <w:noProof/>
            <w:webHidden/>
          </w:rPr>
          <w:fldChar w:fldCharType="end"/>
        </w:r>
      </w:hyperlink>
    </w:p>
    <w:p w14:paraId="69A0686B" w14:textId="77777777" w:rsidR="00391734" w:rsidRPr="00DF48FB" w:rsidRDefault="00391734" w:rsidP="0059511E">
      <w:pPr>
        <w:spacing w:line="360" w:lineRule="auto"/>
        <w:rPr>
          <w:sz w:val="20"/>
          <w:szCs w:val="20"/>
        </w:rPr>
      </w:pPr>
      <w:r w:rsidRPr="00DF48FB">
        <w:rPr>
          <w:sz w:val="20"/>
          <w:szCs w:val="20"/>
        </w:rPr>
        <w:fldChar w:fldCharType="end"/>
      </w:r>
    </w:p>
    <w:p w14:paraId="11B5A0D9" w14:textId="1A8E16E1" w:rsidR="00237B5F" w:rsidRPr="00DF48FB" w:rsidRDefault="00237B5F" w:rsidP="00237B5F">
      <w:pPr>
        <w:rPr>
          <w:sz w:val="20"/>
          <w:szCs w:val="20"/>
        </w:rPr>
      </w:pPr>
    </w:p>
    <w:p w14:paraId="0C79959D" w14:textId="2F6D518C" w:rsidR="00AF0487" w:rsidRPr="00DF48FB" w:rsidRDefault="00AF0487" w:rsidP="00237B5F">
      <w:pPr>
        <w:rPr>
          <w:sz w:val="20"/>
          <w:szCs w:val="20"/>
        </w:rPr>
      </w:pPr>
    </w:p>
    <w:p w14:paraId="0FDE3377" w14:textId="5A691A45" w:rsidR="00AF0487" w:rsidRPr="00DF48FB" w:rsidRDefault="00AF0487" w:rsidP="00237B5F">
      <w:pPr>
        <w:rPr>
          <w:sz w:val="20"/>
          <w:szCs w:val="20"/>
        </w:rPr>
      </w:pPr>
    </w:p>
    <w:p w14:paraId="0D21B232" w14:textId="60BDD592" w:rsidR="00AF0487" w:rsidRPr="009A00CF" w:rsidRDefault="00AF0487" w:rsidP="00237B5F">
      <w:pPr>
        <w:rPr>
          <w:sz w:val="28"/>
          <w:szCs w:val="28"/>
        </w:rPr>
      </w:pPr>
    </w:p>
    <w:p w14:paraId="6DB71EB9" w14:textId="2522937F" w:rsidR="00AF0487" w:rsidRPr="009A00CF" w:rsidRDefault="00AF0487" w:rsidP="00237B5F">
      <w:pPr>
        <w:rPr>
          <w:sz w:val="28"/>
          <w:szCs w:val="28"/>
        </w:rPr>
      </w:pPr>
    </w:p>
    <w:p w14:paraId="3A814561" w14:textId="0C4F76B4" w:rsidR="00AF0487" w:rsidRPr="009A00CF" w:rsidRDefault="00AF0487" w:rsidP="00237B5F">
      <w:pPr>
        <w:rPr>
          <w:sz w:val="28"/>
          <w:szCs w:val="28"/>
        </w:rPr>
      </w:pPr>
    </w:p>
    <w:p w14:paraId="36519F90" w14:textId="74631CFE" w:rsidR="00AF0487" w:rsidRPr="009A00CF" w:rsidRDefault="00AF0487" w:rsidP="00237B5F">
      <w:pPr>
        <w:rPr>
          <w:sz w:val="28"/>
          <w:szCs w:val="28"/>
        </w:rPr>
      </w:pPr>
    </w:p>
    <w:p w14:paraId="1C2FCD65" w14:textId="39302D2E" w:rsidR="00237B5F" w:rsidRPr="009A00CF" w:rsidRDefault="00237B5F" w:rsidP="00FF002F">
      <w:pPr>
        <w:pStyle w:val="Heading1"/>
      </w:pPr>
      <w:bookmarkStart w:id="4" w:name="_Toc68085904"/>
      <w:r w:rsidRPr="009A00CF">
        <w:lastRenderedPageBreak/>
        <w:t>Acknowledgements</w:t>
      </w:r>
      <w:r w:rsidR="00CD7127" w:rsidRPr="009A00CF">
        <w:t>:</w:t>
      </w:r>
      <w:bookmarkEnd w:id="4"/>
    </w:p>
    <w:p w14:paraId="3A5F6283" w14:textId="785304CB" w:rsidR="008E7DCD" w:rsidRDefault="008E7DCD" w:rsidP="00FE59D7">
      <w:pPr>
        <w:spacing w:line="360" w:lineRule="auto"/>
        <w:jc w:val="center"/>
      </w:pPr>
    </w:p>
    <w:p w14:paraId="27E4C284" w14:textId="66159548" w:rsidR="008E7DCD" w:rsidRDefault="008E7DCD" w:rsidP="00EF3EEB">
      <w:pPr>
        <w:spacing w:line="360" w:lineRule="auto"/>
        <w:jc w:val="center"/>
      </w:pPr>
      <w:r>
        <w:t>I would</w:t>
      </w:r>
      <w:r w:rsidR="00EF3EEB">
        <w:t xml:space="preserve"> firstly</w:t>
      </w:r>
      <w:r>
        <w:t xml:space="preserve"> like to extend my gratitude to my supervisor, Dr Brett </w:t>
      </w:r>
      <w:proofErr w:type="spellStart"/>
      <w:r>
        <w:t>Sallach</w:t>
      </w:r>
      <w:proofErr w:type="spellEnd"/>
      <w:r>
        <w:t>, for his unwavering enthusiasm, support and can-do attitude that has made this project a joy to work on. I would also like to thank Professor Jane Thomas-Oates for her invaluable insight</w:t>
      </w:r>
      <w:r w:rsidR="00EF3EEB">
        <w:t>, guidance and advice,</w:t>
      </w:r>
      <w:r>
        <w:t xml:space="preserve"> and Dr Liz </w:t>
      </w:r>
      <w:proofErr w:type="spellStart"/>
      <w:r>
        <w:t>Rylott</w:t>
      </w:r>
      <w:proofErr w:type="spellEnd"/>
      <w:r>
        <w:t xml:space="preserve"> for </w:t>
      </w:r>
      <w:r w:rsidR="00EF3EEB">
        <w:t>her enthusiasm and</w:t>
      </w:r>
      <w:r>
        <w:t xml:space="preserve"> </w:t>
      </w:r>
      <w:r w:rsidR="00EF3EEB">
        <w:t>ideas</w:t>
      </w:r>
      <w:r>
        <w:t xml:space="preserve"> </w:t>
      </w:r>
      <w:r w:rsidR="00EF3EEB">
        <w:t xml:space="preserve">during the experimental phase of this project. Thank you also to Rhys Woodfin for his assistance during the many hours spent establishing this technique. </w:t>
      </w:r>
      <w:r>
        <w:t xml:space="preserve">I would also like to thank </w:t>
      </w:r>
      <w:r w:rsidRPr="008878CB">
        <w:t xml:space="preserve">Dr Ed </w:t>
      </w:r>
      <w:proofErr w:type="spellStart"/>
      <w:r w:rsidRPr="008878CB">
        <w:t>Bergström</w:t>
      </w:r>
      <w:proofErr w:type="spellEnd"/>
      <w:r>
        <w:t xml:space="preserve"> for his help </w:t>
      </w:r>
      <w:r w:rsidR="00395305">
        <w:t xml:space="preserve">and expertise </w:t>
      </w:r>
      <w:r>
        <w:t>with operating the Orbitrap mass spectrometer</w:t>
      </w:r>
      <w:r w:rsidR="00EF3EEB">
        <w:t>.</w:t>
      </w:r>
    </w:p>
    <w:p w14:paraId="66BEAEC3" w14:textId="57524CDF" w:rsidR="00CD7127" w:rsidRDefault="00FE59D7" w:rsidP="00606159">
      <w:pPr>
        <w:spacing w:line="360" w:lineRule="auto"/>
        <w:jc w:val="center"/>
      </w:pPr>
      <w:r w:rsidRPr="009A00CF">
        <w:t>This project was facilitated by g</w:t>
      </w:r>
      <w:r w:rsidR="00CD7127" w:rsidRPr="009A00CF">
        <w:t xml:space="preserve">enerous funding from the Centre of Future Health and </w:t>
      </w:r>
      <w:proofErr w:type="spellStart"/>
      <w:r w:rsidR="00CD7127" w:rsidRPr="009A00CF">
        <w:t>Wellcome</w:t>
      </w:r>
      <w:proofErr w:type="spellEnd"/>
      <w:r w:rsidR="00CD7127" w:rsidRPr="009A00CF">
        <w:t xml:space="preserve"> Trust</w:t>
      </w:r>
      <w:r w:rsidRPr="009A00CF">
        <w:t>.</w:t>
      </w:r>
      <w:r w:rsidR="008E7DCD">
        <w:t xml:space="preserve"> </w:t>
      </w:r>
      <w:r w:rsidRPr="009A00CF">
        <w:t>Analytical work was carried out in the York Centre of Excellence in Mass Spectrometry. The York Centre of Excellence in Mass Spectrometry was created thanks to a major capital investment through Science City York, supported by Yorkshire Forward with funds from the Northern Way Initiative, and subsequent support from EPSRC (EP/K039660/1; EP/M028127/1).</w:t>
      </w:r>
      <w:r w:rsidR="008E7DCD">
        <w:t xml:space="preserve"> </w:t>
      </w:r>
      <w:r w:rsidR="00CD7127" w:rsidRPr="009A00CF">
        <w:t>Plant experiments were carried out in the facilities of</w:t>
      </w:r>
      <w:r w:rsidRPr="009A00CF">
        <w:t xml:space="preserve"> the</w:t>
      </w:r>
      <w:r w:rsidR="00CD7127" w:rsidRPr="009A00CF">
        <w:t xml:space="preserve"> Centre for Novel Agricultural Products</w:t>
      </w:r>
      <w:r w:rsidRPr="009A00CF">
        <w:t xml:space="preserve"> in York.</w:t>
      </w:r>
    </w:p>
    <w:p w14:paraId="1A8C7DD1" w14:textId="77777777" w:rsidR="00606159" w:rsidRDefault="00606159" w:rsidP="008E7DCD">
      <w:pPr>
        <w:spacing w:line="360" w:lineRule="auto"/>
        <w:jc w:val="center"/>
      </w:pPr>
    </w:p>
    <w:p w14:paraId="7A1FFBE5" w14:textId="3A050ABE" w:rsidR="00395305" w:rsidRDefault="00395305" w:rsidP="00395305">
      <w:pPr>
        <w:spacing w:line="360" w:lineRule="auto"/>
        <w:jc w:val="center"/>
      </w:pPr>
      <w:r>
        <w:t>Finally, thank you to my family and friends who now know far more than they need to about mung beans.</w:t>
      </w:r>
    </w:p>
    <w:p w14:paraId="14773D3E" w14:textId="3D75317D" w:rsidR="00237B5F" w:rsidRPr="009A00CF" w:rsidRDefault="00237B5F" w:rsidP="00FE59D7">
      <w:pPr>
        <w:spacing w:line="360" w:lineRule="auto"/>
      </w:pPr>
    </w:p>
    <w:p w14:paraId="53F86A91" w14:textId="7C1D1490" w:rsidR="00237B5F" w:rsidRPr="009A00CF" w:rsidRDefault="00237B5F" w:rsidP="00237B5F">
      <w:pPr>
        <w:rPr>
          <w:sz w:val="28"/>
          <w:szCs w:val="28"/>
        </w:rPr>
      </w:pPr>
    </w:p>
    <w:p w14:paraId="02AADAFE" w14:textId="6F9FED5B" w:rsidR="00237B5F" w:rsidRPr="009A00CF" w:rsidRDefault="00237B5F" w:rsidP="00237B5F">
      <w:pPr>
        <w:rPr>
          <w:sz w:val="28"/>
          <w:szCs w:val="28"/>
        </w:rPr>
      </w:pPr>
    </w:p>
    <w:p w14:paraId="6561A6E8" w14:textId="6E4D03F2" w:rsidR="00237B5F" w:rsidRPr="009A00CF" w:rsidRDefault="00237B5F" w:rsidP="00237B5F">
      <w:pPr>
        <w:rPr>
          <w:sz w:val="28"/>
          <w:szCs w:val="28"/>
        </w:rPr>
      </w:pPr>
    </w:p>
    <w:p w14:paraId="1B9D49CF" w14:textId="7C255D71" w:rsidR="00237B5F" w:rsidRPr="009A00CF" w:rsidRDefault="00237B5F" w:rsidP="00237B5F">
      <w:pPr>
        <w:rPr>
          <w:sz w:val="28"/>
          <w:szCs w:val="28"/>
        </w:rPr>
      </w:pPr>
    </w:p>
    <w:p w14:paraId="407EB0B0" w14:textId="574D147F" w:rsidR="00237B5F" w:rsidRPr="009A00CF" w:rsidRDefault="00237B5F" w:rsidP="00237B5F">
      <w:pPr>
        <w:rPr>
          <w:sz w:val="28"/>
          <w:szCs w:val="28"/>
        </w:rPr>
      </w:pPr>
    </w:p>
    <w:p w14:paraId="43182DB2" w14:textId="119DCC2D" w:rsidR="00237B5F" w:rsidRPr="009A00CF" w:rsidRDefault="00237B5F" w:rsidP="00237B5F">
      <w:pPr>
        <w:rPr>
          <w:sz w:val="28"/>
          <w:szCs w:val="28"/>
        </w:rPr>
      </w:pPr>
    </w:p>
    <w:p w14:paraId="6DAE8AE6" w14:textId="5C138E5E" w:rsidR="00237B5F" w:rsidRPr="009A00CF" w:rsidRDefault="00237B5F" w:rsidP="00237B5F">
      <w:pPr>
        <w:rPr>
          <w:sz w:val="28"/>
          <w:szCs w:val="28"/>
        </w:rPr>
      </w:pPr>
    </w:p>
    <w:p w14:paraId="75498CE1" w14:textId="21AE80B0" w:rsidR="00237B5F" w:rsidRPr="009A00CF" w:rsidRDefault="00237B5F" w:rsidP="00237B5F">
      <w:pPr>
        <w:rPr>
          <w:sz w:val="28"/>
          <w:szCs w:val="28"/>
        </w:rPr>
      </w:pPr>
    </w:p>
    <w:p w14:paraId="3E8B979C" w14:textId="0C4413F1" w:rsidR="00237B5F" w:rsidRPr="009A00CF" w:rsidRDefault="00237B5F" w:rsidP="00237B5F">
      <w:pPr>
        <w:rPr>
          <w:sz w:val="28"/>
          <w:szCs w:val="28"/>
        </w:rPr>
      </w:pPr>
    </w:p>
    <w:p w14:paraId="12D132F4" w14:textId="77777777" w:rsidR="00FE59D7" w:rsidRPr="009A00CF" w:rsidRDefault="00FE59D7" w:rsidP="00FE59D7">
      <w:pPr>
        <w:rPr>
          <w:sz w:val="28"/>
          <w:szCs w:val="28"/>
        </w:rPr>
      </w:pPr>
    </w:p>
    <w:p w14:paraId="31931A7B" w14:textId="75E5FABE" w:rsidR="00237B5F" w:rsidRPr="009A00CF" w:rsidRDefault="00237B5F" w:rsidP="00FF002F">
      <w:pPr>
        <w:pStyle w:val="Heading1"/>
      </w:pPr>
      <w:bookmarkStart w:id="5" w:name="_Toc68085905"/>
      <w:r w:rsidRPr="009A00CF">
        <w:lastRenderedPageBreak/>
        <w:t>Declaration</w:t>
      </w:r>
      <w:bookmarkEnd w:id="5"/>
    </w:p>
    <w:p w14:paraId="3F4CCBA0" w14:textId="77777777" w:rsidR="00237B5F" w:rsidRPr="009A00CF" w:rsidRDefault="00237B5F" w:rsidP="00237B5F">
      <w:pPr>
        <w:jc w:val="center"/>
      </w:pPr>
    </w:p>
    <w:p w14:paraId="7A7D103B" w14:textId="7C5773B2" w:rsidR="00237B5F" w:rsidRPr="009A00CF" w:rsidRDefault="00237B5F" w:rsidP="00FE59D7">
      <w:pPr>
        <w:spacing w:line="360" w:lineRule="auto"/>
        <w:jc w:val="center"/>
        <w:rPr>
          <w:rStyle w:val="Emphasis"/>
          <w:rFonts w:cstheme="minorHAnsi"/>
          <w:i w:val="0"/>
          <w:iCs w:val="0"/>
          <w:color w:val="1D1D1D"/>
          <w:shd w:val="clear" w:color="auto" w:fill="FFFFFF"/>
        </w:rPr>
      </w:pPr>
      <w:r w:rsidRPr="009A00CF">
        <w:rPr>
          <w:rStyle w:val="Emphasis"/>
          <w:rFonts w:cstheme="minorHAnsi"/>
          <w:i w:val="0"/>
          <w:iCs w:val="0"/>
          <w:color w:val="1D1D1D"/>
          <w:shd w:val="clear" w:color="auto" w:fill="FFFFFF"/>
        </w:rPr>
        <w:t xml:space="preserve">I declare that this thesis is a presentation of original work and I am the sole author. This work has not previously been presented for an award at this, or any other, University. All sources are acknowledged as </w:t>
      </w:r>
      <w:r w:rsidR="00FE59D7" w:rsidRPr="009A00CF">
        <w:rPr>
          <w:rStyle w:val="Emphasis"/>
          <w:rFonts w:cstheme="minorHAnsi"/>
          <w:i w:val="0"/>
          <w:iCs w:val="0"/>
          <w:color w:val="1D1D1D"/>
          <w:shd w:val="clear" w:color="auto" w:fill="FFFFFF"/>
        </w:rPr>
        <w:t>r</w:t>
      </w:r>
      <w:r w:rsidRPr="009A00CF">
        <w:rPr>
          <w:rStyle w:val="Emphasis"/>
          <w:rFonts w:cstheme="minorHAnsi"/>
          <w:i w:val="0"/>
          <w:iCs w:val="0"/>
          <w:color w:val="1D1D1D"/>
          <w:shd w:val="clear" w:color="auto" w:fill="FFFFFF"/>
        </w:rPr>
        <w:t>eferences.</w:t>
      </w:r>
    </w:p>
    <w:p w14:paraId="4AEC09EF" w14:textId="41FE6E52" w:rsidR="00237B5F" w:rsidRPr="009A00CF" w:rsidRDefault="00237B5F" w:rsidP="00FE59D7">
      <w:pPr>
        <w:spacing w:line="360" w:lineRule="auto"/>
        <w:jc w:val="right"/>
        <w:rPr>
          <w:rFonts w:cstheme="minorHAnsi"/>
        </w:rPr>
      </w:pPr>
    </w:p>
    <w:p w14:paraId="58DB26F7" w14:textId="5F35C8C0" w:rsidR="00FE59D7" w:rsidRPr="009A00CF" w:rsidRDefault="00FE59D7" w:rsidP="00FE59D7">
      <w:pPr>
        <w:spacing w:line="360" w:lineRule="auto"/>
        <w:jc w:val="right"/>
        <w:rPr>
          <w:rFonts w:cstheme="minorHAnsi"/>
          <w:i/>
          <w:iCs/>
        </w:rPr>
      </w:pPr>
      <w:r w:rsidRPr="009A00CF">
        <w:rPr>
          <w:rFonts w:cstheme="minorHAnsi"/>
          <w:i/>
          <w:iCs/>
        </w:rPr>
        <w:t>Alice Marshall</w:t>
      </w:r>
    </w:p>
    <w:p w14:paraId="02EE2279" w14:textId="04AD39C7" w:rsidR="00237B5F" w:rsidRPr="009A00CF" w:rsidRDefault="00237B5F" w:rsidP="00237B5F"/>
    <w:p w14:paraId="048E3528" w14:textId="5E99E9EE" w:rsidR="00237B5F" w:rsidRPr="009A00CF" w:rsidRDefault="00237B5F" w:rsidP="00237B5F">
      <w:pPr>
        <w:rPr>
          <w:sz w:val="28"/>
          <w:szCs w:val="28"/>
        </w:rPr>
      </w:pPr>
    </w:p>
    <w:p w14:paraId="51B03910" w14:textId="7089F972" w:rsidR="00237B5F" w:rsidRPr="009A00CF" w:rsidRDefault="00237B5F" w:rsidP="00237B5F">
      <w:pPr>
        <w:rPr>
          <w:sz w:val="28"/>
          <w:szCs w:val="28"/>
        </w:rPr>
      </w:pPr>
    </w:p>
    <w:p w14:paraId="7833740F" w14:textId="68F86825" w:rsidR="00237B5F" w:rsidRPr="009A00CF" w:rsidRDefault="00237B5F" w:rsidP="00237B5F">
      <w:pPr>
        <w:rPr>
          <w:sz w:val="28"/>
          <w:szCs w:val="28"/>
        </w:rPr>
      </w:pPr>
    </w:p>
    <w:p w14:paraId="1CC047A8" w14:textId="1789C74F" w:rsidR="00237B5F" w:rsidRPr="009A00CF" w:rsidRDefault="00237B5F" w:rsidP="00237B5F">
      <w:pPr>
        <w:rPr>
          <w:sz w:val="28"/>
          <w:szCs w:val="28"/>
        </w:rPr>
      </w:pPr>
    </w:p>
    <w:p w14:paraId="1BAFDBEC" w14:textId="4494A561" w:rsidR="00237B5F" w:rsidRPr="009A00CF" w:rsidRDefault="00237B5F" w:rsidP="00237B5F">
      <w:pPr>
        <w:rPr>
          <w:sz w:val="28"/>
          <w:szCs w:val="28"/>
        </w:rPr>
      </w:pPr>
    </w:p>
    <w:p w14:paraId="1599605E" w14:textId="3812BFBB" w:rsidR="00237B5F" w:rsidRPr="009A00CF" w:rsidRDefault="00237B5F" w:rsidP="00237B5F">
      <w:pPr>
        <w:rPr>
          <w:sz w:val="28"/>
          <w:szCs w:val="28"/>
        </w:rPr>
      </w:pPr>
    </w:p>
    <w:p w14:paraId="42522AA5" w14:textId="653AE13E" w:rsidR="00237B5F" w:rsidRPr="009A00CF" w:rsidRDefault="00237B5F" w:rsidP="00237B5F">
      <w:pPr>
        <w:rPr>
          <w:sz w:val="28"/>
          <w:szCs w:val="28"/>
        </w:rPr>
      </w:pPr>
    </w:p>
    <w:p w14:paraId="1EDFF78B" w14:textId="1128582E" w:rsidR="00237B5F" w:rsidRPr="009A00CF" w:rsidRDefault="00237B5F" w:rsidP="00237B5F">
      <w:pPr>
        <w:rPr>
          <w:sz w:val="28"/>
          <w:szCs w:val="28"/>
        </w:rPr>
      </w:pPr>
    </w:p>
    <w:p w14:paraId="53CB9787" w14:textId="4481066F" w:rsidR="00237B5F" w:rsidRPr="009A00CF" w:rsidRDefault="00237B5F" w:rsidP="00237B5F">
      <w:pPr>
        <w:rPr>
          <w:sz w:val="28"/>
          <w:szCs w:val="28"/>
        </w:rPr>
      </w:pPr>
    </w:p>
    <w:p w14:paraId="24E0BBD9" w14:textId="5C934068" w:rsidR="00237B5F" w:rsidRPr="009A00CF" w:rsidRDefault="00237B5F" w:rsidP="00237B5F">
      <w:pPr>
        <w:rPr>
          <w:sz w:val="28"/>
          <w:szCs w:val="28"/>
        </w:rPr>
      </w:pPr>
    </w:p>
    <w:p w14:paraId="181AC80D" w14:textId="56794E46" w:rsidR="00237B5F" w:rsidRPr="009A00CF" w:rsidRDefault="00237B5F" w:rsidP="00237B5F">
      <w:pPr>
        <w:rPr>
          <w:sz w:val="28"/>
          <w:szCs w:val="28"/>
        </w:rPr>
      </w:pPr>
    </w:p>
    <w:p w14:paraId="3C41D162" w14:textId="0744A8B1" w:rsidR="009A00CF" w:rsidRDefault="009A00CF" w:rsidP="00237B5F">
      <w:pPr>
        <w:rPr>
          <w:sz w:val="28"/>
          <w:szCs w:val="28"/>
        </w:rPr>
      </w:pPr>
    </w:p>
    <w:p w14:paraId="70084CDD" w14:textId="0979ADD4" w:rsidR="00F75B1B" w:rsidRDefault="00F75B1B" w:rsidP="00237B5F">
      <w:pPr>
        <w:rPr>
          <w:sz w:val="28"/>
          <w:szCs w:val="28"/>
        </w:rPr>
      </w:pPr>
    </w:p>
    <w:p w14:paraId="1C0E5517" w14:textId="43484CDE" w:rsidR="00F75B1B" w:rsidRDefault="00F75B1B" w:rsidP="00237B5F">
      <w:pPr>
        <w:rPr>
          <w:sz w:val="28"/>
          <w:szCs w:val="28"/>
        </w:rPr>
      </w:pPr>
    </w:p>
    <w:p w14:paraId="47B9CA26" w14:textId="18D4026C" w:rsidR="00F75B1B" w:rsidRDefault="00F75B1B" w:rsidP="00237B5F">
      <w:pPr>
        <w:rPr>
          <w:sz w:val="28"/>
          <w:szCs w:val="28"/>
        </w:rPr>
      </w:pPr>
    </w:p>
    <w:p w14:paraId="186DADDF" w14:textId="18053997" w:rsidR="00F75B1B" w:rsidRDefault="00F75B1B" w:rsidP="00237B5F">
      <w:pPr>
        <w:rPr>
          <w:sz w:val="28"/>
          <w:szCs w:val="28"/>
        </w:rPr>
      </w:pPr>
    </w:p>
    <w:p w14:paraId="1B7F20C9" w14:textId="544FE1E0" w:rsidR="00F75B1B" w:rsidRDefault="00F75B1B" w:rsidP="00237B5F">
      <w:pPr>
        <w:rPr>
          <w:sz w:val="28"/>
          <w:szCs w:val="28"/>
        </w:rPr>
      </w:pPr>
    </w:p>
    <w:p w14:paraId="17993255" w14:textId="77777777" w:rsidR="00F75B1B" w:rsidRPr="009A00CF" w:rsidRDefault="00F75B1B" w:rsidP="00237B5F">
      <w:pPr>
        <w:rPr>
          <w:sz w:val="28"/>
          <w:szCs w:val="28"/>
        </w:rPr>
      </w:pPr>
    </w:p>
    <w:p w14:paraId="30690537" w14:textId="315F84C1" w:rsidR="00FE59D7" w:rsidRPr="009A00CF" w:rsidRDefault="00FE59D7" w:rsidP="006835B8">
      <w:pPr>
        <w:pStyle w:val="Heading1"/>
      </w:pPr>
      <w:bookmarkStart w:id="6" w:name="_Toc68085906"/>
      <w:r w:rsidRPr="009A00CF">
        <w:lastRenderedPageBreak/>
        <w:t>Chapter 1: Introduction</w:t>
      </w:r>
      <w:bookmarkEnd w:id="6"/>
    </w:p>
    <w:p w14:paraId="671C8BD2" w14:textId="77777777" w:rsidR="00FE59D7" w:rsidRPr="009A00CF" w:rsidRDefault="00FE59D7" w:rsidP="00FE59D7"/>
    <w:p w14:paraId="2334030A" w14:textId="68134E68" w:rsidR="00405DD1" w:rsidRPr="009A00CF" w:rsidRDefault="00405DD1" w:rsidP="00405DD1">
      <w:pPr>
        <w:spacing w:after="0" w:line="360" w:lineRule="auto"/>
        <w:rPr>
          <w:rFonts w:ascii="Calibri" w:eastAsia="Times New Roman" w:hAnsi="Calibri" w:cs="Calibri"/>
          <w:lang w:eastAsia="en-GB"/>
        </w:rPr>
      </w:pPr>
      <w:r w:rsidRPr="009A00CF">
        <w:rPr>
          <w:rFonts w:ascii="Calibri" w:eastAsia="Calibri" w:hAnsi="Calibri" w:cs="Calibri"/>
        </w:rPr>
        <w:t xml:space="preserve">Intensification of agricultural practice has facilitated a rapid increase in global crop yields by over 200% since the 1960s </w:t>
      </w:r>
      <w:r w:rsidRPr="009A00CF">
        <w:rPr>
          <w:rFonts w:ascii="Calibri" w:eastAsia="Calibri" w:hAnsi="Calibri" w:cs="Calibri"/>
        </w:rPr>
        <w:fldChar w:fldCharType="begin" w:fldLock="1"/>
      </w:r>
      <w:r w:rsidRPr="009A00CF">
        <w:rPr>
          <w:rFonts w:ascii="Calibri" w:eastAsia="Calibri" w:hAnsi="Calibri" w:cs="Calibri"/>
        </w:rPr>
        <w:instrText>ADDIN CSL_CITATION {"citationItems":[{"id":"ITEM-1","itemData":{"URL":"https://ourworldindata.org/crop-yields","accessed":{"date-parts":[["2020","12","15"]]},"author":[{"dropping-particle":"","family":"Ritchie","given":"Hannah","non-dropping-particle":"","parse-names":false,"suffix":""},{"dropping-particle":"","family":"Rosser","given":"Max","non-dropping-particle":"","parse-names":false,"suffix":""}],"container-title":"OurWorldInData.org","id":"ITEM-1","issued":{"date-parts":[["2013"]]},"title":"Crop Yields","type":"webpage"},"uris":["http://www.mendeley.com/documents/?uuid=9133d9a1-f7a2-4abb-adfb-863ac2acf828"]}],"mendeley":{"formattedCitation":"(1)","plainTextFormattedCitation":"(1)","previouslyFormattedCitation":"(1)"},"properties":{"noteIndex":0},"schema":"https://github.com/citation-style-language/schema/raw/master/csl-citation.json"}</w:instrText>
      </w:r>
      <w:r w:rsidRPr="009A00CF">
        <w:rPr>
          <w:rFonts w:ascii="Calibri" w:eastAsia="Calibri" w:hAnsi="Calibri" w:cs="Calibri"/>
        </w:rPr>
        <w:fldChar w:fldCharType="separate"/>
      </w:r>
      <w:r w:rsidRPr="009A00CF">
        <w:rPr>
          <w:rFonts w:ascii="Calibri" w:eastAsia="Calibri" w:hAnsi="Calibri" w:cs="Calibri"/>
          <w:noProof/>
        </w:rPr>
        <w:t>(1)</w:t>
      </w:r>
      <w:r w:rsidRPr="009A00CF">
        <w:rPr>
          <w:rFonts w:ascii="Calibri" w:eastAsia="Calibri" w:hAnsi="Calibri" w:cs="Calibri"/>
        </w:rPr>
        <w:fldChar w:fldCharType="end"/>
      </w:r>
      <w:r w:rsidRPr="009A00CF">
        <w:rPr>
          <w:rFonts w:ascii="Calibri" w:eastAsia="Calibri" w:hAnsi="Calibri" w:cs="Calibri"/>
        </w:rPr>
        <w:t xml:space="preserve">. Nonetheless, recent analyses suggest that in order to sustainably meet the food, feed, fibre and bioenergy demands of the growing global population, agricultural productivity will need to increase by </w:t>
      </w:r>
      <w:r w:rsidRPr="009A00CF">
        <w:rPr>
          <w:rFonts w:ascii="Calibri" w:eastAsia="Times New Roman" w:hAnsi="Calibri" w:cs="Calibri"/>
          <w:color w:val="333333"/>
          <w:shd w:val="clear" w:color="auto" w:fill="FFFFFF"/>
          <w:lang w:eastAsia="en-GB"/>
        </w:rPr>
        <w:t>nearly</w:t>
      </w:r>
      <w:r w:rsidRPr="009A00CF">
        <w:rPr>
          <w:rFonts w:ascii="Calibri" w:eastAsia="Times New Roman" w:hAnsi="Calibri" w:cs="Calibri"/>
          <w:lang w:eastAsia="en-GB"/>
        </w:rPr>
        <w:t xml:space="preserve"> </w:t>
      </w:r>
      <w:r w:rsidRPr="009A00CF">
        <w:rPr>
          <w:rFonts w:ascii="Calibri" w:eastAsia="Calibri" w:hAnsi="Calibri" w:cs="Calibri"/>
        </w:rPr>
        <w:t xml:space="preserve">70% by 2050 </w:t>
      </w:r>
      <w:r w:rsidRPr="009A00CF">
        <w:rPr>
          <w:rFonts w:ascii="Calibri" w:eastAsia="Calibri" w:hAnsi="Calibri" w:cs="Calibri"/>
        </w:rPr>
        <w:fldChar w:fldCharType="begin" w:fldLock="1"/>
      </w:r>
      <w:r w:rsidRPr="009A00CF">
        <w:rPr>
          <w:rFonts w:ascii="Calibri" w:eastAsia="Calibri" w:hAnsi="Calibri" w:cs="Calibri"/>
        </w:rPr>
        <w:instrText>ADDIN CSL_CITATION {"citationItems":[{"id":"ITEM-1","itemData":{"URL":"https://www.worldbank.org/en/topic/water-in-agriculture#1","accessed":{"date-parts":[["2020","12","15"]]},"author":[{"dropping-particle":"","family":"World Bank","given":"","non-dropping-particle":"","parse-names":false,"suffix":""}],"id":"ITEM-1","issued":{"date-parts":[["2020"]]},"title":"Water in Agriculture","type":"webpage"},"uris":["http://www.mendeley.com/documents/?uuid=50a29499-915f-474e-a56a-c1bcfa5053a1"]}],"mendeley":{"formattedCitation":"(2)","plainTextFormattedCitation":"(2)","previouslyFormattedCitation":"(2)"},"properties":{"noteIndex":0},"schema":"https://github.com/citation-style-language/schema/raw/master/csl-citation.json"}</w:instrText>
      </w:r>
      <w:r w:rsidRPr="009A00CF">
        <w:rPr>
          <w:rFonts w:ascii="Calibri" w:eastAsia="Calibri" w:hAnsi="Calibri" w:cs="Calibri"/>
        </w:rPr>
        <w:fldChar w:fldCharType="separate"/>
      </w:r>
      <w:r w:rsidRPr="009A00CF">
        <w:rPr>
          <w:rFonts w:ascii="Calibri" w:eastAsia="Calibri" w:hAnsi="Calibri" w:cs="Calibri"/>
          <w:noProof/>
        </w:rPr>
        <w:t>(2)</w:t>
      </w:r>
      <w:r w:rsidRPr="009A00CF">
        <w:rPr>
          <w:rFonts w:ascii="Calibri" w:eastAsia="Calibri" w:hAnsi="Calibri" w:cs="Calibri"/>
        </w:rPr>
        <w:fldChar w:fldCharType="end"/>
      </w:r>
      <w:r w:rsidRPr="009A00CF">
        <w:rPr>
          <w:rFonts w:ascii="Calibri" w:eastAsia="Calibri" w:hAnsi="Calibri" w:cs="Calibri"/>
        </w:rPr>
        <w:t xml:space="preserve">. Currently, irrigated agriculture produces </w:t>
      </w:r>
      <w:r w:rsidRPr="009A00CF">
        <w:rPr>
          <w:rFonts w:ascii="Calibri" w:eastAsia="Times New Roman" w:hAnsi="Calibri" w:cs="Calibri"/>
          <w:color w:val="333333"/>
          <w:shd w:val="clear" w:color="auto" w:fill="FFFFFF"/>
          <w:lang w:eastAsia="en-GB"/>
        </w:rPr>
        <w:t>almost</w:t>
      </w:r>
      <w:r w:rsidRPr="009A00CF">
        <w:rPr>
          <w:rFonts w:ascii="Calibri" w:eastAsia="Times New Roman" w:hAnsi="Calibri" w:cs="Calibri"/>
          <w:lang w:eastAsia="en-GB"/>
        </w:rPr>
        <w:t xml:space="preserve"> </w:t>
      </w:r>
      <w:r w:rsidRPr="009A00CF">
        <w:rPr>
          <w:rFonts w:ascii="Calibri" w:eastAsia="Calibri" w:hAnsi="Calibri" w:cs="Calibri"/>
        </w:rPr>
        <w:t xml:space="preserve">40% of the total food produced worldwide </w:t>
      </w:r>
      <w:r w:rsidRPr="009A00CF">
        <w:rPr>
          <w:rFonts w:ascii="Calibri" w:eastAsia="Calibri" w:hAnsi="Calibri" w:cs="Calibri"/>
        </w:rPr>
        <w:fldChar w:fldCharType="begin" w:fldLock="1"/>
      </w:r>
      <w:r w:rsidRPr="009A00CF">
        <w:rPr>
          <w:rFonts w:ascii="Calibri" w:eastAsia="Calibri" w:hAnsi="Calibri" w:cs="Calibri"/>
        </w:rPr>
        <w:instrText>ADDIN CSL_CITATION {"citationItems":[{"id":"ITEM-1","itemData":{"URL":"https://www.worldbank.org/en/topic/water-in-agriculture#1","accessed":{"date-parts":[["2020","12","15"]]},"author":[{"dropping-particle":"","family":"World Bank","given":"","non-dropping-particle":"","parse-names":false,"suffix":""}],"id":"ITEM-1","issued":{"date-parts":[["2020"]]},"title":"Water in Agriculture","type":"webpage"},"uris":["http://www.mendeley.com/documents/?uuid=50a29499-915f-474e-a56a-c1bcfa5053a1"]}],"mendeley":{"formattedCitation":"(2)","plainTextFormattedCitation":"(2)","previouslyFormattedCitation":"(2)"},"properties":{"noteIndex":0},"schema":"https://github.com/citation-style-language/schema/raw/master/csl-citation.json"}</w:instrText>
      </w:r>
      <w:r w:rsidRPr="009A00CF">
        <w:rPr>
          <w:rFonts w:ascii="Calibri" w:eastAsia="Calibri" w:hAnsi="Calibri" w:cs="Calibri"/>
        </w:rPr>
        <w:fldChar w:fldCharType="separate"/>
      </w:r>
      <w:r w:rsidRPr="009A00CF">
        <w:rPr>
          <w:rFonts w:ascii="Calibri" w:eastAsia="Calibri" w:hAnsi="Calibri" w:cs="Calibri"/>
          <w:noProof/>
        </w:rPr>
        <w:t>(2)</w:t>
      </w:r>
      <w:r w:rsidRPr="009A00CF">
        <w:rPr>
          <w:rFonts w:ascii="Calibri" w:eastAsia="Calibri" w:hAnsi="Calibri" w:cs="Calibri"/>
        </w:rPr>
        <w:fldChar w:fldCharType="end"/>
      </w:r>
      <w:r w:rsidRPr="009A00CF">
        <w:rPr>
          <w:rFonts w:ascii="Calibri" w:eastAsia="Calibri" w:hAnsi="Calibri" w:cs="Calibri"/>
        </w:rPr>
        <w:t xml:space="preserve">. However, the water demands of the agricultural industry are significant, accounting for an estimated 70% of all freshwater withdrawals </w:t>
      </w:r>
      <w:r w:rsidRPr="009A00CF">
        <w:rPr>
          <w:rFonts w:ascii="Calibri" w:eastAsia="Calibri" w:hAnsi="Calibri" w:cs="Calibri"/>
        </w:rPr>
        <w:fldChar w:fldCharType="begin" w:fldLock="1"/>
      </w:r>
      <w:r w:rsidRPr="009A00CF">
        <w:rPr>
          <w:rFonts w:ascii="Calibri" w:eastAsia="Calibri" w:hAnsi="Calibri" w:cs="Calibri"/>
        </w:rPr>
        <w:instrText>ADDIN CSL_CITATION {"citationItems":[{"id":"ITEM-1","itemData":{"URL":"https://www.worldbank.org/en/topic/water-in-agriculture#1","accessed":{"date-parts":[["2020","12","15"]]},"author":[{"dropping-particle":"","family":"World Bank","given":"","non-dropping-particle":"","parse-names":false,"suffix":""}],"id":"ITEM-1","issued":{"date-parts":[["2020"]]},"title":"Water in Agriculture","type":"webpage"},"uris":["http://www.mendeley.com/documents/?uuid=50a29499-915f-474e-a56a-c1bcfa5053a1"]}],"mendeley":{"formattedCitation":"(2)","plainTextFormattedCitation":"(2)","previouslyFormattedCitation":"(2)"},"properties":{"noteIndex":0},"schema":"https://github.com/citation-style-language/schema/raw/master/csl-citation.json"}</w:instrText>
      </w:r>
      <w:r w:rsidRPr="009A00CF">
        <w:rPr>
          <w:rFonts w:ascii="Calibri" w:eastAsia="Calibri" w:hAnsi="Calibri" w:cs="Calibri"/>
        </w:rPr>
        <w:fldChar w:fldCharType="separate"/>
      </w:r>
      <w:r w:rsidRPr="009A00CF">
        <w:rPr>
          <w:rFonts w:ascii="Calibri" w:eastAsia="Calibri" w:hAnsi="Calibri" w:cs="Calibri"/>
          <w:noProof/>
        </w:rPr>
        <w:t>(2)</w:t>
      </w:r>
      <w:r w:rsidRPr="009A00CF">
        <w:rPr>
          <w:rFonts w:ascii="Calibri" w:eastAsia="Calibri" w:hAnsi="Calibri" w:cs="Calibri"/>
        </w:rPr>
        <w:fldChar w:fldCharType="end"/>
      </w:r>
      <w:r w:rsidRPr="009A00CF">
        <w:rPr>
          <w:rFonts w:ascii="Calibri" w:eastAsia="Calibri" w:hAnsi="Calibri" w:cs="Calibri"/>
        </w:rPr>
        <w:t xml:space="preserve">. Increasing competition for water supplies and intensification of agricultural and urban land use has progressively exerted pressure on water resources resulting in regional water stress, exacerbated by climate change. In recent years, sustainable water management policy has therefore incorporated non-conventional water sources to address water scarcity, such as the use of reclaimed water for irrigation in agricultural and municipal landscapes. Both treated and untreated wastewater is increasingly utilised for irrigation of arable farming land in arid and semi-arid regions including the Middle East and southern Europe. For example, in Israel, the use of wastewater accounts for </w:t>
      </w:r>
      <w:r w:rsidRPr="009A00CF">
        <w:rPr>
          <w:rFonts w:ascii="Calibri" w:eastAsia="Times New Roman" w:hAnsi="Calibri" w:cs="Calibri"/>
          <w:color w:val="333333"/>
          <w:shd w:val="clear" w:color="auto" w:fill="FFFFFF"/>
          <w:lang w:eastAsia="en-GB"/>
        </w:rPr>
        <w:t>about</w:t>
      </w:r>
      <w:r w:rsidRPr="009A00CF">
        <w:rPr>
          <w:rFonts w:ascii="Calibri" w:eastAsia="Times New Roman" w:hAnsi="Calibri" w:cs="Calibri"/>
          <w:lang w:eastAsia="en-GB"/>
        </w:rPr>
        <w:t xml:space="preserve"> </w:t>
      </w:r>
      <w:r w:rsidRPr="009A00CF">
        <w:rPr>
          <w:rFonts w:ascii="Calibri" w:eastAsia="Calibri" w:hAnsi="Calibri" w:cs="Calibri"/>
        </w:rPr>
        <w:t>50% of the total wastewater demand, where</w:t>
      </w:r>
      <w:r w:rsidRPr="009A00CF">
        <w:rPr>
          <w:rFonts w:ascii="Calibri" w:eastAsia="Times New Roman" w:hAnsi="Calibri" w:cs="Calibri"/>
          <w:lang w:eastAsia="en-GB"/>
        </w:rPr>
        <w:t xml:space="preserve"> </w:t>
      </w:r>
      <w:r w:rsidRPr="009A00CF">
        <w:rPr>
          <w:rFonts w:ascii="Calibri" w:eastAsia="Calibri" w:hAnsi="Calibri" w:cs="Calibri"/>
        </w:rPr>
        <w:t xml:space="preserve">85% of the wastewater produced is used for agricultural irrigation, compared with </w:t>
      </w:r>
      <w:r w:rsidRPr="009A00CF">
        <w:rPr>
          <w:rFonts w:ascii="Calibri" w:eastAsia="Times New Roman" w:hAnsi="Calibri" w:cs="Calibri"/>
          <w:color w:val="333333"/>
          <w:shd w:val="clear" w:color="auto" w:fill="FFFFFF"/>
          <w:lang w:eastAsia="en-GB"/>
        </w:rPr>
        <w:t>around</w:t>
      </w:r>
      <w:r w:rsidRPr="009A00CF">
        <w:rPr>
          <w:rFonts w:ascii="Calibri" w:eastAsia="Times New Roman" w:hAnsi="Calibri" w:cs="Calibri"/>
          <w:lang w:eastAsia="en-GB"/>
        </w:rPr>
        <w:t xml:space="preserve"> </w:t>
      </w:r>
      <w:r w:rsidRPr="009A00CF">
        <w:rPr>
          <w:rFonts w:ascii="Calibri" w:eastAsia="Calibri" w:hAnsi="Calibri" w:cs="Calibri"/>
        </w:rPr>
        <w:t xml:space="preserve">46% in Spain </w:t>
      </w:r>
      <w:r w:rsidRPr="009A00CF">
        <w:rPr>
          <w:rFonts w:ascii="Calibri" w:eastAsia="Calibri" w:hAnsi="Calibri" w:cs="Calibri"/>
        </w:rPr>
        <w:fldChar w:fldCharType="begin" w:fldLock="1"/>
      </w:r>
      <w:r w:rsidRPr="009A00CF">
        <w:rPr>
          <w:rFonts w:ascii="Calibri" w:eastAsia="Calibri" w:hAnsi="Calibri" w:cs="Calibri"/>
        </w:rPr>
        <w:instrText>ADDIN CSL_CITATION {"citationItems":[{"id":"ITEM-1","itemData":{"DOI":"10.1021/es5008615","ISSN":"15205851","PMID":"24749778","abstract":"An increasing number of reports on plant uptake of pharmaceutical compounds (PCs) have been recently published, raising concerns of human exposure through dietary intake. In this study, PC uptake and translocation were evaluated in cucumber and tomato plants to elucidate the effects of PC physicochemical properties, soil type, and irrigation-water quality. Nonionic PCs were taken up and accumulated at higher levels in plants grown in soils of lower organic matter and clay content. While the concentration of most PCs in cucumber and tomato leaves were of similar order, their concentrations in the tomato fruit were much lower than in the cucumber fruit. This is related to differences in fruit physiology. Our data suggest that irrigation with treated wastewater reduces the bioavailability of acidic PCs for uptake by cucumber plants as compared to fresh water irrigation. This study sheds light on factors affecting the uptake of PCs by crops irrigated with treated wastewater, the governing role of PCs physicochemical properties along with the physiological nature of the plant, soil properties and water quality that together determine uptake, translocation, and accumulation within plant organs. Occurrence of metabolites in plant suggests that PC metabolism has to be evaluated to reveal the total uptake. © 2014 American Chemical Society.","author":[{"dropping-particle":"","family":"Goldstein","given":"Myah","non-dropping-particle":"","parse-names":false,"suffix":""},{"dropping-particle":"","family":"Shenker","given":"Moshe","non-dropping-particle":"","parse-names":false,"suffix":""},{"dropping-particle":"","family":"Chefetz","given":"Benny","non-dropping-particle":"","parse-names":false,"suffix":""}],"container-title":"Environmental Science and Technology","id":"ITEM-1","issued":{"date-parts":[["2014"]]},"title":"Insights into the uptake processes of wastewater-borne pharmaceuticals by vegetables","type":"article-journal"},"uris":["http://www.mendeley.com/documents/?uuid=b5ae6ecf-731c-43fd-9749-0b40590d927a"]}],"mendeley":{"formattedCitation":"(3)","plainTextFormattedCitation":"(3)","previouslyFormattedCitation":"(3)"},"properties":{"noteIndex":0},"schema":"https://github.com/citation-style-language/schema/raw/master/csl-citation.json"}</w:instrText>
      </w:r>
      <w:r w:rsidRPr="009A00CF">
        <w:rPr>
          <w:rFonts w:ascii="Calibri" w:eastAsia="Calibri" w:hAnsi="Calibri" w:cs="Calibri"/>
        </w:rPr>
        <w:fldChar w:fldCharType="separate"/>
      </w:r>
      <w:r w:rsidRPr="009A00CF">
        <w:rPr>
          <w:rFonts w:ascii="Calibri" w:eastAsia="Calibri" w:hAnsi="Calibri" w:cs="Calibri"/>
          <w:noProof/>
        </w:rPr>
        <w:t>(3)</w:t>
      </w:r>
      <w:r w:rsidRPr="009A00CF">
        <w:rPr>
          <w:rFonts w:ascii="Calibri" w:eastAsia="Calibri" w:hAnsi="Calibri" w:cs="Calibri"/>
        </w:rPr>
        <w:fldChar w:fldCharType="end"/>
      </w:r>
      <w:r w:rsidRPr="009A00CF">
        <w:rPr>
          <w:rFonts w:ascii="Calibri" w:eastAsia="Calibri" w:hAnsi="Calibri" w:cs="Calibri"/>
        </w:rPr>
        <w:t xml:space="preserve">. Reclaimed wastewater is also increasingly used for irrigation in areas supporting water intensive crops. For example in California, where almond farming requires significant water resources, wastewater reuse currently accounts for </w:t>
      </w:r>
      <w:r w:rsidRPr="009A00CF">
        <w:rPr>
          <w:rFonts w:ascii="Calibri" w:eastAsia="Times New Roman" w:hAnsi="Calibri" w:cs="Calibri"/>
          <w:lang w:eastAsia="en-GB"/>
        </w:rPr>
        <w:t xml:space="preserve"> </w:t>
      </w:r>
      <w:r w:rsidRPr="009A00CF">
        <w:rPr>
          <w:rFonts w:ascii="Calibri" w:eastAsia="Calibri" w:hAnsi="Calibri" w:cs="Calibri"/>
        </w:rPr>
        <w:t xml:space="preserve">6% of the total required irrigation volume, with aims to increase use by 300% by 2030 in order to meet growing regional water demands </w:t>
      </w:r>
      <w:r w:rsidRPr="009A00CF">
        <w:rPr>
          <w:rFonts w:ascii="Calibri" w:eastAsia="Calibri" w:hAnsi="Calibri" w:cs="Calibri"/>
        </w:rPr>
        <w:fldChar w:fldCharType="begin" w:fldLock="1"/>
      </w:r>
      <w:r w:rsidRPr="009A00CF">
        <w:rPr>
          <w:rFonts w:ascii="Calibri" w:eastAsia="Calibri" w:hAnsi="Calibri" w:cs="Calibri"/>
        </w:rPr>
        <w:instrText>ADDIN CSL_CITATION {"citationItems":[{"id":"ITEM-1","itemData":{"DOI":"10.1021/es5008615","ISSN":"15205851","PMID":"24749778","abstract":"An increasing number of reports on plant uptake of pharmaceutical compounds (PCs) have been recently published, raising concerns of human exposure through dietary intake. In this study, PC uptake and translocation were evaluated in cucumber and tomato plants to elucidate the effects of PC physicochemical properties, soil type, and irrigation-water quality. Nonionic PCs were taken up and accumulated at higher levels in plants grown in soils of lower organic matter and clay content. While the concentration of most PCs in cucumber and tomato leaves were of similar order, their concentrations in the tomato fruit were much lower than in the cucumber fruit. This is related to differences in fruit physiology. Our data suggest that irrigation with treated wastewater reduces the bioavailability of acidic PCs for uptake by cucumber plants as compared to fresh water irrigation. This study sheds light on factors affecting the uptake of PCs by crops irrigated with treated wastewater, the governing role of PCs physicochemical properties along with the physiological nature of the plant, soil properties and water quality that together determine uptake, translocation, and accumulation within plant organs. Occurrence of metabolites in plant suggests that PC metabolism has to be evaluated to reveal the total uptake. © 2014 American Chemical Society.","author":[{"dropping-particle":"","family":"Goldstein","given":"Myah","non-dropping-particle":"","parse-names":false,"suffix":""},{"dropping-particle":"","family":"Shenker","given":"Moshe","non-dropping-particle":"","parse-names":false,"suffix":""},{"dropping-particle":"","family":"Chefetz","given":"Benny","non-dropping-particle":"","parse-names":false,"suffix":""}],"container-title":"Environmental Science and Technology","id":"ITEM-1","issued":{"date-parts":[["2014"]]},"title":"Insights into the uptake processes of wastewater-borne pharmaceuticals by vegetables","type":"article-journal"},"uris":["http://www.mendeley.com/documents/?uuid=b5ae6ecf-731c-43fd-9749-0b40590d927a"]},{"id":"ITEM-2","itemData":{"DOI":"10.1039/c9em00020h","ISSN":"20507895","PMID":"30932118","abstract":"Use of reclaimed wastewater for agricultural irrigation is seen as an attractive option to meet agricultural water demands of a growing number of countries suffering from water scarcity. However, reclaimed wastewater contains pollutants which are introduced to the agro-environment during the irrigation process. While water reuse guidelines do consider selected classes of pollutants, they do not account for the presence of pollutants of emerging concern such as pharmaceuticals and the potential risks these may pose. Here we use source-pathway-receptor analysis (S-P-R) to develop a holistic framework for evaluating the impacts of pharmaceuticals, present in wastewater used for agricultural irrigation, on human and ecosystem health and evaluate the data availability for the framework components. The developed framework comprised of 34 processes and compartments but a good level of knowledge was available for only five of these suggesting that currently it is not possible to fully establish the impacts of pharmaceuticals in wastewater irrigation systems. To address this, work is urgently needed to understand the fate and transport of pharmaceuticals in arable soil systems and the effects of chronic low-level exposure to these substances on microbes, invertebrates, plants, wildlife and humans. In addition, research pertaining to the fate, uptake and effects of pharmaceutical mixtures and metabolites is lacking as well as data on bio-accessibility of pharmaceuticals after ingestion. Scientific advancements in the five areas prioritised in terms of future research are needed before we are able to fully quantify the agricultural and human health risks associated with reclaimed wastewater use.","author":[{"dropping-particle":"","family":"Carter","given":"Laura J.","non-dropping-particle":"","parse-names":false,"suffix":""},{"dropping-particle":"","family":"Chefetz","given":"Benny","non-dropping-particle":"","parse-names":false,"suffix":""},{"dropping-particle":"","family":"Abdeen","given":"Ziad","non-dropping-particle":"","parse-names":false,"suffix":""},{"dropping-particle":"","family":"Boxall","given":"Alistair B.A.","non-dropping-particle":"","parse-names":false,"suffix":""}],"container-title":"Environmental Science: Processes and Impacts","id":"ITEM-2","issued":{"date-parts":[["2019"]]},"title":"Emerging investigator series: Towards a framework for establishing the impacts of pharmaceuticals in wastewater irrigation systems on agro-ecosystems and human health","type":"article"},"uris":["http://www.mendeley.com/documents/?uuid=4d49ac56-9668-44bd-8949-60f10c339426"]}],"mendeley":{"formattedCitation":"(3,4)","plainTextFormattedCitation":"(3,4)","previouslyFormattedCitation":"(3,4)"},"properties":{"noteIndex":0},"schema":"https://github.com/citation-style-language/schema/raw/master/csl-citation.json"}</w:instrText>
      </w:r>
      <w:r w:rsidRPr="009A00CF">
        <w:rPr>
          <w:rFonts w:ascii="Calibri" w:eastAsia="Calibri" w:hAnsi="Calibri" w:cs="Calibri"/>
        </w:rPr>
        <w:fldChar w:fldCharType="separate"/>
      </w:r>
      <w:r w:rsidRPr="009A00CF">
        <w:rPr>
          <w:rFonts w:ascii="Calibri" w:eastAsia="Calibri" w:hAnsi="Calibri" w:cs="Calibri"/>
          <w:noProof/>
        </w:rPr>
        <w:t>(3,4)</w:t>
      </w:r>
      <w:r w:rsidRPr="009A00CF">
        <w:rPr>
          <w:rFonts w:ascii="Calibri" w:eastAsia="Calibri" w:hAnsi="Calibri" w:cs="Calibri"/>
        </w:rPr>
        <w:fldChar w:fldCharType="end"/>
      </w:r>
      <w:r w:rsidRPr="009A00CF">
        <w:rPr>
          <w:rFonts w:ascii="Calibri" w:eastAsia="Calibri" w:hAnsi="Calibri" w:cs="Calibri"/>
        </w:rPr>
        <w:t xml:space="preserve">. With reclaimed wastewater irrigation set to rise, recent studies have also evaluated the viability of wastewater irrigation in other regions such as India, Tanzania and Vietnam </w:t>
      </w:r>
      <w:r w:rsidRPr="009A00CF">
        <w:rPr>
          <w:rFonts w:ascii="Calibri" w:eastAsia="Calibri" w:hAnsi="Calibri" w:cs="Calibri"/>
        </w:rPr>
        <w:fldChar w:fldCharType="begin" w:fldLock="1"/>
      </w:r>
      <w:r w:rsidRPr="009A00CF">
        <w:rPr>
          <w:rFonts w:ascii="Calibri" w:eastAsia="Calibri" w:hAnsi="Calibri" w:cs="Calibri"/>
        </w:rPr>
        <w:instrText>ADDIN CSL_CITATION {"citationItems":[{"id":"ITEM-1","itemData":{"DOI":"10.1016/j.agwat.2013.06.003","ISSN":"03783774","abstract":"Climate change is impacting water resources in the Mekong Delta of Vietnam. Drought is becoming more severe and water scarcer. Thus, action on adaptation to climate impacts is urgently needed. We assess the potential for wastewater reuse as an adaptation measure to cope with water scarcity in Can Tho City, within the heart of the Mekong Delta. We show that wastewater effluent can be used to irrigate at least to 22,719. ha of paddy rice (16% of the rice-cultivated area in the city) at 3 crops per year. The fertilizing properties of the water would eliminate part of the demand for synthetic fertilizers, providing a maximum of 22% of the nitrogen (N) and 14% of the phosphorus (P) requirement for the winter-spring crop. On a yearly basis, recovery of wastewater could reduce the discharge of N by 15-27% and the discharge of P by 8-17%. Such a program would contribute to a decrease in the level of pollution in the local rivers and canal systems, while also reducing the need for expensive tertiary treatment. © 2013 Elsevier B.V.","author":[{"dropping-particle":"","family":"Trinh","given":"Long Thi","non-dropping-particle":"","parse-names":false,"suffix":""},{"dropping-particle":"","family":"Duong","given":"Chinh Cong","non-dropping-particle":"","parse-names":false,"suffix":""},{"dropping-particle":"","family":"Steen","given":"Peter","non-dropping-particle":"Van Der","parse-names":false,"suffix":""},{"dropping-particle":"","family":"Lens","given":"Piet N.L.","non-dropping-particle":"","parse-names":false,"suffix":""}],"container-title":"Agricultural Water Management","id":"ITEM-1","issued":{"date-parts":[["2013"]]},"title":"Exploring the potential for wastewater reuse in agriculture as a climate change adaptation measure for Can Tho City, Vietnam","type":"article-journal"},"uris":["http://www.mendeley.com/documents/?uuid=83e6b139-2fbd-4fd6-ad93-76de0ecb3578"]},{"id":"ITEM-2","itemData":{"DOI":"10.2166/wst.2015.220","ISSN":"02731223","PMID":"26177416","abstract":"Wastewater constitutes an alternative water source for the irrigation sector. To fully benefit from it, and reduce possible adverse effects on public health and the environment, we need to look at the regulation of the practice. A prerequisite for this is an institutional analysis, and the points to consider are the institutional mandates. We used the city of Hyderabad, India, as a case study. There, irrigation with wastewater is not supported or recognized, but it happens in practice. It takes place in an indirect and unplanned way. Institutions fail at enforcing regulations, and little attention is given to formalization of the practice. With this article, we aim to untangle the institutional setup, and by doing so, identify the constraints surrounding development of a formal practice. Ultimately, we aim at contributing to the discussion on the agricultural use of wastewater.","author":[{"dropping-particle":"","family":"Saldías","given":"C.","non-dropping-particle":"","parse-names":false,"suffix":""},{"dropping-particle":"","family":"Speelman","given":"S.","non-dropping-particle":"","parse-names":false,"suffix":""},{"dropping-particle":"","family":"Amerasinghe","given":"P.","non-dropping-particle":"","parse-names":false,"suffix":""},{"dropping-particle":"","family":"Huylenbroeck","given":"G.","non-dropping-particle":"Van","parse-names":false,"suffix":""}],"container-title":"Water Science and Technology","id":"ITEM-2","issued":{"date-parts":[["2015"]]},"title":"Institutional and policy analysis of wastewater (re)use for agriculture: Case study Hyderabad, India","type":"article-journal"},"uris":["http://www.mendeley.com/documents/?uuid=9d2fd3c5-0270-48e4-b7d2-f562459e7f82"]},{"id":"ITEM-3","itemData":{"DOI":"10.1016/j.pce.2014.10.004","ISSN":"14747065","abstract":"Urban agriculture is practiced by dwellers as an adaptive response to improve their food security, household income, create informal employment and diversify their livelihood through sales of surplus produce or savings. People in many cities, who practice urban agriculture, are in most cases unemployed and poor and are faced with water shortages to irrigate their crops. But treated wastewater can offer both water and nutrients needed for crop growth partly covering the water shortage already experienced. Therefore in this case, wastewater reuse becomes one of the important alternative ways to provide water for irrigation.The objective of this study was to monitor the effluent quality of the waste stabilization pond (WSP) and a combined WSP-constructed wetland (WSP-CW) treatment systems, assess its suitability for irrigation purposes and understand the public perception on the use of the treated effluent for agricultural production. This paper brings out the experience of the Moshi urban water authority in wastewater treatment and reuse for irrigation purposes. It looks on the quality of effluent from the two systems under their current operational regime and deduces the public health and socio economic implications.The results indicates the recorded TDS mean values of 587mg/L and 627mg/L, Nitrate-Nitrogen values of 9.19mg/L and 2.35mg/L, Fecal Coliform values of 1000 counts per 100mL and 4626 counts per 100mL, COD values of 159mgO2/L and 149mgO2/L for the WSP and WSP-CW effluents respectively. From the findings it has been shown that the treated effluent is suitable for restricted irrigation. It has also been shown that when improperly practiced, the use of the effluent is associated with public health risk to the workers who handle it, but despite this fact there is still some positive social economic implications. The community members who practice irrigated agriculture using the effluent as irrigation water have positive attitude on its use. The findings from this case study, is considered as an important learning in establishing an optimal wastewater treatment configuration to render suitable effluent for irrigation purposes.","author":[{"dropping-particle":"","family":"Kihila","given":"Jacob","non-dropping-particle":"","parse-names":false,"suffix":""},{"dropping-particle":"","family":"Mtei","given":"Kelvin M.","non-dropping-particle":"","parse-names":false,"suffix":""},{"dropping-particle":"","family":"Njau","given":"Karoli N.","non-dropping-particle":"","parse-names":false,"suffix":""}],"container-title":"Physics and Chemistry of the Earth","id":"ITEM-3","issued":{"date-parts":[["2014"]]},"title":"Wastewater treatment for reuse in urban agriculture; the case of Moshi Municipality, Tanzania","type":"article-journal"},"uris":["http://www.mendeley.com/documents/?uuid=747c3c4f-7b05-4a3e-b0cc-b15dd9ed3f4c"]}],"mendeley":{"formattedCitation":"(5–7)","plainTextFormattedCitation":"(5–7)","previouslyFormattedCitation":"(5–7)"},"properties":{"noteIndex":0},"schema":"https://github.com/citation-style-language/schema/raw/master/csl-citation.json"}</w:instrText>
      </w:r>
      <w:r w:rsidRPr="009A00CF">
        <w:rPr>
          <w:rFonts w:ascii="Calibri" w:eastAsia="Calibri" w:hAnsi="Calibri" w:cs="Calibri"/>
        </w:rPr>
        <w:fldChar w:fldCharType="separate"/>
      </w:r>
      <w:r w:rsidRPr="009A00CF">
        <w:rPr>
          <w:rFonts w:ascii="Calibri" w:eastAsia="Calibri" w:hAnsi="Calibri" w:cs="Calibri"/>
          <w:noProof/>
        </w:rPr>
        <w:t>(5–7)</w:t>
      </w:r>
      <w:r w:rsidRPr="009A00CF">
        <w:rPr>
          <w:rFonts w:ascii="Calibri" w:eastAsia="Calibri" w:hAnsi="Calibri" w:cs="Calibri"/>
        </w:rPr>
        <w:fldChar w:fldCharType="end"/>
      </w:r>
      <w:r w:rsidRPr="009A00CF">
        <w:rPr>
          <w:rFonts w:ascii="Calibri" w:eastAsia="Calibri" w:hAnsi="Calibri" w:cs="Calibri"/>
        </w:rPr>
        <w:t xml:space="preserve">. </w:t>
      </w:r>
    </w:p>
    <w:p w14:paraId="1D6549A9" w14:textId="77777777" w:rsidR="00405DD1" w:rsidRPr="009A00CF" w:rsidRDefault="00405DD1" w:rsidP="00405DD1">
      <w:pPr>
        <w:spacing w:after="0" w:line="360" w:lineRule="auto"/>
        <w:rPr>
          <w:rFonts w:ascii="Calibri" w:eastAsia="Calibri" w:hAnsi="Calibri" w:cs="Calibri"/>
        </w:rPr>
      </w:pPr>
    </w:p>
    <w:p w14:paraId="7B49E902" w14:textId="208AA43E" w:rsidR="003C26A2" w:rsidRPr="009A00CF" w:rsidRDefault="00405DD1" w:rsidP="00405DD1">
      <w:pPr>
        <w:spacing w:after="0" w:line="360" w:lineRule="auto"/>
        <w:rPr>
          <w:rFonts w:ascii="Calibri" w:eastAsia="Calibri" w:hAnsi="Calibri" w:cs="Calibri"/>
        </w:rPr>
      </w:pPr>
      <w:r w:rsidRPr="009A00CF">
        <w:rPr>
          <w:rFonts w:ascii="Calibri" w:eastAsia="Calibri" w:hAnsi="Calibri" w:cs="Calibri"/>
        </w:rPr>
        <w:t>However, wastewater is</w:t>
      </w:r>
      <w:r w:rsidR="001A1378">
        <w:rPr>
          <w:rFonts w:ascii="Calibri" w:eastAsia="Calibri" w:hAnsi="Calibri" w:cs="Calibri"/>
        </w:rPr>
        <w:t xml:space="preserve"> a</w:t>
      </w:r>
      <w:r w:rsidRPr="009A00CF">
        <w:rPr>
          <w:rFonts w:ascii="Calibri" w:eastAsia="Calibri" w:hAnsi="Calibri" w:cs="Calibri"/>
        </w:rPr>
        <w:t xml:space="preserve"> known reservoir of micropollutants, including pharmaceutical residues. Human and veterinary pharmaceuticals are released into wastewater during manufacture, through incorrect disposal of surplus medicines and following therapeutic use. In humans and animals, after consumption, pharmaceutical compounds are only partially metabolised with the rest excreted in urine and faeces. These pharmaceutical compounds then enter wastewater systems as a complex mixture of potentially hundreds of biologically active compounds. Pharmaceutical compounds are inefficiently removed during even the most advanced wastewater treatment </w:t>
      </w:r>
      <w:r w:rsidRPr="009A00CF">
        <w:rPr>
          <w:rFonts w:ascii="Calibri" w:eastAsia="Calibri" w:hAnsi="Calibri" w:cs="Calibri"/>
        </w:rPr>
        <w:fldChar w:fldCharType="begin" w:fldLock="1"/>
      </w:r>
      <w:r w:rsidRPr="009A00CF">
        <w:rPr>
          <w:rFonts w:ascii="Calibri" w:eastAsia="Calibri" w:hAnsi="Calibri" w:cs="Calibri"/>
        </w:rPr>
        <w:instrText>ADDIN CSL_CITATION {"citationItems":[{"id":"ITEM-1","itemData":{"DOI":"10.1016/j.watres.2008.10.047","ISSN":"00431354","abstract":"A 5-month monitoring program was undertaken in South Wales in the UK to determine the fate of 55 pharmaceuticals, personal care products, endocrine disruptors and illicit drugs (PPCPs) in two contrasting wastewater plants utilising two different wastewater treatment technologies: activated sludge and trickling filter beds. The impact of treated wastewater effluent on the quality of receiving waters was also assessed. PPCPs were found to be present at high loads reaching 10 kg day-1 in the raw sewage. Concentrations of PPCPs in raw sewage were found to correlate with their usage/consumption patterns in Wales and their metabolism. The efficiency of the removal of PPCPs was found to be strongly dependent on the technology implemented in the wastewater treatment plant (WWTP). In general, the WWTP utilising trickling filter beds resulted in, on average, less than 70% removal of all 55 PPCPs studied, while the WWTP utilising activated sludge treatment gave a much higher removal efficiency of over 85%. The monitoring programme revealed that treated wastewater effluents were the main contributors to PPCPs concentrations (up to 3 kg of PPCPs day-1) in the rivers studied. Bearing in mind that in the cases examined here the WWTP effluents were also major contributors to rivers' flows (dilution factor for the studied rivers did not exceed 23 times) the effect of WWTP effluent on the quality of river water is significant and cannot be underestimated. © 2008 Elsevier Ltd. All rights reserved.","author":[{"dropping-particle":"","family":"Kasprzyk-Hordern","given":"Barbara","non-dropping-particle":"","parse-names":false,"suffix":""},{"dropping-particle":"","family":"Dinsdale","given":"Richard M.","non-dropping-particle":"","parse-names":false,"suffix":""},{"dropping-particle":"","family":"Guwy","given":"Alan J.","non-dropping-particle":"","parse-names":false,"suffix":""}],"container-title":"Water Research","id":"ITEM-1","issued":{"date-parts":[["2009"]]},"title":"The removal of pharmaceuticals, personal care products, endocrine disruptors and illicit drugs during wastewater treatment and its impact on the quality of receiving waters","type":"article-journal"},"uris":["http://www.mendeley.com/documents/?uuid=a03bd3da-c019-4633-b21b-e73b2189f730"]},{"id":"ITEM-2","itemData":{"DOI":"10.1016/j.chemosphere.2008.07.086","ISSN":"00456535","abstract":"In the aquatic environment, pharmaceuticals have been widely found. Among them, carbamazepine and diclofenac were detected at the highest frequency. To evaluate the worldwide environmental impacts of both drugs, their global consumption volumes are estimated, based on the dose per capita. The metabolites of these pharmaceuticals are also of environmental concerns, especially trans-10,11-dihydro-10,11- dihydroxycarbamazepine (CBZ-diol) which probably has a similar concentration in water bodies to that of its parent drug. The removal efficiencies and mechanisms of both drugs in the wastewater treatment plants (WWTPs) are discussed with the actual state of knowledge. The occurrences of both drugs are examined in various water bodies including WWTP effluents, surface waters, groundwater and drinking water. Their chemical, physical and pharmacological properties are also addressed in context, which can largely influence their environmental behaviors. The ecotoxicological studies of both drugs imply that they do not easily cause acute toxic effects at their environmental concentrations. However their chronic effects need cautious attention. © 2008 Elsevier Ltd. All rights reserved.","author":[{"dropping-particle":"","family":"Zhang","given":"Yongjun","non-dropping-particle":"","parse-names":false,"suffix":""},{"dropping-particle":"","family":"Geißen","given":"Sven Uwe","non-dropping-particle":"","parse-names":false,"suffix":""},{"dropping-particle":"","family":"Gal","given":"Carmen","non-dropping-particle":"","parse-names":false,"suffix":""}],"container-title":"Chemosphere","id":"ITEM-2","issued":{"date-parts":[["2008"]]},"title":"Carbamazepine and diclofenac: Removal in wastewater treatment plants and occurrence in water bodies","type":"article"},"uris":["http://www.mendeley.com/documents/?uuid=5d90afc6-15ff-4bb3-acc8-8151f342f0e6"]},{"id":"ITEM-3","itemData":{"DOI":"10.1016/j.watres.2005.05.031","ISSN":"00431354","abstract":"The removal of seven pharmaceuticals and two fragrances in the biological units of various full-scale municipal wastewater treatment plants was studied. The observed removal of pharmaceuticals was mainly due to biological transformation and varied from insignificant (&lt;10%, carbamazepine) to&gt;90% (ibuprofen). However, no quantitative relationship between structure and activity can be set up for the biological transformation. Overall, it can be concluded that for compounds showing a sorption coefficient (Kd) of below 300 L kg-1, sorption onto secondary sludge is not relevant and their transformation can consequently be assessed simply by comparing influent and effluent concentrations. The two fragrances (HHCB, AHTN) studied were mainly removed by sorption onto sludge. For the compounds studied, comparable transformation and sorption was seen for different reactor types (conventional activated sludge, membrane bioreactor and fixed bed reactor) as well as for sludge ages between 10 and 60-80 days and temperatures between 12°C and 21°C. However, some significant variations in the observed removal currently lack an explanation. The observed incoming daily load of iopromide and roxithromycin in medium-sized municipal wastewater treatment plants (up to 80,000 population equivalents) is generated by only a small number of patients: the consequences for representative 24 h composite sampling are discussed. Generally, the paper presents a method for setting up mass balances for micropollutants over entire wastewater treatment plants, including an estimation of the accuracy of the quantified fate (i.e. removal by sorption and biological transformation). © 2005 Elsevier Ltd. All rights reserved.","author":[{"dropping-particle":"","family":"Joss","given":"Adriano","non-dropping-particle":"","parse-names":false,"suffix":""},{"dropping-particle":"","family":"Keller","given":"Elvira","non-dropping-particle":"","parse-names":false,"suffix":""},{"dropping-particle":"","family":"Alder","given":"Alfredo C.","non-dropping-particle":"","parse-names":false,"suffix":""},{"dropping-particle":"","family":"Göbel","given":"Anke","non-dropping-particle":"","parse-names":false,"suffix":""},{"dropping-particle":"","family":"McArdell","given":"Christa S.","non-dropping-particle":"","parse-names":false,"suffix":""},{"dropping-particle":"","family":"Ternes","given":"Thomas","non-dropping-particle":"","parse-names":false,"suffix":""},{"dropping-particle":"","family":"Siegrist","given":"Hansruedi","non-dropping-particle":"","parse-names":false,"suffix":""}],"container-title":"Water Research","id":"ITEM-3","issued":{"date-parts":[["2005"]]},"title":"Removal of pharmaceuticals and fragrances in biological wastewater treatment","type":"article-journal"},"uris":["http://www.mendeley.com/documents/?uuid=b1b83d02-934a-4883-97b3-4b714ee78aae"]},{"id":"ITEM-4","itemData":{"DOI":"10.1016/j.scitotenv.2015.06.067","ISSN":"18791026","abstract":"The present study determines removal rates (RR) of 56 pharmaceuticals and metabolites, respectively, in an urban sewage treatment plant using mass flow analysis by comparing influent and effluent loads over a consecutive ten-day monitoring period. Besides well investigated compounds like carbamazepine and metoprolol, less researched targets, such as topiramate, pregabalin, telmisartan, and human metabolites of pharmaceuticals were included. Another aim was to determine the ratio of pharmaceuticals and corresponding metabolites in raw wastewater.Valsartan and gabapentin were detected at the highest average concentrations in influent (c&lt;inf&gt;val&lt;/inf&gt;=29.7 (±8.1) μg/L, c&lt;inf&gt;gab&lt;/inf&gt;=13.2 (±3.3) μg/L) and effluent (c&lt;inf&gt;val&lt;/inf&gt;=22.1 (±5.1) μg/L, c&lt;inf&gt;gab&lt;/inf&gt;=12.1 (±2.6) μg/L) samples. The comparison of mass loads in influent and effluent showed a significant removal (p&lt;0.1) for 20 compounds but only enalapril, eprosartan, losartan, pregabalin, and quetiapine were removed from the aqueous phase by more than 50%. Another 20 compounds were determined without significant difference and for five compounds (clindamycin, lamotrigine, oxcarbazepine, O-desmethyl venlafaxine, triamterene), a significant higher mass load in the effluent than in the influent was observed.It has to be noticed that metabolites like 10,11-dihydro-10-hydroxy carbamazepine (MHD) are found in higher mass loads than the corresponding parent compound in the sewage samples. Furthermore, metabolites and parent compound behave differently in the sewage treatment process. While MHD (RR = 15.1%) was detected with lower mass load in the effluent than in the influent, oxcarbazepine (RR =. 73.2%) showed the contrary pattern.When comparing expected and measured ratios of parent compound and metabolite in raw sewage, citalopram/N-desmethyl citalopram for example, showed good results. However, a major problem exists due to insufficient data regarding metabolism and excretion of many pharmaceuticals. This complicates the prediction of relevant metabolites and further efforts are needed to overcome this problem.","author":[{"dropping-particle":"","family":"Gurke","given":"Robert","non-dropping-particle":"","parse-names":false,"suffix":""},{"dropping-particle":"","family":"Rößler","given":"Martin","non-dropping-particle":"","parse-names":false,"suffix":""},{"dropping-particle":"","family":"Marx","given":"Conrad","non-dropping-particle":"","parse-names":false,"suffix":""},{"dropping-particle":"","family":"Diamond","given":"Sam","non-dropping-particle":"","parse-names":false,"suffix":""},{"dropping-particle":"","family":"Schubert","given":"Sara","non-dropping-particle":"","parse-names":false,"suffix":""},{"dropping-particle":"","family":"Oertel","given":"Reinhard","non-dropping-particle":"","parse-names":false,"suffix":""},{"dropping-particle":"","family":"Fauler","given":"Joachim","non-dropping-particle":"","parse-names":false,"suffix":""}],"container-title":"Science of the Total Environment","id":"ITEM-4","issued":{"date-parts":[["2015"]]},"title":"Occurrence and removal of frequently prescribed pharmaceuticals and corresponding metabolites in wastewater of a sewage treatment plant","type":"article-journal"},"uris":["http://www.mendeley.com/documents/?uuid=1fdbb41e-bd82-4481-b015-42d2e9f77dc9"]},{"id":"ITEM-5","itemData":{"DOI":"10.2166/ws.2019.054","ISSN":"16070798","abstract":"Several pharmaceuticals were followed through a drinking water production process on the river Meuse. Tramadol and levetiracetam were the most common compounds while cytostatics were not detected. All compounds found at that intake point had an annual consumption greater than 90 mg/inhabitant. The tracer substance 1,2,3-benzotriazole allowed estimation of the maximal concentration of pharmaceuticals and the evolution profile for tramadol and sotalol. After pre-ozonation of raw water, most pharmaceuticals were completely removed, except levetiracetam and irbesartan, confirming the efficiency of this advanced oxidation process. Irbesartan and levetiracetam were completely removed by granular activated carbon filtration. Levetiracetam was the most reluctant compound. A conventional multi-barrier treatment combining ozone and activated carbon, already used for several decades before implementation in wastewater treatment, can completely remove most pharmaceuticals. Therefore, drinking water without any significant health-related amount of these pharmaceuticals can be produced from surface water.","author":[{"dropping-particle":"","family":"Chauveheid","given":"Eric","non-dropping-particle":"","parse-names":false,"suffix":""},{"dropping-particle":"","family":"Scholdis","given":"Sabine","non-dropping-particle":"","parse-names":false,"suffix":""}],"container-title":"Water Science and Technology: Water Supply","id":"ITEM-5","issue":"6","issued":{"date-parts":[["2019"]]},"page":"1793-1801","publisher":"IWA Publishing","title":"Removal of pharmaceuticals by a surface water treatment plant","type":"article-journal","volume":"19"},"uris":["http://www.mendeley.com/documents/?uuid=feaf1275-7b75-3de2-ae7d-056ceca0d6dd"]},{"id":"ITEM-6","itemData":{"DOI":"10.1016/j.agwat.2006.06.015","ISSN":"03783774","abstract":"It is important to determine the behavior of constituents in treated sewage during soil aquifer treatment for water recycling. A collaborative project with Herman Bouwer published in 1984 documented the fate and occurrence of Priority Pollutants during groundwater recharge using wastewater with application to water reuse and agricultural systems. New compounds are continually being manufactured and released to the environment. The interest today has shifted to the behavior of emerging contaminants. One important class of emerging contaminants is pharmaceuticals and personal care products (PPCPs). The hazards to the environment and human health of trace levels of PPCPs in water supplies are poorly understood. A multi compound method using solid phase extraction and chemical derivatization with pentafluorobenzylbromide, followed by analysis via gas chromatography/mass spectrometry was used to study the occurrence and removals of 18 PPCPs in a local wastewater treatment plant (WWTP). Overall, 16 out of the 18 selected PPCPs, which span a range of therapeutic classes and some commonly used personal care products, were detected in raw sewage samples collected from the Baltimore Back River WWTP. Ten of the 18 selected PPCPs were detected in the treated sewage effluent, signifying incomplete removal for the majority of the PPCPs during the wastewater treatment processes. The majority of the target analytes were detected in both the influent and effluent WWTP samples at μg/L levels, although some PPCPs (e.g., naproxen and ibuprofen) were encountered at μg/L levels. Biodegradation is an important process for wastewater and soil aquifer treatment. Aerobic batch biodegradation (using activated sludge as microbial inocula) experiments were conducted to gain insight into the biodegradation behavior of our target PPCPs at initial concentrations of 50, 10, and 1 μg/L. Sterile control studies showed no loss of our target PPCPs during the entire incubation period, and sorption to the biomass was found to be negligible for all testing conditions. Biodegradation results were not sensitive to the initial concentration and showed that 13 of the 18 PPCPs tested exhibited biotransformations greater than 80% after 50 days of incubation. Phenytoin, 5-fluorouracil, and diclofenac were the only three compounds with removals less than 60%. The occurrence study revealed the presence of PPCPs in sewage effluents, and the biodegradation study suggests that biotransformation is a poss…","author":[{"dropping-particle":"","family":"Yu","given":"Jim T.","non-dropping-particle":"","parse-names":false,"suffix":""},{"dropping-particle":"","family":"Bouwer","given":"Edward J.","non-dropping-particle":"","parse-names":false,"suffix":""},{"dropping-particle":"","family":"Coelhan","given":"Mehmet","non-dropping-particle":"","parse-names":false,"suffix":""}],"container-title":"Agricultural Water Management","id":"ITEM-6","issued":{"date-parts":[["2006"]]},"title":"Occurrence and biodegradability studies of selected pharmaceuticals and personal care products in sewage effluent","type":"article-journal"},"uris":["http://www.mendeley.com/documents/?uuid=97073264-a1af-473d-9283-d9f3f52fb015"]},{"id":"ITEM-7","itemData":{"DOI":"10.1007/s00244-008-9202-x","ISSN":"00904341","abstract":"Many pharmaceuticals are excreted in wastewater as parent substances or metabolites subsequent to therapeutic or diagnostic application in medical care. This includes the antiepileptic carbamazepine, which is not removed during conventional wastewater treatment and was found to be ubiquitous in the aquatic environment. Some carbamazepine metabolites have also been found in treated wastewater, but only five of them have been studied to date. However, at least 30 carbamazepine metabolites have been identified in humans, including some pharmacologically active or genotoxic compounds. Oxcarbazepine, an antiepileptic which is increasingly used, generates metabolites common to those of carbamazepine. The present work focuses on the presence of carbamazepine, oxcarbazepine, and seven of their metabolites (carbamazepine-10,11-epoxide, 10-hydroxy-10,11-dihydrocarbamazepine, 10,11-dihydro-10,11-trans- dihydroxycarbamazepine, 2-hydroxy-carbamazepine, iminostilbene, acridine, and acridone) at three different treatment plants (conventional activated sludge, trickling filter, and stabilization ponds) selected in France. The main aim of this work was to identify selected compounds in wastewater after therapeutic use and to measure concentrations in influents and effluents at the three wastewater treatment plants. Except for iminostilbene, all of these compounds were detected in wastewater. The metabolite common to carbamazepine and oxcarbazepine, i.e., 10,11-dihydro-10,11-trans-dihydroxycarbamazepine, was detected at a higher concentration than the parent substances in wastewater. The presence of parent molecules was noted in inlet and outlet water samples. Carbamazepine, as expected, was not removed by conventional activated sludge treatment. Nevertheless, in a wastewater treatment plant with a 78-day hydraulic retention time, a 73% decrease in carbamazepine concentration was observed. For the first time, oxcarbazepine was found in environmental samples. A decrease in oxcarbazepine concentrations was observed at the three sewage treatment plants, with removal ranging from 24 to 73%. No metabolite removal was observed after activated sludge treatment. In the two other sewage treatments plants, the fate of the metabolites differed. The concentration of some metabolites, e.g., 10,11-dihydro-10,11-trans-dihydroxycarbamazepine and acridine, increased, possibly via different processes such as cleavage of glucuronide conjugates or biotic and abiotic degradation of parent co…","author":[{"dropping-particle":"","family":"Leclercq","given":"Marie","non-dropping-particle":"","parse-names":false,"suffix":""},{"dropping-particle":"","family":"Mathieu","given":"Olivier","non-dropping-particle":"","parse-names":false,"suffix":""},{"dropping-particle":"","family":"Gomez","given":"Elena","non-dropping-particle":"","parse-names":false,"suffix":""},{"dropping-particle":"","family":"Casellas","given":"Claude","non-dropping-particle":"","parse-names":false,"suffix":""},{"dropping-particle":"","family":"Fenet","given":"Hélène","non-dropping-particle":"","parse-names":false,"suffix":""},{"dropping-particle":"","family":"Hillaire-Buys","given":"Dominique","non-dropping-particle":"","parse-names":false,"suffix":""}],"container-title":"Archives of Environmental Contamination and Toxicology","id":"ITEM-7","issued":{"date-parts":[["2009"]]},"title":"Presence and fate of carbamazepine, oxcarbazepine, and seven of their metabolites at wastewater treatment plants","type":"article-journal"},"uris":["http://www.mendeley.com/documents/?uuid=9a90cae4-7c02-40b2-91a7-135f56b510da"]}],"mendeley":{"formattedCitation":"(8–14)","plainTextFormattedCitation":"(8–14)","previouslyFormattedCitation":"(8–14)"},"properties":{"noteIndex":0},"schema":"https://github.com/citation-style-language/schema/raw/master/csl-citation.json"}</w:instrText>
      </w:r>
      <w:r w:rsidRPr="009A00CF">
        <w:rPr>
          <w:rFonts w:ascii="Calibri" w:eastAsia="Calibri" w:hAnsi="Calibri" w:cs="Calibri"/>
        </w:rPr>
        <w:fldChar w:fldCharType="separate"/>
      </w:r>
      <w:r w:rsidRPr="009A00CF">
        <w:rPr>
          <w:rFonts w:ascii="Calibri" w:eastAsia="Calibri" w:hAnsi="Calibri" w:cs="Calibri"/>
          <w:noProof/>
        </w:rPr>
        <w:t>(8–14)</w:t>
      </w:r>
      <w:r w:rsidRPr="009A00CF">
        <w:rPr>
          <w:rFonts w:ascii="Calibri" w:eastAsia="Calibri" w:hAnsi="Calibri" w:cs="Calibri"/>
        </w:rPr>
        <w:fldChar w:fldCharType="end"/>
      </w:r>
      <w:r w:rsidRPr="009A00CF">
        <w:rPr>
          <w:rFonts w:ascii="Calibri" w:eastAsia="Calibri" w:hAnsi="Calibri" w:cs="Calibri"/>
        </w:rPr>
        <w:t xml:space="preserve">. Pharmaceutical compounds, including antibiotics, anti-epileptics, beta blockers, anti-inflammatory drugs, antifungal/antimicrobial drugs, stimulants and artificial hormones, have therefore been detected in raw wastewater influents and treated wastewater effluents in concentrations of ng/L to µg/L </w:t>
      </w:r>
      <w:r w:rsidRPr="009A00CF">
        <w:rPr>
          <w:rFonts w:ascii="Calibri" w:eastAsia="Calibri" w:hAnsi="Calibri" w:cs="Calibri"/>
        </w:rPr>
        <w:fldChar w:fldCharType="begin" w:fldLock="1"/>
      </w:r>
      <w:r w:rsidRPr="009A00CF">
        <w:rPr>
          <w:rFonts w:ascii="Calibri" w:eastAsia="Calibri" w:hAnsi="Calibri" w:cs="Calibri"/>
        </w:rPr>
        <w:instrText>ADDIN CSL_CITATION {"citationItems":[{"id":"ITEM-1","itemData":{"DOI":"10.1016/j.watres.2017.12.029","ISSN":"18792448","PMID":"29407700","abstract":"Emerging contaminants, such as antibiotics, pharmaceuticals, personal care products, hormones, and artificial sweeteners, are recognized as new classes of water contaminants due to their proven or potential adverse effects on aquatic ecosystems and human health. This review provides comprehensive data on the occurrence of 60 emerging contaminants (ECs) in influent, treated effluent, sludge, and biosolids in wastewater treatment plants (WWTPs). In particular, data on the occurrence of ECs in the influents and effluents of WWTPs are systematically summarized and categorized according to geographical regions (Asia, Europe, and North America). The occurrence patterns of ECs in raw influent and treated effluents of WWTPs between geographical regions were compared and evaluated. Concentrations of most ECs in raw influent in Asian region tend to be higher than those in European and North American countries. Many antibiotics were detected in the influents and effluents of WWTPs at concentrations close to or exceeding the predicted no-effect concentrations (PNECs) for resistance selection. The efficacy of EC removal by sorption and biodegradation during wastewater treatment processes are discussed in light of kinetics and parameters, such as sorption coefficients (Kd) and biodegradation constants (kbiol), and physicochemical properties (i.e. log Kow and pKa). Commonly used sampling and monitoring strategies are critically reviewed. Analytical research needs are identified, and novel investigative approaches for future monitoring studies are proposed.","author":[{"dropping-particle":"","family":"Tran","given":"Ngoc Han","non-dropping-particle":"","parse-names":false,"suffix":""},{"dropping-particle":"","family":"Reinhard","given":"Martin","non-dropping-particle":"","parse-names":false,"suffix":""},{"dropping-particle":"","family":"Gin","given":"Karina Yew Hoong","non-dropping-particle":"","parse-names":false,"suffix":""}],"container-title":"Water Research","id":"ITEM-1","issued":{"date-parts":[["2018"]]},"title":"Occurrence and fate of emerging contaminants in municipal wastewater treatment plants from different geographical regions-a review","type":"article"},"uris":["http://www.mendeley.com/documents/?uuid=ee263baa-ce21-4a3a-8791-fa0558a4f096"]}],"mendeley":{"formattedCitation":"(15)","plainTextFormattedCitation":"(15)","previouslyFormattedCitation":"(15)"},"properties":{"noteIndex":0},"schema":"https://github.com/citation-style-language/schema/raw/master/csl-citation.json"}</w:instrText>
      </w:r>
      <w:r w:rsidRPr="009A00CF">
        <w:rPr>
          <w:rFonts w:ascii="Calibri" w:eastAsia="Calibri" w:hAnsi="Calibri" w:cs="Calibri"/>
        </w:rPr>
        <w:fldChar w:fldCharType="separate"/>
      </w:r>
      <w:r w:rsidRPr="009A00CF">
        <w:rPr>
          <w:rFonts w:ascii="Calibri" w:eastAsia="Calibri" w:hAnsi="Calibri" w:cs="Calibri"/>
          <w:noProof/>
        </w:rPr>
        <w:t>(15)</w:t>
      </w:r>
      <w:r w:rsidRPr="009A00CF">
        <w:rPr>
          <w:rFonts w:ascii="Calibri" w:eastAsia="Calibri" w:hAnsi="Calibri" w:cs="Calibri"/>
        </w:rPr>
        <w:fldChar w:fldCharType="end"/>
      </w:r>
      <w:r w:rsidRPr="009A00CF">
        <w:rPr>
          <w:rFonts w:ascii="Calibri" w:eastAsia="Calibri" w:hAnsi="Calibri" w:cs="Calibri"/>
        </w:rPr>
        <w:t xml:space="preserve">. </w:t>
      </w:r>
    </w:p>
    <w:p w14:paraId="378857BE" w14:textId="77777777" w:rsidR="003C26A2" w:rsidRPr="009A00CF" w:rsidRDefault="003C26A2" w:rsidP="00405DD1">
      <w:pPr>
        <w:spacing w:after="0" w:line="360" w:lineRule="auto"/>
        <w:rPr>
          <w:rFonts w:ascii="Calibri" w:eastAsia="Calibri" w:hAnsi="Calibri" w:cs="Calibri"/>
        </w:rPr>
      </w:pPr>
    </w:p>
    <w:p w14:paraId="5C57ACEE" w14:textId="77777777" w:rsidR="00405DD1" w:rsidRPr="009A00CF" w:rsidRDefault="00405DD1" w:rsidP="00405DD1">
      <w:pPr>
        <w:spacing w:after="0" w:line="360" w:lineRule="auto"/>
        <w:rPr>
          <w:rFonts w:ascii="Calibri" w:eastAsia="Calibri" w:hAnsi="Calibri" w:cs="Calibri"/>
        </w:rPr>
      </w:pPr>
      <w:r w:rsidRPr="009A00CF">
        <w:rPr>
          <w:rFonts w:ascii="Calibri" w:eastAsia="Calibri" w:hAnsi="Calibri" w:cs="Calibri"/>
        </w:rPr>
        <w:t xml:space="preserve">As such, wastewater irrigation provides a significant pathway for pharmaceutical exposure to agricultural soils resulting in the introduction of pharmaceutical compounds with a diverse range of physicochemical properties and modes of action to terrestrial environments. The primary source of pharmaceuticals in agroecosystems is wastewater used for irrigation, however, the use of organic soil amendments (including sludges and animal manures) also provides a significant pathway for pharmaceutical contamination of soils. Relatively little research has explored the occurrence of pharmaceutical compounds in agricultural field soils; however, available studies have detected a range of pharmaceuticals from different classes including anti-inflammatory drugs, antibiotics, antidepressants, antiepileptics and stimulants, in concentrations reaching low mg/kg levels </w:t>
      </w:r>
      <w:r w:rsidRPr="009A00CF">
        <w:rPr>
          <w:rFonts w:ascii="Calibri" w:eastAsia="Calibri" w:hAnsi="Calibri" w:cs="Calibri"/>
        </w:rPr>
        <w:fldChar w:fldCharType="begin" w:fldLock="1"/>
      </w:r>
      <w:r w:rsidRPr="009A00CF">
        <w:rPr>
          <w:rFonts w:ascii="Calibri" w:eastAsia="Calibri" w:hAnsi="Calibri" w:cs="Calibri"/>
        </w:rPr>
        <w:instrText>ADDIN CSL_CITATION {"citationItems":[{"id":"ITEM-1","itemData":{"DOI":"10.1897/05-187R.1","author":[{"dropping-particle":"","family":"Kinney","given":"Chad","non-dropping-particle":"","parse-names":false,"suffix":""},{"dropping-particle":"","family":"Furlong","given":"Edward","non-dropping-particle":"","parse-names":false,"suffix":""},{"dropping-particle":"","family":"Werner","given":"Stephen","non-dropping-particle":"","parse-names":false,"suffix":""},{"dropping-particle":"","family":"Cahill","given":"Jeffery","non-dropping-particle":"","parse-names":false,"suffix":""}],"container-title":"Environmental toxicology and chemistry / SETAC","id":"ITEM-1","issued":{"date-parts":[["2006"]]},"page":"317-326","title":"Presence and Distribution of Wastewater-Derived Pharmaceuticals in Soil Irrigated with Reclaimed Water","type":"article-journal","volume":"25"},"uris":["http://www.mendeley.com/documents/?uuid=67d846c0-b631-4115-ab71-7976fdd3f4b0"]},{"id":"ITEM-2","itemData":{"DOI":"10.1016/j.talanta.2009.01.035","ISSN":"00399140","PMID":"19269487","abstract":"The analysis of pharmaceuticals and potential endocrine disruptors in the environment has rightly concentrated on their presence in wastewaters and possible contamination of receiving bodies, such as groundwaters. However, wastewater is increasingly being reused for irrigation and in order to fully understand the environmental fate of these compounds, reliable methods for their analysis in soil are required, of which there are relatively few available. This article reports a method for a range of acidic pharmaceuticals, carbamazepine, and endocrine disrupting compounds in soils with final analysis by gas chromatography-mass spectrometry. Two soil types (Phaeozom and Leptosol) and three fortification levels were used to validate the method. Recoveries of acidic pharmaceuticals varied between 62 and 102%, carbamazepine from 75 to 118%, and potential endocrine disruptors between 54 and 109%; most recoveries were between 75 and 95% and relative standard deviations were generally less than 10%. Detection limits were between 0.25 and 2.5 ng/g except for phthalates and 4-nonylphenols (25 ng/g). The method was used to analyze soils where untreated wastewaters have been used to irrigate crops for approximately 90 years. Concentrations of acidic pharmaceuticals in the soil were &lt;1 ng/g and potential endocrine disruptors varied from below the limit of detection (estrone, 17β-estradiol, and 17α-ethinylestradiol) to 2079 ng/L (bis-diethylhexyl phthalate). This data indicated that despite the continuous application of the contaminants over many years, concentrations were generally lower than those expected to be contributed by a single irrigation event. Only carbamazepine, at concentrations of 6.48 ng/g (in Phaeozem) and 5.14 ng/g (in Leptosol), showed any evidence of persistence in the soils analyzed. © 2009 Elsevier B.V. All rights reserved.","author":[{"dropping-particle":"","family":"Durán-Alvarez","given":"Juan C.","non-dropping-particle":"","parse-names":false,"suffix":""},{"dropping-particle":"","family":"Becerril-Bravo","given":"Elías","non-dropping-particle":"","parse-names":false,"suffix":""},{"dropping-particle":"","family":"Castro","given":"Vanessa Silva","non-dropping-particle":"","parse-names":false,"suffix":""},{"dropping-particle":"","family":"Jiménez","given":"Blanca","non-dropping-particle":"","parse-names":false,"suffix":""},{"dropping-particle":"","family":"Gibson","given":"Richard","non-dropping-particle":"","parse-names":false,"suffix":""}],"container-title":"Talanta","id":"ITEM-2","issued":{"date-parts":[["2009"]]},"title":"The analysis of a group of acidic pharmaceuticals, carbamazepine, and potential endocrine disrupting compounds in wastewater irrigated soils by gas chromatography-mass spectrometry","type":"article-journal"},"uris":["http://www.mendeley.com/documents/?uuid=23397c53-017e-4d47-8fc0-015df213ca92"]},{"id":"ITEM-3","itemData":{"DOI":"10.1007/s11368-008-0024-2","ISSN":"14390108","abstract":"The European Union banned disposal of sewage sludge (SS) at sea in Europe in 1998. Since that time, the application rate of SS to land has risen significantly and is set to rise further. Fifty-two percent of SS was disposed to land in the UK in 2000. Land application is, thus, possibly an important transport route for SS-associated organic chemicals into the environment. There are now over 3,000 different pharmaceutical ingredients in use in the EU and many enter sewage systems. Possibly as a result, the last decade has seen an increase in reports of pharmacologically active compounds in the environment (e.g. in watercourses, open ocean and soils). Surprisingly, there is still a significant lack of knowledge of the transport and fate of pharmaceuticals in the environment, particularly in soils. The present project, therefore, investigated the susceptibility to microbial degradation of the selective serotonin re-uptake inhibitor, Prozac® (fluoxetine HCl), and the 1,4-benzodiazepine, Valium® (Diazepam) and their major human metabolites (norfluoxetine HCl, temazepam and oxazepam) in short-term (60 day) bacterial liquid cultures derived from UK SS-amended soil and of fluoxetine HCl in a longer-term (270 day) SS-amended soil culture. Recently developed extraction techniques, including solid phase extraction, allowed all analytes to be isolated from the biodegradation cultures (aqueous and soil matrices), and subsequently analysed using novel high performance liquid chromatography- electrospray ionization-multistage mass spectrometry (HPLC-ESI-MSn) techniques. Ratio calibration using deuterated internal standards allowed the generation of quantitative data. A simple basified tautomerism experiment was also performed to aid in the identification of a bacterial transformation product. Alongside the biodegradation studies, HPLC-APCI-MSn profiling of bacteriohopanepolyols (BHPs; bacterial membrane marker chemicals) allowed assessment of the microbial community structure in the SS-amended soils. The pharmaceuticals were found to be resistant to biodegradation in liquid culture studies (60 days), and even after prolonged exposure in SS-amended soil (&gt;200 days; fluoxetine HCl only). Oxazepam was the only 1,4-benzodiazepine studied which underwent biotic transformation (~40%) in liquid culture studies. Evidence to support the theory that the transformation product was a 1,4-benzodiazepine tautomer, is presented. BHP profiles of eight different SS-amended soils sugges…","author":[{"dropping-particle":"","family":"Redshaw","given":"Clare H.","non-dropping-particle":"","parse-names":false,"suffix":""},{"dropping-particle":"","family":"Cooke","given":"Martin P.","non-dropping-particle":"","parse-names":false,"suffix":""},{"dropping-particle":"","family":"Talbot","given":"Helen M.","non-dropping-particle":"","parse-names":false,"suffix":""},{"dropping-particle":"","family":"McGrath","given":"Steve","non-dropping-particle":"","parse-names":false,"suffix":""},{"dropping-particle":"","family":"Rowland","given":"Steven J.","non-dropping-particle":"","parse-names":false,"suffix":""}],"container-title":"Journal of Soils and Sediments","id":"ITEM-3","issued":{"date-parts":[["2008"]]},"title":"Low biodegradability of fluoxetine HCl, diazepam and their human metabolites in sewage sludge-amended soil","type":"article-journal"},"uris":["http://www.mendeley.com/documents/?uuid=f51bea1d-2811-4cce-8835-f75af6d232b4"]},{"id":"ITEM-4","itemData":{"DOI":"10.1016/j.envpol.2012.03.036","ISSN":"02697491","PMID":"22561896","abstract":"The anti-microbial substance triclosan can partition to sewage sludge during wastewater treatment and subsequently transfer to soil when applied to land. Here, we describe the fate of triclosan in a one-year plot experiment on three different soils receiving sludge. Triclosan and methyl-triclosan concentrations were measured in soil samples collected monthly from three depths. A large fraction of triclosan loss appeared to be explained by transformation to methyl-triclosan. After 12 months less than 20% of the initial triclosan was recovered from each soil. However, the majority was recovered as methyl-triclosan. Most of the chemical recovered at the end of the experiment (both triclosan and methyl-triclosan) was still in the top 10 cm layer, although there was translocation to lower soil horizons in all three soils. Between 16.5 and 50.6% of the applied triclosan was unaccounted for after 12 months either as a consequence of degradation or the formation of non-extractable residues. © 2012 Elsevier Ltd. All rights reserved.","author":[{"dropping-particle":"","family":"Butler","given":"E.","non-dropping-particle":"","parse-names":false,"suffix":""},{"dropping-particle":"","family":"Whelan","given":"M. J.","non-dropping-particle":"","parse-names":false,"suffix":""},{"dropping-particle":"","family":"Sakrabani","given":"R.","non-dropping-particle":"","parse-names":false,"suffix":""},{"dropping-particle":"","family":"Egmond","given":"R.","non-dropping-particle":"Van","parse-names":false,"suffix":""}],"container-title":"Environmental Pollution","id":"ITEM-4","issued":{"date-parts":[["2012"]]},"title":"Fate of triclosan in field soils receiving sewage sludge","type":"article-journal"},"uris":["http://www.mendeley.com/documents/?uuid=3204b95a-b963-41f4-9417-2682bc6efad7"]},{"id":"ITEM-5","itemData":{"DOI":"10.1016/j.chroma.2009.11.033","ISSN":"00219673","PMID":"19954780","abstract":"The present work describes the development of a sensitive analytical method based on pressurized liquid extraction (PLE) and pre-concentration by solid-phase extraction (SPE), followed by liquid chromatography-electrospray tandem mass spectrometry (LC-ESI-MS/MS) for the determination of seventeen pharmaceuticals in soils and sediments. The method is based on sample homogenisation using Na2-EDTA washed sand and extraction with water at 90°C. Special emphasis was placed on the optimization of the extraction procedure to develop a green method that reduces, at a maximum, the use of organic solvents in order to eliminate matrix components during the clean-up. The proposed method was linear in a concentration range from 0.3 to 333ngg-1, with correlation coefficients higher than 0.993. Method detection (MDLs) and quantification (MQLs) limits ranged from 0.1 to 6.8ngg-1 and from 0.25 to 23ngg-1, respectively. Absolute recoveries were analyte dependent, varying between 50% and 105% at the MQL level, except for fenofibrate (40%) and diclofenac (34%). The intra-day and inter-day precision was given by RSD values from 0.7% to 7.9% and from 1.6% to 14.5%, respectively. Acetaminophen, carbamazepine, ciprofloxacin, clofibric acid, codeine, diazepam, fenofibrate, metropolol, ofloxacin and propanolol were detected at concentrations from MDL to 35.62ngg-1 in soils and sediments from marsh areas. Due to the low recoveries, results for fenofibrate and diclofenac can only be considered as semi-quantitative. The method was fully suitable for the other 15 pharmaceuticals. © 2009 Elsevier B.V.","author":[{"dropping-particle":"","family":"Vazquez-Roig","given":"Pablo","non-dropping-particle":"","parse-names":false,"suffix":""},{"dropping-particle":"","family":"Segarra","given":"Ramón","non-dropping-particle":"","parse-names":false,"suffix":""},{"dropping-particle":"","family":"Blasco","given":"Cristina","non-dropping-particle":"","parse-names":false,"suffix":""},{"dropping-particle":"","family":"Andreu","given":"Vicente","non-dropping-particle":"","parse-names":false,"suffix":""},{"dropping-particle":"","family":"Picó","given":"Yolanda","non-dropping-particle":"","parse-names":false,"suffix":""}],"container-title":"Journal of Chromatography A","id":"ITEM-5","issued":{"date-parts":[["2010"]]},"title":"Determination of pharmaceuticals in soils and sediments by pressurized liquid extraction and liquid chromatography tandem mass spectrometry","type":"article-journal"},"uris":["http://www.mendeley.com/documents/?uuid=6dc7dff6-6d91-4915-b98b-d4f2fb016c92"]},{"id":"ITEM-6","itemData":{"DOI":"10.1021/jf404282y","ISSN":"00218561","PMID":"24405013","abstract":"Pharmaceuticals have been detected in the soil environment where there is the potential for uptake into crops. This study explored the fate and uptake of pharmaceuticals (carbamazepine, diclofenac, fluoxetine, propranolol, sulfamethazine) and a personal care product (triclosan) in soil-plant systems using radish (Raphanus sativus) and ryegrass (Lolium perenne). Five of the six chemicals were detected in plant tissue. Carbamazepine was taken up to the greatest extent in both the radish (52 μg/g) and ryegrass (33 μg/g), whereas sulfamethazine uptake was below the limit of quantitation (LOQ) (&lt;0.01 μg/g). In the soil, concentrations of diclofenac and sulfamethazine dropped below the LOQ after 7 days. However, all pharmaceuticals were still detectable in the pore water at the end of the experiment. The results demonstrate the ability of plant species to accumulate pharmaceuticals from soils with uptake apparently specific to both plant species and chemical. Results can be partly explained by the hydrophobicity and extent of ionization of each chemical in the soil. © 2014 American Chemical Society.","author":[{"dropping-particle":"","family":"Carter","given":"Laura J.","non-dropping-particle":"","parse-names":false,"suffix":""},{"dropping-particle":"","family":"Harris","given":"Eleanor","non-dropping-particle":"","parse-names":false,"suffix":""},{"dropping-particle":"","family":"Williams","given":"Mike","non-dropping-particle":"","parse-names":false,"suffix":""},{"dropping-particle":"","family":"Ryan","given":"Jim J.","non-dropping-particle":"","parse-names":false,"suffix":""},{"dropping-particle":"","family":"Kookana","given":"Rai S.","non-dropping-particle":"","parse-names":false,"suffix":""},{"dropping-particle":"","family":"Boxall","given":"Alistair B.A.","non-dropping-particle":"","parse-names":false,"suffix":""}],"container-title":"Journal of Agricultural and Food Chemistry","id":"ITEM-6","issued":{"date-parts":[["2014"]]},"title":"Fate and uptake of pharmaceuticals in soil-plant systems","type":"article-journal"},"uris":["http://www.mendeley.com/documents/?uuid=d3a0121b-7b59-4958-b62e-32a317319822"]},{"id":"ITEM-7","itemData":{"DOI":"10.1016/j.chemosphere.2017.07.141","ISSN":"18791298","PMID":"28772176","abstract":"Antibiotics are increasingly detected in groundwater, but little is known about their presence in deep underground sediments. In this study, underground sediment samples were collected from pig farms, chicken houses, fishponds and riverbanks in a small region of the Jianghan Plain. Sixteen antibiotics were detected in different layers of sediments in various animal-breeding areas, with the riverbank containing the most pollution, followed by the fishpond, then the pig farm and the least being the chicken house. Samples taken from different sections of the collection sites and tested for each antibiotic compound revealed significant pollution, with the riverbank containing the most pollution, followed by the fishpond, then the pig farm and the least being the chicken house. The concentrations of the targets did not decrease with depth, but increased between 0.6 m and 1.0 m, which was a significant fluctuation. The aquifer sediment analysis indicated that the greatest antibiotic retention was within 8 m, with a small increase between 12 and 16 m, consistent with the depth of sandy aquifer layers. None of the compounds were detected in the deep layer at 20 m but for sulfadiazine and chlorotetracycline. Tetracyclines and Fluoroquinolones were the two groups observed at higher concentrations in most sediment layers, although their residual levels no more than 20 ng g−1. This study revealed that antibiotics generally exist in the underground environment, along with groundwater migration and particle adsorption. The pollution of antibiotics in alluvial sediments is an immense challenge to groundwater remediation, and its environmental effects should be studied.","author":[{"dropping-particle":"","family":"Tong","given":"Lei","non-dropping-particle":"","parse-names":false,"suffix":""},{"dropping-particle":"","family":"Qin","given":"Liting","non-dropping-particle":"","parse-names":false,"suffix":""},{"dropping-particle":"","family":"Xie","given":"Cong","non-dropping-particle":"","parse-names":false,"suffix":""},{"dropping-particle":"","family":"Liu","given":"Hui","non-dropping-particle":"","parse-names":false,"suffix":""},{"dropping-particle":"","family":"Wang","given":"Yanxin","non-dropping-particle":"","parse-names":false,"suffix":""},{"dropping-particle":"","family":"Guan","given":"Chuan","non-dropping-particle":"","parse-names":false,"suffix":""},{"dropping-particle":"","family":"Huang","given":"Shuangbing","non-dropping-particle":"","parse-names":false,"suffix":""}],"container-title":"Chemosphere","id":"ITEM-7","issued":{"date-parts":[["2017"]]},"title":"Distribution of antibiotics in alluvial sediment near animal breeding areas at the Jianghan Plain, Central China","type":"article-journal"},"uris":["http://www.mendeley.com/documents/?uuid=03cc79c0-3ea5-47c4-a29b-30998f64257d"]},{"id":"ITEM-8","itemData":{"DOI":"10.1016/j.chemosphere.2017.09.040","ISSN":"18791298","PMID":"28942256","abstract":"This study focused on the occurrence and spatial distribution of 13 common antibiotics in the agricultural soils of the Yangtze River Delta (YRD), China. Antibiotics were detected in all the 241 soil samples (i.e., 100% detection rate) with the total concentrations ranging from 4.55 to 2,010 ng/g dry weight. The concentrations of three antibiotic classes decreased in the order: quinolones (mean 48.8 ng/g) &gt; tetracyclines (mean 34.9 ng/g) &gt; sulfonamides (mean 2.35 ng/g). Ciprofloxacin was the prevalent compound with a mean concentration of 27.7 ng/g, followed by oxytetracycline (mean of 18.9 ng/g). A distinct spatial distribution was observed, where high concentrations of antibiotics were detected in the sites adjacent to the livestock and poultry farms. The potential sources of antibiotics in the agricultural soils were the application of manure and wastewater irrigation in this region. Risk assessment for single antibiotic compound indicated that tetracyclines and quinolones could pose a potential risk, in which doxycycline and ciprofloxacin had the most severe ecological effect in the agricultural soils. Antibiotic resistance genes (ARGs), such as tetA, sulI, and qnrS, were detected in 15 analyzed soil samples, and sulI showed significant correlations with quinolones, tetracyclines, copper, and zinc. Further studies on the distribution of other ARGs in agricultural soil at a region-scale are needed for the risk management of extensively used antibiotics and major ARGs.","author":[{"dropping-particle":"","family":"Sun","given":"Jianteng","non-dropping-particle":"","parse-names":false,"suffix":""},{"dropping-particle":"","family":"Zeng","given":"Qingtao","non-dropping-particle":"","parse-names":false,"suffix":""},{"dropping-particle":"","family":"Tsang","given":"Daniel C.W.","non-dropping-particle":"","parse-names":false,"suffix":""},{"dropping-particle":"","family":"Zhu","given":"L. Z.","non-dropping-particle":"","parse-names":false,"suffix":""},{"dropping-particle":"","family":"Li","given":"X. D.","non-dropping-particle":"","parse-names":false,"suffix":""}],"container-title":"Chemosphere","id":"ITEM-8","issued":{"date-parts":[["2017"]]},"title":"Antibiotics in the agricultural soils from the Yangtze River Delta, China","type":"article-journal"},"uris":["http://www.mendeley.com/documents/?uuid=6da5aec9-391f-4b27-b684-4f0d1218d16d"]},{"id":"ITEM-9","itemData":{"DOI":"10.1371/journal.pone.0045397","ISSN":"19326203","PMID":"23049795","abstract":"Irrigation with wastewater releases pharmaceuticals, pathogenic bacteria, and resistance genes, but little is known about the accumulation of these contaminants in the environment when wastewater is applied for decades. We sampled a chronosequence of soils that were variously irrigated with wastewater from zero up to 100 years in the Mezquital Valley, Mexico, and investigated the accumulation of ciprofloxacin, enrofloxacin, sulfamethoxazole, trimethoprim, clarithromycin, carbamazepine, bezafibrate, naproxen, diclofenac, as well as the occurrence of Enterococcus spp., and sul and qnr resistance genes. Total concentrations of ciprofloxacin, sulfamethoxazole, and carbamazepine increased with irrigation duration reaching 95% of their upper limit of 1.4 mg/kg (ciprofloxacin), 4.3 mg/kg (sulfamethoxazole), and 5.4 mg/kg (carbamazepine) in soils irrigated for 19-28 years. Accumulation was soil-type-specific, with largest accumulation rates in Leptosols and no time-trend in Vertisols. Acidic pharmaceuticals (diclofenac, naproxen, bezafibrate) were not retained and thus did not accumulate in soils. We did not detect qnrA genes, but qnrS and qnrB genes were found in two of the irrigated soils. Relative concentrations of sul1 genes in irrigated soils were two orders of magnitude larger (3.15610-3±0.22×10-3 copies/16S rDNA) than in non-irrigated soils (4.35×10-561.00×10-5 copies/16S rDNA), while those of sul2 exceeded the ones in nonirrigated soils still by a factor of 22 (6.61×10-460.59×10-4 versus 2.99×10-560.26×10-5 copies/16S rDNA). Absolute numbers of sul genes continued to increase with prolonging irrigation together with Enterococcus spp. 23S rDNA and total 16S rDNA contents. Increasing total concentrations of antibiotics in soil are not accompanied by increasing relative abundances of resistance genes. Nevertheless, wastewater irrigation enlarges the absolute concentration of resistance genes in soils due to a long-term increase in total microbial biomass. Copyright:","author":[{"dropping-particle":"","family":"Dalkmann","given":"Philipp","non-dropping-particle":"","parse-names":false,"suffix":""},{"dropping-particle":"","family":"Broszat","given":"Melanie","non-dropping-particle":"","parse-names":false,"suffix":""},{"dropping-particle":"","family":"Siebe","given":"Christina","non-dropping-particle":"","parse-names":false,"suffix":""},{"dropping-particle":"","family":"Willaschek","given":"Elisha","non-dropping-particle":"","parse-names":false,"suffix":""},{"dropping-particle":"","family":"Sakinc","given":"Tuerkan","non-dropping-particle":"","parse-names":false,"suffix":""},{"dropping-particle":"","family":"Huebner","given":"Johannes","non-dropping-particle":"","parse-names":false,"suffix":""},{"dropping-particle":"","family":"Amelung","given":"Wulf","non-dropping-particle":"","parse-names":false,"suffix":""},{"dropping-particle":"","family":"Grohmann","given":"Elisabeth","non-dropping-particle":"","parse-names":false,"suffix":""},{"dropping-particle":"","family":"Siemens","given":"Jan","non-dropping-particle":"","parse-names":false,"suffix":""}],"container-title":"PLoS ONE","id":"ITEM-9","issued":{"date-parts":[["2012"]]},"title":"Accumulation of pharmaceuticals, enterococcus, and resistance genes in soils irrigated with wastewater for zero to 100 years in central Mexico","type":"article-journal"},"uris":["http://www.mendeley.com/documents/?uuid=9a6781a6-a5fc-4667-b2b2-f40c20601f96"]}],"mendeley":{"formattedCitation":"(16–24)","plainTextFormattedCitation":"(16–24)","previouslyFormattedCitation":"(16–24)"},"properties":{"noteIndex":0},"schema":"https://github.com/citation-style-language/schema/raw/master/csl-citation.json"}</w:instrText>
      </w:r>
      <w:r w:rsidRPr="009A00CF">
        <w:rPr>
          <w:rFonts w:ascii="Calibri" w:eastAsia="Calibri" w:hAnsi="Calibri" w:cs="Calibri"/>
        </w:rPr>
        <w:fldChar w:fldCharType="separate"/>
      </w:r>
      <w:r w:rsidRPr="009A00CF">
        <w:rPr>
          <w:rFonts w:ascii="Calibri" w:eastAsia="Calibri" w:hAnsi="Calibri" w:cs="Calibri"/>
          <w:noProof/>
        </w:rPr>
        <w:t>(16–24)</w:t>
      </w:r>
      <w:r w:rsidRPr="009A00CF">
        <w:rPr>
          <w:rFonts w:ascii="Calibri" w:eastAsia="Calibri" w:hAnsi="Calibri" w:cs="Calibri"/>
        </w:rPr>
        <w:fldChar w:fldCharType="end"/>
      </w:r>
      <w:r w:rsidRPr="009A00CF">
        <w:rPr>
          <w:rFonts w:ascii="Calibri" w:eastAsia="Calibri" w:hAnsi="Calibri" w:cs="Calibri"/>
        </w:rPr>
        <w:t xml:space="preserve">.  </w:t>
      </w:r>
    </w:p>
    <w:p w14:paraId="2A92077F" w14:textId="77777777" w:rsidR="00405DD1" w:rsidRPr="009A00CF" w:rsidRDefault="00405DD1" w:rsidP="00405DD1">
      <w:pPr>
        <w:spacing w:after="0" w:line="360" w:lineRule="auto"/>
        <w:rPr>
          <w:rFonts w:ascii="Calibri" w:eastAsia="Calibri" w:hAnsi="Calibri" w:cs="Calibri"/>
        </w:rPr>
      </w:pPr>
    </w:p>
    <w:p w14:paraId="3F364F3B" w14:textId="77777777" w:rsidR="00405DD1" w:rsidRPr="009A00CF" w:rsidRDefault="00405DD1" w:rsidP="00405DD1">
      <w:pPr>
        <w:spacing w:after="0" w:line="360" w:lineRule="auto"/>
        <w:rPr>
          <w:rFonts w:ascii="Calibri" w:eastAsia="Calibri" w:hAnsi="Calibri" w:cs="Calibri"/>
        </w:rPr>
      </w:pPr>
      <w:r w:rsidRPr="009A00CF">
        <w:rPr>
          <w:rFonts w:ascii="Calibri" w:eastAsia="Calibri" w:hAnsi="Calibri" w:cs="Calibri"/>
        </w:rPr>
        <w:t xml:space="preserve">Over 4000 discrete pharmaceuticals are currently in use across the globe, however little is known about the mobility, fate and uptake of these pharmaceuticals in the agro-environment </w:t>
      </w:r>
      <w:r w:rsidRPr="009A00CF">
        <w:rPr>
          <w:rFonts w:ascii="Calibri" w:eastAsia="Calibri" w:hAnsi="Calibri" w:cs="Calibri"/>
        </w:rPr>
        <w:fldChar w:fldCharType="begin" w:fldLock="1"/>
      </w:r>
      <w:r w:rsidRPr="009A00CF">
        <w:rPr>
          <w:rFonts w:ascii="Calibri" w:eastAsia="Calibri" w:hAnsi="Calibri" w:cs="Calibri"/>
        </w:rPr>
        <w:instrText>ADDIN CSL_CITATION {"citationItems":[{"id":"ITEM-1","itemData":{"DOI":"10.1039/c9em00020h","ISSN":"20507895","PMID":"30932118","abstract":"Use of reclaimed wastewater for agricultural irrigation is seen as an attractive option to meet agricultural water demands of a growing number of countries suffering from water scarcity. However, reclaimed wastewater contains pollutants which are introduced to the agro-environment during the irrigation process. While water reuse guidelines do consider selected classes of pollutants, they do not account for the presence of pollutants of emerging concern such as pharmaceuticals and the potential risks these may pose. Here we use source-pathway-receptor analysis (S-P-R) to develop a holistic framework for evaluating the impacts of pharmaceuticals, present in wastewater used for agricultural irrigation, on human and ecosystem health and evaluate the data availability for the framework components. The developed framework comprised of 34 processes and compartments but a good level of knowledge was available for only five of these suggesting that currently it is not possible to fully establish the impacts of pharmaceuticals in wastewater irrigation systems. To address this, work is urgently needed to understand the fate and transport of pharmaceuticals in arable soil systems and the effects of chronic low-level exposure to these substances on microbes, invertebrates, plants, wildlife and humans. In addition, research pertaining to the fate, uptake and effects of pharmaceutical mixtures and metabolites is lacking as well as data on bio-accessibility of pharmaceuticals after ingestion. Scientific advancements in the five areas prioritised in terms of future research are needed before we are able to fully quantify the agricultural and human health risks associated with reclaimed wastewater use.","author":[{"dropping-particle":"","family":"Carter","given":"Laura J.","non-dropping-particle":"","parse-names":false,"suffix":""},{"dropping-particle":"","family":"Chefetz","given":"Benny","non-dropping-particle":"","parse-names":false,"suffix":""},{"dropping-particle":"","family":"Abdeen","given":"Ziad","non-dropping-particle":"","parse-names":false,"suffix":""},{"dropping-particle":"","family":"Boxall","given":"Alistair B.A.","non-dropping-particle":"","parse-names":false,"suffix":""}],"container-title":"Environmental Science: Processes and Impacts","id":"ITEM-1","issued":{"date-parts":[["2019"]]},"title":"Emerging investigator series: Towards a framework for establishing the impacts of pharmaceuticals in wastewater irrigation systems on agro-ecosystems and human health","type":"article"},"uris":["http://www.mendeley.com/documents/?uuid=4d49ac56-9668-44bd-8949-60f10c339426"]}],"mendeley":{"formattedCitation":"(4)","plainTextFormattedCitation":"(4)","previouslyFormattedCitation":"(4)"},"properties":{"noteIndex":0},"schema":"https://github.com/citation-style-language/schema/raw/master/csl-citation.json"}</w:instrText>
      </w:r>
      <w:r w:rsidRPr="009A00CF">
        <w:rPr>
          <w:rFonts w:ascii="Calibri" w:eastAsia="Calibri" w:hAnsi="Calibri" w:cs="Calibri"/>
        </w:rPr>
        <w:fldChar w:fldCharType="separate"/>
      </w:r>
      <w:r w:rsidRPr="009A00CF">
        <w:rPr>
          <w:rFonts w:ascii="Calibri" w:eastAsia="Calibri" w:hAnsi="Calibri" w:cs="Calibri"/>
          <w:noProof/>
        </w:rPr>
        <w:t>(4)</w:t>
      </w:r>
      <w:r w:rsidRPr="009A00CF">
        <w:rPr>
          <w:rFonts w:ascii="Calibri" w:eastAsia="Calibri" w:hAnsi="Calibri" w:cs="Calibri"/>
        </w:rPr>
        <w:fldChar w:fldCharType="end"/>
      </w:r>
      <w:r w:rsidRPr="009A00CF">
        <w:rPr>
          <w:rFonts w:ascii="Calibri" w:eastAsia="Calibri" w:hAnsi="Calibri" w:cs="Calibri"/>
        </w:rPr>
        <w:t xml:space="preserve">. The persistence, </w:t>
      </w:r>
      <w:proofErr w:type="gramStart"/>
      <w:r w:rsidRPr="009A00CF">
        <w:rPr>
          <w:rFonts w:ascii="Calibri" w:eastAsia="Calibri" w:hAnsi="Calibri" w:cs="Calibri"/>
        </w:rPr>
        <w:t>degradation</w:t>
      </w:r>
      <w:proofErr w:type="gramEnd"/>
      <w:r w:rsidRPr="009A00CF">
        <w:rPr>
          <w:rFonts w:ascii="Calibri" w:eastAsia="Calibri" w:hAnsi="Calibri" w:cs="Calibri"/>
        </w:rPr>
        <w:t xml:space="preserve"> and mobility of pharmaceuticals in soil is highly compound specific and dependent on sorption affinity with soils. Recent mechanistic studies have demonstrated that numerous factors, including the soil type, composition and texture, the degree of compaction, soil pH, microbial activity, oxygen status, nutrient profiles and organic matter content impact soil sorption</w:t>
      </w:r>
      <w:r w:rsidRPr="009A00CF">
        <w:rPr>
          <w:rFonts w:ascii="Calibri" w:eastAsia="Calibri" w:hAnsi="Calibri" w:cs="Calibri"/>
          <w:noProof/>
          <w:vertAlign w:val="superscript"/>
        </w:rPr>
        <w:t xml:space="preserve"> </w:t>
      </w:r>
      <w:r w:rsidRPr="009A00CF">
        <w:rPr>
          <w:rFonts w:ascii="Calibri" w:eastAsia="Calibri" w:hAnsi="Calibri" w:cs="Calibri"/>
          <w:noProof/>
          <w:vertAlign w:val="superscript"/>
        </w:rPr>
        <w:fldChar w:fldCharType="begin" w:fldLock="1"/>
      </w:r>
      <w:r w:rsidRPr="009A00CF">
        <w:rPr>
          <w:rFonts w:ascii="Calibri" w:eastAsia="Calibri" w:hAnsi="Calibri" w:cs="Calibri"/>
          <w:noProof/>
          <w:vertAlign w:val="superscript"/>
        </w:rPr>
        <w:instrText>ADDIN CSL_CITATION {"citationItems":[{"id":"ITEM-1","itemData":{"DOI":"10.1016/j.scitotenv.2015.11.085","ISSN":"18791026","PMID":"26657382","abstract":"The presence of human and veterinary pharmaceuticals in the environment is recognized as a potential threat. Pharmaceuticals have the potential to contaminate soils and consequently surface and groundwater. Knowledge of contaminant behavior (e.g., sorption onto soil particles and degradation) is essential when assessing contaminant migration in the soil and groundwater environment. We evaluated the dissipation half-lives of 7 pharmaceuticals in 13 soils. The data were evaluated relative to the soil properties and the Freundlich sorption coefficients reported in our previous study. Of the tested pharmaceuticals, carbamazepine had the greatest persistence (which was mostly stable), followed by clarithromycin, trimethoprim, metoprolol, clindamycin, sulfamethoxazole and atenolol. Pharmaceutical persistence in soils was mostly dependent on the soil-type conditions. In general, lower average dissipation half-lives and variability (i.e., trimethoprim, sulfamethoxazole, clindamycin, metoprolol and atenolol) were found in soils of better quality (well-developed structure, high nutrition content etc.), and thus, probably better microbial conditions (i.e., Chernozems), than in lower quality soil (Cambisols). The impact of the compound sorption affinity onto soil particles on their dissipation rate was mostly negligible. Although there was a positive correlation between compound dissipation half-life and Freundlich sorption coefficient for clindamycin (R = 0.604, p &lt; 0.05) and sulfamethoxazole (R = 0.822, p &lt; 0.01), the half-life of sulfamethoxazole also decreased under better soil-type conditions. Based on the calculated dissipation and sorption data, carbamazepine would be expected to have the greatest potential to migrate in the soil water environment, followed by sulfamethoxazole, trimethoprim and metoprolol. The transport of clindamycin, clarithromycin and atenolol through the vadose zone seems less probable.","author":[{"dropping-particle":"","family":"Kodešová","given":"Radka","non-dropping-particle":"","parse-names":false,"suffix":""},{"dropping-particle":"","family":"Kočárek","given":"Martin","non-dropping-particle":"","parse-names":false,"suffix":""},{"dropping-particle":"","family":"Klement","given":"Aleš","non-dropping-particle":"","parse-names":false,"suffix":""},{"dropping-particle":"","family":"Golovko","given":"Oksana","non-dropping-particle":"","parse-names":false,"suffix":""},{"dropping-particle":"","family":"Koba","given":"Olga","non-dropping-particle":"","parse-names":false,"suffix":""},{"dropping-particle":"","family":"Fér","given":"Miroslav","non-dropping-particle":"","parse-names":false,"suffix":""},{"dropping-particle":"","family":"Nikodem","given":"Antonín","non-dropping-particle":"","parse-names":false,"suffix":""},{"dropping-particle":"","family":"Vondráčková","given":"Lenka","non-dropping-particle":"","parse-names":false,"suffix":""},{"dropping-particle":"","family":"Jakšík","given":"Ondřej","non-dropping-particle":"","parse-names":false,"suffix":""},{"dropping-particle":"","family":"Grabic","given":"Roman","non-dropping-particle":"","parse-names":false,"suffix":""}],"container-title":"Science of the Total Environment","id":"ITEM-1","issued":{"date-parts":[["2016"]]},"title":"An analysis of the dissipation of pharmaceuticals under thirteen different soil conditions","type":"article-journal"},"uris":["http://www.mendeley.com/documents/?uuid=643975e6-ac58-4aa3-abdb-01cce8c51d60"]},{"id":"ITEM-2","itemData":{"DOI":"10.1016/j.scitotenv.2014.12.088","ISSN":"18791026","PMID":"25569579","abstract":"Transport of human and veterinary pharmaceuticals in soils and consequent ground-water contamination are influenced by many factors, including compound sorption on soil particles. Here we evaluate the sorption isotherms for 7 pharmaceuticals on 13 soils, described by Freundlich equations, and assess the impact of soil properties on various pharmaceuticals' sorption on soils. Sorption of ionizable pharmaceuticals was, in many cases, highly affected by soil pH. The sorption coefficient of sulfamethoxazole was negatively correlated to soil pH, and thus positively related to hydrolytic acidity and exchangeable acidity. Sorption coefficients for clindamycin and clarithromycin were positively related to soil pH and thus negatively related to hydrolytic acidity and exchangeable acidity, and positively related to base cation saturation. The sorption coefficients for the remaining pharmaceuticals (trimethoprim, metoprolol, atenolol, and carbamazepine) were also positively correlated with the base cation saturation and cation exchange capacity. Positive correlations between sorption coefficients and clay content were found for clindamycin, clarithromycin, atenolol, and metoprolol. Positive correlations between sorption coefficients and organic carbon content were obtained for trimethoprim and carbamazepine. Pedotransfer rules for predicting sorption coefficients of various pharmaceuticals included hydrolytic acidity (sulfamethoxazole), organic carbon content (trimethoprimand carbamazepine), base cation saturation (atenolol and metoprolol), exchangeable acidity and clay content (clindamycin), and soil active pH and clay content (clarithromycin). Pedotransfer rules, predicting the Freundlich sorption coefficients, could be applied for prediction of pharmaceutical mobility in soils with similar soil properties. Predicted sorption coefficients together with pharmaceutical half-lives and other imputes (e.g., soil-hydraulic, geological, hydro-geological, climatic) may be used for assessing potential ground-water contamination.","author":[{"dropping-particle":"","family":"Kodešová","given":"Radka","non-dropping-particle":"","parse-names":false,"suffix":""},{"dropping-particle":"","family":"Grabic","given":"Roman","non-dropping-particle":"","parse-names":false,"suffix":""},{"dropping-particle":"","family":"Kočárek","given":"Martin","non-dropping-particle":"","parse-names":false,"suffix":""},{"dropping-particle":"","family":"Klement","given":"Aleš","non-dropping-particle":"","parse-names":false,"suffix":""},{"dropping-particle":"","family":"Golovko","given":"Oksana","non-dropping-particle":"","parse-names":false,"suffix":""},{"dropping-particle":"","family":"Fér","given":"Miroslav","non-dropping-particle":"","parse-names":false,"suffix":""},{"dropping-particle":"","family":"Nikodem","given":"Antonín","non-dropping-particle":"","parse-names":false,"suffix":""},{"dropping-particle":"","family":"Jakšík","given":"Ondřej","non-dropping-particle":"","parse-names":false,"suffix":""}],"container-title":"Science of the Total Environment","id":"ITEM-2","issued":{"date-parts":[["2015"]]},"title":"Pharmaceuticals' sorptions relative to properties of thirteen different soils","type":"article-journal"},"uris":["http://www.mendeley.com/documents/?uuid=a00c3e30-d1d0-4dcc-a0af-41336d89ffac"]},{"id":"ITEM-3","itemData":{"DOI":"10.1016/j.chemosphere.2010.12.083","ISSN":"00456535","PMID":"21247615","abstract":"Presence of pharmaceuticals at trace levels in recycled water is an emerging issue impacting the beneficial reuse of treated wastewater, including practices such as irrigation and groundwater recharge in arid and semi-arid regions. To assess the environmental risks of irrigation with recycled water containing such micropollutants, in this study we evaluated sorption and degradation of five pharmaceuticals that are antibiotic and anti-inflammatory drugs in two soils collected from arid regions. Naproxen and trimethoprim showed moderate to strong sorption, while the sorption of diclofenac, ibuprofen and sulfamethoxazole was negligible in both soils. Under aerobic conditions, the studied compounds were susceptible to microbial degradation with half-lives varying from 4.8 to 69.3. d. Apart from sulfamethoxazole, the other compounds were relatively persistent under anaerobic conditions as indicated by a negligible loss over 84. d of incubation or half-lives &gt;50. d. The degradation of the selected pharmaceuticals was influenced by microbial activities, oxygen status in the soil, soil type and compound characteristics. The poor sorption and relative persistence of diclofenac and ibuprofen under anaerobic conditions suggest that the two chemicals may pose a high leaching risk when using recycled for irrigation or groundwater replenishment. © 2010 Elsevier Ltd.","author":[{"dropping-particle":"","family":"Lin","given":"Kunde","non-dropping-particle":"","parse-names":false,"suffix":""},{"dropping-particle":"","family":"Gan","given":"Jay","non-dropping-particle":"","parse-names":false,"suffix":""}],"container-title":"Chemosphere","id":"ITEM-3","issued":{"date-parts":[["2011"]]},"title":"Sorption and degradation of wastewater-associated non-steroidal anti-inflammatory drugs and antibiotics in soils","type":"article-journal"},"uris":["http://www.mendeley.com/documents/?uuid=bd7a2645-0902-4f7e-bc52-8364e9313efa"]},{"id":"ITEM-4","itemData":{"DOI":"10.1016/j.envpol.2015.10.025","ISSN":"18736424","PMID":"26552531","abstract":"Treated wastewater is expected to be increasingly used as an alternative source of irrigation water in areas facing fresh water scarcity. Understanding the behaviors of contaminants from wastewater in soil and plants following irrigation is critical to assess and manage the risks associated with wastewater irrigation. The objective of this study was to evaluate the effects of soil texture and drought stress on the uptake of antibiotics and the internalization of human pathogens into lettuce through root uptake following wastewater irrigation. Lettuce grown in three soils with variability in soil texture (loam, sandy loam, and sand) and under different levels of water stress (no drought control, mild drought, and severe drought) were irrigated with synthetic wastewater containing three antibiotics (sulfamethoxazole, lincomycin and oxytetracycline) and one Salmonella strain a single time prior to harvest. Antibiotic uptake in lettuce was compound-specific and generally low. Only sulfamethoxazole was detected in lettuce with increasing uptake corresponding to increasing sand content in soil. Increased drought stress resulted in increased uptake of lincomycin and decreased uptake of oxytetracycline and sulfamethoxazole. The internalization of Salmonella was highly dependent on the concentration of the pathogen in irrigation water. Irrigation water containing 5 Log CFU/mL Salmonella resulted in limited incidence of internalization. When irrigation water contained 8 Log CFU/mL Salmonella, the internalization frequency was significantly higher in lettuce grown in sand than in loam (p = 0.009), and was significantly higher in lettuce exposed to severe drought than in unstressed lettuce (p = 0.049). This work demonstrated how environmental factors affected the risk of contaminant uptake by food crops following wastewater irrigation.","author":[{"dropping-particle":"","family":"Zhang","given":"Yuping","non-dropping-particle":"","parse-names":false,"suffix":""},{"dropping-particle":"","family":"Sallach","given":"J. Brett","non-dropping-particle":"","parse-names":false,"suffix":""},{"dropping-particle":"","family":"Hodges","given":"Laurie","non-dropping-particle":"","parse-names":false,"suffix":""},{"dropping-particle":"","family":"Snow","given":"Daniel D.","non-dropping-particle":"","parse-names":false,"suffix":""},{"dropping-particle":"","family":"Bartelt-Hunt","given":"Shannon L.","non-dropping-particle":"","parse-names":false,"suffix":""},{"dropping-particle":"","family":"Eskridge","given":"Kent M.","non-dropping-particle":"","parse-names":false,"suffix":""},{"dropping-particle":"","family":"Li","given":"Xu","non-dropping-particle":"","parse-names":false,"suffix":""}],"container-title":"Environmental Pollution","id":"ITEM-4","issued":{"date-parts":[["2016"]]},"title":"Effects of soil texture and drought stress on the uptake of antibiotics and the internalization of Salmonella in lettuce following wastewater irrigation","type":"article-journal"},"uris":["http://www.mendeley.com/documents/?uuid=1d3a7f15-64a0-448f-a0ce-07fd1aa4467e"]}],"mendeley":{"formattedCitation":"(25–28)","plainTextFormattedCitation":"(25–28)","previouslyFormattedCitation":"(25–28)"},"properties":{"noteIndex":0},"schema":"https://github.com/citation-style-language/schema/raw/master/csl-citation.json"}</w:instrText>
      </w:r>
      <w:r w:rsidRPr="009A00CF">
        <w:rPr>
          <w:rFonts w:ascii="Calibri" w:eastAsia="Calibri" w:hAnsi="Calibri" w:cs="Calibri"/>
          <w:noProof/>
          <w:vertAlign w:val="superscript"/>
        </w:rPr>
        <w:fldChar w:fldCharType="separate"/>
      </w:r>
      <w:r w:rsidRPr="009A00CF">
        <w:rPr>
          <w:rFonts w:ascii="Calibri" w:eastAsia="Calibri" w:hAnsi="Calibri" w:cs="Calibri"/>
          <w:noProof/>
        </w:rPr>
        <w:t>(25–28)</w:t>
      </w:r>
      <w:r w:rsidRPr="009A00CF">
        <w:rPr>
          <w:rFonts w:ascii="Calibri" w:eastAsia="Calibri" w:hAnsi="Calibri" w:cs="Calibri"/>
          <w:noProof/>
          <w:vertAlign w:val="superscript"/>
        </w:rPr>
        <w:fldChar w:fldCharType="end"/>
      </w:r>
      <w:r w:rsidRPr="009A00CF">
        <w:rPr>
          <w:rFonts w:ascii="Calibri" w:eastAsia="Calibri" w:hAnsi="Calibri" w:cs="Calibri"/>
        </w:rPr>
        <w:t>. Climatic factors and the physicochemical properties of the pharmaceutical compounds are also instrumental in determining their persistence and mobility in soils. As a result, the documented half-lives of studied pharmaceuticals varies from &lt;1 – 3466 days</w:t>
      </w:r>
      <w:r w:rsidRPr="009A00CF">
        <w:rPr>
          <w:rFonts w:ascii="Calibri" w:eastAsia="Calibri" w:hAnsi="Calibri" w:cs="Calibri"/>
          <w:noProof/>
          <w:vertAlign w:val="superscript"/>
        </w:rPr>
        <w:t xml:space="preserve"> </w:t>
      </w:r>
      <w:r w:rsidRPr="009A00CF">
        <w:rPr>
          <w:rFonts w:ascii="Calibri" w:eastAsia="Calibri" w:hAnsi="Calibri" w:cs="Calibri"/>
          <w:noProof/>
          <w:vertAlign w:val="superscript"/>
        </w:rPr>
        <w:fldChar w:fldCharType="begin" w:fldLock="1"/>
      </w:r>
      <w:r w:rsidRPr="009A00CF">
        <w:rPr>
          <w:rFonts w:ascii="Calibri" w:eastAsia="Calibri" w:hAnsi="Calibri" w:cs="Calibri"/>
          <w:noProof/>
          <w:vertAlign w:val="superscript"/>
        </w:rPr>
        <w:instrText>ADDIN CSL_CITATION {"citationItems":[{"id":"ITEM-1","itemData":{"DOI":"10.3389/fmicb.2019.00338","ISSN":"1664-302X","abstract":"Antibiotics play a key role in the management of infectious diseases in humans, animals, livestock, and aquacultures all over the world. The release of increasing amount of antibiotics into waters and soils creates a potential threat to all microorganisms in these environments. This review addresses issues related to the fate and degradation of antibiotics in soils and the impact of antibiotics on the structural, genetic and functional diversity of microbial communities. Due to the emergence of bacterial resistance to antibiotics, which is considered a worldwide public health problem, the abundance and diversity of antibiotic resistance genes (ARGs) in soils are also discussed. When antibiotic residues enter the soil, the main processes determining their persistence are sorption to organic particles and degradation/transformation. The wide range of DT50 values for antibiotic residues in soils shows that the processes governing persistence depend on a number of different factors, e.g., physico-chemical properties of the residue, characteristics of the soil, and climatic factors (temperature, rainfall, and humidity). The results presented in this review show that antibiotics affect soil microorganisms by changing their enzyme activity and ability to metabolize different carbon sources, as well as by altering the overall microbial biomass and the relative abundance of different groups (i.e., Gram-negative bacteria, Gram-positive bacteria, and fungi) in microbial communities. Studies using methods based on analyses of nucleic acids prove that antibiotics alter the biodiversity of microbial communities and the presence of many types of ARGs in soil are affected by agricultural and human activities. It is worth emphasizing that studies on ARGs in soil have resulted in the discovery of new genes and enzymes responsible for bacterial resistance to antibiotics. However, many ambiguous results indicate that precise estimation of the impact of antibiotics on the activity and diversity of soil microbial communities is a great challenge.","author":[{"dropping-particle":"","family":"Cycoń","given":"Mariusz","non-dropping-particle":"","parse-names":false,"suffix":""},{"dropping-particle":"","family":"Mrozik","given":"Agnieszka","non-dropping-particle":"","parse-names":false,"suffix":""},{"dropping-particle":"","family":"Piotrowska-Seget","given":"Zofia","non-dropping-particle":"","parse-names":false,"suffix":""}],"container-title":"Frontiers in Microbiology","id":"ITEM-1","issued":{"date-parts":[["2019"]]},"page":"338","title":"Antibiotics in the Soil Environment—Degradation and Their Impact on Microbial Activity and Diversity","type":"article-journal","volume":"10"},"uris":["http://www.mendeley.com/documents/?uuid=17078f7d-b475-4161-887b-aeda854502ea"]},{"id":"ITEM-2","itemData":{"DOI":"10.1007/s11356-012-1442-7","ISSN":"09441344","PMID":"23292228","abstract":"Pharmaceuticals and personal care products (PPCPs) are one class of the most urgent emerging contaminants, which have drawn much public and scientific concern due to widespread contamination in aquatic environment. Most studies on the environmental fate and behavior of PPCPs have focused on nonsteroidal anti-inflammatory drugs. Some other compounds with high concentrations were less mentioned. In this study, sorption and degradation of five selected PPCPs, including bisphenol A (BPA), carbamazepine (CBZ), gemfibrozil (GFB), octylphenol (OP), and triclosan (TCS) have been investigated using three different soils. Sorption isotherms of all tested PPCPs in soils were well described by Freundlich equation. TCS and OP showed moderate to strong sorption, while the sorption of GFB and CBZ in soils was negligible. Degradation of PPCPs in three soils was generally fitted first-order exponential decay model, with half-lives (t 1/2) varying from 9.8 to 39.1 days. Sterilization could prolong the t 1/2 of PPCPs in soil, indicating that microbial activity played an important role in the degradation of these chemicals in soils. Degradation of PPCPs in soils was also influenced by the soil organic carbon (f oc) contents. Results from our data show that sorption to the soils varied among the different PPCPs, and their sorption affinity on soil followed the order of TCS &gt; OP &gt; BPA &gt; GFB &gt; CBZ. The degradation of the selected PPCPs in soil was influenced by the microbial activity and soil type. The poor sorption and relative persistence of CBZ suggest that it may pose a high leaching risk for groundwater contamination when recycled for irrigation. © 2013 Springer-Verlag Berlin Heidelberg.","author":[{"dropping-particle":"","family":"Yu","given":"Yong","non-dropping-particle":"","parse-names":false,"suffix":""},{"dropping-particle":"","family":"Liu","given":"Yin","non-dropping-particle":"","parse-names":false,"suffix":""},{"dropping-particle":"","family":"Wu","given":"Laosheng","non-dropping-particle":"","parse-names":false,"suffix":""}],"container-title":"Environmental Science and Pollution Research","id":"ITEM-2","issued":{"date-parts":[["2013"]]},"title":"Sorption and degradation of pharmaceuticals and personal care products (PPCPs) in soils","type":"article-journal"},"uris":["http://www.mendeley.com/documents/?uuid=688529d7-4309-4656-99f4-220b3ad10efe"]}],"mendeley":{"formattedCitation":"(29,30)","plainTextFormattedCitation":"(29,30)","previouslyFormattedCitation":"(29,30)"},"properties":{"noteIndex":0},"schema":"https://github.com/citation-style-language/schema/raw/master/csl-citation.json"}</w:instrText>
      </w:r>
      <w:r w:rsidRPr="009A00CF">
        <w:rPr>
          <w:rFonts w:ascii="Calibri" w:eastAsia="Calibri" w:hAnsi="Calibri" w:cs="Calibri"/>
          <w:noProof/>
          <w:vertAlign w:val="superscript"/>
        </w:rPr>
        <w:fldChar w:fldCharType="separate"/>
      </w:r>
      <w:r w:rsidRPr="009A00CF">
        <w:rPr>
          <w:rFonts w:ascii="Calibri" w:eastAsia="Calibri" w:hAnsi="Calibri" w:cs="Calibri"/>
          <w:noProof/>
        </w:rPr>
        <w:t>(29,30)</w:t>
      </w:r>
      <w:r w:rsidRPr="009A00CF">
        <w:rPr>
          <w:rFonts w:ascii="Calibri" w:eastAsia="Calibri" w:hAnsi="Calibri" w:cs="Calibri"/>
          <w:noProof/>
          <w:vertAlign w:val="superscript"/>
        </w:rPr>
        <w:fldChar w:fldCharType="end"/>
      </w:r>
      <w:r w:rsidRPr="009A00CF">
        <w:rPr>
          <w:rFonts w:ascii="Calibri" w:eastAsia="Calibri" w:hAnsi="Calibri" w:cs="Calibri"/>
        </w:rPr>
        <w:t xml:space="preserve">. The sorption of specific compounds in soils also determines their potential for subsequent leaching into surface and ground waters, with low or reversible sorption potentially resulting in contamination of adjoining aquatic environments </w:t>
      </w:r>
      <w:r w:rsidRPr="009A00CF">
        <w:rPr>
          <w:rFonts w:ascii="Calibri" w:eastAsia="Calibri" w:hAnsi="Calibri" w:cs="Calibri"/>
        </w:rPr>
        <w:fldChar w:fldCharType="begin" w:fldLock="1"/>
      </w:r>
      <w:r w:rsidRPr="009A00CF">
        <w:rPr>
          <w:rFonts w:ascii="Calibri" w:eastAsia="Calibri" w:hAnsi="Calibri" w:cs="Calibri"/>
        </w:rPr>
        <w:instrText>ADDIN CSL_CITATION {"citationItems":[{"id":"ITEM-1","itemData":{"DOI":"10.1016/j.scitotenv.2015.11.085","ISSN":"18791026","PMID":"26657382","abstract":"The presence of human and veterinary pharmaceuticals in the environment is recognized as a potential threat. Pharmaceuticals have the potential to contaminate soils and consequently surface and groundwater. Knowledge of contaminant behavior (e.g., sorption onto soil particles and degradation) is essential when assessing contaminant migration in the soil and groundwater environment. We evaluated the dissipation half-lives of 7 pharmaceuticals in 13 soils. The data were evaluated relative to the soil properties and the Freundlich sorption coefficients reported in our previous study. Of the tested pharmaceuticals, carbamazepine had the greatest persistence (which was mostly stable), followed by clarithromycin, trimethoprim, metoprolol, clindamycin, sulfamethoxazole and atenolol. Pharmaceutical persistence in soils was mostly dependent on the soil-type conditions. In general, lower average dissipation half-lives and variability (i.e., trimethoprim, sulfamethoxazole, clindamycin, metoprolol and atenolol) were found in soils of better quality (well-developed structure, high nutrition content etc.), and thus, probably better microbial conditions (i.e., Chernozems), than in lower quality soil (Cambisols). The impact of the compound sorption affinity onto soil particles on their dissipation rate was mostly negligible. Although there was a positive correlation between compound dissipation half-life and Freundlich sorption coefficient for clindamycin (R = 0.604, p &lt; 0.05) and sulfamethoxazole (R = 0.822, p &lt; 0.01), the half-life of sulfamethoxazole also decreased under better soil-type conditions. Based on the calculated dissipation and sorption data, carbamazepine would be expected to have the greatest potential to migrate in the soil water environment, followed by sulfamethoxazole, trimethoprim and metoprolol. The transport of clindamycin, clarithromycin and atenolol through the vadose zone seems less probable.","author":[{"dropping-particle":"","family":"Kodešová","given":"Radka","non-dropping-particle":"","parse-names":false,"suffix":""},{"dropping-particle":"","family":"Kočárek","given":"Martin","non-dropping-particle":"","parse-names":false,"suffix":""},{"dropping-particle":"","family":"Klement","given":"Aleš","non-dropping-particle":"","parse-names":false,"suffix":""},{"dropping-particle":"","family":"Golovko","given":"Oksana","non-dropping-particle":"","parse-names":false,"suffix":""},{"dropping-particle":"","family":"Koba","given":"Olga","non-dropping-particle":"","parse-names":false,"suffix":""},{"dropping-particle":"","family":"Fér","given":"Miroslav","non-dropping-particle":"","parse-names":false,"suffix":""},{"dropping-particle":"","family":"Nikodem","given":"Antonín","non-dropping-particle":"","parse-names":false,"suffix":""},{"dropping-particle":"","family":"Vondráčková","given":"Lenka","non-dropping-particle":"","parse-names":false,"suffix":""},{"dropping-particle":"","family":"Jakšík","given":"Ondřej","non-dropping-particle":"","parse-names":false,"suffix":""},{"dropping-particle":"","family":"Grabic","given":"Roman","non-dropping-particle":"","parse-names":false,"suffix":""}],"container-title":"Science of the Total Environment","id":"ITEM-1","issued":{"date-parts":[["2016"]]},"title":"An analysis of the dissipation of pharmaceuticals under thirteen different soil conditions","type":"article-journal"},"uris":["http://www.mendeley.com/documents/?uuid=643975e6-ac58-4aa3-abdb-01cce8c51d60"]},{"id":"ITEM-2","itemData":{"DOI":"10.1016/j.chemosphere.2010.12.083","ISSN":"00456535","PMID":"21247615","abstract":"Presence of pharmaceuticals at trace levels in recycled water is an emerging issue impacting the beneficial reuse of treated wastewater, including practices such as irrigation and groundwater recharge in arid and semi-arid regions. To assess the environmental risks of irrigation with recycled water containing such micropollutants, in this study we evaluated sorption and degradation of five pharmaceuticals that are antibiotic and anti-inflammatory drugs in two soils collected from arid regions. Naproxen and trimethoprim showed moderate to strong sorption, while the sorption of diclofenac, ibuprofen and sulfamethoxazole was negligible in both soils. Under aerobic conditions, the studied compounds were susceptible to microbial degradation with half-lives varying from 4.8 to 69.3. d. Apart from sulfamethoxazole, the other compounds were relatively persistent under anaerobic conditions as indicated by a negligible loss over 84. d of incubation or half-lives &gt;50. d. The degradation of the selected pharmaceuticals was influenced by microbial activities, oxygen status in the soil, soil type and compound characteristics. The poor sorption and relative persistence of diclofenac and ibuprofen under anaerobic conditions suggest that the two chemicals may pose a high leaching risk when using recycled for irrigation or groundwater replenishment. © 2010 Elsevier Ltd.","author":[{"dropping-particle":"","family":"Lin","given":"Kunde","non-dropping-particle":"","parse-names":false,"suffix":""},{"dropping-particle":"","family":"Gan","given":"Jay","non-dropping-particle":"","parse-names":false,"suffix":""}],"container-title":"Chemosphere","id":"ITEM-2","issued":{"date-parts":[["2011"]]},"title":"Sorption and degradation of wastewater-associated non-steroidal anti-inflammatory drugs and antibiotics in soils","type":"article-journal"},"uris":["http://www.mendeley.com/documents/?uuid=bd7a2645-0902-4f7e-bc52-8364e9313efa"]},{"id":"ITEM-3","itemData":{"DOI":"10.1016/j.chemosphere.2016.06.048","ISSN":"18791298","PMID":"27351902","abstract":"Irrigation with reclaimed wastewater may result in the ubiquitous presence of pharmaceutical compounds (PCs) and their metabolites in the agroecosystem. In this study, we focused on two highly persistent anticonvulsant drugs, lamotrigine and carbamazepine and two of its metabolites (EP-CBZ and DiOH-CBZ), aiming to elucidate their behavior in agricultural ecosystem using batch and lysimeter experiments. Sorption of the studied compounds by soils was found to be governed mainly by the soil organic matter level. Sorption affinity of compounds to soils followed the order lamotrigine &gt; carbamazepine &gt; EP-CBZ &gt; DiOH-CBZ. Sorption was reversible, and no competition between sorbates in bi-solute systems was observed. The results of the lysimeter studies were in accordance with batch experiment findings, demonstrating accumulation of lamotrigine and carbamazepine in top soil layers enriched with organic matter. Detection of carbamazepine and one of its metabolites in rain-fed wheat previously irrigated with reclaimed wastewater, indicates reversibility of their sorption, resulting in their potential leaching and their availability for plant uptake. This study demonstrates the long-term implication of introduction of PCs to the agroecosystem.","author":[{"dropping-particle":"","family":"Paz","given":"Anat","non-dropping-particle":"","parse-names":false,"suffix":""},{"dropping-particle":"","family":"Tadmor","given":"Galit","non-dropping-particle":"","parse-names":false,"suffix":""},{"dropping-particle":"","family":"Malchi","given":"Tomer","non-dropping-particle":"","parse-names":false,"suffix":""},{"dropping-particle":"","family":"Blotevogel","given":"Jens","non-dropping-particle":"","parse-names":false,"suffix":""},{"dropping-particle":"","family":"Borch","given":"Thomas","non-dropping-particle":"","parse-names":false,"suffix":""},{"dropping-particle":"","family":"Polubesova","given":"Tamara","non-dropping-particle":"","parse-names":false,"suffix":""},{"dropping-particle":"","family":"Chefetz","given":"Benny","non-dropping-particle":"","parse-names":false,"suffix":""}],"container-title":"Chemosphere","id":"ITEM-3","issued":{"date-parts":[["2016"]]},"title":"Fate of carbamazepine, its metabolites, and lamotrigine in soils irrigated with reclaimed wastewater: Sorption, leaching and plant uptake","type":"article-journal"},"uris":["http://www.mendeley.com/documents/?uuid=ee07bcea-2693-4a07-882d-d88584abceb2"]}],"mendeley":{"formattedCitation":"(25,27,31)","plainTextFormattedCitation":"(25,27,31)","previouslyFormattedCitation":"(25,27,31)"},"properties":{"noteIndex":0},"schema":"https://github.com/citation-style-language/schema/raw/master/csl-citation.json"}</w:instrText>
      </w:r>
      <w:r w:rsidRPr="009A00CF">
        <w:rPr>
          <w:rFonts w:ascii="Calibri" w:eastAsia="Calibri" w:hAnsi="Calibri" w:cs="Calibri"/>
        </w:rPr>
        <w:fldChar w:fldCharType="separate"/>
      </w:r>
      <w:r w:rsidRPr="009A00CF">
        <w:rPr>
          <w:rFonts w:ascii="Calibri" w:eastAsia="Calibri" w:hAnsi="Calibri" w:cs="Calibri"/>
          <w:noProof/>
        </w:rPr>
        <w:t>(25,27,31)</w:t>
      </w:r>
      <w:r w:rsidRPr="009A00CF">
        <w:rPr>
          <w:rFonts w:ascii="Calibri" w:eastAsia="Calibri" w:hAnsi="Calibri" w:cs="Calibri"/>
        </w:rPr>
        <w:fldChar w:fldCharType="end"/>
      </w:r>
      <w:r w:rsidRPr="009A00CF">
        <w:rPr>
          <w:rFonts w:ascii="Calibri" w:eastAsia="Calibri" w:hAnsi="Calibri" w:cs="Calibri"/>
        </w:rPr>
        <w:t xml:space="preserve">. The ubiquitous presence of pharmaceutical compounds in terrestrial agro-environments has led to concerns as to the </w:t>
      </w:r>
      <w:proofErr w:type="gramStart"/>
      <w:r w:rsidRPr="009A00CF">
        <w:rPr>
          <w:rFonts w:ascii="Calibri" w:eastAsia="Calibri" w:hAnsi="Calibri" w:cs="Calibri"/>
        </w:rPr>
        <w:t>ultimate fate</w:t>
      </w:r>
      <w:proofErr w:type="gramEnd"/>
      <w:r w:rsidRPr="009A00CF">
        <w:rPr>
          <w:rFonts w:ascii="Calibri" w:eastAsia="Calibri" w:hAnsi="Calibri" w:cs="Calibri"/>
        </w:rPr>
        <w:t xml:space="preserve">, persistence and bioavailability of these compounds, and the associated risks and potential effects on human and environmental health. Pharmaceuticals are biologically active compounds that are designed to interact with specific receptors  in humans and animals; however, this activity often extends to non-targeted groups in terrestrial environments for which these same receptors are conserved, including wildlife, soil fauna and plants </w:t>
      </w:r>
      <w:r w:rsidRPr="009A00CF">
        <w:rPr>
          <w:rFonts w:ascii="Calibri" w:eastAsia="Calibri" w:hAnsi="Calibri" w:cs="Calibri"/>
        </w:rPr>
        <w:fldChar w:fldCharType="begin" w:fldLock="1"/>
      </w:r>
      <w:r w:rsidRPr="009A00CF">
        <w:rPr>
          <w:rFonts w:ascii="Calibri" w:eastAsia="Calibri" w:hAnsi="Calibri" w:cs="Calibri"/>
        </w:rPr>
        <w:instrText>ADDIN CSL_CITATION {"citationItems":[{"id":"ITEM-1","itemData":{"DOI":"10.1039/c9em00020h","ISSN":"20507895","PMID":"30932118","abstract":"Use of reclaimed wastewater for agricultural irrigation is seen as an attractive option to meet agricultural water demands of a growing number of countries suffering from water scarcity. However, reclaimed wastewater contains pollutants which are introduced to the agro-environment during the irrigation process. While water reuse guidelines do consider selected classes of pollutants, they do not account for the presence of pollutants of emerging concern such as pharmaceuticals and the potential risks these may pose. Here we use source-pathway-receptor analysis (S-P-R) to develop a holistic framework for evaluating the impacts of pharmaceuticals, present in wastewater used for agricultural irrigation, on human and ecosystem health and evaluate the data availability for the framework components. The developed framework comprised of 34 processes and compartments but a good level of knowledge was available for only five of these suggesting that currently it is not possible to fully establish the impacts of pharmaceuticals in wastewater irrigation systems. To address this, work is urgently needed to understand the fate and transport of pharmaceuticals in arable soil systems and the effects of chronic low-level exposure to these substances on microbes, invertebrates, plants, wildlife and humans. In addition, research pertaining to the fate, uptake and effects of pharmaceutical mixtures and metabolites is lacking as well as data on bio-accessibility of pharmaceuticals after ingestion. Scientific advancements in the five areas prioritised in terms of future research are needed before we are able to fully quantify the agricultural and human health risks associated with reclaimed wastewater use.","author":[{"dropping-particle":"","family":"Carter","given":"Laura J.","non-dropping-particle":"","parse-names":false,"suffix":""},{"dropping-particle":"","family":"Chefetz","given":"Benny","non-dropping-particle":"","parse-names":false,"suffix":""},{"dropping-particle":"","family":"Abdeen","given":"Ziad","non-dropping-particle":"","parse-names":false,"suffix":""},{"dropping-particle":"","family":"Boxall","given":"Alistair B.A.","non-dropping-particle":"","parse-names":false,"suffix":""}],"container-title":"Environmental Science: Processes and Impacts","id":"ITEM-1","issued":{"date-parts":[["2019"]]},"title":"Emerging investigator series: Towards a framework for establishing the impacts of pharmaceuticals in wastewater irrigation systems on agro-ecosystems and human health","type":"article"},"uris":["http://www.mendeley.com/documents/?uuid=4d49ac56-9668-44bd-8949-60f10c339426"]}],"mendeley":{"formattedCitation":"(4)","plainTextFormattedCitation":"(4)","previouslyFormattedCitation":"(4)"},"properties":{"noteIndex":0},"schema":"https://github.com/citation-style-language/schema/raw/master/csl-citation.json"}</w:instrText>
      </w:r>
      <w:r w:rsidRPr="009A00CF">
        <w:rPr>
          <w:rFonts w:ascii="Calibri" w:eastAsia="Calibri" w:hAnsi="Calibri" w:cs="Calibri"/>
        </w:rPr>
        <w:fldChar w:fldCharType="separate"/>
      </w:r>
      <w:r w:rsidRPr="009A00CF">
        <w:rPr>
          <w:rFonts w:ascii="Calibri" w:eastAsia="Calibri" w:hAnsi="Calibri" w:cs="Calibri"/>
          <w:noProof/>
        </w:rPr>
        <w:t>(4)</w:t>
      </w:r>
      <w:r w:rsidRPr="009A00CF">
        <w:rPr>
          <w:rFonts w:ascii="Calibri" w:eastAsia="Calibri" w:hAnsi="Calibri" w:cs="Calibri"/>
        </w:rPr>
        <w:fldChar w:fldCharType="end"/>
      </w:r>
      <w:r w:rsidRPr="009A00CF">
        <w:rPr>
          <w:rFonts w:ascii="Calibri" w:eastAsia="Calibri" w:hAnsi="Calibri" w:cs="Calibri"/>
        </w:rPr>
        <w:t xml:space="preserve">. </w:t>
      </w:r>
    </w:p>
    <w:p w14:paraId="218A57D6" w14:textId="77777777" w:rsidR="00405DD1" w:rsidRPr="009A00CF" w:rsidRDefault="00405DD1" w:rsidP="00405DD1">
      <w:pPr>
        <w:spacing w:after="0" w:line="360" w:lineRule="auto"/>
        <w:rPr>
          <w:rFonts w:ascii="Calibri" w:eastAsia="Calibri" w:hAnsi="Calibri" w:cs="Calibri"/>
        </w:rPr>
      </w:pPr>
    </w:p>
    <w:p w14:paraId="53587892" w14:textId="699B7105" w:rsidR="00405DD1" w:rsidRPr="009A00CF" w:rsidRDefault="00405DD1" w:rsidP="00405DD1">
      <w:pPr>
        <w:spacing w:after="0" w:line="360" w:lineRule="auto"/>
        <w:rPr>
          <w:rFonts w:ascii="Calibri" w:eastAsia="Calibri" w:hAnsi="Calibri" w:cs="Calibri"/>
        </w:rPr>
      </w:pPr>
      <w:r w:rsidRPr="009A00CF">
        <w:rPr>
          <w:rFonts w:ascii="Calibri" w:eastAsia="Calibri" w:hAnsi="Calibri" w:cs="Calibri"/>
        </w:rPr>
        <w:t xml:space="preserve">Unintentional pharmaceutical exposure via consumption of edible crops has been identified as a significant exposure pathway to both wildlife and humans via the food chain. Estimates that over 20 million hectares of agricultural land is irrigated with untreated wastewater have motivated research into the uptake of pharmaceuticals in plants from soils irrigated with reclaimed </w:t>
      </w:r>
      <w:r w:rsidRPr="009A00CF">
        <w:rPr>
          <w:rFonts w:ascii="Calibri" w:eastAsia="Calibri" w:hAnsi="Calibri" w:cs="Calibri"/>
          <w:color w:val="000000"/>
        </w:rPr>
        <w:t xml:space="preserve">wastewater </w:t>
      </w:r>
      <w:r w:rsidRPr="009A00CF">
        <w:rPr>
          <w:rFonts w:ascii="Calibri" w:eastAsia="Calibri" w:hAnsi="Calibri" w:cs="Calibri"/>
          <w:color w:val="000000"/>
        </w:rPr>
        <w:fldChar w:fldCharType="begin" w:fldLock="1"/>
      </w:r>
      <w:r w:rsidRPr="009A00CF">
        <w:rPr>
          <w:rFonts w:ascii="Calibri" w:eastAsia="Calibri" w:hAnsi="Calibri" w:cs="Calibri"/>
          <w:color w:val="000000"/>
        </w:rPr>
        <w:instrText>ADDIN CSL_CITATION {"citationItems":[{"id":"ITEM-1","itemData":{"ISBN":"92 4 154682 4","ISSN":"0717-6163","PMID":"15003161","abstract":"This volume of the Guidelines focuses on policy, regulation and institutional arrangements. Accordingly, its intended readership is made up of policy-makers and those with regulatory responsibilities. It provides guidance on policy formulation, harmonization and mainstreaming, on regulatory mechanisms and on establishing institutional links between the various interested sectors and parties. The information in this volume is meant to give policy-makers and regulators an overview of the risks and benefits associated with the use of wastewater, excreta and greywater in agriculture and aquaculture without going into technical detail. It also presents an overview of the nature and scope of options for protecting public health. This information should be useful in the development of national policies for the safe use of wastewater, excreta and greywater. Detailed","author":[{"dropping-particle":"","family":"WHO","given":"","non-dropping-particle":"","parse-names":false,"suffix":""}],"container-title":"World Health","id":"ITEM-1","issued":{"date-parts":[["2006"]]},"title":"WHO Guidelines for the Safe Use of Wastewater, Excreta and Greywater: Volume I - Policy and Regulatory Aspects","type":"article-journal"},"uris":["http://www.mendeley.com/documents/?uuid=fbf3977e-e1a6-4c35-8eb4-c739cb4c2b4c"]}],"mendeley":{"formattedCitation":"(32)","plainTextFormattedCitation":"(32)","previouslyFormattedCitation":"(32)"},"properties":{"noteIndex":0},"schema":"https://github.com/citation-style-language/schema/raw/master/csl-citation.json"}</w:instrText>
      </w:r>
      <w:r w:rsidRPr="009A00CF">
        <w:rPr>
          <w:rFonts w:ascii="Calibri" w:eastAsia="Calibri" w:hAnsi="Calibri" w:cs="Calibri"/>
          <w:color w:val="000000"/>
        </w:rPr>
        <w:fldChar w:fldCharType="separate"/>
      </w:r>
      <w:r w:rsidRPr="009A00CF">
        <w:rPr>
          <w:rFonts w:ascii="Calibri" w:eastAsia="Calibri" w:hAnsi="Calibri" w:cs="Calibri"/>
          <w:noProof/>
          <w:color w:val="000000"/>
        </w:rPr>
        <w:t>(32)</w:t>
      </w:r>
      <w:r w:rsidRPr="009A00CF">
        <w:rPr>
          <w:rFonts w:ascii="Calibri" w:eastAsia="Calibri" w:hAnsi="Calibri" w:cs="Calibri"/>
          <w:color w:val="000000"/>
        </w:rPr>
        <w:fldChar w:fldCharType="end"/>
      </w:r>
      <w:r w:rsidRPr="009A00CF">
        <w:rPr>
          <w:rFonts w:ascii="Calibri" w:eastAsia="Calibri" w:hAnsi="Calibri" w:cs="Calibri"/>
          <w:color w:val="000000"/>
        </w:rPr>
        <w:t xml:space="preserve">. </w:t>
      </w:r>
      <w:r w:rsidRPr="009A00CF">
        <w:rPr>
          <w:rFonts w:ascii="Calibri" w:eastAsia="Calibri" w:hAnsi="Calibri" w:cs="Calibri"/>
          <w:color w:val="000000"/>
        </w:rPr>
        <w:lastRenderedPageBreak/>
        <w:t>Uptake</w:t>
      </w:r>
      <w:r w:rsidRPr="009A00CF">
        <w:rPr>
          <w:rFonts w:ascii="Calibri" w:eastAsia="Calibri" w:hAnsi="Calibri" w:cs="Calibri"/>
        </w:rPr>
        <w:t xml:space="preserve"> and accumulation of numerous pharmaceuticals from varying classes and with diverse modes of action has been demonstrated in a wide range of ephemeral, edible crops, including </w:t>
      </w:r>
      <w:r w:rsidRPr="009A00CF">
        <w:rPr>
          <w:rFonts w:ascii="Calibri" w:eastAsia="Calibri" w:hAnsi="Calibri" w:cs="Times New Roman"/>
          <w:lang w:val="en-US"/>
        </w:rPr>
        <w:t xml:space="preserve">cereals (rice, maize, barley and oats), leaves (pak choi, lettuce, spinach, cress, cabbage, rocket), vegetables (carrots, radish, courgette, pinto beans), and fruits (tomatoes and cucumber) </w:t>
      </w:r>
      <w:r w:rsidRPr="009A00CF">
        <w:rPr>
          <w:rFonts w:ascii="Calibri" w:eastAsia="Calibri" w:hAnsi="Calibri" w:cs="Times New Roman"/>
          <w:lang w:val="en-US"/>
        </w:rPr>
        <w:fldChar w:fldCharType="begin" w:fldLock="1"/>
      </w:r>
      <w:r w:rsidR="00D61A69">
        <w:rPr>
          <w:rFonts w:ascii="Calibri" w:eastAsia="Calibri" w:hAnsi="Calibri" w:cs="Times New Roman"/>
          <w:lang w:val="en-US"/>
        </w:rPr>
        <w:instrText>ADDIN CSL_CITATION {"citationItems":[{"id":"ITEM-1","itemData":{"DOI":"10.1016/j.envpol.2015.10.025","ISSN":"18736424","PMID":"26552531","abstract":"Treated wastewater is expected to be increasingly used as an alternative source of irrigation water in areas facing fresh water scarcity. Understanding the behaviors of contaminants from wastewater in soil and plants following irrigation is critical to assess and manage the risks associated with wastewater irrigation. The objective of this study was to evaluate the effects of soil texture and drought stress on the uptake of antibiotics and the internalization of human pathogens into lettuce through root uptake following wastewater irrigation. Lettuce grown in three soils with variability in soil texture (loam, sandy loam, and sand) and under different levels of water stress (no drought control, mild drought, and severe drought) were irrigated with synthetic wastewater containing three antibiotics (sulfamethoxazole, lincomycin and oxytetracycline) and one Salmonella strain a single time prior to harvest. Antibiotic uptake in lettuce was compound-specific and generally low. Only sulfamethoxazole was detected in lettuce with increasing uptake corresponding to increasing sand content in soil. Increased drought stress resulted in increased uptake of lincomycin and decreased uptake of oxytetracycline and sulfamethoxazole. The internalization of Salmonella was highly dependent on the concentration of the pathogen in irrigation water. Irrigation water containing 5 Log CFU/mL Salmonella resulted in limited incidence of internalization. When irrigation water contained 8 Log CFU/mL Salmonella, the internalization frequency was significantly higher in lettuce grown in sand than in loam (p = 0.009), and was significantly higher in lettuce exposed to severe drought than in unstressed lettuce (p = 0.049). This work demonstrated how environmental factors affected the risk of contaminant uptake by food crops following wastewater irrigation.","author":[{"dropping-particle":"","family":"Zhang","given":"Yuping","non-dropping-particle":"","parse-names":false,"suffix":""},{"dropping-particle":"","family":"Sallach","given":"J. Brett","non-dropping-particle":"","parse-names":false,"suffix":""},{"dropping-particle":"","family":"Hodges","given":"Laurie","non-dropping-particle":"","parse-names":false,"suffix":""},{"dropping-particle":"","family":"Snow","given":"Daniel D.","non-dropping-particle":"","parse-names":false,"suffix":""},{"dropping-particle":"","family":"Bartelt-Hunt","given":"Shannon L.","non-dropping-particle":"","parse-names":false,"suffix":""},{"dropping-particle":"","family":"Eskridge","given":"Kent M.","non-dropping-particle":"","parse-names":false,"suffix":""},{"dropping-particle":"","family":"Li","given":"Xu","non-dropping-particle":"","parse-names":false,"suffix":""}],"container-title":"Environmental Pollution","id":"ITEM-1","issued":{"date-parts":[["2016"]]},"title":"Effects of soil texture and drought stress on the uptake of antibiotics and the internalization of Salmonella in lettuce following wastewater irrigation","type":"article-journal"},"uris":["http://www.mendeley.com/documents/?uuid=1d3a7f15-64a0-448f-a0ce-07fd1aa4467e"]},{"id":"ITEM-2","itemData":{"DOI":"10.1016/j.envpol.2019.02.009","ISSN":"18736424","abstract":"Antibiotics are introduced into agricultural fields by the application of manure or biosolids, or via irrigation using reclaimed wastewater. Antibiotics can enter the terrestrial food chains through plant uptake, which forms an alternative pathway for human exposure to antibiotics. However, previous studies mainly focused on detecting residues of the parent antibiotics, while ignoring the identification of antibiotics transformation products in plants. Here, we evaluated the uptake and metabolism of clarithromycin (CLA) and sulfadiazine (SDZ) in lettuce under controlled hydroponic conditions. The antibiotics and their metabolites were identified by ultra-performance liquid chromatography/quadrupole time-of-flight mass spectrometry (UPLC-QToF-MS/MS) and ultra-performance liquid chromatograph Micromass triple quadrupole mass spectrometry (UPLC−QqQ−MS/MS). The structure of CLA, SDZ and N-acetylated SDZ were confirmed with synthesized standards, verifying the reliability of the identification method. Eight metabolites of CLA and two metabolites of SDZ were detected in both the leaves and roots of lettuce. The metabolites of CLA included phases I and II transformation products, while only phase II metabolites of SDZ were observed in lettuce. The proportion of CLA metabolites was estimated to be greater than 70%, indicating that most of the CLA was metabolized in plant tissues. The proportion of SDZ metabolites was lower than 12% in the leaves and 10% in the roots. Some metabolites might have the ability to increase or acquire antibacterial activity. Therefore, in addition to the parent compounds, metabolites of antibiotics in edible vegetables are also worthy of study for risk assessment and to determine the consequences of long-term exposure.","author":[{"dropping-particle":"","family":"Tian","given":"Run","non-dropping-particle":"","parse-names":false,"suffix":""},{"dropping-particle":"","family":"Zhang","given":"Rong","non-dropping-particle":"","parse-names":false,"suffix":""},{"dropping-particle":"","family":"Uddin","given":"Misbah","non-dropping-particle":"","parse-names":false,"suffix":""},{"dropping-particle":"","family":"Qiao","given":"Xianliang","non-dropping-particle":"","parse-names":false,"suffix":""},{"dropping-particle":"","family":"Chen","given":"Jingwen","non-dropping-particle":"","parse-names":false,"suffix":""},{"dropping-particle":"","family":"Gu","given":"Gege","non-dropping-particle":"","parse-names":false,"suffix":""}],"container-title":"Environmental Pollution","id":"ITEM-2","issued":{"date-parts":[["2019"]]},"title":"Uptake and metabolism of clarithromycin and sulfadiazine in lettuce","type":"article-journal"},"uris":["http://www.mendeley.com/documents/?uuid=6a89f0b2-b423-4760-82fb-e0473e33ad51"]},{"id":"ITEM-3","itemData":{"DOI":"10.1021/acs.est.6b06485","ISSN":"15205851","PMID":"28506063","abstract":"Carbamazepine (CBZ) is an antiepileptic drug which is persistent in wastewater treatment plants and the environment. It has been frequently detected in plant material after irrigation with treated wastewater. To date, little information is, however, available on the transformation of CBZ in plants. In the present study, the uptake, translocation, and transformation of CBZ was studied in hydroponically grown tomato plants. After 35 days of exposure &gt;80% of the total spiked amount of CBZ was taken by the tomato plants and mainly stored in the leaves. A total of 11 transformation products (TP) (mainly phase-I) were quantified by liquid chromatography-tandem mass spectrometry (LC-MS/MS) and their total amount corresponded to 33% of the CBZ taken up. The ratio of CBZ metabolites to CBZ was highest in fruits (up to 2.5) and leaves (0.5), suggesting an intensive transformation of CBZ in these compartments. Further 10 TPs (phase-I and II) were identified by LC-high resolution mass spectrometry screening, likely comprising another 12% of CBZ. On the basis of these experiments and on an experiment with CBZ-10,11-epoxide a transformation pathway of CBZ in intact tomato plants is proposed that involves epoxidation, hydrolysis, hydroxylation, ring contraction, or loss of the carbamoyl group, followed by conjugation to glucose or cysteine, but also reduction of CBZ. This transformation pathway and analytical data of CBZ transformation products allow for their determination also in field grown vegetable and for the generation of more accurate exposure data of consumers of vegetable irrigated with treated municipal wastewater.","author":[{"dropping-particle":"","family":"Riemenschneider","given":"Christina","non-dropping-particle":"","parse-names":false,"suffix":""},{"dropping-particle":"","family":"Seiwert","given":"Bettina","non-dropping-particle":"","parse-names":false,"suffix":""},{"dropping-particle":"","family":"Moeder","given":"Monika","non-dropping-particle":"","parse-names":false,"suffix":""},{"dropping-particle":"","family":"Schwarz","given":"Dietmar","non-dropping-particle":"","parse-names":false,"suffix":""},{"dropping-particle":"","family":"Reemtsma","given":"Thorsten","non-dropping-particle":"","parse-names":false,"suffix":""}],"container-title":"Environmental Science and Technology","id":"ITEM-3","issued":{"date-parts":[["2017"]]},"title":"Extensive Transformation of the Pharmaceutical Carbamazepine Following Uptake into Intact Tomato Plants","type":"article-journal"},"uris":["http://www.mendeley.com/documents/?uuid=c731a433-b8e6-4e3a-8a1b-080f6b8e30e9"]},{"id":"ITEM-4","itemData":{"DOI":"10.1021/jf1028152","ISSN":"00218561","PMID":"20964347","abstract":"Studies have shown the detection of emerging contaminants (ECs), of which pharmaceuticals are a subset, in surface waters across the United States. The objective of this study was to develop methods, and apply them, to evaluate the potential for food chain transfer when EC-containing waters are used for crop irrigation. Greenhouse experiments were performed in which select food crops were irrigated with water spiked with three antibiotics. Field experiments, at two different sites, were conducted. Select crops were irrigated with wastewater effluent known to contain ECs, EC-free well water, and Colorado River water containing trace-level ECs. The results of the greenhouse studies show the potential for uptake of one or more of the antibiotics evaluated, albeit at very low levels. In those food crops watered with wastewater effluent, only an industrial flavoring agent, N,N'-dimethylphenethylamine (DMPEA), was consistently found. None of the evaluated contaminants were found in crops irrigated with Colorado River water. © 2010 American Chemical Society.","author":[{"dropping-particle":"","family":"Jones-Lepp","given":"Tammy L.","non-dropping-particle":"","parse-names":false,"suffix":""},{"dropping-particle":"","family":"Sanchez","given":"Charles A.","non-dropping-particle":"","parse-names":false,"suffix":""},{"dropping-particle":"","family":"Moy","given":"Thomas","non-dropping-particle":"","parse-names":false,"suffix":""},{"dropping-particle":"","family":"Kazemi","given":"Reza","non-dropping-particle":"","parse-names":false,"suffix":""}],"container-title":"Journal of Agricultural and Food Chemistry","id":"ITEM-4","issued":{"date-parts":[["2010"]]},"title":"Method development and application to determine potential plant uptake of antibiotics and other drugs in irrigated crop production systems","type":"article-journal"},"uris":["http://www.mendeley.com/documents/?uuid=90f12e5d-90f3-450e-8903-346286c9c3fa"]},{"id":"ITEM-5","itemData":{"DOI":"10.2134/jeq2015.05.0257","ISSN":"1537-2537","PMID":"27065402","abstract":"© American Society of Agronomy, Crop Science Society of America, and Soil Science Society of America. With rising demands on water supplies necessitating water reuse, wastewater treatment plant (WWTP) effluent is often used to irrigate agricultural lands. Emerging contaminants, like pharmaceuticals and personal care products (PPCPs), are frequently found in effluent due to limited removal during WWTP processes. Concern has arisen about the environmental fate of PPCPs, especially regarding plant uptake. The aim of this study was to analyze uptake of sulfamethoxazole, trimethoprim, ofloxacin, and carbamazepine in wheat (Triticum aestivum L.) plants that were spray-irrigated with WWTP effluent. Wheat was collected before and during harvest, and plants were divided into grain and straw. Subsamples were rinsed with methanol to remove compounds adhering to surfaces. All plant tissues underwent liquid-solid extraction, solid-phase extraction cleanup, and liquid chromatography-tandem mass spectrometry analysis. Residues of  each compound were present on most plant surfaces. Ofloxacin was found throughout the plant, with higher concentrations in the straw (10.2 ± 7.05 ng g -1 ]) and lower concentrations in the grain (2.28 ± 0.89 ng g-1). Trimethoprim was found only on grain or straw surfaces, whereas carbamazepine and sulfamethoxazole were concentrated within the grain (1.88 ± 2.11 and 0.64 ± 0.37 ng g -1 , respectively). These findings demonstrate that PPCPs can be taken up into wheat plants and adhere to plant surfaces when WWTP effluent is spray-irrigated. The presence of PPCPs within and on the surfaces of plants used as food sources raises the question of potential health risks for humans and animals.","author":[{"dropping-particle":"","family":"Franklin","given":"Alison M.","non-dropping-particle":"","parse-names":false,"suffix":""},{"dropping-particle":"","family":"Williams","given":"Clinton F.","non-dropping-particle":"","parse-names":false,"suffix":""},{"dropping-particle":"","family":"Andrews","given":"Danielle M.","non-dropping-particle":"","parse-names":false,"suffix":""},{"dropping-particle":"","family":"Woodward","given":"Emily E.","non-dropping-particle":"","parse-names":false,"suffix":""},{"dropping-particle":"","family":"Watson","given":"John E.","non-dropping-particle":"","parse-names":false,"suffix":""}],"container-title":"Journal of Environmental Quality","id":"ITEM-5","issued":{"date-parts":[["2016"]]},"title":"Uptake of Three Antibiotics and an Antiepileptic Drug by Wheat Crops Spray Irrigated with Wastewater Treatment Plant Effluent","type":"article-journal"},"uris":["http://www.mendeley.com/documents/?uuid=ccb9f634-a4c5-4b2e-9e26-3f15b7f801ee"]},{"id":"ITEM-6","itemData":{"DOI":"https://doi.org/10.1016/j.watres.2016.11.033","ISSN":"0043-1354","abstract":"Wastewater (WW) reuse for vegetable crops irrigation is regularly applied worldwide. Such a practice has been found to allow the uptake of pharmaceutical active compounds (PhACs) by plants and their subsequent entrance to the food web, representing an important alternative pathway for the exposure of humans to PhACs, with potential health implications. Herein we report the impacts of the long-term (three consecutive years) WW irrigation of a tomato crop with two differently treated effluents under real agricultural conditions, on (1) the soil concentration of selected PhACs (i.e. diclofenac, DCF; sulfamethoxazole, SMX; trimethoprim, TMP), (2) the bioaccumulation of these PhACs in tomato fruits, and (3) the human risks associated with the consumption of WW-irrigated fruits. Results revealed that the concentration of the studied PhACs in both the soil and tomato fruits varied depending on the qualitative characteristics of the treated effluent applied and the duration of WW irrigation. The PhAC with the highest soil concentration throughout the studied period was SMX (0.98 μg kg−1), followed by TMP (0.62 μg kg−1) and DCF (0.35 μg kg−1). DCF was not found in tomato fruits harvested from WW-irrigated plants during the first year of the study. However, DCF displayed the highest fruit concentration (11.63 μg kg−1) throughout the study (as a result of prolonged WW irrigation), followed by SMX (5.26 μg kg−1) and TMP (3.40 μg kg−1). The calculated fruit bioconcentration factors (BCFF) were extremely high for DCF in the 2nd (108) and 3rd year (132) of the experimental period, with the respective values for SMX (0.5–5.4) and TMP (0.2–6.4) being significantly lower. The estimated threshold of toxicity concern (TTC) and hazard quotients (HQ) values revealed that the consumption of fruits harvested from tomato plants irrigated for long period with the WW applied for irrigation under field conditions in this study represent a de minimis risk to human health. However, more studies need to be performed in order to obtain more solid information on the safety of WW reuse for irrigation.","author":[{"dropping-particle":"","family":"Christou","given":"Anastasis","non-dropping-particle":"","parse-names":false,"suffix":""},{"dropping-particle":"","family":"Karaolia","given":"Popi","non-dropping-particle":"","parse-names":false,"suffix":""},{"dropping-particle":"","family":"Hapeshi","given":"Evroula","non-dropping-particle":"","parse-names":false,"suffix":""},{"dropping-particle":"","family":"Michael","given":"Costas","non-dropping-particle":"","parse-names":false,"suffix":""},{"dropping-particle":"","family":"Fatta-Kassinos","given":"Despo","non-dropping-particle":"","parse-names":false,"suffix":""}],"container-title":"Water Research","id":"ITEM-6","issued":{"date-parts":[["2017"]]},"page":"24-34","title":"Long-term wastewater irrigation of vegetables in real agricultural systems: Concentration of pharmaceuticals in soil, uptake and bioaccumulation in tomato fruits and human health risk assessment","type":"article-journal","volume":"109"},"uris":["http://www.mendeley.com/documents/?uuid=1fd1b78f-4fdf-4c9f-9591-12a5054d8260"]},{"id":"ITEM-7","itemData":{"DOI":"10.1007/s00003-015-1008-y","ISSN":"16615751","abstract":"A large source of antibiotic active compounds and resistant bacteria is livestock waste, distributed as fertilizer on fields, used for vegetable cultivation. Frequently consumed vegetable, contaminated by low levels of antibiotics, may contribute to the development of bacterial antibiotic resistance. The objective of this work was to estimate the possible role of red cabbage as reservoir and carrier of antibiotic contaminants into the food chain. Red cabbage was exposed to antibiotics in hydroponic cultures and farming conditions. Enrofloxacin (ENR), chlortetracycline (CTC), monensin (MON) and amoxicillin (AMO) were separately added to nutrient solutions. Analysed by sequential extraction and LC–MS/MS methods, the plants revealed a remarkable uptake of CTC and in particular ENR (old leaves 0.22 mg/kg fresh weight (fw) CTC, 6.0 mg/kg fw ENR; roots up to 215.0 mg/kg fw CTC, 14.6 mg/kg fw ENR). The uptake of MON was significantly lower and AMO was not detectable. Red cabbage was also grown on manure-fertilized plots. The pig manure contained defined amounts of CTC and ENR (50 and 150 mg/kg). At harvest the edible parts of cabbage had between 9.2 to 16.9 µg/kg fw ENR, while there was no evidence obtained for the uptake of CTC. Finally, production steps of canned red cabbage were examined for carry over effects. Traces of tetracycline (16.4–19.2 µg/kg fw) were detected in supplies of freshly harvested vegetable, grown conventionally, but not in the marketable final product.","author":[{"dropping-particle":"","family":"Chowdhury","given":"Farzana","non-dropping-particle":"","parse-names":false,"suffix":""},{"dropping-particle":"","family":"Langenkämper","given":"Georg","non-dropping-particle":"","parse-names":false,"suffix":""},{"dropping-particle":"","family":"Grote","given":"Manfred","non-dropping-particle":"","parse-names":false,"suffix":""}],"container-title":"Journal fur Verbraucherschutz und Lebensmittelsicherheit","id":"ITEM-7","issued":{"date-parts":[["2016"]]},"title":"Studies on uptake and distribution of antibiotics in red cabbage","type":"article-journal"},"uris":["http://www.mendeley.com/documents/?uuid=44d191ef-c054-458c-b397-4207c30192e0"]},{"id":"ITEM-8","itemData":{"DOI":"10.1016/j.envpol.2008.12.021","ISSN":"02697491","PMID":"19157661","abstract":"The potential impact of six antibiotics (chlortetracycline, tetracycline and tylosin; sulfamethoxazole, sulfamethazine and trimethoprim) on plant growth and soil quality was studied by using seed germination test on filter paper and plant growth test in soil, soil respiration and phosphatase activity tests. The phytotoxic effects varied between the antibiotics and between plant species (sweet oat, rice and cucumber). Rice was most sensitive to sulfamethoxazole with the EC10 value of 0.1 mg/L. The antibiotics tested inhibited soil phosphatase activity during the 22 days' incubation. Significant effects on soil respiration were found for the two sulfonamides (sulfamethoxazole and sulfamethazine) and trimethoprim, whereas little effects were observed for the two tetracyclines and tylosin. The effective concentrations (EC10 values) for soil respiration in the first 2 days were 7 mg/kg for sulfamethoxazole, 13 mg/kg for sulfamethazine and 20 mg/kg for trimethoprim. Antibiotic residues in manure and soils may affect soil microbial and enzyme activities. © 2008 Elsevier Ltd. All rights reserved.","author":[{"dropping-particle":"","family":"Liu","given":"Feng","non-dropping-particle":"","parse-names":false,"suffix":""},{"dropping-particle":"","family":"Ying","given":"Guang Guo","non-dropping-particle":"","parse-names":false,"suffix":""},{"dropping-particle":"","family":"Tao","given":"Ran","non-dropping-particle":"","parse-names":false,"suffix":""},{"dropping-particle":"","family":"Zhao","given":"Jian Liang","non-dropping-particle":"","parse-names":false,"suffix":""},{"dropping-particle":"","family":"Yang","given":"Ji Feng","non-dropping-particle":"","parse-names":false,"suffix":""},{"dropping-particle":"","family":"Zhao","given":"Lan Feng","non-dropping-particle":"","parse-names":false,"suffix":""}],"container-title":"Environmental Pollution","id":"ITEM-8","issued":{"date-parts":[["2009"]]},"title":"Effects of six selected antibiotics on plant growth and soil microbial and enzymatic activities","type":"article-journal"},"uris":["http://www.mendeley.com/documents/?uuid=f676bb85-3789-4a7d-983c-0c859a31154e"]},{"id":"ITEM-9","itemData":{"DOI":"10.1089/ees.2017.0376","ISSN":"15579018","abstract":"To address the issue of global freshwater shortages, wastewater has become an increasingly valuable alternative for crop irrigation. As a result, trace levels of emerging contaminants, including antibiotics, may occur in water used for food production. The objective of this study was to investigate how soil texture affected the availability and uptake of three chemically diverse antibiotics (lincomycin, oxytetracycline, and sulfamethoxazole) by lettuce grown in soils comprised of silt clay and increasing percentages of sand. Lettuce was irrigated routinely with antibiotic-amended water (1 mg/L) from seed germination through the first harvest (40 days), switched to control water, and fate monitored at days 45 and 50. Sulfamethoxazole was the only compound where tissue concentrations increased with increasing sand concentrations to 24.7 ng/g fresh weight (FW). Lincomycin was most readily accumulated with increasing concentrations observed at the second harvest in both the loam (68.3 ng/g FW) and sandy soils (66.6 ng/g FW). Apparent toxicity of the antibiotic mixture resulted in decreasing plant mass (37-72%) with increasing sand content. Results from this study show that soil texture impacts plant growth, contaminant transport, plant uptake, and toxic effects, which all contribute to, observed concentrations in edible plant portions.","author":[{"dropping-particle":"","family":"Sallach","given":"Jonathan Brett","non-dropping-particle":"","parse-names":false,"suffix":""},{"dropping-particle":"","family":"Bartelt-Hunt","given":"Shannon L.","non-dropping-particle":"","parse-names":false,"suffix":""},{"dropping-particle":"","family":"Snow","given":"Daniel D.","non-dropping-particle":"","parse-names":false,"suffix":""},{"dropping-particle":"","family":"Li","given":"Xu","non-dropping-particle":"","parse-names":false,"suffix":""},{"dropping-particle":"","family":"Hodges","given":"Laurie","non-dropping-particle":"","parse-names":false,"suffix":""}],"container-title":"Environmental Engineering Science","id":"ITEM-9","issued":{"date-parts":[["2018"]]},"title":"Uptake of antibiotics and their toxicity to lettuce following routine irrigation with contaminated water in different soil types","type":"article-journal"},"uris":["http://www.mendeley.com/documents/?uuid=67f927da-1290-46f5-a07f-d38ef4c427ef"]},{"id":"ITEM-10","itemData":{"DOI":"10.1016/j.watres.2018.12.039","ISSN":"18792448","PMID":"30660096","abstract":"Pharmaceuticals in agricultural soils originating from irrigation with treated wastewater and land-applied biosolids can enter field crops. However, little is known about the role of pore water in plant uptake of pharmaceuticals from soils. In this study, the fate, uptake and distribution of fifteen commonly used pharmaceuticals in soil-water-radish systems were investigated to examine the relationship between the accumulation and their physicochemical processes in soils. The results indicate that the distribution of pharmaceuticals between soil and pore water, as well as their biodegradation, combined to govern the bioavailability of pharmaceuticals to plant uptake. Fourteen out of 15 pharmaceuticals could enter radish tissues in which the accumulation ranged from 2.1 to 14080 ng/g. Comparison of bioconcentration factors (BCFs) on the basis of pharmaceutical concentration in bulk soil vs. in pore water implies that pharmaceuticals present in soil pore water are the major bioavailable fractions to plant uptake. The pore water-based BCFs exhibited a positive linear relationship with log Dow for the pharmaceuticals with &gt;90% as neutral species in soil pore water, while such relationship was not observed between bulk soil-based BCFs and log Dow mainly due to sorption by soil. Other than hydrophobicity, the dissociation of ionizable pharmaceuticals in the soil pore water and (or) root cells may lead to the “ion-trap” effects and thus influence the uptake and translocation process. The large molecular-size pharmaceuticals (e.g., tylosin) manifested a minimum uptake due plausibly to the limited permeability of cell membranes.","author":[{"dropping-particle":"","family":"Li","given":"Yuanbo","non-dropping-particle":"","parse-names":false,"suffix":""},{"dropping-particle":"","family":"Sallach","given":"J. Brett","non-dropping-particle":"","parse-names":false,"suffix":""},{"dropping-particle":"","family":"Zhang","given":"Wei","non-dropping-particle":"","parse-names":false,"suffix":""},{"dropping-particle":"","family":"Boyd","given":"Stephen A.","non-dropping-particle":"","parse-names":false,"suffix":""},{"dropping-particle":"","family":"Li","given":"Hui","non-dropping-particle":"","parse-names":false,"suffix":""}],"container-title":"Water Research","id":"ITEM-10","issued":{"date-parts":[["2019"]]},"title":"Insight into the distribution of pharmaceuticals in soil-water-plant systems","type":"article-journal"},"uris":["http://www.mendeley.com/documents/?uuid=4279ee68-4b44-4762-ab5f-7bd6ff59f531"]},{"id":"ITEM-11","itemData":{"DOI":"10.1007/s00216-019-02003-w","ISSN":"16182650","PMID":"31278554","abstract":"Antibiotics may be present in agricultural soils through the application of organic amendments as fertilizers or by irrigation of fields with recycled water. As a result of these agricultural practices, antibiotics in soil can lead to their uptake by plants, entering in this way the food chain. Studies on the levels of antibiotics in cereal samples are scarce in the available literature. In this work, an analytical method was developed for the determination of 19 antibiotics (fluoroquinolones, sulfonamides, tetracyclines, and lincosamides) in four types of cereal grains (wheat, barley, rice, and oat). Ultrasound-assisted matrix solid-phase dispersion was selected as extraction technique with recoveries of target analytes ranging from 73 to 127% for the four cereals analyzed. Limits of quantification obtained ranged from 0.8 to 5.8 ng g−1. Compared with methods described for the analysis of antibiotics in cereals, the developed method uses a lower volume of extraction solvent and very good recoveries were obtained for all compounds. The validated method was applied to the analysis of different types of cereals samples, harvested from agricultural fields or purchased from local supermarkets. The analysis of the five cereal samples grown in fields with 3 years of consecutive organic amendments revealed that none of the nineteen antibiotics selected were found in any sample. Eleven commercial samples of cereals of different types and presentations were analyzed and enrofloxacin was detected in one rice sample; the presence of enrofloxacin in cereals or its incorporation into crops from soil or water not previously reported. [Figure not available: see fulltext.].","author":[{"dropping-particle":"","family":"Albero","given":"Beatriz","non-dropping-particle":"","parse-names":false,"suffix":""},{"dropping-particle":"","family":"Tadeo","given":"José Luis","non-dropping-particle":"","parse-names":false,"suffix":""},{"dropping-particle":"","family":"Miguel","given":"Esther","non-dropping-particle":"","parse-names":false,"suffix":""},{"dropping-particle":"","family":"Pérez","given":"Rosa Ana","non-dropping-particle":"","parse-names":false,"suffix":""}],"container-title":"Analytical and Bioanalytical Chemistry","id":"ITEM-11","issued":{"date-parts":[["2019"]]},"title":"Rapid determination of antibiotic residues in cereals by liquid chromatography triple mass spectrometry","type":"article-journal"},"uris":["http://www.mendeley.com/documents/?uuid=d0b90c2a-6b2e-4905-bc8e-dbc20b9583d0"]},{"id":"ITEM-12","itemData":{"DOI":"10.1007/s11270-012-1275-5","ISSN":"00496979","abstract":"Frequently, sulfonamide antibiotic agents reach arable soils via excreta of medicated livestock. In this study, accumulation and phytotoxicity indicators were analyzed to evaluate the effects of sulfonamides on plants. In a greenhouse experiment, willow (Salix fragilis L.) and maize (Zea mays L.) plants were grown for 40 days in soil spiked with 10 and 200 mg kg-1 sulfadiazine (SDZ). Distribution of SDZ and major metabolites among bulk and rhizosphere soil, roots, leaves, and stems was determined using accelerated solvent extraction and LC-MS/MS analysis. Accumulation of SDZ was stronger in willow. The antibiotic was mainly stored inside roots and 4-hydroxy-sulfadiazine presence increased with the administered SDZ concentration. SDZ altered root geotropism, increased the lateral root number, and affected plant water uptake. The high concentration caused serious stress in willow (e.g., reduced C/N ratio and total chlorophyll content) and the death of maize plants. Even at environmentally relevant soil concentrations (10 mg kg-1), SDZ exhibited adverse effects on root growth, while at artificially high concentrations (200 mg kg-1), it showed a strong potential to impair plant performance and biomass. Willow, a fast growing tree species, showed potential for possible phytoremediation purposes. © Springer Science+Business Media B.V. 2012.","author":[{"dropping-particle":"","family":"Michelini","given":"L.","non-dropping-particle":"","parse-names":false,"suffix":""},{"dropping-particle":"","family":"Reichel","given":"R.","non-dropping-particle":"","parse-names":false,"suffix":""},{"dropping-particle":"","family":"Werner","given":"W.","non-dropping-particle":"","parse-names":false,"suffix":""},{"dropping-particle":"","family":"Ghisi","given":"R.","non-dropping-particle":"","parse-names":false,"suffix":""},{"dropping-particle":"","family":"Thiele-Bruhn","given":"S.","non-dropping-particle":"","parse-names":false,"suffix":""}],"container-title":"Water, Air, and Soil Pollution","id":"ITEM-12","issued":{"date-parts":[["2012"]]},"title":"Sulfadiazine uptake and effects on salix fragilis l. and zea mays l. plants","type":"article-journal"},"uris":["http://www.mendeley.com/documents/?uuid=9f4ef568-af8f-4691-bd47-b52614a76272"]},{"id":"ITEM-13","itemData":{"DOI":"10.1021/es061651j","ISSN":"0013-936X","author":[{"dropping-particle":"","family":"Farkas","given":"Michael H","non-dropping-particle":"","parse-names":false,"suffix":""},{"dropping-particle":"","family":"Berry","given":"James O","non-dropping-particle":"","parse-names":false,"suffix":""},{"dropping-particle":"","family":"Aga","given":"Diana S","non-dropping-particle":"","parse-names":false,"suffix":""}],"container-title":"Environmental Science &amp; Technology","id":"ITEM-13","issue":"4","issued":{"date-parts":[["2007","2","1"]]},"note":"doi: 10.1021/es061651j","page":"1450-1456","publisher":"American Chemical Society","title":"Chlortetracycline Detoxification in Maize via Induction of Glutathione S-Transferases after Antibiotic Exposure","type":"article-journal","volume":"41"},"uris":["http://www.mendeley.com/documents/?uuid=785310d0-5bb7-49d0-adf5-d675dcae5980"]},{"id":"ITEM-14","itemData":{"DOI":"10.1016/j.ecoenv.2014.05.029","ISSN":"10902414","PMID":"25042244","abstract":"Pharmaceutically active compounds (PACs) are continuously dispersed into the environment due to human and veterinary use, giving rise to their potential accumulation in edible plants. In this study, Eruca sativa L. and Zea mays L. were selected to determine the potential uptake and accumulation of eight different PACs (Salbutamol, Atenolol, Lincomycin, Cyclophosphamide, Carbamazepine, Bezafibrate, Ofloxacin and Ranitidine) designed for human use. To mimic environmental conditions, the plants were grown in pots and irrigated with water spiked with a mixture of PACs at concentrations found in Italian wastewaters and rivers. Moreover, 10× and 100× concentrations of these pharmaceuticals were also tested. The presence of the pharmaceuticals was tested in the edible parts of the plants, namely leaves for E. sativa and grains for Z. mays. Quantification was performed by liquid chromatography mass spectroscopy (LC/MS/MS). In the grains of 100× treated Z. mays, only atenolol, lincomycin and carbamazepine were above the limit of detection (LOD). At the same concentration in E. sativa plants the uptake of all PACs was &gt;LOD. Lincomycin and oflaxacin were above the limit of quantitation in all conditions tested in E. sativa. The results suggest that uptake of some pharmaceuticals from the soil may indeed be a potential transport route to plants and that these environmental pollutants can reach different edible parts of the selected crops. Measurements of the concentrations of these pharmaceuticals in plant materials were used to model potential adult human exposure to these compounds. The results indicate that under the current experimental conditions, crops exposed to the selected pharmaceutical mixture would not have any negative effects on human health. Moreover, no significant differences in the growth of E. sativa or Z. mays plants irrigated with PAC-spiked vs. non-spiked water were observed. © 2014 Elsevier Inc.","author":[{"dropping-particle":"","family":"Marsoni","given":"Milena","non-dropping-particle":"","parse-names":false,"suffix":""},{"dropping-particle":"","family":"Mattia","given":"Fabrizio","non-dropping-particle":"De","parse-names":false,"suffix":""},{"dropping-particle":"","family":"Labra","given":"Massimo","non-dropping-particle":"","parse-names":false,"suffix":""},{"dropping-particle":"","family":"Bruno","given":"Antonella","non-dropping-particle":"","parse-names":false,"suffix":""},{"dropping-particle":"","family":"Bracale","given":"Marcella","non-dropping-particle":"","parse-names":false,"suffix":""},{"dropping-particle":"","family":"Vannini","given":"Candida","non-dropping-particle":"","parse-names":false,"suffix":""}],"container-title":"Ecotoxicology and Environmental Safety","id":"ITEM-14","issued":{"date-parts":[["2014"]]},"title":"Uptake and effects of a mixture of widely used therapeutic drugs in Eruca sativa L. and Zea mays L. plants","type":"article-journal"},"uris":["http://www.mendeley.com/documents/?uuid=de96d3b8-db79-48d1-af08-2d891743d11b"]},{"id":"ITEM-15","itemData":{"DOI":"10.1021/acs.est.5b03468","ISSN":"15205851","PMID":"26418514","abstract":"The detection of a range of active pharmaceutical ingredients (APIs) in the soil environment has led to a number of publications demonstrating uptake by crops, however very few studies have explored the potential for impacts on plant development as a result of API uptake. This study investigated the effect of carbamazepine and verapamil (0.005-10 mg/kg) on a range of plant responses in zucchini (Cucurbita pepo). Uptake increased in a dose-dependent manner, with maximum leaf concentrations of 821.9 and 2.2 mg/kg for carbamazepine and verapamil, respectively. Increased carbamazepine uptake by zucchini resulted in a decrease in above (&lt;60%) and below (&lt;30%) ground biomass compared to the controls (p &lt; 0.05). At soil concentrations &gt;4 mg/kg the mature leaves suffered from burnt edges and white spots as well as a reduction in photosynthetic pigments but no such effects were seen for verapamil. For both APIs, further investigations revealed significant differences in the concentrations of selected plant hormones (auxins, cytokinins, abscisic acid and jasmonates), and in the nutrient composition of the leaves in comparison to the controls (p &lt; 0.05). This is some of the first research to demonstrate that the exposure of plants to APIs is likely to cause impacts on plant development with unknown implications.","author":[{"dropping-particle":"","family":"Carter","given":"Laura J.","non-dropping-particle":"","parse-names":false,"suffix":""},{"dropping-particle":"","family":"Williams","given":"Mike","non-dropping-particle":"","parse-names":false,"suffix":""},{"dropping-particle":"","family":"Böttcher","given":"Christine","non-dropping-particle":"","parse-names":false,"suffix":""},{"dropping-particle":"","family":"Kookana","given":"Rai S.","non-dropping-particle":"","parse-names":false,"suffix":""}],"container-title":"Environmental Science and Technology","id":"ITEM-15","issued":{"date-parts":[["2015"]]},"title":"Uptake of Pharmaceuticals Influences Plant Development and Affects Nutrient and Hormone Homeostases","type":"article-journal"},"uris":["http://www.mendeley.com/documents/?uuid=c392bf09-86bb-44f2-be57-513501dfedb7"]},{"id":"ITEM-16","itemData":{"DOI":"10.1016/j.envpol.2016.09.076","ISSN":"18736424","PMID":"27692886","abstract":"The increasing discharge of pharmaceuticals and personal care products (PPCPs) into the environment has generated serious public concern. The recent awareness of the environmental impact of this emerging class of pollutants and their potential adverse effects on human health have been documented in many reports. However, information regarding uptake and intracellular distribution of PPCPs in hydrophytes under hydroponic conditions, and potential human exposure is very limited. A laboratory experiment was conducted using 14C-labeled triclosan (TCS) to investigate uptake and distribution of TCS in six aquatic plants (water spinach, purple perilla, cress, penny grass, cane shoot, and rice), and the subcellular distribution of 14C-TCS was determined in these plants. The results showed that the uptake and removal rate of TCS from nutrient solution by hydrophytes followed the order of cress (96%) &gt; water spinach (94%) &gt; penny grass (87%) &gt; cane shoot (84%) &gt; purple perilla (78%) &gt; rice (63%) at the end of incubation period (192 h). The range of 14C-TCS content in the roots was 94.3%–99.0% of the added 14C-TCS, and the concentrations in roots were 2–3 orders of magnitude greater than those in shoots. Furthermore, the subcellular fraction-concentration factor (3.6 × 102–2.6 × 103 mL g−1), concentration (0.58–4.47 μg g−1), and percentage (30%–61%) of 14C-TCS in organelles were found predominantly greater than those in cell walls and/or cytoplasm. These results indicate that for these plants, the roots are the primary storage for TCS, and within plant cells organelles are the major domains for TCS accumulation. These findings provide a better understanding of translocation and accumulation of TCS in aquatic plants at the cellular level, which is valuable for environmental and human health assessments of TCS.","author":[{"dropping-particle":"","family":"He","given":"Yupeng","non-dropping-particle":"","parse-names":false,"suffix":""},{"dropping-particle":"","family":"Nie","given":"Enguang","non-dropping-particle":"","parse-names":false,"suffix":""},{"dropping-particle":"","family":"Li","given":"Chengming","non-dropping-particle":"","parse-names":false,"suffix":""},{"dropping-particle":"","family":"Ye","given":"Qingfu","non-dropping-particle":"","parse-names":false,"suffix":""},{"dropping-particle":"","family":"Wang","given":"Haiyan","non-dropping-particle":"","parse-names":false,"suffix":""}],"container-title":"Environmental Pollution","id":"ITEM-16","issued":{"date-parts":[["2017"]]},"title":"Uptake and subcellular distribution of triclosan in typical hydrophytes under hydroponic conditions","type":"article-journal"},"uris":["http://www.mendeley.com/documents/?uuid=c23e48f3-74cc-46cf-a350-43fe3723cdd6"]},{"id":"ITEM-17","itemData":{"DOI":"10.1038/s41598-020-58776-z","ISSN":"20452322","PMID":"32024917","abstract":"Pharmaceuticals remain in treated wastewater used to irrigate agricultural crops. Their effect on terrestrial plants is practically unknown. Here we tested whether these compounds can be considered as plant stress inducers. Several features characterize the general stress response in plants: production of reactive oxygen species acting as stress-response signals, MAPKs signaling cascade inducing expression of defense genes, heat shock proteins preventing protein denaturation and degradation, and amino acids playing signaling roles and involved in osmoregulation. Tomato seedlings bathing in a cocktail of pharmaceuticals (Carbamazepine, Valporic acid, Phenytoin, Diazepam, Lamotrigine) or in Carbamazepine alone, at different concentrations and during different time-periods, were used to study the patterns of stress-related markers. The accumulation of the stress-related biomarkers in leaf and root tissues pointed to a cumulative stress response, mobilizing the cell protection machinery to avoid metabolic modifications and to restore homeostasis. The described approach is suitable for the investigation of stress response of different crop plants to various contaminants present in treated wastewater.","author":[{"dropping-particle":"","family":"Gorovits","given":"Rena","non-dropping-particle":"","parse-names":false,"suffix":""},{"dropping-particle":"","family":"Sobol","given":"Iris","non-dropping-particle":"","parse-names":false,"suffix":""},{"dropping-particle":"","family":"Akama","given":"Kazuhito","non-dropping-particle":"","parse-names":false,"suffix":""},{"dropping-particle":"","family":"Chefetz","given":"Benny","non-dropping-particle":"","parse-names":false,"suffix":""},{"dropping-particle":"","family":"Czosnek","given":"Henryk","non-dropping-particle":"","parse-names":false,"suffix":""}],"container-title":"Scientific Reports","id":"ITEM-17","issued":{"date-parts":[["2020"]]},"title":"Pharmaceuticals in treated wastewater induce a stress response in tomato plants","type":"article-journal"},"uris":["http://www.mendeley.com/documents/?uuid=4dbc1036-4275-47fe-bd7b-c1396b89a59a"]}],"mendeley":{"formattedCitation":"(28,33,42–48,34–41)","plainTextFormattedCitation":"(28,33,42–48,34–41)","previouslyFormattedCitation":"(28,33,42–48,34–41)"},"properties":{"noteIndex":0},"schema":"https://github.com/citation-style-language/schema/raw/master/csl-citation.json"}</w:instrText>
      </w:r>
      <w:r w:rsidRPr="009A00CF">
        <w:rPr>
          <w:rFonts w:ascii="Calibri" w:eastAsia="Calibri" w:hAnsi="Calibri" w:cs="Times New Roman"/>
          <w:lang w:val="en-US"/>
        </w:rPr>
        <w:fldChar w:fldCharType="separate"/>
      </w:r>
      <w:r w:rsidR="00670014" w:rsidRPr="00670014">
        <w:rPr>
          <w:rFonts w:ascii="Calibri" w:eastAsia="Calibri" w:hAnsi="Calibri" w:cs="Times New Roman"/>
          <w:noProof/>
          <w:lang w:val="en-US"/>
        </w:rPr>
        <w:t>(28,33,42–48,34–41)</w:t>
      </w:r>
      <w:r w:rsidRPr="009A00CF">
        <w:rPr>
          <w:rFonts w:ascii="Calibri" w:eastAsia="Calibri" w:hAnsi="Calibri" w:cs="Times New Roman"/>
          <w:lang w:val="en-US"/>
        </w:rPr>
        <w:fldChar w:fldCharType="end"/>
      </w:r>
      <w:r w:rsidRPr="009A00CF">
        <w:rPr>
          <w:rFonts w:ascii="Calibri" w:eastAsia="Calibri" w:hAnsi="Calibri" w:cs="Times New Roman"/>
          <w:lang w:val="en-US"/>
        </w:rPr>
        <w:t xml:space="preserve">. Anti-inflammatory, anti-bacterial and antifungal drugs, as well as antiepileptic, antibiotic and anti-depressant compounds, have been shown to accumulate in plant tissues in concentrations reaching low </w:t>
      </w:r>
      <w:r w:rsidRPr="009A00CF">
        <w:rPr>
          <w:rFonts w:ascii="Calibri" w:eastAsia="Calibri" w:hAnsi="Calibri" w:cs="Calibri"/>
          <w:lang w:val="en-US"/>
        </w:rPr>
        <w:t>µ</w:t>
      </w:r>
      <w:r w:rsidRPr="009A00CF">
        <w:rPr>
          <w:rFonts w:ascii="Calibri" w:eastAsia="Calibri" w:hAnsi="Calibri" w:cs="Times New Roman"/>
          <w:lang w:val="en-US"/>
        </w:rPr>
        <w:t xml:space="preserve">g/kg, with concentrations varying between root, shoot, stem, leaf and fruit tissues </w:t>
      </w:r>
      <w:r w:rsidRPr="009A00CF">
        <w:rPr>
          <w:rFonts w:ascii="Calibri" w:eastAsia="Calibri" w:hAnsi="Calibri" w:cs="Times New Roman"/>
          <w:lang w:val="en-US"/>
        </w:rPr>
        <w:fldChar w:fldCharType="begin" w:fldLock="1"/>
      </w:r>
      <w:r w:rsidR="00D61A69">
        <w:rPr>
          <w:rFonts w:ascii="Calibri" w:eastAsia="Calibri" w:hAnsi="Calibri" w:cs="Times New Roman"/>
          <w:lang w:val="en-US"/>
        </w:rPr>
        <w:instrText>ADDIN CSL_CITATION {"citationItems":[{"id":"ITEM-1","itemData":{"DOI":"10.1016/j.envpol.2015.10.025","ISSN":"18736424","PMID":"26552531","abstract":"Treated wastewater is expected to be increasingly used as an alternative source of irrigation water in areas facing fresh water scarcity. Understanding the behaviors of contaminants from wastewater in soil and plants following irrigation is critical to assess and manage the risks associated with wastewater irrigation. The objective of this study was to evaluate the effects of soil texture and drought stress on the uptake of antibiotics and the internalization of human pathogens into lettuce through root uptake following wastewater irrigation. Lettuce grown in three soils with variability in soil texture (loam, sandy loam, and sand) and under different levels of water stress (no drought control, mild drought, and severe drought) were irrigated with synthetic wastewater containing three antibiotics (sulfamethoxazole, lincomycin and oxytetracycline) and one Salmonella strain a single time prior to harvest. Antibiotic uptake in lettuce was compound-specific and generally low. Only sulfamethoxazole was detected in lettuce with increasing uptake corresponding to increasing sand content in soil. Increased drought stress resulted in increased uptake of lincomycin and decreased uptake of oxytetracycline and sulfamethoxazole. The internalization of Salmonella was highly dependent on the concentration of the pathogen in irrigation water. Irrigation water containing 5 Log CFU/mL Salmonella resulted in limited incidence of internalization. When irrigation water contained 8 Log CFU/mL Salmonella, the internalization frequency was significantly higher in lettuce grown in sand than in loam (p = 0.009), and was significantly higher in lettuce exposed to severe drought than in unstressed lettuce (p = 0.049). This work demonstrated how environmental factors affected the risk of contaminant uptake by food crops following wastewater irrigation.","author":[{"dropping-particle":"","family":"Zhang","given":"Yuping","non-dropping-particle":"","parse-names":false,"suffix":""},{"dropping-particle":"","family":"Sallach","given":"J. Brett","non-dropping-particle":"","parse-names":false,"suffix":""},{"dropping-particle":"","family":"Hodges","given":"Laurie","non-dropping-particle":"","parse-names":false,"suffix":""},{"dropping-particle":"","family":"Snow","given":"Daniel D.","non-dropping-particle":"","parse-names":false,"suffix":""},{"dropping-particle":"","family":"Bartelt-Hunt","given":"Shannon L.","non-dropping-particle":"","parse-names":false,"suffix":""},{"dropping-particle":"","family":"Eskridge","given":"Kent M.","non-dropping-particle":"","parse-names":false,"suffix":""},{"dropping-particle":"","family":"Li","given":"Xu","non-dropping-particle":"","parse-names":false,"suffix":""}],"container-title":"Environmental Pollution","id":"ITEM-1","issued":{"date-parts":[["2016"]]},"title":"Effects of soil texture and drought stress on the uptake of antibiotics and the internalization of Salmonella in lettuce following wastewater irrigation","type":"article-journal"},"uris":["http://www.mendeley.com/documents/?uuid=1d3a7f15-64a0-448f-a0ce-07fd1aa4467e"]},{"id":"ITEM-2","itemData":{"DOI":"10.1016/j.envpol.2019.02.009","ISSN":"18736424","abstract":"Antibiotics are introduced into agricultural fields by the application of manure or biosolids, or via irrigation using reclaimed wastewater. Antibiotics can enter the terrestrial food chains through plant uptake, which forms an alternative pathway for human exposure to antibiotics. However, previous studies mainly focused on detecting residues of the parent antibiotics, while ignoring the identification of antibiotics transformation products in plants. Here, we evaluated the uptake and metabolism of clarithromycin (CLA) and sulfadiazine (SDZ) in lettuce under controlled hydroponic conditions. The antibiotics and their metabolites were identified by ultra-performance liquid chromatography/quadrupole time-of-flight mass spectrometry (UPLC-QToF-MS/MS) and ultra-performance liquid chromatograph Micromass triple quadrupole mass spectrometry (UPLC−QqQ−MS/MS). The structure of CLA, SDZ and N-acetylated SDZ were confirmed with synthesized standards, verifying the reliability of the identification method. Eight metabolites of CLA and two metabolites of SDZ were detected in both the leaves and roots of lettuce. The metabolites of CLA included phases I and II transformation products, while only phase II metabolites of SDZ were observed in lettuce. The proportion of CLA metabolites was estimated to be greater than 70%, indicating that most of the CLA was metabolized in plant tissues. The proportion of SDZ metabolites was lower than 12% in the leaves and 10% in the roots. Some metabolites might have the ability to increase or acquire antibacterial activity. Therefore, in addition to the parent compounds, metabolites of antibiotics in edible vegetables are also worthy of study for risk assessment and to determine the consequences of long-term exposure.","author":[{"dropping-particle":"","family":"Tian","given":"Run","non-dropping-particle":"","parse-names":false,"suffix":""},{"dropping-particle":"","family":"Zhang","given":"Rong","non-dropping-particle":"","parse-names":false,"suffix":""},{"dropping-particle":"","family":"Uddin","given":"Misbah","non-dropping-particle":"","parse-names":false,"suffix":""},{"dropping-particle":"","family":"Qiao","given":"Xianliang","non-dropping-particle":"","parse-names":false,"suffix":""},{"dropping-particle":"","family":"Chen","given":"Jingwen","non-dropping-particle":"","parse-names":false,"suffix":""},{"dropping-particle":"","family":"Gu","given":"Gege","non-dropping-particle":"","parse-names":false,"suffix":""}],"container-title":"Environmental Pollution","id":"ITEM-2","issued":{"date-parts":[["2019"]]},"title":"Uptake and metabolism of clarithromycin and sulfadiazine in lettuce","type":"article-journal"},"uris":["http://www.mendeley.com/documents/?uuid=6a89f0b2-b423-4760-82fb-e0473e33ad51"]},{"id":"ITEM-3","itemData":{"DOI":"10.1007/s11356-018-04077-y","ISSN":"16147499","abstract":"The environmental and human health risk posed by veterinary antibiotics is of global concern. Antibiotic uptake by herbal plants has been studied, but little is known about perennial woody fruit crops. Litchi (Litchi chinensis Sonn.), a longevial fruit tree, is routinely fertilized with animal manure and, therefore, may be at risk of antibiotic uptake into its fruits. This study investigated the degradation of chlortetracycline and doxycycline present in manure used to amend orchard soil, and their subsequent assimilation by litchi plant, as affected by manure application rate. The results show that half-lives of chlortetracycline and doxycycline in soil were decreased by increased manure rate, with an average of 27 and 59 days, respectively. Chlortetracycline was readily transported to litchi shoots and increased with the growth of litchi plants. Doxycycline predominantly remained in the roots, and underwent growth dilution in the plants. The two tetracyclines could not be detected in fruits from litchi trees when applied with manures, at various rates, over 2 years. For litchi, chlortetracycline may pose human health risk through manure application, but doxycycline is unlikely to do so. Long-term field experiments are required to monitor antibiotic accumulation in fruits of perennial fruit trees fertilized with animal manure.","author":[{"dropping-particle":"","family":"Shi","given":"Hui","non-dropping-particle":"","parse-names":false,"suffix":""},{"dropping-particle":"","family":"Bai","given":"Cuihua","non-dropping-particle":"","parse-names":false,"suffix":""},{"dropping-particle":"","family":"Luo","given":"Donglin","non-dropping-particle":"","parse-names":false,"suffix":""},{"dropping-particle":"","family":"Wang","given":"Wei","non-dropping-particle":"","parse-names":false,"suffix":""},{"dropping-particle":"","family":"Zhou","given":"Changmin","non-dropping-particle":"","parse-names":false,"suffix":""},{"dropping-particle":"","family":"Meharg","given":"Andrew A.","non-dropping-particle":"","parse-names":false,"suffix":""},{"dropping-particle":"","family":"Yao","given":"Lixian","non-dropping-particle":"","parse-names":false,"suffix":""}],"container-title":"Environmental Science and Pollution Research","id":"ITEM-3","issued":{"date-parts":[["2019"]]},"title":"Degradation of tetracyclines in manure-amended soil and their uptake by litchi (Litchi chinensis Sonn.)","type":"article-journal"},"uris":["http://www.mendeley.com/documents/?uuid=be1fbfd1-943f-4cae-b618-5a21ea33e08f"]},{"id":"ITEM-4","itemData":{"DOI":"https://doi.org/10.1016/j.watres.2016.11.033","ISSN":"0043-1354","abstract":"Wastewater (WW) reuse for vegetable crops irrigation is regularly applied worldwide. Such a practice has been found to allow the uptake of pharmaceutical active compounds (PhACs) by plants and their subsequent entrance to the food web, representing an important alternative pathway for the exposure of humans to PhACs, with potential health implications. Herein we report the impacts of the long-term (three consecutive years) WW irrigation of a tomato crop with two differently treated effluents under real agricultural conditions, on (1) the soil concentration of selected PhACs (i.e. diclofenac, DCF; sulfamethoxazole, SMX; trimethoprim, TMP), (2) the bioaccumulation of these PhACs in tomato fruits, and (3) the human risks associated with the consumption of WW-irrigated fruits. Results revealed that the concentration of the studied PhACs in both the soil and tomato fruits varied depending on the qualitative characteristics of the treated effluent applied and the duration of WW irrigation. The PhAC with the highest soil concentration throughout the studied period was SMX (0.98 μg kg−1), followed by TMP (0.62 μg kg−1) and DCF (0.35 μg kg−1). DCF was not found in tomato fruits harvested from WW-irrigated plants during the first year of the study. However, DCF displayed the highest fruit concentration (11.63 μg kg−1) throughout the study (as a result of prolonged WW irrigation), followed by SMX (5.26 μg kg−1) and TMP (3.40 μg kg−1). The calculated fruit bioconcentration factors (BCFF) were extremely high for DCF in the 2nd (108) and 3rd year (132) of the experimental period, with the respective values for SMX (0.5–5.4) and TMP (0.2–6.4) being significantly lower. The estimated threshold of toxicity concern (TTC) and hazard quotients (HQ) values revealed that the consumption of fruits harvested from tomato plants irrigated for long period with the WW applied for irrigation under field conditions in this study represent a de minimis risk to human health. However, more studies need to be performed in order to obtain more solid information on the safety of WW reuse for irrigation.","author":[{"dropping-particle":"","family":"Christou","given":"Anastasis","non-dropping-particle":"","parse-names":false,"suffix":""},{"dropping-particle":"","family":"Karaolia","given":"Popi","non-dropping-particle":"","parse-names":false,"suffix":""},{"dropping-particle":"","family":"Hapeshi","given":"Evroula","non-dropping-particle":"","parse-names":false,"suffix":""},{"dropping-particle":"","family":"Michael","given":"Costas","non-dropping-particle":"","parse-names":false,"suffix":""},{"dropping-particle":"","family":"Fatta-Kassinos","given":"Despo","non-dropping-particle":"","parse-names":false,"suffix":""}],"container-title":"Water Research","id":"ITEM-4","issued":{"date-parts":[["2017"]]},"page":"24-34","title":"Long-term wastewater irrigation of vegetables in real agricultural systems: Concentration of pharmaceuticals in soil, uptake and bioaccumulation in tomato fruits and human health risk assessment","type":"article-journal","volume":"109"},"uris":["http://www.mendeley.com/documents/?uuid=1fd1b78f-4fdf-4c9f-9591-12a5054d8260"]},{"id":"ITEM-5","itemData":{"DOI":"10.1007/s00216-019-02003-w","ISSN":"16182650","PMID":"31278554","abstract":"Antibiotics may be present in agricultural soils through the application of organic amendments as fertilizers or by irrigation of fields with recycled water. As a result of these agricultural practices, antibiotics in soil can lead to their uptake by plants, entering in this way the food chain. Studies on the levels of antibiotics in cereal samples are scarce in the available literature. In this work, an analytical method was developed for the determination of 19 antibiotics (fluoroquinolones, sulfonamides, tetracyclines, and lincosamides) in four types of cereal grains (wheat, barley, rice, and oat). Ultrasound-assisted matrix solid-phase dispersion was selected as extraction technique with recoveries of target analytes ranging from 73 to 127% for the four cereals analyzed. Limits of quantification obtained ranged from 0.8 to 5.8 ng g−1. Compared with methods described for the analysis of antibiotics in cereals, the developed method uses a lower volume of extraction solvent and very good recoveries were obtained for all compounds. The validated method was applied to the analysis of different types of cereals samples, harvested from agricultural fields or purchased from local supermarkets. The analysis of the five cereal samples grown in fields with 3 years of consecutive organic amendments revealed that none of the nineteen antibiotics selected were found in any sample. Eleven commercial samples of cereals of different types and presentations were analyzed and enrofloxacin was detected in one rice sample; the presence of enrofloxacin in cereals or its incorporation into crops from soil or water not previously reported. [Figure not available: see fulltext.].","author":[{"dropping-particle":"","family":"Albero","given":"Beatriz","non-dropping-particle":"","parse-names":false,"suffix":""},{"dropping-particle":"","family":"Tadeo","given":"José Luis","non-dropping-particle":"","parse-names":false,"suffix":""},{"dropping-particle":"","family":"Miguel","given":"Esther","non-dropping-particle":"","parse-names":false,"suffix":""},{"dropping-particle":"","family":"Pérez","given":"Rosa Ana","non-dropping-particle":"","parse-names":false,"suffix":""}],"container-title":"Analytical and Bioanalytical Chemistry","id":"ITEM-5","issued":{"date-parts":[["2019"]]},"title":"Rapid determination of antibiotic residues in cereals by liquid chromatography triple mass spectrometry","type":"article-journal"},"uris":["http://www.mendeley.com/documents/?uuid=d0b90c2a-6b2e-4905-bc8e-dbc20b9583d0"]},{"id":"ITEM-6","itemData":{"DOI":"10.1007/s11270-012-1275-5","ISSN":"00496979","abstract":"Frequently, sulfonamide antibiotic agents reach arable soils via excreta of medicated livestock. In this study, accumulation and phytotoxicity indicators were analyzed to evaluate the effects of sulfonamides on plants. In a greenhouse experiment, willow (Salix fragilis L.) and maize (Zea mays L.) plants were grown for 40 days in soil spiked with 10 and 200 mg kg-1 sulfadiazine (SDZ). Distribution of SDZ and major metabolites among bulk and rhizosphere soil, roots, leaves, and stems was determined using accelerated solvent extraction and LC-MS/MS analysis. Accumulation of SDZ was stronger in willow. The antibiotic was mainly stored inside roots and 4-hydroxy-sulfadiazine presence increased with the administered SDZ concentration. SDZ altered root geotropism, increased the lateral root number, and affected plant water uptake. The high concentration caused serious stress in willow (e.g., reduced C/N ratio and total chlorophyll content) and the death of maize plants. Even at environmentally relevant soil concentrations (10 mg kg-1), SDZ exhibited adverse effects on root growth, while at artificially high concentrations (200 mg kg-1), it showed a strong potential to impair plant performance and biomass. Willow, a fast growing tree species, showed potential for possible phytoremediation purposes. © Springer Science+Business Media B.V. 2012.","author":[{"dropping-particle":"","family":"Michelini","given":"L.","non-dropping-particle":"","parse-names":false,"suffix":""},{"dropping-particle":"","family":"Reichel","given":"R.","non-dropping-particle":"","parse-names":false,"suffix":""},{"dropping-particle":"","family":"Werner","given":"W.","non-dropping-particle":"","parse-names":false,"suffix":""},{"dropping-particle":"","family":"Ghisi","given":"R.","non-dropping-particle":"","parse-names":false,"suffix":""},{"dropping-particle":"","family":"Thiele-Bruhn","given":"S.","non-dropping-particle":"","parse-names":false,"suffix":""}],"container-title":"Water, Air, and Soil Pollution","id":"ITEM-6","issued":{"date-parts":[["2012"]]},"title":"Sulfadiazine uptake and effects on salix fragilis l. and zea mays l. plants","type":"article-journal"},"uris":["http://www.mendeley.com/documents/?uuid=9f4ef568-af8f-4691-bd47-b52614a76272"]},{"id":"ITEM-7","itemData":{"DOI":"10.1016/j.ecoenv.2014.05.029","ISSN":"10902414","PMID":"25042244","abstract":"Pharmaceutically active compounds (PACs) are continuously dispersed into the environment due to human and veterinary use, giving rise to their potential accumulation in edible plants. In this study, Eruca sativa L. and Zea mays L. were selected to determine the potential uptake and accumulation of eight different PACs (Salbutamol, Atenolol, Lincomycin, Cyclophosphamide, Carbamazepine, Bezafibrate, Ofloxacin and Ranitidine) designed for human use. To mimic environmental conditions, the plants were grown in pots and irrigated with water spiked with a mixture of PACs at concentrations found in Italian wastewaters and rivers. Moreover, 10× and 100× concentrations of these pharmaceuticals were also tested. The presence of the pharmaceuticals was tested in the edible parts of the plants, namely leaves for E. sativa and grains for Z. mays. Quantification was performed by liquid chromatography mass spectroscopy (LC/MS/MS). In the grains of 100× treated Z. mays, only atenolol, lincomycin and carbamazepine were above the limit of detection (LOD). At the same concentration in E. sativa plants the uptake of all PACs was &gt;LOD. Lincomycin and oflaxacin were above the limit of quantitation in all conditions tested in E. sativa. The results suggest that uptake of some pharmaceuticals from the soil may indeed be a potential transport route to plants and that these environmental pollutants can reach different edible parts of the selected crops. Measurements of the concentrations of these pharmaceuticals in plant materials were used to model potential adult human exposure to these compounds. The results indicate that under the current experimental conditions, crops exposed to the selected pharmaceutical mixture would not have any negative effects on human health. Moreover, no significant differences in the growth of E. sativa or Z. mays plants irrigated with PAC-spiked vs. non-spiked water were observed. © 2014 Elsevier Inc.","author":[{"dropping-particle":"","family":"Marsoni","given":"Milena","non-dropping-particle":"","parse-names":false,"suffix":""},{"dropping-particle":"","family":"Mattia","given":"Fabrizio","non-dropping-particle":"De","parse-names":false,"suffix":""},{"dropping-particle":"","family":"Labra","given":"Massimo","non-dropping-particle":"","parse-names":false,"suffix":""},{"dropping-particle":"","family":"Bruno","given":"Antonella","non-dropping-particle":"","parse-names":false,"suffix":""},{"dropping-particle":"","family":"Bracale","given":"Marcella","non-dropping-particle":"","parse-names":false,"suffix":""},{"dropping-particle":"","family":"Vannini","given":"Candida","non-dropping-particle":"","parse-names":false,"suffix":""}],"container-title":"Ecotoxicology and Environmental Safety","id":"ITEM-7","issued":{"date-parts":[["2014"]]},"title":"Uptake and effects of a mixture of widely used therapeutic drugs in Eruca sativa L. and Zea mays L. plants","type":"article-journal"},"uris":["http://www.mendeley.com/documents/?uuid=de96d3b8-db79-48d1-af08-2d891743d11b"]},{"id":"ITEM-8","itemData":{"DOI":"10.1007/s11356-015-4560-1","ISSN":"16147499","PMID":"25940473","abstract":"Soil contamination by antibiotics is a possible consequence of animal husbandry waste, sewage sludge, and reclaimed water spreading in agriculture. In this study, 1-year-old hazel plants (Corylus avellana L.) were grown in pots for 64 days in soil spiked with sulfadiazine (SDZ) in the range 0.01–100 mg kg−1 soil. Leaf gas exchanges, fluorescence parameters and plant growth were measured regularly during the experiment, whereas plant biomass, sulfonamide concentrations in soil and plant tissues, and the quantitative variation of culturable bacterial endophytes in leaf petiole were analyzed at the end of the trial. During the experiment, photosynthesis and leaf transpiration as well as fluorescence parameters were progressively reduced by the antibiotic. Effects were more evident for leaf transpiration and for the highest SDZ spiking concentrations, whereas growth analyses did not reveal negative effects of the antibiotic. At the end of the trial, a high number of culturable endophytic bacteria in the leaf petiole of plants treated with 0.1 and 0.01 mg kg−1 were observed, and SDZ was extractable from soil and plant roots for spiking concentrations ≥1 mg kg−1. Inside plants, the antibiotic was mainly stored at the root level with bioconcentration factors increasing with the spiking dose, and the hydroxylated derivate 4-OH-SDZ was the only metabolite detected. Overall results show that 1-year-old hazel plants can contribute to the reduction of sulfonamide concentrations in the environment, however, sensitive reactions to SDZ can be expected at the highest contamination levels.","author":[{"dropping-particle":"","family":"Michelini","given":"Lucia","non-dropping-particle":"","parse-names":false,"suffix":""},{"dropping-particle":"","family":"Meggio","given":"Franco","non-dropping-particle":"","parse-names":false,"suffix":""},{"dropping-particle":"","family":"Reichel","given":"Rüdiger","non-dropping-particle":"","parse-names":false,"suffix":""},{"dropping-particle":"","family":"Thiele-Bruhn","given":"Sören","non-dropping-particle":"","parse-names":false,"suffix":""},{"dropping-particle":"","family":"Pitacco","given":"Andrea","non-dropping-particle":"","parse-names":false,"suffix":""},{"dropping-particle":"","family":"Scattolin","given":"Linda","non-dropping-particle":"","parse-names":false,"suffix":""},{"dropping-particle":"","family":"Montecchio","given":"Lucio","non-dropping-particle":"","parse-names":false,"suffix":""},{"dropping-particle":"","family":"Alberghini","given":"Sara","non-dropping-particle":"","parse-names":false,"suffix":""},{"dropping-particle":"","family":"Squartini","given":"Andrea","non-dropping-particle":"","parse-names":false,"suffix":""},{"dropping-particle":"","family":"Ghisi","given":"Rossella","non-dropping-particle":"","parse-names":false,"suffix":""}],"container-title":"Environmental Science and Pollution Research","id":"ITEM-8","issued":{"date-parts":[["2015"]]},"title":"Sulfadiazine uptake and effects in common hazel (Corylus avellana L.)","type":"article-journal"},"uris":["http://www.mendeley.com/documents/?uuid=7f5f7376-37ec-4efe-bd45-1573679c6791"]},{"id":"ITEM-9","itemData":{"DOI":"10.1016/j.envpol.2014.11.018","ISSN":"18736424","PMID":"25483595","abstract":"The use of wastewater for irrigation may introduce antimicrobials and human pathogens into the food supply through vegetative uptake. The objective of this study was to investigate the uptake of three antimicrobials and Salmonella in two lettuce cultivars. After repeated subirrigation with synthetic wastewater, lettuce leaves and soil were collected at three sequential harvests. The internalization frequency of Salmonella in lettuce was low. A soil horizon-influenced Salmonella concentration gradient was determined with concentrations in bottom soil 2 log CFU/g higher than in top soil. Lincomycin and sulfamethoxazole were recovered from lettuce leaves at concentrations as high as 822 ng/g and 125 ng/g fresh weight, respectively. Antimicrobial concentrations in lettuce decreased from the first to the third harvest suggesting that the plant growth rate may exceed antimicrobial uptake rates. Accumulation of antimicrobials was significantly different between cultivars demonstrating a subspecies level variation in uptake of antibiotics in lettuce.","author":[{"dropping-particle":"","family":"Sallach","given":"J. Brett","non-dropping-particle":"","parse-names":false,"suffix":""},{"dropping-particle":"","family":"Zhang","given":"Yuping","non-dropping-particle":"","parse-names":false,"suffix":""},{"dropping-particle":"","family":"Hodges","given":"Laurie","non-dropping-particle":"","parse-names":false,"suffix":""},{"dropping-particle":"","family":"Snow","given":"Daniel","non-dropping-particle":"","parse-names":false,"suffix":""},{"dropping-particle":"","family":"Li","given":"Xu","non-dropping-particle":"","parse-names":false,"suffix":""},{"dropping-particle":"","family":"Bartelt-Hunt","given":"Shannon","non-dropping-particle":"","parse-names":false,"suffix":""}],"container-title":"Environmental Pollution","id":"ITEM-9","issued":{"date-parts":[["2015"]]},"title":"Concomitant uptake of antimicrobials and Salmonella in soil and into lettuce following wastewater irrigation","type":"article-journal"},"uris":["http://www.mendeley.com/documents/?uuid=2e75ca5a-f816-4d89-b518-61a05cf92a41"]},{"id":"ITEM-10","itemData":{"DOI":"10.1371/journal.pone.0183087","ISSN":"19326203","PMID":"28797073","abstract":"The present study was carried out to demonstrate novel use of pharmacokinetic approaches to characterize drug behaviors/movements in the vegetables with implications to food safety. The absorption, distribution, metabolism and most importantly, the elimination of tetracycline (TC) and sulfamethoxazole (SMX) in edible plants Brassica rapa chinensis and Ipomoea aquatica grown hydroponically were demonstrated and studied using non-compartmental pharmacokinetic analysis. The results revealed drug-dependent and vegetable-dependent pharmacokinetic differences and indicated that ephemeral vegetables could have high capacity accumulating antibiotics (up to 160 μg g-1 for TC and 38 μg g-1 for SMX) within hours. TC concentration in the root (Cmax) could reach 11 times higher than that in the cultivation fluid and 3–28 times higher than the petioles/stems. Based on the volume of distribution (Vss), SMX was 3–6 times more extensively distributed than TC. Both antibiotics showed evident, albeit slow elimination phase with elimination half-lives ranging from 22 to 88 hours. For the first time drug elimination through the roots of a plant was demonstrated, and by viewing the root as a central compartment and continuous infusion without a loading dose as drug administration mode, it is possible to pharmacokinetically monitor the movement of antibiotics and their fate in the vegetables with more detailed information not previously available. Phyto-pharmacokinetic could be a new area worth developing new models for the assessment of veterinary drugs in edible plants.","author":[{"dropping-particle":"","family":"Chen","given":"Hui Ru","non-dropping-particle":"","parse-names":false,"suffix":""},{"dropping-particle":"","family":"Rairat","given":"Tirawat","non-dropping-particle":"","parse-names":false,"suffix":""},{"dropping-particle":"","family":"Loh","given":"Shih Hurng","non-dropping-particle":"","parse-names":false,"suffix":""},{"dropping-particle":"","family":"Wu","given":"Yu Chieh","non-dropping-particle":"","parse-names":false,"suffix":""},{"dropping-particle":"","family":"Vickroy","given":"Thomas W.","non-dropping-particle":"","parse-names":false,"suffix":""},{"dropping-particle":"","family":"Chou","given":"Chi Chung","non-dropping-particle":"","parse-names":false,"suffix":""}],"container-title":"PLoS ONE","id":"ITEM-10","issued":{"date-parts":[["2017"]]},"title":"Assessment of veterinary drugs in plants using pharmacokinetic approaches: The absorption, distribution and elimination of tetracycline and sulfamethoxazole in ephemeral vegetables","type":"article-journal"},"uris":["http://www.mendeley.com/documents/?uuid=b4a4ff23-465a-436b-b6a8-54b07d90caa3"]},{"id":"ITEM-11","itemData":{"DOI":"10.1016/j.envpol.2019.113115","ISSN":"18736424","abstract":"There is a lack of understanding about the potential accumulation of antibiotics in plants exposed to low-dose contaminated soil. 12 Brassica rapa subsp. chinensis cultivars were used to investigate the different accumulation capacities of sulfamethoxypyridazine, tetracycline, ofloxacin, norfloxacin and difloxacin from the soil. The results showed a significant variation (p &lt; 0.05) among the 12 cultivars in the accumulation of antibiotics. Cultivars Y1 and Y2 had the highest accumulation capacity with average concentrations of 3.26 and 3.00 μg kg−1, respectively, while cultivars Y4 and Y9 had the lowest accumulation capacity with average concentrations of 0.83 and 0.89 μg kg−1. The average antibiotic concentration in all edible part samples (2.74 μg kg−1) of the treatment group was about 3.0-fold of that of the control group (0.93 μg kg−1). The average bioconcentration factors of sulfamethoxypyridazine, tetracycline, ofloxacin, norfloxacin and difloxacin were 0.051, 0.031, 0.017, 0.036 and 0.034, respectively, indicating a higher uptake of sulfamethoxypyridazine compared to ofloxacin. And the mobility of antibiotics in soil is a main factor affecting the bioavailability for plants. The average concentration of antibiotics in edible parts of cultivar Y12 on the 25th and 45th day were 1.52 and 1.73 μg kg−1 and that of the roots were 3.73 and 6.61 μg kg−1, respectively. The concentrations of tetracycline and difloxacin in the edible parts and roots significantly increased with growing time, while the concentration of sulfamethoxypyridazine and ofloxacin changed little throughout the growing period. The potential risks of antibiotics in vegetables on human health cannot be ignored. Overall, attention should be paid to the translocation of antibiotics from soil to plants. Twelve pak choi cultivars had significantly different responses to five antibiotics at different growing times, even when they were exposed to low-dose contaminated soil.","author":[{"dropping-particle":"","family":"Yu","given":"Xiaolu","non-dropping-particle":"","parse-names":false,"suffix":""},{"dropping-particle":"","family":"Liu","given":"Xiaoxia","non-dropping-particle":"","parse-names":false,"suffix":""},{"dropping-particle":"","family":"Liu","given":"Hang","non-dropping-particle":"","parse-names":false,"suffix":""},{"dropping-particle":"","family":"Chen","given":"Junhao","non-dropping-particle":"","parse-names":false,"suffix":""},{"dropping-particle":"","family":"Sun","given":"Ying","non-dropping-particle":"","parse-names":false,"suffix":""}],"container-title":"Environmental Pollution","id":"ITEM-11","issued":{"date-parts":[["2019"]]},"title":"The accumulation and distribution of five antibiotics from soil in 12 cultivars of pak choi","type":"article-journal"},"uris":["http://www.mendeley.com/documents/?uuid=cc0dc53e-8a86-4d07-91db-4fd2e9938b92"]}],"mendeley":{"formattedCitation":"(28,33,53,37,42,43,45,49–52)","plainTextFormattedCitation":"(28,33,53,37,42,43,45,49–52)","previouslyFormattedCitation":"(28,33,53,37,42,43,45,49–52)"},"properties":{"noteIndex":0},"schema":"https://github.com/citation-style-language/schema/raw/master/csl-citation.json"}</w:instrText>
      </w:r>
      <w:r w:rsidRPr="009A00CF">
        <w:rPr>
          <w:rFonts w:ascii="Calibri" w:eastAsia="Calibri" w:hAnsi="Calibri" w:cs="Times New Roman"/>
          <w:lang w:val="en-US"/>
        </w:rPr>
        <w:fldChar w:fldCharType="separate"/>
      </w:r>
      <w:r w:rsidR="00670014" w:rsidRPr="00670014">
        <w:rPr>
          <w:rFonts w:ascii="Calibri" w:eastAsia="Calibri" w:hAnsi="Calibri" w:cs="Times New Roman"/>
          <w:noProof/>
          <w:lang w:val="en-US"/>
        </w:rPr>
        <w:t>(28,33,53,37,42,43,45,49–52)</w:t>
      </w:r>
      <w:r w:rsidRPr="009A00CF">
        <w:rPr>
          <w:rFonts w:ascii="Calibri" w:eastAsia="Calibri" w:hAnsi="Calibri" w:cs="Times New Roman"/>
          <w:lang w:val="en-US"/>
        </w:rPr>
        <w:fldChar w:fldCharType="end"/>
      </w:r>
      <w:r w:rsidRPr="009A00CF">
        <w:rPr>
          <w:rFonts w:ascii="Calibri" w:eastAsia="Calibri" w:hAnsi="Calibri" w:cs="Times New Roman"/>
          <w:lang w:val="en-US"/>
        </w:rPr>
        <w:t xml:space="preserve">. Uptake, accumulation and translocation of pharmaceuticals in plant tissues varies between pharmaceuticals and between plant species </w:t>
      </w:r>
      <w:r w:rsidRPr="009A00CF">
        <w:rPr>
          <w:rFonts w:ascii="Calibri" w:eastAsia="Calibri" w:hAnsi="Calibri" w:cs="Times New Roman"/>
          <w:lang w:val="en-US"/>
        </w:rPr>
        <w:fldChar w:fldCharType="begin" w:fldLock="1"/>
      </w:r>
      <w:r w:rsidR="00D61A69">
        <w:rPr>
          <w:rFonts w:ascii="Calibri" w:eastAsia="Calibri" w:hAnsi="Calibri" w:cs="Times New Roman"/>
          <w:lang w:val="en-US"/>
        </w:rPr>
        <w:instrText>ADDIN CSL_CITATION {"citationItems":[{"id":"ITEM-1","itemData":{"DOI":"10.1016/j.envpol.2014.11.018","ISSN":"18736424","PMID":"25483595","abstract":"The use of wastewater for irrigation may introduce antimicrobials and human pathogens into the food supply through vegetative uptake. The objective of this study was to investigate the uptake of three antimicrobials and Salmonella in two lettuce cultivars. After repeated subirrigation with synthetic wastewater, lettuce leaves and soil were collected at three sequential harvests. The internalization frequency of Salmonella in lettuce was low. A soil horizon-influenced Salmonella concentration gradient was determined with concentrations in bottom soil 2 log CFU/g higher than in top soil. Lincomycin and sulfamethoxazole were recovered from lettuce leaves at concentrations as high as 822 ng/g and 125 ng/g fresh weight, respectively. Antimicrobial concentrations in lettuce decreased from the first to the third harvest suggesting that the plant growth rate may exceed antimicrobial uptake rates. Accumulation of antimicrobials was significantly different between cultivars demonstrating a subspecies level variation in uptake of antibiotics in lettuce.","author":[{"dropping-particle":"","family":"Sallach","given":"J. Brett","non-dropping-particle":"","parse-names":false,"suffix":""},{"dropping-particle":"","family":"Zhang","given":"Yuping","non-dropping-particle":"","parse-names":false,"suffix":""},{"dropping-particle":"","family":"Hodges","given":"Laurie","non-dropping-particle":"","parse-names":false,"suffix":""},{"dropping-particle":"","family":"Snow","given":"Daniel","non-dropping-particle":"","parse-names":false,"suffix":""},{"dropping-particle":"","family":"Li","given":"Xu","non-dropping-particle":"","parse-names":false,"suffix":""},{"dropping-particle":"","family":"Bartelt-Hunt","given":"Shannon","non-dropping-particle":"","parse-names":false,"suffix":""}],"container-title":"Environmental Pollution","id":"ITEM-1","issued":{"date-parts":[["2015"]]},"title":"Concomitant uptake of antimicrobials and Salmonella in soil and into lettuce following wastewater irrigation","type":"article-journal"},"uris":["http://www.mendeley.com/documents/?uuid=2e75ca5a-f816-4d89-b518-61a05cf92a41"]},{"id":"ITEM-2","itemData":{"DOI":"10.1016/j.envpol.2019.113115","ISSN":"18736424","abstract":"There is a lack of understanding about the potential accumulation of antibiotics in plants exposed to low-dose contaminated soil. 12 Brassica rapa subsp. chinensis cultivars were used to investigate the different accumulation capacities of sulfamethoxypyridazine, tetracycline, ofloxacin, norfloxacin and difloxacin from the soil. The results showed a significant variation (p &lt; 0.05) among the 12 cultivars in the accumulation of antibiotics. Cultivars Y1 and Y2 had the highest accumulation capacity with average concentrations of 3.26 and 3.00 μg kg−1, respectively, while cultivars Y4 and Y9 had the lowest accumulation capacity with average concentrations of 0.83 and 0.89 μg kg−1. The average antibiotic concentration in all edible part samples (2.74 μg kg−1) of the treatment group was about 3.0-fold of that of the control group (0.93 μg kg−1). The average bioconcentration factors of sulfamethoxypyridazine, tetracycline, ofloxacin, norfloxacin and difloxacin were 0.051, 0.031, 0.017, 0.036 and 0.034, respectively, indicating a higher uptake of sulfamethoxypyridazine compared to ofloxacin. And the mobility of antibiotics in soil is a main factor affecting the bioavailability for plants. The average concentration of antibiotics in edible parts of cultivar Y12 on the 25th and 45th day were 1.52 and 1.73 μg kg−1 and that of the roots were 3.73 and 6.61 μg kg−1, respectively. The concentrations of tetracycline and difloxacin in the edible parts and roots significantly increased with growing time, while the concentration of sulfamethoxypyridazine and ofloxacin changed little throughout the growing period. The potential risks of antibiotics in vegetables on human health cannot be ignored. Overall, attention should be paid to the translocation of antibiotics from soil to plants. Twelve pak choi cultivars had significantly different responses to five antibiotics at different growing times, even when they were exposed to low-dose contaminated soil.","author":[{"dropping-particle":"","family":"Yu","given":"Xiaolu","non-dropping-particle":"","parse-names":false,"suffix":""},{"dropping-particle":"","family":"Liu","given":"Xiaoxia","non-dropping-particle":"","parse-names":false,"suffix":""},{"dropping-particle":"","family":"Liu","given":"Hang","non-dropping-particle":"","parse-names":false,"suffix":""},{"dropping-particle":"","family":"Chen","given":"Junhao","non-dropping-particle":"","parse-names":false,"suffix":""},{"dropping-particle":"","family":"Sun","given":"Ying","non-dropping-particle":"","parse-names":false,"suffix":""}],"container-title":"Environmental Pollution","id":"ITEM-2","issued":{"date-parts":[["2019"]]},"title":"The accumulation and distribution of five antibiotics from soil in 12 cultivars of pak choi","type":"article-journal"},"uris":["http://www.mendeley.com/documents/?uuid=cc0dc53e-8a86-4d07-91db-4fd2e9938b92"]}],"mendeley":{"formattedCitation":"(51,53)","plainTextFormattedCitation":"(51,53)","previouslyFormattedCitation":"(51,53)"},"properties":{"noteIndex":0},"schema":"https://github.com/citation-style-language/schema/raw/master/csl-citation.json"}</w:instrText>
      </w:r>
      <w:r w:rsidRPr="009A00CF">
        <w:rPr>
          <w:rFonts w:ascii="Calibri" w:eastAsia="Calibri" w:hAnsi="Calibri" w:cs="Times New Roman"/>
          <w:lang w:val="en-US"/>
        </w:rPr>
        <w:fldChar w:fldCharType="separate"/>
      </w:r>
      <w:r w:rsidR="00670014" w:rsidRPr="00670014">
        <w:rPr>
          <w:rFonts w:ascii="Calibri" w:eastAsia="Calibri" w:hAnsi="Calibri" w:cs="Times New Roman"/>
          <w:noProof/>
          <w:lang w:val="en-US"/>
        </w:rPr>
        <w:t>(51,53)</w:t>
      </w:r>
      <w:r w:rsidRPr="009A00CF">
        <w:rPr>
          <w:rFonts w:ascii="Calibri" w:eastAsia="Calibri" w:hAnsi="Calibri" w:cs="Times New Roman"/>
          <w:lang w:val="en-US"/>
        </w:rPr>
        <w:fldChar w:fldCharType="end"/>
      </w:r>
      <w:r w:rsidRPr="009A00CF">
        <w:rPr>
          <w:rFonts w:ascii="Calibri" w:eastAsia="Calibri" w:hAnsi="Calibri" w:cs="Times New Roman"/>
          <w:lang w:val="en-US"/>
        </w:rPr>
        <w:t xml:space="preserve">. For example, studies investigating antibiotic uptake, demonstrated sub-species level variation in uptake of antibiotics in lettuce and pak choi </w:t>
      </w:r>
      <w:r w:rsidRPr="009A00CF">
        <w:rPr>
          <w:rFonts w:ascii="Calibri" w:eastAsia="Calibri" w:hAnsi="Calibri" w:cs="Times New Roman"/>
          <w:lang w:val="en-US"/>
        </w:rPr>
        <w:fldChar w:fldCharType="begin" w:fldLock="1"/>
      </w:r>
      <w:r w:rsidR="00D61A69">
        <w:rPr>
          <w:rFonts w:ascii="Calibri" w:eastAsia="Calibri" w:hAnsi="Calibri" w:cs="Times New Roman"/>
          <w:lang w:val="en-US"/>
        </w:rPr>
        <w:instrText>ADDIN CSL_CITATION {"citationItems":[{"id":"ITEM-1","itemData":{"DOI":"10.1016/j.envpol.2014.11.018","ISSN":"18736424","PMID":"25483595","abstract":"The use of wastewater for irrigation may introduce antimicrobials and human pathogens into the food supply through vegetative uptake. The objective of this study was to investigate the uptake of three antimicrobials and Salmonella in two lettuce cultivars. After repeated subirrigation with synthetic wastewater, lettuce leaves and soil were collected at three sequential harvests. The internalization frequency of Salmonella in lettuce was low. A soil horizon-influenced Salmonella concentration gradient was determined with concentrations in bottom soil 2 log CFU/g higher than in top soil. Lincomycin and sulfamethoxazole were recovered from lettuce leaves at concentrations as high as 822 ng/g and 125 ng/g fresh weight, respectively. Antimicrobial concentrations in lettuce decreased from the first to the third harvest suggesting that the plant growth rate may exceed antimicrobial uptake rates. Accumulation of antimicrobials was significantly different between cultivars demonstrating a subspecies level variation in uptake of antibiotics in lettuce.","author":[{"dropping-particle":"","family":"Sallach","given":"J. Brett","non-dropping-particle":"","parse-names":false,"suffix":""},{"dropping-particle":"","family":"Zhang","given":"Yuping","non-dropping-particle":"","parse-names":false,"suffix":""},{"dropping-particle":"","family":"Hodges","given":"Laurie","non-dropping-particle":"","parse-names":false,"suffix":""},{"dropping-particle":"","family":"Snow","given":"Daniel","non-dropping-particle":"","parse-names":false,"suffix":""},{"dropping-particle":"","family":"Li","given":"Xu","non-dropping-particle":"","parse-names":false,"suffix":""},{"dropping-particle":"","family":"Bartelt-Hunt","given":"Shannon","non-dropping-particle":"","parse-names":false,"suffix":""}],"container-title":"Environmental Pollution","id":"ITEM-1","issued":{"date-parts":[["2015"]]},"title":"Concomitant uptake of antimicrobials and Salmonella in soil and into lettuce following wastewater irrigation","type":"article-journal"},"uris":["http://www.mendeley.com/documents/?uuid=2e75ca5a-f816-4d89-b518-61a05cf92a41"]},{"id":"ITEM-2","itemData":{"DOI":"10.1016/j.envpol.2019.113115","ISSN":"18736424","abstract":"There is a lack of understanding about the potential accumulation of antibiotics in plants exposed to low-dose contaminated soil. 12 Brassica rapa subsp. chinensis cultivars were used to investigate the different accumulation capacities of sulfamethoxypyridazine, tetracycline, ofloxacin, norfloxacin and difloxacin from the soil. The results showed a significant variation (p &lt; 0.05) among the 12 cultivars in the accumulation of antibiotics. Cultivars Y1 and Y2 had the highest accumulation capacity with average concentrations of 3.26 and 3.00 μg kg−1, respectively, while cultivars Y4 and Y9 had the lowest accumulation capacity with average concentrations of 0.83 and 0.89 μg kg−1. The average antibiotic concentration in all edible part samples (2.74 μg kg−1) of the treatment group was about 3.0-fold of that of the control group (0.93 μg kg−1). The average bioconcentration factors of sulfamethoxypyridazine, tetracycline, ofloxacin, norfloxacin and difloxacin were 0.051, 0.031, 0.017, 0.036 and 0.034, respectively, indicating a higher uptake of sulfamethoxypyridazine compared to ofloxacin. And the mobility of antibiotics in soil is a main factor affecting the bioavailability for plants. The average concentration of antibiotics in edible parts of cultivar Y12 on the 25th and 45th day were 1.52 and 1.73 μg kg−1 and that of the roots were 3.73 and 6.61 μg kg−1, respectively. The concentrations of tetracycline and difloxacin in the edible parts and roots significantly increased with growing time, while the concentration of sulfamethoxypyridazine and ofloxacin changed little throughout the growing period. The potential risks of antibiotics in vegetables on human health cannot be ignored. Overall, attention should be paid to the translocation of antibiotics from soil to plants. Twelve pak choi cultivars had significantly different responses to five antibiotics at different growing times, even when they were exposed to low-dose contaminated soil.","author":[{"dropping-particle":"","family":"Yu","given":"Xiaolu","non-dropping-particle":"","parse-names":false,"suffix":""},{"dropping-particle":"","family":"Liu","given":"Xiaoxia","non-dropping-particle":"","parse-names":false,"suffix":""},{"dropping-particle":"","family":"Liu","given":"Hang","non-dropping-particle":"","parse-names":false,"suffix":""},{"dropping-particle":"","family":"Chen","given":"Junhao","non-dropping-particle":"","parse-names":false,"suffix":""},{"dropping-particle":"","family":"Sun","given":"Ying","non-dropping-particle":"","parse-names":false,"suffix":""}],"container-title":"Environmental Pollution","id":"ITEM-2","issued":{"date-parts":[["2019"]]},"title":"The accumulation and distribution of five antibiotics from soil in 12 cultivars of pak choi","type":"article-journal"},"uris":["http://www.mendeley.com/documents/?uuid=cc0dc53e-8a86-4d07-91db-4fd2e9938b92"]}],"mendeley":{"formattedCitation":"(51,53)","plainTextFormattedCitation":"(51,53)","previouslyFormattedCitation":"(51,53)"},"properties":{"noteIndex":0},"schema":"https://github.com/citation-style-language/schema/raw/master/csl-citation.json"}</w:instrText>
      </w:r>
      <w:r w:rsidRPr="009A00CF">
        <w:rPr>
          <w:rFonts w:ascii="Calibri" w:eastAsia="Calibri" w:hAnsi="Calibri" w:cs="Times New Roman"/>
          <w:lang w:val="en-US"/>
        </w:rPr>
        <w:fldChar w:fldCharType="separate"/>
      </w:r>
      <w:r w:rsidR="00670014" w:rsidRPr="00670014">
        <w:rPr>
          <w:rFonts w:ascii="Calibri" w:eastAsia="Calibri" w:hAnsi="Calibri" w:cs="Times New Roman"/>
          <w:noProof/>
          <w:lang w:val="en-US"/>
        </w:rPr>
        <w:t>(51,53)</w:t>
      </w:r>
      <w:r w:rsidRPr="009A00CF">
        <w:rPr>
          <w:rFonts w:ascii="Calibri" w:eastAsia="Calibri" w:hAnsi="Calibri" w:cs="Times New Roman"/>
          <w:lang w:val="en-US"/>
        </w:rPr>
        <w:fldChar w:fldCharType="end"/>
      </w:r>
      <w:r w:rsidRPr="009A00CF">
        <w:rPr>
          <w:rFonts w:ascii="Calibri" w:eastAsia="Calibri" w:hAnsi="Calibri" w:cs="Times New Roman"/>
          <w:lang w:val="en-US"/>
        </w:rPr>
        <w:t xml:space="preserve">. Mechanistic studies have also suggested that the molecular weight, hydrophobicity and ionic speciation of pharmaceutical contaminants and the nature of porewater-root interactions, are likely to influence plant uptake of pharmaceutical compounds </w:t>
      </w:r>
      <w:r w:rsidRPr="009A00CF">
        <w:rPr>
          <w:rFonts w:ascii="Calibri" w:eastAsia="Calibri" w:hAnsi="Calibri" w:cs="Times New Roman"/>
          <w:lang w:val="en-US"/>
        </w:rPr>
        <w:fldChar w:fldCharType="begin" w:fldLock="1"/>
      </w:r>
      <w:r w:rsidR="00D61A69">
        <w:rPr>
          <w:rFonts w:ascii="Calibri" w:eastAsia="Calibri" w:hAnsi="Calibri" w:cs="Times New Roman"/>
          <w:lang w:val="en-US"/>
        </w:rPr>
        <w:instrText>ADDIN CSL_CITATION {"citationItems":[{"id":"ITEM-1","itemData":{"DOI":"10.1016/j.watres.2018.12.039","ISSN":"18792448","PMID":"30660096","abstract":"Pharmaceuticals in agricultural soils originating from irrigation with treated wastewater and land-applied biosolids can enter field crops. However, little is known about the role of pore water in plant uptake of pharmaceuticals from soils. In this study, the fate, uptake and distribution of fifteen commonly used pharmaceuticals in soil-water-radish systems were investigated to examine the relationship between the accumulation and their physicochemical processes in soils. The results indicate that the distribution of pharmaceuticals between soil and pore water, as well as their biodegradation, combined to govern the bioavailability of pharmaceuticals to plant uptake. Fourteen out of 15 pharmaceuticals could enter radish tissues in which the accumulation ranged from 2.1 to 14080 ng/g. Comparison of bioconcentration factors (BCFs) on the basis of pharmaceutical concentration in bulk soil vs. in pore water implies that pharmaceuticals present in soil pore water are the major bioavailable fractions to plant uptake. The pore water-based BCFs exhibited a positive linear relationship with log Dow for the pharmaceuticals with &gt;90% as neutral species in soil pore water, while such relationship was not observed between bulk soil-based BCFs and log Dow mainly due to sorption by soil. Other than hydrophobicity, the dissociation of ionizable pharmaceuticals in the soil pore water and (or) root cells may lead to the “ion-trap” effects and thus influence the uptake and translocation process. The large molecular-size pharmaceuticals (e.g., tylosin) manifested a minimum uptake due plausibly to the limited permeability of cell membranes.","author":[{"dropping-particle":"","family":"Li","given":"Yuanbo","non-dropping-particle":"","parse-names":false,"suffix":""},{"dropping-particle":"","family":"Sallach","given":"J. Brett","non-dropping-particle":"","parse-names":false,"suffix":""},{"dropping-particle":"","family":"Zhang","given":"Wei","non-dropping-particle":"","parse-names":false,"suffix":""},{"dropping-particle":"","family":"Boyd","given":"Stephen A.","non-dropping-particle":"","parse-names":false,"suffix":""},{"dropping-particle":"","family":"Li","given":"Hui","non-dropping-particle":"","parse-names":false,"suffix":""}],"container-title":"Water Research","id":"ITEM-1","issued":{"date-parts":[["2019"]]},"title":"Insight into the distribution of pharmaceuticals in soil-water-plant systems","type":"article-journal"},"uris":["http://www.mendeley.com/documents/?uuid=4279ee68-4b44-4762-ab5f-7bd6ff59f531"]}],"mendeley":{"formattedCitation":"(41)","plainTextFormattedCitation":"(41)","previouslyFormattedCitation":"(41)"},"properties":{"noteIndex":0},"schema":"https://github.com/citation-style-language/schema/raw/master/csl-citation.json"}</w:instrText>
      </w:r>
      <w:r w:rsidRPr="009A00CF">
        <w:rPr>
          <w:rFonts w:ascii="Calibri" w:eastAsia="Calibri" w:hAnsi="Calibri" w:cs="Times New Roman"/>
          <w:lang w:val="en-US"/>
        </w:rPr>
        <w:fldChar w:fldCharType="separate"/>
      </w:r>
      <w:r w:rsidR="00670014" w:rsidRPr="00670014">
        <w:rPr>
          <w:rFonts w:ascii="Calibri" w:eastAsia="Calibri" w:hAnsi="Calibri" w:cs="Times New Roman"/>
          <w:noProof/>
          <w:lang w:val="en-US"/>
        </w:rPr>
        <w:t>(41)</w:t>
      </w:r>
      <w:r w:rsidRPr="009A00CF">
        <w:rPr>
          <w:rFonts w:ascii="Calibri" w:eastAsia="Calibri" w:hAnsi="Calibri" w:cs="Times New Roman"/>
          <w:lang w:val="en-US"/>
        </w:rPr>
        <w:fldChar w:fldCharType="end"/>
      </w:r>
      <w:r w:rsidRPr="009A00CF">
        <w:rPr>
          <w:rFonts w:ascii="Calibri" w:eastAsia="Calibri" w:hAnsi="Calibri" w:cs="Times New Roman"/>
          <w:lang w:val="en-US"/>
        </w:rPr>
        <w:t>.</w:t>
      </w:r>
      <w:r w:rsidRPr="009A00CF">
        <w:rPr>
          <w:rFonts w:ascii="Calibri" w:eastAsia="Calibri" w:hAnsi="Calibri" w:cs="Calibri"/>
        </w:rPr>
        <w:t xml:space="preserve"> </w:t>
      </w:r>
      <w:r w:rsidRPr="009A00CF">
        <w:rPr>
          <w:rFonts w:ascii="Calibri" w:eastAsia="Calibri" w:hAnsi="Calibri" w:cs="Times New Roman"/>
          <w:lang w:val="en-US"/>
        </w:rPr>
        <w:t xml:space="preserve">Following exposure to environmentally relevant pharmaceutical concentrations, studies have recorded adverse physiological and biochemical effects in plants, including stunted growth, stress responses, geotropism of the roots, inhibition of fruiting and germination, necrotic and chlorotic symptoms, disruption to plant homeostasis and hormone production and alterations in nutrient content in the edible and non-edible portions of the studied crops </w:t>
      </w:r>
      <w:r w:rsidRPr="009A00CF">
        <w:rPr>
          <w:rFonts w:ascii="Calibri" w:eastAsia="Calibri" w:hAnsi="Calibri" w:cs="Times New Roman"/>
          <w:lang w:val="en-US"/>
        </w:rPr>
        <w:fldChar w:fldCharType="begin" w:fldLock="1"/>
      </w:r>
      <w:r w:rsidR="00D61A69">
        <w:rPr>
          <w:rFonts w:ascii="Calibri" w:eastAsia="Calibri" w:hAnsi="Calibri" w:cs="Times New Roman"/>
          <w:lang w:val="en-US"/>
        </w:rPr>
        <w:instrText>ADDIN CSL_CITATION {"citationItems":[{"id":"ITEM-1","itemData":{"DOI":"10.1007/s11270-012-1275-5","ISSN":"00496979","abstract":"Frequently, sulfonamide antibiotic agents reach arable soils via excreta of medicated livestock. In this study, accumulation and phytotoxicity indicators were analyzed to evaluate the effects of sulfonamides on plants. In a greenhouse experiment, willow (Salix fragilis L.) and maize (Zea mays L.) plants were grown for 40 days in soil spiked with 10 and 200 mg kg-1 sulfadiazine (SDZ). Distribution of SDZ and major metabolites among bulk and rhizosphere soil, roots, leaves, and stems was determined using accelerated solvent extraction and LC-MS/MS analysis. Accumulation of SDZ was stronger in willow. The antibiotic was mainly stored inside roots and 4-hydroxy-sulfadiazine presence increased with the administered SDZ concentration. SDZ altered root geotropism, increased the lateral root number, and affected plant water uptake. The high concentration caused serious stress in willow (e.g., reduced C/N ratio and total chlorophyll content) and the death of maize plants. Even at environmentally relevant soil concentrations (10 mg kg-1), SDZ exhibited adverse effects on root growth, while at artificially high concentrations (200 mg kg-1), it showed a strong potential to impair plant performance and biomass. Willow, a fast growing tree species, showed potential for possible phytoremediation purposes. © Springer Science+Business Media B.V. 2012.","author":[{"dropping-particle":"","family":"Michelini","given":"L.","non-dropping-particle":"","parse-names":false,"suffix":""},{"dropping-particle":"","family":"Reichel","given":"R.","non-dropping-particle":"","parse-names":false,"suffix":""},{"dropping-particle":"","family":"Werner","given":"W.","non-dropping-particle":"","parse-names":false,"suffix":""},{"dropping-particle":"","family":"Ghisi","given":"R.","non-dropping-particle":"","parse-names":false,"suffix":""},{"dropping-particle":"","family":"Thiele-Bruhn","given":"S.","non-dropping-particle":"","parse-names":false,"suffix":""}],"container-title":"Water, Air, and Soil Pollution","id":"ITEM-1","issued":{"date-parts":[["2012"]]},"title":"Sulfadiazine uptake and effects on salix fragilis l. and zea mays l. plants","type":"article-journal"},"uris":["http://www.mendeley.com/documents/?uuid=9f4ef568-af8f-4691-bd47-b52614a76272"]},{"id":"ITEM-2","itemData":{"DOI":"10.1021/acs.est.5b03468","ISSN":"15205851","PMID":"26418514","abstract":"The detection of a range of active pharmaceutical ingredients (APIs) in the soil environment has led to a number of publications demonstrating uptake by crops, however very few studies have explored the potential for impacts on plant development as a result of API uptake. This study investigated the effect of carbamazepine and verapamil (0.005-10 mg/kg) on a range of plant responses in zucchini (Cucurbita pepo). Uptake increased in a dose-dependent manner, with maximum leaf concentrations of 821.9 and 2.2 mg/kg for carbamazepine and verapamil, respectively. Increased carbamazepine uptake by zucchini resulted in a decrease in above (&lt;60%) and below (&lt;30%) ground biomass compared to the controls (p &lt; 0.05). At soil concentrations &gt;4 mg/kg the mature leaves suffered from burnt edges and white spots as well as a reduction in photosynthetic pigments but no such effects were seen for verapamil. For both APIs, further investigations revealed significant differences in the concentrations of selected plant hormones (auxins, cytokinins, abscisic acid and jasmonates), and in the nutrient composition of the leaves in comparison to the controls (p &lt; 0.05). This is some of the first research to demonstrate that the exposure of plants to APIs is likely to cause impacts on plant development with unknown implications.","author":[{"dropping-particle":"","family":"Carter","given":"Laura J.","non-dropping-particle":"","parse-names":false,"suffix":""},{"dropping-particle":"","family":"Williams","given":"Mike","non-dropping-particle":"","parse-names":false,"suffix":""},{"dropping-particle":"","family":"Böttcher","given":"Christine","non-dropping-particle":"","parse-names":false,"suffix":""},{"dropping-particle":"","family":"Kookana","given":"Rai S.","non-dropping-particle":"","parse-names":false,"suffix":""}],"container-title":"Environmental Science and Technology","id":"ITEM-2","issued":{"date-parts":[["2015"]]},"title":"Uptake of Pharmaceuticals Influences Plant Development and Affects Nutrient and Hormone Homeostases","type":"article-journal"},"uris":["http://www.mendeley.com/documents/?uuid=c392bf09-86bb-44f2-be57-513501dfedb7"]},{"id":"ITEM-3","itemData":{"DOI":"10.1111/plb.12102","ISSN":"14388677","PMID":"24118651","abstract":"Environmental antibiotic contamination is due mainly to improper and illegal disposal of these molecules that, yet pharmacologically active, are excreted by humans and animals. These compounds contaminate soil, water and plants. Many studies have reported the bioaccumulation of antibiotics in plants and their negative effects on photosynthesis, cell growth and oxidative balance. Therefore, the principal objective of this paper was the study of antibiotic accumulation sites in plants and its uptake modality. Iberis sempervirens L., grown in soil and in agar in the presence or absence of tetracycline, were used as a model system. Using confocal and transmission electron microscopy, we demonstrated that tetracycline was absorbed and propagated in plants through apoplastic transport and also accumulated in intercellular spaces. Tetracycline was rarely detected inside cells (in cytoplasm and mitochondria where, coherent to its pharmacological activity, it probably affected ribosomes), except in stomata. Moreover, we verified and clarified further the phytotoxic effects of tetracycline on plants. We observed that the antibiotic induced a large reduction in plant growth and development and inhibition of photosynthetic activity. As tetracycline may lead to oxidative stress in plants, plant cells tried to balance this disequilibrium by increasing the amount and activity of some endogenous enzyme antioxidant agents (superoxide dismutase 1 and catalase) and levels of antiradical secondary metabolites. © 2014 German Botanical Society and Royal Botanical Society of the Netherlands.","author":[{"dropping-particle":"","family":"Marco","given":"G.","non-dropping-particle":"Di","parse-names":false,"suffix":""},{"dropping-particle":"","family":"Gismondi","given":"A.","non-dropping-particle":"","parse-names":false,"suffix":""},{"dropping-particle":"","family":"Canuti","given":"L.","non-dropping-particle":"","parse-names":false,"suffix":""},{"dropping-particle":"","family":"Scimeca","given":"M.","non-dropping-particle":"","parse-names":false,"suffix":""},{"dropping-particle":"","family":"Volpe","given":"A.","non-dropping-particle":"","parse-names":false,"suffix":""},{"dropping-particle":"","family":"Canini","given":"A.","non-dropping-particle":"","parse-names":false,"suffix":""}],"container-title":"Plant Biology","id":"ITEM-3","issued":{"date-parts":[["2014"]]},"title":"Tetracycline accumulates in Iberis sempervirens L. through apoplastic transport inducing oxidative stress and growth inhibition","type":"article-journal"},"uris":["http://www.mendeley.com/documents/?uuid=8102cf91-4604-4157-9f53-270c2368e35c"]},{"id":"ITEM-4","itemData":{"DOI":"10.1016/j.plantsci.2014.06.001","ISSN":"01689452","PMID":"25219301","abstract":"The fate of pharmaceuticals in our environment is a very important issue for environmental and health research. Although these substances have been detected in environmental compartments in low concentration until now, they will pose considerable environmental risk to ecosystems, animals and human due to their biological activity. Alternative plant based removal technologies that make use of some potential wetland species like Phragmites or Typha within traditional wastewater treatment plants have to be established to cope with this \"new generation\" of pollutants. We investigated uptake and translocation of diclofenac (1mgl-1) in the macrophyte Typha latifolia L. during one week exposure in greenhouse experiments. Detoxification products and involved key enzymatic processes were identified. We also examined the oxidative stress induced by the treatment and the defense capacity of the plants.Rapid uptake and effective metabolism were observed, where glycoside and glutathione conjugates represent dominant metabolites. Up to seven-fold induction of glycosyltransferase activity was observed in roots, but not in shoots. Glutathione S-transferase activity was also induced, but to a lower extent. The activity changes of defense enzymes points to oxidative stress in the plants.Our results show that human pharmaceuticals can be metabolized by plants similar to xenobiotics, but that similarities to human metabolism are limited. © 2014 Elsevier Ireland Ltd.","author":[{"dropping-particle":"","family":"Bartha","given":"Bernadett","non-dropping-particle":"","parse-names":false,"suffix":""},{"dropping-particle":"","family":"Huber","given":"Christian","non-dropping-particle":"","parse-names":false,"suffix":""},{"dropping-particle":"","family":"Schröder","given":"Peter","non-dropping-particle":"","parse-names":false,"suffix":""}],"container-title":"Plant Science","id":"ITEM-4","issued":{"date-parts":[["2014"]]},"title":"Uptake and metabolism of diclofenac in Typha latifolia - How plants cope with human pharmaceutical pollution","type":"article-journal"},"uris":["http://www.mendeley.com/documents/?uuid=00f0dd58-9af3-47bd-9c03-eb8e1bec0f17"]},{"id":"ITEM-5","itemData":{"DOI":"10.1016/j.envpol.2018.11.008","ISSN":"18736424","abstract":"Veterinary antibiotics are widely used in livestock production and can be released to the environment via manure, affecting non-target organisms. Recent studies provide evidence that antibiotics can adversely affect both plants and insects but whether antibiotics in soil also affect trophic interactions is unknown. We tested whether antibiotics grown in sand as soil substitute with environmentally relevant concentrations of penicillin, sulfadiazine and tetracycline affect the survival of aphids feeding on plants (two crop and one non-crop plant species). Apera spica-venti, Brassica napus, and Triticum aestivum individuals were infested with aphids that were monitored over four weeks. We did not observe effects of penicillin or tetracycline on plants or aphids. However, sulfadiazine treatments reduced plant growth and increased mortality in the two tested grass species, but not in B. napus. Sulfadiazine subsequently decreased aphid density indirectly through reduced host plant biomass. We thus show that an antibiotic at realistic concentrations in a soil substitute can affect several trophic levels, i.e. plants and herbivores. This study contributes to the environmental risk assessment of veterinary antibiotics as it implies that their use potentially affects plant-insect interactions at environmentally relevant concentrations.","author":[{"dropping-particle":"","family":"Pufal","given":"Gesine","non-dropping-particle":"","parse-names":false,"suffix":""},{"dropping-particle":"","family":"Memmert","given":"Jörg","non-dropping-particle":"","parse-names":false,"suffix":""},{"dropping-particle":"","family":"Leonhardt","given":"Sara Diana","non-dropping-particle":"","parse-names":false,"suffix":""},{"dropping-particle":"","family":"Minden","given":"Vanessa","non-dropping-particle":"","parse-names":false,"suffix":""}],"container-title":"Environmental Pollution","id":"ITEM-5","issued":{"date-parts":[["2019"]]},"title":"Negative bottom-up effects of sulfadiazine, but not penicillin and tetracycline, in soil substitute on plants and higher trophic levels","type":"article-journal"},"uris":["http://www.mendeley.com/documents/?uuid=c257bd6c-c8a8-44e1-b40e-09772404e9f6"]},{"id":"ITEM-6","itemData":{"DOI":"10.1002/etc.4053","ISSN":"15528618","PMID":"29193285","abstract":"Since the detection of active pharmaceutical ingredients (APIs) in various environmental media, research has explored the potential uptake and toxicity of these chemicals to species inhabiting these matrices. Specifically, pharmaceuticals, including the antiepileptic API carbamazepine (CBZ), are taken up from soil by a range of plants. Many short-term studies have also suggested that certain APIs induce toxicity in plants. However, the effects of APIs on fruiting plants remain relatively unexplored. The present study investigated the uptake, bioaccumulation, and toxicity of CBZ in Cucurbita pepo (zucchini) from seed to full maturity across a range of CBZ exposure concentrations in soil (0.1–20 mg/kg). Results of biomass, chlorophyll, starch and total nitrogen (N) concentration in C. pepo indicated toxicity at soil concentrations of ≥10 mg/kg. There were clear visual indications of increasing toxicity on leaves, including chlorosis and necrosis, from soil concentrations of 1 up to 20 mg/kg. The present study also revealed novel insights into the effect of CBZ accumulation on C. pepo fruiting: female C. pepo flowers were unable to set fruit when leaf concentrations were ≥14 mg/kg. These findings may have implications for future agricultural productivity in areas where reclaimed wastewater containing APIs is a source of irrigation. Detectable CBZ concentrations were found in edible C. pepo fruit, indicating the possibility of trophic transfer. Environ Toxicol Chem 2018;37:1122–1130. © 2017 SETAC.","author":[{"dropping-particle":"","family":"Knight","given":"Emma R.","non-dropping-particle":"","parse-names":false,"suffix":""},{"dropping-particle":"","family":"Carter","given":"Laura J.","non-dropping-particle":"","parse-names":false,"suffix":""},{"dropping-particle":"","family":"McLaughlin","given":"Michael J.","non-dropping-particle":"","parse-names":false,"suffix":""}],"container-title":"Environmental Toxicology and Chemistry","id":"ITEM-6","issued":{"date-parts":[["2018"]]},"title":"Bioaccumulation, uptake, and toxicity of carbamazepine in soil–plant systems","type":"article-journal"},"uris":["http://www.mendeley.com/documents/?uuid=e0c565cb-5055-443d-96ad-86303d97f29b"]}],"mendeley":{"formattedCitation":"(43,46,54–57)","plainTextFormattedCitation":"(43,46,54–57)","previouslyFormattedCitation":"(43,46,54–57)"},"properties":{"noteIndex":0},"schema":"https://github.com/citation-style-language/schema/raw/master/csl-citation.json"}</w:instrText>
      </w:r>
      <w:r w:rsidRPr="009A00CF">
        <w:rPr>
          <w:rFonts w:ascii="Calibri" w:eastAsia="Calibri" w:hAnsi="Calibri" w:cs="Times New Roman"/>
          <w:lang w:val="en-US"/>
        </w:rPr>
        <w:fldChar w:fldCharType="separate"/>
      </w:r>
      <w:r w:rsidR="00670014" w:rsidRPr="00670014">
        <w:rPr>
          <w:rFonts w:ascii="Calibri" w:eastAsia="Calibri" w:hAnsi="Calibri" w:cs="Times New Roman"/>
          <w:noProof/>
          <w:lang w:val="en-US"/>
        </w:rPr>
        <w:t>(43,46,54–57)</w:t>
      </w:r>
      <w:r w:rsidRPr="009A00CF">
        <w:rPr>
          <w:rFonts w:ascii="Calibri" w:eastAsia="Calibri" w:hAnsi="Calibri" w:cs="Times New Roman"/>
          <w:lang w:val="en-US"/>
        </w:rPr>
        <w:fldChar w:fldCharType="end"/>
      </w:r>
      <w:r w:rsidRPr="009A00CF">
        <w:rPr>
          <w:rFonts w:ascii="Calibri" w:eastAsia="Calibri" w:hAnsi="Calibri" w:cs="Times New Roman"/>
          <w:lang w:val="en-US"/>
        </w:rPr>
        <w:t>.</w:t>
      </w:r>
      <w:r w:rsidRPr="009A00CF">
        <w:rPr>
          <w:rFonts w:ascii="Calibri" w:eastAsia="Calibri" w:hAnsi="Calibri" w:cs="Calibri"/>
        </w:rPr>
        <w:t xml:space="preserve"> Emerging evidence would suggest that accumulation of these compounds in crops presents a direct pathway for unintentional exposure in humans via the food chain. For example, recent studies have detected the antiepileptic compound, carbamazepine, in the urine of healthy candidates following consumption of fresh produce irrigated with reclaimed-wastewater </w:t>
      </w:r>
      <w:r w:rsidRPr="009A00CF">
        <w:rPr>
          <w:rFonts w:ascii="Calibri" w:eastAsia="Calibri" w:hAnsi="Calibri" w:cs="Calibri"/>
        </w:rPr>
        <w:fldChar w:fldCharType="begin" w:fldLock="1"/>
      </w:r>
      <w:r w:rsidRPr="009A00CF">
        <w:rPr>
          <w:rFonts w:ascii="Calibri" w:eastAsia="Calibri" w:hAnsi="Calibri" w:cs="Calibri"/>
        </w:rPr>
        <w:instrText>ADDIN CSL_CITATION {"citationItems":[{"id":"ITEM-1","itemData":{"DOI":"10.1021/acs.est.5b06256","ISSN":"15205851","PMID":"27021726","abstract":"Fresh water scarcity has led to increased use of reclaimed wastewater as an alternative and reliable source for crop irrigation. Beyond microbiological safety, concerns have been raised regarding contamination of reclaimed wastewater by xenobiotics including pharmaceuticals. This study focuses on carbamazepine, an anticonvulsant drug which is ubiquitously detected in reclaimed wastewater, highly persistent in soil, and taken up by crops. In a randomized controlled trial we demonstrate that healthy individuals consuming reclaimed wastewater-irrigated produce excreted carbamazepine and its metabolites in their urine, while subjects consuming fresh water-irrigated produce excreted undetectable or significantly lower levels of carbamazepine. We also report that the carbamazepine metabolite pattern at this low exposure level differed from that observed at therapeutic doses. This \"proof of concept\" study demonstrates that human exposure to xenobiotics occurs through ingestion of reclaimed wastewater-irrigated produce, providing real world data which could guide risk assessments and policy designed to ensure the safe use of wastewater for crop irrigation.","author":[{"dropping-particle":"","family":"Paltiel","given":"Ora","non-dropping-particle":"","parse-names":false,"suffix":""},{"dropping-particle":"","family":"Fedorova","given":"Ganna","non-dropping-particle":"","parse-names":false,"suffix":""},{"dropping-particle":"","family":"Tadmor","given":"Galit","non-dropping-particle":"","parse-names":false,"suffix":""},{"dropping-particle":"","family":"Kleinstern","given":"Geffen","non-dropping-particle":"","parse-names":false,"suffix":""},{"dropping-particle":"","family":"Maor","given":"Yehoshua","non-dropping-particle":"","parse-names":false,"suffix":""},{"dropping-particle":"","family":"Chefetz","given":"Benny","non-dropping-particle":"","parse-names":false,"suffix":""}],"container-title":"Environmental Science and Technology","id":"ITEM-1","issued":{"date-parts":[["2016"]]},"title":"Human Exposure to Wastewater-Derived Pharmaceuticals in Fresh Produce: A Randomized Controlled Trial Focusing on Carbamazepine","type":"article-journal"},"uris":["http://www.mendeley.com/documents/?uuid=228a5f6e-3dd2-4024-aefe-099b1a7bcce7"]},{"id":"ITEM-2","itemData":{"DOI":"10.1016/j.envint.2020.105951","ISSN":"18736750","PMID":"32683210","abstract":"Treated wastewater (TWW) is increasingly used for agricultural irrigation, especially in arid and semi-arid regions. Carbamazepine is among the most frequently detected pharmaceuticals in TWW. Moreover, its uptake and accumulation have been demonstrated in crops irrigated with TWW. A previous controlled trial found that urine concentrations of carbamazepine were higher in healthy volunteers consuming TWW-irrigated produce as compared to freshwater-irrigated produce. The aim of the current study was to assess whether carbamazepine is quantifiable in urine of Israelis consuming their usual diets and whether concentrations vary according to age, personal characteristics and diet. In this cross-sectional study, we recruited 245 volunteers, including a reference group of omnivorous healthy adults aged 18–66; pregnant women; children aged 3–6 years; adults aged &gt;75 years; and vegetarians/vegans. Participants provided spot urine samples and reported 24-hour and “usual” dietary consumption. Urinary carbamazepine levels were compared according to group, personal characteristics, health behaviors, and reported diet. Carbamazepine was detectable (≥1.66 ng/L) in urine of 84%, 76%, 75.5%, 66%, and 19.6% of the reference group, vegetarians, older adults, pregnant women, and children, respectively. Quantifiable concentrations (≥5.0 ng/L) of carbamazepine were found in 58%, 46%, 36.7%, 14%, and 0% of these groups, respectively (p = 0.001 for comparison of proportions across groups). In adults, higher carbamazepine concentrations were significantly associated (p &lt; 0.05) with self-defined vegetarianism, usual consumption of dairy products and at least five vegetables/day, and no meat or fish consumption in the past 24-hours. This study demonstrates that people living in a water-scarce region with widespread TWW irrigation, are unknowingly exposed to carbamazepine. Individuals adhering to recommended guidelines for daily fresh produce consumption may be at higher risk of exposure to TWW-derived contaminants of emerging concern.","author":[{"dropping-particle":"","family":"Schapira","given":"Michael","non-dropping-particle":"","parse-names":false,"suffix":""},{"dropping-particle":"","family":"Manor","given":"Orly","non-dropping-particle":"","parse-names":false,"suffix":""},{"dropping-particle":"","family":"Golan","given":"Naama","non-dropping-particle":"","parse-names":false,"suffix":""},{"dropping-particle":"","family":"Kalo","given":"Dorit","non-dropping-particle":"","parse-names":false,"suffix":""},{"dropping-particle":"","family":"Mordehay","given":"Vered","non-dropping-particle":"","parse-names":false,"suffix":""},{"dropping-particle":"","family":"Kirshenbaum","given":"Noam","non-dropping-particle":"","parse-names":false,"suffix":""},{"dropping-particle":"","family":"Goldsmith","given":"Rebecca","non-dropping-particle":"","parse-names":false,"suffix":""},{"dropping-particle":"","family":"Chefetz","given":"Benny","non-dropping-particle":"","parse-names":false,"suffix":""},{"dropping-particle":"","family":"Paltiel","given":"Ora","non-dropping-particle":"","parse-names":false,"suffix":""}],"container-title":"Environment International","id":"ITEM-2","issued":{"date-parts":[["2020"]]},"title":"Involuntary human exposure to carbamazepine: A cross-sectional study of correlates across the lifespan and dietary spectrum","type":"article-journal"},"uris":["http://www.mendeley.com/documents/?uuid=736e8e26-412d-42cb-a798-2c6a839cff62"]}],"mendeley":{"formattedCitation":"(58,59)","plainTextFormattedCitation":"(58,59)","previouslyFormattedCitation":"(58,59)"},"properties":{"noteIndex":0},"schema":"https://github.com/citation-style-language/schema/raw/master/csl-citation.json"}</w:instrText>
      </w:r>
      <w:r w:rsidRPr="009A00CF">
        <w:rPr>
          <w:rFonts w:ascii="Calibri" w:eastAsia="Calibri" w:hAnsi="Calibri" w:cs="Calibri"/>
        </w:rPr>
        <w:fldChar w:fldCharType="separate"/>
      </w:r>
      <w:r w:rsidRPr="009A00CF">
        <w:rPr>
          <w:rFonts w:ascii="Calibri" w:eastAsia="Calibri" w:hAnsi="Calibri" w:cs="Calibri"/>
          <w:noProof/>
        </w:rPr>
        <w:t>(58,59)</w:t>
      </w:r>
      <w:r w:rsidRPr="009A00CF">
        <w:rPr>
          <w:rFonts w:ascii="Calibri" w:eastAsia="Calibri" w:hAnsi="Calibri" w:cs="Calibri"/>
        </w:rPr>
        <w:fldChar w:fldCharType="end"/>
      </w:r>
      <w:r w:rsidRPr="009A00CF">
        <w:rPr>
          <w:rFonts w:ascii="Calibri" w:eastAsia="Calibri" w:hAnsi="Calibri" w:cs="Calibri"/>
        </w:rPr>
        <w:t xml:space="preserve">. Further studies have suggested that the accumulated concentration of pharmaceuticals in fresh produce (low ng/kg to low µg/kg) is significantly lower than standard recommended doses of medications (usually 10 – 200 mg per pill), however there is no existing research into the long-term effects of continuous, unintentional exposure </w:t>
      </w:r>
      <w:r w:rsidRPr="009A00CF">
        <w:rPr>
          <w:rFonts w:ascii="Calibri" w:eastAsia="Calibri" w:hAnsi="Calibri" w:cs="Calibri"/>
        </w:rPr>
        <w:fldChar w:fldCharType="begin" w:fldLock="1"/>
      </w:r>
      <w:r w:rsidR="00D61A69">
        <w:rPr>
          <w:rFonts w:ascii="Calibri" w:eastAsia="Calibri" w:hAnsi="Calibri" w:cs="Calibri"/>
        </w:rPr>
        <w:instrText xml:space="preserve">ADDIN CSL_CITATION {"citationItems":[{"id":"ITEM-1","itemData":{"DOI":"https://doi.org/10.1016/j.watres.2016.11.033","ISSN":"0043-1354","abstract":"Wastewater (WW) reuse for vegetable crops irrigation is regularly applied worldwide. Such a practice has been found to allow the uptake of pharmaceutical active compounds (PhACs) by plants and their subsequent entrance to the food web, representing an important alternative pathway for the exposure of humans to PhACs, with potential health implications. Herein we report the impacts of the long-term (three consecutive years) WW irrigation of a tomato crop with two differently treated effluents under real agricultural conditions, on (1) the soil concentration of selected PhACs (i.e. diclofenac, DCF; sulfamethoxazole, SMX; trimethoprim, TMP), (2) the bioaccumulation of these PhACs in tomato fruits, and (3) the human risks associated with the consumption of WW-irrigated fruits. Results revealed that the concentration of the studied PhACs in both the soil and tomato fruits varied depending on the qualitative characteristics of the treated effluent applied and the duration of WW irrigation. The PhAC with the highest soil concentration throughout the studied period was SMX (0.98 μg kg−1), followed by TMP (0.62 μg kg−1) and DCF (0.35 μg kg−1). DCF was not found in tomato fruits harvested from WW-irrigated plants during the first year of the study. However, DCF displayed the highest fruit concentration (11.63 μg kg−1) throughout the study (as a result of prolonged WW irrigation), followed by SMX (5.26 μg kg−1) and TMP (3.40 μg kg−1). The calculated fruit bioconcentration factors (BCFF) were extremely high for DCF in the 2nd (108) and 3rd year (132) of the experimental period, with the respective values for SMX (0.5–5.4) and TMP (0.2–6.4) being significantly lower. The estimated threshold of toxicity concern (TTC) and hazard quotients (HQ) values revealed that the consumption of fruits harvested from tomato plants irrigated for long period with the WW applied for irrigation under field conditions in this study represent a de minimis risk to human health. However, more studies need to be performed in order to obtain more solid information on the safety of WW reuse for irrigation.","author":[{"dropping-particle":"","family":"Christou","given":"Anastasis","non-dropping-particle":"","parse-names":false,"suffix":""},{"dropping-particle":"","family":"Karaolia","given":"Popi","non-dropping-particle":"","parse-names":false,"suffix":""},{"dropping-particle":"","family":"Hapeshi","given":"Evroula","non-dropping-particle":"","parse-names":false,"suffix":""},{"dropping-particle":"","family":"Michael","given":"Costas","non-dropping-particle":"","parse-names":false,"suffix":""},{"dropping-particle":"","family":"Fatta-Kassinos","given":"Despo","non-dropping-particle":"","parse-names":false,"suffix":""}],"container-title":"Water Research","id":"ITEM-1","issued":{"date-parts":[["2017"]]},"page":"24-34","title":"Long-term wastewater irrigation of vegetables in real agricultural systems: Concentration of pharmaceuticals in soil, uptake and bioaccumulation in tomato fruits and human health risk assessment","type":"article-journal","volume":"109"},"uris":["http://www.mendeley.com/documents/?uuid=1fd1b78f-4fdf-4c9f-9591-12a5054d8260"]},{"id":"ITEM-2","itemData":{"DOI":"10.1016/j.watres.2018.12.039","ISSN":"18792448","PMID":"30660096","abstract":"Pharmaceuticals in agricultural soils originating from irrigation with treated wastewater and land-applied biosolids can enter field crops. However, little is known about the role of pore water in plant uptake of pharmaceuticals from soils. In this study, the fate, uptake and distribution of fifteen commonly used pharmaceuticals in soil-water-radish systems were investigated to examine the relationship between the accumulation and their physicochemical processes in soils. The results indicate that the distribution of pharmaceuticals between soil and pore water, as well as their biodegradation, combined to govern the bioavailability of pharmaceuticals to plant uptake. Fourteen out of 15 pharmaceuticals could enter radish tissues in which the accumulation ranged from 2.1 to 14080 ng/g. Comparison of bioconcentration factors (BCFs) on the basis of pharmaceutical concentration in bulk soil vs. in pore water implies that pharmaceuticals present in soil pore water are the major bioavailable fractions to plant uptake. The pore water-based BCFs exhibited a positive linear relationship with log Dow for the pharmaceuticals with &gt;90% as neutral species in soil pore water, while such relationship was not observed between bulk soil-based BCFs and log Dow mainly due to sorption by soil. Other than hydrophobicity, the dissociation of ionizable pharmaceuticals in the soil pore water and (or) root cells may lead to the “ion-trap” effects and thus influence the uptake and translocation process. The large molecular-size pharmaceuticals (e.g., tylosin) manifested a minimum uptake due plausibly to the limited permeability of cell membranes.","author":[{"dropping-particle":"","family":"Li","given":"Yuanbo","non-dropping-particle":"","parse-names":false,"suffix":""},{"dropping-particle":"","family":"Sallach","given":"J. Brett","non-dropping-particle":"","parse-names":false,"suffix":""},{"dropping-particle":"","family":"Zhang","given":"Wei","non-dropping-particle":"","parse-names":false,"suffix":""},{"dropping-particle":"","family":"Boyd","given":"Stephen A.","non-dropping-particle":"","parse-names":false,"suffix":""},{"dropping-particle":"","family":"Li","given":"Hui","non-dropping-particle":"","parse-names":false,"suffix":""}],"container-title":"Water Research","id":"ITEM-2","issued":{"date-parts":[["2019"]]},"title":"Insight into the distribution of pharmaceuticals in soil-water-plant systems","type":"article-journal"},"uris":["http://www.mendeley.com/documents/?uuid=4279ee68-4b44-4762-ab5f-7bd6ff59f531"]},{"id":"ITEM-3","itemData":{"DOI":"10.1021/jf053041t","ISSN":"00218561","PMID":"16536609","abstract":"Medicines play an important role in the treatment and prevention of disease. Whereas the side effects on human and animal health resulting directly from treatment have been widely documented, only recently have the occurrence and fate of medicines in the environment and the potential consequences for human health been recognized as an issue warranting consideration. Medicines have been shown to be released to soils and to persist in the environment. This study was performed to investigate the potential for a range of veterinary medicines to be taken up from soil by plants used for human consumption and to assess the potential significance of this exposure route in terms of human health. Soil analyses indicated that, for selected substances, measurable residues of these are likely to occur in soils for at least 5 months following application of manure containing these compounds. Experimental studies on the uptake of veterinary medicines into carrot roots (tubers) and lettuce leaves showed that only florfenicol, levamisole, and trimethoprim were taken up by lettuces, whereas diazinon, enrofloxacin, florfenicol, and trimethoprim were detected in carrot roots. Measured concentrations in plant material were used to model potential adult human exposure to these compounds. Although exposure concentrations were appreciable in a few instances, accounting for </w:instrText>
      </w:r>
      <w:r w:rsidR="00D61A69">
        <w:rPr>
          <w:rFonts w:ascii="Cambria Math" w:eastAsia="Calibri" w:hAnsi="Cambria Math" w:cs="Cambria Math"/>
        </w:rPr>
        <w:instrText>∼</w:instrText>
      </w:r>
      <w:r w:rsidR="00D61A69">
        <w:rPr>
          <w:rFonts w:ascii="Calibri" w:eastAsia="Calibri" w:hAnsi="Calibri" w:cs="Calibri"/>
        </w:rPr>
        <w:instrText>10% of the acceptable daily intake values (ADI), all were lower than the ADI values, indicating that, at least for compounds with properties similar to those considered here, there is little evidence of an appreciable risk. This exposure route may, however, be important when veterinary medicines have a very low ADI, at which they elicit subtle effects over prolonged periods, or when exposure is occurring via a number of routes at once. Although degradation products (produced in the soil or the plant) were not measured, it is possible for some substances that these could increase the risks to consumers. © 2006 American Chemical Society.","author":[{"dropping-particle":"","family":"Boxall","given":"Alistair B.A.","non-dropping-particle":"","parse-names":false,"suffix":""},{"dropping-particle":"","family":"Johnson","given":"Paul","non-dropping-particle":"","parse-names":false,"suffix":""},{"dropping-particle":"","family":"Smith","given":"Edward J.","non-dropping-particle":"","parse-names":false,"suffix":""},{"dropping-particle":"","family":"Sinclair","given":"Chris J.","non-dropping-particle":"","parse-names":false,"suffix":""},{"dropping-particle":"","family":"Stutt","given":"Edward","non-dropping-particle":"","parse-names":false,"suffix":""},{"dropping-particle":"","family":"Levy","given":"Len S.","non-dropping-particle":"","parse-names":false,"suffix":""}],"container-title":"Journal of Agricultural and Food Chemistry","id":"ITEM-3","issued":{"date-parts":[["2006"]]},"title":"Uptake of veterinary medicines from soils into plants","type":"article-journal"},"uris":["http://www.mendeley.com/documents/?uuid=82171c71-2f71-4fec-8bbf-845e126db24c"]},{"id":"ITEM-4","itemData":{"DOI":"10.1007/s11356-013-1509-0","ISSN":"09441344","PMID":"23397176","abstract":"The use of reclaimed water for agricultural irrigation has emerged as a new strategy for coping with water scarcity in semiarid countries. However, the incorporation of the organic microcontaminants in such water into the diet through crop uptake poses a potential risk to human health. This paper aims to assess the presence of organic microcontaminants in different crops irrigated with groundwater and reclaimed water (secondary or tertiary effluents) in a greenhouse experiment. The determination of microcontaminants in water and vegetation samples was performed by solid-phase extraction and matrix solid-phase dispersion procedure with GC-MS/MS, respectively. The presence of nitrates in the groundwater used for irrigation increased biomass production by a higher proportion than the harvest index. The concentration of microcontaminants in lettuce, carrots, and green beans ranged from less than the limit of quantitation to 571 ng g-1 (fresh weight). Tributyl phosphate and butylated hydroxyanisole exhibited the highest concentration levels in crops. The concentration and frequency of detection of microcontaminants were lower in green bean pods than in green bean roots and leaves. Although the concentrations were generally low, the simultaneous presence of a variety of microcontaminants should be taken into consideration when assessing the risk to human health. © 2013 Springer-Verlag Berlin Heidelberg.","author":[{"dropping-particle":"","family":"Calderón-Preciado","given":"Diana","non-dropping-particle":"","parse-names":false,"suffix":""},{"dropping-particle":"","family":"Matamoros","given":"Víctor","non-dropping-particle":"","parse-names":false,"suffix":""},{"dropping-particle":"","family":"Savé","given":"Robert","non-dropping-particle":"","parse-names":false,"suffix":""},{"dropping-particle":"","family":"Muñoz","given":"Pere","non-dropping-particle":"","parse-names":false,"suffix":""},{"dropping-particle":"","family":"Biel","given":"Carme","non-dropping-particle":"","parse-names":false,"suffix":""},{"dropping-particle":"","family":"Bayona","given":"J. M.","non-dropping-particle":"","parse-names":false,"suffix":""}],"container-title":"Environmental Science and Pollution Research","id":"ITEM-4","issued":{"date-parts":[["2013"]]},"title":"Uptake of microcontaminants by crops irrigated with reclaimed water and groundwater under real field greenhouse conditions","type":"article-journal"},"uris":["http://www.mendeley.com/documents/?uuid=917808d3-1cc0-4906-8c05-a657dfbaf759"]}],"mendeley":{"formattedCitation":"(37,41,60,61)","plainTextFormattedCitation":"(37,41,60,61)","previouslyFormattedCitation":"(37,41,60,61)"},"properties":{"noteIndex":0},"schema":"https://github.com/citation-style-language/schema/raw/master/csl-citation.json"}</w:instrText>
      </w:r>
      <w:r w:rsidRPr="009A00CF">
        <w:rPr>
          <w:rFonts w:ascii="Calibri" w:eastAsia="Calibri" w:hAnsi="Calibri" w:cs="Calibri"/>
        </w:rPr>
        <w:fldChar w:fldCharType="separate"/>
      </w:r>
      <w:r w:rsidR="00670014" w:rsidRPr="00670014">
        <w:rPr>
          <w:rFonts w:ascii="Calibri" w:eastAsia="Calibri" w:hAnsi="Calibri" w:cs="Calibri"/>
          <w:noProof/>
        </w:rPr>
        <w:t>(37,41,60,61)</w:t>
      </w:r>
      <w:r w:rsidRPr="009A00CF">
        <w:rPr>
          <w:rFonts w:ascii="Calibri" w:eastAsia="Calibri" w:hAnsi="Calibri" w:cs="Calibri"/>
        </w:rPr>
        <w:fldChar w:fldCharType="end"/>
      </w:r>
      <w:r w:rsidRPr="009A00CF">
        <w:rPr>
          <w:rFonts w:ascii="Calibri" w:eastAsia="Calibri" w:hAnsi="Calibri" w:cs="Calibri"/>
        </w:rPr>
        <w:t>.</w:t>
      </w:r>
    </w:p>
    <w:p w14:paraId="04164BFD" w14:textId="77777777" w:rsidR="00405DD1" w:rsidRPr="009A00CF" w:rsidRDefault="00405DD1" w:rsidP="00405DD1">
      <w:pPr>
        <w:spacing w:after="0" w:line="360" w:lineRule="auto"/>
        <w:rPr>
          <w:rFonts w:ascii="Calibri" w:eastAsia="Calibri" w:hAnsi="Calibri" w:cs="Calibri"/>
        </w:rPr>
      </w:pPr>
    </w:p>
    <w:p w14:paraId="666DDF4E" w14:textId="47B3C82B" w:rsidR="00405DD1" w:rsidRDefault="00405DD1" w:rsidP="00405DD1">
      <w:pPr>
        <w:spacing w:after="0" w:line="360" w:lineRule="auto"/>
        <w:rPr>
          <w:rFonts w:ascii="Calibri" w:eastAsia="Calibri" w:hAnsi="Calibri" w:cs="Calibri"/>
        </w:rPr>
      </w:pPr>
      <w:r w:rsidRPr="009A00CF">
        <w:rPr>
          <w:rFonts w:ascii="Calibri" w:eastAsia="Calibri" w:hAnsi="Calibri" w:cs="Calibri"/>
        </w:rPr>
        <w:t>In the wider ecosystem, a limited number of available studies investigating pharmaceutical exposure in agro-ecosystems have identified accumulation of pharmaceuticals in terrestrial wildlife. A recent study demonstrated how the presence and uptake of pharmaceutical residues from soils can affect several trophic levels. Exposure to</w:t>
      </w:r>
      <w:r w:rsidR="001A1378">
        <w:rPr>
          <w:rFonts w:ascii="Calibri" w:eastAsia="Calibri" w:hAnsi="Calibri" w:cs="Calibri"/>
        </w:rPr>
        <w:t xml:space="preserve"> the</w:t>
      </w:r>
      <w:r w:rsidRPr="009A00CF">
        <w:rPr>
          <w:rFonts w:ascii="Calibri" w:eastAsia="Calibri" w:hAnsi="Calibri" w:cs="Calibri"/>
        </w:rPr>
        <w:t xml:space="preserve"> antibiotic, sulfadiazine, resulted in a reduction of plant biomass (in oil seed rape, wheat, and two grass species), causing a decrease in aphid density on the plants, providing evidence of plant-insect interactions with pharmaceutical residues from soils </w:t>
      </w:r>
      <w:r w:rsidRPr="009A00CF">
        <w:rPr>
          <w:rFonts w:ascii="Calibri" w:eastAsia="Calibri" w:hAnsi="Calibri" w:cs="Calibri"/>
        </w:rPr>
        <w:fldChar w:fldCharType="begin" w:fldLock="1"/>
      </w:r>
      <w:r w:rsidRPr="009A00CF">
        <w:rPr>
          <w:rFonts w:ascii="Calibri" w:eastAsia="Calibri" w:hAnsi="Calibri" w:cs="Calibri"/>
        </w:rPr>
        <w:instrText>ADDIN CSL_CITATION {"citationItems":[{"id":"ITEM-1","itemData":{"DOI":"10.1016/j.envpol.2018.11.008","ISSN":"18736424","abstract":"Veterinary antibiotics are widely used in livestock production and can be released to the environment via manure, affecting non-target organisms. Recent studies provide evidence that antibiotics can adversely affect both plants and insects but whether antibiotics in soil also affect trophic interactions is unknown. We tested whether antibiotics grown in sand as soil substitute with environmentally relevant concentrations of penicillin, sulfadiazine and tetracycline affect the survival of aphids feeding on plants (two crop and one non-crop plant species). Apera spica-venti, Brassica napus, and Triticum aestivum individuals were infested with aphids that were monitored over four weeks. We did not observe effects of penicillin or tetracycline on plants or aphids. However, sulfadiazine treatments reduced plant growth and increased mortality in the two tested grass species, but not in B. napus. Sulfadiazine subsequently decreased aphid density indirectly through reduced host plant biomass. We thus show that an antibiotic at realistic concentrations in a soil substitute can affect several trophic levels, i.e. plants and herbivores. This study contributes to the environmental risk assessment of veterinary antibiotics as it implies that their use potentially affects plant-insect interactions at environmentally relevant concentrations.","author":[{"dropping-particle":"","family":"Pufal","given":"Gesine","non-dropping-particle":"","parse-names":false,"suffix":""},{"dropping-particle":"","family":"Memmert","given":"Jörg","non-dropping-particle":"","parse-names":false,"suffix":""},{"dropping-particle":"","family":"Leonhardt","given":"Sara Diana","non-dropping-particle":"","parse-names":false,"suffix":""},{"dropping-particle":"","family":"Minden","given":"Vanessa","non-dropping-particle":"","parse-names":false,"suffix":""}],"container-title":"Environmental Pollution","id":"ITEM-1","issued":{"date-parts":[["2019"]]},"title":"Negative bottom-up effects of sulfadiazine, but not penicillin and tetracycline, in soil substitute on plants and higher trophic levels","type":"article-journal"},"uris":["http://www.mendeley.com/documents/?uuid=c257bd6c-c8a8-44e1-b40e-09772404e9f6"]}],"mendeley":{"formattedCitation":"(56)","plainTextFormattedCitation":"(56)","previouslyFormattedCitation":"(56)"},"properties":{"noteIndex":0},"schema":"https://github.com/citation-style-language/schema/raw/master/csl-citation.json"}</w:instrText>
      </w:r>
      <w:r w:rsidRPr="009A00CF">
        <w:rPr>
          <w:rFonts w:ascii="Calibri" w:eastAsia="Calibri" w:hAnsi="Calibri" w:cs="Calibri"/>
        </w:rPr>
        <w:fldChar w:fldCharType="separate"/>
      </w:r>
      <w:r w:rsidRPr="009A00CF">
        <w:rPr>
          <w:rFonts w:ascii="Calibri" w:eastAsia="Calibri" w:hAnsi="Calibri" w:cs="Calibri"/>
          <w:noProof/>
        </w:rPr>
        <w:t>(56)</w:t>
      </w:r>
      <w:r w:rsidRPr="009A00CF">
        <w:rPr>
          <w:rFonts w:ascii="Calibri" w:eastAsia="Calibri" w:hAnsi="Calibri" w:cs="Calibri"/>
        </w:rPr>
        <w:fldChar w:fldCharType="end"/>
      </w:r>
      <w:r w:rsidRPr="009A00CF">
        <w:rPr>
          <w:rFonts w:ascii="Calibri" w:eastAsia="Calibri" w:hAnsi="Calibri" w:cs="Calibri"/>
        </w:rPr>
        <w:t xml:space="preserve">. Biological studies have found numerous antibiotics to be insecticidal, and so the introduction of this </w:t>
      </w:r>
      <w:r w:rsidRPr="009A00CF">
        <w:rPr>
          <w:rFonts w:ascii="Calibri" w:eastAsia="Calibri" w:hAnsi="Calibri" w:cs="Calibri"/>
        </w:rPr>
        <w:lastRenderedPageBreak/>
        <w:t>exposure pathway could have significant implications for insect populations, and thus, broader ecosystem dynamics</w:t>
      </w:r>
      <w:r w:rsidRPr="009A00CF">
        <w:rPr>
          <w:rFonts w:ascii="Calibri" w:eastAsia="Calibri" w:hAnsi="Calibri" w:cs="Calibri"/>
          <w:noProof/>
          <w:vertAlign w:val="superscript"/>
        </w:rPr>
        <w:t xml:space="preserve"> </w:t>
      </w:r>
      <w:r w:rsidRPr="009A00CF">
        <w:rPr>
          <w:rFonts w:ascii="Calibri" w:eastAsia="Calibri" w:hAnsi="Calibri" w:cs="Calibri"/>
          <w:noProof/>
          <w:vertAlign w:val="superscript"/>
        </w:rPr>
        <w:fldChar w:fldCharType="begin" w:fldLock="1"/>
      </w:r>
      <w:r w:rsidRPr="009A00CF">
        <w:rPr>
          <w:rFonts w:ascii="Calibri" w:eastAsia="Calibri" w:hAnsi="Calibri" w:cs="Calibri"/>
          <w:noProof/>
          <w:vertAlign w:val="superscript"/>
        </w:rPr>
        <w:instrText>ADDIN CSL_CITATION {"citationItems":[{"id":"ITEM-1","itemData":{"DOI":"10.1007/BF00224257","ISSN":"0302766X","PMID":"4364847","abstract":"The effects of penicillin and chlortetracyline HCl on the fine structure of the intracellular symbiotes of the pea aphid were studied in an attempt to remove the symbiote population. High penicillin concentrations, 1% and 0.1%, caused symbiote breakdown but were toxic and/or repellent to the aphids; at 0.1% specific effects were observed on the symbiotes' cell walls. After the use of 0.01% penicillin in the aphid diet, the symbiotes had abnormal cell walls and were abnormally dilated; however, symbiote division and transmission from one aphid generation to the next seemed unaffected and the aphids appeared normal. Aphids fed 0.1% chlortetracycline failed to reproduce. After 7 days, their symbiotes were found to break down at a high rate but aphid mitochondria were also adversely affected at this stage. Following 0.002% chlortetracycline, the aphids produced aposymbiotic progeny with apparently normal mitochondrial populations; these larvae failed to develop. © 1974 Springer-Verlag.","author":[{"dropping-particle":"","family":"Griffiths","given":"Gareth W.","non-dropping-particle":"","parse-names":false,"suffix":""},{"dropping-particle":"","family":"Beck","given":"Stanley D.","non-dropping-particle":"","parse-names":false,"suffix":""}],"container-title":"Cell and Tissue Research","id":"ITEM-1","issued":{"date-parts":[["1974"]]},"title":"Effects of antibiotics on intracellular symbiotes in the pea aphid, Acyrthosiphon pisum","type":"article-journal"},"uris":["http://www.mendeley.com/documents/?uuid=a11ecd24-d832-4f46-a12d-c10d30106cb1"]},{"id":"ITEM-2","itemData":{"ISBN":"ISSN 0013-8703","abstract":"The following is virtually the English summary. A considerable delay in the development of nymphs of Aphis fabae Scop, was observed when they were kept permanently on broad-bean plants (Vicia fabo) in solutions containing antibiotics, and there were marked reductions in the weight and size of the aphids on treated plants in comparison with those on untreated ones. Furthermore, total sterility was observed in certain cases and a reduced reproductive rate in others. This effect was related to the chemical constitution and the concentration of the antibiotics tested [cf. RAE A 51 502]. The most effective substances were terramycin, aureomycia, tetracyclin, chlorampheniccl and reveri]n. All the other antibiotics tested had no or only a slight impact on reproduction. Even when young nymphs fed for a short period (one or two days) on terramycin-treated plants, total sterility resulted. The relation between the nymphal development and reproductive rate of aphids and the destruction of their symbiotes by antibiotics is discussed.","author":[{"dropping-particle":"","family":"Ehrhardt","given":"P","non-dropping-particle":"","parse-names":false,"suffix":""},{"dropping-particle":"","family":"Jayaraj","given":"S","non-dropping-particle":"","parse-names":false,"suffix":""},{"dropping-particle":"","family":"Schmutterer","given":"H","non-dropping-particle":"","parse-names":false,"suffix":""}],"container-title":"Entomologia Experimentalis et Applicata","id":"ITEM-2","issued":{"date-parts":[["1966"]]},"title":"The effect of antibiotics on the development and fertility of the bean aphid A. fabae","type":"article-journal"},"uris":["http://www.mendeley.com/documents/?uuid=444e8966-25cd-48a9-a5f5-57df84897d33"]}],"mendeley":{"formattedCitation":"(62,63)","plainTextFormattedCitation":"(62,63)","previouslyFormattedCitation":"(62,63)"},"properties":{"noteIndex":0},"schema":"https://github.com/citation-style-language/schema/raw/master/csl-citation.json"}</w:instrText>
      </w:r>
      <w:r w:rsidRPr="009A00CF">
        <w:rPr>
          <w:rFonts w:ascii="Calibri" w:eastAsia="Calibri" w:hAnsi="Calibri" w:cs="Calibri"/>
          <w:noProof/>
          <w:vertAlign w:val="superscript"/>
        </w:rPr>
        <w:fldChar w:fldCharType="separate"/>
      </w:r>
      <w:r w:rsidRPr="009A00CF">
        <w:rPr>
          <w:rFonts w:ascii="Calibri" w:eastAsia="Calibri" w:hAnsi="Calibri" w:cs="Calibri"/>
          <w:noProof/>
        </w:rPr>
        <w:t>(62,63)</w:t>
      </w:r>
      <w:r w:rsidRPr="009A00CF">
        <w:rPr>
          <w:rFonts w:ascii="Calibri" w:eastAsia="Calibri" w:hAnsi="Calibri" w:cs="Calibri"/>
          <w:noProof/>
          <w:vertAlign w:val="superscript"/>
        </w:rPr>
        <w:fldChar w:fldCharType="end"/>
      </w:r>
      <w:r w:rsidRPr="009A00CF">
        <w:rPr>
          <w:rFonts w:ascii="Calibri" w:eastAsia="Calibri" w:hAnsi="Calibri" w:cs="Calibri"/>
        </w:rPr>
        <w:t>. Accumulation of pharmaceutical residues from soils has also been observed in earthworms, providing a pathway for pharmaceutical exposure to predatory species, such as birds, from soil residues</w:t>
      </w:r>
      <w:r w:rsidRPr="009A00CF">
        <w:rPr>
          <w:rFonts w:ascii="Calibri" w:eastAsia="Calibri" w:hAnsi="Calibri" w:cs="Calibri"/>
          <w:noProof/>
          <w:vertAlign w:val="superscript"/>
        </w:rPr>
        <w:t xml:space="preserve"> </w:t>
      </w:r>
      <w:r w:rsidRPr="009A00CF">
        <w:rPr>
          <w:rFonts w:ascii="Calibri" w:eastAsia="Calibri" w:hAnsi="Calibri" w:cs="Calibri"/>
          <w:noProof/>
          <w:vertAlign w:val="superscript"/>
        </w:rPr>
        <w:fldChar w:fldCharType="begin" w:fldLock="1"/>
      </w:r>
      <w:r w:rsidRPr="009A00CF">
        <w:rPr>
          <w:rFonts w:ascii="Calibri" w:eastAsia="Calibri" w:hAnsi="Calibri" w:cs="Calibri"/>
          <w:noProof/>
          <w:vertAlign w:val="superscript"/>
        </w:rPr>
        <w:instrText>ADDIN CSL_CITATION {"citationItems":[{"id":"ITEM-1","itemData":{"DOI":"10.1021/es702304c","ISSN":"0013936X","PMID":"18409605","abstract":"Analysis of earthworms offers potential for assessing the transfer of organic anthropogenic waste indicators (AWIs) derived from land-applied biosolid or manure to biota. Earthworms and soil samples were collected from three Midwest agricultural fields to measure the presence and potential for transfer of 77 AWIs from land-applied biosolids and livestock manure to earthworms. The sites consisted of a soybean field with no amendments of human or livestock waste (Site 1), a soybean field amended with biosolids from a municipal wastewater treatment plant (Site 2), and a cornfield amended with swine manure (Site 3). The biosolid applied to Site 2 contained a diverse composition of 28 AWIs, reflecting the presence of human-use compounds. The swine manure contained 12 AWIs, and was dominated by biogenic sterols. Soil and earthworm samples were collected in the spring (about 30 days after soil amendment) and fall (140-155 days after soil amendment) at all field sites. Soils from Site 1 contained 21 AWIs and soil from Sites 2 and 3 contained 19 AWIs. The AWI profiles at Sites 2 and 3 generally reflected the relative composition of AWIs present in waste material applied. There were 20 AWIs detected in earthworms from Site 1 (three compounds exceeding concentrations of 1000 μg/kg), 25 AWIs in earthworms from Site 2 (seven compounds exceeding concentrations of 1000 μg/kg), and 21 AWIs in earthworms from Site 3 (five compounds exceeding concentrations of 1000 μg/kg). A number of compounds thatwere present in the earthworm tissue were at concentrations less than reporting levels in the corresponding soil samples. The AWIs detected in earthworm tissue from the three field sites included pharmaceuticals, synthetic fragrances, detergent metabolites, polycyclic aromatic hydrocarbons (PAHs), biogenic sterols, disinfectants, and pesticides, reflecting a wide range of physicochemical properties. For those contaminants detected in earthworm tissue and soil, bioaccumulation factors (BAF) ranged from 0.05 (galaxolide) to 27 (triclosan). This study documents that when AWIs are present in source materials that are land applied, such as biosolids and swine manure, AWIs can be transferred to earthworms. © 2008 American Chemical Society.","author":[{"dropping-particle":"","family":"Kinney","given":"Chad A.","non-dropping-particle":"","parse-names":false,"suffix":""},{"dropping-particle":"","family":"Furlong","given":"Edward T.","non-dropping-particle":"","parse-names":false,"suffix":""},{"dropping-particle":"","family":"Kolpin","given":"Dana W.","non-dropping-particle":"","parse-names":false,"suffix":""},{"dropping-particle":"","family":"Burkhardt","given":"Mark R.","non-dropping-particle":"","parse-names":false,"suffix":""},{"dropping-particle":"","family":"Zaugg","given":"Steven D.","non-dropping-particle":"","parse-names":false,"suffix":""},{"dropping-particle":"","family":"Werner","given":"Stephen L.","non-dropping-particle":"","parse-names":false,"suffix":""},{"dropping-particle":"","family":"Bossio","given":"Joseph P.","non-dropping-particle":"","parse-names":false,"suffix":""},{"dropping-particle":"","family":"Benotti","given":"Mark J.","non-dropping-particle":"","parse-names":false,"suffix":""}],"container-title":"Environmental Science and Technology","id":"ITEM-1","issued":{"date-parts":[["2008"]]},"title":"Bioaccumulation of pharmaceuticals and other anthropogenic waste indicators in earthworms from agricultural soil amended with biosolid or swine manure","type":"article-journal"},"uris":["http://www.mendeley.com/documents/?uuid=e6d162ae-e84d-4e5a-8d50-fbd269f4f87f"]},{"id":"ITEM-2","itemData":{"DOI":"10.1021/es5031992","ISSN":"15205851","PMID":"25333567","abstract":"Current guidelines for determining bioconcentration factors (BCF) and uptake and depuration rate constants require labor intensive studies with large numbers of organisms. A minimized approach has recently been proposed for fish BCF studies but its applicability to other taxonomic groups is unknown. In this study, we therefore evaluate the use of the minimized approach for estimating BCF and uptake and depuration rate constants for chemicals in aquatic and terrestrial invertebrates. Data from a range of previous BCF studies were resampled to calculate BCFs and rate constants using the minimized method. The resulting values were then compared to values obtained using full study designs. Results demonstrated a good correlation for uptake rate constants, a poor correlation for depuration rate constants and a very good correlation between the BCFs obtained using the traditional and minimized approach for a variety of organic compounds. The minimized approach therefore has merit in deriving bioconcentration factors and uptake rate constants but may not be appropriate for deriving depuration rate constants for use in, for example, toxico-kinetic toxico-dynamic modeling. The approach uses up to 70% fewer organisms, requires less labor and has lower analytical costs. The minimized design therefore could be a valuable approach for running large multifactorial studies to assess bioconcentration of the plethora of chemicals that occur in the environment into the many taxonomic groups that occur in the environment. The approach should therefore help in accelerating the development of our understanding of factors and processes affecting uptake of chemicals into organisms in the environment.","author":[{"dropping-particle":"","family":"Carter","given":"Laura J.","non-dropping-particle":"","parse-names":false,"suffix":""},{"dropping-particle":"","family":"Ashauer","given":"Roman","non-dropping-particle":"","parse-names":false,"suffix":""},{"dropping-particle":"","family":"Ryan","given":"Jim J.","non-dropping-particle":"","parse-names":false,"suffix":""},{"dropping-particle":"","family":"Boxall","given":"Alistair B.A.","non-dropping-particle":"","parse-names":false,"suffix":""}],"container-title":"Environmental Science and Technology","id":"ITEM-2","issued":{"date-parts":[["2014"]]},"title":"Minimised bioconcentration tests: A useful tool for assessing chemical uptake into terrestrial and aquatic invertebrates?","type":"article-journal"},"uris":["http://www.mendeley.com/documents/?uuid=210f5fae-886e-4eb5-92be-b268beb892e4"]}],"mendeley":{"formattedCitation":"(64,65)","plainTextFormattedCitation":"(64,65)","previouslyFormattedCitation":"(64,65)"},"properties":{"noteIndex":0},"schema":"https://github.com/citation-style-language/schema/raw/master/csl-citation.json"}</w:instrText>
      </w:r>
      <w:r w:rsidRPr="009A00CF">
        <w:rPr>
          <w:rFonts w:ascii="Calibri" w:eastAsia="Calibri" w:hAnsi="Calibri" w:cs="Calibri"/>
          <w:noProof/>
          <w:vertAlign w:val="superscript"/>
        </w:rPr>
        <w:fldChar w:fldCharType="separate"/>
      </w:r>
      <w:r w:rsidRPr="009A00CF">
        <w:rPr>
          <w:rFonts w:ascii="Calibri" w:eastAsia="Calibri" w:hAnsi="Calibri" w:cs="Calibri"/>
          <w:noProof/>
        </w:rPr>
        <w:t>(64,65)</w:t>
      </w:r>
      <w:r w:rsidRPr="009A00CF">
        <w:rPr>
          <w:rFonts w:ascii="Calibri" w:eastAsia="Calibri" w:hAnsi="Calibri" w:cs="Calibri"/>
          <w:noProof/>
          <w:vertAlign w:val="superscript"/>
        </w:rPr>
        <w:fldChar w:fldCharType="end"/>
      </w:r>
      <w:r w:rsidRPr="009A00CF">
        <w:rPr>
          <w:rFonts w:ascii="Calibri" w:eastAsia="Calibri" w:hAnsi="Calibri" w:cs="Calibri"/>
        </w:rPr>
        <w:t xml:space="preserve">. Pharmaceutical exposure has also been identified in top predators. For example, since the 1990s, the population collapse of 3 species of south Asian vulture has been attributed </w:t>
      </w:r>
      <w:r w:rsidR="004B10A7">
        <w:rPr>
          <w:rFonts w:ascii="Calibri" w:eastAsia="Calibri" w:hAnsi="Calibri" w:cs="Calibri"/>
        </w:rPr>
        <w:t xml:space="preserve">to </w:t>
      </w:r>
      <w:r w:rsidRPr="009A00CF">
        <w:rPr>
          <w:rFonts w:ascii="Calibri" w:eastAsia="Calibri" w:hAnsi="Calibri" w:cs="Calibri"/>
        </w:rPr>
        <w:t xml:space="preserve">diclofenac exposure via the food chain although this was not mediated through soil </w:t>
      </w:r>
      <w:r w:rsidRPr="009A00CF">
        <w:rPr>
          <w:rFonts w:ascii="Calibri" w:eastAsia="Calibri" w:hAnsi="Calibri" w:cs="Calibri"/>
        </w:rPr>
        <w:fldChar w:fldCharType="begin" w:fldLock="1"/>
      </w:r>
      <w:r w:rsidRPr="009A00CF">
        <w:rPr>
          <w:rFonts w:ascii="Calibri" w:eastAsia="Calibri" w:hAnsi="Calibri" w:cs="Calibri"/>
        </w:rPr>
        <w:instrText>ADDIN CSL_CITATION {"citationItems":[{"id":"ITEM-1","itemData":{"DOI":"10.1371/journal.pbio.0040066","abstract":"Phased testing reveals that the anti-inflammatory drug meloxicam is less toxic to endangeredGyps vultures than diclofenac and, if used as an alternative, could potentially reverse the catastrophic decline of these species in South Asia.","author":[{"dropping-particle":"","family":"Swan","given":"Gerry","non-dropping-particle":"","parse-names":false,"suffix":""},{"dropping-particle":"","family":"Naidoo","given":"Vinasan","non-dropping-particle":"","parse-names":false,"suffix":""},{"dropping-particle":"","family":"Cuthbert","given":"Richard","non-dropping-particle":"","parse-names":false,"suffix":""},{"dropping-particle":"","family":"Green","given":"Rhys E","non-dropping-particle":"","parse-names":false,"suffix":""},{"dropping-particle":"","family":"Pain","given":"Deborah J","non-dropping-particle":"","parse-names":false,"suffix":""},{"dropping-particle":"","family":"Swarup","given":"Devendra","non-dropping-particle":"","parse-names":false,"suffix":""},{"dropping-particle":"","family":"Prakash","given":"Vibhu","non-dropping-particle":"","parse-names":false,"suffix":""},{"dropping-particle":"","family":"Taggart","given":"Mark","non-dropping-particle":"","parse-names":false,"suffix":""},{"dropping-particle":"","family":"Bekker","given":"Lizette","non-dropping-particle":"","parse-names":false,"suffix":""},{"dropping-particle":"","family":"Das","given":"Devojit","non-dropping-particle":"","parse-names":false,"suffix":""},{"dropping-particle":"","family":"Diekmann","given":"Jörg","non-dropping-particle":"","parse-names":false,"suffix":""},{"dropping-particle":"","family":"Diekmann","given":"Maria","non-dropping-particle":"","parse-names":false,"suffix":""},{"dropping-particle":"","family":"Killian","given":"Elmarié","non-dropping-particle":"","parse-names":false,"suffix":""},{"dropping-particle":"","family":"Meharg","given":"Andy","non-dropping-particle":"","parse-names":false,"suffix":""},{"dropping-particle":"","family":"Patra","given":"Ramesh Chandra","non-dropping-particle":"","parse-names":false,"suffix":""},{"dropping-particle":"","family":"Saini","given":"Mohini","non-dropping-particle":"","parse-names":false,"suffix":""},{"dropping-particle":"","family":"Wolter","given":"Kerri","non-dropping-particle":"","parse-names":false,"suffix":""}],"container-title":"PLOS Biology","id":"ITEM-1","issue":"3","issued":{"date-parts":[["2006"]]},"publisher":"Public Library of Science","title":"Removing the Threat of Diclofenac to Critically Endangered Asian Vultures","type":"article-journal","volume":"4"},"uris":["http://www.mendeley.com/documents/?uuid=9c15c170-346b-4c2f-a0d8-52744c3f839e"]}],"mendeley":{"formattedCitation":"(66)","plainTextFormattedCitation":"(66)","previouslyFormattedCitation":"(66)"},"properties":{"noteIndex":0},"schema":"https://github.com/citation-style-language/schema/raw/master/csl-citation.json"}</w:instrText>
      </w:r>
      <w:r w:rsidRPr="009A00CF">
        <w:rPr>
          <w:rFonts w:ascii="Calibri" w:eastAsia="Calibri" w:hAnsi="Calibri" w:cs="Calibri"/>
        </w:rPr>
        <w:fldChar w:fldCharType="separate"/>
      </w:r>
      <w:r w:rsidRPr="009A00CF">
        <w:rPr>
          <w:rFonts w:ascii="Calibri" w:eastAsia="Calibri" w:hAnsi="Calibri" w:cs="Calibri"/>
          <w:noProof/>
        </w:rPr>
        <w:t>(66)</w:t>
      </w:r>
      <w:r w:rsidRPr="009A00CF">
        <w:rPr>
          <w:rFonts w:ascii="Calibri" w:eastAsia="Calibri" w:hAnsi="Calibri" w:cs="Calibri"/>
        </w:rPr>
        <w:fldChar w:fldCharType="end"/>
      </w:r>
      <w:r w:rsidRPr="009A00CF">
        <w:rPr>
          <w:rFonts w:ascii="Calibri" w:eastAsia="Calibri" w:hAnsi="Calibri" w:cs="Calibri"/>
        </w:rPr>
        <w:t xml:space="preserve">. Ecological studies have found strong links between a high level of biodiversity and food security suggesting that these initial eco-toxicological observations of pharmaceutical contamination could have far reaching implications, not only for ecosystem health but also in terms of global agricultural productivity </w:t>
      </w:r>
      <w:r w:rsidRPr="009A00CF">
        <w:rPr>
          <w:rFonts w:ascii="Calibri" w:eastAsia="Calibri" w:hAnsi="Calibri" w:cs="Calibri"/>
        </w:rPr>
        <w:fldChar w:fldCharType="begin" w:fldLock="1"/>
      </w:r>
      <w:r w:rsidRPr="009A00CF">
        <w:rPr>
          <w:rFonts w:ascii="Calibri" w:eastAsia="Calibri" w:hAnsi="Calibri" w:cs="Calibri"/>
        </w:rPr>
        <w:instrText>ADDIN CSL_CITATION {"citationItems":[{"id":"ITEM-1","itemData":{"DOI":"https://doi.org/10.1016/j.cosust.2010.03.007","ISSN":"1877-3435","abstract":"Production ecology and conservation biology have long focused on providing the knowledge base for intensive food production and biodiversity conservation, respectively. With increasing global food insecurity and continuing biodiversity decline, we show that the largely separate development of these fields is counterproductive. Scenario analyses suggest that feeding the world is possible without further encroachment of agriculture into natural ecosystems. Without ignoring the necessary demographic, socio-economic, institutional and governance requirements, we make the case for a science that develops the best ecological means to produce food in a way that has substantially less negative effects on biodiversity and associated ecosystem services and, indeed, should be able to contribute to their persistence and enhancement. Recent developments in trait-based ecology should soon make it possible to adapt and (re-)design agroecosystems to meet both goals of biodiversity conservation and food security. However, there are real tensions between, on the one hand, the opportunity costs of biodiversity conservation (for direct use and for conversion to agriculture) and on the other hand, the ecosystem service values and option values associated with biodiversity. We elaborate the management of plant genetic resources as a metaphor of the tensions between such values of biodiversity and ecosystem services in general. We conclude that significant changes in policies, institutions and practices are necessary to make advances in ecology work for reconciling biodiversity conservation and food security.","author":[{"dropping-particle":"","family":"Brussaard","given":"Lijbert","non-dropping-particle":"","parse-names":false,"suffix":""},{"dropping-particle":"","family":"Caron","given":"Patrick","non-dropping-particle":"","parse-names":false,"suffix":""},{"dropping-particle":"","family":"Campbell","given":"Bruce","non-dropping-particle":"","parse-names":false,"suffix":""},{"dropping-particle":"","family":"Lipper","given":"Leslie","non-dropping-particle":"","parse-names":false,"suffix":""},{"dropping-particle":"","family":"Mainka","given":"Susan","non-dropping-particle":"","parse-names":false,"suffix":""},{"dropping-particle":"","family":"Rabbinge","given":"Rudy","non-dropping-particle":"","parse-names":false,"suffix":""},{"dropping-particle":"","family":"Babin","given":"Didier","non-dropping-particle":"","parse-names":false,"suffix":""},{"dropping-particle":"","family":"Pulleman","given":"Mirjam","non-dropping-particle":"","parse-names":false,"suffix":""}],"container-title":"Current Opinion in Environmental Sustainability","id":"ITEM-1","issue":"1","issued":{"date-parts":[["2010"]]},"page":"34-42","title":"Reconciling biodiversity conservation and food security: scientific challenges for a new agriculture","type":"article-journal","volume":"2"},"uris":["http://www.mendeley.com/documents/?uuid=bb0827e9-ce3c-42db-8983-719ad0cc90ae"]}],"mendeley":{"formattedCitation":"(67)","plainTextFormattedCitation":"(67)","previouslyFormattedCitation":"(67)"},"properties":{"noteIndex":0},"schema":"https://github.com/citation-style-language/schema/raw/master/csl-citation.json"}</w:instrText>
      </w:r>
      <w:r w:rsidRPr="009A00CF">
        <w:rPr>
          <w:rFonts w:ascii="Calibri" w:eastAsia="Calibri" w:hAnsi="Calibri" w:cs="Calibri"/>
        </w:rPr>
        <w:fldChar w:fldCharType="separate"/>
      </w:r>
      <w:r w:rsidRPr="009A00CF">
        <w:rPr>
          <w:rFonts w:ascii="Calibri" w:eastAsia="Calibri" w:hAnsi="Calibri" w:cs="Calibri"/>
          <w:noProof/>
        </w:rPr>
        <w:t>(67)</w:t>
      </w:r>
      <w:r w:rsidRPr="009A00CF">
        <w:rPr>
          <w:rFonts w:ascii="Calibri" w:eastAsia="Calibri" w:hAnsi="Calibri" w:cs="Calibri"/>
        </w:rPr>
        <w:fldChar w:fldCharType="end"/>
      </w:r>
      <w:r w:rsidRPr="009A00CF">
        <w:rPr>
          <w:rFonts w:ascii="Calibri" w:eastAsia="Calibri" w:hAnsi="Calibri" w:cs="Calibri"/>
        </w:rPr>
        <w:t xml:space="preserve">. Although studies </w:t>
      </w:r>
      <w:r w:rsidR="001A1378">
        <w:rPr>
          <w:rFonts w:ascii="Calibri" w:eastAsia="Calibri" w:hAnsi="Calibri" w:cs="Calibri"/>
        </w:rPr>
        <w:t>investigating</w:t>
      </w:r>
      <w:r w:rsidRPr="009A00CF">
        <w:rPr>
          <w:rFonts w:ascii="Calibri" w:eastAsia="Calibri" w:hAnsi="Calibri" w:cs="Calibri"/>
        </w:rPr>
        <w:t xml:space="preserve"> unintentional pharmaceutical uptake and exposure are sparse, this research highlights the importance of understanding and quantifying the occurrence, </w:t>
      </w:r>
      <w:proofErr w:type="gramStart"/>
      <w:r w:rsidRPr="009A00CF">
        <w:rPr>
          <w:rFonts w:ascii="Calibri" w:eastAsia="Calibri" w:hAnsi="Calibri" w:cs="Calibri"/>
        </w:rPr>
        <w:t>behaviour</w:t>
      </w:r>
      <w:proofErr w:type="gramEnd"/>
      <w:r w:rsidRPr="009A00CF">
        <w:rPr>
          <w:rFonts w:ascii="Calibri" w:eastAsia="Calibri" w:hAnsi="Calibri" w:cs="Calibri"/>
        </w:rPr>
        <w:t xml:space="preserve"> and bioavailability of pharmaceuticals to plants, in order to assess the potential risk associated with bioaccumulation and biomagnification of pharmaceuticals within food webs. </w:t>
      </w:r>
    </w:p>
    <w:p w14:paraId="2890D9C6" w14:textId="77777777" w:rsidR="00A275B4" w:rsidRPr="009A00CF" w:rsidRDefault="00A275B4" w:rsidP="00405DD1">
      <w:pPr>
        <w:spacing w:after="0" w:line="360" w:lineRule="auto"/>
        <w:rPr>
          <w:rFonts w:ascii="Calibri" w:eastAsia="Calibri" w:hAnsi="Calibri" w:cs="Calibri"/>
        </w:rPr>
      </w:pPr>
    </w:p>
    <w:p w14:paraId="201CAE98" w14:textId="7543F699" w:rsidR="00405DD1" w:rsidRPr="009A00CF" w:rsidRDefault="00405DD1" w:rsidP="00405DD1">
      <w:pPr>
        <w:spacing w:after="0" w:line="360" w:lineRule="auto"/>
        <w:rPr>
          <w:rFonts w:ascii="Calibri" w:eastAsia="Calibri" w:hAnsi="Calibri" w:cs="Calibri"/>
        </w:rPr>
      </w:pPr>
      <w:r w:rsidRPr="009A00CF">
        <w:rPr>
          <w:rFonts w:ascii="Calibri" w:eastAsia="Calibri" w:hAnsi="Calibri" w:cs="Calibri"/>
        </w:rPr>
        <w:t xml:space="preserve">Existing studies have almost exclusively investigated the occurrence, </w:t>
      </w:r>
      <w:proofErr w:type="gramStart"/>
      <w:r w:rsidRPr="009A00CF">
        <w:rPr>
          <w:rFonts w:ascii="Calibri" w:eastAsia="Calibri" w:hAnsi="Calibri" w:cs="Calibri"/>
        </w:rPr>
        <w:t>persistence</w:t>
      </w:r>
      <w:proofErr w:type="gramEnd"/>
      <w:r w:rsidRPr="009A00CF">
        <w:rPr>
          <w:rFonts w:ascii="Calibri" w:eastAsia="Calibri" w:hAnsi="Calibri" w:cs="Calibri"/>
        </w:rPr>
        <w:t xml:space="preserve"> and uptake of pharmaceuticals in their parent form. However, transformation products of pharmaceuticals (including degradants, metabolites and conjugates) are increasingly being screened for and successfully detected in treated and untreated reclaimed wastewater in low ng/L concentrations</w:t>
      </w:r>
      <w:r w:rsidR="001A1378">
        <w:rPr>
          <w:rFonts w:ascii="Calibri" w:eastAsia="Calibri" w:hAnsi="Calibri" w:cs="Calibri"/>
        </w:rPr>
        <w:t xml:space="preserve"> </w:t>
      </w:r>
      <w:r w:rsidR="001A1378">
        <w:rPr>
          <w:rFonts w:ascii="Calibri" w:eastAsia="Calibri" w:hAnsi="Calibri" w:cs="Calibri"/>
        </w:rPr>
        <w:fldChar w:fldCharType="begin" w:fldLock="1"/>
      </w:r>
      <w:r w:rsidR="002A0D44">
        <w:rPr>
          <w:rFonts w:ascii="Calibri" w:eastAsia="Calibri" w:hAnsi="Calibri" w:cs="Calibri"/>
        </w:rPr>
        <w:instrText>ADDIN CSL_CITATION {"citationItems":[{"id":"ITEM-1","itemData":{"DOI":"10.1007/s11356-013-1509-0","ISSN":"09441344","PMID":"23397176","abstract":"The use of reclaimed water for agricultural irrigation has emerged as a new strategy for coping with water scarcity in semiarid countries. However, the incorporation of the organic microcontaminants in such water into the diet through crop uptake poses a potential risk to human health. This paper aims to assess the presence of organic microcontaminants in different crops irrigated with groundwater and reclaimed water (secondary or tertiary effluents) in a greenhouse experiment. The determination of microcontaminants in water and vegetation samples was performed by solid-phase extraction and matrix solid-phase dispersion procedure with GC-MS/MS, respectively. The presence of nitrates in the groundwater used for irrigation increased biomass production by a higher proportion than the harvest index. The concentration of microcontaminants in lettuce, carrots, and green beans ranged from less than the limit of quantitation to 571 ng g-1 (fresh weight). Tributyl phosphate and butylated hydroxyanisole exhibited the highest concentration levels in crops. The concentration and frequency of detection of microcontaminants were lower in green bean pods than in green bean roots and leaves. Although the concentrations were generally low, the simultaneous presence of a variety of microcontaminants should be taken into consideration when assessing the risk to human health. © 2013 Springer-Verlag Berlin Heidelberg.","author":[{"dropping-particle":"","family":"Calderón-Preciado","given":"Diana","non-dropping-particle":"","parse-names":false,"suffix":""},{"dropping-particle":"","family":"Matamoros","given":"Víctor","non-dropping-particle":"","parse-names":false,"suffix":""},{"dropping-particle":"","family":"Savé","given":"Robert","non-dropping-particle":"","parse-names":false,"suffix":""},{"dropping-particle":"","family":"Muñoz","given":"Pere","non-dropping-particle":"","parse-names":false,"suffix":""},{"dropping-particle":"","family":"Biel","given":"Carme","non-dropping-particle":"","parse-names":false,"suffix":""},{"dropping-particle":"","family":"Bayona","given":"J. M.","non-dropping-particle":"","parse-names":false,"suffix":""}],"container-title":"Environmental Science and Pollution Research","id":"ITEM-1","issued":{"date-parts":[["2013"]]},"title":"Uptake of microcontaminants by crops irrigated with reclaimed water and groundwater under real field greenhouse conditions","type":"article-journal"},"uris":["http://www.mendeley.com/documents/?uuid=917808d3-1cc0-4906-8c05-a657dfbaf759"]}],"mendeley":{"formattedCitation":"(61)","plainTextFormattedCitation":"(61)","previouslyFormattedCitation":"(61)"},"properties":{"noteIndex":0},"schema":"https://github.com/citation-style-language/schema/raw/master/csl-citation.json"}</w:instrText>
      </w:r>
      <w:r w:rsidR="001A1378">
        <w:rPr>
          <w:rFonts w:ascii="Calibri" w:eastAsia="Calibri" w:hAnsi="Calibri" w:cs="Calibri"/>
        </w:rPr>
        <w:fldChar w:fldCharType="separate"/>
      </w:r>
      <w:r w:rsidR="001A1378" w:rsidRPr="001A1378">
        <w:rPr>
          <w:rFonts w:ascii="Calibri" w:eastAsia="Calibri" w:hAnsi="Calibri" w:cs="Calibri"/>
          <w:noProof/>
        </w:rPr>
        <w:t>(61)</w:t>
      </w:r>
      <w:r w:rsidR="001A1378">
        <w:rPr>
          <w:rFonts w:ascii="Calibri" w:eastAsia="Calibri" w:hAnsi="Calibri" w:cs="Calibri"/>
        </w:rPr>
        <w:fldChar w:fldCharType="end"/>
      </w:r>
      <w:r w:rsidRPr="009A00CF">
        <w:rPr>
          <w:rFonts w:ascii="Calibri" w:eastAsia="Calibri" w:hAnsi="Calibri" w:cs="Calibri"/>
        </w:rPr>
        <w:t xml:space="preserve">. Recent plant uptake and accumulation studies have also identified pharmaceutical transformation following uptake of parent compounds, elucidating </w:t>
      </w:r>
      <w:r w:rsidRPr="009A00CF">
        <w:rPr>
          <w:rFonts w:ascii="Calibri" w:eastAsia="Calibri" w:hAnsi="Calibri" w:cs="Times New Roman"/>
          <w:lang w:val="en-US"/>
        </w:rPr>
        <w:t xml:space="preserve">numerous previously uncharacterized transformation products and detoxification pathways </w:t>
      </w:r>
      <w:r w:rsidRPr="009A00CF">
        <w:rPr>
          <w:rFonts w:ascii="Calibri" w:eastAsia="Calibri" w:hAnsi="Calibri" w:cs="Times New Roman"/>
          <w:lang w:val="en-US"/>
        </w:rPr>
        <w:fldChar w:fldCharType="begin" w:fldLock="1"/>
      </w:r>
      <w:r w:rsidR="00D61A69">
        <w:rPr>
          <w:rFonts w:ascii="Calibri" w:eastAsia="Calibri" w:hAnsi="Calibri" w:cs="Times New Roman"/>
          <w:lang w:val="en-US"/>
        </w:rPr>
        <w:instrText>ADDIN CSL_CITATION {"citationItems":[{"id":"ITEM-1","itemData":{"DOI":"10.1016/j.envpol.2019.02.009","ISSN":"18736424","abstract":"Antibiotics are introduced into agricultural fields by the application of manure or biosolids, or via irrigation using reclaimed wastewater. Antibiotics can enter the terrestrial food chains through plant uptake, which forms an alternative pathway for human exposure to antibiotics. However, previous studies mainly focused on detecting residues of the parent antibiotics, while ignoring the identification of antibiotics transformation products in plants. Here, we evaluated the uptake and metabolism of clarithromycin (CLA) and sulfadiazine (SDZ) in lettuce under controlled hydroponic conditions. The antibiotics and their metabolites were identified by ultra-performance liquid chromatography/quadrupole time-of-flight mass spectrometry (UPLC-QToF-MS/MS) and ultra-performance liquid chromatograph Micromass triple quadrupole mass spectrometry (UPLC−QqQ−MS/MS). The structure of CLA, SDZ and N-acetylated SDZ were confirmed with synthesized standards, verifying the reliability of the identification method. Eight metabolites of CLA and two metabolites of SDZ were detected in both the leaves and roots of lettuce. The metabolites of CLA included phases I and II transformation products, while only phase II metabolites of SDZ were observed in lettuce. The proportion of CLA metabolites was estimated to be greater than 70%, indicating that most of the CLA was metabolized in plant tissues. The proportion of SDZ metabolites was lower than 12% in the leaves and 10% in the roots. Some metabolites might have the ability to increase or acquire antibacterial activity. Therefore, in addition to the parent compounds, metabolites of antibiotics in edible vegetables are also worthy of study for risk assessment and to determine the consequences of long-term exposure.","author":[{"dropping-particle":"","family":"Tian","given":"Run","non-dropping-particle":"","parse-names":false,"suffix":""},{"dropping-particle":"","family":"Zhang","given":"Rong","non-dropping-particle":"","parse-names":false,"suffix":""},{"dropping-particle":"","family":"Uddin","given":"Misbah","non-dropping-particle":"","parse-names":false,"suffix":""},{"dropping-particle":"","family":"Qiao","given":"Xianliang","non-dropping-particle":"","parse-names":false,"suffix":""},{"dropping-particle":"","family":"Chen","given":"Jingwen","non-dropping-particle":"","parse-names":false,"suffix":""},{"dropping-particle":"","family":"Gu","given":"Gege","non-dropping-particle":"","parse-names":false,"suffix":""}],"container-title":"Environmental Pollution","id":"ITEM-1","issued":{"date-parts":[["2019"]]},"title":"Uptake and metabolism of clarithromycin and sulfadiazine in lettuce","type":"article-journal"},"uris":["http://www.mendeley.com/documents/?uuid=6a89f0b2-b423-4760-82fb-e0473e33ad51"]},{"id":"ITEM-2","itemData":{"DOI":"10.1021/acs.est.6b06485","ISSN":"15205851","PMID":"28506063","abstract":"Carbamazepine (CBZ) is an antiepileptic drug which is persistent in wastewater treatment plants and the environment. It has been frequently detected in plant material after irrigation with treated wastewater. To date, little information is, however, available on the transformation of CBZ in plants. In the present study, the uptake, translocation, and transformation of CBZ was studied in hydroponically grown tomato plants. After 35 days of exposure &gt;80% of the total spiked amount of CBZ was taken by the tomato plants and mainly stored in the leaves. A total of 11 transformation products (TP) (mainly phase-I) were quantified by liquid chromatography-tandem mass spectrometry (LC-MS/MS) and their total amount corresponded to 33% of the CBZ taken up. The ratio of CBZ metabolites to CBZ was highest in fruits (up to 2.5) and leaves (0.5), suggesting an intensive transformation of CBZ in these compartments. Further 10 TPs (phase-I and II) were identified by LC-high resolution mass spectrometry screening, likely comprising another 12% of CBZ. On the basis of these experiments and on an experiment with CBZ-10,11-epoxide a transformation pathway of CBZ in intact tomato plants is proposed that involves epoxidation, hydrolysis, hydroxylation, ring contraction, or loss of the carbamoyl group, followed by conjugation to glucose or cysteine, but also reduction of CBZ. This transformation pathway and analytical data of CBZ transformation products allow for their determination also in field grown vegetable and for the generation of more accurate exposure data of consumers of vegetable irrigated with treated municipal wastewater.","author":[{"dropping-particle":"","family":"Riemenschneider","given":"Christina","non-dropping-particle":"","parse-names":false,"suffix":""},{"dropping-particle":"","family":"Seiwert","given":"Bettina","non-dropping-particle":"","parse-names":false,"suffix":""},{"dropping-particle":"","family":"Moeder","given":"Monika","non-dropping-particle":"","parse-names":false,"suffix":""},{"dropping-particle":"","family":"Schwarz","given":"Dietmar","non-dropping-particle":"","parse-names":false,"suffix":""},{"dropping-particle":"","family":"Reemtsma","given":"Thorsten","non-dropping-particle":"","parse-names":false,"suffix":""}],"container-title":"Environmental Science and Technology","id":"ITEM-2","issued":{"date-parts":[["2017"]]},"title":"Extensive Transformation of the Pharmaceutical Carbamazepine Following Uptake into Intact Tomato Plants","type":"article-journal"},"uris":["http://www.mendeley.com/documents/?uuid=c731a433-b8e6-4e3a-8a1b-080f6b8e30e9"]},{"id":"ITEM-3","itemData":{"DOI":"10.1016/j.plantsci.2014.06.001","ISSN":"01689452","PMID":"25219301","abstract":"The fate of pharmaceuticals in our environment is a very important issue for environmental and health research. Although these substances have been detected in environmental compartments in low concentration until now, they will pose considerable environmental risk to ecosystems, animals and human due to their biological activity. Alternative plant based removal technologies that make use of some potential wetland species like Phragmites or Typha within traditional wastewater treatment plants have to be established to cope with this \"new generation\" of pollutants. We investigated uptake and translocation of diclofenac (1mgl-1) in the macrophyte Typha latifolia L. during one week exposure in greenhouse experiments. Detoxification products and involved key enzymatic processes were identified. We also examined the oxidative stress induced by the treatment and the defense capacity of the plants.Rapid uptake and effective metabolism were observed, where glycoside and glutathione conjugates represent dominant metabolites. Up to seven-fold induction of glycosyltransferase activity was observed in roots, but not in shoots. Glutathione S-transferase activity was also induced, but to a lower extent. The activity changes of defense enzymes points to oxidative stress in the plants.Our results show that human pharmaceuticals can be metabolized by plants similar to xenobiotics, but that similarities to human metabolism are limited. © 2014 Elsevier Ireland Ltd.","author":[{"dropping-particle":"","family":"Bartha","given":"Bernadett","non-dropping-particle":"","parse-names":false,"suffix":""},{"dropping-particle":"","family":"Huber","given":"Christian","non-dropping-particle":"","parse-names":false,"suffix":""},{"dropping-particle":"","family":"Schröder","given":"Peter","non-dropping-particle":"","parse-names":false,"suffix":""}],"container-title":"Plant Science","id":"ITEM-3","issued":{"date-parts":[["2014"]]},"title":"Uptake and metabolism of diclofenac in Typha latifolia - How plants cope with human pharmaceutical pollution","type":"article-journal"},"uris":["http://www.mendeley.com/documents/?uuid=00f0dd58-9af3-47bd-9c03-eb8e1bec0f17"]},{"id":"ITEM-4","itemData":{"DOI":"10.1016/j.envpol.2018.07.094","ISSN":"18736424","PMID":"30078686","abstract":"Reclaimed water is a historically underutilized resource. However, with increased population growth and global climate change, reclaimed water is evolving into an economical and sustainable water resource to meet the needs of citizens, industries, and agriculture. The use of recycled water for agricultural irrigation comes with the potential risk of environmental and food contamination by pharmaceuticals and personal care products (PPCPs). The levels of PPCPs in plants will depend on translocation and metabolism in plant tissues. However, relatively little is known about the metabolism of PPCPs in plants. In this study, the metabolism of the antibiotic sulfamethoxazole was investigated in Arabidopsis thaliana cells as well as cucumber seedlings grown under hydroponic conditions. Using high-resolution mass spectrometry and 14C tracing allowed for sulfamethoxazole metabolism to be comprehensively characterized through all metabolic phases. Six phase I and II metabolites were identified in A. thaliana cell cultures and cucumber seedlings. Sulfamethoxazole metabolism followed oxidation and then rapid conjugation with glutathione and leucine. Direct conjugation with the parent compound was also observed via acetylation and glucosylation. At the end of 96 and 168 h incubation, N4-acetylsulfamethoxazole was the major metabolite and &gt;50% of the radiolabeled sulfamethoxazole became non-extractable in both A. thaliana cells and cucumber seedlings suggesting extensive phase III metabolism and detoxification. The study findings provided information for a better understanding of the uptake and metabolism of sulfamethoxazole in higher plants, highlighting the need to consider metabolic intermediates and terminal fate when assessing the risk of PPCPs in the soil-plant continuum.","author":[{"dropping-particle":"","family":"Dudley","given":"Stacia","non-dropping-particle":"","parse-names":false,"suffix":""},{"dropping-particle":"","family":"Sun","given":"Chengliang","non-dropping-particle":"","parse-names":false,"suffix":""},{"dropping-particle":"","family":"Jiang","given":"Ji","non-dropping-particle":"","parse-names":false,"suffix":""},{"dropping-particle":"","family":"Gan","given":"Jay","non-dropping-particle":"","parse-names":false,"suffix":""}],"container-title":"Environmental Pollution","id":"ITEM-4","issued":{"date-parts":[["2018"]]},"title":"Metabolism of sulfamethoxazole in Arabidopsis thaliana cells and cucumber seedlings","type":"article-journal"},"uris":["http://www.mendeley.com/documents/?uuid=6aeeb671-2a5c-4e65-a096-bd0b3a605d87"]},{"id":"ITEM-5","itemData":{"DOI":"10.1021/jf404784q","ISSN":"00218561","PMID":"24456336","abstract":"Plants can extensively transform contaminants after uptake through phase I and phase II metabolism to a large diversity of products. UPLC-QToF-MS was used to detect and identify metabolites of the bacteriostatic agent triclosan in a horseradish hairy root culture. Thirty-three metabolites of triclosan were recognized by a stepwise approach of mass defect filtering, multivariate data analysis, and isotope pattern filtering from a data set of several thousands of signals in the exposed culture. Structure proposals were elaborated for 23 triclosan metabolites on the basis of their MS data. The majority were identified as conjugates (phase II metabolites) such as saccharides or sulfosaccharides. Additionally, a disulfosaccharide was identified as a plant metabolite for the first time. Besides that, also conjugates of a phase I metabolite, hydroxytriclosan, were determined in horseradish tissue extracts. Dehalogenation products of triclosan were not observed. The large number of metabolites detected and identified in this study emphasizes the importance of a comprehensive analytical approach in studies on the uptake and fate of organic contaminants in plants. © 2014 American Chemical Society.","author":[{"dropping-particle":"","family":"MacHerius","given":"André","non-dropping-particle":"","parse-names":false,"suffix":""},{"dropping-particle":"","family":"Seiwert","given":"Bettina","non-dropping-particle":"","parse-names":false,"suffix":""},{"dropping-particle":"","family":"Schröder","given":"Peter","non-dropping-particle":"","parse-names":false,"suffix":""},{"dropping-particle":"","family":"Huber","given":"Christian","non-dropping-particle":"","parse-names":false,"suffix":""},{"dropping-particle":"","family":"Lorenz","given":"Wilhelm","non-dropping-particle":"","parse-names":false,"suffix":""},{"dropping-particle":"","family":"Reemtsma","given":"Thorsten","non-dropping-particle":"","parse-names":false,"suffix":""}],"container-title":"Journal of Agricultural and Food Chemistry","id":"ITEM-5","issued":{"date-parts":[["2014"]]},"title":"Identification of plant metabolites of environmental contaminants by UPLC-QToF-MS: The in vitro metabolism of triclosan in horseradish","type":"article-journal"},"uris":["http://www.mendeley.com/documents/?uuid=68559fda-fd4b-4fea-86ba-d8212ad621ff"]},{"id":"ITEM-6","itemData":{"DOI":"10.1016/j.chroma.2019.01.049","ISSN":"18733778","PMID":"30704774","abstract":"This work describes the metabolization of three different statins (lipid-lowering drugs) namely Atorvastatin, Fluvastatin and Simvastatin in the model plant cress (Lepidium sativum) after uptake from the growing medium. Analyzing plant extracts with HPLC hyphenated with a drift-tube ion-mobility quadrupole time-of-flight / mass spectrometer allowed the identity confirmation of more than 45 metabolites, resulting from oxidation/dehydrogenation, dehydration or hydroxylation of the parent drug or conjugation with amino acids and sugars. Metabolites were characterized by their retention times, m/z ratios, fragmentation patterns in MS/MS experiments, and their collision cross sections. Furthermore, a targeted analysis method for the trace-level analysis of the parent drugs as well as their metabolites in plant extracts was implemented by using HPLC coupled to triple quadrupole mass spectrometry in the multiple reaction monitoring mode. This approach was applied to study the metabolite distribution within the plant and to detect relative changes in metabolite concentrations as a function of growth time. Using a modified QuEChERS approach for extraction more than 50% of the metabolites could be still detected, if plants were exposed to only 1–10 μg L−1 of each statin.","author":[{"dropping-particle":"","family":"Emhofer","given":"Lisa","non-dropping-particle":"","parse-names":false,"suffix":""},{"dropping-particle":"","family":"Himmelsbach","given":"Markus","non-dropping-particle":"","parse-names":false,"suffix":""},{"dropping-particle":"","family":"Buchberger","given":"Wolfgang","non-dropping-particle":"","parse-names":false,"suffix":""},{"dropping-particle":"","family":"Klampfl","given":"Christian W.","non-dropping-particle":"","parse-names":false,"suffix":""}],"container-title":"Journal of Chromatography A","id":"ITEM-6","issued":{"date-parts":[["2019"]]},"title":"High-performance liquid chromatography drift-tube ion-mobility quadrupole time-of-flight/mass spectrometry for the identity confirmation and characterization of metabolites from three statins (lipid-lowering drugs) in the model plant cress (Lepidium sativ","type":"article-journal"},"uris":["http://www.mendeley.com/documents/?uuid=5b18994e-eed4-484a-8abb-028122a24363"]},{"id":"ITEM-7","itemData":{"DOI":"10.1016/j.envpol.2016.09.074","ISSN":"18736424","PMID":"27720542","abstract":"The uptake and metabolism of ibuprofen (IBU) by plants at the cellular level was investigated using a suspension culture of A. thaliana. Almost all IBU added to the medium (200 μM) was metabolized or bound to insoluble structures in 5 days. More than 300 metabolites were determined by liquid chromatography-high resolution mass spectrometry (LC-HRMS) analysis, and most of these are first reported for plants here. Although hydroxylated derivatives formed by oxidation on the isobutyl side chain were the main first-step products of IBU degradation, conjugates of these products with sugar, methyl and amino acid groups were the dominant metabolites in the culture. The main portion of total added IBU (81%) was accumulated in the extractable intracellular pool, whereas the cultivation medium fraction contained only 19%. The amount of the insoluble cell-wall-bound IBU was negligible (0.005% of total IBU).","author":[{"dropping-particle":"","family":"Marsik","given":"P.","non-dropping-particle":"","parse-names":false,"suffix":""},{"dropping-particle":"","family":"Sisa","given":"M.","non-dropping-particle":"","parse-names":false,"suffix":""},{"dropping-particle":"","family":"Lacina","given":"O.","non-dropping-particle":"","parse-names":false,"suffix":""},{"dropping-particle":"","family":"Motkova","given":"K.","non-dropping-particle":"","parse-names":false,"suffix":""},{"dropping-particle":"","family":"Langhansova","given":"L.","non-dropping-particle":"","parse-names":false,"suffix":""},{"dropping-particle":"","family":"Rezek","given":"J.","non-dropping-particle":"","parse-names":false,"suffix":""},{"dropping-particle":"","family":"Vanek","given":"T.","non-dropping-particle":"","parse-names":false,"suffix":""}],"container-title":"Environmental Pollution","id":"ITEM-7","issued":{"date-parts":[["2017"]]},"title":"Metabolism of ibuprofen in higher plants: A model Arabidopsis thaliana cell suspension culture system","type":"article-journal"},"uris":["http://www.mendeley.com/documents/?uuid=9f43c396-e17b-4a1e-b145-0819a604760a"]},{"id":"ITEM-8","itemData":{"DOI":"10.1007/s11356-010-0342-y","ISSN":"09441344","PMID":"20574781","abstract":"Purpose: Besides classical organic pollutants and pesticides, pharmaceuticals and their residues have nowadays become recognized as relevant environmental contaminants. The risks of these chemicals for aquatic ecosystems are well known, but information about the pharmaca-plant interactions and metabolic pathways is scarce. Therefore, we investigate the process of uptake of acetaminophen (N-Acetyl-4-aminophenol) by Brassica juncea, drug-induced defense responses and detoxification mechanisms in different plant parts. Material and methods: Hydroponically grown Indian mustard (Brassica juncea L. Czern.) plants were treated with acetaminophen and root and leaf samples were collected after 24, 72, and 168 h of treatment. The uptake of acetaminophen and the formation of its metabolites were analyzed using LC-MS/MS technique and enzyme activities including glutathione S-transferases (GSTs) as well as several plant defense enzymes like catalase, ascorbat peroxidase, peroxidase, and glutathione reductase were assayed spectrophotometrically. Results: We determined the uptake and the translocation of acetaminophen, and we tried to identify the steps of the detoxification process by assaying typical enzymes, supposing the involvement of the same- or similar enzymes and reactions as in the mammalian detoxification process. After 24-h exposure, effective uptake and translocation were observed to the upper part of plants followed by two independent conjugative detoxification pathways. Changes in antioxidant defense enzyme activities connected to the defense pathway towards reactive oxygen species indicate an additional oxidative stress response in the plants. Conclusions: The major metabolic pathways in mammals are conjugation with activated sulfate and glucuronic acid, while a small amount of acetaminophen forms a chemically reactive and highly toxic, hydroxylated metabolite. We identified a glutathionyl and a glycoside conjugate, which refer to the similarities to mammalian detoxification. Increased GST activities in leaf tissues were observed correlated with the appearance of the acetaminophen-glutathione conjugate which shows the involvement of this enzyme group in the metabolism of acetaminophen in plants to organic pollutants and xenobiotics. High acetaminophen concentrations lead to oxidative stress and irreversible damages in the plants, which necessitates further investigations using lower drug concentrations for the deeper understanding of the induced detoxi…","author":[{"dropping-particle":"","family":"Bartha","given":"Bernadett","non-dropping-particle":"","parse-names":false,"suffix":""},{"dropping-particle":"","family":"Huber","given":"Christian","non-dropping-particle":"","parse-names":false,"suffix":""},{"dropping-particle":"","family":"Harpaintner","given":"Rudolf","non-dropping-particle":"","parse-names":false,"suffix":""},{"dropping-particle":"","family":"Schröder","given":"Peter","non-dropping-particle":"","parse-names":false,"suffix":""}],"container-title":"Environmental Science and Pollution Research","id":"ITEM-8","issued":{"date-parts":[["2010"]]},"title":"Effects of acetaminophen in Brassica juncea L. Czern.: Investigation of uptake, translocation, detoxification, and the induced defense pathways","type":"article-journal"},"uris":["http://www.mendeley.com/documents/?uuid=5d123de4-65c3-413f-bf69-9e1b2a8bbf69"]},{"id":"ITEM-9","itemData":{"DOI":"10.1016/j.envpol.2016.12.022","ISSN":"18736424","PMID":"28012668","abstract":"Pharmaceutical and personal care products (PPCPs) are continuously introduced into the soil-plant system, through practices such as agronomic use of reclaimed water and biosolids containing these trace contaminants. Plants may accumulate PPCPs from soil, serving as a conduit for human exposure. Metabolism likely controls the final accumulation of PPCPs in plants, but is in general poorly understood for emerging contaminants. In this study, we used diclofenac as a model compound, and employed14C tracing, and time-of-flight (TOF) and triple quadruple (QqQ) mass spectrometers to unravel its metabolism pathways in Arabidopsis thaliana cells. We further validated the primary metabolites in Arabidopsis seedlings. Diclofenac was quickly taken up into A. thaliana cells. Phase I metabolism involved hydroxylation and successive oxidation and cyclization reactions. However, Phase I metabolites did not accumulate appreciably; they were instead rapidly conjugated with sulfate, glucose, and glutamic acid through Phase II metabolism. In particular, diclofenac parent was directly conjugated with glutamic acid, with acyl-glutamatyl-diclofenac accounting for &gt;70% of the extractable metabolites after 120-h incubation. In addition, at the end of incubation, &gt;40% of the spiked diclofenac was in the non-extractable form, suggesting extensive sequestration into cell matter. The rapid formation of non-extractable residue and dominance of diclofenac-glutamate conjugate uncover previously unknown metabolism pathways for diclofenac. In particular, the rapid conjugation of parent highlights the need to consider conjugates of emerging contaminants in higher plants, and their biological activity and human health implications.","author":[{"dropping-particle":"","family":"Fu","given":"Qiuguo","non-dropping-particle":"","parse-names":false,"suffix":""},{"dropping-particle":"","family":"Ye","given":"Qingfu","non-dropping-particle":"","parse-names":false,"suffix":""},{"dropping-particle":"","family":"Zhang","given":"Jianbo","non-dropping-particle":"","parse-names":false,"suffix":""},{"dropping-particle":"","family":"Richards","given":"Jaben","non-dropping-particle":"","parse-names":false,"suffix":""},{"dropping-particle":"","family":"Borchardt","given":"Dan","non-dropping-particle":"","parse-names":false,"suffix":""},{"dropping-particle":"","family":"Gan","given":"Jay","non-dropping-particle":"","parse-names":false,"suffix":""}],"container-title":"Environmental Pollution","id":"ITEM-9","issued":{"date-parts":[["2017"]]},"title":"Diclofenac in Arabidopsis cells: Rapid formation of conjugates","type":"article-journal"},"uris":["http://www.mendeley.com/documents/?uuid=96d1f654-3bc3-4560-b7a9-49215edad59d"]}],"mendeley":{"formattedCitation":"(33,34,55,68–73)","plainTextFormattedCitation":"(33,34,55,68–73)","previouslyFormattedCitation":"(33,34,55,68–73)"},"properties":{"noteIndex":0},"schema":"https://github.com/citation-style-language/schema/raw/master/csl-citation.json"}</w:instrText>
      </w:r>
      <w:r w:rsidRPr="009A00CF">
        <w:rPr>
          <w:rFonts w:ascii="Calibri" w:eastAsia="Calibri" w:hAnsi="Calibri" w:cs="Times New Roman"/>
          <w:lang w:val="en-US"/>
        </w:rPr>
        <w:fldChar w:fldCharType="separate"/>
      </w:r>
      <w:r w:rsidR="00670014" w:rsidRPr="00670014">
        <w:rPr>
          <w:rFonts w:ascii="Calibri" w:eastAsia="Calibri" w:hAnsi="Calibri" w:cs="Times New Roman"/>
          <w:noProof/>
          <w:lang w:val="en-US"/>
        </w:rPr>
        <w:t>(33,34,55,68–73)</w:t>
      </w:r>
      <w:r w:rsidRPr="009A00CF">
        <w:rPr>
          <w:rFonts w:ascii="Calibri" w:eastAsia="Calibri" w:hAnsi="Calibri" w:cs="Times New Roman"/>
          <w:lang w:val="en-US"/>
        </w:rPr>
        <w:fldChar w:fldCharType="end"/>
      </w:r>
      <w:r w:rsidRPr="009A00CF">
        <w:rPr>
          <w:rFonts w:ascii="Calibri" w:eastAsia="Calibri" w:hAnsi="Calibri" w:cs="Times New Roman"/>
          <w:lang w:val="en-US"/>
        </w:rPr>
        <w:t xml:space="preserve">. A study investigating antibiotic transformation in lettuce suggested that transformation products contributed up to 80% of the total clarithromycin concentrations in leaf tissues after 24 hour exposure </w:t>
      </w:r>
      <w:r w:rsidRPr="009A00CF">
        <w:rPr>
          <w:rFonts w:ascii="Calibri" w:eastAsia="Calibri" w:hAnsi="Calibri" w:cs="Times New Roman"/>
          <w:lang w:val="en-US"/>
        </w:rPr>
        <w:fldChar w:fldCharType="begin" w:fldLock="1"/>
      </w:r>
      <w:r w:rsidRPr="009A00CF">
        <w:rPr>
          <w:rFonts w:ascii="Calibri" w:eastAsia="Calibri" w:hAnsi="Calibri" w:cs="Times New Roman"/>
          <w:lang w:val="en-US"/>
        </w:rPr>
        <w:instrText>ADDIN CSL_CITATION {"citationItems":[{"id":"ITEM-1","itemData":{"DOI":"10.1016/j.envpol.2019.02.009","ISSN":"18736424","abstract":"Antibiotics are introduced into agricultural fields by the application of manure or biosolids, or via irrigation using reclaimed wastewater. Antibiotics can enter the terrestrial food chains through plant uptake, which forms an alternative pathway for human exposure to antibiotics. However, previous studies mainly focused on detecting residues of the parent antibiotics, while ignoring the identification of antibiotics transformation products in plants. Here, we evaluated the uptake and metabolism of clarithromycin (CLA) and sulfadiazine (SDZ) in lettuce under controlled hydroponic conditions. The antibiotics and their metabolites were identified by ultra-performance liquid chromatography/quadrupole time-of-flight mass spectrometry (UPLC-QToF-MS/MS) and ultra-performance liquid chromatograph Micromass triple quadrupole mass spectrometry (UPLC−QqQ−MS/MS). The structure of CLA, SDZ and N-acetylated SDZ were confirmed with synthesized standards, verifying the reliability of the identification method. Eight metabolites of CLA and two metabolites of SDZ were detected in both the leaves and roots of lettuce. The metabolites of CLA included phases I and II transformation products, while only phase II metabolites of SDZ were observed in lettuce. The proportion of CLA metabolites was estimated to be greater than 70%, indicating that most of the CLA was metabolized in plant tissues. The proportion of SDZ metabolites was lower than 12% in the leaves and 10% in the roots. Some metabolites might have the ability to increase or acquire antibacterial activity. Therefore, in addition to the parent compounds, metabolites of antibiotics in edible vegetables are also worthy of study for risk assessment and to determine the consequences of long-term exposure.","author":[{"dropping-particle":"","family":"Tian","given":"Run","non-dropping-particle":"","parse-names":false,"suffix":""},{"dropping-particle":"","family":"Zhang","given":"Rong","non-dropping-particle":"","parse-names":false,"suffix":""},{"dropping-particle":"","family":"Uddin","given":"Misbah","non-dropping-particle":"","parse-names":false,"suffix":""},{"dropping-particle":"","family":"Qiao","given":"Xianliang","non-dropping-particle":"","parse-names":false,"suffix":""},{"dropping-particle":"","family":"Chen","given":"Jingwen","non-dropping-particle":"","parse-names":false,"suffix":""},{"dropping-particle":"","family":"Gu","given":"Gege","non-dropping-particle":"","parse-names":false,"suffix":""}],"container-title":"Environmental Pollution","id":"ITEM-1","issued":{"date-parts":[["2019"]]},"title":"Uptake and metabolism of clarithromycin and sulfadiazine in lettuce","type":"article-journal"},"uris":["http://www.mendeley.com/documents/?uuid=6a89f0b2-b423-4760-82fb-e0473e33ad51"]}],"mendeley":{"formattedCitation":"(33)","plainTextFormattedCitation":"(33)","previouslyFormattedCitation":"(33)"},"properties":{"noteIndex":0},"schema":"https://github.com/citation-style-language/schema/raw/master/csl-citation.json"}</w:instrText>
      </w:r>
      <w:r w:rsidRPr="009A00CF">
        <w:rPr>
          <w:rFonts w:ascii="Calibri" w:eastAsia="Calibri" w:hAnsi="Calibri" w:cs="Times New Roman"/>
          <w:lang w:val="en-US"/>
        </w:rPr>
        <w:fldChar w:fldCharType="separate"/>
      </w:r>
      <w:r w:rsidRPr="009A00CF">
        <w:rPr>
          <w:rFonts w:ascii="Calibri" w:eastAsia="Calibri" w:hAnsi="Calibri" w:cs="Times New Roman"/>
          <w:noProof/>
          <w:lang w:val="en-US"/>
        </w:rPr>
        <w:t>(33)</w:t>
      </w:r>
      <w:r w:rsidRPr="009A00CF">
        <w:rPr>
          <w:rFonts w:ascii="Calibri" w:eastAsia="Calibri" w:hAnsi="Calibri" w:cs="Times New Roman"/>
          <w:lang w:val="en-US"/>
        </w:rPr>
        <w:fldChar w:fldCharType="end"/>
      </w:r>
      <w:r w:rsidRPr="009A00CF">
        <w:rPr>
          <w:rFonts w:ascii="Calibri" w:eastAsia="Calibri" w:hAnsi="Calibri" w:cs="Times New Roman"/>
          <w:lang w:val="en-US"/>
        </w:rPr>
        <w:t xml:space="preserve">. </w:t>
      </w:r>
      <w:r w:rsidRPr="009A00CF">
        <w:rPr>
          <w:rFonts w:ascii="Calibri" w:eastAsia="Calibri" w:hAnsi="Calibri" w:cs="Calibri"/>
        </w:rPr>
        <w:t xml:space="preserve">Many pharmaceutical transformation products retain a degree of potency following metabolism and breakdown and are vulnerable to further transformation in dynamic environmental settings. However, </w:t>
      </w:r>
      <w:proofErr w:type="gramStart"/>
      <w:r w:rsidRPr="009A00CF">
        <w:rPr>
          <w:rFonts w:ascii="Calibri" w:eastAsia="Calibri" w:hAnsi="Calibri" w:cs="Calibri"/>
        </w:rPr>
        <w:t>the majority of</w:t>
      </w:r>
      <w:proofErr w:type="gramEnd"/>
      <w:r w:rsidRPr="009A00CF">
        <w:rPr>
          <w:rFonts w:ascii="Calibri" w:eastAsia="Calibri" w:hAnsi="Calibri" w:cs="Calibri"/>
        </w:rPr>
        <w:t xml:space="preserve"> pharmaceutical transformation pathways in agro-environments and plants remain uncharacterised. </w:t>
      </w:r>
      <w:proofErr w:type="gramStart"/>
      <w:r w:rsidRPr="009A00CF">
        <w:rPr>
          <w:rFonts w:ascii="Calibri" w:eastAsia="Calibri" w:hAnsi="Calibri" w:cs="Calibri"/>
        </w:rPr>
        <w:t>In order to</w:t>
      </w:r>
      <w:proofErr w:type="gramEnd"/>
      <w:r w:rsidRPr="009A00CF">
        <w:rPr>
          <w:rFonts w:ascii="Calibri" w:eastAsia="Calibri" w:hAnsi="Calibri" w:cs="Calibri"/>
        </w:rPr>
        <w:t xml:space="preserve"> accurately assess the risk posed by pharmaceuticals in terrestrial systems and via food-chain exposure, further research examining the occurrence, potency and stability of transformation products is essential.</w:t>
      </w:r>
    </w:p>
    <w:p w14:paraId="0762CF58" w14:textId="77777777" w:rsidR="00405DD1" w:rsidRPr="009A00CF" w:rsidRDefault="00405DD1" w:rsidP="00405DD1">
      <w:pPr>
        <w:spacing w:after="0" w:line="360" w:lineRule="auto"/>
        <w:rPr>
          <w:rFonts w:ascii="Calibri" w:eastAsia="Calibri" w:hAnsi="Calibri" w:cs="Calibri"/>
        </w:rPr>
      </w:pPr>
    </w:p>
    <w:p w14:paraId="540BDBF0" w14:textId="5D0F571D" w:rsidR="00486E0A" w:rsidRDefault="00405DD1" w:rsidP="00405DD1">
      <w:pPr>
        <w:spacing w:after="0" w:line="360" w:lineRule="auto"/>
        <w:rPr>
          <w:rFonts w:ascii="Calibri" w:eastAsia="Calibri" w:hAnsi="Calibri" w:cs="Calibri"/>
        </w:rPr>
      </w:pPr>
      <w:r w:rsidRPr="009A00CF">
        <w:rPr>
          <w:rFonts w:ascii="Calibri" w:eastAsia="Calibri" w:hAnsi="Calibri" w:cs="Calibri"/>
        </w:rPr>
        <w:t>O</w:t>
      </w:r>
      <w:r w:rsidRPr="009A00CF">
        <w:rPr>
          <w:rFonts w:ascii="Calibri" w:eastAsia="Calibri" w:hAnsi="Calibri" w:cs="Calibri"/>
          <w:color w:val="000000"/>
        </w:rPr>
        <w:t xml:space="preserve">f the pharmaceutical compounds currently registered for use in the UK, only 3% have been prioritised and investigated with respect to the risk they pose to the environment </w:t>
      </w:r>
      <w:r w:rsidRPr="009A00CF">
        <w:rPr>
          <w:rFonts w:ascii="Calibri" w:eastAsia="Calibri" w:hAnsi="Calibri" w:cs="Calibri"/>
          <w:color w:val="000000"/>
        </w:rPr>
        <w:fldChar w:fldCharType="begin" w:fldLock="1"/>
      </w:r>
      <w:r w:rsidRPr="009A00CF">
        <w:rPr>
          <w:rFonts w:ascii="Calibri" w:eastAsia="Calibri" w:hAnsi="Calibri" w:cs="Calibri"/>
          <w:color w:val="000000"/>
        </w:rPr>
        <w:instrText>ADDIN CSL_CITATION {"citationItems":[{"id":"ITEM-1","itemData":{"DOI":"10.1080/10937404.2018.1465873","ISSN":"15216950","PMID":"29714645","abstract":"Pharmaceuticals are ubiquitous in the natural environment with concentrations expected to rise as human population increases. Environmental risk assessments are available for a small portion of pharmaceuticals in use, raising concerns over the potential risks posed by other drugs that have little or no data. With &gt;1900 active pharmaceutical ingredients in use, it would be a major task to test all of the compounds with little or no data. Desk-based prioritization studies provide a potential solution by identifying those substances that are likely to pose the greatest risk to the environment and which, therefore, need to be considered a priority for further study. The aim of this review was to (1) provide an overview of different prioritization exercises performed for pharmaceuticals in the environment and the results obtained; and (2) propose a new holistic risk-based prioritization framework for drugs in the environment. The suggested models to underpin this framework are discussed in terms of validity and applicability. The availability of data required to run the models was assessed and data gaps identified. The implementation of this framework may harmonize pharmaceutical prioritization efforts and ensure that, in the future, experimental resources are focused on molecules, endpoints, and environmental compartments that are biologically relevant.","author":[{"dropping-particle":"","family":"Burns","given":"Emily E.","non-dropping-particle":"","parse-names":false,"suffix":""},{"dropping-particle":"","family":"Carter","given":"Laura J.","non-dropping-particle":"","parse-names":false,"suffix":""},{"dropping-particle":"","family":"Snape","given":"Jason","non-dropping-particle":"","parse-names":false,"suffix":""},{"dropping-particle":"","family":"Thomas-Oates","given":"Jane","non-dropping-particle":"","parse-names":false,"suffix":""},{"dropping-particle":"","family":"Boxall","given":"Alistair B.A.","non-dropping-particle":"","parse-names":false,"suffix":""}],"container-title":"Journal of Toxicology and Environmental Health - Part B: Critical Reviews","id":"ITEM-1","issued":{"date-parts":[["2018"]]},"title":"Application of prioritization approaches to optimize environmental monitoring and testing of pharmaceuticals","type":"article"},"uris":["http://www.mendeley.com/documents/?uuid=45f82eaa-0e23-4b34-b8e0-5d7bde2e5522"]}],"mendeley":{"formattedCitation":"(74)","plainTextFormattedCitation":"(74)","previouslyFormattedCitation":"(74)"},"properties":{"noteIndex":0},"schema":"https://github.com/citation-style-language/schema/raw/master/csl-citation.json"}</w:instrText>
      </w:r>
      <w:r w:rsidRPr="009A00CF">
        <w:rPr>
          <w:rFonts w:ascii="Calibri" w:eastAsia="Calibri" w:hAnsi="Calibri" w:cs="Calibri"/>
          <w:color w:val="000000"/>
        </w:rPr>
        <w:fldChar w:fldCharType="separate"/>
      </w:r>
      <w:r w:rsidRPr="009A00CF">
        <w:rPr>
          <w:rFonts w:ascii="Calibri" w:eastAsia="Calibri" w:hAnsi="Calibri" w:cs="Calibri"/>
          <w:noProof/>
          <w:color w:val="000000"/>
        </w:rPr>
        <w:t>(74)</w:t>
      </w:r>
      <w:r w:rsidRPr="009A00CF">
        <w:rPr>
          <w:rFonts w:ascii="Calibri" w:eastAsia="Calibri" w:hAnsi="Calibri" w:cs="Calibri"/>
          <w:color w:val="000000"/>
        </w:rPr>
        <w:fldChar w:fldCharType="end"/>
      </w:r>
      <w:r w:rsidRPr="009A00CF">
        <w:rPr>
          <w:rFonts w:ascii="Calibri" w:eastAsia="Calibri" w:hAnsi="Calibri" w:cs="Calibri"/>
          <w:color w:val="000000"/>
        </w:rPr>
        <w:t xml:space="preserve">. </w:t>
      </w:r>
      <w:r w:rsidRPr="009A00CF">
        <w:rPr>
          <w:rFonts w:ascii="Calibri" w:eastAsia="Calibri" w:hAnsi="Calibri" w:cs="Calibri"/>
        </w:rPr>
        <w:t xml:space="preserve">In available literature, significant discrepancies between field observations and </w:t>
      </w:r>
      <w:proofErr w:type="gramStart"/>
      <w:r w:rsidRPr="009A00CF">
        <w:rPr>
          <w:rFonts w:ascii="Calibri" w:eastAsia="Calibri" w:hAnsi="Calibri" w:cs="Calibri"/>
        </w:rPr>
        <w:t>lab based</w:t>
      </w:r>
      <w:proofErr w:type="gramEnd"/>
      <w:r w:rsidRPr="009A00CF">
        <w:rPr>
          <w:rFonts w:ascii="Calibri" w:eastAsia="Calibri" w:hAnsi="Calibri" w:cs="Calibri"/>
        </w:rPr>
        <w:t xml:space="preserve"> experiments arise from </w:t>
      </w:r>
      <w:r w:rsidRPr="009A00CF">
        <w:rPr>
          <w:rFonts w:ascii="Calibri" w:eastAsia="Calibri" w:hAnsi="Calibri" w:cs="Calibri"/>
        </w:rPr>
        <w:lastRenderedPageBreak/>
        <w:t xml:space="preserve">experimental design that is not representative of environmentally relevant exposure scenarios. As such, understanding of pharmaceutical behaviour in terrestrial systems is not only limited by the availability of literature but also by discrepancies between laboratory experimental findings and field test data. Further studies are therefore required </w:t>
      </w:r>
      <w:proofErr w:type="gramStart"/>
      <w:r w:rsidRPr="009A00CF">
        <w:rPr>
          <w:rFonts w:ascii="Calibri" w:eastAsia="Calibri" w:hAnsi="Calibri" w:cs="Calibri"/>
        </w:rPr>
        <w:t>in order to</w:t>
      </w:r>
      <w:proofErr w:type="gramEnd"/>
      <w:r w:rsidRPr="009A00CF">
        <w:rPr>
          <w:rFonts w:ascii="Calibri" w:eastAsia="Calibri" w:hAnsi="Calibri" w:cs="Calibri"/>
        </w:rPr>
        <w:t xml:space="preserve"> accurately describe and understand the impacts of pharmaceutical exposure in terrestrial systems. </w:t>
      </w:r>
    </w:p>
    <w:p w14:paraId="308DD3E5" w14:textId="77777777" w:rsidR="00E8485E" w:rsidRPr="009A00CF" w:rsidRDefault="00E8485E" w:rsidP="00405DD1">
      <w:pPr>
        <w:spacing w:after="0" w:line="360" w:lineRule="auto"/>
        <w:rPr>
          <w:rFonts w:ascii="Calibri" w:eastAsia="Calibri" w:hAnsi="Calibri" w:cs="Calibri"/>
        </w:rPr>
      </w:pPr>
    </w:p>
    <w:p w14:paraId="6614943E" w14:textId="54261AB7" w:rsidR="00167207" w:rsidRDefault="00564B56" w:rsidP="00405DD1">
      <w:pPr>
        <w:spacing w:after="0" w:line="360" w:lineRule="auto"/>
        <w:rPr>
          <w:rFonts w:ascii="Calibri" w:eastAsia="Calibri" w:hAnsi="Calibri" w:cs="Calibri"/>
        </w:rPr>
      </w:pPr>
      <w:r>
        <w:rPr>
          <w:rFonts w:ascii="Calibri" w:eastAsia="Calibri" w:hAnsi="Calibri" w:cs="Calibri"/>
        </w:rPr>
        <w:t xml:space="preserve">This work aims to provide a better understanding of pharmaceutical uptake in plants. </w:t>
      </w:r>
      <w:proofErr w:type="gramStart"/>
      <w:r>
        <w:rPr>
          <w:rFonts w:ascii="Calibri" w:eastAsia="Calibri" w:hAnsi="Calibri" w:cs="Calibri"/>
        </w:rPr>
        <w:t>In order to</w:t>
      </w:r>
      <w:proofErr w:type="gramEnd"/>
      <w:r>
        <w:rPr>
          <w:rFonts w:ascii="Calibri" w:eastAsia="Calibri" w:hAnsi="Calibri" w:cs="Calibri"/>
        </w:rPr>
        <w:t xml:space="preserve"> accomplish this, </w:t>
      </w:r>
      <w:r w:rsidR="00405DD1" w:rsidRPr="009A00CF">
        <w:rPr>
          <w:rFonts w:ascii="Calibri" w:eastAsia="Calibri" w:hAnsi="Calibri" w:cs="Calibri"/>
        </w:rPr>
        <w:t>first, an approach for prioritisation of pharmaceutical compounds was used to determine predicted environmental concentrations of commonly prescribed pharmaceuticals</w:t>
      </w:r>
      <w:r w:rsidR="00C24AA4">
        <w:rPr>
          <w:rFonts w:ascii="Calibri" w:eastAsia="Calibri" w:hAnsi="Calibri" w:cs="Calibri"/>
        </w:rPr>
        <w:t xml:space="preserve"> in England</w:t>
      </w:r>
      <w:r w:rsidR="00405DD1" w:rsidRPr="009A00CF">
        <w:rPr>
          <w:rFonts w:ascii="Calibri" w:eastAsia="Calibri" w:hAnsi="Calibri" w:cs="Calibri"/>
        </w:rPr>
        <w:t xml:space="preserve">, based on the last 15 years of </w:t>
      </w:r>
      <w:r w:rsidR="00C24AA4">
        <w:rPr>
          <w:rFonts w:ascii="Calibri" w:eastAsia="Calibri" w:hAnsi="Calibri" w:cs="Calibri"/>
        </w:rPr>
        <w:t>NHS</w:t>
      </w:r>
      <w:r w:rsidR="00C24AA4" w:rsidRPr="009A00CF">
        <w:rPr>
          <w:rFonts w:ascii="Calibri" w:eastAsia="Calibri" w:hAnsi="Calibri" w:cs="Calibri"/>
        </w:rPr>
        <w:t xml:space="preserve"> </w:t>
      </w:r>
      <w:r w:rsidR="00405DD1" w:rsidRPr="009A00CF">
        <w:rPr>
          <w:rFonts w:ascii="Calibri" w:eastAsia="Calibri" w:hAnsi="Calibri" w:cs="Calibri"/>
        </w:rPr>
        <w:t>prescription data</w:t>
      </w:r>
      <w:r w:rsidR="00033C5E">
        <w:rPr>
          <w:rFonts w:ascii="Calibri" w:eastAsia="Calibri" w:hAnsi="Calibri" w:cs="Calibri"/>
        </w:rPr>
        <w:t xml:space="preserve"> (chapter 2)</w:t>
      </w:r>
      <w:r w:rsidR="00405DD1" w:rsidRPr="009A00CF">
        <w:rPr>
          <w:rFonts w:ascii="Calibri" w:eastAsia="Calibri" w:hAnsi="Calibri" w:cs="Calibri"/>
        </w:rPr>
        <w:t xml:space="preserve">. </w:t>
      </w:r>
      <w:r w:rsidR="00D65B77">
        <w:rPr>
          <w:rFonts w:ascii="Calibri" w:eastAsia="Calibri" w:hAnsi="Calibri" w:cs="Calibri"/>
        </w:rPr>
        <w:t>Having identified priority compounds for further investigation</w:t>
      </w:r>
      <w:r w:rsidR="00405DD1" w:rsidRPr="009A00CF">
        <w:rPr>
          <w:rFonts w:ascii="Calibri" w:eastAsia="Calibri" w:hAnsi="Calibri" w:cs="Calibri"/>
        </w:rPr>
        <w:t>, a Single Cell Mass-Spectrometry (SCMS) technique was established and applied to investigate the uptake and accumulation of priority pharmaceutical compounds in single plant cells</w:t>
      </w:r>
      <w:r w:rsidR="00A96E5F">
        <w:rPr>
          <w:rFonts w:ascii="Calibri" w:eastAsia="Calibri" w:hAnsi="Calibri" w:cs="Calibri"/>
        </w:rPr>
        <w:t xml:space="preserve"> (chapter 3)</w:t>
      </w:r>
      <w:r w:rsidR="00405DD1" w:rsidRPr="009A00CF">
        <w:rPr>
          <w:rFonts w:ascii="Calibri" w:eastAsia="Calibri" w:hAnsi="Calibri" w:cs="Calibri"/>
        </w:rPr>
        <w:t xml:space="preserve">. </w:t>
      </w:r>
      <w:r w:rsidR="00996476">
        <w:rPr>
          <w:rFonts w:ascii="Calibri" w:eastAsia="Calibri" w:hAnsi="Calibri" w:cs="Calibri"/>
        </w:rPr>
        <w:t xml:space="preserve">The SCMS method presented in chapter </w:t>
      </w:r>
      <w:r w:rsidR="00C6433C">
        <w:rPr>
          <w:rFonts w:ascii="Calibri" w:eastAsia="Calibri" w:hAnsi="Calibri" w:cs="Calibri"/>
        </w:rPr>
        <w:t>3</w:t>
      </w:r>
      <w:r w:rsidR="00996476">
        <w:rPr>
          <w:rFonts w:ascii="Calibri" w:eastAsia="Calibri" w:hAnsi="Calibri" w:cs="Calibri"/>
        </w:rPr>
        <w:t xml:space="preserve"> was then optimised and extended to provide a comprehensive analysis of the method</w:t>
      </w:r>
      <w:r w:rsidR="00F95BF6">
        <w:rPr>
          <w:rFonts w:ascii="Calibri" w:eastAsia="Calibri" w:hAnsi="Calibri" w:cs="Calibri"/>
        </w:rPr>
        <w:t xml:space="preserve"> (chapter 4)</w:t>
      </w:r>
      <w:r w:rsidR="009D5C26">
        <w:rPr>
          <w:rFonts w:ascii="Calibri" w:eastAsia="Calibri" w:hAnsi="Calibri" w:cs="Calibri"/>
        </w:rPr>
        <w:t>. This</w:t>
      </w:r>
      <w:r w:rsidR="006F5628">
        <w:rPr>
          <w:rFonts w:ascii="Calibri" w:eastAsia="Calibri" w:hAnsi="Calibri" w:cs="Calibri"/>
        </w:rPr>
        <w:t xml:space="preserve"> chapter demonstrates </w:t>
      </w:r>
      <w:r w:rsidR="009D5C26">
        <w:rPr>
          <w:rFonts w:ascii="Calibri" w:eastAsia="Calibri" w:hAnsi="Calibri" w:cs="Calibri"/>
        </w:rPr>
        <w:t>the</w:t>
      </w:r>
      <w:r w:rsidR="00C6433C">
        <w:rPr>
          <w:rFonts w:ascii="Calibri" w:eastAsia="Calibri" w:hAnsi="Calibri" w:cs="Calibri"/>
        </w:rPr>
        <w:t xml:space="preserve"> </w:t>
      </w:r>
      <w:r w:rsidR="006F5628">
        <w:rPr>
          <w:rFonts w:ascii="Calibri" w:eastAsia="Calibri" w:hAnsi="Calibri" w:cs="Calibri"/>
        </w:rPr>
        <w:t>suitability</w:t>
      </w:r>
      <w:r w:rsidR="00C6433C">
        <w:rPr>
          <w:rFonts w:ascii="Calibri" w:eastAsia="Calibri" w:hAnsi="Calibri" w:cs="Calibri"/>
        </w:rPr>
        <w:t xml:space="preserve"> </w:t>
      </w:r>
      <w:r w:rsidR="009D5C26">
        <w:rPr>
          <w:rFonts w:ascii="Calibri" w:eastAsia="Calibri" w:hAnsi="Calibri" w:cs="Calibri"/>
        </w:rPr>
        <w:t xml:space="preserve">of the </w:t>
      </w:r>
      <w:r w:rsidR="006F5628">
        <w:rPr>
          <w:rFonts w:ascii="Calibri" w:eastAsia="Calibri" w:hAnsi="Calibri" w:cs="Calibri"/>
        </w:rPr>
        <w:t xml:space="preserve">SCMS </w:t>
      </w:r>
      <w:r w:rsidR="009D5C26">
        <w:rPr>
          <w:rFonts w:ascii="Calibri" w:eastAsia="Calibri" w:hAnsi="Calibri" w:cs="Calibri"/>
        </w:rPr>
        <w:t xml:space="preserve">method </w:t>
      </w:r>
      <w:r w:rsidR="006F5628">
        <w:rPr>
          <w:rFonts w:ascii="Calibri" w:eastAsia="Calibri" w:hAnsi="Calibri" w:cs="Calibri"/>
        </w:rPr>
        <w:t xml:space="preserve">for investigating plant uptake of a range of pharmaceuticals, with diverse chemical properties and modes of action, through analysis of single cell contents from plants exposed to </w:t>
      </w:r>
      <w:r w:rsidR="00FA36F4">
        <w:rPr>
          <w:rFonts w:ascii="Calibri" w:eastAsia="Calibri" w:hAnsi="Calibri" w:cs="Calibri"/>
        </w:rPr>
        <w:t xml:space="preserve">antibiotic compounds from </w:t>
      </w:r>
      <w:r w:rsidR="00F95BF6">
        <w:rPr>
          <w:rFonts w:ascii="Calibri" w:eastAsia="Calibri" w:hAnsi="Calibri" w:cs="Calibri"/>
        </w:rPr>
        <w:t>different</w:t>
      </w:r>
      <w:r w:rsidR="006F5628">
        <w:rPr>
          <w:rFonts w:ascii="Calibri" w:eastAsia="Calibri" w:hAnsi="Calibri" w:cs="Calibri"/>
        </w:rPr>
        <w:t xml:space="preserve"> classes</w:t>
      </w:r>
      <w:r w:rsidR="0074680F">
        <w:rPr>
          <w:rFonts w:ascii="Calibri" w:eastAsia="Calibri" w:hAnsi="Calibri" w:cs="Calibri"/>
        </w:rPr>
        <w:t>.</w:t>
      </w:r>
    </w:p>
    <w:p w14:paraId="4F671EF2" w14:textId="77777777" w:rsidR="00167207" w:rsidRDefault="00167207" w:rsidP="00405DD1">
      <w:pPr>
        <w:spacing w:after="0" w:line="360" w:lineRule="auto"/>
        <w:rPr>
          <w:rFonts w:ascii="Calibri" w:eastAsia="Calibri" w:hAnsi="Calibri" w:cs="Calibri"/>
        </w:rPr>
      </w:pPr>
    </w:p>
    <w:p w14:paraId="54C7E228" w14:textId="54DBC50E" w:rsidR="00405DD1" w:rsidRPr="009A00CF" w:rsidRDefault="00405DD1" w:rsidP="00405DD1">
      <w:pPr>
        <w:spacing w:after="0" w:line="360" w:lineRule="auto"/>
        <w:rPr>
          <w:rFonts w:ascii="Calibri" w:eastAsia="Calibri" w:hAnsi="Calibri" w:cs="Calibri"/>
        </w:rPr>
      </w:pPr>
      <w:r w:rsidRPr="009A00CF">
        <w:rPr>
          <w:rFonts w:ascii="Calibri" w:eastAsia="Calibri" w:hAnsi="Calibri" w:cs="Calibri"/>
        </w:rPr>
        <w:t>Th</w:t>
      </w:r>
      <w:r w:rsidR="00E8485E">
        <w:rPr>
          <w:rFonts w:ascii="Calibri" w:eastAsia="Calibri" w:hAnsi="Calibri" w:cs="Calibri"/>
        </w:rPr>
        <w:t>e</w:t>
      </w:r>
      <w:r w:rsidRPr="009A00CF">
        <w:rPr>
          <w:rFonts w:ascii="Calibri" w:eastAsia="Calibri" w:hAnsi="Calibri" w:cs="Calibri"/>
        </w:rPr>
        <w:t xml:space="preserve"> </w:t>
      </w:r>
      <w:r w:rsidR="005F1FCB">
        <w:rPr>
          <w:rFonts w:ascii="Calibri" w:eastAsia="Calibri" w:hAnsi="Calibri" w:cs="Calibri"/>
        </w:rPr>
        <w:t xml:space="preserve">SCMS </w:t>
      </w:r>
      <w:r w:rsidRPr="009A00CF">
        <w:rPr>
          <w:rFonts w:ascii="Calibri" w:eastAsia="Calibri" w:hAnsi="Calibri" w:cs="Calibri"/>
        </w:rPr>
        <w:t xml:space="preserve">work </w:t>
      </w:r>
      <w:r w:rsidR="00F5378B">
        <w:rPr>
          <w:rFonts w:ascii="Calibri" w:eastAsia="Calibri" w:hAnsi="Calibri" w:cs="Calibri"/>
        </w:rPr>
        <w:t xml:space="preserve">aims </w:t>
      </w:r>
      <w:r w:rsidRPr="009A00CF">
        <w:rPr>
          <w:rFonts w:ascii="Calibri" w:eastAsia="Calibri" w:hAnsi="Calibri" w:cs="Calibri"/>
        </w:rPr>
        <w:t xml:space="preserve">to reveal the capacity for accumulation of pharmaceutical xenobiotics in the contents of single cells, both in parent form and as transformation products. Detection of xenobiotics in single plants cells can reveal distribution within plants as well as mechanisms of uptake and translocation. Identification of transformation products in plants could </w:t>
      </w:r>
      <w:r w:rsidR="005F1FCB">
        <w:rPr>
          <w:rFonts w:ascii="Calibri" w:eastAsia="Calibri" w:hAnsi="Calibri" w:cs="Calibri"/>
        </w:rPr>
        <w:t xml:space="preserve">also </w:t>
      </w:r>
      <w:r w:rsidRPr="009A00CF">
        <w:rPr>
          <w:rFonts w:ascii="Calibri" w:eastAsia="Calibri" w:hAnsi="Calibri" w:cs="Calibri"/>
        </w:rPr>
        <w:t>help describe the ultimate chemical fate of pharmaceuticals following uptake in plants, and thus, more accurately describe likely exposure scenarios to humans and other organisms via the food chain. Identification of transformation products in single cells could also help elucidate the pathways facilitating detoxification and transformation of pharmaceuticals following plant uptake, which could provide useful insight</w:t>
      </w:r>
      <w:r w:rsidR="00A275B4">
        <w:rPr>
          <w:rFonts w:ascii="Calibri" w:eastAsia="Calibri" w:hAnsi="Calibri" w:cs="Calibri"/>
        </w:rPr>
        <w:t>s</w:t>
      </w:r>
      <w:r w:rsidRPr="009A00CF">
        <w:rPr>
          <w:rFonts w:ascii="Calibri" w:eastAsia="Calibri" w:hAnsi="Calibri" w:cs="Calibri"/>
        </w:rPr>
        <w:t xml:space="preserve"> for prediction of xenobiotic transformation, and thus food chain exposure, for other pharmaceutical compounds and in other crop species.</w:t>
      </w:r>
    </w:p>
    <w:p w14:paraId="5398F362" w14:textId="2DBDE127" w:rsidR="00237B5F" w:rsidRPr="009A00CF" w:rsidRDefault="00237B5F" w:rsidP="00237B5F">
      <w:pPr>
        <w:rPr>
          <w:sz w:val="28"/>
          <w:szCs w:val="28"/>
        </w:rPr>
      </w:pPr>
    </w:p>
    <w:p w14:paraId="687353E1" w14:textId="2B65E037" w:rsidR="00237B5F" w:rsidRPr="009A00CF" w:rsidRDefault="00237B5F" w:rsidP="00237B5F">
      <w:pPr>
        <w:rPr>
          <w:sz w:val="28"/>
          <w:szCs w:val="28"/>
        </w:rPr>
      </w:pPr>
    </w:p>
    <w:p w14:paraId="7E577305" w14:textId="7BE48D3C" w:rsidR="00237B5F" w:rsidRPr="009A00CF" w:rsidRDefault="00237B5F" w:rsidP="00237B5F">
      <w:pPr>
        <w:rPr>
          <w:sz w:val="28"/>
          <w:szCs w:val="28"/>
        </w:rPr>
      </w:pPr>
    </w:p>
    <w:p w14:paraId="4B45BC2D" w14:textId="4D50EADB" w:rsidR="00237B5F" w:rsidRPr="009A00CF" w:rsidRDefault="00237B5F" w:rsidP="002F770C">
      <w:pPr>
        <w:rPr>
          <w:sz w:val="28"/>
          <w:szCs w:val="28"/>
        </w:rPr>
      </w:pPr>
    </w:p>
    <w:p w14:paraId="7566BD98" w14:textId="07610DEA" w:rsidR="00CB4C45" w:rsidRPr="009A00CF" w:rsidRDefault="00CB4C45" w:rsidP="006835B8">
      <w:pPr>
        <w:pStyle w:val="Heading1"/>
        <w:rPr>
          <w:rFonts w:eastAsia="Times New Roman"/>
        </w:rPr>
      </w:pPr>
      <w:bookmarkStart w:id="7" w:name="_Toc68085907"/>
      <w:r w:rsidRPr="009A00CF">
        <w:rPr>
          <w:rFonts w:eastAsia="Times New Roman"/>
        </w:rPr>
        <w:lastRenderedPageBreak/>
        <w:t>Chapter 2: Predicting environmental concentrations of antiepileptic compounds</w:t>
      </w:r>
      <w:bookmarkEnd w:id="7"/>
    </w:p>
    <w:p w14:paraId="7F3F9BFB" w14:textId="03963B88" w:rsidR="00CB4C45" w:rsidRPr="009A00CF" w:rsidRDefault="006835B8" w:rsidP="00FF002F">
      <w:pPr>
        <w:pStyle w:val="Heading2"/>
      </w:pPr>
      <w:bookmarkStart w:id="8" w:name="_Toc68085908"/>
      <w:r>
        <w:t xml:space="preserve">2.1 </w:t>
      </w:r>
      <w:r w:rsidR="00CB4C45" w:rsidRPr="009A00CF">
        <w:t>Introduction</w:t>
      </w:r>
      <w:bookmarkEnd w:id="8"/>
    </w:p>
    <w:p w14:paraId="24904BF5" w14:textId="1ABB27AD" w:rsidR="003F33E6" w:rsidRPr="009A00CF" w:rsidRDefault="003F33E6" w:rsidP="003F33E6">
      <w:pPr>
        <w:spacing w:line="360" w:lineRule="auto"/>
      </w:pPr>
      <w:bookmarkStart w:id="9" w:name="_Hlk59568667"/>
      <w:r w:rsidRPr="009A00CF">
        <w:t xml:space="preserve">Epilepsy is a common neurological disease that affects approximately 50 million people across the globe, accounting for 0.5% of the world’s disease burden </w:t>
      </w:r>
      <w:r w:rsidRPr="009A00CF">
        <w:fldChar w:fldCharType="begin" w:fldLock="1"/>
      </w:r>
      <w:r w:rsidR="001A1378">
        <w:instrText>ADDIN CSL_CITATION {"citationItems":[{"id":"ITEM-1","itemData":{"URL":"https://www.who.int/news-room/fact-sheets/detail/epilepsy","abstract":"Epilepsy is a chronic noncommunicable disease of the brain that affects people of all ages. Around 50 million people worldwide have epilepsy, making it one of the most common neurological diseases globally. Nearly 80% of people with epilepsy live in low- and middle-income countries. It is estimated that up to 70% of people living with epilepsy could live seizure- free if properly diagnosed and treated. The risk of premature death in people with epilepsy is up to three times higher than for the general population. Three quarters of people with epilepsy living in low-income countries do not get the treatment they need. In many parts of the world, people with epilepsy and their families suffer from stigma and discrimination.","accessed":{"date-parts":[["2020","10","21"]]},"author":[{"dropping-particle":"","family":"WHO","given":"","non-dropping-particle":"","parse-names":false,"suffix":""}],"container-title":"World Health Organisation","id":"ITEM-1","issued":{"date-parts":[["2019"]]},"title":"Epilepsy: Key Facts","type":"webpage"},"uris":["http://www.mendeley.com/documents/?uuid=c3d1de83-00eb-4612-bb0a-5b1389908b95"]}],"mendeley":{"formattedCitation":"(75)","plainTextFormattedCitation":"(75)","previouslyFormattedCitation":"(75)"},"properties":{"noteIndex":0},"schema":"https://github.com/citation-style-language/schema/raw/master/csl-citation.json"}</w:instrText>
      </w:r>
      <w:r w:rsidRPr="009A00CF">
        <w:fldChar w:fldCharType="separate"/>
      </w:r>
      <w:r w:rsidR="002F7BD6" w:rsidRPr="009A00CF">
        <w:rPr>
          <w:noProof/>
        </w:rPr>
        <w:t>(75)</w:t>
      </w:r>
      <w:r w:rsidRPr="009A00CF">
        <w:fldChar w:fldCharType="end"/>
      </w:r>
      <w:r w:rsidRPr="009A00CF">
        <w:t xml:space="preserve">. For approximately 70% of those living with epilepsy, the correct medication could eliminate seizures and other symptoms associated with the disease when taken long term </w:t>
      </w:r>
      <w:r w:rsidRPr="009A00CF">
        <w:fldChar w:fldCharType="begin" w:fldLock="1"/>
      </w:r>
      <w:r w:rsidR="001A1378">
        <w:instrText>ADDIN CSL_CITATION {"citationItems":[{"id":"ITEM-1","itemData":{"URL":"https://www.who.int/news-room/fact-sheets/detail/epilepsy","abstract":"Epilepsy is a chronic noncommunicable disease of the brain that affects people of all ages. Around 50 million people worldwide have epilepsy, making it one of the most common neurological diseases globally. Nearly 80% of people with epilepsy live in low- and middle-income countries. It is estimated that up to 70% of people living with epilepsy could live seizure- free if properly diagnosed and treated. The risk of premature death in people with epilepsy is up to three times higher than for the general population. Three quarters of people with epilepsy living in low-income countries do not get the treatment they need. In many parts of the world, people with epilepsy and their families suffer from stigma and discrimination.","accessed":{"date-parts":[["2020","10","21"]]},"author":[{"dropping-particle":"","family":"WHO","given":"","non-dropping-particle":"","parse-names":false,"suffix":""}],"container-title":"World Health Organisation","id":"ITEM-1","issued":{"date-parts":[["2019"]]},"title":"Epilepsy: Key Facts","type":"webpage"},"uris":["http://www.mendeley.com/documents/?uuid=c3d1de83-00eb-4612-bb0a-5b1389908b95"]}],"mendeley":{"formattedCitation":"(75)","plainTextFormattedCitation":"(75)","previouslyFormattedCitation":"(75)"},"properties":{"noteIndex":0},"schema":"https://github.com/citation-style-language/schema/raw/master/csl-citation.json"}</w:instrText>
      </w:r>
      <w:r w:rsidRPr="009A00CF">
        <w:fldChar w:fldCharType="separate"/>
      </w:r>
      <w:r w:rsidR="002F7BD6" w:rsidRPr="009A00CF">
        <w:rPr>
          <w:noProof/>
        </w:rPr>
        <w:t>(75)</w:t>
      </w:r>
      <w:r w:rsidRPr="009A00CF">
        <w:fldChar w:fldCharType="end"/>
      </w:r>
      <w:r w:rsidRPr="009A00CF">
        <w:t xml:space="preserve">. New and existing antiepileptic medications are therefore continually being developed and assessed </w:t>
      </w:r>
      <w:proofErr w:type="gramStart"/>
      <w:r w:rsidRPr="009A00CF">
        <w:t>in order to</w:t>
      </w:r>
      <w:proofErr w:type="gramEnd"/>
      <w:r w:rsidRPr="009A00CF">
        <w:t xml:space="preserve"> optimise treatment plans and improve patient outcomes. Currently, 33 antiepileptic compounds are available on prescription in the </w:t>
      </w:r>
      <w:r w:rsidR="00C24AA4">
        <w:t>England</w:t>
      </w:r>
      <w:r w:rsidRPr="009A00CF">
        <w:t xml:space="preserve">, and due to diversity in their modes of action, several have also been proven effective in the treatment of other conditions, including neuropathic pain, fibromyalgia and psychiatric disorders </w:t>
      </w:r>
      <w:r w:rsidRPr="009A00CF">
        <w:fldChar w:fldCharType="begin" w:fldLock="1"/>
      </w:r>
      <w:r w:rsidR="001A1378">
        <w:instrText>ADDIN CSL_CITATION {"citationItems":[{"id":"ITEM-1","itemData":{"DOI":"10.1111/j.1535-7511.2005.00056.x","abstract":" Antiepileptic drugs are important psychotropic agents that are commonly used to treat psychiatric disorders. The behavioral effects of antiepileptic drugs may differ between epilepsy and psychiatric patient populations. Randomized, double-blind, controlled data on the psychotropic efficacy of antiepileptic drugs are limited mainly to bipolar disorder. ","author":[{"dropping-particle":"","family":"Nadkarni","given":"Siddhartha","non-dropping-particle":"","parse-names":false,"suffix":""},{"dropping-particle":"","family":"Devinsky","given":"Orrin","non-dropping-particle":"","parse-names":false,"suffix":""}],"container-title":"Epilepsy Currents","id":"ITEM-1","issue":"5","issued":{"date-parts":[["2005"]]},"note":"PMID: 16175217","page":"176-181","title":"Psychotropic Effects of Antiepileptic Drugs","type":"article-journal","volume":"5"},"uris":["http://www.mendeley.com/documents/?uuid=897b5c6e-083d-40a0-98db-e5b00b52de93"]},{"id":"ITEM-2","itemData":{"DOI":"10.1002/14651858.CD010567.pub2","ISSN":"1469493X","PMID":"24217986","abstract":"Background: Antiepileptic drugs have been used for treating different types of neuropathic pain, and sometimes fibromyalgia. Our understanding of quality standards in chronic pain trials has improved to include new sources of potential bias. Individual Cochrane reviews using these new standards have assessed individual antiepileptic drugs. An early review from this group, originally published in 1998, was titled 'Anticonvulsants for acute and chronic pain'. This overview now covers the neuropathic pain aspect of that original review, which was withdrawn in 2009. Objectives: To provide an overview of the relative analgesic efficacy of antiepileptic drugs that have been compared with placebo in neuropathic pain and fibromyalgia, and to report on adverse events associated with their use. Methods: We included reviews published in theCochrane Database of Systematic Reviews up to August 2013 (Issue 7). We extracted information from each review on measures of efficacy and harm, and methodological details concerning the number of participants, the duration of studies, and the imputation methods used, in order to judge potential biases in available data. We analysed efficacy data for each painful condition in three tiers, according to outcome and freedom from known sources of bias. The first tier met current best standards - at least 50% pain intensity reduction over baseline (or its equivalent), without the use of last observation carried forward (LOCF) for dropouts, an intention-to-treat (ITT) analysis, in parallel group studies with at least 200 participants lasting eight weeks or more. The second tier used data from at least 200 participants where one or more of the above conditions were not met. The third tier of evidence related to data from fewer than 200 participants, or with several important methodological problems that limited interpretation. Main results: No studies reported top tier results. For gabapentin and pregabalin only we found reasonably good second tier evidence for efficacy in painful diabetic neuropathy and postherpetic neuralgia. In addition, for pregabalin, we found evidence of efficacy in central neuropathic pain and fibromyalgia. Point estimates of numbers needed to treat for an additional beneficial effect (NNTs) were in the range of 4 to 10 for the important outcome of pain intensity reduction over baseline of 50% or more. For other antiepileptic drugs there was no evidence (clonazepam, phenytoin), so little evidence that no sensibl…","author":[{"dropping-particle":"","family":"Wiffen","given":"Philip J.","non-dropping-particle":"","parse-names":false,"suffix":""},{"dropping-particle":"","family":"Derry","given":"Sheena","non-dropping-particle":"","parse-names":false,"suffix":""},{"dropping-particle":"","family":"Moore","given":"R. Andrew","non-dropping-particle":"","parse-names":false,"suffix":""},{"dropping-particle":"","family":"Aldington","given":"Dominic","non-dropping-particle":"","parse-names":false,"suffix":""},{"dropping-particle":"","family":"Cole","given":"Peter","non-dropping-particle":"","parse-names":false,"suffix":""},{"dropping-particle":"","family":"Rice","given":"Andrew S.C.","non-dropping-particle":"","parse-names":false,"suffix":""},{"dropping-particle":"","family":"Lunn","given":"Michael P.T.","non-dropping-particle":"","parse-names":false,"suffix":""},{"dropping-particle":"","family":"Hamunen","given":"Katri","non-dropping-particle":"","parse-names":false,"suffix":""},{"dropping-particle":"","family":"Haanpaa","given":"Maija","non-dropping-particle":"","parse-names":false,"suffix":""},{"dropping-particle":"","family":"Kalso","given":"Eija A.","non-dropping-particle":"","parse-names":false,"suffix":""}],"container-title":"Cochrane Database of Systematic Reviews","id":"ITEM-2","issued":{"date-parts":[["2013"]]},"title":"Antiepileptic drugs for neuropathic pain and fibromyalgia - an overview of Cochrane reviews","type":"article"},"uris":["http://www.mendeley.com/documents/?uuid=c78fa927-d132-412d-93b4-b36c974951db"]}],"mendeley":{"formattedCitation":"(76,77)","plainTextFormattedCitation":"(76,77)","previouslyFormattedCitation":"(76,77)"},"properties":{"noteIndex":0},"schema":"https://github.com/citation-style-language/schema/raw/master/csl-citation.json"}</w:instrText>
      </w:r>
      <w:r w:rsidRPr="009A00CF">
        <w:fldChar w:fldCharType="separate"/>
      </w:r>
      <w:r w:rsidR="002F7BD6" w:rsidRPr="009A00CF">
        <w:rPr>
          <w:noProof/>
        </w:rPr>
        <w:t>(76,77)</w:t>
      </w:r>
      <w:r w:rsidRPr="009A00CF">
        <w:fldChar w:fldCharType="end"/>
      </w:r>
      <w:r w:rsidRPr="009A00CF">
        <w:t xml:space="preserve">. With diversification in use, improvements in diagnosis and sometimes lifelong treatment requirements, the environmental footprint associated with antiepileptic consumption is an increasingly relevant area of emerging research </w:t>
      </w:r>
      <w:r w:rsidRPr="009A00CF">
        <w:fldChar w:fldCharType="begin" w:fldLock="1"/>
      </w:r>
      <w:r w:rsidR="001A1378">
        <w:instrText>ADDIN CSL_CITATION {"citationItems":[{"id":"ITEM-1","itemData":{"DOI":"https://doi.org/10.1016/j.seizure.2012.04.014","ISSN":"1059-1311","abstract":"Purpose To describe changes in utilisation of antiepileptic drugs (AED) by people with epilepsy in the United Kingdom during 1993–2008. Methods Cohort study of 63,586 participants with epilepsy and prescribed AEDs from 434 UK family practices. Prescriptions for different AEDs and AED combinations were evaluated by calendar year, gender and age group. Results Total follow-up was 361,207 person-years, with 282,080 person-years treated with AEDs and 79,126 person-years untreated. AED monotherapy accounted for 72.6% of treated person years of follow-up. Carbamazepine and valproates were among the most commonly used medications throughout 1993–2008. Phenytoin accounted for 39.5% of treated person-years in 1993 declining to 18.3% by 2008. Use of barbiturates declined from 14.3% in 1993 to 6.0% in 2008. In contrast between 1993 and 2008 there were substantial increases in the use of lamotrigine (2.0% to 17.0%) and to a lesser extent levetiracetam (0% to 8.6%). Newer AEDs were more frequently prescribed to younger participants, especially women aged 15–44 years, while older adults were more likely to be prescribed longer established AEDs. In 1993, 201 different AED combinations were prescribed, increasing to 500 different combinations in 2008. Combinations of sodium valproate and carbamazepine were frequent throughout, while sodium valproate and lamotrigine was frequent in 2008. Conclusions Utilisation of newer AEDs in UK primary care has increased between 1993 and 2008 with increasing use of diverse combinations of AEDs. The data quantify exposure to AEDs relevant to planning analytical pharmaco-epidemiological studies, as well as providing information to inform prescribing policies.","author":[{"dropping-particle":"","family":"Nicholas","given":"Jennifer M","non-dropping-particle":"","parse-names":false,"suffix":""},{"dropping-particle":"","family":"Ridsdale","given":"Leone","non-dropping-particle":"","parse-names":false,"suffix":""},{"dropping-particle":"","family":"Richardson","given":"Mark P","non-dropping-particle":"","parse-names":false,"suffix":""},{"dropping-particle":"","family":"Ashworth","given":"Mark","non-dropping-particle":"","parse-names":false,"suffix":""},{"dropping-particle":"","family":"Gulliford","given":"Martin C","non-dropping-particle":"","parse-names":false,"suffix":""}],"container-title":"Seizure","id":"ITEM-1","issue":"6","issued":{"date-parts":[["2012"]]},"page":"466-470","title":"Trends in antiepileptic drug utilisation in UK primary care 1993–2008: Cohort study using the General Practice Research Database","type":"article-journal","volume":"21"},"uris":["http://www.mendeley.com/documents/?uuid=979789a3-ba1d-4aa9-a38e-55a84bb41734"]}],"mendeley":{"formattedCitation":"(78)","plainTextFormattedCitation":"(78)","previouslyFormattedCitation":"(78)"},"properties":{"noteIndex":0},"schema":"https://github.com/citation-style-language/schema/raw/master/csl-citation.json"}</w:instrText>
      </w:r>
      <w:r w:rsidRPr="009A00CF">
        <w:fldChar w:fldCharType="separate"/>
      </w:r>
      <w:r w:rsidR="002F7BD6" w:rsidRPr="009A00CF">
        <w:rPr>
          <w:noProof/>
        </w:rPr>
        <w:t>(78)</w:t>
      </w:r>
      <w:r w:rsidRPr="009A00CF">
        <w:fldChar w:fldCharType="end"/>
      </w:r>
      <w:r w:rsidRPr="009A00CF">
        <w:t xml:space="preserve">. </w:t>
      </w:r>
    </w:p>
    <w:p w14:paraId="4EBECC19" w14:textId="7A020B87" w:rsidR="003F33E6" w:rsidRPr="009A00CF" w:rsidRDefault="003F33E6" w:rsidP="003F33E6">
      <w:pPr>
        <w:spacing w:line="360" w:lineRule="auto"/>
      </w:pPr>
      <w:r w:rsidRPr="009A00CF">
        <w:t xml:space="preserve">With varying degrees of human metabolism and inefficient removal by WWTPs consistent and residual concentrations of unchanged antiepileptic compounds and their transformation products will remain in treated wastewater, even when WWTP removal efficiencies are high </w:t>
      </w:r>
      <w:r w:rsidRPr="009A00CF">
        <w:fldChar w:fldCharType="begin" w:fldLock="1"/>
      </w:r>
      <w:r w:rsidR="001A1378">
        <w:instrText>ADDIN CSL_CITATION {"citationItems":[{"id":"ITEM-1","itemData":{"DOI":"https://doi.org/10.1016/j.scitotenv.2013.05.034","ISSN":"0048-9697","abstract":"Many organic micropollutants present in wastewater, such as pharmaceuticals and pesticides, are poorly removed in conventional wastewater treatment plants (WWTPs). To reduce the release of these substances into the aquatic environment, advanced wastewater treatments are necessary. In this context, two large-scale pilot advanced treatments were tested in parallel over more than one year at the municipal WWTP of Lausanne, Switzerland. The treatments were: i) oxidation by ozone followed by sand filtration (SF) and ii) powdered activated carbon (PAC) adsorption followed by either ultrafiltration (UF) or sand filtration. More than 70 potentially problematic substances (pharmaceuticals, pesticides, endocrine disruptors, drug metabolites and other common chemicals) were regularly measured at different stages of treatment. Additionally, several ecotoxicological tests such as the Yeast Estrogen Screen, a combined algae bioassay and a fish early life stage test were performed to evaluate effluent toxicity. Both treatments significantly improved the effluent quality. Micropollutants were removed on average over 80% compared with raw wastewater, with an average ozone dose of 5.7mgO3l−1 or a PAC dose between 10 and 20mgl−1. Depending on the chemical properties of the substances (presence of electron-rich moieties, charge and hydrophobicity), either ozone or PAC performed better. Both advanced treatments led to a clear reduction in toxicity of the effluents, with PAC-UF performing slightly better overall. As both treatments had, on average, relatively similar efficiency, further criteria relevant to their implementation were considered, including local constraints (e.g., safety, sludge disposal, disinfection), operational feasibility and cost. For sensitive receiving waters (drinking water resources or recreational waters), the PAC-UF treatment, despite its current higher cost, was considered to be the most suitable option, enabling good removal of most micropollutants and macropollutants without forming problematic by-products, the strongest decrease in toxicity and a total disinfection of the effluent.","author":[{"dropping-particle":"","family":"Margot","given":"Jonas","non-dropping-particle":"","parse-names":false,"suffix":""},{"dropping-particle":"","family":"Kienle","given":"Cornelia","non-dropping-particle":"","parse-names":false,"suffix":""},{"dropping-particle":"","family":"Magnet","given":"Anoÿs","non-dropping-particle":"","parse-names":false,"suffix":""},{"dropping-particle":"","family":"Weil","given":"Mirco","non-dropping-particle":"","parse-names":false,"suffix":""},{"dropping-particle":"","family":"Rossi","given":"Luca","non-dropping-particle":"","parse-names":false,"suffix":""},{"dropping-particle":"","family":"Alencastro","given":"Luiz Felippe","non-dropping-particle":"de","parse-names":false,"suffix":""},{"dropping-particle":"","family":"Abegglen","given":"Christian","non-dropping-particle":"","parse-names":false,"suffix":""},{"dropping-particle":"","family":"Thonney","given":"Denis","non-dropping-particle":"","parse-names":false,"suffix":""},{"dropping-particle":"","family":"Chèvre","given":"Nathalie","non-dropping-particle":"","parse-names":false,"suffix":""},{"dropping-particle":"","family":"Schärer","given":"Michael","non-dropping-particle":"","parse-names":false,"suffix":""},{"dropping-particle":"","family":"Barry","given":"D A","non-dropping-particle":"","parse-names":false,"suffix":""}],"container-title":"Science of The Total Environment","id":"ITEM-1","issued":{"date-parts":[["2013"]]},"page":"480-498","title":"Treatment of micropollutants in municipal wastewater: Ozone or powdered activated carbon?","type":"article-journal","volume":"461-462"},"uris":["http://www.mendeley.com/documents/?uuid=c1bc4e21-7ce8-4509-a99e-0e3a53257efc"]},{"id":"ITEM-2","itemData":{"DOI":"10.1016/j.scitotenv.2018.08.130","ISSN":"18791026","PMID":"30340253","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author":[{"dropping-particle":"","family":"Krzeminski","given":"Pawel","non-dropping-particle":"","parse-names":false,"suffix":""},{"dropping-particle":"","family":"Tomei","given":"Maria Concetta","non-dropping-particle":"","parse-names":false,"suffix":""},{"dropping-particle":"","family":"Karaolia","given":"Popi","non-dropping-particle":"","parse-names":false,"suffix":""},{"dropping-particle":"","family":"Langenhoff","given":"Alette","non-dropping-particle":"","parse-names":false,"suffix":""},{"dropping-particle":"","family":"Almeida","given":"C. Marisa R.","non-dropping-particle":"","parse-names":false,"suffix":""},{"dropping-particle":"","family":"Felis","given":"Ewa","non-dropping-particle":"","parse-names":false,"suffix":""},{"dropping-particle":"","family":"Gritten","given":"Fanny","non-dropping-particle":"","parse-names":false,"suffix":""},{"dropping-particle":"","family":"Andersen","given":"Henrik Rasmus","non-dropping-particle":"","parse-names":false,"suffix":""},{"dropping-particle":"","family":"Fernandes","given":"Telma","non-dropping-particle":"","parse-names":false,"suffix":""},{"dropping-particle":"","family":"Manaia","given":"Celia M.","non-dropping-particle":"","parse-names":false,"suffix":""},{"dropping-particle":"","family":"Rizzo","given":"Luigi","non-dropping-particle":"","parse-names":false,"suffix":""},{"dropping-particle":"","family":"Fatta-Kassinos","given":"Despo","non-dropping-particle":"","parse-names":false,"suffix":""}],"container-title":"Science of the Total Environment","id":"ITEM-2","issued":{"date-parts":[["2019"]]},"title":"Performance of secondary wastewater treatment methods for the removal of contaminants of emerging concern implicated in crop uptake and antibiotic resistance spread: A review","type":"article"},"uris":["http://www.mendeley.com/documents/?uuid=41909d2c-be9b-47f8-9108-0c6e2dcbe9d7"]}],"mendeley":{"formattedCitation":"(79,80)","plainTextFormattedCitation":"(79,80)","previouslyFormattedCitation":"(79,80)"},"properties":{"noteIndex":0},"schema":"https://github.com/citation-style-language/schema/raw/master/csl-citation.json"}</w:instrText>
      </w:r>
      <w:r w:rsidRPr="009A00CF">
        <w:fldChar w:fldCharType="separate"/>
      </w:r>
      <w:r w:rsidR="002F7BD6" w:rsidRPr="009A00CF">
        <w:rPr>
          <w:noProof/>
        </w:rPr>
        <w:t>(79,80)</w:t>
      </w:r>
      <w:r w:rsidRPr="009A00CF">
        <w:fldChar w:fldCharType="end"/>
      </w:r>
      <w:r w:rsidRPr="009A00CF">
        <w:t xml:space="preserve">. As such, WWTP effluents and reuse of reclaimed wastewater for irrigation act as key entry pathways for the introduction of antiepileptic compounds to surface waters, groundwater and agricultural soils </w:t>
      </w:r>
      <w:r w:rsidRPr="009A00CF">
        <w:fldChar w:fldCharType="begin" w:fldLock="1"/>
      </w:r>
      <w:r w:rsidR="00D61A69">
        <w:instrText>ADDIN CSL_CITATION {"citationItems":[{"id":"ITEM-1","itemData":{"DOI":"10.1016/S0043-1354(98)00099-2","ISSN":"00431354","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author":[{"dropping-particle":"","family":"Ternes","given":"Thomas A.","non-dropping-particle":"","parse-names":false,"suffix":""}],"container-title":"Water Research","id":"ITEM-1","issued":{"date-parts":[["1998"]]},"title":"Occurrence of drugs in German sewage treatment plants and rivers","type":"article-journal"},"uris":["http://www.mendeley.com/documents/?uuid=303aacaf-be14-4b11-a841-63546d5ae55b"]},{"id":"ITEM-2","itemData":{"DOI":"10.1897/05-187R.1","author":[{"dropping-particle":"","family":"Kinney","given":"Chad","non-dropping-particle":"","parse-names":false,"suffix":""},{"dropping-particle":"","family":"Furlong","given":"Edward","non-dropping-particle":"","parse-names":false,"suffix":""},{"dropping-particle":"","family":"Werner","given":"Stephen","non-dropping-particle":"","parse-names":false,"suffix":""},{"dropping-particle":"","family":"Cahill","given":"Jeffery","non-dropping-particle":"","parse-names":false,"suffix":""}],"container-title":"Environmental toxicology and chemistry / SETAC","id":"ITEM-2","issued":{"date-parts":[["2006"]]},"page":"317-326","title":"Presence and Distribution of Wastewater-Derived Pharmaceuticals in Soil Irrigated with Reclaimed Water","type":"article-journal","volume":"25"},"uris":["http://www.mendeley.com/documents/?uuid=67d846c0-b631-4115-ab71-7976fdd3f4b0"]},{"id":"ITEM-3","itemData":{"DOI":"10.1007/s11356-013-1509-0","ISSN":"09441344","PMID":"23397176","abstract":"The use of reclaimed water for agricultural irrigation has emerged as a new strategy for coping with water scarcity in semiarid countries. However, the incorporation of the organic microcontaminants in such water into the diet through crop uptake poses a potential risk to human health. This paper aims to assess the presence of organic microcontaminants in different crops irrigated with groundwater and reclaimed water (secondary or tertiary effluents) in a greenhouse experiment. The determination of microcontaminants in water and vegetation samples was performed by solid-phase extraction and matrix solid-phase dispersion procedure with GC-MS/MS, respectively. The presence of nitrates in the groundwater used for irrigation increased biomass production by a higher proportion than the harvest index. The concentration of microcontaminants in lettuce, carrots, and green beans ranged from less than the limit of quantitation to 571 ng g-1 (fresh weight). Tributyl phosphate and butylated hydroxyanisole exhibited the highest concentration levels in crops. The concentration and frequency of detection of microcontaminants were lower in green bean pods than in green bean roots and leaves. Although the concentrations were generally low, the simultaneous presence of a variety of microcontaminants should be taken into consideration when assessing the risk to human health. © 2013 Springer-Verlag Berlin Heidelberg.","author":[{"dropping-particle":"","family":"Calderón-Preciado","given":"Diana","non-dropping-particle":"","parse-names":false,"suffix":""},{"dropping-particle":"","family":"Matamoros","given":"Víctor","non-dropping-particle":"","parse-names":false,"suffix":""},{"dropping-particle":"","family":"Savé","given":"Robert","non-dropping-particle":"","parse-names":false,"suffix":""},{"dropping-particle":"","family":"Muñoz","given":"Pere","non-dropping-particle":"","parse-names":false,"suffix":""},{"dropping-particle":"","family":"Biel","given":"Carme","non-dropping-particle":"","parse-names":false,"suffix":""},{"dropping-particle":"","family":"Bayona","given":"J. M.","non-dropping-particle":"","parse-names":false,"suffix":""}],"container-title":"Environmental Science and Pollution Research","id":"ITEM-3","issued":{"date-parts":[["2013"]]},"title":"Uptake of microcontaminants by crops irrigated with reclaimed water and groundwater under real field greenhouse conditions","type":"article-journal"},"uris":["http://www.mendeley.com/documents/?uuid=917808d3-1cc0-4906-8c05-a657dfbaf759"]},{"id":"ITEM-4","itemData":{"DOI":"10.1016/j.watres.2018.12.039","ISSN":"18792448","PMID":"30660096","abstract":"Pharmaceuticals in agricultural soils originating from irrigation with treated wastewater and land-applied biosolids can enter field crops. However, little is known about the role of pore water in plant uptake of pharmaceuticals from soils. In this study, the fate, uptake and distribution of fifteen commonly used pharmaceuticals in soil-water-radish systems were investigated to examine the relationship between the accumulation and their physicochemical processes in soils. The results indicate that the distribution of pharmaceuticals between soil and pore water, as well as their biodegradation, combined to govern the bioavailability of pharmaceuticals to plant uptake. Fourteen out of 15 pharmaceuticals could enter radish tissues in which the accumulation ranged from 2.1 to 14080 ng/g. Comparison of bioconcentration factors (BCFs) on the basis of pharmaceutical concentration in bulk soil vs. in pore water implies that pharmaceuticals present in soil pore water are the major bioavailable fractions to plant uptake. The pore water-based BCFs exhibited a positive linear relationship with log Dow for the pharmaceuticals with &gt;90% as neutral species in soil pore water, while such relationship was not observed between bulk soil-based BCFs and log Dow mainly due to sorption by soil. Other than hydrophobicity, the dissociation of ionizable pharmaceuticals in the soil pore water and (or) root cells may lead to the “ion-trap” effects and thus influence the uptake and translocation process. The large molecular-size pharmaceuticals (e.g., tylosin) manifested a minimum uptake due plausibly to the limited permeability of cell membranes.","author":[{"dropping-particle":"","family":"Li","given":"Yuanbo","non-dropping-particle":"","parse-names":false,"suffix":""},{"dropping-particle":"","family":"Sallach","given":"J. Brett","non-dropping-particle":"","parse-names":false,"suffix":""},{"dropping-particle":"","family":"Zhang","given":"Wei","non-dropping-particle":"","parse-names":false,"suffix":""},{"dropping-particle":"","family":"Boyd","given":"Stephen A.","non-dropping-particle":"","parse-names":false,"suffix":""},{"dropping-particle":"","family":"Li","given":"Hui","non-dropping-particle":"","parse-names":false,"suffix":""}],"container-title":"Water Research","id":"ITEM-4","issued":{"date-parts":[["2019"]]},"title":"Insight into the distribution of pharmaceuticals in soil-water-plant systems","type":"article-journal"},"uris":["http://www.mendeley.com/documents/?uuid=4279ee68-4b44-4762-ab5f-7bd6ff59f531"]}],"mendeley":{"formattedCitation":"(16,41,61,81)","plainTextFormattedCitation":"(16,41,61,81)","previouslyFormattedCitation":"(16,41,61,81)"},"properties":{"noteIndex":0},"schema":"https://github.com/citation-style-language/schema/raw/master/csl-citation.json"}</w:instrText>
      </w:r>
      <w:r w:rsidRPr="009A00CF">
        <w:fldChar w:fldCharType="separate"/>
      </w:r>
      <w:r w:rsidR="00670014" w:rsidRPr="00670014">
        <w:rPr>
          <w:noProof/>
        </w:rPr>
        <w:t>(16,41,61,81)</w:t>
      </w:r>
      <w:r w:rsidRPr="009A00CF">
        <w:fldChar w:fldCharType="end"/>
      </w:r>
      <w:r w:rsidRPr="009A00CF">
        <w:t xml:space="preserve">. Antiepileptic compounds are therefore commonly detected in terrestrial agricultural and aquatic environments in concentrations of ng/L to low </w:t>
      </w:r>
      <w:r w:rsidRPr="009A00CF">
        <w:rPr>
          <w:rFonts w:ascii="Calibri" w:eastAsia="Calibri" w:hAnsi="Calibri" w:cs="Calibri"/>
        </w:rPr>
        <w:t>µ</w:t>
      </w:r>
      <w:r w:rsidRPr="009A00CF">
        <w:t xml:space="preserve">g/L </w:t>
      </w:r>
      <w:r w:rsidRPr="009A00CF">
        <w:fldChar w:fldCharType="begin" w:fldLock="1"/>
      </w:r>
      <w:r w:rsidR="001A1378">
        <w:instrText>ADDIN CSL_CITATION {"citationItems":[{"id":"ITEM-1","itemData":{"DOI":"10.1016/j.watres.2005.09.015","ISSN":"00431354","abstract":"Eight pharmaceuticals, two polycyclic musk fragrances and nine endocrine disrupting chemicals were analysed in several waste water treatment plants (WWTPs). A membrane bioreactor in pilot scale was operated at different solid retention times (SRTs) and the results obtained are compared to conventional activated sludge plants (CASP) operated at different SRTs. The SRT is an important design parameter and its impact on achievable treatment efficiencies was evaluated. Different behaviours were observed for the different investigated compounds. Some compounds as the antiepileptic drug carbamazepine were not removed in any of the sampled treatment facilities and effluent concentrations in the range of influent concentrations were measured. Other compounds as bisphenol-A, the analgesic ibuprofen or the lipid regulator bezafibrate were nearly completely removed (removal rates &gt;90%). The operation of WWTPs with SRTs suitable for nitrogen removal (SRT&gt;10 days at 10°C) also increases the removal potential regarding selected micropollutants. No differences in treatment efficiencies were detected between the two treatment techniques. As in conventional WWTP also the removal potential of MBRs depends on the SRT. Ultrafiltration membranes do not allow any additional detention of the investigated substances due to size exclusion. However, MBRs achieve a high SRT within a compact reactor. Nonylphenolpolyehtoxylates were removed in higher extend in very low-loaded conventional WWTPs, due to variations of redox conditions, necessary for the degradation of those compounds. © 2005 Elsevier Ltd. All rights reserved.","author":[{"dropping-particle":"","family":"Clara","given":"M.","non-dropping-particle":"","parse-names":false,"suffix":""},{"dropping-particle":"","family":"Strenn","given":"B.","non-dropping-particle":"","parse-names":false,"suffix":""},{"dropping-particle":"","family":"Gans","given":"O.","non-dropping-particle":"","parse-names":false,"suffix":""},{"dropping-particle":"","family":"Martinez","given":"E.","non-dropping-particle":"","parse-names":false,"suffix":""},{"dropping-particle":"","family":"Kreuzinger","given":"N.","non-dropping-particle":"","parse-names":false,"suffix":""},{"dropping-particle":"","family":"Kroiss","given":"H.","non-dropping-particle":"","parse-names":false,"suffix":""}],"container-title":"Water Research","id":"ITEM-1","issued":{"date-parts":[["2005"]]},"title":"Removal of selected pharmaceuticals, fragrances and endocrine disrupting compounds in a membrane bioreactor and conventional wastewater treatment plants","type":"article-journal"},"uris":["http://www.mendeley.com/documents/?uuid=314b54f5-b2f7-4fcf-8d4f-09adc53b2bdd"]},{"id":"ITEM-2","itemData":{"DOI":"10.1016/j.watres.2006.06.039","ISSN":"00431354","abstract":"We measured six acidic analgesics or anti-inflammatories (aspirin, ibuprofen, naproxen, ketoprofen, fenoprofen, mefenamic acid), two phenolic antiseptics (thymol, triclosan), four amide pharmaceuticals (propyphenazone, crotamiton, carbamazepine, diethyltoluamide), three phenolic endocrine disrupting chemicals (nonylphenol, octylphenol, bisphenol A), and three natural estrogens (17β-estradiol, estrone, estriol) in 24-h composite samples of influents and secondary effluents collected seasonally from five municipal sewage treatment plants in Tokyo. Aspirin was most abundant in the influent, with an average concentration of 7300 ng/L (n = 16), followed by crotamiton (921 ng/L), ibuprofen (669 ng/L), triclosan (511 ng/L), and diethyltoluamide (503 ng/L). These concentrations were 1 order of magnitude lower than those reported in the USA and Europe. This can be ascribed to lower consumption of the pharmaceuticals in Japan. Aspirin, ibuprofen, and thymol were removed efficiently during primary+secondary treatment (&gt;90% efficiency). On the other hand, amide-type pharmaceuticals, ketoprofen, and naproxen showed poor removal (&lt;50% efficiency), which is probably due to their lower hydrophobicity (log Kow&lt;3). Because of the persistence of crotamiton during secondary treatment, crotamiton was most abundant among the target pharmaceuticals in the effluent. This is the first paper to report ubiquitous occurrence of crotamiton, a scabicide, in sewage. Because crotamiton is used worldwide and it is persistent during secondary treatment, it is a promising molecular marker of sewage and secondary effluent. © 2006 Elsevier Ltd. All rights reserved.","author":[{"dropping-particle":"","family":"Nakada","given":"Norihide","non-dropping-particle":"","parse-names":false,"suffix":""},{"dropping-particle":"","family":"Tanishima","given":"Toshikatsu","non-dropping-particle":"","parse-names":false,"suffix":""},{"dropping-particle":"","family":"Shinohara","given":"Hiroyuki","non-dropping-particle":"","parse-names":false,"suffix":""},{"dropping-particle":"","family":"Kiri","given":"Kentaro","non-dropping-particle":"","parse-names":false,"suffix":""},{"dropping-particle":"","family":"Takada","given":"Hideshige","non-dropping-particle":"","parse-names":false,"suffix":""}],"container-title":"Water Research","id":"ITEM-2","issued":{"date-parts":[["2006"]]},"title":"Pharmaceutical chemicals and endocrine disrupters in municipal wastewater in Tokyo and their removal during activated sludge treatment","type":"article-journal"},"uris":["http://www.mendeley.com/documents/?uuid=a4a7a3b1-c013-4088-81d2-a8cca6e787f8"]},{"id":"ITEM-3","itemData":{"DOI":"10.1021/ac0715672","author":[{"dropping-particle":"","family":"Martínez Bueno","given":"María Jesús","non-dropping-particle":"","parse-names":false,"suffix":""},{"dropping-particle":"","family":"Agüera","given":"Ana","non-dropping-particle":"","parse-names":false,"suffix":""},{"dropping-particle":"","family":"Gómez","given":"María José","non-dropping-particle":"","parse-names":false,"suffix":""},{"dropping-particle":"","family":"Hernando","given":"María Dolores","non-dropping-particle":"","parse-names":false,"suffix":""},{"dropping-particle":"","family":"García-Reyes","given":"Juan Francisco","non-dropping-particle":"","parse-names":false,"suffix":""},{"dropping-particle":"","family":"Fernández-Alba","given":"Amadeo R","non-dropping-particle":"","parse-names":false,"suffix":""}],"container-title":"Analytical Chemistry","id":"ITEM-3","issue":"24","issued":{"date-parts":[["2007"]]},"note":"PMID: 18001124","page":"9372-9384","title":"Application of Liquid Chromatography/Quadrupole-Linear Ion Trap Mass Spectrometry and Time-of-Flight Mass Spectrometry to the Determination of Pharmaceuticals and Related Contaminants in Wastewater","type":"article-journal","volume":"79"},"uris":["http://www.mendeley.com/documents/?uuid=e83f8290-c020-483c-91b7-c3f6ca86866e"]},{"id":"ITEM-4","itemData":{"DOI":"10.1016/j.scitotenv.2011.09.057","ISSN":"00489697","PMID":"22030249","abstract":"Emerging contaminants have received much attention in recent years due to their presence in surface waters, but little attention has been paid to their occurrence in agricultural irrigation waters. This study investigated the occurrence of these compounds in an agricultural irrigation network in northeastern Spain and, for the first time, using two plant uptake models, estimated the concentration of selected micropollutants in crops. The concentration of micropollutants in agricultural irrigation waters ranged from 10 to 5130ngL -1 and exhibited some attenuation over the course of the irrigation network. Bromoform, chloroform, diclofenac, caffeine, ibuprofen, naproxen, methyl dihydrojasmonate, galaxolide, butylated hydroxytoluene, and butylated hydroxyanisole were the most abundant contaminants (&gt;200ngL -1, on average). The estimated concentration of micropollutants in crops ranged from &lt;1 to 7677ngkg -1, with the neutral compounds being the most abundant. Moreover, the predicted data obtained by fate models generally agreed with experimental data. Finally, human exposure to micropollutants through fruit and vegetable consumption was estimated to be 9.8μg per person and week (σ 27 contaminants detected). Further studies are needed to determine the health implications that the presence of these compounds in fruit and vegetables may have for consumers. © 2011 Elsevier B.V.","author":[{"dropping-particle":"","family":"Calderón-Preciado","given":"Diana","non-dropping-particle":"","parse-names":false,"suffix":""},{"dropping-particle":"","family":"Matamoros","given":"Víctor","non-dropping-particle":"","parse-names":false,"suffix":""},{"dropping-particle":"","family":"Bayona","given":"Josep M.","non-dropping-particle":"","parse-names":false,"suffix":""}],"container-title":"Science of the Total Environment","id":"ITEM-4","issued":{"date-parts":[["2011"]]},"title":"Occurrence and potential crop uptake of emerging contaminants and related compounds in an agricultural irrigation network","type":"article-journal"},"uris":["http://www.mendeley.com/documents/?uuid=7a107a27-d1d0-46af-8b5d-7157ce1704ff"]},{"id":"ITEM-5","itemData":{"DOI":"10.1016/j.watres.2010.07.050","ISSN":"00431354","PMID":"20961595","abstract":"Reclaimed water usage for crop irrigation is viewed both as an excellent sustainable water source and as a potential entrance for emerging organics into the food chain. This concern is backed by the already documented pollutant crop uptake potential. In the present study, irrigation waters used in agricultural fields (Torroella de Montgri, NE Spain) were screened for 47 analytes in a two year study (2007-2008). A total of 26 contaminants belonging to different chemical classes namely, pesticides, pharmaceuticals, personal care products, phenolic estrogens, antioxidants and disinfection by-products, were detected. Marked differences in concentration trends for the different chemical classes were evidenced from 2007 to 2008, and attributed to a persistent drought endured by the region in 2008. Also, loading mass rates of chemical classes were estimated based on crop irrigation regimes and they ranged from 0.8 to 121.3 g ha-1 per crop cycle. These values were contrasted with those obtained for other water sources from countries where crop irrigation is commonly practiced. Finally, crops grown under these irrigation regimes, namely alfalfa and apple, were analyzed and 5 anthropogenic compounds were identified and quantitated, whose concentrations ranged from 13.9 to 532 ng g-1 (fresh weight). © 2010 Elsevier Ltd.","author":[{"dropping-particle":"","family":"Calderón-Preciado","given":"D.","non-dropping-particle":"","parse-names":false,"suffix":""},{"dropping-particle":"","family":"Jiménez-Cartagena","given":"C.","non-dropping-particle":"","parse-names":false,"suffix":""},{"dropping-particle":"","family":"Matamoros","given":"V.","non-dropping-particle":"","parse-names":false,"suffix":""},{"dropping-particle":"","family":"Bayona","given":"J. M.","non-dropping-particle":"","parse-names":false,"suffix":""}],"container-title":"Water Research","id":"ITEM-5","issued":{"date-parts":[["2011"]]},"title":"Screening of 47 organic microcontaminants in agricultural irrigation waters and their soil loading","type":"article-journal"},"uris":["http://www.mendeley.com/documents/?uuid=ad2e2944-a2c9-4ac7-a246-eb03918a6ebc"]},{"id":"ITEM-6","itemData":{"DOI":"10.1016/j.chemosphere.2010.10.052","ISSN":"00456535","PMID":"21071061","abstract":"Reclaimed wastewater is an important source of irrigation in semiarid and arid zones. Here we report data on carbamazepine (CBZ) uptake by cucumber plants in hydroponic culture and greenhouse experiments using different soil types irrigated with fresh water or reclaimed wastewater. Data obtained from the hydroponic culture experiments suggest that CBZ is mainly translocated by water mass flow, and thus it is concentrated and accumulated to the largest extent in the mature/older leaves. Carbamazepine concentration in cucumber fruits and leaves was negatively correlated with soil organic matter content. The concentrations of CBZ in the roots and stems were relatively low, and most CBZ in the plant (76-84% of total uptake) was detected in the leaves. A greenhouse experiment using fresh water and reclaimed wastewater spiked, or not, with CBZ at 1μgL-1 (typical concentration in effluents) revealed that CBZ can be taken up and bioaccumulated from its background concentration in reclaimed wastewater. Bioaccumulation factor (calculated as the ratio of CBZ concentration in the plant to that in the soil solution) for the fruits (0.8-1) was significantly lower than the value calculated for the leaves (17-20).This study emphasizes the potential uptake of active pharmaceutical compounds by crops in organic-matter-poor soils irrigated with reclaimed wastewater and highlights the potential risks associated with this agricultural practice. © 2010 Elsevier Ltd.","author":[{"dropping-particle":"","family":"Shenker","given":"Moshe","non-dropping-particle":"","parse-names":false,"suffix":""},{"dropping-particle":"","family":"Harush","given":"Daniella","non-dropping-particle":"","parse-names":false,"suffix":""},{"dropping-particle":"","family":"Ben-Ari","given":"Julius","non-dropping-particle":"","parse-names":false,"suffix":""},{"dropping-particle":"","family":"Chefetz","given":"Benny","non-dropping-particle":"","parse-names":false,"suffix":""}],"container-title":"Chemosphere","id":"ITEM-6","issued":{"date-parts":[["2011"]]},"title":"Uptake of carbamazepine by cucumber plants - A case study related to irrigation with reclaimed wastewater","type":"article-journal"},"uris":["http://www.mendeley.com/documents/?uuid=e304e71e-cb75-4de0-87e6-e70f372b3c47"]},{"id":"ITEM-7","itemData":{"DOI":"10.1016/j.envpol.2016.10.106","ISSN":"18736424","PMID":"28408188","abstract":"Trace organic contaminants such as pharmaceuticals, personal care products and industrial chemicals are frequently detected in the urban water cycle, including wastewater, surface water and groundwater, as well as drinking water. These also include human metabolites (HMs), which are formed in the human body and then excreted via urine or feces, as well as transformation products (TPs) formed in engineered treatment systems and the aquatic environment. In the current study, the occurrence of HMs as well as their TPs of the anticonvulsants carbamazepine (CBZ) and oxcarbazepine (OXC) were investigated using LC tandem MS in effluents of wastewater treatment plants (WWTPs), surface water and groundwater. Highest concentrations were observed in raw wastewater for 10,11-dihydro-10,11-dihydroxycarbamazepine (DiOHCBZ), 10,11-dihydro-10-hydroxy-cabamazepine (10OHCBZ) and CBZ with concentrations ranging up to 2.7 ± 0.4, 1.7 ± 0.2 and 1.07 ± 0.06 μg L−1, respectively. Predictions of different toxicity endpoints using a Distributed Structure-Searchable Toxicity (DSSTox) expert system query indicated that several HMs and TPs, in particular 9-carboxy-acridine (9-CA-ADIN) and acridone (ADON), may exhibit an increased genotoxicity compared to the parent compound CBZ. As 9-CA-ADIN was also detected in groundwater, a detailed investigation of the genotoxicity of 9-CA-ADIN is warranted. Investigations of an advanced wastewater treatment plant further revealed that the discharge of the investigated compounds into the aquatic environment could be substantially reduced by ozonation followed by granular activated carbon (GAC) filtration.","author":[{"dropping-particle":"","family":"Brezina","given":"Elena","non-dropping-particle":"","parse-names":false,"suffix":""},{"dropping-particle":"","family":"Prasse","given":"Carsten","non-dropping-particle":"","parse-names":false,"suffix":""},{"dropping-particle":"","family":"Meyer","given":"Johannes","non-dropping-particle":"","parse-names":false,"suffix":""},{"dropping-particle":"","family":"Mückter","given":"Harald","non-dropping-particle":"","parse-names":false,"suffix":""},{"dropping-particle":"","family":"Ternes","given":"Thomas A.","non-dropping-particle":"","parse-names":false,"suffix":""}],"container-title":"Environmental Pollution","id":"ITEM-7","issued":{"date-parts":[["2017"]]},"title":"Investigation and risk evaluation of the occurrence of carbamazepine, oxcarbazepine, their human metabolites and transformation products in the urban water cycle","type":"article-journal"},"uris":["http://www.mendeley.com/documents/?uuid=cf83ca3d-4472-48d7-a0d5-c66469ba8c7b"]}],"mendeley":{"formattedCitation":"(82–88)","plainTextFormattedCitation":"(82–88)","previouslyFormattedCitation":"(82–88)"},"properties":{"noteIndex":0},"schema":"https://github.com/citation-style-language/schema/raw/master/csl-citation.json"}</w:instrText>
      </w:r>
      <w:r w:rsidRPr="009A00CF">
        <w:fldChar w:fldCharType="separate"/>
      </w:r>
      <w:r w:rsidR="002F7BD6" w:rsidRPr="009A00CF">
        <w:rPr>
          <w:noProof/>
        </w:rPr>
        <w:t>(82–88)</w:t>
      </w:r>
      <w:r w:rsidRPr="009A00CF">
        <w:fldChar w:fldCharType="end"/>
      </w:r>
      <w:r w:rsidRPr="009A00CF">
        <w:t>.</w:t>
      </w:r>
    </w:p>
    <w:p w14:paraId="08A8A99C" w14:textId="516C4283" w:rsidR="003F33E6" w:rsidRPr="009A00CF" w:rsidRDefault="003F33E6" w:rsidP="003F33E6">
      <w:pPr>
        <w:spacing w:line="360" w:lineRule="auto"/>
      </w:pPr>
      <w:r w:rsidRPr="009A00CF">
        <w:t xml:space="preserve">To date, research has almost exclusively focused on the environmental footprint of carbamazepine. Carbamazepine is highly persistent in surface waters and soils (half-life of approx. 500 days) and frequently detected in WWTP effluents, biosolids and soils (240 – 2100 </w:t>
      </w:r>
      <w:r w:rsidRPr="009A00CF">
        <w:rPr>
          <w:rFonts w:ascii="Calibri" w:hAnsi="Calibri" w:cs="Calibri"/>
        </w:rPr>
        <w:t>µ</w:t>
      </w:r>
      <w:r w:rsidRPr="009A00CF">
        <w:t xml:space="preserve">g/L, 7800 – 258000 </w:t>
      </w:r>
      <w:r w:rsidRPr="009A00CF">
        <w:rPr>
          <w:rFonts w:ascii="Calibri" w:hAnsi="Calibri" w:cs="Calibri"/>
        </w:rPr>
        <w:t>µ</w:t>
      </w:r>
      <w:r w:rsidRPr="009A00CF">
        <w:t xml:space="preserve">g/kg and 6.5 – 7500 </w:t>
      </w:r>
      <w:r w:rsidRPr="009A00CF">
        <w:rPr>
          <w:rFonts w:ascii="Calibri" w:hAnsi="Calibri" w:cs="Calibri"/>
        </w:rPr>
        <w:t>µ</w:t>
      </w:r>
      <w:r w:rsidRPr="009A00CF">
        <w:t>g/kg, respectively)</w:t>
      </w:r>
      <w:r w:rsidR="00A275B4">
        <w:t xml:space="preserve"> </w:t>
      </w:r>
      <w:r w:rsidRPr="009A00CF">
        <w:fldChar w:fldCharType="begin" w:fldLock="1"/>
      </w:r>
      <w:r w:rsidR="001A1378">
        <w:instrText>ADDIN CSL_CITATION {"citationItems":[{"id":"ITEM-1","itemData":{"DOI":"10.1016/S0043-1354(98)00099-2","ISSN":"00431354","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author":[{"dropping-particle":"","family":"Ternes","given":"Thomas A.","non-dropping-particle":"","parse-names":false,"suffix":""}],"container-title":"Water Research","id":"ITEM-1","issued":{"date-parts":[["1998"]]},"title":"Occurrence of drugs in German sewage treatment plants and rivers","type":"article-journal"},"uris":["http://www.mendeley.com/documents/?uuid=303aacaf-be14-4b11-a841-63546d5ae55b"]},{"id":"ITEM-2","itemData":{"DOI":"10.2166/wst.2004.0335","ISSN":"02731223","PMID":"15497855","abstract":"The removal of commonly used pharmaceuticals (ibuprofen, naproxen, diclofenac, gemfibrozil, carbamazepine, atenolol, metoprolol and trimethoprim) and a biocide (triclosan) in operating wastewater treatment plants in five EU countries has been studied. Under normal operating conditions the acidic drugs and triclosan were partially removed with removal rates varying from ca. 20 to &gt;95%. The highest removal rate was found for ibuprofen and triclosan (&gt;90%) followed by naproxen (80%), gemfibrozil (55%) and diclofenac (39%). Ibuprofen undergoes an oxidative transformation to corresponding hydroxy- and carboxy-metabolites, which contributes to its high removal rate. Disturbances in the activated sludge process resulted in lower removal rates for all acidic drugs, mostly for diclofenac (&lt;10% removed) but also for ibuprofen (&lt;60% removed). The treatment of wastewaters by activated sludge usually did not result in any practical removal (&lt; 10%) of neutral carbamazepine or basic atenolol, metoprolol and trimethoprim. The removal rates of the investigated drugs and triclosan are discussed in terms of mechanisms responsible for their removal. Discharges of carbamazepine, diclofenac, gemfibrozil, naproxen, triclosan and trimethoprim from WWTPs to the aquatic environment, expressed as the average concentration in the effluent and the daily discharged quantity per person served by WWTPs were assessed. © IWA Publishing 2004.","author":[{"dropping-particle":"","family":"Paxéus","given":"Nicklas","non-dropping-particle":"","parse-names":false,"suffix":""}],"container-title":"Water Science and Technology","id":"ITEM-2","issued":{"date-parts":[["2004"]]},"title":"Removal of selected non-steroidal anti-inflammatory drugs (NSAIDs), gemfibrozil, carbamazepine, β-blockers, trimethoprim and triclosan in conventional wastewater treatment plants in five EU countries and their discharge to the aquatic environment","type":"article-journal"},"uris":["http://www.mendeley.com/documents/?uuid=8c9b4155-f519-4257-88ea-1885090a332b"]},{"id":"ITEM-3","itemData":{"DOI":"10.1021/es050261e","ISSN":"0013936X","PMID":"16245817","abstract":"Pharmaceutically active compounds (PhACs) are discharged into the environment from domestic wastewater treatment plants (WWTPs). In this study, we determined the distribution of the anti-epileptic drug, carbamazepine (CBZ), and its major metabolites and caffeine in both aqueous and solid phases through different treatment processes of a WWTP. A method was developed to extract samples of biosolids using pressurized liquid extraction (PLE), coupled with cleanup of extracts using solid-phase extraction. Samples of biosolids and wastewater were analyzed for caffeine and CBZ and five of its metabolites, 10,11-dihydro-10,11-epoxycarbamazepine (CBZ-EP), 11-dihydro-10,11- epoxycarbamazepine (CBZ-DiOH), 2-hydroxycarbamazepine (CBZ-2OH), 3-hydroxycarbamazepine (CBZ-3OH), and 10,11-dihydro-10-hydroxycarbamazepine (CBZ-10OH). The analytes were quantified using liquid chromatography- electrospray ionization tandem mass spectrometry. The recoveries of the analytes were 82.1-91.3% from raw biosolids and 80.1-92.4% from treated biosolids, and the limits of detection were 0.06-0.50 and 0.06-0.40 μg/kg on a wet weight basis for raw and treated biosolids, respectively. The behavior of carbamazepine and its metabolites, together with caffeine as a marker of domestic inputs, was investigated in the WWTP for the City of Peterborough, ON, Canada, which utilizes secondary sewage treatment technologies. CBZ, CBZ-2OH, CBZ-3OH, and CBZ-DiOH were detected at concentrations of 69.6, 1.9, 1.6, and 7.5 μg/kg (dry weight), respectively, in untreated biosolids and at concentrations of 258.1, 3.4, 4.3, and 15.4 μg/kg (dry weight), respectively, in treated biosolids. However, CBZ-EP and CBZ-10OH were not detected in any of the biosolid samples. CBZ and its five metabolites were detected in all wastewater samples collected from four different stages of treatment. The results showed that 29% of the carbamazepine was removed from the aqueous phase during treatment in the WWTP, while the metabolites were not effectively removed. Concentrations of caffeine were reduced by 99.9% in the aqueous phase, which appeared to be due primarily to degradation. Caffeine was also detected at concentrations of 165.8 and 7.6 μg/kg (dry weight) in raw and treated biosolids, respectively. Because of differences in hydrophobicity, CBZ is the primary analyte in biosolids, while CBZ-DiOH is the primary analyte in the aqueous phase of the wastewater. A mass balance calculation showed that the majority of CBZ and …","author":[{"dropping-particle":"","family":"Miao","given":"Xiu Sheng","non-dropping-particle":"","parse-names":false,"suffix":""},{"dropping-particle":"","family":"Yang","given":"Jian Jun","non-dropping-particle":"","parse-names":false,"suffix":""},{"dropping-particle":"","family":"Metcalfe","given":"Chris D.","non-dropping-particle":"","parse-names":false,"suffix":""}],"container-title":"Environmental Science and Technology","id":"ITEM-3","issued":{"date-parts":[["2005"]]},"title":"Carbamazepine and its metabolites in wastewater and in biosolids in a municipal wastewater treatment plant","type":"article-journal"},"uris":["http://www.mendeley.com/documents/?uuid=f6ece851-fdd3-4b70-a6a5-8c18452fb175"]},{"id":"ITEM-4","itemData":{"DOI":"10.1016/j.scitotenv.2008.02.042","ISSN":"00489697","PMID":"18396321","abstract":"In order to add to the current state of knowledge regarding occurrence and fate of Pharmaceutical and Personal Care Products (PPCP's) in the environment, influent, effluent and biosolids from three wastewater treatment facilities in Northwest Ohio, USA, and a stream containing effluent discharge from a rural treatment facility were analyzed. The three WWTP facilities vary in size and in community served, but are all Class B facilities. One facility was sampled multiple times in order to assess temporal variability. Twenty compounds including several classes of antibiotics, acidic pharmaceuticals, and prescribed medications were analyzed using ultrasonication extraction, SPE cleanup and liquid chromatography-electrospray ionization tandem mass spectrometry. The highest number of compounds and the greatest concentrations were found in the influent from the largest and most industrial WWTP facility. Short-term temporal variability was minimal at this facility. Many compounds, such as clarithromycin, salicylic acid and gemfibrizol were found at concentrations more than one order of magnitude higher than found in the effluent samples. Effluent waters contained elevated levels of carbamazepine, clindamycin and sulfamethoxazole. Differences in composition and concentration of effluent waters between facilities existed. Biosolid samples from two different facilities were very similar in PPCP composition, although concentrations varied. Ciprofloxacin was found in biosolids at concentrations (up to 46 μg/kg dry mass) lower than values reported elsewhere. Diclofenac survived the WWTP process and was found to persist in stream water incorporating effluent discharge. The low variability within one plant, as compared to the variability found among different wastewater treatment plants locally and in the literature is likely due to differences in population, PPCP usage, plant operations and/or local environment. These data are presented here for comparison with this emerging set of environmental compounds of concern.","author":[{"dropping-particle":"","family":"Spongberg","given":"Alison L.","non-dropping-particle":"","parse-names":false,"suffix":""},{"dropping-particle":"","family":"Witter","given":"Jason D.","non-dropping-particle":"","parse-names":false,"suffix":""}],"container-title":"Science of the Total Environment","id":"ITEM-4","issued":{"date-parts":[["2008"]]},"title":"Pharmaceutical compounds in the wastewater process stream in Northwest Ohio","type":"article-journal"},"uris":["http://www.mendeley.com/documents/?uuid=1a129d44-fe2e-43da-acde-698c8b6c9b96"]},{"id":"ITEM-5","itemData":{"DOI":"10.1016/j.talanta.2009.01.035","ISSN":"00399140","PMID":"19269487","abstract":"The analysis of pharmaceuticals and potential endocrine disruptors in the environment has rightly concentrated on their presence in wastewaters and possible contamination of receiving bodies, such as groundwaters. However, wastewater is increasingly being reused for irrigation and in order to fully understand the environmental fate of these compounds, reliable methods for their analysis in soil are required, of which there are relatively few available. This article reports a method for a range of acidic pharmaceuticals, carbamazepine, and endocrine disrupting compounds in soils with final analysis by gas chromatography-mass spectrometry. Two soil types (Phaeozom and Leptosol) and three fortification levels were used to validate the method. Recoveries of acidic pharmaceuticals varied between 62 and 102%, carbamazepine from 75 to 118%, and potential endocrine disruptors between 54 and 109%; most recoveries were between 75 and 95% and relative standard deviations were generally less than 10%. Detection limits were between 0.25 and 2.5 ng/g except for phthalates and 4-nonylphenols (25 ng/g). The method was used to analyze soils where untreated wastewaters have been used to irrigate crops for approximately 90 years. Concentrations of acidic pharmaceuticals in the soil were &lt;1 ng/g and potential endocrine disruptors varied from below the limit of detection (estrone, 17β-estradiol, and 17α-ethinylestradiol) to 2079 ng/L (bis-diethylhexyl phthalate). This data indicated that despite the continuous application of the contaminants over many years, concentrations were generally lower than those expected to be contributed by a single irrigation event. Only carbamazepine, at concentrations of 6.48 ng/g (in Phaeozem) and 5.14 ng/g (in Leptosol), showed any evidence of persistence in the soils analyzed. © 2009 Elsevier B.V. All rights reserved.","author":[{"dropping-particle":"","family":"Durán-Alvarez","given":"Juan C.","non-dropping-particle":"","parse-names":false,"suffix":""},{"dropping-particle":"","family":"Becerril-Bravo","given":"Elías","non-dropping-particle":"","parse-names":false,"suffix":""},{"dropping-particle":"","family":"Castro","given":"Vanessa Silva","non-dropping-particle":"","parse-names":false,"suffix":""},{"dropping-particle":"","family":"Jiménez","given":"Blanca","non-dropping-particle":"","parse-names":false,"suffix":""},{"dropping-particle":"","family":"Gibson","given":"Richard","non-dropping-particle":"","parse-names":false,"suffix":""}],"container-title":"Talanta","id":"ITEM-5","issued":{"date-parts":[["2009"]]},"title":"The analysis of a group of acidic pharmaceuticals, carbamazepine, and potential endocrine disrupting compounds in wastewater irrigated soils by gas chromatography-mass spectrometry","type":"article-journal"},"uris":["http://www.mendeley.com/documents/?uuid=23397c53-017e-4d47-8fc0-015df213ca92"]},{"id":"ITEM-6","itemData":{"DOI":"10.1016/j.chemosphere.2010.09.006","ISSN":"00456535","PMID":"20933253","abstract":"The reuse of wastewater for irrigation of agricultural land is a well established practice but introduces many contaminants into the terrestrial environment including pharmaceuticals and personal care products. This study reports the persistence and leaching potential of a group of acidic pharmaceuticals, carbamazepine, and three endocrine disruptors in soils from the Tula Valley in Mexico, one of the largest irrigation districts in the world that uses untreated wastewater. After irrigation of soil columns with fortified wastewater over the equivalent of one crop cycle, between 0% and 7% of the total added amounts of ibuprofen, naproxen, and diclofenac and between 0% and 25% of 4-nonylphenol, triclosan, and bisphenol-A were recovered from the soil profiles. Carbamazepine was more persistent, between 55% and 107% being recovered. Amounts in leachates suggested that movement through the soil was possible for all of the analytes, particularly in profiles of low organic matter and clay content. Analysis of soil samples from the Tula Valley confirmed the general lack of accumulation of the acidic pharmaceuticals (concentrations from below the limit of detection to 0.61μgkg-1) and endocrine disruptors (concentrations from below the limit of detection to 109μgkg-1) despite continual addition through regular irrigation with untreated wastewater; there was little evidence of movement through the soil profiles. In contrast, carbamazepine was present in horizon A of the soil at concentrations equivalent to several years of additions by irrigation (2.6-7.5μgkg-1) and was also present in the deeper horizons. The persistence and mobility of carbamazepine suggested a potential to contaminate groundwater. © 2010 Elsevier Ltd.","author":[{"dropping-particle":"","family":"Gibson","given":"Richard","non-dropping-particle":"","parse-names":false,"suffix":""},{"dropping-particle":"","family":"Durán-Álvarez","given":"Juan C.","non-dropping-particle":"","parse-names":false,"suffix":""},{"dropping-particle":"","family":"Estrada","given":"Karina León","non-dropping-particle":"","parse-names":false,"suffix":""},{"dropping-particle":"","family":"Chávez","given":"Alma","non-dropping-particle":"","parse-names":false,"suffix":""},{"dropping-particle":"","family":"Jiménez Cisneros","given":"Blanca","non-dropping-particle":"","parse-names":false,"suffix":""}],"container-title":"Chemosphere","id":"ITEM-6","issued":{"date-parts":[["2010"]]},"title":"Accumulation and leaching potential of some pharmaceuticals and potential endocrine disruptors in soils irrigated with wastewater in the Tula Valley, Mexico","type":"article-journal"},"uris":["http://www.mendeley.com/documents/?uuid=a3e11a5c-ed87-4168-98ee-7503bdde3242"]},{"id":"ITEM-7","itemData":{"DOI":"10.1039/c2em10895j","ISSN":"14640325","PMID":"22543589","abstract":"Carbamazepine is an antiepileptic pharmaceutical which is commonly found in environmental matrices. It passes through wastewater treatment plants (WWTPs) almost completely unaffected and has been found to be highly persistent in the environment. The application of sludge in agricultural fields and the use of WWTP effluents for irrigation constitute a potential source of soil contamination. Consequently, the assessment of the interaction between carbamazepine and soils is of crucial importance to understand its fate in the environment. To monitor the sorption behavior of carbamazepine onto agricultural soils, batch equilibrium experiments were performed using soils subjected to distinct long-term fertilizations. In order to follow the adsorption experiments, an UV spectral deconvolution methodology was applied and the results compared with those from micellar electrokinetic chromatography. The results obtained by both methods did not present significant statistical differences at 95% confidence level. Therefore, it was proven that, in the context of adsorption studies, UV spectral deconvolution is a valid alternative to common chromatographic methods, with the major advantage of being a simple and fast procedure. The adsorption of carbamazepine onto the selected soils was satisfactorily described by the Freundlich model. The obtained Freundlich parameters (KF) (between 1.79 ± 0.07 and 4.8 ± 0.2 mg kg-1 (mg L-1)-N) indicate that the adsorption behavior of carbamazepine is dependent on the soil fertilization. Also, it is not extensively sorbed, indicating that carbamazepine present in soils can be a potential source of contamination of surface and ground waters through run-off and infiltration. © 2012 The Royal Society of Chemistry.","author":[{"dropping-particle":"","family":"Calisto","given":"Vania","non-dropping-particle":"","parse-names":false,"suffix":""},{"dropping-particle":"","family":"Esteves","given":"Valdemar I.","non-dropping-particle":"","parse-names":false,"suffix":""}],"container-title":"Journal of Environmental Monitoring","id":"ITEM-7","issued":{"date-parts":[["2012"]]},"title":"Adsorption of the antiepileptic carbamazepine onto agricultural soils","type":"article-journal"},"uris":["http://www.mendeley.com/documents/?uuid=00a6d100-6cb0-4c9a-9faf-25bfae437ba4"]},{"id":"ITEM-8","itemData":{"DOI":"10.1002/etc.4053","ISSN":"15528618","PMID":"29193285","abstract":"Since the detection of active pharmaceutical ingredients (APIs) in various environmental media, research has explored the potential uptake and toxicity of these chemicals to species inhabiting these matrices. Specifically, pharmaceuticals, including the antiepileptic API carbamazepine (CBZ), are taken up from soil by a range of plants. Many short-term studies have also suggested that certain APIs induce toxicity in plants. However, the effects of APIs on fruiting plants remain relatively unexplored. The present study investigated the uptake, bioaccumulation, and toxicity of CBZ in Cucurbita pepo (zucchini) from seed to full maturity across a range of CBZ exposure concentrations in soil (0.1–20 mg/kg). Results of biomass, chlorophyll, starch and total nitrogen (N) concentration in C. pepo indicated toxicity at soil concentrations of ≥10 mg/kg. There were clear visual indications of increasing toxicity on leaves, including chlorosis and necrosis, from soil concentrations of 1 up to 20 mg/kg. The present study also revealed novel insights into the effect of CBZ accumulation on C. pepo fruiting: female C. pepo flowers were unable to set fruit when leaf concentrations were ≥14 mg/kg. These findings may have implications for future agricultural productivity in areas where reclaimed wastewater containing APIs is a source of irrigation. Detectable CBZ concentrations were found in edible C. pepo fruit, indicating the possibility of trophic transfer. Environ Toxicol Chem 2018;37:1122–1130. © 2017 SETAC.","author":[{"dropping-particle":"","family":"Knight","given":"Emma R.","non-dropping-particle":"","parse-names":false,"suffix":""},{"dropping-particle":"","family":"Carter","given":"Laura J.","non-dropping-particle":"","parse-names":false,"suffix":""},{"dropping-particle":"","family":"McLaughlin","given":"Michael J.","non-dropping-particle":"","parse-names":false,"suffix":""}],"container-title":"Environmental Toxicology and Chemistry","id":"ITEM-8","issued":{"date-parts":[["2018"]]},"title":"Bioaccumulation, uptake, and toxicity of carbamazepine in soil–plant systems","type":"article-journal"},"uris":["http://www.mendeley.com/documents/?uuid=e0c565cb-5055-443d-96ad-86303d97f29b"]}],"mendeley":{"formattedCitation":"(17,57,81,89–93)","plainTextFormattedCitation":"(17,57,81,89–93)","previouslyFormattedCitation":"(17,57,81,89–93)"},"properties":{"noteIndex":0},"schema":"https://github.com/citation-style-language/schema/raw/master/csl-citation.json"}</w:instrText>
      </w:r>
      <w:r w:rsidRPr="009A00CF">
        <w:fldChar w:fldCharType="separate"/>
      </w:r>
      <w:r w:rsidR="002F7BD6" w:rsidRPr="009A00CF">
        <w:rPr>
          <w:noProof/>
        </w:rPr>
        <w:t>(17,57,81,89–93)</w:t>
      </w:r>
      <w:r w:rsidRPr="009A00CF">
        <w:fldChar w:fldCharType="end"/>
      </w:r>
      <w:r w:rsidRPr="009A00CF">
        <w:rPr>
          <w:noProof/>
        </w:rPr>
        <w:t>.</w:t>
      </w:r>
      <w:r w:rsidRPr="009A00CF">
        <w:t xml:space="preserve"> Numerous studies have demonstrated the uptake and accumulation of carbamazepine in various edible plant species (including wheat, courgette, cucumber, tomato, carrot, lettuce and radish) from contaminated soil, porewater and reclaimed wastewater at both artificially high and environmentally relevant concentrations </w:t>
      </w:r>
      <w:r w:rsidRPr="009A00CF">
        <w:fldChar w:fldCharType="begin" w:fldLock="1"/>
      </w:r>
      <w:r w:rsidR="00D61A69">
        <w:instrText>ADDIN CSL_CITATION {"citationItems":[{"id":"ITEM-1","itemData":{"DOI":"10.1016/j.chemosphere.2010.10.052","ISSN":"00456535","PMID":"21071061","abstract":"Reclaimed wastewater is an important source of irrigation in semiarid and arid zones. Here we report data on carbamazepine (CBZ) uptake by cucumber plants in hydroponic culture and greenhouse experiments using different soil types irrigated with fresh water or reclaimed wastewater. Data obtained from the hydroponic culture experiments suggest that CBZ is mainly translocated by water mass flow, and thus it is concentrated and accumulated to the largest extent in the mature/older leaves. Carbamazepine concentration in cucumber fruits and leaves was negatively correlated with soil organic matter content. The concentrations of CBZ in the roots and stems were relatively low, and most CBZ in the plant (76-84% of total uptake) was detected in the leaves. A greenhouse experiment using fresh water and reclaimed wastewater spiked, or not, with CBZ at 1μgL-1 (typical concentration in effluents) revealed that CBZ can be taken up and bioaccumulated from its background concentration in reclaimed wastewater. Bioaccumulation factor (calculated as the ratio of CBZ concentration in the plant to that in the soil solution) for the fruits (0.8-1) was significantly lower than the value calculated for the leaves (17-20).This study emphasizes the potential uptake of active pharmaceutical compounds by crops in organic-matter-poor soils irrigated with reclaimed wastewater and highlights the potential risks associated with this agricultural practice. © 2010 Elsevier Ltd.","author":[{"dropping-particle":"","family":"Shenker","given":"Moshe","non-dropping-particle":"","parse-names":false,"suffix":""},{"dropping-particle":"","family":"Harush","given":"Daniella","non-dropping-particle":"","parse-names":false,"suffix":""},{"dropping-particle":"","family":"Ben-Ari","given":"Julius","non-dropping-particle":"","parse-names":false,"suffix":""},{"dropping-particle":"","family":"Chefetz","given":"Benny","non-dropping-particle":"","parse-names":false,"suffix":""}],"container-title":"Chemosphere","id":"ITEM-1","issued":{"date-parts":[["2011"]]},"title":"Uptake of carbamazepine by cucumber plants - A case study related to irrigation with reclaimed wastewater","type":"article-journal"},"uris":["http://www.mendeley.com/documents/?uuid=e304e71e-cb75-4de0-87e6-e70f372b3c47"]},{"id":"ITEM-2","itemData":{"DOI":"10.1007/s11356-013-1509-0","ISSN":"09441344","PMID":"23397176","abstract":"The use of reclaimed water for agricultural irrigation has emerged as a new strategy for coping with water scarcity in semiarid countries. However, the incorporation of the organic microcontaminants in such water into the diet through crop uptake poses a potential risk to human health. This paper aims to assess the presence of organic microcontaminants in different crops irrigated with groundwater and reclaimed water (secondary or tertiary effluents) in a greenhouse experiment. The determination of microcontaminants in water and vegetation samples was performed by solid-phase extraction and matrix solid-phase dispersion procedure with GC-MS/MS, respectively. The presence of nitrates in the groundwater used for irrigation increased biomass production by a higher proportion than the harvest index. The concentration of microcontaminants in lettuce, carrots, and green beans ranged from less than the limit of quantitation to 571 ng g-1 (fresh weight). Tributyl phosphate and butylated hydroxyanisole exhibited the highest concentration levels in crops. The concentration and frequency of detection of microcontaminants were lower in green bean pods than in green bean roots and leaves. Although the concentrations were generally low, the simultaneous presence of a variety of microcontaminants should be taken into consideration when assessing the risk to human health. © 2013 Springer-Verlag Berlin Heidelberg.","author":[{"dropping-particle":"","family":"Calderón-Preciado","given":"Diana","non-dropping-particle":"","parse-names":false,"suffix":""},{"dropping-particle":"","family":"Matamoros","given":"Víctor","non-dropping-particle":"","parse-names":false,"suffix":""},{"dropping-particle":"","family":"Savé","given":"Robert","non-dropping-particle":"","parse-names":false,"suffix":""},{"dropping-particle":"","family":"Muñoz","given":"Pere","non-dropping-particle":"","parse-names":false,"suffix":""},{"dropping-particle":"","family":"Biel","given":"Carme","non-dropping-particle":"","parse-names":false,"suffix":""},{"dropping-particle":"","family":"Bayona","given":"J. M.","non-dropping-particle":"","parse-names":false,"suffix":""}],"container-title":"Environmental Science and Pollution Research","id":"ITEM-2","issued":{"date-parts":[["2013"]]},"title":"Uptake of microcontaminants by crops irrigated with reclaimed water and groundwater under real field greenhouse conditions","type":"article-journal"},"uris":["http://www.mendeley.com/documents/?uuid=917808d3-1cc0-4906-8c05-a657dfbaf759"]},{"id":"ITEM-3","itemData":{"DOI":"10.1002/etc.4053","ISSN":"15528618","PMID":"29193285","abstract":"Since the detection of active pharmaceutical ingredients (APIs) in various environmental media, research has explored the potential uptake and toxicity of these chemicals to species inhabiting these matrices. Specifically, pharmaceuticals, including the antiepileptic API carbamazepine (CBZ), are taken up from soil by a range of plants. Many short-term studies have also suggested that certain APIs induce toxicity in plants. However, the effects of APIs on fruiting plants remain relatively unexplored. The present study investigated the uptake, bioaccumulation, and toxicity of CBZ in Cucurbita pepo (zucchini) from seed to full maturity across a range of CBZ exposure concentrations in soil (0.1–20 mg/kg). Results of biomass, chlorophyll, starch and total nitrogen (N) concentration in C. pepo indicated toxicity at soil concentrations of ≥10 mg/kg. There were clear visual indications of increasing toxicity on leaves, including chlorosis and necrosis, from soil concentrations of 1 up to 20 mg/kg. The present study also revealed novel insights into the effect of CBZ accumulation on C. pepo fruiting: female C. pepo flowers were unable to set fruit when leaf concentrations were ≥14 mg/kg. These findings may have implications for future agricultural productivity in areas where reclaimed wastewater containing APIs is a source of irrigation. Detectable CBZ concentrations were found in edible C. pepo fruit, indicating the possibility of trophic transfer. Environ Toxicol Chem 2018;37:1122–1130. © 2017 SETAC.","author":[{"dropping-particle":"","family":"Knight","given":"Emma R.","non-dropping-particle":"","parse-names":false,"suffix":""},{"dropping-particle":"","family":"Carter","given":"Laura J.","non-dropping-particle":"","parse-names":false,"suffix":""},{"dropping-particle":"","family":"McLaughlin","given":"Michael J.","non-dropping-particle":"","parse-names":false,"suffix":""}],"container-title":"Environmental Toxicology and Chemistry","id":"ITEM-3","issued":{"date-parts":[["2018"]]},"title":"Bioaccumulation, uptake, and toxicity of carbamazepine in soil–plant systems","type":"article-journal"},"uris":["http://www.mendeley.com/documents/?uuid=e0c565cb-5055-443d-96ad-86303d97f29b"]},{"id":"ITEM-4","itemData":{"DOI":"10.1016/j.watres.2018.12.039","ISSN":"18792448","PMID":"30660096","abstract":"Pharmaceuticals in agricultural soils originating from irrigation with treated wastewater and land-applied biosolids can enter field crops. However, little is known about the role of pore water in plant uptake of pharmaceuticals from soils. In this study, the fate, uptake and distribution of fifteen commonly used pharmaceuticals in soil-water-radish systems were investigated to examine the relationship between the accumulation and their physicochemical processes in soils. The results indicate that the distribution of pharmaceuticals between soil and pore water, as well as their biodegradation, combined to govern the bioavailability of pharmaceuticals to plant uptake. Fourteen out of 15 pharmaceuticals could enter radish tissues in which the accumulation ranged from 2.1 to 14080 ng/g. Comparison of bioconcentration factors (BCFs) on the basis of pharmaceutical concentration in bulk soil vs. in pore water implies that pharmaceuticals present in soil pore water are the major bioavailable fractions to plant uptake. The pore water-based BCFs exhibited a positive linear relationship with log Dow for the pharmaceuticals with &gt;90% as neutral species in soil pore water, while such relationship was not observed between bulk soil-based BCFs and log Dow mainly due to sorption by soil. Other than hydrophobicity, the dissociation of ionizable pharmaceuticals in the soil pore water and (or) root cells may lead to the “ion-trap” effects and thus influence the uptake and translocation process. The large molecular-size pharmaceuticals (e.g., tylosin) manifested a minimum uptake due plausibly to the limited permeability of cell membranes.","author":[{"dropping-particle":"","family":"Li","given":"Yuanbo","non-dropping-particle":"","parse-names":false,"suffix":""},{"dropping-particle":"","family":"Sallach","given":"J. Brett","non-dropping-particle":"","parse-names":false,"suffix":""},{"dropping-particle":"","family":"Zhang","given":"Wei","non-dropping-particle":"","parse-names":false,"suffix":""},{"dropping-particle":"","family":"Boyd","given":"Stephen A.","non-dropping-particle":"","parse-names":false,"suffix":""},{"dropping-particle":"","family":"Li","given":"Hui","non-dropping-particle":"","parse-names":false,"suffix":""}],"container-title":"Water Research","id":"ITEM-4","issued":{"date-parts":[["2019"]]},"title":"Insight into the distribution of pharmaceuticals in soil-water-plant systems","type":"article-journal"},"uris":["http://www.mendeley.com/documents/?uuid=4279ee68-4b44-4762-ab5f-7bd6ff59f531"]}],"mendeley":{"formattedCitation":"(41,57,61,87)","plainTextFormattedCitation":"(41,57,61,87)","previouslyFormattedCitation":"(41,57,61,87)"},"properties":{"noteIndex":0},"schema":"https://github.com/citation-style-language/schema/raw/master/csl-citation.json"}</w:instrText>
      </w:r>
      <w:r w:rsidRPr="009A00CF">
        <w:fldChar w:fldCharType="separate"/>
      </w:r>
      <w:r w:rsidR="00670014" w:rsidRPr="00670014">
        <w:rPr>
          <w:noProof/>
        </w:rPr>
        <w:t>(41,57,61,87)</w:t>
      </w:r>
      <w:r w:rsidRPr="009A00CF">
        <w:fldChar w:fldCharType="end"/>
      </w:r>
      <w:r w:rsidRPr="009A00CF">
        <w:t xml:space="preserve">. The accumulation and translocation of carbamazepine is species dependant, however in general, the highest concentrations of unchanged carbamazepine are detected in the leaves of exposed plants (2-70 ng/g) </w:t>
      </w:r>
      <w:r w:rsidRPr="009A00CF">
        <w:fldChar w:fldCharType="begin" w:fldLock="1"/>
      </w:r>
      <w:r w:rsidR="00D61A69">
        <w:instrText>ADDIN CSL_CITATION {"citationItems":[{"id":"ITEM-1","itemData":{"DOI":"10.1016/j.chemosphere.2010.10.052","ISSN":"00456535","PMID":"21071061","abstract":"Reclaimed wastewater is an important source of irrigation in semiarid and arid zones. Here we report data on carbamazepine (CBZ) uptake by cucumber plants in hydroponic culture and greenhouse experiments using different soil types irrigated with fresh water or reclaimed wastewater. Data obtained from the hydroponic culture experiments suggest that CBZ is mainly translocated by water mass flow, and thus it is concentrated and accumulated to the largest extent in the mature/older leaves. Carbamazepine concentration in cucumber fruits and leaves was negatively correlated with soil organic matter content. The concentrations of CBZ in the roots and stems were relatively low, and most CBZ in the plant (76-84% of total uptake) was detected in the leaves. A greenhouse experiment using fresh water and reclaimed wastewater spiked, or not, with CBZ at 1μgL-1 (typical concentration in effluents) revealed that CBZ can be taken up and bioaccumulated from its background concentration in reclaimed wastewater. Bioaccumulation factor (calculated as the ratio of CBZ concentration in the plant to that in the soil solution) for the fruits (0.8-1) was significantly lower than the value calculated for the leaves (17-20).This study emphasizes the potential uptake of active pharmaceutical compounds by crops in organic-matter-poor soils irrigated with reclaimed wastewater and highlights the potential risks associated with this agricultural practice. © 2010 Elsevier Ltd.","author":[{"dropping-particle":"","family":"Shenker","given":"Moshe","non-dropping-particle":"","parse-names":false,"suffix":""},{"dropping-particle":"","family":"Harush","given":"Daniella","non-dropping-particle":"","parse-names":false,"suffix":""},{"dropping-particle":"","family":"Ben-Ari","given":"Julius","non-dropping-particle":"","parse-names":false,"suffix":""},{"dropping-particle":"","family":"Chefetz","given":"Benny","non-dropping-particle":"","parse-names":false,"suffix":""}],"container-title":"Chemosphere","id":"ITEM-1","issued":{"date-parts":[["2011"]]},"title":"Uptake of carbamazepine by cucumber plants - A case study related to irrigation with reclaimed wastewater","type":"article-journal"},"uris":["http://www.mendeley.com/documents/?uuid=e304e71e-cb75-4de0-87e6-e70f372b3c47"]},{"id":"ITEM-2","itemData":{"DOI":"10.1007/s11356-013-1509-0","ISSN":"09441344","PMID":"23397176","abstract":"The use of reclaimed water for agricultural irrigation has emerged as a new strategy for coping with water scarcity in semiarid countries. However, the incorporation of the organic microcontaminants in such water into the diet through crop uptake poses a potential risk to human health. This paper aims to assess the presence of organic microcontaminants in different crops irrigated with groundwater and reclaimed water (secondary or tertiary effluents) in a greenhouse experiment. The determination of microcontaminants in water and vegetation samples was performed by solid-phase extraction and matrix solid-phase dispersion procedure with GC-MS/MS, respectively. The presence of nitrates in the groundwater used for irrigation increased biomass production by a higher proportion than the harvest index. The concentration of microcontaminants in lettuce, carrots, and green beans ranged from less than the limit of quantitation to 571 ng g-1 (fresh weight). Tributyl phosphate and butylated hydroxyanisole exhibited the highest concentration levels in crops. The concentration and frequency of detection of microcontaminants were lower in green bean pods than in green bean roots and leaves. Although the concentrations were generally low, the simultaneous presence of a variety of microcontaminants should be taken into consideration when assessing the risk to human health. © 2013 Springer-Verlag Berlin Heidelberg.","author":[{"dropping-particle":"","family":"Calderón-Preciado","given":"Diana","non-dropping-particle":"","parse-names":false,"suffix":""},{"dropping-particle":"","family":"Matamoros","given":"Víctor","non-dropping-particle":"","parse-names":false,"suffix":""},{"dropping-particle":"","family":"Savé","given":"Robert","non-dropping-particle":"","parse-names":false,"suffix":""},{"dropping-particle":"","family":"Muñoz","given":"Pere","non-dropping-particle":"","parse-names":false,"suffix":""},{"dropping-particle":"","family":"Biel","given":"Carme","non-dropping-particle":"","parse-names":false,"suffix":""},{"dropping-particle":"","family":"Bayona","given":"J. M.","non-dropping-particle":"","parse-names":false,"suffix":""}],"container-title":"Environmental Science and Pollution Research","id":"ITEM-2","issued":{"date-parts":[["2013"]]},"title":"Uptake of microcontaminants by crops irrigated with reclaimed water and groundwater under real field greenhouse conditions","type":"article-journal"},"uris":["http://www.mendeley.com/documents/?uuid=917808d3-1cc0-4906-8c05-a657dfbaf759"]},{"id":"ITEM-3","itemData":{"DOI":"10.1021/acs.est.6b06485","ISSN":"15205851","PMID":"28506063","abstract":"Carbamazepine (CBZ) is an antiepileptic drug which is persistent in wastewater treatment plants and the environment. It has been frequently detected in plant material after irrigation with treated wastewater. To date, little information is, however, available on the transformation of CBZ in plants. In the present study, the uptake, translocation, and transformation of CBZ was studied in hydroponically grown tomato plants. After 35 days of exposure &gt;80% of the total spiked amount of CBZ was taken by the tomato plants and mainly stored in the leaves. A total of 11 transformation products (TP) (mainly phase-I) were quantified by liquid chromatography-tandem mass spectrometry (LC-MS/MS) and their total amount corresponded to 33% of the CBZ taken up. The ratio of CBZ metabolites to CBZ was highest in fruits (up to 2.5) and leaves (0.5), suggesting an intensive transformation of CBZ in these compartments. Further 10 TPs (phase-I and II) were identified by LC-high resolution mass spectrometry screening, likely comprising another 12% of CBZ. On the basis of these experiments and on an experiment with CBZ-10,11-epoxide a transformation pathway of CBZ in intact tomato plants is proposed that involves epoxidation, hydrolysis, hydroxylation, ring contraction, or loss of the carbamoyl group, followed by conjugation to glucose or cysteine, but also reduction of CBZ. This transformation pathway and analytical data of CBZ transformation products allow for their determination also in field grown vegetable and for the generation of more accurate exposure data of consumers of vegetable irrigated with treated municipal wastewater.","author":[{"dropping-particle":"","family":"Riemenschneider","given":"Christina","non-dropping-particle":"","parse-names":false,"suffix":""},{"dropping-particle":"","family":"Seiwert","given":"Bettina","non-dropping-particle":"","parse-names":false,"suffix":""},{"dropping-particle":"","family":"Moeder","given":"Monika","non-dropping-particle":"","parse-names":false,"suffix":""},{"dropping-particle":"","family":"Schwarz","given":"Dietmar","non-dropping-particle":"","parse-names":false,"suffix":""},{"dropping-particle":"","family":"Reemtsma","given":"Thorsten","non-dropping-particle":"","parse-names":false,"suffix":""}],"container-title":"Environmental Science and Technology","id":"ITEM-3","issued":{"date-parts":[["2017"]]},"title":"Extensive Transformation of the Pharmaceutical Carbamazepine Following Uptake into Intact Tomato Plants","type":"article-journal"},"uris":["http://www.mendeley.com/documents/?uuid=c731a433-b8e6-4e3a-8a1b-080f6b8e30e9"]},{"id":"ITEM-4","itemData":{"DOI":"10.1021/acs.est.8b01682","ISSN":"15205851","PMID":"29787250","abstract":"Carbamazepine and lamotrigine prescribed antiepileptic drugs are highly persistent in the environment and were detected in crops irrigated with reclaimed wastewater. This study reports pharmacokinetics of the two drugs and their metabolites in cucumber plants under hydroponic culture, testing their uptake, translocation, and transformation over 96 h in single and bisolute systems at varying pH. Ruling out root adsorption and transformations in the nutrient solution, we demonstrate that carbamazepine root uptake is largely affected by the concentration gradient across the membrane. Unlike carbamazepine, lamotrigine is adsorbed to the root and undergoes ion trapping in root cells thus its translocation to the shoots is limited. On the basis of that, carbamazepine uptake was not affected by the presence of lamotrigine, while lamotrigine uptake was enhanced in the presence of carbamazepine. Transformation of carbamazepine in the roots was slightly reduced in the presence of lamotrigine. Carbamazepine metabolism was far more pronounced in the shoots than in the roots, indicating that most of the metabolism occurs in the leaves, probably due to higher concentration and longer residence time. This study indicates that the uptake of small nonionic pharmaceuticals is passive and governed by diffusion across the root membrane.","author":[{"dropping-particle":"","family":"Goldstein","given":"Myah","non-dropping-particle":"","parse-names":false,"suffix":""},{"dropping-particle":"","family":"Malchi","given":"Tomer","non-dropping-particle":"","parse-names":false,"suffix":""},{"dropping-particle":"","family":"Shenker","given":"Moshe","non-dropping-particle":"","parse-names":false,"suffix":""},{"dropping-particle":"","family":"Chefetz","given":"Benny","non-dropping-particle":"","parse-names":false,"suffix":""}],"container-title":"Environmental Science and Technology","id":"ITEM-4","issued":{"date-parts":[["2018"]]},"title":"Pharmacokinetics in Plants: Carbamazepine and Its Interactions with Lamotrigine","type":"article-journal"},"uris":["http://www.mendeley.com/documents/?uuid=7871d7c7-3f5d-4223-8908-1c29cf5f77a5"]},{"id":"ITEM-5","itemData":{"DOI":"10.1002/etc.4053","ISSN":"15528618","PMID":"29193285","abstract":"Since the detection of active pharmaceutical ingredients (APIs) in various environmental media, research has explored the potential uptake and toxicity of these chemicals to species inhabiting these matrices. Specifically, pharmaceuticals, including the antiepileptic API carbamazepine (CBZ), are taken up from soil by a range of plants. Many short-term studies have also suggested that certain APIs induce toxicity in plants. However, the effects of APIs on fruiting plants remain relatively unexplored. The present study investigated the uptake, bioaccumulation, and toxicity of CBZ in Cucurbita pepo (zucchini) from seed to full maturity across a range of CBZ exposure concentrations in soil (0.1–20 mg/kg). Results of biomass, chlorophyll, starch and total nitrogen (N) concentration in C. pepo indicated toxicity at soil concentrations of ≥10 mg/kg. There were clear visual indications of increasing toxicity on leaves, including chlorosis and necrosis, from soil concentrations of 1 up to 20 mg/kg. The present study also revealed novel insights into the effect of CBZ accumulation on C. pepo fruiting: female C. pepo flowers were unable to set fruit when leaf concentrations were ≥14 mg/kg. These findings may have implications for future agricultural productivity in areas where reclaimed wastewater containing APIs is a source of irrigation. Detectable CBZ concentrations were found in edible C. pepo fruit, indicating the possibility of trophic transfer. Environ Toxicol Chem 2018;37:1122–1130. © 2017 SETAC.","author":[{"dropping-particle":"","family":"Knight","given":"Emma R.","non-dropping-particle":"","parse-names":false,"suffix":""},{"dropping-particle":"","family":"Carter","given":"Laura J.","non-dropping-particle":"","parse-names":false,"suffix":""},{"dropping-particle":"","family":"McLaughlin","given":"Michael J.","non-dropping-particle":"","parse-names":false,"suffix":""}],"container-title":"Environmental Toxicology and Chemistry","id":"ITEM-5","issued":{"date-parts":[["2018"]]},"title":"Bioaccumulation, uptake, and toxicity of carbamazepine in soil–plant systems","type":"article-journal"},"uris":["http://www.mendeley.com/documents/?uuid=e0c565cb-5055-443d-96ad-86303d97f29b"]}],"mendeley":{"formattedCitation":"(34,57,61,87,94)","plainTextFormattedCitation":"(34,57,61,87,94)","previouslyFormattedCitation":"(34,57,61,87,94)"},"properties":{"noteIndex":0},"schema":"https://github.com/citation-style-language/schema/raw/master/csl-citation.json"}</w:instrText>
      </w:r>
      <w:r w:rsidRPr="009A00CF">
        <w:fldChar w:fldCharType="separate"/>
      </w:r>
      <w:r w:rsidR="00670014" w:rsidRPr="00670014">
        <w:rPr>
          <w:noProof/>
        </w:rPr>
        <w:t>(34,57,61,87,94)</w:t>
      </w:r>
      <w:r w:rsidRPr="009A00CF">
        <w:fldChar w:fldCharType="end"/>
      </w:r>
      <w:r w:rsidRPr="009A00CF">
        <w:t>. In plants exposed to soil</w:t>
      </w:r>
      <w:r w:rsidR="001A1378">
        <w:t>s spiked with carbamazepine</w:t>
      </w:r>
      <w:r w:rsidRPr="009A00CF">
        <w:t xml:space="preserve"> </w:t>
      </w:r>
      <w:r w:rsidR="001A1378">
        <w:t>(</w:t>
      </w:r>
      <w:r w:rsidRPr="009A00CF">
        <w:t>concentrations of &gt; 4 mg/kg</w:t>
      </w:r>
      <w:r w:rsidR="001A1378">
        <w:t>)</w:t>
      </w:r>
      <w:r w:rsidRPr="009A00CF">
        <w:t xml:space="preserve">, necrotic symptoms, reduction in photosynthetic pigments and a loss of biomass has been observed in exposed courgette plants </w:t>
      </w:r>
      <w:r w:rsidRPr="009A00CF">
        <w:fldChar w:fldCharType="begin" w:fldLock="1"/>
      </w:r>
      <w:r w:rsidR="00D61A69">
        <w:instrText>ADDIN CSL_CITATION {"citationItems":[{"id":"ITEM-1","itemData":{"DOI":"10.1021/acs.est.5b03468","ISSN":"15205851","PMID":"26418514","abstract":"The detection of a range of active pharmaceutical ingredients (APIs) in the soil environment has led to a number of publications demonstrating uptake by crops, however very few studies have explored the potential for impacts on plant development as a result of API uptake. This study investigated the effect of carbamazepine and verapamil (0.005-10 mg/kg) on a range of plant responses in zucchini (Cucurbita pepo). Uptake increased in a dose-dependent manner, with maximum leaf concentrations of 821.9 and 2.2 mg/kg for carbamazepine and verapamil, respectively. Increased carbamazepine uptake by zucchini resulted in a decrease in above (&lt;60%) and below (&lt;30%) ground biomass compared to the controls (p &lt; 0.05). At soil concentrations &gt;4 mg/kg the mature leaves suffered from burnt edges and white spots as well as a reduction in photosynthetic pigments but no such effects were seen for verapamil. For both APIs, further investigations revealed significant differences in the concentrations of selected plant hormones (auxins, cytokinins, abscisic acid and jasmonates), and in the nutrient composition of the leaves in comparison to the controls (p &lt; 0.05). This is some of the first research to demonstrate that the exposure of plants to APIs is likely to cause impacts on plant development with unknown implications.","author":[{"dropping-particle":"","family":"Carter","given":"Laura J.","non-dropping-particle":"","parse-names":false,"suffix":""},{"dropping-particle":"","family":"Williams","given":"Mike","non-dropping-particle":"","parse-names":false,"suffix":""},{"dropping-particle":"","family":"Böttcher","given":"Christine","non-dropping-particle":"","parse-names":false,"suffix":""},{"dropping-particle":"","family":"Kookana","given":"Rai S.","non-dropping-particle":"","parse-names":false,"suffix":""}],"container-title":"Environmental Science and Technology","id":"ITEM-1","issued":{"date-parts":[["2015"]]},"title":"Uptake of Pharmaceuticals Influences Plant Development and Affects Nutrient and Hormone Homeostases","type":"article-journal"},"uris":["http://www.mendeley.com/documents/?uuid=c392bf09-86bb-44f2-be57-513501dfedb7"]}],"mendeley":{"formattedCitation":"(46)","plainTextFormattedCitation":"(46)","previouslyFormattedCitation":"(46)"},"properties":{"noteIndex":0},"schema":"https://github.com/citation-style-language/schema/raw/master/csl-citation.json"}</w:instrText>
      </w:r>
      <w:r w:rsidRPr="009A00CF">
        <w:fldChar w:fldCharType="separate"/>
      </w:r>
      <w:r w:rsidR="00670014" w:rsidRPr="00670014">
        <w:rPr>
          <w:noProof/>
        </w:rPr>
        <w:t>(46)</w:t>
      </w:r>
      <w:r w:rsidRPr="009A00CF">
        <w:fldChar w:fldCharType="end"/>
      </w:r>
      <w:r w:rsidRPr="009A00CF">
        <w:t xml:space="preserve">. At environmentally relevant </w:t>
      </w:r>
      <w:r w:rsidRPr="009A00CF">
        <w:lastRenderedPageBreak/>
        <w:t>concentration</w:t>
      </w:r>
      <w:r w:rsidR="000920BD">
        <w:t>s , u</w:t>
      </w:r>
      <w:r w:rsidRPr="009A00CF">
        <w:t>ptake interfered with cell signalling processes, nutritional status, plant hormone concentrations, immune response and plant defence pathways, increasing the vulnerability of exposed courgette plants to environmental stressors</w:t>
      </w:r>
      <w:r w:rsidR="000920BD">
        <w:t xml:space="preserve"> at soil exposure concentrations of 0.005 mg/kg</w:t>
      </w:r>
      <w:r w:rsidR="00D0197A">
        <w:t xml:space="preserve"> </w:t>
      </w:r>
      <w:r w:rsidRPr="009A00CF">
        <w:fldChar w:fldCharType="begin" w:fldLock="1"/>
      </w:r>
      <w:r w:rsidR="00D61A69">
        <w:instrText>ADDIN CSL_CITATION {"citationItems":[{"id":"ITEM-1","itemData":{"DOI":"10.1021/acs.est.5b03468","ISSN":"15205851","PMID":"26418514","abstract":"The detection of a range of active pharmaceutical ingredients (APIs) in the soil environment has led to a number of publications demonstrating uptake by crops, however very few studies have explored the potential for impacts on plant development as a result of API uptake. This study investigated the effect of carbamazepine and verapamil (0.005-10 mg/kg) on a range of plant responses in zucchini (Cucurbita pepo). Uptake increased in a dose-dependent manner, with maximum leaf concentrations of 821.9 and 2.2 mg/kg for carbamazepine and verapamil, respectively. Increased carbamazepine uptake by zucchini resulted in a decrease in above (&lt;60%) and below (&lt;30%) ground biomass compared to the controls (p &lt; 0.05). At soil concentrations &gt;4 mg/kg the mature leaves suffered from burnt edges and white spots as well as a reduction in photosynthetic pigments but no such effects were seen for verapamil. For both APIs, further investigations revealed significant differences in the concentrations of selected plant hormones (auxins, cytokinins, abscisic acid and jasmonates), and in the nutrient composition of the leaves in comparison to the controls (p &lt; 0.05). This is some of the first research to demonstrate that the exposure of plants to APIs is likely to cause impacts on plant development with unknown implications.","author":[{"dropping-particle":"","family":"Carter","given":"Laura J.","non-dropping-particle":"","parse-names":false,"suffix":""},{"dropping-particle":"","family":"Williams","given":"Mike","non-dropping-particle":"","parse-names":false,"suffix":""},{"dropping-particle":"","family":"Böttcher","given":"Christine","non-dropping-particle":"","parse-names":false,"suffix":""},{"dropping-particle":"","family":"Kookana","given":"Rai S.","non-dropping-particle":"","parse-names":false,"suffix":""}],"container-title":"Environmental Science and Technology","id":"ITEM-1","issued":{"date-parts":[["2015"]]},"title":"Uptake of Pharmaceuticals Influences Plant Development and Affects Nutrient and Hormone Homeostases","type":"article-journal"},"uris":["http://www.mendeley.com/documents/?uuid=c392bf09-86bb-44f2-be57-513501dfedb7"]},{"id":"ITEM-2","itemData":{"DOI":"10.1002/etc.4053","ISSN":"15528618","PMID":"29193285","abstract":"Since the detection of active pharmaceutical ingredients (APIs) in various environmental media, research has explored the potential uptake and toxicity of these chemicals to species inhabiting these matrices. Specifically, pharmaceuticals, including the antiepileptic API carbamazepine (CBZ), are taken up from soil by a range of plants. Many short-term studies have also suggested that certain APIs induce toxicity in plants. However, the effects of APIs on fruiting plants remain relatively unexplored. The present study investigated the uptake, bioaccumulation, and toxicity of CBZ in Cucurbita pepo (zucchini) from seed to full maturity across a range of CBZ exposure concentrations in soil (0.1–20 mg/kg). Results of biomass, chlorophyll, starch and total nitrogen (N) concentration in C. pepo indicated toxicity at soil concentrations of ≥10 mg/kg. There were clear visual indications of increasing toxicity on leaves, including chlorosis and necrosis, from soil concentrations of 1 up to 20 mg/kg. The present study also revealed novel insights into the effect of CBZ accumulation on C. pepo fruiting: female C. pepo flowers were unable to set fruit when leaf concentrations were ≥14 mg/kg. These findings may have implications for future agricultural productivity in areas where reclaimed wastewater containing APIs is a source of irrigation. Detectable CBZ concentrations were found in edible C. pepo fruit, indicating the possibility of trophic transfer. Environ Toxicol Chem 2018;37:1122–1130. © 2017 SETAC.","author":[{"dropping-particle":"","family":"Knight","given":"Emma R.","non-dropping-particle":"","parse-names":false,"suffix":""},{"dropping-particle":"","family":"Carter","given":"Laura J.","non-dropping-particle":"","parse-names":false,"suffix":""},{"dropping-particle":"","family":"McLaughlin","given":"Michael J.","non-dropping-particle":"","parse-names":false,"suffix":""}],"container-title":"Environmental Toxicology and Chemistry","id":"ITEM-2","issued":{"date-parts":[["2018"]]},"title":"Bioaccumulation, uptake, and toxicity of carbamazepine in soil–plant systems","type":"article-journal"},"uris":["http://www.mendeley.com/documents/?uuid=e0c565cb-5055-443d-96ad-86303d97f29b"]}],"mendeley":{"formattedCitation":"(46,57)","plainTextFormattedCitation":"(46,57)","previouslyFormattedCitation":"(46,57)"},"properties":{"noteIndex":0},"schema":"https://github.com/citation-style-language/schema/raw/master/csl-citation.json"}</w:instrText>
      </w:r>
      <w:r w:rsidRPr="009A00CF">
        <w:fldChar w:fldCharType="separate"/>
      </w:r>
      <w:r w:rsidR="00670014" w:rsidRPr="00670014">
        <w:rPr>
          <w:noProof/>
        </w:rPr>
        <w:t>(46,57)</w:t>
      </w:r>
      <w:r w:rsidRPr="009A00CF">
        <w:fldChar w:fldCharType="end"/>
      </w:r>
      <w:r w:rsidRPr="009A00CF">
        <w:t>. A reduction in the total number of fruits reaching maturity has also been observed, with carbamazepine being translocated to the fruiting body</w:t>
      </w:r>
      <w:r w:rsidRPr="009A00CF">
        <w:rPr>
          <w:noProof/>
        </w:rPr>
        <w:t xml:space="preserve"> </w:t>
      </w:r>
      <w:r w:rsidRPr="009A00CF">
        <w:rPr>
          <w:noProof/>
        </w:rPr>
        <w:fldChar w:fldCharType="begin" w:fldLock="1"/>
      </w:r>
      <w:r w:rsidR="001A1378">
        <w:rPr>
          <w:noProof/>
        </w:rPr>
        <w:instrText>ADDIN CSL_CITATION {"citationItems":[{"id":"ITEM-1","itemData":{"DOI":"10.1002/etc.4053","ISSN":"15528618","PMID":"29193285","abstract":"Since the detection of active pharmaceutical ingredients (APIs) in various environmental media, research has explored the potential uptake and toxicity of these chemicals to species inhabiting these matrices. Specifically, pharmaceuticals, including the antiepileptic API carbamazepine (CBZ), are taken up from soil by a range of plants. Many short-term studies have also suggested that certain APIs induce toxicity in plants. However, the effects of APIs on fruiting plants remain relatively unexplored. The present study investigated the uptake, bioaccumulation, and toxicity of CBZ in Cucurbita pepo (zucchini) from seed to full maturity across a range of CBZ exposure concentrations in soil (0.1–20 mg/kg). Results of biomass, chlorophyll, starch and total nitrogen (N) concentration in C. pepo indicated toxicity at soil concentrations of ≥10 mg/kg. There were clear visual indications of increasing toxicity on leaves, including chlorosis and necrosis, from soil concentrations of 1 up to 20 mg/kg. The present study also revealed novel insights into the effect of CBZ accumulation on C. pepo fruiting: female C. pepo flowers were unable to set fruit when leaf concentrations were ≥14 mg/kg. These findings may have implications for future agricultural productivity in areas where reclaimed wastewater containing APIs is a source of irrigation. Detectable CBZ concentrations were found in edible C. pepo fruit, indicating the possibility of trophic transfer. Environ Toxicol Chem 2018;37:1122–1130. © 2017 SETAC.","author":[{"dropping-particle":"","family":"Knight","given":"Emma R.","non-dropping-particle":"","parse-names":false,"suffix":""},{"dropping-particle":"","family":"Carter","given":"Laura J.","non-dropping-particle":"","parse-names":false,"suffix":""},{"dropping-particle":"","family":"McLaughlin","given":"Michael J.","non-dropping-particle":"","parse-names":false,"suffix":""}],"container-title":"Environmental Toxicology and Chemistry","id":"ITEM-1","issued":{"date-parts":[["2018"]]},"title":"Bioaccumulation, uptake, and toxicity of carbamazepine in soil–plant systems","type":"article-journal"},"uris":["http://www.mendeley.com/documents/?uuid=e0c565cb-5055-443d-96ad-86303d97f29b"]}],"mendeley":{"formattedCitation":"(57)","plainTextFormattedCitation":"(57)","previouslyFormattedCitation":"(57)"},"properties":{"noteIndex":0},"schema":"https://github.com/citation-style-language/schema/raw/master/csl-citation.json"}</w:instrText>
      </w:r>
      <w:r w:rsidRPr="009A00CF">
        <w:rPr>
          <w:noProof/>
        </w:rPr>
        <w:fldChar w:fldCharType="separate"/>
      </w:r>
      <w:r w:rsidR="002F7BD6" w:rsidRPr="009A00CF">
        <w:rPr>
          <w:noProof/>
        </w:rPr>
        <w:t>(57)</w:t>
      </w:r>
      <w:r w:rsidRPr="009A00CF">
        <w:rPr>
          <w:noProof/>
        </w:rPr>
        <w:fldChar w:fldCharType="end"/>
      </w:r>
      <w:r w:rsidRPr="009A00CF">
        <w:t>. Thus, as agricultural practice evolves in response to freshwater scarcity, the use of reclaimed wastewater for irrigation and resultant introduction of antiepileptics to the plant-soil system may have numerous, tangible implications for agricultural productivity.</w:t>
      </w:r>
    </w:p>
    <w:p w14:paraId="497F86EF" w14:textId="47A0AEBF" w:rsidR="003F33E6" w:rsidRPr="009A00CF" w:rsidRDefault="003F33E6" w:rsidP="003F33E6">
      <w:pPr>
        <w:spacing w:line="360" w:lineRule="auto"/>
      </w:pPr>
      <w:r w:rsidRPr="009A00CF">
        <w:t xml:space="preserve">Recent studies have also demonstrated that the introduction of antiepileptic compounds to the food chain through WW irrigated produce presents a human exposure risk equivalent to that of exposure via drinking water </w:t>
      </w:r>
      <w:r w:rsidRPr="009A00CF">
        <w:fldChar w:fldCharType="begin" w:fldLock="1"/>
      </w:r>
      <w:r w:rsidR="001A1378">
        <w:instrText>ADDIN CSL_CITATION {"citationItems":[{"id":"ITEM-1","itemData":{"DOI":"10.1016/S0378-4274(03)00071-7","ISSN":"03784274","PMID":"12691710","abstract":"There are numerous observations of pharmaceuticals (or their metabolites) as contaminants in wastewater, surface water and groundwater. This implies a potential for indirect human exposure to pharmaceuticals via drinking water supplies. Various effect benchmarks may be employed in an evaluation of the significance of such indirect exposure. In this study a comparison was made between reported concentrations of pharmaceuticals in German drinking water and therapeutic dose. The margin between potential indirect daily exposure via drinking water and daily therapeutic dose was at least three orders of magnitude and typically much more. For certain compounds it was also possible to benchmark exposure against ADIs derived within the context of meat and food stuff residues following veterinary use. In all cases potential exposure was less than the ADIs, similarly suggesting that for these compounds there are no substantial concerns with regards to indirect exposure via drinking water. © 2003 Elsevier Science Ireland Ltd. All rights reserved.","author":[{"dropping-particle":"","family":"Webb","given":"Simon","non-dropping-particle":"","parse-names":false,"suffix":""},{"dropping-particle":"","family":"Ternes","given":"Thomas","non-dropping-particle":"","parse-names":false,"suffix":""},{"dropping-particle":"","family":"Gibert","given":"Michel","non-dropping-particle":"","parse-names":false,"suffix":""},{"dropping-particle":"","family":"Olejniczak","given":"Klaus","non-dropping-particle":"","parse-names":false,"suffix":""}],"container-title":"Toxicology Letters","id":"ITEM-1","issued":{"date-parts":[["2003"]]},"title":"Indirect human exposure to pharmaceuticals via drinking water","type":"article-journal"},"uris":["http://www.mendeley.com/documents/?uuid=1c7bb832-87ae-47b3-ac0f-0e366db83a7a"]},{"id":"ITEM-2","itemData":{"DOI":"10.1016/j.chemosphere.2010.10.052","ISSN":"00456535","PMID":"21071061","abstract":"Reclaimed wastewater is an important source of irrigation in semiarid and arid zones. Here we report data on carbamazepine (CBZ) uptake by cucumber plants in hydroponic culture and greenhouse experiments using different soil types irrigated with fresh water or reclaimed wastewater. Data obtained from the hydroponic culture experiments suggest that CBZ is mainly translocated by water mass flow, and thus it is concentrated and accumulated to the largest extent in the mature/older leaves. Carbamazepine concentration in cucumber fruits and leaves was negatively correlated with soil organic matter content. The concentrations of CBZ in the roots and stems were relatively low, and most CBZ in the plant (76-84% of total uptake) was detected in the leaves. A greenhouse experiment using fresh water and reclaimed wastewater spiked, or not, with CBZ at 1μgL-1 (typical concentration in effluents) revealed that CBZ can be taken up and bioaccumulated from its background concentration in reclaimed wastewater. Bioaccumulation factor (calculated as the ratio of CBZ concentration in the plant to that in the soil solution) for the fruits (0.8-1) was significantly lower than the value calculated for the leaves (17-20).This study emphasizes the potential uptake of active pharmaceutical compounds by crops in organic-matter-poor soils irrigated with reclaimed wastewater and highlights the potential risks associated with this agricultural practice. © 2010 Elsevier Ltd.","author":[{"dropping-particle":"","family":"Shenker","given":"Moshe","non-dropping-particle":"","parse-names":false,"suffix":""},{"dropping-particle":"","family":"Harush","given":"Daniella","non-dropping-particle":"","parse-names":false,"suffix":""},{"dropping-particle":"","family":"Ben-Ari","given":"Julius","non-dropping-particle":"","parse-names":false,"suffix":""},{"dropping-particle":"","family":"Chefetz","given":"Benny","non-dropping-particle":"","parse-names":false,"suffix":""}],"container-title":"Chemosphere","id":"ITEM-2","issued":{"date-parts":[["2011"]]},"title":"Uptake of carbamazepine by cucumber plants - A case study related to irrigation with reclaimed wastewater","type":"article-journal"},"uris":["http://www.mendeley.com/documents/?uuid=e304e71e-cb75-4de0-87e6-e70f372b3c47"]}],"mendeley":{"formattedCitation":"(87,95)","plainTextFormattedCitation":"(87,95)","previouslyFormattedCitation":"(87,95)"},"properties":{"noteIndex":0},"schema":"https://github.com/citation-style-language/schema/raw/master/csl-citation.json"}</w:instrText>
      </w:r>
      <w:r w:rsidRPr="009A00CF">
        <w:fldChar w:fldCharType="separate"/>
      </w:r>
      <w:r w:rsidR="002F7BD6" w:rsidRPr="009A00CF">
        <w:rPr>
          <w:noProof/>
        </w:rPr>
        <w:t>(87,95)</w:t>
      </w:r>
      <w:r w:rsidRPr="009A00CF">
        <w:fldChar w:fldCharType="end"/>
      </w:r>
      <w:r w:rsidRPr="009A00CF">
        <w:t>. Cucumber fruits were shown to bioaccumulate carbamazepine in concentrations such that for every 200 g (fresh weight) of cucumber consumed, the consumer would receive a 200 ng dose of carbamazepine</w:t>
      </w:r>
      <w:r w:rsidRPr="009A00CF">
        <w:rPr>
          <w:noProof/>
        </w:rPr>
        <w:t xml:space="preserve"> </w:t>
      </w:r>
      <w:r w:rsidRPr="009A00CF">
        <w:rPr>
          <w:noProof/>
        </w:rPr>
        <w:fldChar w:fldCharType="begin" w:fldLock="1"/>
      </w:r>
      <w:r w:rsidR="001A1378">
        <w:rPr>
          <w:noProof/>
        </w:rPr>
        <w:instrText>ADDIN CSL_CITATION {"citationItems":[{"id":"ITEM-1","itemData":{"DOI":"10.1016/j.chemosphere.2010.10.052","ISSN":"00456535","PMID":"21071061","abstract":"Reclaimed wastewater is an important source of irrigation in semiarid and arid zones. Here we report data on carbamazepine (CBZ) uptake by cucumber plants in hydroponic culture and greenhouse experiments using different soil types irrigated with fresh water or reclaimed wastewater. Data obtained from the hydroponic culture experiments suggest that CBZ is mainly translocated by water mass flow, and thus it is concentrated and accumulated to the largest extent in the mature/older leaves. Carbamazepine concentration in cucumber fruits and leaves was negatively correlated with soil organic matter content. The concentrations of CBZ in the roots and stems were relatively low, and most CBZ in the plant (76-84% of total uptake) was detected in the leaves. A greenhouse experiment using fresh water and reclaimed wastewater spiked, or not, with CBZ at 1μgL-1 (typical concentration in effluents) revealed that CBZ can be taken up and bioaccumulated from its background concentration in reclaimed wastewater. Bioaccumulation factor (calculated as the ratio of CBZ concentration in the plant to that in the soil solution) for the fruits (0.8-1) was significantly lower than the value calculated for the leaves (17-20).This study emphasizes the potential uptake of active pharmaceutical compounds by crops in organic-matter-poor soils irrigated with reclaimed wastewater and highlights the potential risks associated with this agricultural practice. © 2010 Elsevier Ltd.","author":[{"dropping-particle":"","family":"Shenker","given":"Moshe","non-dropping-particle":"","parse-names":false,"suffix":""},{"dropping-particle":"","family":"Harush","given":"Daniella","non-dropping-particle":"","parse-names":false,"suffix":""},{"dropping-particle":"","family":"Ben-Ari","given":"Julius","non-dropping-particle":"","parse-names":false,"suffix":""},{"dropping-particle":"","family":"Chefetz","given":"Benny","non-dropping-particle":"","parse-names":false,"suffix":""}],"container-title":"Chemosphere","id":"ITEM-1","issued":{"date-parts":[["2011"]]},"title":"Uptake of carbamazepine by cucumber plants - A case study related to irrigation with reclaimed wastewater","type":"article-journal"},"uris":["http://www.mendeley.com/documents/?uuid=e304e71e-cb75-4de0-87e6-e70f372b3c47"]}],"mendeley":{"formattedCitation":"(87)","plainTextFormattedCitation":"(87)","previouslyFormattedCitation":"(87)"},"properties":{"noteIndex":0},"schema":"https://github.com/citation-style-language/schema/raw/master/csl-citation.json"}</w:instrText>
      </w:r>
      <w:r w:rsidRPr="009A00CF">
        <w:rPr>
          <w:noProof/>
        </w:rPr>
        <w:fldChar w:fldCharType="separate"/>
      </w:r>
      <w:r w:rsidR="002F7BD6" w:rsidRPr="009A00CF">
        <w:rPr>
          <w:noProof/>
        </w:rPr>
        <w:t>(87)</w:t>
      </w:r>
      <w:r w:rsidRPr="009A00CF">
        <w:rPr>
          <w:noProof/>
        </w:rPr>
        <w:fldChar w:fldCharType="end"/>
      </w:r>
      <w:r w:rsidRPr="009A00CF">
        <w:t xml:space="preserve">. Although significantly below the minimum prescribed dose of carbamazepine (70mg/day for 70kg body weight), the combined effects of long-term indirect exposure through drinking water and fresh produce presents a potential risk to human health that is currently not well documented or understood </w:t>
      </w:r>
      <w:r w:rsidRPr="009A00CF">
        <w:fldChar w:fldCharType="begin" w:fldLock="1"/>
      </w:r>
      <w:r w:rsidR="001A1378">
        <w:instrText>ADDIN CSL_CITATION {"citationItems":[{"id":"ITEM-1","itemData":{"DOI":"10.1016/j.chemosphere.2010.10.052","ISSN":"00456535","PMID":"21071061","abstract":"Reclaimed wastewater is an important source of irrigation in semiarid and arid zones. Here we report data on carbamazepine (CBZ) uptake by cucumber plants in hydroponic culture and greenhouse experiments using different soil types irrigated with fresh water or reclaimed wastewater. Data obtained from the hydroponic culture experiments suggest that CBZ is mainly translocated by water mass flow, and thus it is concentrated and accumulated to the largest extent in the mature/older leaves. Carbamazepine concentration in cucumber fruits and leaves was negatively correlated with soil organic matter content. The concentrations of CBZ in the roots and stems were relatively low, and most CBZ in the plant (76-84% of total uptake) was detected in the leaves. A greenhouse experiment using fresh water and reclaimed wastewater spiked, or not, with CBZ at 1μgL-1 (typical concentration in effluents) revealed that CBZ can be taken up and bioaccumulated from its background concentration in reclaimed wastewater. Bioaccumulation factor (calculated as the ratio of CBZ concentration in the plant to that in the soil solution) for the fruits (0.8-1) was significantly lower than the value calculated for the leaves (17-20).This study emphasizes the potential uptake of active pharmaceutical compounds by crops in organic-matter-poor soils irrigated with reclaimed wastewater and highlights the potential risks associated with this agricultural practice. © 2010 Elsevier Ltd.","author":[{"dropping-particle":"","family":"Shenker","given":"Moshe","non-dropping-particle":"","parse-names":false,"suffix":""},{"dropping-particle":"","family":"Harush","given":"Daniella","non-dropping-particle":"","parse-names":false,"suffix":""},{"dropping-particle":"","family":"Ben-Ari","given":"Julius","non-dropping-particle":"","parse-names":false,"suffix":""},{"dropping-particle":"","family":"Chefetz","given":"Benny","non-dropping-particle":"","parse-names":false,"suffix":""}],"container-title":"Chemosphere","id":"ITEM-1","issued":{"date-parts":[["2011"]]},"title":"Uptake of carbamazepine by cucumber plants - A case study related to irrigation with reclaimed wastewater","type":"article-journal"},"uris":["http://www.mendeley.com/documents/?uuid=e304e71e-cb75-4de0-87e6-e70f372b3c47"]}],"mendeley":{"formattedCitation":"(87)","plainTextFormattedCitation":"(87)","previouslyFormattedCitation":"(87)"},"properties":{"noteIndex":0},"schema":"https://github.com/citation-style-language/schema/raw/master/csl-citation.json"}</w:instrText>
      </w:r>
      <w:r w:rsidRPr="009A00CF">
        <w:fldChar w:fldCharType="separate"/>
      </w:r>
      <w:r w:rsidR="002F7BD6" w:rsidRPr="009A00CF">
        <w:rPr>
          <w:noProof/>
        </w:rPr>
        <w:t>(87)</w:t>
      </w:r>
      <w:r w:rsidRPr="009A00CF">
        <w:fldChar w:fldCharType="end"/>
      </w:r>
      <w:r w:rsidRPr="009A00CF">
        <w:t xml:space="preserve">. This conceptual pathway was substantiated in recent studies in which healthy individuals consuming wastewater-irrigated produce excreted carbamazepine via the urine, demonstrating the potential for unintentional exposure to active pharmaceuticals via this route </w:t>
      </w:r>
      <w:r w:rsidRPr="009A00CF">
        <w:fldChar w:fldCharType="begin" w:fldLock="1"/>
      </w:r>
      <w:r w:rsidR="001A1378">
        <w:instrText>ADDIN CSL_CITATION {"citationItems":[{"id":"ITEM-1","itemData":{"DOI":"10.1021/acs.est.5b06256","ISSN":"15205851","PMID":"27021726","abstract":"Fresh water scarcity has led to increased use of reclaimed wastewater as an alternative and reliable source for crop irrigation. Beyond microbiological safety, concerns have been raised regarding contamination of reclaimed wastewater by xenobiotics including pharmaceuticals. This study focuses on carbamazepine, an anticonvulsant drug which is ubiquitously detected in reclaimed wastewater, highly persistent in soil, and taken up by crops. In a randomized controlled trial we demonstrate that healthy individuals consuming reclaimed wastewater-irrigated produce excreted carbamazepine and its metabolites in their urine, while subjects consuming fresh water-irrigated produce excreted undetectable or significantly lower levels of carbamazepine. We also report that the carbamazepine metabolite pattern at this low exposure level differed from that observed at therapeutic doses. This \"proof of concept\" study demonstrates that human exposure to xenobiotics occurs through ingestion of reclaimed wastewater-irrigated produce, providing real world data which could guide risk assessments and policy designed to ensure the safe use of wastewater for crop irrigation.","author":[{"dropping-particle":"","family":"Paltiel","given":"Ora","non-dropping-particle":"","parse-names":false,"suffix":""},{"dropping-particle":"","family":"Fedorova","given":"Ganna","non-dropping-particle":"","parse-names":false,"suffix":""},{"dropping-particle":"","family":"Tadmor","given":"Galit","non-dropping-particle":"","parse-names":false,"suffix":""},{"dropping-particle":"","family":"Kleinstern","given":"Geffen","non-dropping-particle":"","parse-names":false,"suffix":""},{"dropping-particle":"","family":"Maor","given":"Yehoshua","non-dropping-particle":"","parse-names":false,"suffix":""},{"dropping-particle":"","family":"Chefetz","given":"Benny","non-dropping-particle":"","parse-names":false,"suffix":""}],"container-title":"Environmental Science and Technology","id":"ITEM-1","issued":{"date-parts":[["2016"]]},"title":"Human Exposure to Wastewater-Derived Pharmaceuticals in Fresh Produce: A Randomized Controlled Trial Focusing on Carbamazepine","type":"article-journal"},"uris":["http://www.mendeley.com/documents/?uuid=228a5f6e-3dd2-4024-aefe-099b1a7bcce7"]},{"id":"ITEM-2","itemData":{"DOI":"10.1016/j.envint.2020.105951","ISSN":"18736750","PMID":"32683210","abstract":"Treated wastewater (TWW) is increasingly used for agricultural irrigation, especially in arid and semi-arid regions. Carbamazepine is among the most frequently detected pharmaceuticals in TWW. Moreover, its uptake and accumulation have been demonstrated in crops irrigated with TWW. A previous controlled trial found that urine concentrations of carbamazepine were higher in healthy volunteers consuming TWW-irrigated produce as compared to freshwater-irrigated produce. The aim of the current study was to assess whether carbamazepine is quantifiable in urine of Israelis consuming their usual diets and whether concentrations vary according to age, personal characteristics and diet. In this cross-sectional study, we recruited 245 volunteers, including a reference group of omnivorous healthy adults aged 18–66; pregnant women; children aged 3–6 years; adults aged &gt;75 years; and vegetarians/vegans. Participants provided spot urine samples and reported 24-hour and “usual” dietary consumption. Urinary carbamazepine levels were compared according to group, personal characteristics, health behaviors, and reported diet. Carbamazepine was detectable (≥1.66 ng/L) in urine of 84%, 76%, 75.5%, 66%, and 19.6% of the reference group, vegetarians, older adults, pregnant women, and children, respectively. Quantifiable concentrations (≥5.0 ng/L) of carbamazepine were found in 58%, 46%, 36.7%, 14%, and 0% of these groups, respectively (p = 0.001 for comparison of proportions across groups). In adults, higher carbamazepine concentrations were significantly associated (p &lt; 0.05) with self-defined vegetarianism, usual consumption of dairy products and at least five vegetables/day, and no meat or fish consumption in the past 24-hours. This study demonstrates that people living in a water-scarce region with widespread TWW irrigation, are unknowingly exposed to carbamazepine. Individuals adhering to recommended guidelines for daily fresh produce consumption may be at higher risk of exposure to TWW-derived contaminants of emerging concern.","author":[{"dropping-particle":"","family":"Schapira","given":"Michael","non-dropping-particle":"","parse-names":false,"suffix":""},{"dropping-particle":"","family":"Manor","given":"Orly","non-dropping-particle":"","parse-names":false,"suffix":""},{"dropping-particle":"","family":"Golan","given":"Naama","non-dropping-particle":"","parse-names":false,"suffix":""},{"dropping-particle":"","family":"Kalo","given":"Dorit","non-dropping-particle":"","parse-names":false,"suffix":""},{"dropping-particle":"","family":"Mordehay","given":"Vered","non-dropping-particle":"","parse-names":false,"suffix":""},{"dropping-particle":"","family":"Kirshenbaum","given":"Noam","non-dropping-particle":"","parse-names":false,"suffix":""},{"dropping-particle":"","family":"Goldsmith","given":"Rebecca","non-dropping-particle":"","parse-names":false,"suffix":""},{"dropping-particle":"","family":"Chefetz","given":"Benny","non-dropping-particle":"","parse-names":false,"suffix":""},{"dropping-particle":"","family":"Paltiel","given":"Ora","non-dropping-particle":"","parse-names":false,"suffix":""}],"container-title":"Environment International","id":"ITEM-2","issued":{"date-parts":[["2020"]]},"title":"Involuntary human exposure to carbamazepine: A cross-sectional study of correlates across the lifespan and dietary spectrum","type":"article-journal"},"uris":["http://www.mendeley.com/documents/?uuid=736e8e26-412d-42cb-a798-2c6a839cff62"]}],"mendeley":{"formattedCitation":"(58,59)","plainTextFormattedCitation":"(58,59)","previouslyFormattedCitation":"(58,59)"},"properties":{"noteIndex":0},"schema":"https://github.com/citation-style-language/schema/raw/master/csl-citation.json"}</w:instrText>
      </w:r>
      <w:r w:rsidRPr="009A00CF">
        <w:fldChar w:fldCharType="separate"/>
      </w:r>
      <w:r w:rsidR="002F7BD6" w:rsidRPr="009A00CF">
        <w:rPr>
          <w:noProof/>
        </w:rPr>
        <w:t>(58,59)</w:t>
      </w:r>
      <w:r w:rsidRPr="009A00CF">
        <w:fldChar w:fldCharType="end"/>
      </w:r>
      <w:r w:rsidRPr="009A00CF">
        <w:t xml:space="preserve">. </w:t>
      </w:r>
    </w:p>
    <w:p w14:paraId="3C6860AE" w14:textId="41406F23" w:rsidR="003F33E6" w:rsidRPr="009A00CF" w:rsidRDefault="001A1378" w:rsidP="003F33E6">
      <w:pPr>
        <w:spacing w:line="360" w:lineRule="auto"/>
        <w:rPr>
          <w:rFonts w:ascii="Calibri" w:eastAsia="Calibri" w:hAnsi="Calibri" w:cs="Calibri"/>
          <w:color w:val="000000"/>
          <w:lang w:eastAsia="en-GB"/>
        </w:rPr>
      </w:pPr>
      <w:r>
        <w:rPr>
          <w:rFonts w:ascii="Calibri" w:eastAsia="Calibri" w:hAnsi="Calibri" w:cs="Calibri"/>
          <w:color w:val="000000"/>
          <w:lang w:eastAsia="en-GB"/>
        </w:rPr>
        <w:t>The a</w:t>
      </w:r>
      <w:r w:rsidR="003F33E6" w:rsidRPr="009A00CF">
        <w:rPr>
          <w:rFonts w:ascii="Calibri" w:eastAsia="Calibri" w:hAnsi="Calibri" w:cs="Calibri"/>
          <w:color w:val="000000"/>
          <w:lang w:eastAsia="en-GB"/>
        </w:rPr>
        <w:t>ntiepileptic compound</w:t>
      </w:r>
      <w:r>
        <w:rPr>
          <w:rFonts w:ascii="Calibri" w:eastAsia="Calibri" w:hAnsi="Calibri" w:cs="Calibri"/>
          <w:color w:val="000000"/>
          <w:lang w:eastAsia="en-GB"/>
        </w:rPr>
        <w:t>,</w:t>
      </w:r>
      <w:r w:rsidR="003F33E6" w:rsidRPr="009A00CF">
        <w:rPr>
          <w:rFonts w:ascii="Calibri" w:eastAsia="Calibri" w:hAnsi="Calibri" w:cs="Calibri"/>
          <w:color w:val="000000"/>
          <w:lang w:eastAsia="en-GB"/>
        </w:rPr>
        <w:t xml:space="preserve"> lamotrigine, behaves similarly in terms of its uptake and accumulation </w:t>
      </w:r>
      <w:r w:rsidR="003F33E6" w:rsidRPr="009A00CF">
        <w:rPr>
          <w:rFonts w:ascii="Calibri" w:eastAsia="Calibri" w:hAnsi="Calibri" w:cs="Calibri"/>
          <w:lang w:eastAsia="en-GB"/>
        </w:rPr>
        <w:t xml:space="preserve">in cucumber, tomato and radish plants </w:t>
      </w:r>
      <w:r w:rsidR="003F33E6" w:rsidRPr="009A00CF">
        <w:rPr>
          <w:rFonts w:ascii="Calibri" w:eastAsia="Calibri" w:hAnsi="Calibri" w:cs="Calibri"/>
          <w:lang w:eastAsia="en-GB"/>
        </w:rPr>
        <w:fldChar w:fldCharType="begin" w:fldLock="1"/>
      </w:r>
      <w:r w:rsidR="00D61A69">
        <w:rPr>
          <w:rFonts w:ascii="Calibri" w:eastAsia="Calibri" w:hAnsi="Calibri" w:cs="Calibri"/>
          <w:lang w:eastAsia="en-GB"/>
        </w:rPr>
        <w:instrText>ADDIN CSL_CITATION {"citationItems":[{"id":"ITEM-1","itemData":{"DOI":"10.1021/es5008615","ISSN":"15205851","PMID":"24749778","abstract":"An increasing number of reports on plant uptake of pharmaceutical compounds (PCs) have been recently published, raising concerns of human exposure through dietary intake. In this study, PC uptake and translocation were evaluated in cucumber and tomato plants to elucidate the effects of PC physicochemical properties, soil type, and irrigation-water quality. Nonionic PCs were taken up and accumulated at higher levels in plants grown in soils of lower organic matter and clay content. While the concentration of most PCs in cucumber and tomato leaves were of similar order, their concentrations in the tomato fruit were much lower than in the cucumber fruit. This is related to differences in fruit physiology. Our data suggest that irrigation with treated wastewater reduces the bioavailability of acidic PCs for uptake by cucumber plants as compared to fresh water irrigation. This study sheds light on factors affecting the uptake of PCs by crops irrigated with treated wastewater, the governing role of PCs physicochemical properties along with the physiological nature of the plant, soil properties and water quality that together determine uptake, translocation, and accumulation within plant organs. Occurrence of metabolites in plant suggests that PC metabolism has to be evaluated to reveal the total uptake. © 2014 American Chemical Society.","author":[{"dropping-particle":"","family":"Goldstein","given":"Myah","non-dropping-particle":"","parse-names":false,"suffix":""},{"dropping-particle":"","family":"Shenker","given":"Moshe","non-dropping-particle":"","parse-names":false,"suffix":""},{"dropping-particle":"","family":"Chefetz","given":"Benny","non-dropping-particle":"","parse-names":false,"suffix":""}],"container-title":"Environmental Science and Technology","id":"ITEM-1","issued":{"date-parts":[["2014"]]},"title":"Insights into the uptake processes of wastewater-borne pharmaceuticals by vegetables","type":"article-journal"},"uris":["http://www.mendeley.com/documents/?uuid=b5ae6ecf-731c-43fd-9749-0b40590d927a"]},{"id":"ITEM-2","itemData":{"DOI":"10.1016/j.chemosphere.2016.06.048","ISSN":"18791298","PMID":"27351902","abstract":"Irrigation with reclaimed wastewater may result in the ubiquitous presence of pharmaceutical compounds (PCs) and their metabolites in the agroecosystem. In this study, we focused on two highly persistent anticonvulsant drugs, lamotrigine and carbamazepine and two of its metabolites (EP-CBZ and DiOH-CBZ), aiming to elucidate their behavior in agricultural ecosystem using batch and lysimeter experiments. Sorption of the studied compounds by soils was found to be governed mainly by the soil organic matter level. Sorption affinity of compounds to soils followed the order lamotrigine &gt; carbamazepine &gt; EP-CBZ &gt; DiOH-CBZ. Sorption was reversible, and no competition between sorbates in bi-solute systems was observed. The results of the lysimeter studies were in accordance with batch experiment findings, demonstrating accumulation of lamotrigine and carbamazepine in top soil layers enriched with organic matter. Detection of carbamazepine and one of its metabolites in rain-fed wheat previously irrigated with reclaimed wastewater, indicates reversibility of their sorption, resulting in their potential leaching and their availability for plant uptake. This study demonstrates the long-term implication of introduction of PCs to the agroecosystem.","author":[{"dropping-particle":"","family":"Paz","given":"Anat","non-dropping-particle":"","parse-names":false,"suffix":""},{"dropping-particle":"","family":"Tadmor","given":"Galit","non-dropping-particle":"","parse-names":false,"suffix":""},{"dropping-particle":"","family":"Malchi","given":"Tomer","non-dropping-particle":"","parse-names":false,"suffix":""},{"dropping-particle":"","family":"Blotevogel","given":"Jens","non-dropping-particle":"","parse-names":false,"suffix":""},{"dropping-particle":"","family":"Borch","given":"Thomas","non-dropping-particle":"","parse-names":false,"suffix":""},{"dropping-particle":"","family":"Polubesova","given":"Tamara","non-dropping-particle":"","parse-names":false,"suffix":""},{"dropping-particle":"","family":"Chefetz","given":"Benny","non-dropping-particle":"","parse-names":false,"suffix":""}],"container-title":"Chemosphere","id":"ITEM-2","issued":{"date-parts":[["2016"]]},"title":"Fate of carbamazepine, its metabolites, and lamotrigine in soils irrigated with reclaimed wastewater: Sorption, leaching and plant uptake","type":"article-journal"},"uris":["http://www.mendeley.com/documents/?uuid=ee07bcea-2693-4a07-882d-d88584abceb2"]},{"id":"ITEM-3","itemData":{"DOI":"10.1016/j.watres.2018.12.039","ISSN":"18792448","PMID":"30660096","abstract":"Pharmaceuticals in agricultural soils originating from irrigation with treated wastewater and land-applied biosolids can enter field crops. However, little is known about the role of pore water in plant uptake of pharmaceuticals from soils. In this study, the fate, uptake and distribution of fifteen commonly used pharmaceuticals in soil-water-radish systems were investigated to examine the relationship between the accumulation and their physicochemical processes in soils. The results indicate that the distribution of pharmaceuticals between soil and pore water, as well as their biodegradation, combined to govern the bioavailability of pharmaceuticals to plant uptake. Fourteen out of 15 pharmaceuticals could enter radish tissues in which the accumulation ranged from 2.1 to 14080 ng/g. Comparison of bioconcentration factors (BCFs) on the basis of pharmaceutical concentration in bulk soil vs. in pore water implies that pharmaceuticals present in soil pore water are the major bioavailable fractions to plant uptake. The pore water-based BCFs exhibited a positive linear relationship with log Dow for the pharmaceuticals with &gt;90% as neutral species in soil pore water, while such relationship was not observed between bulk soil-based BCFs and log Dow mainly due to sorption by soil. Other than hydrophobicity, the dissociation of ionizable pharmaceuticals in the soil pore water and (or) root cells may lead to the “ion-trap” effects and thus influence the uptake and translocation process. The large molecular-size pharmaceuticals (e.g., tylosin) manifested a minimum uptake due plausibly to the limited permeability of cell membranes.","author":[{"dropping-particle":"","family":"Li","given":"Yuanbo","non-dropping-particle":"","parse-names":false,"suffix":""},{"dropping-particle":"","family":"Sallach","given":"J. Brett","non-dropping-particle":"","parse-names":false,"suffix":""},{"dropping-particle":"","family":"Zhang","given":"Wei","non-dropping-particle":"","parse-names":false,"suffix":""},{"dropping-particle":"","family":"Boyd","given":"Stephen A.","non-dropping-particle":"","parse-names":false,"suffix":""},{"dropping-particle":"","family":"Li","given":"Hui","non-dropping-particle":"","parse-names":false,"suffix":""}],"container-title":"Water Research","id":"ITEM-3","issued":{"date-parts":[["2019"]]},"title":"Insight into the distribution of pharmaceuticals in soil-water-plant systems","type":"article-journal"},"uris":["http://www.mendeley.com/documents/?uuid=4279ee68-4b44-4762-ab5f-7bd6ff59f531"]}],"mendeley":{"formattedCitation":"(3,31,41)","plainTextFormattedCitation":"(3,31,41)","previouslyFormattedCitation":"(3,31,41)"},"properties":{"noteIndex":0},"schema":"https://github.com/citation-style-language/schema/raw/master/csl-citation.json"}</w:instrText>
      </w:r>
      <w:r w:rsidR="003F33E6" w:rsidRPr="009A00CF">
        <w:rPr>
          <w:rFonts w:ascii="Calibri" w:eastAsia="Calibri" w:hAnsi="Calibri" w:cs="Calibri"/>
          <w:lang w:eastAsia="en-GB"/>
        </w:rPr>
        <w:fldChar w:fldCharType="separate"/>
      </w:r>
      <w:r w:rsidR="00670014" w:rsidRPr="00670014">
        <w:rPr>
          <w:rFonts w:ascii="Calibri" w:eastAsia="Calibri" w:hAnsi="Calibri" w:cs="Calibri"/>
          <w:noProof/>
          <w:lang w:eastAsia="en-GB"/>
        </w:rPr>
        <w:t>(3,31,41)</w:t>
      </w:r>
      <w:r w:rsidR="003F33E6" w:rsidRPr="009A00CF">
        <w:rPr>
          <w:rFonts w:ascii="Calibri" w:eastAsia="Calibri" w:hAnsi="Calibri" w:cs="Calibri"/>
          <w:lang w:eastAsia="en-GB"/>
        </w:rPr>
        <w:fldChar w:fldCharType="end"/>
      </w:r>
      <w:r w:rsidR="003F33E6" w:rsidRPr="009A00CF">
        <w:rPr>
          <w:rFonts w:ascii="Calibri" w:eastAsia="Calibri" w:hAnsi="Calibri" w:cs="Calibri"/>
          <w:lang w:eastAsia="en-GB"/>
        </w:rPr>
        <w:t xml:space="preserve">. A study by </w:t>
      </w:r>
      <w:proofErr w:type="spellStart"/>
      <w:r w:rsidR="003F33E6" w:rsidRPr="009A00CF">
        <w:rPr>
          <w:rFonts w:ascii="Calibri" w:eastAsia="Calibri" w:hAnsi="Calibri" w:cs="Calibri"/>
          <w:lang w:eastAsia="en-GB"/>
        </w:rPr>
        <w:t>Malchi</w:t>
      </w:r>
      <w:proofErr w:type="spellEnd"/>
      <w:r w:rsidR="003F33E6" w:rsidRPr="009A00CF">
        <w:rPr>
          <w:rFonts w:ascii="Calibri" w:eastAsia="Calibri" w:hAnsi="Calibri" w:cs="Calibri"/>
          <w:lang w:eastAsia="en-GB"/>
        </w:rPr>
        <w:t xml:space="preserve"> et al. also demonstrated the accumulation of lamotrigine in the edible portions of wastewater irrigated sweet potatoes and carrots </w:t>
      </w:r>
      <w:r w:rsidR="003F33E6" w:rsidRPr="009A00CF">
        <w:rPr>
          <w:rFonts w:ascii="Calibri" w:eastAsia="Calibri" w:hAnsi="Calibri" w:cs="Calibri"/>
          <w:lang w:eastAsia="en-GB"/>
        </w:rPr>
        <w:fldChar w:fldCharType="begin" w:fldLock="1"/>
      </w:r>
      <w:r>
        <w:rPr>
          <w:rFonts w:ascii="Calibri" w:eastAsia="Calibri" w:hAnsi="Calibri" w:cs="Calibri"/>
          <w:lang w:eastAsia="en-GB"/>
        </w:rPr>
        <w:instrText>ADDIN CSL_CITATION {"citationItems":[{"id":"ITEM-1","itemData":{"DOI":"10.1021/es5017894","ISSN":"15205851","PMID":"25026038","abstract":"To meet mounting water demands, treated wastewater has become an important source of irrigation. Thus, contamination of treated wastewater by pharmaceutical compounds (PCs) and the fate of these compounds in the agricultural environment are of increasing concern. This field study aimed to quantify PC uptake by treated wastewater-irrigated root crops (carrots and sweet potatoes) grown in lysimeters and to evaluate potential risks. In both crops, the nonionic PCs (carbamazepine, caffeine, and lamotrigine) were detected at significantly higher concentrations than ionic PCs (metoprolol, bezafibrate, clofibric acid, diclofenac, gemfibrozil, ibuprofen, ketoprofen, naproxen, sulfamethoxazole, and sildenafil). PCs in leaves were found at higher concentrations than in the roots. Carbamazepine metabolites were found mainly in the leaves, where the concentration of the metabolite 10,11-epoxycarbamazepine was significantly higher than the parent compound. The health risk associated with consumption of wastewater-irrigated root vegetables was estimated using the threshold of toxicological concern (TTC) approach. Our data show that the TTC value of lamotrigine can be reached for a child at a daily consumption of half a carrot (</w:instrText>
      </w:r>
      <w:r>
        <w:rPr>
          <w:rFonts w:ascii="Cambria Math" w:eastAsia="Calibri" w:hAnsi="Cambria Math" w:cs="Cambria Math"/>
          <w:lang w:eastAsia="en-GB"/>
        </w:rPr>
        <w:instrText>∼</w:instrText>
      </w:r>
      <w:r>
        <w:rPr>
          <w:rFonts w:ascii="Calibri" w:eastAsia="Calibri" w:hAnsi="Calibri" w:cs="Calibri"/>
          <w:lang w:eastAsia="en-GB"/>
        </w:rPr>
        <w:instrText>60 g). This study highlights that certain PCs accumulated in edible organs at concentrations above the TTC value should be categorized as contaminants of emerging concern. © 2014 American Chemical Society.","author":[{"dropping-particle":"","family":"Malchi","given":"Tomer","non-dropping-particle":"","parse-names":false,"suffix":""},{"dropping-particle":"","family":"Maor","given":"Yehoshua","non-dropping-particle":"","parse-names":false,"suffix":""},{"dropping-particle":"","family":"Tadmor","given":"Galit","non-dropping-particle":"","parse-names":false,"suffix":""},{"dropping-particle":"","family":"Shenker","given":"Moshe","non-dropping-particle":"","parse-names":false,"suffix":""},{"dropping-particle":"","family":"Chefetz","given":"Benny","non-dropping-particle":"","parse-names":false,"suffix":""}],"container-title":"Environmental Science and Technology","id":"ITEM-1","issued":{"date-parts":[["2014"]]},"title":"Irrigation of root vegetables with treated wastewater: Evaluating uptake of pharmaceuticals and the associated human health risks","type":"article-journal"},"suppress-author":1,"uris":["http://www.mendeley.com/documents/?uuid=2fe3eef1-2106-459f-ac42-f9781ff46c84"]}],"mendeley":{"formattedCitation":"(96)","plainTextFormattedCitation":"(96)","previouslyFormattedCitation":"(96)"},"properties":{"noteIndex":0},"schema":"https://github.com/citation-style-language/schema/raw/master/csl-citation.json"}</w:instrText>
      </w:r>
      <w:r w:rsidR="003F33E6" w:rsidRPr="009A00CF">
        <w:rPr>
          <w:rFonts w:ascii="Calibri" w:eastAsia="Calibri" w:hAnsi="Calibri" w:cs="Calibri"/>
          <w:lang w:eastAsia="en-GB"/>
        </w:rPr>
        <w:fldChar w:fldCharType="separate"/>
      </w:r>
      <w:r w:rsidR="002F7BD6" w:rsidRPr="009A00CF">
        <w:rPr>
          <w:rFonts w:ascii="Calibri" w:eastAsia="Calibri" w:hAnsi="Calibri" w:cs="Calibri"/>
          <w:noProof/>
          <w:lang w:eastAsia="en-GB"/>
        </w:rPr>
        <w:t>(96)</w:t>
      </w:r>
      <w:r w:rsidR="003F33E6" w:rsidRPr="009A00CF">
        <w:rPr>
          <w:rFonts w:ascii="Calibri" w:eastAsia="Calibri" w:hAnsi="Calibri" w:cs="Calibri"/>
          <w:lang w:eastAsia="en-GB"/>
        </w:rPr>
        <w:fldChar w:fldCharType="end"/>
      </w:r>
      <w:r w:rsidR="003F33E6" w:rsidRPr="009A00CF">
        <w:rPr>
          <w:rFonts w:ascii="Calibri" w:eastAsia="Calibri" w:hAnsi="Calibri" w:cs="Calibri"/>
          <w:lang w:eastAsia="en-GB"/>
        </w:rPr>
        <w:t xml:space="preserve">. </w:t>
      </w:r>
      <w:proofErr w:type="spellStart"/>
      <w:r w:rsidR="003F33E6" w:rsidRPr="009A00CF">
        <w:rPr>
          <w:rFonts w:ascii="Calibri" w:eastAsia="Calibri" w:hAnsi="Calibri" w:cs="Calibri"/>
          <w:lang w:eastAsia="en-GB"/>
        </w:rPr>
        <w:t>Malchi</w:t>
      </w:r>
      <w:proofErr w:type="spellEnd"/>
      <w:r w:rsidR="003F33E6" w:rsidRPr="009A00CF">
        <w:rPr>
          <w:rFonts w:ascii="Calibri" w:eastAsia="Calibri" w:hAnsi="Calibri" w:cs="Calibri"/>
          <w:lang w:eastAsia="en-GB"/>
        </w:rPr>
        <w:t xml:space="preserve"> et al. deduced that the threshold of toxicological concern for a child could be met with daily consumption of approximately 60g of wastewater-irrigated carrot (approximately half of a carrot) </w:t>
      </w:r>
      <w:r w:rsidR="003F33E6" w:rsidRPr="009A00CF">
        <w:rPr>
          <w:rFonts w:ascii="Calibri" w:eastAsia="Calibri" w:hAnsi="Calibri" w:cs="Calibri"/>
          <w:lang w:eastAsia="en-GB"/>
        </w:rPr>
        <w:fldChar w:fldCharType="begin" w:fldLock="1"/>
      </w:r>
      <w:r>
        <w:rPr>
          <w:rFonts w:ascii="Calibri" w:eastAsia="Calibri" w:hAnsi="Calibri" w:cs="Calibri"/>
          <w:lang w:eastAsia="en-GB"/>
        </w:rPr>
        <w:instrText>ADDIN CSL_CITATION {"citationItems":[{"id":"ITEM-1","itemData":{"DOI":"10.1021/es5017894","ISSN":"15205851","PMID":"25026038","abstract":"To meet mounting water demands, treated wastewater has become an important source of irrigation. Thus, contamination of treated wastewater by pharmaceutical compounds (PCs) and the fate of these compounds in the agricultural environment are of increasing concern. This field study aimed to quantify PC uptake by treated wastewater-irrigated root crops (carrots and sweet potatoes) grown in lysimeters and to evaluate potential risks. In both crops, the nonionic PCs (carbamazepine, caffeine, and lamotrigine) were detected at significantly higher concentrations than ionic PCs (metoprolol, bezafibrate, clofibric acid, diclofenac, gemfibrozil, ibuprofen, ketoprofen, naproxen, sulfamethoxazole, and sildenafil). PCs in leaves were found at higher concentrations than in the roots. Carbamazepine metabolites were found mainly in the leaves, where the concentration of the metabolite 10,11-epoxycarbamazepine was significantly higher than the parent compound. The health risk associated with consumption of wastewater-irrigated root vegetables was estimated using the threshold of toxicological concern (TTC) approach. Our data show that the TTC value of lamotrigine can be reached for a child at a daily consumption of half a carrot (</w:instrText>
      </w:r>
      <w:r>
        <w:rPr>
          <w:rFonts w:ascii="Cambria Math" w:eastAsia="Calibri" w:hAnsi="Cambria Math" w:cs="Cambria Math"/>
          <w:lang w:eastAsia="en-GB"/>
        </w:rPr>
        <w:instrText>∼</w:instrText>
      </w:r>
      <w:r>
        <w:rPr>
          <w:rFonts w:ascii="Calibri" w:eastAsia="Calibri" w:hAnsi="Calibri" w:cs="Calibri"/>
          <w:lang w:eastAsia="en-GB"/>
        </w:rPr>
        <w:instrText>60 g). This study highlights that certain PCs accumulated in edible organs at concentrations above the TTC value should be categorized as contaminants of emerging concern. © 2014 American Chemical Society.","author":[{"dropping-particle":"","family":"Malchi","given":"Tomer","non-dropping-particle":"","parse-names":false,"suffix":""},{"dropping-particle":"","family":"Maor","given":"Yehoshua","non-dropping-particle":"","parse-names":false,"suffix":""},{"dropping-particle":"","family":"Tadmor","given":"Galit","non-dropping-particle":"","parse-names":false,"suffix":""},{"dropping-particle":"","family":"Shenker","given":"Moshe","non-dropping-particle":"","parse-names":false,"suffix":""},{"dropping-particle":"","family":"Chefetz","given":"Benny","non-dropping-particle":"","parse-names":false,"suffix":""}],"container-title":"Environmental Science and Technology","id":"ITEM-1","issued":{"date-parts":[["2014"]]},"title":"Irrigation of root vegetables with treated wastewater: Evaluating uptake of pharmaceuticals and the associated human health risks","type":"article-journal"},"suppress-author":1,"uris":["http://www.mendeley.com/documents/?uuid=2fe3eef1-2106-459f-ac42-f9781ff46c84"]}],"mendeley":{"formattedCitation":"(96)","plainTextFormattedCitation":"(96)","previouslyFormattedCitation":"(96)"},"properties":{"noteIndex":0},"schema":"https://github.com/citation-style-language/schema/raw/master/csl-citation.json"}</w:instrText>
      </w:r>
      <w:r w:rsidR="003F33E6" w:rsidRPr="009A00CF">
        <w:rPr>
          <w:rFonts w:ascii="Calibri" w:eastAsia="Calibri" w:hAnsi="Calibri" w:cs="Calibri"/>
          <w:lang w:eastAsia="en-GB"/>
        </w:rPr>
        <w:fldChar w:fldCharType="separate"/>
      </w:r>
      <w:r w:rsidR="002F7BD6" w:rsidRPr="009A00CF">
        <w:rPr>
          <w:rFonts w:ascii="Calibri" w:eastAsia="Calibri" w:hAnsi="Calibri" w:cs="Calibri"/>
          <w:noProof/>
          <w:lang w:eastAsia="en-GB"/>
        </w:rPr>
        <w:t>(96)</w:t>
      </w:r>
      <w:r w:rsidR="003F33E6" w:rsidRPr="009A00CF">
        <w:rPr>
          <w:rFonts w:ascii="Calibri" w:eastAsia="Calibri" w:hAnsi="Calibri" w:cs="Calibri"/>
          <w:lang w:eastAsia="en-GB"/>
        </w:rPr>
        <w:fldChar w:fldCharType="end"/>
      </w:r>
      <w:r w:rsidR="003F33E6" w:rsidRPr="009A00CF">
        <w:rPr>
          <w:rFonts w:ascii="Calibri" w:eastAsia="Calibri" w:hAnsi="Calibri" w:cs="Calibri"/>
          <w:lang w:eastAsia="en-GB"/>
        </w:rPr>
        <w:t xml:space="preserve">. </w:t>
      </w:r>
    </w:p>
    <w:p w14:paraId="0B51D598" w14:textId="4C5203E3" w:rsidR="003F33E6" w:rsidRPr="009A00CF" w:rsidRDefault="003F33E6" w:rsidP="003F33E6">
      <w:pPr>
        <w:spacing w:after="0" w:line="360" w:lineRule="auto"/>
        <w:rPr>
          <w:rFonts w:ascii="Calibri" w:eastAsia="Calibri" w:hAnsi="Calibri" w:cs="Calibri"/>
          <w:lang w:eastAsia="en-GB"/>
        </w:rPr>
      </w:pPr>
      <w:r w:rsidRPr="009A00CF">
        <w:rPr>
          <w:rFonts w:ascii="Calibri" w:eastAsia="Calibri" w:hAnsi="Calibri" w:cs="Calibri"/>
          <w:lang w:eastAsia="en-GB"/>
        </w:rPr>
        <w:t xml:space="preserve">In addition, the presence and interaction of metabolites in treated wastewater and the transformation of compounds within plants results in the introduction of numerous, often undocumented and potentially bioactive compounds into the plant-soil </w:t>
      </w:r>
      <w:r w:rsidRPr="009A00CF">
        <w:rPr>
          <w:rFonts w:ascii="Calibri" w:eastAsia="Calibri" w:hAnsi="Calibri" w:cs="Calibri"/>
          <w:lang w:eastAsia="en-GB"/>
        </w:rPr>
        <w:fldChar w:fldCharType="begin" w:fldLock="1"/>
      </w:r>
      <w:r w:rsidR="00D61A69">
        <w:rPr>
          <w:rFonts w:ascii="Calibri" w:eastAsia="Calibri" w:hAnsi="Calibri" w:cs="Calibri"/>
          <w:lang w:eastAsia="en-GB"/>
        </w:rPr>
        <w:instrText>ADDIN CSL_CITATION {"citationItems":[{"id":"ITEM-1","itemData":{"DOI":"10.1021/acs.est.6b06485","ISSN":"15205851","PMID":"28506063","abstract":"Carbamazepine (CBZ) is an antiepileptic drug which is persistent in wastewater treatment plants and the environment. It has been frequently detected in plant material after irrigation with treated wastewater. To date, little information is, however, available on the transformation of CBZ in plants. In the present study, the uptake, translocation, and transformation of CBZ was studied in hydroponically grown tomato plants. After 35 days of exposure &gt;80% of the total spiked amount of CBZ was taken by the tomato plants and mainly stored in the leaves. A total of 11 transformation products (TP) (mainly phase-I) were quantified by liquid chromatography-tandem mass spectrometry (LC-MS/MS) and their total amount corresponded to 33% of the CBZ taken up. The ratio of CBZ metabolites to CBZ was highest in fruits (up to 2.5) and leaves (0.5), suggesting an intensive transformation of CBZ in these compartments. Further 10 TPs (phase-I and II) were identified by LC-high resolution mass spectrometry screening, likely comprising another 12% of CBZ. On the basis of these experiments and on an experiment with CBZ-10,11-epoxide a transformation pathway of CBZ in intact tomato plants is proposed that involves epoxidation, hydrolysis, hydroxylation, ring contraction, or loss of the carbamoyl group, followed by conjugation to glucose or cysteine, but also reduction of CBZ. This transformation pathway and analytical data of CBZ transformation products allow for their determination also in field grown vegetable and for the generation of more accurate exposure data of consumers of vegetable irrigated with treated municipal wastewater.","author":[{"dropping-particle":"","family":"Riemenschneider","given":"Christina","non-dropping-particle":"","parse-names":false,"suffix":""},{"dropping-particle":"","family":"Seiwert","given":"Bettina","non-dropping-particle":"","parse-names":false,"suffix":""},{"dropping-particle":"","family":"Moeder","given":"Monika","non-dropping-particle":"","parse-names":false,"suffix":""},{"dropping-particle":"","family":"Schwarz","given":"Dietmar","non-dropping-particle":"","parse-names":false,"suffix":""},{"dropping-particle":"","family":"Reemtsma","given":"Thorsten","non-dropping-particle":"","parse-names":false,"suffix":""}],"container-title":"Environmental Science and Technology","id":"ITEM-1","issued":{"date-parts":[["2017"]]},"title":"Extensive Transformation of the Pharmaceutical Carbamazepine Following Uptake into Intact Tomato Plants","type":"article-journal"},"uris":["http://www.mendeley.com/documents/?uuid=c731a433-b8e6-4e3a-8a1b-080f6b8e30e9"]}],"mendeley":{"formattedCitation":"(34)","plainTextFormattedCitation":"(34)","previouslyFormattedCitation":"(34)"},"properties":{"noteIndex":0},"schema":"https://github.com/citation-style-language/schema/raw/master/csl-citation.json"}</w:instrText>
      </w:r>
      <w:r w:rsidRPr="009A00CF">
        <w:rPr>
          <w:rFonts w:ascii="Calibri" w:eastAsia="Calibri" w:hAnsi="Calibri" w:cs="Calibri"/>
          <w:lang w:eastAsia="en-GB"/>
        </w:rPr>
        <w:fldChar w:fldCharType="separate"/>
      </w:r>
      <w:r w:rsidR="00670014" w:rsidRPr="00670014">
        <w:rPr>
          <w:rFonts w:ascii="Calibri" w:eastAsia="Calibri" w:hAnsi="Calibri" w:cs="Calibri"/>
          <w:noProof/>
          <w:lang w:eastAsia="en-GB"/>
        </w:rPr>
        <w:t>(34)</w:t>
      </w:r>
      <w:r w:rsidRPr="009A00CF">
        <w:rPr>
          <w:rFonts w:ascii="Calibri" w:eastAsia="Calibri" w:hAnsi="Calibri" w:cs="Calibri"/>
          <w:lang w:eastAsia="en-GB"/>
        </w:rPr>
        <w:fldChar w:fldCharType="end"/>
      </w:r>
      <w:r w:rsidRPr="009A00CF">
        <w:rPr>
          <w:rFonts w:ascii="Calibri" w:eastAsia="Calibri" w:hAnsi="Calibri" w:cs="Calibri"/>
          <w:lang w:eastAsia="en-GB"/>
        </w:rPr>
        <w:t>. For example, metabolites of carbamazepine have been recorded in concentrations of 1000ng/L in treated wastewater and shown to interact competitively and auxiliarly</w:t>
      </w:r>
      <w:r w:rsidRPr="009A00CF">
        <w:rPr>
          <w:rFonts w:ascii="Times New Roman" w:eastAsia="Times New Roman" w:hAnsi="Times New Roman" w:cs="Times New Roman"/>
          <w:sz w:val="24"/>
          <w:szCs w:val="24"/>
          <w:lang w:eastAsia="en-GB"/>
        </w:rPr>
        <w:t xml:space="preserve"> </w:t>
      </w:r>
      <w:r w:rsidRPr="009A00CF">
        <w:rPr>
          <w:rFonts w:ascii="Calibri" w:eastAsia="Calibri" w:hAnsi="Calibri" w:cs="Calibri"/>
          <w:lang w:eastAsia="en-GB"/>
        </w:rPr>
        <w:t xml:space="preserve">in the presence </w:t>
      </w:r>
      <w:r w:rsidR="00C24AA4">
        <w:rPr>
          <w:rFonts w:ascii="Calibri" w:eastAsia="Calibri" w:hAnsi="Calibri" w:cs="Calibri"/>
          <w:lang w:eastAsia="en-GB"/>
        </w:rPr>
        <w:t xml:space="preserve">of </w:t>
      </w:r>
      <w:r w:rsidRPr="009A00CF">
        <w:rPr>
          <w:rFonts w:ascii="Calibri" w:eastAsia="Calibri" w:hAnsi="Calibri" w:cs="Calibri"/>
          <w:lang w:eastAsia="en-GB"/>
        </w:rPr>
        <w:t>other antiepileptic compounds (namely carbamazepine</w:t>
      </w:r>
      <w:r w:rsidR="00C24AA4">
        <w:rPr>
          <w:rFonts w:ascii="Calibri" w:eastAsia="Calibri" w:hAnsi="Calibri" w:cs="Calibri"/>
          <w:lang w:eastAsia="en-GB"/>
        </w:rPr>
        <w:t xml:space="preserve"> and</w:t>
      </w:r>
      <w:r w:rsidRPr="009A00CF">
        <w:rPr>
          <w:rFonts w:ascii="Calibri" w:eastAsia="Calibri" w:hAnsi="Calibri" w:cs="Calibri"/>
          <w:lang w:eastAsia="en-GB"/>
        </w:rPr>
        <w:t xml:space="preserve"> lamotrigine in parent form</w:t>
      </w:r>
      <w:r w:rsidR="00C24AA4">
        <w:rPr>
          <w:rFonts w:ascii="Calibri" w:eastAsia="Calibri" w:hAnsi="Calibri" w:cs="Calibri"/>
          <w:lang w:eastAsia="en-GB"/>
        </w:rPr>
        <w:t>)</w:t>
      </w:r>
      <w:r w:rsidRPr="009A00CF">
        <w:rPr>
          <w:rFonts w:ascii="Calibri" w:eastAsia="Calibri" w:hAnsi="Calibri" w:cs="Calibri"/>
          <w:lang w:eastAsia="en-GB"/>
        </w:rPr>
        <w:t xml:space="preserve"> </w:t>
      </w:r>
      <w:r w:rsidRPr="009A00CF">
        <w:rPr>
          <w:rFonts w:ascii="Calibri" w:eastAsia="Calibri" w:hAnsi="Calibri" w:cs="Calibri"/>
          <w:lang w:eastAsia="en-GB"/>
        </w:rPr>
        <w:fldChar w:fldCharType="begin" w:fldLock="1"/>
      </w:r>
      <w:r w:rsidR="00D61A69">
        <w:rPr>
          <w:rFonts w:ascii="Calibri" w:eastAsia="Calibri" w:hAnsi="Calibri" w:cs="Calibri"/>
          <w:lang w:eastAsia="en-GB"/>
        </w:rPr>
        <w:instrText>ADDIN CSL_CITATION {"citationItems":[{"id":"ITEM-1","itemData":{"DOI":"https://doi.org/10.1016/j.scitotenv.2013.05.034","ISSN":"0048-9697","abstract":"Many organic micropollutants present in wastewater, such as pharmaceuticals and pesticides, are poorly removed in conventional wastewater treatment plants (WWTPs). To reduce the release of these substances into the aquatic environment, advanced wastewater treatments are necessary. In this context, two large-scale pilot advanced treatments were tested in parallel over more than one year at the municipal WWTP of Lausanne, Switzerland. The treatments were: i) oxidation by ozone followed by sand filtration (SF) and ii) powdered activated carbon (PAC) adsorption followed by either ultrafiltration (UF) or sand filtration. More than 70 potentially problematic substances (pharmaceuticals, pesticides, endocrine disruptors, drug metabolites and other common chemicals) were regularly measured at different stages of treatment. Additionally, several ecotoxicological tests such as the Yeast Estrogen Screen, a combined algae bioassay and a fish early life stage test were performed to evaluate effluent toxicity. Both treatments significantly improved the effluent quality. Micropollutants were removed on average over 80% compared with raw wastewater, with an average ozone dose of 5.7mgO3l−1 or a PAC dose between 10 and 20mgl−1. Depending on the chemical properties of the substances (presence of electron-rich moieties, charge and hydrophobicity), either ozone or PAC performed better. Both advanced treatments led to a clear reduction in toxicity of the effluents, with PAC-UF performing slightly better overall. As both treatments had, on average, relatively similar efficiency, further criteria relevant to their implementation were considered, including local constraints (e.g., safety, sludge disposal, disinfection), operational feasibility and cost. For sensitive receiving waters (drinking water resources or recreational waters), the PAC-UF treatment, despite its current higher cost, was considered to be the most suitable option, enabling good removal of most micropollutants and macropollutants without forming problematic by-products, the strongest decrease in toxicity and a total disinfection of the effluent.","author":[{"dropping-particle":"","family":"Margot","given":"Jonas","non-dropping-particle":"","parse-names":false,"suffix":""},{"dropping-particle":"","family":"Kienle","given":"Cornelia","non-dropping-particle":"","parse-names":false,"suffix":""},{"dropping-particle":"","family":"Magnet","given":"Anoÿs","non-dropping-particle":"","parse-names":false,"suffix":""},{"dropping-particle":"","family":"Weil","given":"Mirco","non-dropping-particle":"","parse-names":false,"suffix":""},{"dropping-particle":"","family":"Rossi","given":"Luca","non-dropping-particle":"","parse-names":false,"suffix":""},{"dropping-particle":"","family":"Alencastro","given":"Luiz Felippe","non-dropping-particle":"de","parse-names":false,"suffix":""},{"dropping-particle":"","family":"Abegglen","given":"Christian","non-dropping-particle":"","parse-names":false,"suffix":""},{"dropping-particle":"","family":"Thonney","given":"Denis","non-dropping-particle":"","parse-names":false,"suffix":""},{"dropping-particle":"","family":"Chèvre","given":"Nathalie","non-dropping-particle":"","parse-names":false,"suffix":""},{"dropping-particle":"","family":"Schärer","given":"Michael","non-dropping-particle":"","parse-names":false,"suffix":""},{"dropping-particle":"","family":"Barry","given":"D A","non-dropping-particle":"","parse-names":false,"suffix":""}],"container-title":"Science of The Total Environment","id":"ITEM-1","issued":{"date-parts":[["2013"]]},"page":"480-498","title":"Treatment of micropollutants in municipal wastewater: Ozone or powdered activated carbon?","type":"article-journal","volume":"461-462"},"uris":["http://www.mendeley.com/documents/?uuid=c1bc4e21-7ce8-4509-a99e-0e3a53257efc"]},{"id":"ITEM-2","itemData":{"DOI":"10.1016/j.watres.2018.12.039","ISSN":"18792448","PMID":"30660096","abstract":"Pharmaceuticals in agricultural soils originating from irrigation with treated wastewater and land-applied biosolids can enter field crops. However, little is known about the role of pore water in plant uptake of pharmaceuticals from soils. In this study, the fate, uptake and distribution of fifteen commonly used pharmaceuticals in soil-water-radish systems were investigated to examine the relationship between the accumulation and their physicochemical processes in soils. The results indicate that the distribution of pharmaceuticals between soil and pore water, as well as their biodegradation, combined to govern the bioavailability of pharmaceuticals to plant uptake. Fourteen out of 15 pharmaceuticals could enter radish tissues in which the accumulation ranged from 2.1 to 14080 ng/g. Comparison of bioconcentration factors (BCFs) on the basis of pharmaceutical concentration in bulk soil vs. in pore water implies that pharmaceuticals present in soil pore water are the major bioavailable fractions to plant uptake. The pore water-based BCFs exhibited a positive linear relationship with log Dow for the pharmaceuticals with &gt;90% as neutral species in soil pore water, while such relationship was not observed between bulk soil-based BCFs and log Dow mainly due to sorption by soil. Other than hydrophobicity, the dissociation of ionizable pharmaceuticals in the soil pore water and (or) root cells may lead to the “ion-trap” effects and thus influence the uptake and translocation process. The large molecular-size pharmaceuticals (e.g., tylosin) manifested a minimum uptake due plausibly to the limited permeability of cell membranes.","author":[{"dropping-particle":"","family":"Li","given":"Yuanbo","non-dropping-particle":"","parse-names":false,"suffix":""},{"dropping-particle":"","family":"Sallach","given":"J. Brett","non-dropping-particle":"","parse-names":false,"suffix":""},{"dropping-particle":"","family":"Zhang","given":"Wei","non-dropping-particle":"","parse-names":false,"suffix":""},{"dropping-particle":"","family":"Boyd","given":"Stephen A.","non-dropping-particle":"","parse-names":false,"suffix":""},{"dropping-particle":"","family":"Li","given":"Hui","non-dropping-particle":"","parse-names":false,"suffix":""}],"container-title":"Water Research","id":"ITEM-2","issued":{"date-parts":[["2019"]]},"title":"Insight into the distribution of pharmaceuticals in soil-water-plant systems","type":"article-journal"},"uris":["http://www.mendeley.com/documents/?uuid=4279ee68-4b44-4762-ab5f-7bd6ff59f531"]}],"mendeley":{"formattedCitation":"(41,79)","plainTextFormattedCitation":"(41,79)","previouslyFormattedCitation":"(41,79)"},"properties":{"noteIndex":0},"schema":"https://github.com/citation-style-language/schema/raw/master/csl-citation.json"}</w:instrText>
      </w:r>
      <w:r w:rsidRPr="009A00CF">
        <w:rPr>
          <w:rFonts w:ascii="Calibri" w:eastAsia="Calibri" w:hAnsi="Calibri" w:cs="Calibri"/>
          <w:lang w:eastAsia="en-GB"/>
        </w:rPr>
        <w:fldChar w:fldCharType="separate"/>
      </w:r>
      <w:r w:rsidR="00670014" w:rsidRPr="00670014">
        <w:rPr>
          <w:rFonts w:ascii="Calibri" w:eastAsia="Calibri" w:hAnsi="Calibri" w:cs="Calibri"/>
          <w:noProof/>
          <w:lang w:eastAsia="en-GB"/>
        </w:rPr>
        <w:t>(41,79)</w:t>
      </w:r>
      <w:r w:rsidRPr="009A00CF">
        <w:rPr>
          <w:rFonts w:ascii="Calibri" w:eastAsia="Calibri" w:hAnsi="Calibri" w:cs="Calibri"/>
          <w:lang w:eastAsia="en-GB"/>
        </w:rPr>
        <w:fldChar w:fldCharType="end"/>
      </w:r>
      <w:r w:rsidRPr="009A00CF">
        <w:rPr>
          <w:rFonts w:ascii="Calibri" w:eastAsia="Calibri" w:hAnsi="Calibri" w:cs="Calibri"/>
          <w:lang w:eastAsia="en-GB"/>
        </w:rPr>
        <w:t xml:space="preserve">. These compounds are also commonly sorption reversible in soils resulting in a risk of leaching and remobilisation of compounds </w:t>
      </w:r>
      <w:r w:rsidRPr="009A00CF">
        <w:rPr>
          <w:rFonts w:ascii="Calibri" w:eastAsia="Calibri" w:hAnsi="Calibri" w:cs="Calibri"/>
          <w:lang w:eastAsia="en-GB"/>
        </w:rPr>
        <w:fldChar w:fldCharType="begin" w:fldLock="1"/>
      </w:r>
      <w:r w:rsidR="001A1378">
        <w:rPr>
          <w:rFonts w:ascii="Calibri" w:eastAsia="Calibri" w:hAnsi="Calibri" w:cs="Calibri"/>
          <w:lang w:eastAsia="en-GB"/>
        </w:rPr>
        <w:instrText>ADDIN CSL_CITATION {"citationItems":[{"id":"ITEM-1","itemData":{"DOI":"10.1016/j.chemosphere.2016.06.048","ISSN":"18791298","PMID":"27351902","abstract":"Irrigation with reclaimed wastewater may result in the ubiquitous presence of pharmaceutical compounds (PCs) and their metabolites in the agroecosystem. In this study, we focused on two highly persistent anticonvulsant drugs, lamotrigine and carbamazepine and two of its metabolites (EP-CBZ and DiOH-CBZ), aiming to elucidate their behavior in agricultural ecosystem using batch and lysimeter experiments. Sorption of the studied compounds by soils was found to be governed mainly by the soil organic matter level. Sorption affinity of compounds to soils followed the order lamotrigine &gt; carbamazepine &gt; EP-CBZ &gt; DiOH-CBZ. Sorption was reversible, and no competition between sorbates in bi-solute systems was observed. The results of the lysimeter studies were in accordance with batch experiment findings, demonstrating accumulation of lamotrigine and carbamazepine in top soil layers enriched with organic matter. Detection of carbamazepine and one of its metabolites in rain-fed wheat previously irrigated with reclaimed wastewater, indicates reversibility of their sorption, resulting in their potential leaching and their availability for plant uptake. This study demonstrates the long-term implication of introduction of PCs to the agroecosystem.","author":[{"dropping-particle":"","family":"Paz","given":"Anat","non-dropping-particle":"","parse-names":false,"suffix":""},{"dropping-particle":"","family":"Tadmor","given":"Galit","non-dropping-particle":"","parse-names":false,"suffix":""},{"dropping-particle":"","family":"Malchi","given":"Tomer","non-dropping-particle":"","parse-names":false,"suffix":""},{"dropping-particle":"","family":"Blotevogel","given":"Jens","non-dropping-particle":"","parse-names":false,"suffix":""},{"dropping-particle":"","family":"Borch","given":"Thomas","non-dropping-particle":"","parse-names":false,"suffix":""},{"dropping-particle":"","family":"Polubesova","given":"Tamara","non-dropping-particle":"","parse-names":false,"suffix":""},{"dropping-particle":"","family":"Chefetz","given":"Benny","non-dropping-particle":"","parse-names":false,"suffix":""}],"container-title":"Chemosphere","id":"ITEM-1","issued":{"date-parts":[["2016"]]},"title":"Fate of carbamazepine, its metabolites, and lamotrigine in soils irrigated with reclaimed wastewater: Sorption, leaching and plant uptake","type":"article-journal"},"uris":["http://www.mendeley.com/documents/?uuid=ee07bcea-2693-4a07-882d-d88584abceb2"]},{"id":"ITEM-2","itemData":{"DOI":"10.1021/acs.est.8b01682","ISSN":"15205851","PMID":"29787250","abstract":"Carbamazepine and lamotrigine prescribed antiepileptic drugs are highly persistent in the environment and were detected in crops irrigated with reclaimed wastewater. This study reports pharmacokinetics of the two drugs and their metabolites in cucumber plants under hydroponic culture, testing their uptake, translocation, and transformation over 96 h in single and bisolute systems at varying pH. Ruling out root adsorption and transformations in the nutrient solution, we demonstrate that carbamazepine root uptake is largely affected by the concentration gradient across the membrane. Unlike carbamazepine, lamotrigine is adsorbed to the root and undergoes ion trapping in root cells thus its translocation to the shoots is limited. On the basis of that, carbamazepine uptake was not affected by the presence of lamotrigine, while lamotrigine uptake was enhanced in the presence of carbamazepine. Transformation of carbamazepine in the roots was slightly reduced in the presence of lamotrigine. Carbamazepine metabolism was far more pronounced in the shoots than in the roots, indicating that most of the metabolism occurs in the leaves, probably due to higher concentration and longer residence time. This study indicates that the uptake of small nonionic pharmaceuticals is passive and governed by diffusion across the root membrane.","author":[{"dropping-particle":"","family":"Goldstein","given":"Myah","non-dropping-particle":"","parse-names":false,"suffix":""},{"dropping-particle":"","family":"Malchi","given":"Tomer","non-dropping-particle":"","parse-names":false,"suffix":""},{"dropping-particle":"","family":"Shenker","given":"Moshe","non-dropping-particle":"","parse-names":false,"suffix":""},{"dropping-particle":"","family":"Chefetz","given":"Benny","non-dropping-particle":"","parse-names":false,"suffix":""}],"container-title":"Environmental Science and Technology","id":"ITEM-2","issued":{"date-parts":[["2018"]]},"title":"Pharmacokinetics in Plants: Carbamazepine and Its Interactions with Lamotrigine","type":"article-journal"},"uris":["http://www.mendeley.com/documents/?uuid=7871d7c7-3f5d-4223-8908-1c29cf5f77a5"]}],"mendeley":{"formattedCitation":"(31,94)","plainTextFormattedCitation":"(31,94)","previouslyFormattedCitation":"(31,94)"},"properties":{"noteIndex":0},"schema":"https://github.com/citation-style-language/schema/raw/master/csl-citation.json"}</w:instrText>
      </w:r>
      <w:r w:rsidRPr="009A00CF">
        <w:rPr>
          <w:rFonts w:ascii="Calibri" w:eastAsia="Calibri" w:hAnsi="Calibri" w:cs="Calibri"/>
          <w:lang w:eastAsia="en-GB"/>
        </w:rPr>
        <w:fldChar w:fldCharType="separate"/>
      </w:r>
      <w:r w:rsidR="002F7BD6" w:rsidRPr="009A00CF">
        <w:rPr>
          <w:rFonts w:ascii="Calibri" w:eastAsia="Calibri" w:hAnsi="Calibri" w:cs="Calibri"/>
          <w:noProof/>
          <w:lang w:eastAsia="en-GB"/>
        </w:rPr>
        <w:t>(31,94)</w:t>
      </w:r>
      <w:r w:rsidRPr="009A00CF">
        <w:rPr>
          <w:rFonts w:ascii="Calibri" w:eastAsia="Calibri" w:hAnsi="Calibri" w:cs="Calibri"/>
          <w:lang w:eastAsia="en-GB"/>
        </w:rPr>
        <w:fldChar w:fldCharType="end"/>
      </w:r>
      <w:r w:rsidRPr="009A00CF">
        <w:rPr>
          <w:rFonts w:ascii="Calibri" w:eastAsia="Calibri" w:hAnsi="Calibri" w:cs="Calibri"/>
          <w:lang w:eastAsia="en-GB"/>
        </w:rPr>
        <w:t>. Research has not yet explored the</w:t>
      </w:r>
      <w:r w:rsidR="00C24AA4">
        <w:rPr>
          <w:rFonts w:ascii="Calibri" w:eastAsia="Calibri" w:hAnsi="Calibri" w:cs="Calibri"/>
          <w:lang w:eastAsia="en-GB"/>
        </w:rPr>
        <w:t xml:space="preserve"> combined influence of </w:t>
      </w:r>
      <w:r w:rsidRPr="009A00CF">
        <w:rPr>
          <w:rFonts w:ascii="Calibri" w:eastAsia="Calibri" w:hAnsi="Calibri" w:cs="Calibri"/>
          <w:lang w:eastAsia="en-GB"/>
        </w:rPr>
        <w:t xml:space="preserve">pharmaceutical </w:t>
      </w:r>
      <w:r w:rsidRPr="009A00CF">
        <w:rPr>
          <w:rFonts w:ascii="Calibri" w:eastAsia="Calibri" w:hAnsi="Calibri" w:cs="Calibri"/>
          <w:lang w:eastAsia="en-GB"/>
        </w:rPr>
        <w:lastRenderedPageBreak/>
        <w:t xml:space="preserve">compounds </w:t>
      </w:r>
      <w:r w:rsidR="00C24AA4" w:rsidRPr="009A00CF">
        <w:rPr>
          <w:rFonts w:ascii="Calibri" w:eastAsia="Calibri" w:hAnsi="Calibri" w:cs="Calibri"/>
          <w:lang w:eastAsia="en-GB"/>
        </w:rPr>
        <w:t xml:space="preserve">in terms of their uptake, translocation, transformation and impacts in the plant-soil </w:t>
      </w:r>
      <w:proofErr w:type="gramStart"/>
      <w:r w:rsidR="00C24AA4" w:rsidRPr="009A00CF">
        <w:rPr>
          <w:rFonts w:ascii="Calibri" w:eastAsia="Calibri" w:hAnsi="Calibri" w:cs="Calibri"/>
          <w:lang w:eastAsia="en-GB"/>
        </w:rPr>
        <w:t>system</w:t>
      </w:r>
      <w:r w:rsidR="00C24AA4" w:rsidRPr="009A00CF" w:rsidDel="00C24AA4">
        <w:rPr>
          <w:rFonts w:ascii="Calibri" w:eastAsia="Calibri" w:hAnsi="Calibri" w:cs="Calibri"/>
          <w:lang w:eastAsia="en-GB"/>
        </w:rPr>
        <w:t xml:space="preserve"> </w:t>
      </w:r>
      <w:r w:rsidRPr="009A00CF">
        <w:rPr>
          <w:rFonts w:ascii="Calibri" w:eastAsia="Calibri" w:hAnsi="Calibri" w:cs="Calibri"/>
          <w:lang w:eastAsia="en-GB"/>
        </w:rPr>
        <w:t xml:space="preserve"> </w:t>
      </w:r>
      <w:r w:rsidR="00C24AA4">
        <w:rPr>
          <w:rFonts w:ascii="Calibri" w:eastAsia="Calibri" w:hAnsi="Calibri" w:cs="Calibri"/>
          <w:lang w:eastAsia="en-GB"/>
        </w:rPr>
        <w:t>when</w:t>
      </w:r>
      <w:proofErr w:type="gramEnd"/>
      <w:r w:rsidR="00C24AA4">
        <w:rPr>
          <w:rFonts w:ascii="Calibri" w:eastAsia="Calibri" w:hAnsi="Calibri" w:cs="Calibri"/>
          <w:lang w:eastAsia="en-GB"/>
        </w:rPr>
        <w:t xml:space="preserve"> introduced to </w:t>
      </w:r>
      <w:r w:rsidRPr="009A00CF">
        <w:rPr>
          <w:rFonts w:ascii="Calibri" w:eastAsia="Calibri" w:hAnsi="Calibri" w:cs="Calibri"/>
          <w:lang w:eastAsia="en-GB"/>
        </w:rPr>
        <w:t>agricultural systems</w:t>
      </w:r>
      <w:r w:rsidR="00C24AA4">
        <w:rPr>
          <w:rFonts w:ascii="Calibri" w:eastAsia="Calibri" w:hAnsi="Calibri" w:cs="Calibri"/>
          <w:lang w:eastAsia="en-GB"/>
        </w:rPr>
        <w:t xml:space="preserve"> as chemical mixtures</w:t>
      </w:r>
      <w:r w:rsidRPr="009A00CF">
        <w:rPr>
          <w:rFonts w:ascii="Calibri" w:eastAsia="Calibri" w:hAnsi="Calibri" w:cs="Calibri"/>
          <w:lang w:eastAsia="en-GB"/>
        </w:rPr>
        <w:t xml:space="preserve">. </w:t>
      </w:r>
    </w:p>
    <w:p w14:paraId="5D7BEEA6" w14:textId="77777777" w:rsidR="003F33E6" w:rsidRPr="009A00CF" w:rsidRDefault="003F33E6" w:rsidP="003F33E6">
      <w:pPr>
        <w:spacing w:after="0" w:line="360" w:lineRule="auto"/>
        <w:rPr>
          <w:rFonts w:ascii="Calibri" w:eastAsia="Calibri" w:hAnsi="Calibri" w:cs="Calibri"/>
          <w:lang w:eastAsia="en-GB"/>
        </w:rPr>
      </w:pPr>
    </w:p>
    <w:p w14:paraId="767F4C9D" w14:textId="422A9850" w:rsidR="003F33E6" w:rsidRPr="009A00CF" w:rsidRDefault="003F33E6" w:rsidP="003F33E6">
      <w:pPr>
        <w:spacing w:line="360" w:lineRule="auto"/>
        <w:rPr>
          <w:rFonts w:ascii="Calibri" w:eastAsia="Calibri" w:hAnsi="Calibri" w:cs="Calibri"/>
          <w:lang w:eastAsia="en-GB"/>
        </w:rPr>
      </w:pPr>
      <w:r w:rsidRPr="009A00CF">
        <w:rPr>
          <w:rFonts w:ascii="Calibri" w:eastAsia="Calibri" w:hAnsi="Calibri" w:cs="Calibri"/>
          <w:lang w:eastAsia="en-GB"/>
        </w:rPr>
        <w:t xml:space="preserve">Despite this focus on a few key compounds, other antiepileptics have been detected in treated wastewater at similar or greater concentrations. For example, gabapentin, levetiracetam and primidone have been detected in the effluents of treated wastewater in concentrations of 3.69, 0.33, 0.10 µg/L respectively, compared with a carbamazepine concentration of 0.46 µg/L </w:t>
      </w:r>
      <w:r w:rsidRPr="009A00CF">
        <w:rPr>
          <w:rFonts w:ascii="Calibri" w:eastAsia="Calibri" w:hAnsi="Calibri" w:cs="Calibri"/>
          <w:lang w:eastAsia="en-GB"/>
        </w:rPr>
        <w:fldChar w:fldCharType="begin" w:fldLock="1"/>
      </w:r>
      <w:r w:rsidR="001A1378">
        <w:rPr>
          <w:rFonts w:ascii="Calibri" w:eastAsia="Calibri" w:hAnsi="Calibri" w:cs="Calibri"/>
          <w:lang w:eastAsia="en-GB"/>
        </w:rPr>
        <w:instrText>ADDIN CSL_CITATION {"citationItems":[{"id":"ITEM-1","itemData":{"DOI":"https://doi.org/10.1016/j.scitotenv.2013.05.034","ISSN":"0048-9697","abstract":"Many organic micropollutants present in wastewater, such as pharmaceuticals and pesticides, are poorly removed in conventional wastewater treatment plants (WWTPs). To reduce the release of these substances into the aquatic environment, advanced wastewater treatments are necessary. In this context, two large-scale pilot advanced treatments were tested in parallel over more than one year at the municipal WWTP of Lausanne, Switzerland. The treatments were: i) oxidation by ozone followed by sand filtration (SF) and ii) powdered activated carbon (PAC) adsorption followed by either ultrafiltration (UF) or sand filtration. More than 70 potentially problematic substances (pharmaceuticals, pesticides, endocrine disruptors, drug metabolites and other common chemicals) were regularly measured at different stages of treatment. Additionally, several ecotoxicological tests such as the Yeast Estrogen Screen, a combined algae bioassay and a fish early life stage test were performed to evaluate effluent toxicity. Both treatments significantly improved the effluent quality. Micropollutants were removed on average over 80% compared with raw wastewater, with an average ozone dose of 5.7mgO3l−1 or a PAC dose between 10 and 20mgl−1. Depending on the chemical properties of the substances (presence of electron-rich moieties, charge and hydrophobicity), either ozone or PAC performed better. Both advanced treatments led to a clear reduction in toxicity of the effluents, with PAC-UF performing slightly better overall. As both treatments had, on average, relatively similar efficiency, further criteria relevant to their implementation were considered, including local constraints (e.g., safety, sludge disposal, disinfection), operational feasibility and cost. For sensitive receiving waters (drinking water resources or recreational waters), the PAC-UF treatment, despite its current higher cost, was considered to be the most suitable option, enabling good removal of most micropollutants and macropollutants without forming problematic by-products, the strongest decrease in toxicity and a total disinfection of the effluent.","author":[{"dropping-particle":"","family":"Margot","given":"Jonas","non-dropping-particle":"","parse-names":false,"suffix":""},{"dropping-particle":"","family":"Kienle","given":"Cornelia","non-dropping-particle":"","parse-names":false,"suffix":""},{"dropping-particle":"","family":"Magnet","given":"Anoÿs","non-dropping-particle":"","parse-names":false,"suffix":""},{"dropping-particle":"","family":"Weil","given":"Mirco","non-dropping-particle":"","parse-names":false,"suffix":""},{"dropping-particle":"","family":"Rossi","given":"Luca","non-dropping-particle":"","parse-names":false,"suffix":""},{"dropping-particle":"","family":"Alencastro","given":"Luiz Felippe","non-dropping-particle":"de","parse-names":false,"suffix":""},{"dropping-particle":"","family":"Abegglen","given":"Christian","non-dropping-particle":"","parse-names":false,"suffix":""},{"dropping-particle":"","family":"Thonney","given":"Denis","non-dropping-particle":"","parse-names":false,"suffix":""},{"dropping-particle":"","family":"Chèvre","given":"Nathalie","non-dropping-particle":"","parse-names":false,"suffix":""},{"dropping-particle":"","family":"Schärer","given":"Michael","non-dropping-particle":"","parse-names":false,"suffix":""},{"dropping-particle":"","family":"Barry","given":"D A","non-dropping-particle":"","parse-names":false,"suffix":""}],"container-title":"Science of The Total Environment","id":"ITEM-1","issued":{"date-parts":[["2013"]]},"page":"480-498","title":"Treatment of micropollutants in municipal wastewater: Ozone or powdered activated carbon?","type":"article-journal","volume":"461-462"},"uris":["http://www.mendeley.com/documents/?uuid=c1bc4e21-7ce8-4509-a99e-0e3a53257efc"]}],"mendeley":{"formattedCitation":"(79)","plainTextFormattedCitation":"(79)","previouslyFormattedCitation":"(79)"},"properties":{"noteIndex":0},"schema":"https://github.com/citation-style-language/schema/raw/master/csl-citation.json"}</w:instrText>
      </w:r>
      <w:r w:rsidRPr="009A00CF">
        <w:rPr>
          <w:rFonts w:ascii="Calibri" w:eastAsia="Calibri" w:hAnsi="Calibri" w:cs="Calibri"/>
          <w:lang w:eastAsia="en-GB"/>
        </w:rPr>
        <w:fldChar w:fldCharType="separate"/>
      </w:r>
      <w:r w:rsidR="002F7BD6" w:rsidRPr="009A00CF">
        <w:rPr>
          <w:rFonts w:ascii="Calibri" w:eastAsia="Calibri" w:hAnsi="Calibri" w:cs="Calibri"/>
          <w:noProof/>
          <w:lang w:eastAsia="en-GB"/>
        </w:rPr>
        <w:t>(79)</w:t>
      </w:r>
      <w:r w:rsidRPr="009A00CF">
        <w:rPr>
          <w:rFonts w:ascii="Calibri" w:eastAsia="Calibri" w:hAnsi="Calibri" w:cs="Calibri"/>
          <w:lang w:eastAsia="en-GB"/>
        </w:rPr>
        <w:fldChar w:fldCharType="end"/>
      </w:r>
      <w:r w:rsidRPr="009A00CF">
        <w:rPr>
          <w:rFonts w:ascii="Calibri" w:eastAsia="Calibri" w:hAnsi="Calibri" w:cs="Calibri"/>
          <w:lang w:eastAsia="en-GB"/>
        </w:rPr>
        <w:t xml:space="preserve">. However, these compounds seldom appear in literature concerning their occurrence and influence in environmental systems and many remain untargeted in routine effluent and surface water screening. As a result, there is little understanding as to the process and extent of translocation, transformation, </w:t>
      </w:r>
      <w:proofErr w:type="gramStart"/>
      <w:r w:rsidRPr="009A00CF">
        <w:rPr>
          <w:rFonts w:ascii="Calibri" w:eastAsia="Calibri" w:hAnsi="Calibri" w:cs="Calibri"/>
          <w:lang w:eastAsia="en-GB"/>
        </w:rPr>
        <w:t>accumulation</w:t>
      </w:r>
      <w:proofErr w:type="gramEnd"/>
      <w:r w:rsidRPr="009A00CF">
        <w:rPr>
          <w:rFonts w:ascii="Calibri" w:eastAsia="Calibri" w:hAnsi="Calibri" w:cs="Calibri"/>
          <w:lang w:eastAsia="en-GB"/>
        </w:rPr>
        <w:t xml:space="preserve"> and degradation of many antiepileptic compounds in and across environmental compartments. With constant fluctuation in the availability and consumption of antiepileptic compounds, it is imperative that when addressing these knowledge gaps, prioritisation of compounds and environmental risk assessment is informed by present-day trends in consumption.</w:t>
      </w:r>
    </w:p>
    <w:p w14:paraId="0CAB1BF9" w14:textId="346360CD" w:rsidR="003F33E6" w:rsidRPr="009A00CF" w:rsidRDefault="003F33E6" w:rsidP="003F33E6">
      <w:pPr>
        <w:spacing w:line="360" w:lineRule="auto"/>
        <w:rPr>
          <w:rFonts w:ascii="Calibri" w:eastAsia="Calibri" w:hAnsi="Calibri" w:cs="Calibri"/>
          <w:lang w:eastAsia="en-GB"/>
        </w:rPr>
      </w:pPr>
      <w:r w:rsidRPr="009A00CF">
        <w:rPr>
          <w:rFonts w:ascii="Calibri" w:eastAsia="Calibri" w:hAnsi="Calibri" w:cs="Calibri"/>
          <w:lang w:eastAsia="en-GB"/>
        </w:rPr>
        <w:t xml:space="preserve">In order to provide a means of prioritisation of antiepileptic compounds, predicted environmental concentrations (PECs) can be determined to provide an estimate of likely concentrations of pharmaceuticals released from WWTPs into the environment in a specific region </w:t>
      </w:r>
      <w:r w:rsidRPr="009A00CF">
        <w:rPr>
          <w:rFonts w:ascii="Calibri" w:eastAsia="Calibri" w:hAnsi="Calibri" w:cs="Calibri"/>
          <w:lang w:eastAsia="en-GB"/>
        </w:rPr>
        <w:fldChar w:fldCharType="begin" w:fldLock="1"/>
      </w:r>
      <w:r w:rsidR="001A1378">
        <w:rPr>
          <w:rFonts w:ascii="Calibri" w:eastAsia="Calibri" w:hAnsi="Calibri" w:cs="Calibri"/>
          <w:lang w:eastAsia="en-GB"/>
        </w:rPr>
        <w:instrText>ADDIN CSL_CITATION {"citationItems":[{"id":"ITEM-1","itemData":{"ISBN":"9783030210489","author":[{"dropping-particle":"","family":"Heath","given":"Ester","non-dropping-particle":"","parse-names":false,"suffix":""},{"dropping-particle":"","family":"Isidori","given":"Marina","non-dropping-particle":"","parse-names":false,"suffix":""},{"dropping-particle":"","family":"Kosjek","given":"Tina","non-dropping-particle":"","parse-names":false,"suffix":""},{"dropping-particle":"","family":"Filipič","given":"Metka","non-dropping-particle":"","parse-names":false,"suffix":""}],"edition":"1st ed. 20","id":"ITEM-1","issued":{"date-parts":[["2020"]]},"publisher":"Cham : Springer International Publishing : Imprint: Springer","title":"Fate and effects of anticancer drugs in the environment","type":"book"},"uris":["http://www.mendeley.com/documents/?uuid=345804cf-9698-4a39-a91c-3e3bd15dec29"]}],"mendeley":{"formattedCitation":"(97)","plainTextFormattedCitation":"(97)","previouslyFormattedCitation":"(97)"},"properties":{"noteIndex":0},"schema":"https://github.com/citation-style-language/schema/raw/master/csl-citation.json"}</w:instrText>
      </w:r>
      <w:r w:rsidRPr="009A00CF">
        <w:rPr>
          <w:rFonts w:ascii="Calibri" w:eastAsia="Calibri" w:hAnsi="Calibri" w:cs="Calibri"/>
          <w:lang w:eastAsia="en-GB"/>
        </w:rPr>
        <w:fldChar w:fldCharType="separate"/>
      </w:r>
      <w:r w:rsidR="002F7BD6" w:rsidRPr="009A00CF">
        <w:rPr>
          <w:rFonts w:ascii="Calibri" w:eastAsia="Calibri" w:hAnsi="Calibri" w:cs="Calibri"/>
          <w:noProof/>
          <w:lang w:eastAsia="en-GB"/>
        </w:rPr>
        <w:t>(97)</w:t>
      </w:r>
      <w:r w:rsidRPr="009A00CF">
        <w:rPr>
          <w:rFonts w:ascii="Calibri" w:eastAsia="Calibri" w:hAnsi="Calibri" w:cs="Calibri"/>
          <w:lang w:eastAsia="en-GB"/>
        </w:rPr>
        <w:fldChar w:fldCharType="end"/>
      </w:r>
      <w:r w:rsidRPr="009A00CF">
        <w:rPr>
          <w:rFonts w:ascii="Calibri" w:eastAsia="Calibri" w:hAnsi="Calibri" w:cs="Calibri"/>
          <w:lang w:eastAsia="en-GB"/>
        </w:rPr>
        <w:t xml:space="preserve">. PECs are calculated using consumption data, human excretion rates and WWTP removal efficiency, giving estimated concentrations in µg/L </w:t>
      </w:r>
      <w:r w:rsidRPr="009A00CF">
        <w:rPr>
          <w:rFonts w:ascii="Calibri" w:eastAsia="Calibri" w:hAnsi="Calibri" w:cs="Calibri"/>
          <w:lang w:eastAsia="en-GB"/>
        </w:rPr>
        <w:fldChar w:fldCharType="begin" w:fldLock="1"/>
      </w:r>
      <w:r w:rsidR="001A1378">
        <w:rPr>
          <w:rFonts w:ascii="Calibri" w:eastAsia="Calibri" w:hAnsi="Calibri" w:cs="Calibri"/>
          <w:lang w:eastAsia="en-GB"/>
        </w:rPr>
        <w:instrText>ADDIN CSL_CITATION {"citationItems":[{"id":"ITEM-1","itemData":{"author":[{"dropping-particle":"","family":"EMA","given":"","non-dropping-particle":"","parse-names":false,"suffix":""}],"id":"ITEM-1","issue":"June","issued":{"date-parts":[["2006"]]},"number-of-pages":"1-12","title":"EMEA Guidance for RA","type":"report"},"uris":["http://www.mendeley.com/documents/?uuid=4f519771-f901-4866-93e5-79d957fd42e8"]},{"id":"ITEM-2","itemData":{"ISBN":"9783030210489","author":[{"dropping-particle":"","family":"Heath","given":"Ester","non-dropping-particle":"","parse-names":false,"suffix":""},{"dropping-particle":"","family":"Isidori","given":"Marina","non-dropping-particle":"","parse-names":false,"suffix":""},{"dropping-particle":"","family":"Kosjek","given":"Tina","non-dropping-particle":"","parse-names":false,"suffix":""},{"dropping-particle":"","family":"Filipič","given":"Metka","non-dropping-particle":"","parse-names":false,"suffix":""}],"edition":"1st ed. 20","id":"ITEM-2","issued":{"date-parts":[["2020"]]},"publisher":"Cham : Springer International Publishing : Imprint: Springer","title":"Fate and effects of anticancer drugs in the environment","type":"book"},"uris":["http://www.mendeley.com/documents/?uuid=345804cf-9698-4a39-a91c-3e3bd15dec29"]}],"mendeley":{"formattedCitation":"(97,98)","plainTextFormattedCitation":"(97,98)","previouslyFormattedCitation":"(97,98)"},"properties":{"noteIndex":0},"schema":"https://github.com/citation-style-language/schema/raw/master/csl-citation.json"}</w:instrText>
      </w:r>
      <w:r w:rsidRPr="009A00CF">
        <w:rPr>
          <w:rFonts w:ascii="Calibri" w:eastAsia="Calibri" w:hAnsi="Calibri" w:cs="Calibri"/>
          <w:lang w:eastAsia="en-GB"/>
        </w:rPr>
        <w:fldChar w:fldCharType="separate"/>
      </w:r>
      <w:r w:rsidR="002F7BD6" w:rsidRPr="009A00CF">
        <w:rPr>
          <w:rFonts w:ascii="Calibri" w:eastAsia="Calibri" w:hAnsi="Calibri" w:cs="Calibri"/>
          <w:noProof/>
          <w:lang w:eastAsia="en-GB"/>
        </w:rPr>
        <w:t>(97,98)</w:t>
      </w:r>
      <w:r w:rsidRPr="009A00CF">
        <w:rPr>
          <w:rFonts w:ascii="Calibri" w:eastAsia="Calibri" w:hAnsi="Calibri" w:cs="Calibri"/>
          <w:lang w:eastAsia="en-GB"/>
        </w:rPr>
        <w:fldChar w:fldCharType="end"/>
      </w:r>
      <w:r w:rsidRPr="009A00CF">
        <w:rPr>
          <w:rFonts w:ascii="Calibri" w:eastAsia="Calibri" w:hAnsi="Calibri" w:cs="Calibri"/>
          <w:lang w:eastAsia="en-GB"/>
        </w:rPr>
        <w:t>. The use of real consumption data to inform these calculations generates PECs that are more likely to reflect true concentrations that reflect fluctuations in consumption through time. This chapter therefore has two key aims:</w:t>
      </w:r>
    </w:p>
    <w:p w14:paraId="1B5CD987" w14:textId="77777777" w:rsidR="003F33E6" w:rsidRPr="009A00CF" w:rsidRDefault="003F33E6" w:rsidP="003F33E6">
      <w:pPr>
        <w:numPr>
          <w:ilvl w:val="0"/>
          <w:numId w:val="14"/>
        </w:numPr>
        <w:pBdr>
          <w:top w:val="nil"/>
          <w:left w:val="nil"/>
          <w:bottom w:val="nil"/>
          <w:right w:val="nil"/>
          <w:between w:val="nil"/>
        </w:pBdr>
        <w:spacing w:after="0" w:line="360" w:lineRule="auto"/>
        <w:rPr>
          <w:rFonts w:ascii="Calibri" w:eastAsia="Calibri" w:hAnsi="Calibri" w:cs="Calibri"/>
          <w:lang w:eastAsia="en-GB"/>
        </w:rPr>
      </w:pPr>
      <w:r w:rsidRPr="009A00CF">
        <w:rPr>
          <w:rFonts w:ascii="Calibri" w:eastAsia="Calibri" w:hAnsi="Calibri" w:cs="Calibri"/>
          <w:color w:val="000000"/>
          <w:lang w:eastAsia="en-GB"/>
        </w:rPr>
        <w:t xml:space="preserve">To describe antiepileptic use by tracking changes in prescription through time. </w:t>
      </w:r>
    </w:p>
    <w:p w14:paraId="5411E11D" w14:textId="77777777" w:rsidR="003F33E6" w:rsidRPr="009A00CF" w:rsidRDefault="003F33E6" w:rsidP="003F33E6">
      <w:pPr>
        <w:numPr>
          <w:ilvl w:val="0"/>
          <w:numId w:val="14"/>
        </w:numPr>
        <w:pBdr>
          <w:top w:val="nil"/>
          <w:left w:val="nil"/>
          <w:bottom w:val="nil"/>
          <w:right w:val="nil"/>
          <w:between w:val="nil"/>
        </w:pBdr>
        <w:spacing w:line="360" w:lineRule="auto"/>
        <w:rPr>
          <w:rFonts w:ascii="Calibri" w:eastAsia="Calibri" w:hAnsi="Calibri" w:cs="Calibri"/>
          <w:lang w:eastAsia="en-GB"/>
        </w:rPr>
      </w:pPr>
      <w:r w:rsidRPr="009A00CF">
        <w:rPr>
          <w:rFonts w:ascii="Calibri" w:eastAsia="Calibri" w:hAnsi="Calibri" w:cs="Calibri"/>
          <w:color w:val="000000"/>
          <w:lang w:eastAsia="en-GB"/>
        </w:rPr>
        <w:t xml:space="preserve">To provide insight into the potential exposure risk associated with the discharge of antiepileptic compounds into environmental compartments via wastewater effluents in England. </w:t>
      </w:r>
    </w:p>
    <w:p w14:paraId="4CF603E7" w14:textId="77777777" w:rsidR="003F33E6" w:rsidRPr="009A00CF" w:rsidRDefault="003F33E6" w:rsidP="003F33E6">
      <w:pPr>
        <w:spacing w:line="360" w:lineRule="auto"/>
        <w:rPr>
          <w:rFonts w:ascii="Calibri" w:eastAsia="Calibri" w:hAnsi="Calibri" w:cs="Calibri"/>
          <w:lang w:eastAsia="en-GB"/>
        </w:rPr>
      </w:pPr>
      <w:r w:rsidRPr="009A00CF">
        <w:rPr>
          <w:rFonts w:ascii="Calibri" w:eastAsia="Calibri" w:hAnsi="Calibri" w:cs="Calibri"/>
          <w:lang w:eastAsia="en-GB"/>
        </w:rPr>
        <w:t xml:space="preserve">This will be achieved via two approaches: </w:t>
      </w:r>
    </w:p>
    <w:p w14:paraId="1500A41D" w14:textId="77777777" w:rsidR="003F33E6" w:rsidRPr="009A00CF" w:rsidRDefault="003F33E6" w:rsidP="003F33E6">
      <w:pPr>
        <w:numPr>
          <w:ilvl w:val="0"/>
          <w:numId w:val="13"/>
        </w:numPr>
        <w:pBdr>
          <w:top w:val="nil"/>
          <w:left w:val="nil"/>
          <w:bottom w:val="nil"/>
          <w:right w:val="nil"/>
          <w:between w:val="nil"/>
        </w:pBdr>
        <w:spacing w:after="0" w:line="360" w:lineRule="auto"/>
        <w:rPr>
          <w:rFonts w:ascii="Calibri" w:eastAsia="Calibri" w:hAnsi="Calibri" w:cs="Calibri"/>
          <w:lang w:eastAsia="en-GB"/>
        </w:rPr>
      </w:pPr>
      <w:r w:rsidRPr="009A00CF">
        <w:rPr>
          <w:rFonts w:ascii="Calibri" w:eastAsia="Calibri" w:hAnsi="Calibri" w:cs="Calibri"/>
          <w:color w:val="000000"/>
          <w:lang w:eastAsia="en-GB"/>
        </w:rPr>
        <w:t>Comparison and trend analysis of the total mass of each compound prescribed in England over the last 15 years (2004-2018).</w:t>
      </w:r>
    </w:p>
    <w:p w14:paraId="4988AD3E" w14:textId="710333B7" w:rsidR="003F33E6" w:rsidRPr="009A00CF" w:rsidRDefault="003F33E6" w:rsidP="003F33E6">
      <w:pPr>
        <w:numPr>
          <w:ilvl w:val="0"/>
          <w:numId w:val="13"/>
        </w:numPr>
        <w:pBdr>
          <w:top w:val="nil"/>
          <w:left w:val="nil"/>
          <w:bottom w:val="nil"/>
          <w:right w:val="nil"/>
          <w:between w:val="nil"/>
        </w:pBdr>
        <w:spacing w:line="360" w:lineRule="auto"/>
        <w:rPr>
          <w:rFonts w:ascii="Calibri" w:eastAsia="Calibri" w:hAnsi="Calibri" w:cs="Calibri"/>
          <w:lang w:eastAsia="en-GB"/>
        </w:rPr>
      </w:pPr>
      <w:r w:rsidRPr="009A00CF">
        <w:rPr>
          <w:rFonts w:ascii="Calibri" w:eastAsia="Calibri" w:hAnsi="Calibri" w:cs="Calibri"/>
          <w:color w:val="000000"/>
          <w:lang w:eastAsia="en-GB"/>
        </w:rPr>
        <w:t>Calculation and comparison of PEC ranges for each antiepileptic compound through time (2004-2018), based on ‘best-case’ and ‘worst-case’ scenarios.</w:t>
      </w:r>
    </w:p>
    <w:p w14:paraId="1B6B12F2" w14:textId="09AF2B2F" w:rsidR="003F33E6" w:rsidRPr="009A00CF" w:rsidRDefault="006835B8" w:rsidP="00FF002F">
      <w:pPr>
        <w:pStyle w:val="Heading2"/>
      </w:pPr>
      <w:bookmarkStart w:id="10" w:name="_Toc68085909"/>
      <w:r>
        <w:lastRenderedPageBreak/>
        <w:t xml:space="preserve">2.2 </w:t>
      </w:r>
      <w:r w:rsidR="003F33E6" w:rsidRPr="009A00CF">
        <w:t>Method</w:t>
      </w:r>
      <w:bookmarkEnd w:id="10"/>
    </w:p>
    <w:p w14:paraId="75C28535" w14:textId="203F57DF" w:rsidR="003F33E6" w:rsidRPr="009A00CF" w:rsidRDefault="006835B8" w:rsidP="00916216">
      <w:pPr>
        <w:pStyle w:val="Heading3"/>
      </w:pPr>
      <w:bookmarkStart w:id="11" w:name="_Toc68085910"/>
      <w:r w:rsidRPr="006835B8">
        <w:rPr>
          <w:i/>
          <w:iCs/>
        </w:rPr>
        <w:t>2.2.1</w:t>
      </w:r>
      <w:r>
        <w:t xml:space="preserve"> </w:t>
      </w:r>
      <w:r w:rsidR="003F33E6" w:rsidRPr="009A00CF">
        <w:t>Total mass prescribed</w:t>
      </w:r>
      <w:bookmarkEnd w:id="11"/>
    </w:p>
    <w:p w14:paraId="2A7A39CA" w14:textId="75DF2E40" w:rsidR="008031C5" w:rsidRPr="009A00CF" w:rsidRDefault="003F33E6" w:rsidP="008031C5">
      <w:pPr>
        <w:spacing w:line="360" w:lineRule="auto"/>
        <w:rPr>
          <w:bCs/>
          <w:color w:val="000000" w:themeColor="text1"/>
        </w:rPr>
      </w:pPr>
      <w:r w:rsidRPr="009A00CF">
        <w:rPr>
          <w:bCs/>
          <w:color w:val="000000" w:themeColor="text1"/>
        </w:rPr>
        <w:t xml:space="preserve">The total mass of each antiepileptic compound prescribed in 2004, 2008, 2012, 2014, 2016, 2017 and 2018, was calculated from open access NHS prescription data, to provide an overview of prescription trends through time </w:t>
      </w:r>
      <w:r w:rsidRPr="009A00CF">
        <w:rPr>
          <w:bCs/>
          <w:color w:val="000000" w:themeColor="text1"/>
        </w:rPr>
        <w:fldChar w:fldCharType="begin" w:fldLock="1"/>
      </w:r>
      <w:r w:rsidR="001A1378">
        <w:rPr>
          <w:bCs/>
          <w:color w:val="000000" w:themeColor="text1"/>
        </w:rPr>
        <w:instrText>ADDIN CSL_CITATION {"citationItems":[{"id":"ITEM-1","itemData":{"URL":"https://digital.nhs.uk/data-and-information/publications/statistical/prescription-cost-analysis","accessed":{"date-parts":[["2019","10","18"]]},"author":[{"dropping-particle":"","family":"NHS","given":"","non-dropping-particle":"","parse-names":false,"suffix":""}],"container-title":"NHS Prescribing and Medicines Team","id":"ITEM-1","issued":{"date-parts":[["2004"]]},"publisher":"NHS Digital, part of the Government Statistical Service","title":"Prescription Cost Analysis - England","type":"webpage"},"uris":["http://www.mendeley.com/documents/?uuid=c3634991-a276-491f-92cd-011ff79f96fb"]}],"mendeley":{"formattedCitation":"(99)","plainTextFormattedCitation":"(99)","previouslyFormattedCitation":"(99)"},"properties":{"noteIndex":0},"schema":"https://github.com/citation-style-language/schema/raw/master/csl-citation.json"}</w:instrText>
      </w:r>
      <w:r w:rsidRPr="009A00CF">
        <w:rPr>
          <w:bCs/>
          <w:color w:val="000000" w:themeColor="text1"/>
        </w:rPr>
        <w:fldChar w:fldCharType="separate"/>
      </w:r>
      <w:r w:rsidR="002F7BD6" w:rsidRPr="009A00CF">
        <w:rPr>
          <w:bCs/>
          <w:noProof/>
          <w:color w:val="000000" w:themeColor="text1"/>
        </w:rPr>
        <w:t>(99)</w:t>
      </w:r>
      <w:r w:rsidRPr="009A00CF">
        <w:rPr>
          <w:bCs/>
          <w:color w:val="000000" w:themeColor="text1"/>
        </w:rPr>
        <w:fldChar w:fldCharType="end"/>
      </w:r>
      <w:r w:rsidRPr="009A00CF">
        <w:rPr>
          <w:bCs/>
          <w:noProof/>
          <w:color w:val="000000" w:themeColor="text1"/>
        </w:rPr>
        <w:t xml:space="preserve">. </w:t>
      </w:r>
      <w:r w:rsidRPr="009A00CF">
        <w:rPr>
          <w:bCs/>
          <w:color w:val="000000" w:themeColor="text1"/>
        </w:rPr>
        <w:t xml:space="preserve">Prescribed masses were calculated for every year from 2016-2018, to provide insight into recent prescription trends at higher resolution. In order to calculate the total annual mass prescribed per compound, the mass of each active ingredient per delivery format (capsule/tablet/liquid) was multiplied by the number </w:t>
      </w:r>
      <w:r w:rsidR="004B10A7">
        <w:rPr>
          <w:bCs/>
          <w:color w:val="000000" w:themeColor="text1"/>
        </w:rPr>
        <w:t xml:space="preserve">of </w:t>
      </w:r>
      <w:r w:rsidRPr="009A00CF">
        <w:rPr>
          <w:bCs/>
          <w:color w:val="000000" w:themeColor="text1"/>
        </w:rPr>
        <w:t>units prescribed per year (</w:t>
      </w:r>
      <w:proofErr w:type="gramStart"/>
      <w:r w:rsidRPr="009A00CF">
        <w:rPr>
          <w:bCs/>
          <w:color w:val="000000" w:themeColor="text1"/>
        </w:rPr>
        <w:t>i.e.</w:t>
      </w:r>
      <w:proofErr w:type="gramEnd"/>
      <w:r w:rsidRPr="009A00CF">
        <w:rPr>
          <w:bCs/>
          <w:color w:val="000000" w:themeColor="text1"/>
        </w:rPr>
        <w:t xml:space="preserve"> the number of tablets or capsules/ volume of liquid medication (ml)). The sum of the calculated masses for each delivery format gave the total mass of each active ingredient prescribed each year in milligrams. The total mass of individual antiepileptic compounds prescribed in each year of study was then plotted and represented cumulatively to help identify variation in prescription rate through time.</w:t>
      </w:r>
    </w:p>
    <w:p w14:paraId="05007F0D" w14:textId="1FAF1FB9" w:rsidR="003F33E6" w:rsidRPr="009A00CF" w:rsidRDefault="006835B8" w:rsidP="00916216">
      <w:pPr>
        <w:pStyle w:val="Heading3"/>
      </w:pPr>
      <w:bookmarkStart w:id="12" w:name="_Toc68085911"/>
      <w:r>
        <w:t xml:space="preserve">2.2.2 </w:t>
      </w:r>
      <w:r w:rsidR="003F33E6" w:rsidRPr="009A00CF">
        <w:t>Predicted Environmental Concentrations</w:t>
      </w:r>
      <w:bookmarkEnd w:id="12"/>
    </w:p>
    <w:p w14:paraId="7F16D303" w14:textId="68A4B1DE" w:rsidR="003F33E6" w:rsidRPr="009A00CF" w:rsidRDefault="003F33E6" w:rsidP="003F33E6">
      <w:pPr>
        <w:spacing w:line="360" w:lineRule="auto"/>
        <w:ind w:firstLine="720"/>
      </w:pPr>
      <w:r w:rsidRPr="009A00CF">
        <w:t>Predicted environmental concentrations (PECs) were then calculated using an equation based on a method proposed by the European Medicines Agency (EMA) for determining exposure concentrations of pharmaceuticals in wastewater effluents</w:t>
      </w:r>
      <w:r w:rsidR="002A0D44">
        <w:t xml:space="preserve"> </w:t>
      </w:r>
      <w:r w:rsidR="002A0D44">
        <w:fldChar w:fldCharType="begin" w:fldLock="1"/>
      </w:r>
      <w:r w:rsidR="00791D94">
        <w:instrText>ADDIN CSL_CITATION {"citationItems":[{"id":"ITEM-1","itemData":{"author":[{"dropping-particle":"","family":"EMA","given":"","non-dropping-particle":"","parse-names":false,"suffix":""}],"id":"ITEM-1","issue":"June","issued":{"date-parts":[["2006"]]},"number-of-pages":"1-12","title":"EMEA Guidance for RA","type":"report"},"uris":["http://www.mendeley.com/documents/?uuid=4f519771-f901-4866-93e5-79d957fd42e8"]}],"mendeley":{"formattedCitation":"(98)","plainTextFormattedCitation":"(98)","previouslyFormattedCitation":"(98)"},"properties":{"noteIndex":0},"schema":"https://github.com/citation-style-language/schema/raw/master/csl-citation.json"}</w:instrText>
      </w:r>
      <w:r w:rsidR="002A0D44">
        <w:fldChar w:fldCharType="separate"/>
      </w:r>
      <w:r w:rsidR="002A0D44" w:rsidRPr="002A0D44">
        <w:rPr>
          <w:noProof/>
        </w:rPr>
        <w:t>(98)</w:t>
      </w:r>
      <w:r w:rsidR="002A0D44">
        <w:fldChar w:fldCharType="end"/>
      </w:r>
      <w:r w:rsidRPr="009A00CF">
        <w:t xml:space="preserve">. Thus, generating estimates of the concentration of each compound entering agro-environments as a result of irrigation of arable soils with treated reclaimed wastewater (Eqn. 1) </w:t>
      </w:r>
      <w:r w:rsidRPr="009A00CF">
        <w:fldChar w:fldCharType="begin" w:fldLock="1"/>
      </w:r>
      <w:r w:rsidR="001A1378">
        <w:instrText>ADDIN CSL_CITATION {"citationItems":[{"id":"ITEM-1","itemData":{"DOI":"10.1002/etc.3842","ISSN":"15528618","PMID":"28477358","abstract":"Prioritization methodologies are often used for identifying those pharmaceuticals that pose the greatest risk to the natural environment and to focus laboratory testing or environmental monitoring toward pharmaceuticals of greatest concern. Risk-based prioritization approaches, employing models to derive exposure concentrations, are commonly used, but the reliability of these models is unclear. The present study evaluated the accuracy of exposure models commonly used for pharmaceutical prioritization. Targeted monitoring was conducted for 95 pharmaceuticals in the Rivers Foss and Ouse in the City of York (UK). Predicted environmental concentration (PEC) ranges were estimated based on localized prescription, hydrological data, reported metabolism, and wastewater treatment plant (WWTP) removal rates, and were compared with measured environmental concentrations (MECs). For the River Foss, PECs, obtained using highest metabolism and lowest WWTP removal, were similar to MECs. In contrast, this trend was not observed for the River Ouse, possibly because of pharmaceutical inputs unaccounted for by our modeling. Pharmaceuticals were ranked by risk based on either MECs or PECs. With 2 exceptions (dextromethorphan and diphenhydramine), risk ranking based on both MECs and PECs produced similar results in the River Foss. Overall, these findings indicate that PECs may well be appropriate for prioritization of pharmaceuticals in the environment when robust and local data on the system of interest are available and reflective of most source inputs. Environ Toxicol Chem 2017;36:2823–2832. © 2017 SETAC.","author":[{"dropping-particle":"","family":"Burns","given":"Emily E.","non-dropping-particle":"","parse-names":false,"suffix":""},{"dropping-particle":"","family":"Thomas-Oates","given":"Jane","non-dropping-particle":"","parse-names":false,"suffix":""},{"dropping-particle":"","family":"Kolpin","given":"Dana W.","non-dropping-particle":"","parse-names":false,"suffix":""},{"dropping-particle":"","family":"Furlong","given":"Edward T.","non-dropping-particle":"","parse-names":false,"suffix":""},{"dropping-particle":"","family":"Boxall","given":"Alistair B.A.","non-dropping-particle":"","parse-names":false,"suffix":""}],"container-title":"Environmental Toxicology and Chemistry","id":"ITEM-1","issued":{"date-parts":[["2017"]]},"title":"Are exposure predictions, used for the prioritization of pharmaceuticals in the environment, fit for purpose?","type":"article-journal"},"uris":["http://www.mendeley.com/documents/?uuid=17d59388-ed70-47ec-acc7-fb429ce1574e"]},{"id":"ITEM-2","itemData":{"author":[{"dropping-particle":"","family":"EMA","given":"","non-dropping-particle":"","parse-names":false,"suffix":""}],"id":"ITEM-2","issue":"June","issued":{"date-parts":[["2006"]]},"number-of-pages":"1-12","title":"EMEA Guidance for RA","type":"report"},"uris":["http://www.mendeley.com/documents/?uuid=4f519771-f901-4866-93e5-79d957fd42e8"]}],"mendeley":{"formattedCitation":"(98,100)","plainTextFormattedCitation":"(98,100)","previouslyFormattedCitation":"(98,100)"},"properties":{"noteIndex":0},"schema":"https://github.com/citation-style-language/schema/raw/master/csl-citation.json"}</w:instrText>
      </w:r>
      <w:r w:rsidRPr="009A00CF">
        <w:fldChar w:fldCharType="separate"/>
      </w:r>
      <w:r w:rsidR="002F7BD6" w:rsidRPr="009A00CF">
        <w:rPr>
          <w:noProof/>
        </w:rPr>
        <w:t>(98,100)</w:t>
      </w:r>
      <w:r w:rsidRPr="009A00CF">
        <w:fldChar w:fldCharType="end"/>
      </w:r>
      <w:r w:rsidRPr="009A00CF">
        <w:rPr>
          <w:noProof/>
        </w:rPr>
        <w:t>.</w:t>
      </w:r>
      <w:r w:rsidRPr="009A00CF">
        <w:t xml:space="preserve"> PECs were derived from the previously calculated total mass of each compound prescribed in England for selected years between 2004 and 2018, the proportion of unchanged parent compound excreted, the WWTP removal efficiency and water usage statistics.</w:t>
      </w:r>
    </w:p>
    <w:p w14:paraId="29AA0A42" w14:textId="77777777" w:rsidR="003F33E6" w:rsidRPr="009A00CF" w:rsidRDefault="003F33E6" w:rsidP="003F33E6">
      <w:pPr>
        <w:spacing w:line="360" w:lineRule="auto"/>
        <w:ind w:firstLine="720"/>
      </w:pPr>
    </w:p>
    <w:p w14:paraId="7B585CAA" w14:textId="77777777" w:rsidR="003F33E6" w:rsidRPr="009A00CF" w:rsidRDefault="003F33E6" w:rsidP="003F33E6">
      <w:pPr>
        <w:spacing w:line="360" w:lineRule="auto"/>
      </w:pPr>
      <w:r w:rsidRPr="009A00CF">
        <w:rPr>
          <w:noProof/>
        </w:rPr>
        <mc:AlternateContent>
          <mc:Choice Requires="wps">
            <w:drawing>
              <wp:anchor distT="45720" distB="45720" distL="114300" distR="114300" simplePos="0" relativeHeight="251726848" behindDoc="1" locked="0" layoutInCell="1" allowOverlap="1" wp14:anchorId="37B786C1" wp14:editId="6214719E">
                <wp:simplePos x="0" y="0"/>
                <wp:positionH relativeFrom="margin">
                  <wp:posOffset>5607685</wp:posOffset>
                </wp:positionH>
                <wp:positionV relativeFrom="paragraph">
                  <wp:posOffset>290195</wp:posOffset>
                </wp:positionV>
                <wp:extent cx="485775" cy="352425"/>
                <wp:effectExtent l="0" t="0" r="9525" b="9525"/>
                <wp:wrapTight wrapText="bothSides">
                  <wp:wrapPolygon edited="0">
                    <wp:start x="0" y="0"/>
                    <wp:lineTo x="0" y="21016"/>
                    <wp:lineTo x="21176" y="21016"/>
                    <wp:lineTo x="21176"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352425"/>
                        </a:xfrm>
                        <a:prstGeom prst="rect">
                          <a:avLst/>
                        </a:prstGeom>
                        <a:solidFill>
                          <a:srgbClr val="FFFFFF"/>
                        </a:solidFill>
                        <a:ln w="9525">
                          <a:noFill/>
                          <a:miter lim="800000"/>
                          <a:headEnd/>
                          <a:tailEnd/>
                        </a:ln>
                      </wps:spPr>
                      <wps:txbx>
                        <w:txbxContent>
                          <w:p w14:paraId="4C2C8310" w14:textId="77777777" w:rsidR="00F75B1B" w:rsidRDefault="00F75B1B" w:rsidP="003F33E6">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7B786C1" id="_x0000_t202" coordsize="21600,21600" o:spt="202" path="m,l,21600r21600,l21600,xe">
                <v:stroke joinstyle="miter"/>
                <v:path gradientshapeok="t" o:connecttype="rect"/>
              </v:shapetype>
              <v:shape id="Text Box 2" o:spid="_x0000_s1026" type="#_x0000_t202" style="position:absolute;margin-left:441.55pt;margin-top:22.85pt;width:38.25pt;height:27.75pt;z-index:-2515896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" stroked="f">
                <v:textbox>
                  <w:txbxContent>
                    <w:p w14:paraId="4C2C8310" w14:textId="77777777" w:rsidR="00F75B1B" w:rsidRDefault="00F75B1B" w:rsidP="003F33E6">
                      <w:r>
                        <w:t>(1)</w:t>
                      </w:r>
                    </w:p>
                  </w:txbxContent>
                </v:textbox>
                <w10:wrap type="tight" anchorx="margin"/>
              </v:shape>
            </w:pict>
          </mc:Fallback>
        </mc:AlternateContent>
      </w:r>
      <w:r w:rsidRPr="009A00CF">
        <w:t>PEC (</w:t>
      </w:r>
      <w:r w:rsidRPr="009A00CF">
        <w:rPr>
          <w:rFonts w:cstheme="minorHAnsi"/>
        </w:rPr>
        <w:t>µ</w:t>
      </w:r>
      <w:r w:rsidRPr="009A00CF">
        <w:t>g/L):</w:t>
      </w:r>
    </w:p>
    <w:p w14:paraId="07E7EC08" w14:textId="77777777" w:rsidR="003F33E6" w:rsidRPr="009A00CF" w:rsidRDefault="003F33E6" w:rsidP="003F33E6">
      <w:pPr>
        <w:spacing w:line="360" w:lineRule="auto"/>
        <w:jc w:val="center"/>
      </w:pPr>
      <m:oMathPara>
        <m:oMath>
          <m:r>
            <w:rPr>
              <w:rFonts w:ascii="Cambria Math" w:hAnsi="Cambria Math"/>
            </w:rPr>
            <m:t>PEC=</m:t>
          </m:r>
          <m:f>
            <m:fPr>
              <m:ctrlPr>
                <w:rPr>
                  <w:rFonts w:ascii="Cambria Math" w:hAnsi="Cambria Math"/>
                  <w:i/>
                </w:rPr>
              </m:ctrlPr>
            </m:fPr>
            <m:num>
              <m:r>
                <w:rPr>
                  <w:rFonts w:ascii="Cambria Math" w:hAnsi="Cambria Math"/>
                </w:rPr>
                <m:t xml:space="preserve">Consumption x </m:t>
              </m:r>
              <m:sSub>
                <m:sSubPr>
                  <m:ctrlPr>
                    <w:rPr>
                      <w:rFonts w:ascii="Cambria Math" w:hAnsi="Cambria Math"/>
                      <w:i/>
                    </w:rPr>
                  </m:ctrlPr>
                </m:sSubPr>
                <m:e>
                  <m:r>
                    <w:rPr>
                      <w:rFonts w:ascii="Cambria Math" w:hAnsi="Cambria Math"/>
                    </w:rPr>
                    <m:t>F</m:t>
                  </m:r>
                </m:e>
                <m:sub>
                  <m:r>
                    <w:rPr>
                      <w:rFonts w:ascii="Cambria Math" w:hAnsi="Cambria Math"/>
                    </w:rPr>
                    <m:t>excreta</m:t>
                  </m:r>
                </m:sub>
              </m:sSub>
              <m:r>
                <w:rPr>
                  <w:rFonts w:ascii="Cambria Math" w:hAnsi="Cambria Math"/>
                </w:rPr>
                <m:t xml:space="preserve"> x (1-WWTP removal)</m:t>
              </m:r>
            </m:num>
            <m:den>
              <m:r>
                <w:rPr>
                  <w:rFonts w:ascii="Cambria Math" w:hAnsi="Cambria Math"/>
                </w:rPr>
                <m:t>(Population x WW per person x Days)</m:t>
              </m:r>
            </m:den>
          </m:f>
          <m:r>
            <w:rPr>
              <w:rFonts w:ascii="Cambria Math" w:hAnsi="Cambria Math"/>
            </w:rPr>
            <m:t xml:space="preserve"> x 1000</m:t>
          </m:r>
        </m:oMath>
      </m:oMathPara>
    </w:p>
    <w:p w14:paraId="6756B590" w14:textId="77777777" w:rsidR="003F33E6" w:rsidRPr="009A00CF" w:rsidRDefault="003F33E6" w:rsidP="003F33E6">
      <w:pPr>
        <w:spacing w:line="360" w:lineRule="auto"/>
        <w:rPr>
          <w:i/>
        </w:rPr>
      </w:pPr>
    </w:p>
    <w:p w14:paraId="04803A2C" w14:textId="016C0797" w:rsidR="003F33E6" w:rsidRPr="009A00CF" w:rsidRDefault="003F33E6" w:rsidP="003F33E6">
      <w:pPr>
        <w:spacing w:line="360" w:lineRule="auto"/>
        <w:ind w:left="720"/>
        <w:rPr>
          <w:i/>
        </w:rPr>
      </w:pPr>
      <w:r w:rsidRPr="009A00CF">
        <w:rPr>
          <w:i/>
        </w:rPr>
        <w:t xml:space="preserve">Where: Consumption = total mass prescribed of compound per year (mg); </w:t>
      </w:r>
      <w:proofErr w:type="spellStart"/>
      <w:r w:rsidRPr="009A00CF">
        <w:rPr>
          <w:i/>
        </w:rPr>
        <w:t>F</w:t>
      </w:r>
      <w:r w:rsidRPr="009A00CF">
        <w:rPr>
          <w:i/>
          <w:vertAlign w:val="subscript"/>
        </w:rPr>
        <w:t>excreta</w:t>
      </w:r>
      <w:proofErr w:type="spellEnd"/>
      <w:r w:rsidRPr="009A00CF">
        <w:rPr>
          <w:i/>
        </w:rPr>
        <w:t xml:space="preserve"> = the percentage of the compound excreted in parent form; WWTP removal = the removal efficiency of the WWTP for that compound; Population = Population of </w:t>
      </w:r>
      <w:r w:rsidR="00C24AA4">
        <w:rPr>
          <w:i/>
        </w:rPr>
        <w:t>England</w:t>
      </w:r>
      <w:r w:rsidRPr="009A00CF">
        <w:rPr>
          <w:i/>
        </w:rPr>
        <w:t xml:space="preserve"> for year of study; WW per person = </w:t>
      </w:r>
      <w:proofErr w:type="gramStart"/>
      <w:r w:rsidRPr="009A00CF">
        <w:rPr>
          <w:i/>
        </w:rPr>
        <w:t>Litres</w:t>
      </w:r>
      <w:proofErr w:type="gramEnd"/>
      <w:r w:rsidRPr="009A00CF">
        <w:rPr>
          <w:i/>
        </w:rPr>
        <w:t xml:space="preserve"> wastewater produced per capita per day (L/person/day); Days = time over which total mass of compound was prescribed (days).</w:t>
      </w:r>
    </w:p>
    <w:p w14:paraId="44D12B6C" w14:textId="06E3FF1F" w:rsidR="003F33E6" w:rsidRPr="009A00CF" w:rsidRDefault="003F33E6" w:rsidP="003F33E6">
      <w:pPr>
        <w:spacing w:line="360" w:lineRule="auto"/>
        <w:rPr>
          <w:iCs/>
        </w:rPr>
      </w:pPr>
      <w:r w:rsidRPr="009A00CF">
        <w:rPr>
          <w:iCs/>
        </w:rPr>
        <w:lastRenderedPageBreak/>
        <w:t xml:space="preserve">For each active ingredient, minimum and maximum values for the proportion of the compound excreted by humans in unchanged form were obtained from existing literature and pharmacokinetic data from databases such as </w:t>
      </w:r>
      <w:proofErr w:type="spellStart"/>
      <w:r w:rsidRPr="009A00CF">
        <w:rPr>
          <w:iCs/>
        </w:rPr>
        <w:t>drugbank</w:t>
      </w:r>
      <w:proofErr w:type="spellEnd"/>
      <w:r w:rsidRPr="009A00CF">
        <w:rPr>
          <w:iCs/>
        </w:rPr>
        <w:t xml:space="preserve">.  Specific minimum and maximum values for rates of WWTP removal efficiency were compiled from existing literature, where available (table </w:t>
      </w:r>
      <w:r w:rsidR="008031C5" w:rsidRPr="009A00CF">
        <w:rPr>
          <w:iCs/>
        </w:rPr>
        <w:t>2.</w:t>
      </w:r>
      <w:r w:rsidRPr="009A00CF">
        <w:rPr>
          <w:iCs/>
        </w:rPr>
        <w:t xml:space="preserve">1). This method aims to account for discrepancies in reported values due to variation in experimental design and studied WWTP technologies in available literature, by applying minimum and maximum values in PEC calculations. Where no values for WWTP removal efficiency and human metabolism were available, values were assumed </w:t>
      </w:r>
      <w:proofErr w:type="gramStart"/>
      <w:r w:rsidRPr="009A00CF">
        <w:rPr>
          <w:iCs/>
        </w:rPr>
        <w:t>in order to</w:t>
      </w:r>
      <w:proofErr w:type="gramEnd"/>
      <w:r w:rsidRPr="009A00CF">
        <w:rPr>
          <w:iCs/>
        </w:rPr>
        <w:t xml:space="preserve"> account for all possible removal and excretion scenarios (min = 0%, max = 100%). </w:t>
      </w:r>
      <w:proofErr w:type="gramStart"/>
      <w:r w:rsidRPr="009A00CF">
        <w:rPr>
          <w:iCs/>
        </w:rPr>
        <w:t>In order to</w:t>
      </w:r>
      <w:proofErr w:type="gramEnd"/>
      <w:r w:rsidRPr="009A00CF">
        <w:rPr>
          <w:iCs/>
        </w:rPr>
        <w:t xml:space="preserve"> generate a PEC range, ‘best-case’ and ‘worst-case’ scenarios were used. ‘Best-case’ refers to the minimum calculated PEC and ‘worst-case’ refers to the maximum calculated PEC for each compound. Best-case scenario PECs were calculated using the lowest percentage excretion and highest WWTP removal values reported in existing relevant literature. Conversely, worst-case scenario PECs, were calculated using the highest percentage excretion and lowest WWTP removal values. The total population of England was adjusted to match each year of study. </w:t>
      </w:r>
      <w:proofErr w:type="gramStart"/>
      <w:r w:rsidRPr="009A00CF">
        <w:rPr>
          <w:iCs/>
        </w:rPr>
        <w:t>In order to</w:t>
      </w:r>
      <w:proofErr w:type="gramEnd"/>
      <w:r w:rsidRPr="009A00CF">
        <w:rPr>
          <w:iCs/>
        </w:rPr>
        <w:t xml:space="preserve"> account for the time over which the total mass of each compound was prescribed, the number of days remained constant (365 days) for each year of prescription data analysed. The total wastewater produced per person per day was also set at a default value of 200 L/person/day, in line with EMA recommendations </w:t>
      </w:r>
      <w:r w:rsidRPr="009A00CF">
        <w:rPr>
          <w:iCs/>
        </w:rPr>
        <w:fldChar w:fldCharType="begin" w:fldLock="1"/>
      </w:r>
      <w:r w:rsidR="001A1378">
        <w:rPr>
          <w:iCs/>
        </w:rPr>
        <w:instrText>ADDIN CSL_CITATION {"citationItems":[{"id":"ITEM-1","itemData":{"author":[{"dropping-particle":"","family":"EMA","given":"","non-dropping-particle":"","parse-names":false,"suffix":""}],"id":"ITEM-1","issue":"June","issued":{"date-parts":[["2006"]]},"number-of-pages":"1-12","title":"EMEA Guidance for RA","type":"report"},"uris":["http://www.mendeley.com/documents/?uuid=4f519771-f901-4866-93e5-79d957fd42e8"]}],"mendeley":{"formattedCitation":"(98)","plainTextFormattedCitation":"(98)","previouslyFormattedCitation":"(98)"},"properties":{"noteIndex":0},"schema":"https://github.com/citation-style-language/schema/raw/master/csl-citation.json"}</w:instrText>
      </w:r>
      <w:r w:rsidRPr="009A00CF">
        <w:rPr>
          <w:iCs/>
        </w:rPr>
        <w:fldChar w:fldCharType="separate"/>
      </w:r>
      <w:r w:rsidR="002F7BD6" w:rsidRPr="009A00CF">
        <w:rPr>
          <w:iCs/>
          <w:noProof/>
        </w:rPr>
        <w:t>(98)</w:t>
      </w:r>
      <w:r w:rsidRPr="009A00CF">
        <w:rPr>
          <w:iCs/>
        </w:rPr>
        <w:fldChar w:fldCharType="end"/>
      </w:r>
      <w:r w:rsidRPr="009A00CF">
        <w:rPr>
          <w:iCs/>
        </w:rPr>
        <w:t>.</w:t>
      </w:r>
    </w:p>
    <w:p w14:paraId="02D4A9C3" w14:textId="0DDE3976" w:rsidR="003F33E6" w:rsidRPr="009A00CF" w:rsidRDefault="003F33E6" w:rsidP="003F33E6">
      <w:pPr>
        <w:spacing w:line="360" w:lineRule="auto"/>
        <w:rPr>
          <w:iCs/>
        </w:rPr>
        <w:sectPr w:rsidR="003F33E6" w:rsidRPr="009A00CF" w:rsidSect="00FF002F">
          <w:footerReference w:type="default" r:id="rId43"/>
          <w:pgSz w:w="11900" w:h="16840"/>
          <w:pgMar w:top="1440" w:right="1440" w:bottom="1440" w:left="1440" w:header="708" w:footer="708" w:gutter="0"/>
          <w:cols w:space="708"/>
          <w:titlePg/>
          <w:docGrid w:linePitch="360"/>
        </w:sectPr>
      </w:pPr>
      <w:r w:rsidRPr="009A00CF">
        <w:rPr>
          <w:iCs/>
        </w:rPr>
        <w:t>Calculated PEC ranges for each antiepileptic compound prescribed in 2018 were then plotted on a logarithmic scale, organised from highest to lowest maximum PEC, to provide a comparative representation of the most recent trends in antiepileptic compound prescription. Separate stacked bar charts were then generated to represent calculated PECs for each antiepileptic compound, in each year of study, under ‘best-case’ and ‘worst-case’ scenarios.</w:t>
      </w:r>
    </w:p>
    <w:p w14:paraId="226F68DE" w14:textId="1D9DC6BB" w:rsidR="008031C5" w:rsidRPr="009A00CF" w:rsidRDefault="008031C5" w:rsidP="008031C5">
      <w:pPr>
        <w:pStyle w:val="Caption"/>
        <w:keepNext/>
      </w:pPr>
      <w:bookmarkStart w:id="13" w:name="_Toc59633276"/>
      <w:bookmarkStart w:id="14" w:name="_Toc59633628"/>
      <w:r w:rsidRPr="009A00CF">
        <w:lastRenderedPageBreak/>
        <w:t>Table 2.</w:t>
      </w:r>
      <w:r w:rsidR="002F7E46">
        <w:fldChar w:fldCharType="begin"/>
      </w:r>
      <w:r w:rsidR="002F7E46">
        <w:instrText xml:space="preserve"> SEQ Table \* ARABIC </w:instrText>
      </w:r>
      <w:r w:rsidR="002F7E46">
        <w:fldChar w:fldCharType="separate"/>
      </w:r>
      <w:r w:rsidR="00BF3E8A">
        <w:rPr>
          <w:noProof/>
        </w:rPr>
        <w:t>1</w:t>
      </w:r>
      <w:r w:rsidR="002F7E46">
        <w:rPr>
          <w:noProof/>
        </w:rPr>
        <w:fldChar w:fldCharType="end"/>
      </w:r>
      <w:r w:rsidRPr="009A00CF">
        <w:t xml:space="preserve"> Excretion rate and WWTP removal efficiencies for each antiepileptic compound. L-H (M): L = minimum value, H = maximum value, (M) = Mean value.</w:t>
      </w:r>
      <w:bookmarkEnd w:id="13"/>
      <w:bookmarkEnd w:id="14"/>
    </w:p>
    <w:tbl>
      <w:tblPr>
        <w:tblStyle w:val="GridTable4-Accent3"/>
        <w:tblW w:w="148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0"/>
        <w:gridCol w:w="1691"/>
        <w:gridCol w:w="1796"/>
        <w:gridCol w:w="2180"/>
        <w:gridCol w:w="1813"/>
        <w:gridCol w:w="5759"/>
      </w:tblGrid>
      <w:tr w:rsidR="003F33E6" w:rsidRPr="00606159" w14:paraId="284A3FB4" w14:textId="77777777" w:rsidTr="00A305AE">
        <w:trPr>
          <w:cnfStyle w:val="100000000000" w:firstRow="1" w:lastRow="0" w:firstColumn="0" w:lastColumn="0" w:oddVBand="0" w:evenVBand="0" w:oddHBand="0" w:evenHBand="0" w:firstRowFirstColumn="0" w:firstRowLastColumn="0" w:lastRowFirstColumn="0" w:lastRowLastColumn="0"/>
          <w:trHeight w:val="1117"/>
        </w:trPr>
        <w:tc>
          <w:tcPr>
            <w:cnfStyle w:val="001000000000" w:firstRow="0" w:lastRow="0" w:firstColumn="1" w:lastColumn="0" w:oddVBand="0" w:evenVBand="0" w:oddHBand="0" w:evenHBand="0" w:firstRowFirstColumn="0" w:firstRowLastColumn="0" w:lastRowFirstColumn="0" w:lastRowLastColumn="0"/>
            <w:tcW w:w="3246" w:type="dxa"/>
            <w:gridSpan w:val="2"/>
            <w:tcBorders>
              <w:top w:val="none" w:sz="0" w:space="0" w:color="auto"/>
              <w:left w:val="none" w:sz="0" w:space="0" w:color="auto"/>
              <w:bottom w:val="none" w:sz="0" w:space="0" w:color="auto"/>
              <w:right w:val="none" w:sz="0" w:space="0" w:color="auto"/>
            </w:tcBorders>
          </w:tcPr>
          <w:p w14:paraId="0558483D" w14:textId="77777777" w:rsidR="003F33E6" w:rsidRPr="00606159" w:rsidRDefault="003F33E6" w:rsidP="00A305AE">
            <w:pPr>
              <w:jc w:val="center"/>
              <w:rPr>
                <w:i/>
                <w:iCs/>
              </w:rPr>
            </w:pPr>
            <w:r w:rsidRPr="00606159">
              <w:rPr>
                <w:i/>
                <w:iCs/>
              </w:rPr>
              <w:t>Antiepileptic Compound</w:t>
            </w:r>
          </w:p>
        </w:tc>
        <w:tc>
          <w:tcPr>
            <w:tcW w:w="1804" w:type="dxa"/>
            <w:tcBorders>
              <w:top w:val="none" w:sz="0" w:space="0" w:color="auto"/>
              <w:left w:val="none" w:sz="0" w:space="0" w:color="auto"/>
              <w:bottom w:val="none" w:sz="0" w:space="0" w:color="auto"/>
              <w:right w:val="none" w:sz="0" w:space="0" w:color="auto"/>
            </w:tcBorders>
          </w:tcPr>
          <w:p w14:paraId="26D8039C" w14:textId="77777777" w:rsidR="003F33E6" w:rsidRPr="00606159" w:rsidRDefault="003F33E6" w:rsidP="00A305AE">
            <w:pPr>
              <w:jc w:val="center"/>
              <w:cnfStyle w:val="100000000000" w:firstRow="1" w:lastRow="0" w:firstColumn="0" w:lastColumn="0" w:oddVBand="0" w:evenVBand="0" w:oddHBand="0" w:evenHBand="0" w:firstRowFirstColumn="0" w:firstRowLastColumn="0" w:lastRowFirstColumn="0" w:lastRowLastColumn="0"/>
              <w:rPr>
                <w:b w:val="0"/>
                <w:bCs w:val="0"/>
                <w:i/>
                <w:iCs/>
              </w:rPr>
            </w:pPr>
            <w:r w:rsidRPr="00606159">
              <w:rPr>
                <w:i/>
                <w:iCs/>
              </w:rPr>
              <w:t>Excretion of unchanged compound (%)</w:t>
            </w:r>
          </w:p>
          <w:p w14:paraId="480F3B08" w14:textId="77777777" w:rsidR="003F33E6" w:rsidRPr="00606159" w:rsidRDefault="003F33E6" w:rsidP="00A305AE">
            <w:pPr>
              <w:jc w:val="center"/>
              <w:cnfStyle w:val="100000000000" w:firstRow="1" w:lastRow="0" w:firstColumn="0" w:lastColumn="0" w:oddVBand="0" w:evenVBand="0" w:oddHBand="0" w:evenHBand="0" w:firstRowFirstColumn="0" w:firstRowLastColumn="0" w:lastRowFirstColumn="0" w:lastRowLastColumn="0"/>
              <w:rPr>
                <w:i/>
                <w:iCs/>
              </w:rPr>
            </w:pPr>
            <w:r w:rsidRPr="00606159">
              <w:rPr>
                <w:i/>
                <w:iCs/>
              </w:rPr>
              <w:t>L – H (M)</w:t>
            </w:r>
          </w:p>
        </w:tc>
        <w:tc>
          <w:tcPr>
            <w:tcW w:w="2194" w:type="dxa"/>
            <w:tcBorders>
              <w:top w:val="none" w:sz="0" w:space="0" w:color="auto"/>
              <w:left w:val="none" w:sz="0" w:space="0" w:color="auto"/>
              <w:bottom w:val="none" w:sz="0" w:space="0" w:color="auto"/>
              <w:right w:val="none" w:sz="0" w:space="0" w:color="auto"/>
            </w:tcBorders>
          </w:tcPr>
          <w:p w14:paraId="0B588710" w14:textId="77777777" w:rsidR="003F33E6" w:rsidRPr="00606159" w:rsidRDefault="003F33E6" w:rsidP="00A305AE">
            <w:pPr>
              <w:jc w:val="center"/>
              <w:cnfStyle w:val="100000000000" w:firstRow="1" w:lastRow="0" w:firstColumn="0" w:lastColumn="0" w:oddVBand="0" w:evenVBand="0" w:oddHBand="0" w:evenHBand="0" w:firstRowFirstColumn="0" w:firstRowLastColumn="0" w:lastRowFirstColumn="0" w:lastRowLastColumn="0"/>
              <w:rPr>
                <w:i/>
                <w:iCs/>
              </w:rPr>
            </w:pPr>
            <w:r w:rsidRPr="00606159">
              <w:rPr>
                <w:i/>
                <w:iCs/>
              </w:rPr>
              <w:t>Reference</w:t>
            </w:r>
          </w:p>
        </w:tc>
        <w:tc>
          <w:tcPr>
            <w:tcW w:w="1823" w:type="dxa"/>
            <w:tcBorders>
              <w:top w:val="none" w:sz="0" w:space="0" w:color="auto"/>
              <w:left w:val="none" w:sz="0" w:space="0" w:color="auto"/>
              <w:bottom w:val="none" w:sz="0" w:space="0" w:color="auto"/>
              <w:right w:val="none" w:sz="0" w:space="0" w:color="auto"/>
            </w:tcBorders>
          </w:tcPr>
          <w:p w14:paraId="5E422C87" w14:textId="77777777" w:rsidR="003F33E6" w:rsidRPr="00606159" w:rsidRDefault="003F33E6" w:rsidP="00A305AE">
            <w:pPr>
              <w:jc w:val="center"/>
              <w:cnfStyle w:val="100000000000" w:firstRow="1" w:lastRow="0" w:firstColumn="0" w:lastColumn="0" w:oddVBand="0" w:evenVBand="0" w:oddHBand="0" w:evenHBand="0" w:firstRowFirstColumn="0" w:firstRowLastColumn="0" w:lastRowFirstColumn="0" w:lastRowLastColumn="0"/>
              <w:rPr>
                <w:i/>
                <w:iCs/>
              </w:rPr>
            </w:pPr>
            <w:r w:rsidRPr="00606159">
              <w:rPr>
                <w:i/>
                <w:iCs/>
              </w:rPr>
              <w:t>WWTP removal efficiency</w:t>
            </w:r>
          </w:p>
          <w:p w14:paraId="2BB32E55" w14:textId="77777777" w:rsidR="003F33E6" w:rsidRPr="00606159" w:rsidRDefault="003F33E6" w:rsidP="00A305AE">
            <w:pPr>
              <w:jc w:val="center"/>
              <w:cnfStyle w:val="100000000000" w:firstRow="1" w:lastRow="0" w:firstColumn="0" w:lastColumn="0" w:oddVBand="0" w:evenVBand="0" w:oddHBand="0" w:evenHBand="0" w:firstRowFirstColumn="0" w:firstRowLastColumn="0" w:lastRowFirstColumn="0" w:lastRowLastColumn="0"/>
              <w:rPr>
                <w:b w:val="0"/>
                <w:bCs w:val="0"/>
                <w:i/>
                <w:iCs/>
              </w:rPr>
            </w:pPr>
            <w:r w:rsidRPr="00606159">
              <w:rPr>
                <w:i/>
                <w:iCs/>
              </w:rPr>
              <w:t>(%)</w:t>
            </w:r>
          </w:p>
          <w:p w14:paraId="14052CF4" w14:textId="77777777" w:rsidR="003F33E6" w:rsidRPr="00606159" w:rsidRDefault="003F33E6" w:rsidP="00A305AE">
            <w:pPr>
              <w:jc w:val="center"/>
              <w:cnfStyle w:val="100000000000" w:firstRow="1" w:lastRow="0" w:firstColumn="0" w:lastColumn="0" w:oddVBand="0" w:evenVBand="0" w:oddHBand="0" w:evenHBand="0" w:firstRowFirstColumn="0" w:firstRowLastColumn="0" w:lastRowFirstColumn="0" w:lastRowLastColumn="0"/>
              <w:rPr>
                <w:i/>
                <w:iCs/>
              </w:rPr>
            </w:pPr>
            <w:r w:rsidRPr="00606159">
              <w:rPr>
                <w:i/>
                <w:iCs/>
              </w:rPr>
              <w:t>L – H (M)</w:t>
            </w:r>
          </w:p>
        </w:tc>
        <w:tc>
          <w:tcPr>
            <w:tcW w:w="5812" w:type="dxa"/>
            <w:tcBorders>
              <w:top w:val="none" w:sz="0" w:space="0" w:color="auto"/>
              <w:left w:val="none" w:sz="0" w:space="0" w:color="auto"/>
              <w:bottom w:val="none" w:sz="0" w:space="0" w:color="auto"/>
              <w:right w:val="none" w:sz="0" w:space="0" w:color="auto"/>
            </w:tcBorders>
          </w:tcPr>
          <w:p w14:paraId="259A375A" w14:textId="77777777" w:rsidR="003F33E6" w:rsidRPr="00606159" w:rsidRDefault="003F33E6" w:rsidP="00A305AE">
            <w:pPr>
              <w:jc w:val="center"/>
              <w:cnfStyle w:val="100000000000" w:firstRow="1" w:lastRow="0" w:firstColumn="0" w:lastColumn="0" w:oddVBand="0" w:evenVBand="0" w:oddHBand="0" w:evenHBand="0" w:firstRowFirstColumn="0" w:firstRowLastColumn="0" w:lastRowFirstColumn="0" w:lastRowLastColumn="0"/>
              <w:rPr>
                <w:i/>
                <w:iCs/>
              </w:rPr>
            </w:pPr>
            <w:r w:rsidRPr="00606159">
              <w:rPr>
                <w:i/>
                <w:iCs/>
              </w:rPr>
              <w:t>Reference</w:t>
            </w:r>
          </w:p>
        </w:tc>
      </w:tr>
      <w:tr w:rsidR="003F33E6" w:rsidRPr="00606159" w14:paraId="041F60F3" w14:textId="77777777" w:rsidTr="00A305AE">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552" w:type="dxa"/>
          </w:tcPr>
          <w:p w14:paraId="437AA539" w14:textId="77777777" w:rsidR="003F33E6" w:rsidRPr="00606159" w:rsidRDefault="003F33E6" w:rsidP="00A305AE">
            <w:pPr>
              <w:rPr>
                <w:i/>
                <w:iCs/>
              </w:rPr>
            </w:pPr>
            <w:proofErr w:type="spellStart"/>
            <w:r w:rsidRPr="00606159">
              <w:rPr>
                <w:i/>
                <w:iCs/>
              </w:rPr>
              <w:t>Brivaracetum</w:t>
            </w:r>
            <w:proofErr w:type="spellEnd"/>
          </w:p>
        </w:tc>
        <w:tc>
          <w:tcPr>
            <w:tcW w:w="1694" w:type="dxa"/>
          </w:tcPr>
          <w:p w14:paraId="53214476"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rPr>
                <w:color w:val="192027"/>
              </w:rPr>
              <w:t>C</w:t>
            </w:r>
            <w:r w:rsidRPr="00606159">
              <w:rPr>
                <w:color w:val="192027"/>
                <w:vertAlign w:val="subscript"/>
              </w:rPr>
              <w:t>11</w:t>
            </w:r>
            <w:r w:rsidRPr="00606159">
              <w:rPr>
                <w:color w:val="192027"/>
              </w:rPr>
              <w:t>H</w:t>
            </w:r>
            <w:r w:rsidRPr="00606159">
              <w:rPr>
                <w:color w:val="192027"/>
                <w:vertAlign w:val="subscript"/>
              </w:rPr>
              <w:t>20</w:t>
            </w:r>
            <w:r w:rsidRPr="00606159">
              <w:rPr>
                <w:color w:val="192027"/>
              </w:rPr>
              <w:t>N</w:t>
            </w:r>
            <w:r w:rsidRPr="00606159">
              <w:rPr>
                <w:color w:val="192027"/>
                <w:vertAlign w:val="subscript"/>
              </w:rPr>
              <w:t>2</w:t>
            </w:r>
            <w:r w:rsidRPr="00606159">
              <w:rPr>
                <w:color w:val="192027"/>
              </w:rPr>
              <w:t>O</w:t>
            </w:r>
            <w:r w:rsidRPr="00606159">
              <w:rPr>
                <w:color w:val="192027"/>
                <w:vertAlign w:val="subscript"/>
              </w:rPr>
              <w:t>2</w:t>
            </w:r>
          </w:p>
        </w:tc>
        <w:tc>
          <w:tcPr>
            <w:tcW w:w="1804" w:type="dxa"/>
          </w:tcPr>
          <w:p w14:paraId="3E4C4B05"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9 – 10 (9.5)</w:t>
            </w:r>
          </w:p>
        </w:tc>
        <w:tc>
          <w:tcPr>
            <w:tcW w:w="2194" w:type="dxa"/>
          </w:tcPr>
          <w:p w14:paraId="0FE6C4BA" w14:textId="101C5280"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noProof/>
              </w:rPr>
              <w:fldChar w:fldCharType="begin" w:fldLock="1"/>
            </w:r>
            <w:r w:rsidR="001A1378">
              <w:rPr>
                <w:i/>
                <w:iCs/>
                <w:noProof/>
              </w:rPr>
              <w:instrText>ADDIN CSL_CITATION {"citationItems":[{"id":"ITEM-1","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1","issued":{"date-parts":[["2013"]]},"publisher":"Springer Verlag","title":"Antiepileptic Drug Interactions","type":"book"},"uris":["http://www.mendeley.com/documents/?uuid=97cbf27f-f926-4036-b2eb-42ccdb4e6da6"]},{"id":"ITEM-2","itemData":{"author":[{"dropping-particle":"","family":"UCB","given":"","non-dropping-particle":"","parse-names":false,"suffix":""}],"id":"ITEM-2","issued":{"date-parts":[["2016"]]},"page":"12","publisher":"FDA","title":"BRIVIACT - Brivaracetam Injection, Suspension: Highlights of Prescribing Information","type":"article"},"uris":["http://www.mendeley.com/documents/?uuid=c38a9dae-956c-4aa4-89ad-d09118a123d2"]}],"mendeley":{"formattedCitation":"(101,102)","plainTextFormattedCitation":"(101,102)","previouslyFormattedCitation":"(101,102)"},"properties":{"noteIndex":0},"schema":"https://github.com/citation-style-language/schema/raw/master/csl-citation.json"}</w:instrText>
            </w:r>
            <w:r w:rsidRPr="00606159">
              <w:rPr>
                <w:i/>
                <w:iCs/>
                <w:noProof/>
              </w:rPr>
              <w:fldChar w:fldCharType="separate"/>
            </w:r>
            <w:r w:rsidR="002F7BD6" w:rsidRPr="00606159">
              <w:rPr>
                <w:iCs/>
                <w:noProof/>
              </w:rPr>
              <w:t>(101,102)</w:t>
            </w:r>
            <w:r w:rsidRPr="00606159">
              <w:rPr>
                <w:i/>
                <w:iCs/>
                <w:noProof/>
              </w:rPr>
              <w:fldChar w:fldCharType="end"/>
            </w:r>
          </w:p>
        </w:tc>
        <w:tc>
          <w:tcPr>
            <w:tcW w:w="1823" w:type="dxa"/>
          </w:tcPr>
          <w:p w14:paraId="2315D91B"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0 – 100 (50.0)</w:t>
            </w:r>
          </w:p>
        </w:tc>
        <w:tc>
          <w:tcPr>
            <w:tcW w:w="5812" w:type="dxa"/>
          </w:tcPr>
          <w:p w14:paraId="1836A9DE"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t>n/a</w:t>
            </w:r>
          </w:p>
        </w:tc>
      </w:tr>
      <w:tr w:rsidR="003F33E6" w:rsidRPr="00606159" w14:paraId="025F241D" w14:textId="77777777" w:rsidTr="00A305AE">
        <w:trPr>
          <w:trHeight w:val="209"/>
        </w:trPr>
        <w:tc>
          <w:tcPr>
            <w:cnfStyle w:val="001000000000" w:firstRow="0" w:lastRow="0" w:firstColumn="1" w:lastColumn="0" w:oddVBand="0" w:evenVBand="0" w:oddHBand="0" w:evenHBand="0" w:firstRowFirstColumn="0" w:firstRowLastColumn="0" w:lastRowFirstColumn="0" w:lastRowLastColumn="0"/>
            <w:tcW w:w="1552" w:type="dxa"/>
          </w:tcPr>
          <w:p w14:paraId="42D6FFB4" w14:textId="77777777" w:rsidR="003F33E6" w:rsidRPr="00606159" w:rsidRDefault="003F33E6" w:rsidP="00A305AE">
            <w:pPr>
              <w:rPr>
                <w:i/>
                <w:iCs/>
              </w:rPr>
            </w:pPr>
            <w:r w:rsidRPr="00606159">
              <w:rPr>
                <w:i/>
                <w:iCs/>
              </w:rPr>
              <w:t>Carbamazepine</w:t>
            </w:r>
          </w:p>
        </w:tc>
        <w:tc>
          <w:tcPr>
            <w:tcW w:w="1694" w:type="dxa"/>
          </w:tcPr>
          <w:p w14:paraId="4D1C636C"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rPr>
                <w:color w:val="192027"/>
              </w:rPr>
              <w:t>C</w:t>
            </w:r>
            <w:r w:rsidRPr="00606159">
              <w:rPr>
                <w:color w:val="192027"/>
                <w:vertAlign w:val="subscript"/>
              </w:rPr>
              <w:t>15</w:t>
            </w:r>
            <w:r w:rsidRPr="00606159">
              <w:rPr>
                <w:color w:val="192027"/>
              </w:rPr>
              <w:t>H</w:t>
            </w:r>
            <w:r w:rsidRPr="00606159">
              <w:rPr>
                <w:color w:val="192027"/>
                <w:vertAlign w:val="subscript"/>
              </w:rPr>
              <w:t>12</w:t>
            </w:r>
            <w:r w:rsidRPr="00606159">
              <w:rPr>
                <w:color w:val="192027"/>
              </w:rPr>
              <w:t>N</w:t>
            </w:r>
            <w:r w:rsidRPr="00606159">
              <w:rPr>
                <w:color w:val="192027"/>
                <w:vertAlign w:val="subscript"/>
              </w:rPr>
              <w:t>2</w:t>
            </w:r>
            <w:r w:rsidRPr="00606159">
              <w:rPr>
                <w:color w:val="192027"/>
              </w:rPr>
              <w:t>O</w:t>
            </w:r>
          </w:p>
        </w:tc>
        <w:tc>
          <w:tcPr>
            <w:tcW w:w="1804" w:type="dxa"/>
          </w:tcPr>
          <w:p w14:paraId="551F0791"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2 – 3 (2.5)</w:t>
            </w:r>
          </w:p>
        </w:tc>
        <w:tc>
          <w:tcPr>
            <w:tcW w:w="2194" w:type="dxa"/>
          </w:tcPr>
          <w:p w14:paraId="22721DA5" w14:textId="3630752A"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author":[{"dropping-particle":"","family":"Novartis Pharmaceuticals Corperation","given":"","non-dropping-particle":"","parse-names":false,"suffix":""}],"id":"ITEM-1","issued":{"date-parts":[["2000"]]},"page":"Pharmacokinetics","publisher":"Novartis Pharmaceuticals Corperation","publisher-place":"East Hanover, New Jersey","title":"Tegretol: Carbamazepine - Prescribing Information","type":"article"},"uris":["http://www.mendeley.com/documents/?uuid=520e00f9-a386-45da-a81e-6cba09197cd7"]},{"id":"ITEM-2","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2","issued":{"date-parts":[["2013"]]},"publisher":"Springer Verlag","title":"Antiepileptic Drug Interactions","type":"book"},"uris":["http://www.mendeley.com/documents/?uuid=97cbf27f-f926-4036-b2eb-42ccdb4e6da6"]}],"mendeley":{"formattedCitation":"(101,103)","plainTextFormattedCitation":"(101,103)","previouslyFormattedCitation":"(101,103)"},"properties":{"noteIndex":0},"schema":"https://github.com/citation-style-language/schema/raw/master/csl-citation.json"}</w:instrText>
            </w:r>
            <w:r w:rsidRPr="00606159">
              <w:rPr>
                <w:i/>
                <w:iCs/>
              </w:rPr>
              <w:fldChar w:fldCharType="separate"/>
            </w:r>
            <w:r w:rsidR="002F7BD6" w:rsidRPr="00606159">
              <w:rPr>
                <w:iCs/>
                <w:noProof/>
              </w:rPr>
              <w:t>(101,103)</w:t>
            </w:r>
            <w:r w:rsidRPr="00606159">
              <w:rPr>
                <w:i/>
                <w:iCs/>
              </w:rPr>
              <w:fldChar w:fldCharType="end"/>
            </w:r>
          </w:p>
        </w:tc>
        <w:tc>
          <w:tcPr>
            <w:tcW w:w="1823" w:type="dxa"/>
          </w:tcPr>
          <w:p w14:paraId="0EE7FFDD"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lang w:val="en-US"/>
              </w:rPr>
            </w:pPr>
            <w:r w:rsidRPr="00606159">
              <w:t>-67 – 80 (13.6)</w:t>
            </w:r>
          </w:p>
        </w:tc>
        <w:tc>
          <w:tcPr>
            <w:tcW w:w="5812" w:type="dxa"/>
          </w:tcPr>
          <w:p w14:paraId="754F683F" w14:textId="43EA69ED"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fldChar w:fldCharType="begin" w:fldLock="1"/>
            </w:r>
            <w:r w:rsidR="00D61A69">
              <w:rPr>
                <w:i/>
                <w:iCs/>
              </w:rPr>
              <w:instrText>ADDIN CSL_CITATION {"citationItems":[{"id":"ITEM-1","itemData":{"DOI":"10.1016/S0043-1354(98)00099-2","ISSN":"00431354","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author":[{"dropping-particle":"","family":"Ternes","given":"Thomas A.","non-dropping-particle":"","parse-names":false,"suffix":""}],"container-title":"Water Research","id":"ITEM-1","issued":{"date-parts":[["1998"]]},"title":"Occurrence of drugs in German sewage treatment plants and rivers","type":"article-journal"},"uris":["http://www.mendeley.com/documents/?uuid=303aacaf-be14-4b11-a841-63546d5ae55b"]},{"id":"ITEM-2","itemData":{"DOI":"10.1016/j.watres.2003.10.058","ISSN":"00431354","abstract":"Sewage treatment plant (STP) effluents are significant sources of pharmaceutical residues in surface waters, where high concentrations of the antiepileptic drug Carbamazepine have been detected. The solids retention time (SRT) is the most important parameter for the design of STPs. It relates to the growth rate of microorganisms and to effluent concentrations. The influence of SRT on the removal of Carbamazepine was studied on lab-scale plants. The results from these tests were then validated on several full-scale plants. Due to the lack of suitable receiving waters and groundwater resources, one of these STPs has to infiltrate the treated wastewater into unsaturated soil. Here, groundwater samples at equal distances from the infiltration point were taken to estimate the behaviour of Carbamazepine during soil passage and within the groundwater. This antiepileptic drug seems to be very persistent in the environment, therefore qualifying as a suitable marker for anthropogenic influences in the aquatic environment. © 2003 Elsevier Ltd. All rights reserved.","author":[{"dropping-particle":"","family":"Clara","given":"M.","non-dropping-particle":"","parse-names":false,"suffix":""},{"dropping-particle":"","family":"Strenn","given":"B.","non-dropping-particle":"","parse-names":false,"suffix":""},{"dropping-particle":"","family":"Kreuzinger","given":"N.","non-dropping-particle":"","parse-names":false,"suffix":""}],"container-title":"Water Research","id":"ITEM-2","issued":{"date-parts":[["2004"]]},"title":"Carbamazepine as a possible anthropogenic marker in the aquatic environment: Investigations on the behaviour of Carbamazepine in wastewater treatment and during groundwater infiltration","type":"article-journal"},"uris":["http://www.mendeley.com/documents/?uuid=ea8b1694-61b3-49a5-bef0-4d1593839d31"]},{"id":"ITEM-3","itemData":{"DOI":"10.2166/wst.2004.0335","ISSN":"02731223","PMID":"15497855","abstract":"The removal of commonly used pharmaceuticals (ibuprofen, naproxen, diclofenac, gemfibrozil, carbamazepine, atenolol, metoprolol and trimethoprim) and a biocide (triclosan) in operating wastewater treatment plants in five EU countries has been studied. Under normal operating conditions the acidic drugs and triclosan were partially removed with removal rates varying from ca. 20 to &gt;95%. The highest removal rate was found for ibuprofen and triclosan (&gt;90%) followed by naproxen (80%), gemfibrozil (55%) and diclofenac (39%). Ibuprofen undergoes an oxidative transformation to corresponding hydroxy- and carboxy-metabolites, which contributes to its high removal rate. Disturbances in the activated sludge process resulted in lower removal rates for all acidic drugs, mostly for diclofenac (&lt;10% removed) but also for ibuprofen (&lt;60% removed). The treatment of wastewaters by activated sludge usually did not result in any practical removal (&lt; 10%) of neutral carbamazepine or basic atenolol, metoprolol and trimethoprim. The removal rates of the investigated drugs and triclosan are discussed in terms of mechanisms responsible for their removal. Discharges of carbamazepine, diclofenac, gemfibrozil, naproxen, triclosan and trimethoprim from WWTPs to the aquatic environment, expressed as the average concentration in the effluent and the daily discharged quantity per person served by WWTPs were assessed. © IWA Publishing 2004.","author":[{"dropping-particle":"","family":"Paxéus","given":"Nicklas","non-dropping-particle":"","parse-names":false,"suffix":""}],"container-title":"Water Science and Technology","id":"ITEM-3","issued":{"date-parts":[["2004"]]},"title":"Removal of selected non-steroidal anti-inflammatory drugs (NSAIDs), gemfibrozil, carbamazepine, β-blockers, trimethoprim and triclosan in conventional wastewater treatment plants in five EU countries and their discharge to the aquatic environment","type":"article-journal"},"uris":["http://www.mendeley.com/documents/?uuid=8c9b4155-f519-4257-88ea-1885090a332b"]},{"id":"ITEM-4","itemData":{"DOI":"10.2166/wst.2004.0322","ISSN":"02731223","PMID":"15497842","abstract":"Wastewater treatment plants (WWTPs) represent a significant source for the input of micro pollutants as endocrine disruptors (EDs) or pharmaceutically active compounds (PhACs) into the aquatic environment. Treatment efficiency of WWTPs often is reported, taking into account only inflow and effluent concentrations without further specification of the WWTP investigated. In order to allow comparison and evaluation of the removal efficiency of different layouts and concepts in wastewater treatment, additional information like the sludge retention time (SRT) and sludge load (F/M ratio) are necessary. Presented results from different WWTPs show correlation of removal of EDs and PhACs to the SRT. Compared to WWTPs with high F/M ratio implementation of the nitrification process on WWTPs results in a significant increase of the removal efficiency for EDs and PhACs. This paper describes an approach to determine comparable removal rates for different activated sludge systems based on mass balance and SRT. © IWA Publishing 2004.","author":[{"dropping-particle":"","family":"Kreuzinger","given":"N.","non-dropping-particle":"","parse-names":false,"suffix":""},{"dropping-particle":"","family":"Clara","given":"M.","non-dropping-particle":"","parse-names":false,"suffix":""},{"dropping-particle":"","family":"Strenn","given":"B.","non-dropping-particle":"","parse-names":false,"suffix":""},{"dropping-particle":"","family":"Kroiss","given":"H.","non-dropping-particle":"","parse-names":false,"suffix":""}],"container-title":"Water Science and Technology","id":"ITEM-4","issued":{"date-parts":[["2004"]]},"title":"Relevance of the sludge retention time (SRT) as design criteria for wastewater treatment plants for the removal of endocrine disruptors and pharmaceuticals from wastewater","type":"article-journal"},"uris":["http://www.mendeley.com/documents/?uuid=bc7b92bc-df34-4dca-8af9-1b479f9fb7d1"]},{"id":"ITEM-5","itemData":{"DOI":"10.1016/j.jhazmat.2005.03.012","ISSN":"03043894","abstract":"Pharmaceutically active compounds (PhACs) in the environment lately have been acknowledged to constitute a health risk for humans and terrestrial and aquatic ecosystems. Human and veterinary applications are the main sources of PhACs in the environment and the major pathways are excretion and discharge to the environment through sewage treatment plants (STPs). In this study, the occurrence and fate of selected human PhACs belonging to different therapeutic classes (non-steroidal anti-inflammatory drugs, lipid regulators, anti-epileptics, antibiotics and β-blockers) were investigated in a small river in the very south of Sweden. The objectives of the study were to evaluate the impact of a high and rather constant load in sewage influent on downstream concentrations and whether substances that are metabolized to a high degree in humans also show a low persistency in a natural aquatic environment. Water samples were collected from the influent and effluent of the STP, in a series of dammed reservoirs leading to discharge into the Höje River in Sweden, and at several locations in the river downstream of the outfall. After enrichment by solid-phase extraction, the compounds were analyzed using GC-MS (methylated derivatives) or LC-MS/MS. In addition to the targeted pharmaceuticals, GC-MS analysis of the samples revealed the presence of other sewage-related pollutants (triclosan, caffeine, flame-retardants, antioxidants) and these results where included for comparison. Removal efficiencies were calculated in the STP and found to display a wide range with numerous species surviving treatment at greater than half their influent concentrations, including diclofenac, the anti-epileptic carbamazepine, a β-blocker (propanolol), and antibiotics trimetoprim and sulfamethoxazole. Low removals were also observed for Tris(2-chloroisopropyl)phosphate (flame retardant), BHT-aldehyde (oxidation product of BHT) and synthetic musk (HHCB). The concentrations of chloride (Cl-) and boron (B) were used as natural inert tracers to estimate the relative extent of dilution of PhACs measured in the effluent of the STP on concentrations measured further downstream. Based on spatial trends of concentrations (recalculated to reflect a hypothetical scenario with no dilution), ibuprofen, ketoprofen, naproxen and dicofenac were shown to be subject to significant abiotic or biotic transformations or physical sequestration in the river. The β-blockers atenolol, metoprolol and propanolol, the…","author":[{"dropping-particle":"","family":"Bendz","given":"David","non-dropping-particle":"","parse-names":false,"suffix":""},{"dropping-particle":"","family":"Paxéus","given":"Nicklas A.","non-dropping-particle":"","parse-names":false,"suffix":""},{"dropping-particle":"","family":"Ginn","given":"Timothy R.","non-dropping-particle":"","parse-names":false,"suffix":""},{"dropping-particle":"","family":"Loge","given":"Frank J.","non-dropping-particle":"","parse-names":false,"suffix":""}],"container-title":"Journal of Hazardous Materials","id":"ITEM-5","issued":{"date-parts":[["2005"]]},"title":"Occurrence and fate of pharmaceutically active compounds in the environment, a case study: Höje River in Sweden","type":"article-journal"},"uris":["http://www.mendeley.com/documents/?uuid=8aea511e-f6cc-4467-857c-63bc0560970d"]},{"id":"ITEM-6","itemData":{"DOI":"10.2166/wst.2005.0214","ISSN":"02731223","PMID":"16312946","abstract":"The behaviour of nine pharmaceutically active compounds (PhACs) of different diagnostic groups is studied during a nitrifying -denitrifying process in an activated sludge system. The compounds selected cover a wide range of frequently used substances such as anti-epileptics (carbamazepine), tranquillisers (diazepam), anti-depressants (fluoxetine and citalopram), anti-inflammatories (ibuprofen, naproxen and diclofenac) and estrogens (estradiol and ethinylestradiol). The main objective of this research is to investigate the effect of acclimation of biomass on the removal rates of these compounds, either by maintaining a high sludge retention time or at long-term operation. The removal rates achieved for nitrogen and carbon in the experimental unit exceed 90% and were not affected by the addition of PhACs. Carbamazepine, diazepam and diclofenac: were only removed to a small extent. On the other hand, higher removal rates have been observed for naproxen and ibuprofen (68% and 82%), respectively. © IWA Publishing 2005.","author":[{"dropping-particle":"","family":"Suárez","given":"S.","non-dropping-particle":"","parse-names":false,"suffix":""},{"dropping-particle":"","family":"Ramil","given":"M.","non-dropping-particle":"","parse-names":false,"suffix":""},{"dropping-particle":"","family":"Omil","given":"F.","non-dropping-particle":"","parse-names":false,"suffix":""},{"dropping-particle":"","family":"Lema","given":"J. M.","non-dropping-particle":"","parse-names":false,"suffix":""}],"container-title":"Water Science and Technology","id":"ITEM-6","issued":{"date-parts":[["2005"]]},"title":"Removal of pharmaceutically active compounds in nitrifying-denitrifying plants","type":"article-journal"},"uris":["http://www.mendeley.com/documents/?uuid=4cab462c-3000-4c59-9740-318545672cbd"]},{"id":"ITEM-7","itemData":{"DOI":"10.1016/j.watres.2004.08.036","ISSN":"00431354","abstract":"Micropollutants as endocrine disrupting compounds (EDC) or pharmaceuticals are of increased interest in water pollution control. Wastewater treatment plant (WWTP) effluents are relevant point sources for residues of these compounds in the aquatic environment. The solids retention time (SRT) is one important parameter for the design of WWTPs, relating to growth rate of microorganisms and to effluent concentrations. If a specific substance is degraded in dependency on the SRT, a critical value for the sludge age can be determined. In WWTPs operating SRTs below this critical value, effluent concentrations in the range of influent concentrations or a distribution according to the adsorption equilibrium have to be expected, whereas in WWTPs operating at SRTs higher than the critical value degradation will occur. Critical SRTs were determined for different micropollutants, indicating that the design criteria based on the sludge age allows an estimation of emissions. Different treatment technologies as conventional activated sludge systems and a membrane bioreactor were considered and no significant differences in the treatment efficiency were detected when operated at comparable SRT. The results of the investigations lead to the conclusion that low effluent concentrations can be achieved in WWTPs operating SRTs higher than 10 days (referred to a temperature of 10°C). This corresponds to the requirements for WWTPs situated in sensitive areas according to the urban wastewater directive of the European Community (91/271/EEC) in moderate climatic zones. © 2004 Elsevier Ltd. All rights reserved.","author":[{"dropping-particle":"","family":"Clara","given":"M.","non-dropping-particle":"","parse-names":false,"suffix":""},{"dropping-particle":"","family":"Kreuzinger","given":"N.","non-dropping-particle":"","parse-names":false,"suffix":""},{"dropping-particle":"","family":"Strenn","given":"B.","non-dropping-particle":"","parse-names":false,"suffix":""},{"dropping-particle":"","family":"Gans","given":"O.","non-dropping-particle":"","parse-names":false,"suffix":""},{"dropping-particle":"","family":"Kroiss","given":"H.","non-dropping-particle":"","parse-names":false,"suffix":""}],"container-title":"Water Research","id":"ITEM-7","issued":{"date-parts":[["2005"]]},"title":"The solids retention time - A suitable design parameter to evaluate the capacity of wastewater treatment plants to remove micropollutants","type":"article-journal"},"uris":["http://www.mendeley.com/documents/?uuid=d4c85dc6-ef22-49dd-ae6f-3472985798d5"]},{"id":"ITEM-8","itemData":{"DOI":"10.1016/j.watres.2005.09.015","ISSN":"00431354","abstract":"Eight pharmaceuticals, two polycyclic musk fragrances and nine endocrine disrupting chemicals were analysed in several waste water treatment plants (WWTPs). A membrane bioreactor in pilot scale was operated at different solid retention times (SRTs) and the results obtained are compared to conventional activated sludge plants (CASP) operated at different SRTs. The SRT is an important design parameter and its impact on achievable treatment efficiencies was evaluated. Different behaviours were observed for the different investigated compounds. Some compounds as the antiepileptic drug carbamazepine were not removed in any of the sampled treatment facilities and effluent concentrations in the range of influent concentrations were measured. Other compounds as bisphenol-A, the analgesic ibuprofen or the lipid regulator bezafibrate were nearly completely removed (removal rates &gt;90%). The operation of WWTPs with SRTs suitable for nitrogen removal (SRT&gt;10 days at 10°C) also increases the removal potential regarding selected micropollutants. No differences in treatment efficiencies were detected between the two treatment techniques. As in conventional WWTP also the removal potential of MBRs depends on the SRT. Ultrafiltration membranes do not allow any additional detention of the investigated substances due to size exclusion. However, MBRs achieve a high SRT within a compact reactor. Nonylphenolpolyehtoxylates were removed in higher extend in very low-loaded conventional WWTPs, due to variations of redox conditions, necessary for the degradation of those compounds. © 2005 Elsevier Ltd. All rights reserved.","author":[{"dropping-particle":"","family":"Clara","given":"M.","non-dropping-particle":"","parse-names":false,"suffix":""},{"dropping-particle":"","family":"Strenn","given":"B.","non-dropping-particle":"","parse-names":false,"suffix":""},{"dropping-particle":"","family":"Gans","given":"O.","non-dropping-particle":"","parse-names":false,"suffix":""},{"dropping-particle":"","family":"Martinez","given":"E.","non-dropping-particle":"","parse-names":false,"suffix":""},{"dropping-particle":"","family":"Kreuzinger","given":"N.","non-dropping-particle":"","parse-names":false,"suffix":""},{"dropping-particle":"","family":"Kroiss","given":"H.","non-dropping-particle":"","parse-names":false,"suffix":""}],"container-title":"Water Research","id":"ITEM-8","issued":{"date-parts":[["2005"]]},"title":"Removal of selected pharmaceuticals, fragrances and endocrine disrupting compounds in a membrane bioreactor and conventional wastewater treatment plants","type":"article-journal"},"uris":["http://www.mendeley.com/documents/?uuid=314b54f5-b2f7-4fcf-8d4f-09adc53b2bdd"]},{"id":"ITEM-9","itemData":{"DOI":"10.1016/j.watres.2005.05.031","ISSN":"00431354","abstract":"The removal of seven pharmaceuticals and two fragrances in the biological units of various full-scale municipal wastewater treatment plants was studied. The observed removal of pharmaceuticals was mainly due to biological transformation and varied from insignificant (&lt;10%, carbamazepine) to&gt;90% (ibuprofen). However, no quantitative relationship between structure and activity can be set up for the biological transformation. Overall, it can be concluded that for compounds showing a sorption coefficient (Kd) of below 300 L kg-1, sorption onto secondary sludge is not relevant and their transformation can consequently be assessed simply by comparing influent and effluent concentrations. The two fragrances (HHCB, AHTN) studied were mainly removed by sorption onto sludge. For the compounds studied, comparable transformation and sorption was seen for different reactor types (conventional activated sludge, membrane bioreactor and fixed bed reactor) as well as for sludge ages between 10 and 60-80 days and temperatures between 12°C and 21°C. However, some significant variations in the observed removal currently lack an explanation. The observed incoming daily load of iopromide and roxithromycin in medium-sized municipal wastewater treatment plants (up to 80,000 population equivalents) is generated by only a small number of patients: the consequences for representative 24 h composite sampling are discussed. Generally, the paper presents a method for setting up mass balances for micropollutants over entire wastewater treatment plants, including an estimation of the accuracy of the quantified fate (i.e. removal by sorption and biological transformation). © 2005 Elsevier Ltd. All rights reserved.","author":[{"dropping-particle":"","family":"Joss","given":"Adriano","non-dropping-particle":"","parse-names":false,"suffix":""},{"dropping-particle":"","family":"Keller","given":"Elvira","non-dropping-particle":"","parse-names":false,"suffix":""},{"dropping-particle":"","family":"Alder","given":"Alfredo C.","non-dropping-particle":"","parse-names":false,"suffix":""},{"dropping-particle":"","family":"Göbel","given":"Anke","non-dropping-particle":"","parse-names":false,"suffix":""},{"dropping-particle":"","family":"McArdell","given":"Christa S.","non-dropping-particle":"","parse-names":false,"suffix":""},{"dropping-particle":"","family":"Ternes","given":"Thomas","non-dropping-particle":"","parse-names":false,"suffix":""},{"dropping-particle":"","family":"Siegrist","given":"Hansruedi","non-dropping-particle":"","parse-names":false,"suffix":""}],"container-title":"Water Research","id":"ITEM-9","issued":{"date-parts":[["2005"]]},"title":"Removal of pharmaceuticals and fragrances in biological wastewater treatment","type":"article-journal"},"uris":["http://www.mendeley.com/documents/?uuid=b1b83d02-934a-4883-97b3-4b714ee78aae"]},{"id":"ITEM-10","itemData":{"DOI":"10.1016/j.watres.2006.06.039","ISSN":"00431354","abstract":"We measured six acidic analgesics or anti-inflammatories (aspirin, ibuprofen, naproxen, ketoprofen, fenoprofen, mefenamic acid), two phenolic antiseptics (thymol, triclosan), four amide pharmaceuticals (propyphenazone, crotamiton, carbamazepine, diethyltoluamide), three phenolic endocrine disrupting chemicals (nonylphenol, octylphenol, bisphenol A), and three natural estrogens (17β-estradiol, estrone, estriol) in 24-h composite samples of influents and secondary effluents collected seasonally from five municipal sewage treatment plants in Tokyo. Aspirin was most abundant in the influent, with an average concentration of 7300 ng/L (n = 16), followed by crotamiton (921 ng/L), ibuprofen (669 ng/L), triclosan (511 ng/L), and diethyltoluamide (503 ng/L). These concentrations were 1 order of magnitude lower than those reported in the USA and Europe. This can be ascribed to lower consumption of the pharmaceuticals in Japan. Aspirin, ibuprofen, and thymol were removed efficiently during primary+secondary treatment (&gt;90% efficiency). On the other hand, amide-type pharmaceuticals, ketoprofen, and naproxen showed poor removal (&lt;50% efficiency), which is probably due to their lower hydrophobicity (log Kow&lt;3). Because of the persistence of crotamiton during secondary treatment, crotamiton was most abundant among the target pharmaceuticals in the effluent. This is the first paper to report ubiquitous occurrence of crotamiton, a scabicide, in sewage. Because crotamiton is used worldwide and it is persistent during secondary treatment, it is a promising molecular marker of sewage and secondary effluent. © 2006 Elsevier Ltd. All rights reserved.","author":[{"dropping-particle":"","family":"Nakada","given":"Norihide","non-dropping-particle":"","parse-names":false,"suffix":""},{"dropping-particle":"","family":"Tanishima","given":"Toshikatsu","non-dropping-particle":"","parse-names":false,"suffix":""},{"dropping-particle":"","family":"Shinohara","given":"Hiroyuki","non-dropping-particle":"","parse-names":false,"suffix":""},{"dropping-particle":"","family":"Kiri","given":"Kentaro","non-dropping-particle":"","parse-names":false,"suffix":""},{"dropping-particle":"","family":"Takada","given":"Hideshige","non-dropping-particle":"","parse-names":false,"suffix":""}],"container-title":"Water Research","id":"ITEM-10","issued":{"date-parts":[["2006"]]},"title":"Pharmaceutical chemicals and endocrine disrupters in municipal wastewater in Tokyo and their removal during activated sludge treatment","type":"article-journal"},"uris":["http://www.mendeley.com/documents/?uuid=a4a7a3b1-c013-4088-81d2-a8cca6e787f8"]},{"id":"ITEM-11","itemData":{"DOI":"10.1007/s00216-006-0883-6","ISSN":"16182642","abstract":"Much attention has recently been devoted to the life and behaviour of pharmaceuticals in the water cycle. In this study the behaviour of several pharmaceutical products in different therapeutic categories (analgesics and anti-inflammatory drugs, lipid regulators, antibiotics, etc.) was monitored during treatment of wastewater in a laboratory-scale membrane bioreactor (MBR). The results were compared with removal in a conventional activated-sludge (CAS) process in a wastewater-treatment facility. The performance of an MBR was monitored for approximately two months to investigate the long-term operational stability of the system and possible effects of solids retention time on the efficiency of removal of target compounds. Pharmaceuticals were, in general, removed to a greater extent by the MBR integrated system than during the CAS process. For most of the compounds investigated the performance of MBR treatment was better (removal rates &gt;80%) and effluent concentrations of, e.g., diclofenac, ketoprofen, ranitidine, gemfibrozil, bezafibrate, pravastatin, and ofloxacin were steadier than for the conventional system. Occasionally removal efficiency was very similar, and high, for both treatments (e.g. for ibuprofen, naproxen, acetaminophen, paroxetine, and hydrochlorothiazide). The antiepileptic drug carbamazepine was the most persistent pharmaceutical and it passed through both the MBR and CAS systems untransformed. Because there was no washout of biomass from the reactor, high-quality effluent in terms of chemical oxygen demand (COD), ammonium content (N-NH4), total suspended solids (TSS), and total organic carbon (TOC) was obtained. © Springer-Verlag 2007.","author":[{"dropping-particle":"","family":"Radjenovic","given":"Jelena","non-dropping-particle":"","parse-names":false,"suffix":""},{"dropping-particle":"","family":"Petrovic","given":"Mira","non-dropping-particle":"","parse-names":false,"suffix":""},{"dropping-particle":"","family":"Barceló","given":"Damiá","non-dropping-particle":"","parse-names":false,"suffix":""}],"container-title":"Analytical and Bioanalytical Chemistry","id":"ITEM-11","issued":{"date-parts":[["2007"]]},"title":"Analysis of pharmaceuticals in wastewater and removal using a membrane bioreactor","type":"paper-conference"},"uris":["http://www.mendeley.com/documents/?uuid=d0b3bd83-ea97-4460-ab61-0e706bac464f"]},{"id":"ITEM-12","itemData":{"DOI":"10.1016/j.envint.2006.09.014","ISSN":"18736750","abstract":"The occurrence of four anti-inflammatory drugs (diclofenac, ibuprofen, ketoprofen and naproxen), an antiepileptic drug (carbamazepine) and a nervous stimulant (caffeine) in influent and effluent samples from four wastewater treatment plants (WWTPs) in Seville was evaluated. Removal rates in the WWTPs and risk assessment of the pharmaceutically active compounds have been studied. Analytical determination was carried out by high performance liquid chromatography (HPLC) with diode array (DAD) and fluorescence (Fl) detectors after sample clean up and concentration by solid phase extraction. All pharmaceutically active compounds, except diclofenac, were detected not only in wastewater influents but also in wastewater effluents. Mean concentrations of caffeine, carbamazepine, ketoprofen and naproxen ranged between 0.28-11.44 μg l- 1 and 0.21-2.62 μg l- 1 in influent and effluent wastewater, respectively. Ibuprofen was present in the highest concentrations in the range 12.13-373.11 μg l- 1 and 0.78-48.24 μg l- 1 in influent and effluent wastewater, respectively. Removal rates of the pharmaceuticals ranged between 6 and 98%. Risk quotients, expressed as ratios between the measured environmental concentration (MEC) and the predicted no effect concentrations (PNEC) were higher than 1 for ibuprofen and naproxen in influent wastewater and for ibuprofen in effluent wastewater. © 2006 Elsevier Ltd. All rights reserved.","author":[{"dropping-particle":"","family":"Santos","given":"J. L.","non-dropping-particle":"","parse-names":false,"suffix":""},{"dropping-particle":"","family":"Aparicio","given":"I.","non-dropping-particle":"","parse-names":false,"suffix":""},{"dropping-particle":"","family":"Alonso","given":"E.","non-dropping-particle":"","parse-names":false,"suffix":""}],"container-title":"Environment International","id":"ITEM-12","issued":{"date-parts":[["2007"]]},"title":"Occurrence and risk assessment of pharmaceutically active compounds in wastewater treatment plants. A case study: Seville city (Spain)","type":"article-journal"},"uris":["http://www.mendeley.com/documents/?uuid=7bf29a27-e3cd-4300-84ff-5b483d83043e"]},{"id":"ITEM-13","itemData":{"DOI":"10.1016/j.chemosphere.2008.07.086","ISSN":"00456535","abstract":"In the aquatic environment, pharmaceuticals have been widely found. Among them, carbamazepine and diclofenac were detected at the highest frequency. To evaluate the worldwide environmental impacts of both drugs, their global consumption volumes are estimated, based on the dose per capita. The metabolites of these pharmaceuticals are also of environmental concerns, especially trans-10,11-dihydro-10,11- dihydroxycarbamazepine (CBZ-diol) which probably has a similar concentration in water bodies to that of its parent drug. The removal efficiencies and mechanisms of both drugs in the wastewater treatment plants (WWTPs) are discussed with the actual state of knowledge. The occurrences of both drugs are examined in various water bodies including WWTP effluents, surface waters, groundwater and drinking water. Their chemical, physical and pharmacological properties are also addressed in context, which can largely influence their environmental behaviors. The ecotoxicological studies of both drugs imply that they do not easily cause acute toxic effects at their environmental concentrations. However their chronic effects need cautious attention. © 2008 Elsevier Ltd. All rights reserved.","author":[{"dropping-particle":"","family":"Zhang","given":"Yongjun","non-dropping-particle":"","parse-names":false,"suffix":""},{"dropping-particle":"","family":"Geißen","given":"Sven Uwe","non-dropping-particle":"","parse-names":false,"suffix":""},{"dropping-particle":"","family":"Gal","given":"Carmen","non-dropping-particle":"","parse-names":false,"suffix":""}],"container-title":"Chemosphere","id":"ITEM-13","issued":{"date-parts":[["2008"]]},"title":"Carbamazepine and diclofenac: Removal in wastewater treatment plants and occurrence in water bodies","type":"article"},"uris":["http://www.mendeley.com/documents/?uuid=5d90afc6-15ff-4bb3-acc8-8151f342f0e6"]},{"id":"ITEM-14","itemData":{"DOI":"10.1007/s00244-008-9202-x","ISSN":"00904341","abstract":"Many pharmaceuticals are excreted in wastewater as parent substances or metabolites subsequent to therapeutic or diagnostic application in medical care. This includes the antiepileptic carbamazepine, which is not removed during conventional wastewater treatment and was found to be ubiquitous in the aquatic environment. Some carbamazepine metabolites have also been found in treated wastewater, but only five of them have been studied to date. However, at least 30 carbamazepine metabolites have been identified in humans, including some pharmacologically active or genotoxic compounds. Oxcarbazepine, an antiepileptic which is increasingly used, generates metabolites common to those of carbamazepine. The present work focuses on the presence of carbamazepine, oxcarbazepine, and seven of their metabolites (carbamazepine-10,11-epoxide, 10-hydroxy-10,11-dihydrocarbamazepine, 10,11-dihydro-10,11-trans- dihydroxycarbamazepine, 2-hydroxy-carbamazepine, iminostilbene, acridine, and acridone) at three different treatment plants (conventional activated sludge, trickling filter, and stabilization ponds) selected in France. The main aim of this work was to identify selected compounds in wastewater after therapeutic use and to measure concentrations in influents and effluents at the three wastewater treatment plants. Except for iminostilbene, all of these compounds were detected in wastewater. The metabolite common to carbamazepine and oxcarbazepine, i.e., 10,11-dihydro-10,11-trans-dihydroxycarbamazepine, was detected at a higher concentration than the parent substances in wastewater. The presence of parent molecules was noted in inlet and outlet water samples. Carbamazepine, as expected, was not removed by conventional activated sludge treatment. Nevertheless, in a wastewater treatment plant with a 78-day hydraulic retention time, a 73% decrease in carbamazepine concentration was observed. For the first time, oxcarbazepine was found in environmental samples. A decrease in oxcarbazepine concentrations was observed at the three sewage treatment plants, with removal ranging from 24 to 73%. No metabolite removal was observed after activated sludge treatment. In the two other sewage treatments plants, the fate of the metabolites differed. The concentration of some metabolites, e.g., 10,11-dihydro-10,11-trans-dihydroxycarbamazepine and acridine, increased, possibly via different processes such as cleavage of glucuronide conjugates or biotic and abiotic degradation of parent co…","author":[{"dropping-particle":"","family":"Leclercq","given":"Marie","non-dropping-particle":"","parse-names":false,"suffix":""},{"dropping-particle":"","family":"Mathieu","given":"Olivier","non-dropping-particle":"","parse-names":false,"suffix":""},{"dropping-particle":"","family":"Gomez","given":"Elena","non-dropping-particle":"","parse-names":false,"suffix":""},{"dropping-particle":"","family":"Casellas","given":"Claude","non-dropping-particle":"","parse-names":false,"suffix":""},{"dropping-particle":"","family":"Fenet","given":"Hélène","non-dropping-particle":"","parse-names":false,"suffix":""},{"dropping-particle":"","family":"Hillaire-Buys","given":"Dominique","non-dropping-particle":"","parse-names":false,"suffix":""}],"container-title":"Archives of Environmental Contamination and Toxicology","id":"ITEM-14","issued":{"date-parts":[["2009"]]},"title":"Presence and fate of carbamazepine, oxcarbazepine, and seven of their metabolites at wastewater treatment plants","type":"article-journal"},"uris":["http://www.mendeley.com/documents/?uuid=9a90cae4-7c02-40b2-91a7-135f56b510da"]},{"id":"ITEM-15","itemData":{"DOI":"10.1016/j.watres.2008.11.043","ISSN":"00431354","abstract":"In this paper we report on the performances of full-scale conventional activated sludge (CAS) treatment and two pilot-scale membrane bioreactors (MBRs) in eliminating various pharmaceutically active compounds (PhACs) belonging to different therapeutic groups and with diverse physico-chemical properties. Both aqueous and solid phases were analysed for the presence of 31 pharmaceuticals included in the analytical method. The most ubiquitous contaminants in the sewage water were analgesics and anti-inflammatory drugs ibuprofen (14.6-31.3 μg/L) and acetaminophen (7.1-11.4 μg/L), antibiotic ofloxacin (0.89-31.7 μg/L), lipid regulators gemfibrozil (2.0-5.9 μg/L) and bezafibrate (1.9-29.8 μg/L), β-blocker atenolol (0.84-2.8 μg/L), hypoglycaemic agent glibenclamide (0.12-15.9 μg/L) and a diuretic hydrochlorothiazide (2.3-4.8 μg/L). Also, several pharmaceuticals such as ibuprofen, ketoprofen, diclofenac, ofloxacin and azithromycin were detected in sewage sludge at concentrations up to 741.1, 336.3, 380.7, 454.7 and 299.6 ng/g dry weight. Two pilot-scale MBRs exhibited enhanced elimination of several pharmaceutical residues poorly removed by the CAS treatment (e.g., mefenamic acid, indomethacin, diclofenac, propyphenazone, pravastatin, gemfibrozil), whereas in some cases more stable operation of one of the MBR reactors at prolonged SRT proved to be detrimental for the elimination of some compounds (e.g., β-blockers, ranitidine, famotidine, erythromycin). Moreover, the anti-epileptic drug carbamazepine and diuretic hydrochlorothiazide by-passed all three treatments investigated. Furthermore, sorption to sewage sludge in the MBRs as well as in the entire treatment line of a full-scale WWTP is discussed for the encountered analytes. Among the pharmaceuticals encountered in sewage sludge, sorption to sludge could be a relevant removal pathway only for several compounds (i.e., mefenamic acid, propranolol, and loratidine). Especially in the case of loratidine the experimentally determined sorption coefficients (Kds) were in the range 2214-3321 L/kg (mean). The results obtained for the solid phase indicated that MBR wastewater treatment yielding higher biodegradation rate could reduce the load of pollutants in the sludge. Also, the overall output load in the aqueous and solid phase of the investigated WWTP was calculated, indicating that none of the residual pharmaceuticals initially detected in the sewage sludge were degraded during the anaerobic digestion. Out of the …","author":[{"dropping-particle":"","family":"Radjenović","given":"Jelena","non-dropping-particle":"","parse-names":false,"suffix":""},{"dropping-particle":"","family":"Petrović","given":"Mira","non-dropping-particle":"","parse-names":false,"suffix":""},{"dropping-particle":"","family":"Barceló","given":"Damià","non-dropping-particle":"","parse-names":false,"suffix":""}],"container-title":"Water Research","id":"ITEM-15","issued":{"date-parts":[["2009"]]},"title":"Fate and distribution of pharmaceuticals in wastewater and sewage sludge of the conventional activated sludge (CAS) and advanced membrane bioreactor (MBR) treatment","type":"article-journal"},"uris":["http://www.mendeley.com/documents/?uuid=78e11d3b-bedc-49bd-ae06-ba22894a81ce"]},{"id":"ITEM-16","itemData":{"DOI":"10.1016/j.watres.2008.11.031","ISSN":"00431354","abstract":"The removal of beta blockers and psycho-active drugs was investigated in a representative conventional German WWTP by long-term measurement campaigns along different biological treatment processes. The activated sludge treatment with an elevated SRT of 18 d was the only process which led to a significant removal of certain beta blockers and psycho-active drugs. The removal efficiency was below 60% for all compounds except for the natural opium alkaloids codeine and morphine being removed by more than 80%. Primary biological transformation and sorption onto sludge as the main removal mechanisms were examined in lab-scale batch experiments. Sorption onto activated sludge was found to be negligible (&lt;3%). The biological transformation could be described by pseudo-first order kinetics and the transformation constants kbiol were used to predict the removal of beta blockers and psycho-active drugs in an activated sludge unit with a model. For most compounds the removal efficiencies measured on the full-scale WWTP were within the 95% confidence intervals predicted by the model. The results from full-scale measurements and modeling indicate that biological transformation in the nitrification tank together with parameters such as the sludge retention time and the temperature is crucial regarding the biological transformation of beta blockers and psycho-active drugs in conventional WWTPs. © 2008.","author":[{"dropping-particle":"","family":"Wick","given":"Arne","non-dropping-particle":"","parse-names":false,"suffix":""},{"dropping-particle":"","family":"Fink","given":"Guido","non-dropping-particle":"","parse-names":false,"suffix":""},{"dropping-particle":"","family":"Joss","given":"Adriano","non-dropping-particle":"","parse-names":false,"suffix":""},{"dropping-particle":"","family":"Siegrist","given":"Hansruedi","non-dropping-particle":"","parse-names":false,"suffix":""},{"dropping-particle":"","family":"Ternes","given":"Thomas A.","non-dropping-particle":"","parse-names":false,"suffix":""}],"container-title":"Water Research","id":"ITEM-16","issued":{"date-parts":[["2009"]]},"title":"Fate of beta blockers and psycho-active drugs in conventional wastewater treatment","type":"article-journal"},"uris":["http://www.mendeley.com/documents/?uuid=4e4b33ce-af30-4a12-a98e-a7506c2e61f8"]},{"id":"ITEM-17","itemData":{"DOI":"10.1016/j.watres.2008.10.047","ISSN":"00431354","abstract":"A 5-month monitoring program was undertaken in South Wales in the UK to determine the fate of 55 pharmaceuticals, personal care products, endocrine disruptors and illicit drugs (PPCPs) in two contrasting wastewater plants utilising two different wastewater treatment technologies: activated sludge and trickling filter beds. The impact of treated wastewater effluent on the quality of receiving waters was also assessed. PPCPs were found to be present at high loads reaching 10 kg day-1 in the raw sewage. Concentrations of PPCPs in raw sewage were found to correlate with their usage/consumption patterns in Wales and their metabolism. The efficiency of the removal of PPCPs was found to be strongly dependent on the technology implemented in the wastewater treatment plant (WWTP). In general, the WWTP utilising trickling filter beds resulted in, on average, less than 70% removal of all 55 PPCPs studied, while the WWTP utilising activated sludge treatment gave a much higher removal efficiency of over 85%. The monitoring programme revealed that treated wastewater effluents were the main contributors to PPCPs concentrations (up to 3 kg of PPCPs day-1) in the rivers studied. Bearing in mind that in the cases examined here the WWTP effluents were also major contributors to rivers' flows (dilution factor for the studied rivers did not exceed 23 times) the effect of WWTP effluent on the quality of river water is significant and cannot be underestimated. © 2008 Elsevier Ltd. All rights reserved.","author":[{"dropping-particle":"","family":"Kasprzyk-Hordern","given":"Barbara","non-dropping-particle":"","parse-names":false,"suffix":""},{"dropping-particle":"","family":"Dinsdale","given":"Richard M.","non-dropping-particle":"","parse-names":false,"suffix":""},{"dropping-particle":"","family":"Guwy","given":"Alan J.","non-dropping-particle":"","parse-names":false,"suffix":""}],"container-title":"Water Research","id":"ITEM-17","issued":{"date-parts":[["2009"]]},"title":"The removal of pharmaceuticals, personal care products, endocrine disruptors and illicit drugs during wastewater treatment and its impact on the quality of receiving waters","type":"article-journal"},"uris":["http://www.mendeley.com/documents/?uuid=a03bd3da-c019-4633-b21b-e73b2189f730"]},{"id":"ITEM-18","itemData":{"DOI":"10.1016/j.watres.2010.11.010","ISSN":"00431354","abstract":"During 8 sampling campaigns carried out over a period of two years, 72 samples, including influent and effluent wastewater, and sludge samples from three conventional wastewater treatment plants (WWTPs), were analyzed to assess the occurrence and fate of 43 pharmaceutical compounds. The selected pharmaceuticals belong to different therapeutic classes, i.e. non-steroidal anti-inflammatory drugs, lipid modifying agents (fibrates and statins), psychiatric drugs (benzodiazepine derivative drugs and antiepileptics), histamine H2-receptor antagonists, antibacterials for systemic use, beta blocking agents, beta-agonists, diuretics, angiotensin converting enzyme (ACE) inhibitors and anti-diabetics. The obtained results showed the presence of 32 target compounds in wastewater influent and 29 in effluent, in concentrations ranging from low ng/L to a few μg/L (e.g. NSAIDs). The analysis of sludge samples showed that 21 pharmaceuticals accumulated in sewage sludge from all three WWTPs in concentrations up to 100 ng/g. This indicates that even good removal rates obtained in aqueous phase (i.e. comparison of influent and effluent wastewater concentrations) do not imply degradation to the same extent. For this reason, the overall removal was estimated as a sum of all the losses of a parent compound produces by different mechanisms of chemical and physical transformation, biodegradation and sorption to solid matter. The target compounds showed very different removal rates and no logical pattern in behaviour even if they belong to the same therapeutic groups. What is clear is that the elimination of most of the substances is incomplete and improvements of the wastewater treatment and subsequent treatments of the produced sludge are required to prevent the introduction of these micro-pollutants in the environment. © 2010 Elsevier Ltd.","author":[{"dropping-particle":"","family":"Jelic","given":"Aleksandra","non-dropping-particle":"","parse-names":false,"suffix":""},{"dropping-particle":"","family":"Gros","given":"Meritxell","non-dropping-particle":"","parse-names":false,"suffix":""},{"dropping-particle":"","family":"Ginebreda","given":"Antoni","non-dropping-particle":"","parse-names":false,"suffix":""},{"dropping-particle":"","family":"Cespedes-Sánchez","given":"Raquel","non-dropping-particle":"","parse-names":false,"suffix":""},{"dropping-particle":"","family":"Ventura","given":"Francesc","non-dropping-particle":"","parse-names":false,"suffix":""},{"dropping-particle":"","family":"Petrovic","given":"Mira","non-dropping-particle":"","parse-names":false,"suffix":""},{"dropping-particle":"","family":"Barcelo","given":"Damia","non-dropping-particle":"","parse-names":false,"suffix":""}],"container-title":"Water Research","id":"ITEM-18","issued":{"date-parts":[["2011"]]},"title":"Occurrence, partition and removal of pharmaceuticals in sewage water and sludge during wastewater treatment","type":"article-journal"},"uris":["http://www.mendeley.com/documents/?uuid=50d34169-eee2-415e-a9ef-500e5ba7339e"]},{"id":"ITEM-19","itemData":{"DOI":"10.1016/j.scitotenv.2015.06.067","ISSN":"18791026","abstract":"The present study determines removal rates (RR) of 56 pharmaceuticals and metabolites, respectively, in an urban sewage treatment plant using mass flow analysis by comparing influent and effluent loads over a consecutive ten-day monitoring period. Besides well investigated compounds like carbamazepine and metoprolol, less researched targets, such as topiramate, pregabalin, telmisartan, and human metabolites of pharmaceuticals were included. Another aim was to determine the ratio of pharmaceuticals and corresponding metabolites in raw wastewater.Valsartan and gabapentin were detected at the highest average concentrations in influent (c&lt;inf&gt;val&lt;/inf&gt;=29.7 (±8.1) μg/L, c&lt;inf&gt;gab&lt;/inf&gt;=13.2 (±3.3) μg/L) and effluent (c&lt;inf&gt;val&lt;/inf&gt;=22.1 (±5.1) μg/L, c&lt;inf&gt;gab&lt;/inf&gt;=12.1 (±2.6) μg/L) samples. The comparison of mass loads in influent and effluent showed a significant removal (p&lt;0.1) for 20 compounds but only enalapril, eprosartan, losartan, pregabalin, and quetiapine were removed from the aqueous phase by more than 50%. Another 20 compounds were determined without significant difference and for five compounds (clindamycin, lamotrigine, oxcarbazepine, O-desmethyl venlafaxine, triamterene), a significant higher mass load in the effluent than in the influent was observed.It has to be noticed that metabolites like 10,11-dihydro-10-hydroxy carbamazepine (MHD) are found in higher mass loads than the corresponding parent compound in the sewage samples. Furthermore, metabolites and parent compound behave differently in the sewage treatment process. While MHD (RR = 15.1%) was detected with lower mass load in the effluent than in the influent, oxcarbazepine (RR =. 73.2%) showed the contrary pattern.When comparing expected and measured ratios of parent compound and metabolite in raw sewage, citalopram/N-desmethyl citalopram for example, showed good results. However, a major problem exists due to insufficient data regarding metabolism and excretion of many pharmaceuticals. This complicates the prediction of relevant metabolites and further efforts are needed to overcome this problem.","author":[{"dropping-particle":"","family":"Gurke","given":"Robert","non-dropping-particle":"","parse-names":false,"suffix":""},{"dropping-particle":"","family":"Rößler","given":"Martin","non-dropping-particle":"","parse-names":false,"suffix":""},{"dropping-particle":"","family":"Marx","given":"Conrad","non-dropping-particle":"","parse-names":false,"suffix":""},{"dropping-particle":"","family":"Diamond","given":"Sam","non-dropping-particle":"","parse-names":false,"suffix":""},{"dropping-particle":"","family":"Schubert","given":"Sara","non-dropping-particle":"","parse-names":false,"suffix":""},{"dropping-particle":"","family":"Oertel","given":"Reinhard","non-dropping-particle":"","parse-names":false,"suffix":""},{"dropping-particle":"","family":"Fauler","given":"Joachim","non-dropping-particle":"","parse-names":false,"suffix":""}],"container-title":"Science of the Total Environment","id":"ITEM-19","issued":{"date-parts":[["2015"]]},"title":"Occurrence and removal of frequently prescribed pharmaceuticals and corresponding metabolites in wastewater of a sewage treatment plant","type":"article-journal"},"uris":["http://www.mendeley.com/documents/?uuid=1fdbb41e-bd82-4481-b015-42d2e9f77dc9"]}],"mendeley":{"formattedCitation":"(8,9,105–113,10,11,14,81–83,89,104)","plainTextFormattedCitation":"(8,9,105–113,10,11,14,81–83,89,104)","previouslyFormattedCitation":"(8,9,105–113,10,11,14,81–83,89,104)"},"properties":{"noteIndex":0},"schema":"https://github.com/citation-style-language/schema/raw/master/csl-citation.json"}</w:instrText>
            </w:r>
            <w:r w:rsidRPr="00606159">
              <w:rPr>
                <w:i/>
                <w:iCs/>
              </w:rPr>
              <w:fldChar w:fldCharType="separate"/>
            </w:r>
            <w:r w:rsidR="00670014" w:rsidRPr="00670014">
              <w:rPr>
                <w:iCs/>
                <w:noProof/>
              </w:rPr>
              <w:t>(8,9,105–113,10,11,14,81–83,89,104)</w:t>
            </w:r>
            <w:r w:rsidRPr="00606159">
              <w:rPr>
                <w:i/>
                <w:iCs/>
              </w:rPr>
              <w:fldChar w:fldCharType="end"/>
            </w:r>
          </w:p>
        </w:tc>
      </w:tr>
      <w:tr w:rsidR="003F33E6" w:rsidRPr="00606159" w14:paraId="7DB598FF" w14:textId="77777777" w:rsidTr="00A305AE">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552" w:type="dxa"/>
          </w:tcPr>
          <w:p w14:paraId="16F91D51" w14:textId="77777777" w:rsidR="003F33E6" w:rsidRPr="00606159" w:rsidRDefault="003F33E6" w:rsidP="00A305AE">
            <w:pPr>
              <w:rPr>
                <w:i/>
                <w:iCs/>
              </w:rPr>
            </w:pPr>
            <w:r w:rsidRPr="00606159">
              <w:rPr>
                <w:i/>
                <w:iCs/>
              </w:rPr>
              <w:t>Clobazam</w:t>
            </w:r>
          </w:p>
        </w:tc>
        <w:tc>
          <w:tcPr>
            <w:tcW w:w="1694" w:type="dxa"/>
          </w:tcPr>
          <w:p w14:paraId="6DE6696B"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rPr>
                <w:color w:val="192027"/>
              </w:rPr>
              <w:t>C</w:t>
            </w:r>
            <w:r w:rsidRPr="00606159">
              <w:rPr>
                <w:color w:val="192027"/>
                <w:vertAlign w:val="subscript"/>
              </w:rPr>
              <w:t>16</w:t>
            </w:r>
            <w:r w:rsidRPr="00606159">
              <w:rPr>
                <w:color w:val="192027"/>
              </w:rPr>
              <w:t>H</w:t>
            </w:r>
            <w:r w:rsidRPr="00606159">
              <w:rPr>
                <w:color w:val="192027"/>
                <w:vertAlign w:val="subscript"/>
              </w:rPr>
              <w:t>13</w:t>
            </w:r>
            <w:r w:rsidRPr="00606159">
              <w:rPr>
                <w:color w:val="192027"/>
              </w:rPr>
              <w:t>ClN</w:t>
            </w:r>
            <w:r w:rsidRPr="00606159">
              <w:rPr>
                <w:color w:val="192027"/>
                <w:vertAlign w:val="subscript"/>
              </w:rPr>
              <w:t>2</w:t>
            </w:r>
            <w:r w:rsidRPr="00606159">
              <w:rPr>
                <w:color w:val="192027"/>
              </w:rPr>
              <w:t>O</w:t>
            </w:r>
            <w:r w:rsidRPr="00606159">
              <w:rPr>
                <w:color w:val="192027"/>
                <w:vertAlign w:val="subscript"/>
              </w:rPr>
              <w:t>2</w:t>
            </w:r>
          </w:p>
        </w:tc>
        <w:tc>
          <w:tcPr>
            <w:tcW w:w="1804" w:type="dxa"/>
          </w:tcPr>
          <w:p w14:paraId="3B67192B"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0 – 0 (0.0)</w:t>
            </w:r>
          </w:p>
        </w:tc>
        <w:tc>
          <w:tcPr>
            <w:tcW w:w="2194" w:type="dxa"/>
          </w:tcPr>
          <w:p w14:paraId="7D3D64A7" w14:textId="19E77CA0"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1","issued":{"date-parts":[["2013"]]},"publisher":"Springer Verlag","title":"Antiepileptic Drug Interactions","type":"book"},"uris":["http://www.mendeley.com/documents/?uuid=97cbf27f-f926-4036-b2eb-42ccdb4e6da6"]}],"mendeley":{"formattedCitation":"(101)","plainTextFormattedCitation":"(101)","previouslyFormattedCitation":"(101)"},"properties":{"noteIndex":0},"schema":"https://github.com/citation-style-language/schema/raw/master/csl-citation.json"}</w:instrText>
            </w:r>
            <w:r w:rsidRPr="00606159">
              <w:rPr>
                <w:i/>
                <w:iCs/>
              </w:rPr>
              <w:fldChar w:fldCharType="separate"/>
            </w:r>
            <w:r w:rsidR="002F7BD6" w:rsidRPr="00606159">
              <w:rPr>
                <w:iCs/>
                <w:noProof/>
              </w:rPr>
              <w:t>(101)</w:t>
            </w:r>
            <w:r w:rsidRPr="00606159">
              <w:rPr>
                <w:i/>
                <w:iCs/>
              </w:rPr>
              <w:fldChar w:fldCharType="end"/>
            </w:r>
          </w:p>
        </w:tc>
        <w:tc>
          <w:tcPr>
            <w:tcW w:w="1823" w:type="dxa"/>
          </w:tcPr>
          <w:p w14:paraId="374B594C"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0 – 100 (50.0)</w:t>
            </w:r>
          </w:p>
        </w:tc>
        <w:tc>
          <w:tcPr>
            <w:tcW w:w="5812" w:type="dxa"/>
          </w:tcPr>
          <w:p w14:paraId="60AD918C"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t>n/a</w:t>
            </w:r>
          </w:p>
        </w:tc>
      </w:tr>
      <w:tr w:rsidR="003F33E6" w:rsidRPr="00606159" w14:paraId="29CB6415" w14:textId="77777777" w:rsidTr="00A305AE">
        <w:trPr>
          <w:trHeight w:val="209"/>
        </w:trPr>
        <w:tc>
          <w:tcPr>
            <w:cnfStyle w:val="001000000000" w:firstRow="0" w:lastRow="0" w:firstColumn="1" w:lastColumn="0" w:oddVBand="0" w:evenVBand="0" w:oddHBand="0" w:evenHBand="0" w:firstRowFirstColumn="0" w:firstRowLastColumn="0" w:lastRowFirstColumn="0" w:lastRowLastColumn="0"/>
            <w:tcW w:w="1552" w:type="dxa"/>
          </w:tcPr>
          <w:p w14:paraId="3ABB797B" w14:textId="77777777" w:rsidR="003F33E6" w:rsidRPr="00606159" w:rsidRDefault="003F33E6" w:rsidP="00A305AE">
            <w:pPr>
              <w:rPr>
                <w:i/>
                <w:iCs/>
              </w:rPr>
            </w:pPr>
            <w:r w:rsidRPr="00606159">
              <w:rPr>
                <w:i/>
                <w:iCs/>
              </w:rPr>
              <w:t>Clonazepam</w:t>
            </w:r>
          </w:p>
        </w:tc>
        <w:tc>
          <w:tcPr>
            <w:tcW w:w="1694" w:type="dxa"/>
          </w:tcPr>
          <w:p w14:paraId="45302D7D"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rPr>
                <w:color w:val="192027"/>
              </w:rPr>
              <w:t>C</w:t>
            </w:r>
            <w:r w:rsidRPr="00606159">
              <w:rPr>
                <w:color w:val="192027"/>
                <w:vertAlign w:val="subscript"/>
              </w:rPr>
              <w:t>15</w:t>
            </w:r>
            <w:r w:rsidRPr="00606159">
              <w:rPr>
                <w:color w:val="192027"/>
              </w:rPr>
              <w:t>H</w:t>
            </w:r>
            <w:r w:rsidRPr="00606159">
              <w:rPr>
                <w:color w:val="192027"/>
                <w:vertAlign w:val="subscript"/>
              </w:rPr>
              <w:t>10</w:t>
            </w:r>
            <w:r w:rsidRPr="00606159">
              <w:rPr>
                <w:color w:val="192027"/>
              </w:rPr>
              <w:t>ClN</w:t>
            </w:r>
            <w:r w:rsidRPr="00606159">
              <w:rPr>
                <w:color w:val="192027"/>
                <w:vertAlign w:val="subscript"/>
              </w:rPr>
              <w:t>3</w:t>
            </w:r>
            <w:r w:rsidRPr="00606159">
              <w:rPr>
                <w:color w:val="192027"/>
              </w:rPr>
              <w:t>O</w:t>
            </w:r>
            <w:r w:rsidRPr="00606159">
              <w:rPr>
                <w:color w:val="192027"/>
                <w:vertAlign w:val="subscript"/>
              </w:rPr>
              <w:t>3</w:t>
            </w:r>
          </w:p>
        </w:tc>
        <w:tc>
          <w:tcPr>
            <w:tcW w:w="1804" w:type="dxa"/>
          </w:tcPr>
          <w:p w14:paraId="644DEB06"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1 – 2 (1.5)</w:t>
            </w:r>
          </w:p>
        </w:tc>
        <w:tc>
          <w:tcPr>
            <w:tcW w:w="2194" w:type="dxa"/>
          </w:tcPr>
          <w:p w14:paraId="1C3E447C" w14:textId="56DA58D8"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1","issued":{"date-parts":[["2013"]]},"publisher":"Springer Verlag","title":"Antiepileptic Drug Interactions","type":"book"},"uris":["http://www.mendeley.com/documents/?uuid=97cbf27f-f926-4036-b2eb-42ccdb4e6da6"]},{"id":"ITEM-2","itemData":{"author":[{"dropping-particle":"","family":"MEDA Pharmaceuticals","given":"","non-dropping-particle":"","parse-names":false,"suffix":""}],"id":"ITEM-2","issued":{"date-parts":[["2016"]]},"page":"1","publisher":"FDA","publisher-place":"San Francisco","title":"Klonopin Tablets (Clonazepam)","type":"article"},"uris":["http://www.mendeley.com/documents/?uuid=0348304b-a788-479a-9bd1-83ee5a17be51"]}],"mendeley":{"formattedCitation":"(101,114)","plainTextFormattedCitation":"(101,114)","previouslyFormattedCitation":"(101,114)"},"properties":{"noteIndex":0},"schema":"https://github.com/citation-style-language/schema/raw/master/csl-citation.json"}</w:instrText>
            </w:r>
            <w:r w:rsidRPr="00606159">
              <w:rPr>
                <w:i/>
                <w:iCs/>
              </w:rPr>
              <w:fldChar w:fldCharType="separate"/>
            </w:r>
            <w:r w:rsidR="002F7BD6" w:rsidRPr="00606159">
              <w:rPr>
                <w:iCs/>
                <w:noProof/>
              </w:rPr>
              <w:t>(101,114)</w:t>
            </w:r>
            <w:r w:rsidRPr="00606159">
              <w:rPr>
                <w:i/>
                <w:iCs/>
              </w:rPr>
              <w:fldChar w:fldCharType="end"/>
            </w:r>
          </w:p>
        </w:tc>
        <w:tc>
          <w:tcPr>
            <w:tcW w:w="1823" w:type="dxa"/>
          </w:tcPr>
          <w:p w14:paraId="1BD613D4"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0 – 100 (50.0)</w:t>
            </w:r>
          </w:p>
        </w:tc>
        <w:tc>
          <w:tcPr>
            <w:tcW w:w="5812" w:type="dxa"/>
          </w:tcPr>
          <w:p w14:paraId="7EC36A21"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t>n/a</w:t>
            </w:r>
          </w:p>
        </w:tc>
      </w:tr>
      <w:tr w:rsidR="003F33E6" w:rsidRPr="00606159" w14:paraId="051348B3" w14:textId="77777777" w:rsidTr="00A305AE">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552" w:type="dxa"/>
          </w:tcPr>
          <w:p w14:paraId="7ACB4946" w14:textId="77777777" w:rsidR="003F33E6" w:rsidRPr="00606159" w:rsidRDefault="003F33E6" w:rsidP="00A305AE">
            <w:pPr>
              <w:rPr>
                <w:i/>
                <w:iCs/>
              </w:rPr>
            </w:pPr>
            <w:proofErr w:type="spellStart"/>
            <w:r w:rsidRPr="00606159">
              <w:rPr>
                <w:i/>
                <w:iCs/>
              </w:rPr>
              <w:t>Eslicarbazepine</w:t>
            </w:r>
            <w:proofErr w:type="spellEnd"/>
            <w:r w:rsidRPr="00606159">
              <w:rPr>
                <w:i/>
                <w:iCs/>
              </w:rPr>
              <w:t xml:space="preserve"> Acetate</w:t>
            </w:r>
          </w:p>
        </w:tc>
        <w:tc>
          <w:tcPr>
            <w:tcW w:w="1694" w:type="dxa"/>
          </w:tcPr>
          <w:p w14:paraId="63C705DA"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rPr>
                <w:color w:val="192027"/>
              </w:rPr>
              <w:t>C</w:t>
            </w:r>
            <w:r w:rsidRPr="00606159">
              <w:rPr>
                <w:color w:val="192027"/>
                <w:vertAlign w:val="subscript"/>
              </w:rPr>
              <w:t>17</w:t>
            </w:r>
            <w:r w:rsidRPr="00606159">
              <w:rPr>
                <w:color w:val="192027"/>
              </w:rPr>
              <w:t>H</w:t>
            </w:r>
            <w:r w:rsidRPr="00606159">
              <w:rPr>
                <w:color w:val="192027"/>
                <w:vertAlign w:val="subscript"/>
              </w:rPr>
              <w:t>16</w:t>
            </w:r>
            <w:r w:rsidRPr="00606159">
              <w:rPr>
                <w:color w:val="192027"/>
              </w:rPr>
              <w:t>N</w:t>
            </w:r>
            <w:r w:rsidRPr="00606159">
              <w:rPr>
                <w:color w:val="192027"/>
                <w:vertAlign w:val="subscript"/>
              </w:rPr>
              <w:t>2</w:t>
            </w:r>
            <w:r w:rsidRPr="00606159">
              <w:rPr>
                <w:color w:val="192027"/>
              </w:rPr>
              <w:t>O</w:t>
            </w:r>
            <w:r w:rsidRPr="00606159">
              <w:rPr>
                <w:color w:val="192027"/>
                <w:vertAlign w:val="subscript"/>
              </w:rPr>
              <w:t>3</w:t>
            </w:r>
          </w:p>
        </w:tc>
        <w:tc>
          <w:tcPr>
            <w:tcW w:w="1804" w:type="dxa"/>
          </w:tcPr>
          <w:p w14:paraId="65386D1C"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1 – 67 (34.0)</w:t>
            </w:r>
          </w:p>
        </w:tc>
        <w:tc>
          <w:tcPr>
            <w:tcW w:w="2194" w:type="dxa"/>
          </w:tcPr>
          <w:p w14:paraId="40BEC11C" w14:textId="679559FF"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1","issued":{"date-parts":[["2013"]]},"publisher":"Springer Verlag","title":"Antiepileptic Drug Interactions","type":"book"},"uris":["http://www.mendeley.com/documents/?uuid=97cbf27f-f926-4036-b2eb-42ccdb4e6da6"]},{"id":"ITEM-2","itemData":{"DOI":"10.1007/s40268-017-0197-5","ISSN":"11796901","abstract":"Eslicarbazepine acetate is a new anti-epileptic drug belonging to the dibenzazepine carboxamide family that is currently approved as adjunctive therapy and monotherapy for partial-onset (focal) seizures. The drug enhances slow inactivation of voltage-gated sodium channels and subsequently reduces the activity of rapidly firing neurons. Eslicarbazepine acetate has few, but some, drug–drug interactions. It is a weak enzyme inducer and it inhibits cytochrome P450 2C19, but it affects a smaller assortment of enzymes than carbamazepine. Clinical studies using eslicarbazepine acetate as adjunctive treatment or monotherapy have demonstrated its efficacy in patients with refractory or newly diagnosed focal seizures. The drug is generally well tolerated, and the most common side effects include dizziness, headache, and diplopia. One of the greatest strengths of eslicarbazepine acetate is its ability to be administered only once per day. Eslicarbazepine acetate has many advantages over older anti-epileptic drugs, and it should be strongly considered when treating patients with partial-onset epilepsy.","author":[{"dropping-particle":"","family":"Galiana","given":"Graciana L.","non-dropping-particle":"","parse-names":false,"suffix":""},{"dropping-particle":"","family":"Gauthier","given":"Angela C.","non-dropping-particle":"","parse-names":false,"suffix":""},{"dropping-particle":"","family":"Mattson","given":"Richard H.","non-dropping-particle":"","parse-names":false,"suffix":""}],"container-title":"Drugs in R and D","id":"ITEM-2","issue":"3","issued":{"date-parts":[["2017","9","1"]]},"page":"329-339","publisher":"Springer International Publishing","title":"Eslicarbazepine Acetate: A New Improvement on a Classic Drug Family for the Treatment of Partial-Onset Seizures","type":"article-journal","volume":"17"},"uris":["http://www.mendeley.com/documents/?uuid=86ebe050-7562-3f0c-a2c4-6405918da434"]}],"mendeley":{"formattedCitation":"(101,115)","plainTextFormattedCitation":"(101,115)","previouslyFormattedCitation":"(101,115)"},"properties":{"noteIndex":0},"schema":"https://github.com/citation-style-language/schema/raw/master/csl-citation.json"}</w:instrText>
            </w:r>
            <w:r w:rsidRPr="00606159">
              <w:rPr>
                <w:i/>
                <w:iCs/>
              </w:rPr>
              <w:fldChar w:fldCharType="separate"/>
            </w:r>
            <w:r w:rsidR="002F7BD6" w:rsidRPr="00606159">
              <w:rPr>
                <w:iCs/>
                <w:noProof/>
              </w:rPr>
              <w:t>(101,115)</w:t>
            </w:r>
            <w:r w:rsidRPr="00606159">
              <w:rPr>
                <w:i/>
                <w:iCs/>
              </w:rPr>
              <w:fldChar w:fldCharType="end"/>
            </w:r>
          </w:p>
        </w:tc>
        <w:tc>
          <w:tcPr>
            <w:tcW w:w="1823" w:type="dxa"/>
          </w:tcPr>
          <w:p w14:paraId="71032543"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0 – 100 (50.0)</w:t>
            </w:r>
          </w:p>
        </w:tc>
        <w:tc>
          <w:tcPr>
            <w:tcW w:w="5812" w:type="dxa"/>
          </w:tcPr>
          <w:p w14:paraId="20B9703B"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t>n/a</w:t>
            </w:r>
          </w:p>
        </w:tc>
      </w:tr>
      <w:tr w:rsidR="003F33E6" w:rsidRPr="00606159" w14:paraId="6C7BF32F" w14:textId="77777777" w:rsidTr="00A305AE">
        <w:trPr>
          <w:trHeight w:val="196"/>
        </w:trPr>
        <w:tc>
          <w:tcPr>
            <w:cnfStyle w:val="001000000000" w:firstRow="0" w:lastRow="0" w:firstColumn="1" w:lastColumn="0" w:oddVBand="0" w:evenVBand="0" w:oddHBand="0" w:evenHBand="0" w:firstRowFirstColumn="0" w:firstRowLastColumn="0" w:lastRowFirstColumn="0" w:lastRowLastColumn="0"/>
            <w:tcW w:w="1552" w:type="dxa"/>
          </w:tcPr>
          <w:p w14:paraId="4FD8B685" w14:textId="77777777" w:rsidR="003F33E6" w:rsidRPr="00606159" w:rsidRDefault="003F33E6" w:rsidP="00A305AE">
            <w:pPr>
              <w:rPr>
                <w:i/>
                <w:iCs/>
              </w:rPr>
            </w:pPr>
            <w:r w:rsidRPr="00606159">
              <w:rPr>
                <w:i/>
                <w:iCs/>
              </w:rPr>
              <w:t>Ethosuximide</w:t>
            </w:r>
          </w:p>
        </w:tc>
        <w:tc>
          <w:tcPr>
            <w:tcW w:w="1694" w:type="dxa"/>
          </w:tcPr>
          <w:p w14:paraId="47DEEEB2"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rPr>
                <w:color w:val="192027"/>
              </w:rPr>
              <w:t>C</w:t>
            </w:r>
            <w:r w:rsidRPr="00606159">
              <w:rPr>
                <w:color w:val="192027"/>
                <w:vertAlign w:val="subscript"/>
              </w:rPr>
              <w:t>7</w:t>
            </w:r>
            <w:r w:rsidRPr="00606159">
              <w:rPr>
                <w:color w:val="192027"/>
              </w:rPr>
              <w:t>H</w:t>
            </w:r>
            <w:r w:rsidRPr="00606159">
              <w:rPr>
                <w:color w:val="192027"/>
                <w:vertAlign w:val="subscript"/>
              </w:rPr>
              <w:t>11</w:t>
            </w:r>
            <w:r w:rsidRPr="00606159">
              <w:rPr>
                <w:color w:val="192027"/>
              </w:rPr>
              <w:t>NO</w:t>
            </w:r>
            <w:r w:rsidRPr="00606159">
              <w:rPr>
                <w:color w:val="192027"/>
                <w:vertAlign w:val="subscript"/>
              </w:rPr>
              <w:t>2</w:t>
            </w:r>
          </w:p>
        </w:tc>
        <w:tc>
          <w:tcPr>
            <w:tcW w:w="1804" w:type="dxa"/>
          </w:tcPr>
          <w:p w14:paraId="4E780F76"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20 – 50 (35.0)</w:t>
            </w:r>
          </w:p>
        </w:tc>
        <w:tc>
          <w:tcPr>
            <w:tcW w:w="2194" w:type="dxa"/>
          </w:tcPr>
          <w:p w14:paraId="6EF5F1D0" w14:textId="4B160C4C"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1","issued":{"date-parts":[["2013"]]},"publisher":"Springer Verlag","title":"Antiepileptic Drug Interactions","type":"book"},"uris":["http://www.mendeley.com/documents/?uuid=97cbf27f-f926-4036-b2eb-42ccdb4e6da6"]},{"id":"ITEM-2","itemData":{"PMID":"31334964","abstract":"Ethosuximide is FDA approved for the management of absence seizures in patients over 3 years of age. Currently, there are no off label uses for ethosuximide, however, there is some evidence it may have some analgesic effects. Specifically, several studies have suggested value in the management of neuropathic pain.[1][2][3]","author":[{"dropping-particle":"","family":"Hanrahan","given":"Brian","non-dropping-particle":"","parse-names":false,"suffix":""},{"dropping-particle":"","family":"Carson","given":"Robert P.","non-dropping-particle":"","parse-names":false,"suffix":""}],"container-title":"StatPearls","id":"ITEM-2","issued":{"date-parts":[["2019"]]},"title":"Ethosuximide","type":"book"},"uris":["http://www.mendeley.com/documents/?uuid=d0f930b7-4fbf-3115-ba6c-e37ffe7afa10"]}],"mendeley":{"formattedCitation":"(101,116)","plainTextFormattedCitation":"(101,116)","previouslyFormattedCitation":"(101,116)"},"properties":{"noteIndex":0},"schema":"https://github.com/citation-style-language/schema/raw/master/csl-citation.json"}</w:instrText>
            </w:r>
            <w:r w:rsidRPr="00606159">
              <w:rPr>
                <w:i/>
                <w:iCs/>
              </w:rPr>
              <w:fldChar w:fldCharType="separate"/>
            </w:r>
            <w:r w:rsidR="002F7BD6" w:rsidRPr="00606159">
              <w:rPr>
                <w:iCs/>
                <w:noProof/>
              </w:rPr>
              <w:t>(101,116)</w:t>
            </w:r>
            <w:r w:rsidRPr="00606159">
              <w:rPr>
                <w:i/>
                <w:iCs/>
              </w:rPr>
              <w:fldChar w:fldCharType="end"/>
            </w:r>
          </w:p>
        </w:tc>
        <w:tc>
          <w:tcPr>
            <w:tcW w:w="1823" w:type="dxa"/>
          </w:tcPr>
          <w:p w14:paraId="6C4AB17F"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0 – 100 (50.0)</w:t>
            </w:r>
          </w:p>
        </w:tc>
        <w:tc>
          <w:tcPr>
            <w:tcW w:w="5812" w:type="dxa"/>
          </w:tcPr>
          <w:p w14:paraId="08883593"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t>n/a</w:t>
            </w:r>
          </w:p>
        </w:tc>
      </w:tr>
      <w:tr w:rsidR="003F33E6" w:rsidRPr="00606159" w14:paraId="7851BA5B" w14:textId="77777777" w:rsidTr="00A305AE">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552" w:type="dxa"/>
          </w:tcPr>
          <w:p w14:paraId="6A2D4769" w14:textId="77777777" w:rsidR="003F33E6" w:rsidRPr="00606159" w:rsidRDefault="003F33E6" w:rsidP="00A305AE">
            <w:pPr>
              <w:rPr>
                <w:i/>
                <w:iCs/>
              </w:rPr>
            </w:pPr>
            <w:r w:rsidRPr="00606159">
              <w:rPr>
                <w:i/>
                <w:iCs/>
              </w:rPr>
              <w:t>Felbamate</w:t>
            </w:r>
          </w:p>
        </w:tc>
        <w:tc>
          <w:tcPr>
            <w:tcW w:w="1694" w:type="dxa"/>
          </w:tcPr>
          <w:p w14:paraId="6619725D"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rPr>
                <w:color w:val="192027"/>
              </w:rPr>
              <w:t>C</w:t>
            </w:r>
            <w:r w:rsidRPr="00606159">
              <w:rPr>
                <w:color w:val="192027"/>
                <w:vertAlign w:val="subscript"/>
              </w:rPr>
              <w:t>11</w:t>
            </w:r>
            <w:r w:rsidRPr="00606159">
              <w:rPr>
                <w:color w:val="192027"/>
              </w:rPr>
              <w:t>H</w:t>
            </w:r>
            <w:r w:rsidRPr="00606159">
              <w:rPr>
                <w:color w:val="192027"/>
                <w:vertAlign w:val="subscript"/>
              </w:rPr>
              <w:t>14</w:t>
            </w:r>
            <w:r w:rsidRPr="00606159">
              <w:rPr>
                <w:color w:val="192027"/>
              </w:rPr>
              <w:t>N</w:t>
            </w:r>
            <w:r w:rsidRPr="00606159">
              <w:rPr>
                <w:color w:val="192027"/>
                <w:vertAlign w:val="subscript"/>
              </w:rPr>
              <w:t>2</w:t>
            </w:r>
            <w:r w:rsidRPr="00606159">
              <w:rPr>
                <w:color w:val="192027"/>
              </w:rPr>
              <w:t>O</w:t>
            </w:r>
            <w:r w:rsidRPr="00606159">
              <w:rPr>
                <w:color w:val="192027"/>
                <w:vertAlign w:val="subscript"/>
              </w:rPr>
              <w:t>4</w:t>
            </w:r>
          </w:p>
        </w:tc>
        <w:tc>
          <w:tcPr>
            <w:tcW w:w="1804" w:type="dxa"/>
          </w:tcPr>
          <w:p w14:paraId="79455736"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50 – 50 (50.0)</w:t>
            </w:r>
          </w:p>
        </w:tc>
        <w:tc>
          <w:tcPr>
            <w:tcW w:w="2194" w:type="dxa"/>
          </w:tcPr>
          <w:p w14:paraId="742FB55D" w14:textId="605D827A"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author":[{"dropping-particle":"","family":"MEDA Pharmaceuticals","given":"","non-dropping-particle":"","parse-names":false,"suffix":""}],"id":"ITEM-1","issued":{"date-parts":[["2009"]]},"page":"4","publisher":"FDA","title":"FELBATOL (felbamate)","type":"article"},"uris":["http://www.mendeley.com/documents/?uuid=8adee27e-9de5-4951-935f-9cb902fb6ae7"]},{"id":"ITEM-2","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2","issued":{"date-parts":[["2013"]]},"publisher":"Springer Verlag","title":"Antiepileptic Drug Interactions","type":"book"},"uris":["http://www.mendeley.com/documents/?uuid=97cbf27f-f926-4036-b2eb-42ccdb4e6da6"]}],"mendeley":{"formattedCitation":"(101,117)","plainTextFormattedCitation":"(101,117)","previouslyFormattedCitation":"(101,117)"},"properties":{"noteIndex":0},"schema":"https://github.com/citation-style-language/schema/raw/master/csl-citation.json"}</w:instrText>
            </w:r>
            <w:r w:rsidRPr="00606159">
              <w:rPr>
                <w:i/>
                <w:iCs/>
              </w:rPr>
              <w:fldChar w:fldCharType="separate"/>
            </w:r>
            <w:r w:rsidR="002F7BD6" w:rsidRPr="00606159">
              <w:rPr>
                <w:iCs/>
                <w:noProof/>
              </w:rPr>
              <w:t>(101,117)</w:t>
            </w:r>
            <w:r w:rsidRPr="00606159">
              <w:rPr>
                <w:i/>
                <w:iCs/>
              </w:rPr>
              <w:fldChar w:fldCharType="end"/>
            </w:r>
          </w:p>
        </w:tc>
        <w:tc>
          <w:tcPr>
            <w:tcW w:w="1823" w:type="dxa"/>
          </w:tcPr>
          <w:p w14:paraId="654DAFA3"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0 – 100 (50.0)</w:t>
            </w:r>
          </w:p>
        </w:tc>
        <w:tc>
          <w:tcPr>
            <w:tcW w:w="5812" w:type="dxa"/>
          </w:tcPr>
          <w:p w14:paraId="7057EDFB"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t>n/a</w:t>
            </w:r>
          </w:p>
        </w:tc>
      </w:tr>
      <w:tr w:rsidR="003F33E6" w:rsidRPr="00606159" w14:paraId="58FEE7EE" w14:textId="77777777" w:rsidTr="00A305AE">
        <w:trPr>
          <w:trHeight w:val="196"/>
        </w:trPr>
        <w:tc>
          <w:tcPr>
            <w:cnfStyle w:val="001000000000" w:firstRow="0" w:lastRow="0" w:firstColumn="1" w:lastColumn="0" w:oddVBand="0" w:evenVBand="0" w:oddHBand="0" w:evenHBand="0" w:firstRowFirstColumn="0" w:firstRowLastColumn="0" w:lastRowFirstColumn="0" w:lastRowLastColumn="0"/>
            <w:tcW w:w="1552" w:type="dxa"/>
          </w:tcPr>
          <w:p w14:paraId="72671EC8" w14:textId="77777777" w:rsidR="003F33E6" w:rsidRPr="00606159" w:rsidRDefault="003F33E6" w:rsidP="00A305AE">
            <w:pPr>
              <w:rPr>
                <w:i/>
                <w:iCs/>
              </w:rPr>
            </w:pPr>
            <w:r w:rsidRPr="00606159">
              <w:rPr>
                <w:i/>
                <w:iCs/>
              </w:rPr>
              <w:t>Gabapentin</w:t>
            </w:r>
          </w:p>
        </w:tc>
        <w:tc>
          <w:tcPr>
            <w:tcW w:w="1694" w:type="dxa"/>
          </w:tcPr>
          <w:p w14:paraId="7914C3E2"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rPr>
                <w:color w:val="192027"/>
              </w:rPr>
              <w:t>C</w:t>
            </w:r>
            <w:r w:rsidRPr="00606159">
              <w:rPr>
                <w:color w:val="192027"/>
                <w:vertAlign w:val="subscript"/>
              </w:rPr>
              <w:t>9</w:t>
            </w:r>
            <w:r w:rsidRPr="00606159">
              <w:rPr>
                <w:color w:val="192027"/>
              </w:rPr>
              <w:t>H</w:t>
            </w:r>
            <w:r w:rsidRPr="00606159">
              <w:rPr>
                <w:color w:val="192027"/>
                <w:vertAlign w:val="subscript"/>
              </w:rPr>
              <w:t>17</w:t>
            </w:r>
            <w:r w:rsidRPr="00606159">
              <w:rPr>
                <w:color w:val="192027"/>
              </w:rPr>
              <w:t>NO</w:t>
            </w:r>
            <w:r w:rsidRPr="00606159">
              <w:rPr>
                <w:color w:val="192027"/>
                <w:vertAlign w:val="subscript"/>
              </w:rPr>
              <w:t>2</w:t>
            </w:r>
          </w:p>
        </w:tc>
        <w:tc>
          <w:tcPr>
            <w:tcW w:w="1804" w:type="dxa"/>
          </w:tcPr>
          <w:p w14:paraId="2CAB9E3A"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99 – 100 (99.5)</w:t>
            </w:r>
          </w:p>
        </w:tc>
        <w:tc>
          <w:tcPr>
            <w:tcW w:w="2194" w:type="dxa"/>
          </w:tcPr>
          <w:p w14:paraId="4EE1EAEA" w14:textId="2F038C53"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ISSN":"0312-5963","abstract":"Pregabalin and gabapentin share a similar mechanism of action, inhibiting calcium influx and subsequent release of excitatory neurotransmitters; however, the compounds differ in their pharmacokinetic and pharmacodynamic characteristics. Gabapentin is absorbed slowly after oral administration, with maximum plasma concentrations attained within 3–4 hours. Orally administered gabapentin exhibits saturable absorption — a nonlinear (zero-order) process — making its pharmacokinetics less predictable. Plasma concentrations of gabapentin do not increase proportionally with increasing dose. In contrast, orally administered pregabalin is absorbed more rapidly, with maximum plasma concentrations attained within 1 hour. Absorption is linear (first order), with plasma concentrations increasing proportionately with increasing dose. The absolute bioavailability of gabapentin drops from 60% to 33% as the dosage increases from 900 to 3600 mg/day, while the absolute bioavailability of pregabalin remains at &lt;-90% irrespective ofthe dosage. Both drugs can be given without regard to meals. Neither drug binds to plasma proteins. Neither drug is metabolized by nor inhibits hepatic enzymes that are responsible for the metabolism of other drugs. Both drugs are excreted renally, with elimination half-lives of approximately 6 hours. Pregabalin and gabapentin both show dose-response relationships in the treatment of postherpetic neuralgia and partial seizures. For neuropathic pain, a pregabalin dosage of 450 mg/day appears to reduce pain comparably to the predicted maximum effect of gabapentin. As an antiepileptic, pregabalin may be more effective than gabapentin, on the basis of the magnitude of the reduction in the seizure frequency. In conclusion, pregabalin appearsto have some distinct pharmacokinetic advantages over gabapentin that may translate into an improved pharmacodynamic effect.","author":[{"dropping-particle":"","family":"Bockbrader","given":"Howard","non-dropping-particle":"","parse-names":false,"suffix":""},{"dropping-particle":"","family":"Wesche","given":"David","non-dropping-particle":"","parse-names":false,"suffix":""},{"dropping-particle":"","family":"Miller","given":"Raymond","non-dropping-particle":"","parse-names":false,"suffix":""},{"dropping-particle":"","family":"Chapel","given":"Sunny","non-dropping-particle":"","parse-names":false,"suffix":""},{"dropping-particle":"","family":"Janiczek","given":"Nancy","non-dropping-particle":"","parse-names":false,"suffix":""},{"dropping-particle":"","family":"Burger","given":"Paula","non-dropping-particle":"","parse-names":false,"suffix":""}],"container-title":"Clinical Pharmacokinetics","id":"ITEM-1","issue":"10","issued":{"date-parts":[["2010"]]},"page":"661-669","publisher":"Springer International Publishing","publisher-place":"Cham","title":"A Comparison of the Pharmacokinetics and Pharmacodynamics of Pregabalin and Gabapentin","type":"article-journal","volume":"49"},"uris":["http://www.mendeley.com/documents/?uuid=49d8b8c2-f611-402e-8a90-8d9d31109913"]},{"id":"ITEM-2","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2","issued":{"date-parts":[["2013"]]},"publisher":"Springer Verlag","title":"Antiepileptic Drug Interactions","type":"book"},"uris":["http://www.mendeley.com/documents/?uuid=97cbf27f-f926-4036-b2eb-42ccdb4e6da6"]}],"mendeley":{"formattedCitation":"(101,118)","plainTextFormattedCitation":"(101,118)","previouslyFormattedCitation":"(101,118)"},"properties":{"noteIndex":0},"schema":"https://github.com/citation-style-language/schema/raw/master/csl-citation.json"}</w:instrText>
            </w:r>
            <w:r w:rsidRPr="00606159">
              <w:rPr>
                <w:i/>
                <w:iCs/>
              </w:rPr>
              <w:fldChar w:fldCharType="separate"/>
            </w:r>
            <w:r w:rsidR="002F7BD6" w:rsidRPr="00606159">
              <w:rPr>
                <w:iCs/>
                <w:noProof/>
              </w:rPr>
              <w:t>(101,118)</w:t>
            </w:r>
            <w:r w:rsidRPr="00606159">
              <w:rPr>
                <w:i/>
                <w:iCs/>
              </w:rPr>
              <w:fldChar w:fldCharType="end"/>
            </w:r>
          </w:p>
        </w:tc>
        <w:tc>
          <w:tcPr>
            <w:tcW w:w="1823" w:type="dxa"/>
          </w:tcPr>
          <w:p w14:paraId="4BFDF6A9"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6.4 – 99 (63.1)</w:t>
            </w:r>
          </w:p>
        </w:tc>
        <w:tc>
          <w:tcPr>
            <w:tcW w:w="5812" w:type="dxa"/>
          </w:tcPr>
          <w:p w14:paraId="68ECA18F" w14:textId="6D7C55E5"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DOI":"10.1016/j.agwat.2006.06.015","ISSN":"03783774","abstract":"It is important to determine the behavior of constituents in treated sewage during soil aquifer treatment for water recycling. A collaborative project with Herman Bouwer published in 1984 documented the fate and occurrence of Priority Pollutants during groundwater recharge using wastewater with application to water reuse and agricultural systems. New compounds are continually being manufactured and released to the environment. The interest today has shifted to the behavior of emerging contaminants. One important class of emerging contaminants is pharmaceuticals and personal care products (PPCPs). The hazards to the environment and human health of trace levels of PPCPs in water supplies are poorly understood. A multi compound method using solid phase extraction and chemical derivatization with pentafluorobenzylbromide, followed by analysis via gas chromatography/mass spectrometry was used to study the occurrence and removals of 18 PPCPs in a local wastewater treatment plant (WWTP). Overall, 16 out of the 18 selected PPCPs, which span a range of therapeutic classes and some commonly used personal care products, were detected in raw sewage samples collected from the Baltimore Back River WWTP. Ten of the 18 selected PPCPs were detected in the treated sewage effluent, signifying incomplete removal for the majority of the PPCPs during the wastewater treatment processes. The majority of the target analytes were detected in both the influent and effluent WWTP samples at μg/L levels, although some PPCPs (e.g., naproxen and ibuprofen) were encountered at μg/L levels. Biodegradation is an important process for wastewater and soil aquifer treatment. Aerobic batch biodegradation (using activated sludge as microbial inocula) experiments were conducted to gain insight into the biodegradation behavior of our target PPCPs at initial concentrations of 50, 10, and 1 μg/L. Sterile control studies showed no loss of our target PPCPs during the entire incubation period, and sorption to the biomass was found to be negligible for all testing conditions. Biodegradation results were not sensitive to the initial concentration and showed that 13 of the 18 PPCPs tested exhibited biotransformations greater than 80% after 50 days of incubation. Phenytoin, 5-fluorouracil, and diclofenac were the only three compounds with removals less than 60%. The occurrence study revealed the presence of PPCPs in sewage effluents, and the biodegradation study suggests that biotransformation is a poss…","author":[{"dropping-particle":"","family":"Yu","given":"Jim T.","non-dropping-particle":"","parse-names":false,"suffix":""},{"dropping-particle":"","family":"Bouwer","given":"Edward J.","non-dropping-particle":"","parse-names":false,"suffix":""},{"dropping-particle":"","family":"Coelhan","given":"Mehmet","non-dropping-particle":"","parse-names":false,"suffix":""}],"container-title":"Agricultural Water Management","id":"ITEM-1","issued":{"date-parts":[["2006"]]},"title":"Occurrence and biodegradability studies of selected pharmaceuticals and personal care products in sewage effluent","type":"article-journal"},"uris":["http://www.mendeley.com/documents/?uuid=97073264-a1af-473d-9283-d9f3f52fb015"]},{"id":"ITEM-2","itemData":{"DOI":"10.1016/j.watres.2008.10.047","ISSN":"00431354","abstract":"A 5-month monitoring program was undertaken in South Wales in the UK to determine the fate of 55 pharmaceuticals, personal care products, endocrine disruptors and illicit drugs (PPCPs) in two contrasting wastewater plants utilising two different wastewater treatment technologies: activated sludge and trickling filter beds. The impact of treated wastewater effluent on the quality of receiving waters was also assessed. PPCPs were found to be present at high loads reaching 10 kg day-1 in the raw sewage. Concentrations of PPCPs in raw sewage were found to correlate with their usage/consumption patterns in Wales and their metabolism. The efficiency of the removal of PPCPs was found to be strongly dependent on the technology implemented in the wastewater treatment plant (WWTP). In general, the WWTP utilising trickling filter beds resulted in, on average, less than 70% removal of all 55 PPCPs studied, while the WWTP utilising activated sludge treatment gave a much higher removal efficiency of over 85%. The monitoring programme revealed that treated wastewater effluents were the main contributors to PPCPs concentrations (up to 3 kg of PPCPs day-1) in the rivers studied. Bearing in mind that in the cases examined here the WWTP effluents were also major contributors to rivers' flows (dilution factor for the studied rivers did not exceed 23 times) the effect of WWTP effluent on the quality of river water is significant and cannot be underestimated. © 2008 Elsevier Ltd. All rights reserved.","author":[{"dropping-particle":"","family":"Kasprzyk-Hordern","given":"Barbara","non-dropping-particle":"","parse-names":false,"suffix":""},{"dropping-particle":"","family":"Dinsdale","given":"Richard M.","non-dropping-particle":"","parse-names":false,"suffix":""},{"dropping-particle":"","family":"Guwy","given":"Alan J.","non-dropping-particle":"","parse-names":false,"suffix":""}],"container-title":"Water Research","id":"ITEM-2","issued":{"date-parts":[["2009"]]},"title":"The removal of pharmaceuticals, personal care products, endocrine disruptors and illicit drugs during wastewater treatment and its impact on the quality of receiving waters","type":"article-journal"},"uris":["http://www.mendeley.com/documents/?uuid=a03bd3da-c019-4633-b21b-e73b2189f730"]},{"id":"ITEM-3","itemData":{"DOI":"10.1016/j.scitotenv.2015.06.067","ISSN":"18791026","abstract":"The present study determines removal rates (RR) of 56 pharmaceuticals and metabolites, respectively, in an urban sewage treatment plant using mass flow analysis by comparing influent and effluent loads over a consecutive ten-day monitoring period. Besides well investigated compounds like carbamazepine and metoprolol, less researched targets, such as topiramate, pregabalin, telmisartan, and human metabolites of pharmaceuticals were included. Another aim was to determine the ratio of pharmaceuticals and corresponding metabolites in raw wastewater.Valsartan and gabapentin were detected at the highest average concentrations in influent (c&lt;inf&gt;val&lt;/inf&gt;=29.7 (±8.1) μg/L, c&lt;inf&gt;gab&lt;/inf&gt;=13.2 (±3.3) μg/L) and effluent (c&lt;inf&gt;val&lt;/inf&gt;=22.1 (±5.1) μg/L, c&lt;inf&gt;gab&lt;/inf&gt;=12.1 (±2.6) μg/L) samples. The comparison of mass loads in influent and effluent showed a significant removal (p&lt;0.1) for 20 compounds but only enalapril, eprosartan, losartan, pregabalin, and quetiapine were removed from the aqueous phase by more than 50%. Another 20 compounds were determined without significant difference and for five compounds (clindamycin, lamotrigine, oxcarbazepine, O-desmethyl venlafaxine, triamterene), a significant higher mass load in the effluent than in the influent was observed.It has to be noticed that metabolites like 10,11-dihydro-10-hydroxy carbamazepine (MHD) are found in higher mass loads than the corresponding parent compound in the sewage samples. Furthermore, metabolites and parent compound behave differently in the sewage treatment process. While MHD (RR = 15.1%) was detected with lower mass load in the effluent than in the influent, oxcarbazepine (RR =. 73.2%) showed the contrary pattern.When comparing expected and measured ratios of parent compound and metabolite in raw sewage, citalopram/N-desmethyl citalopram for example, showed good results. However, a major problem exists due to insufficient data regarding metabolism and excretion of many pharmaceuticals. This complicates the prediction of relevant metabolites and further efforts are needed to overcome this problem.","author":[{"dropping-particle":"","family":"Gurke","given":"Robert","non-dropping-particle":"","parse-names":false,"suffix":""},{"dropping-particle":"","family":"Rößler","given":"Martin","non-dropping-particle":"","parse-names":false,"suffix":""},{"dropping-particle":"","family":"Marx","given":"Conrad","non-dropping-particle":"","parse-names":false,"suffix":""},{"dropping-particle":"","family":"Diamond","given":"Sam","non-dropping-particle":"","parse-names":false,"suffix":""},{"dropping-particle":"","family":"Schubert","given":"Sara","non-dropping-particle":"","parse-names":false,"suffix":""},{"dropping-particle":"","family":"Oertel","given":"Reinhard","non-dropping-particle":"","parse-names":false,"suffix":""},{"dropping-particle":"","family":"Fauler","given":"Joachim","non-dropping-particle":"","parse-names":false,"suffix":""}],"container-title":"Science of the Total Environment","id":"ITEM-3","issued":{"date-parts":[["2015"]]},"title":"Occurrence and removal of frequently prescribed pharmaceuticals and corresponding metabolites in wastewater of a sewage treatment plant","type":"article-journal"},"uris":["http://www.mendeley.com/documents/?uuid=1fdbb41e-bd82-4481-b015-42d2e9f77dc9"]}],"mendeley":{"formattedCitation":"(8,11,13)","plainTextFormattedCitation":"(8,11,13)","previouslyFormattedCitation":"(8,11,13)"},"properties":{"noteIndex":0},"schema":"https://github.com/citation-style-language/schema/raw/master/csl-citation.json"}</w:instrText>
            </w:r>
            <w:r w:rsidRPr="00606159">
              <w:rPr>
                <w:i/>
                <w:iCs/>
              </w:rPr>
              <w:fldChar w:fldCharType="separate"/>
            </w:r>
            <w:r w:rsidR="002F7BD6" w:rsidRPr="00606159">
              <w:rPr>
                <w:iCs/>
                <w:noProof/>
              </w:rPr>
              <w:t>(8,11,13)</w:t>
            </w:r>
            <w:r w:rsidRPr="00606159">
              <w:rPr>
                <w:i/>
                <w:iCs/>
              </w:rPr>
              <w:fldChar w:fldCharType="end"/>
            </w:r>
          </w:p>
        </w:tc>
      </w:tr>
      <w:tr w:rsidR="003F33E6" w:rsidRPr="00606159" w14:paraId="084874EA" w14:textId="77777777" w:rsidTr="00A305AE">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552" w:type="dxa"/>
          </w:tcPr>
          <w:p w14:paraId="46146E67" w14:textId="77777777" w:rsidR="003F33E6" w:rsidRPr="00606159" w:rsidRDefault="003F33E6" w:rsidP="00A305AE">
            <w:pPr>
              <w:rPr>
                <w:i/>
                <w:iCs/>
              </w:rPr>
            </w:pPr>
            <w:proofErr w:type="spellStart"/>
            <w:r w:rsidRPr="00606159">
              <w:rPr>
                <w:i/>
                <w:iCs/>
              </w:rPr>
              <w:t>Lacosamide</w:t>
            </w:r>
            <w:proofErr w:type="spellEnd"/>
          </w:p>
        </w:tc>
        <w:tc>
          <w:tcPr>
            <w:tcW w:w="1694" w:type="dxa"/>
          </w:tcPr>
          <w:p w14:paraId="18DC3033"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rPr>
                <w:color w:val="192027"/>
              </w:rPr>
              <w:t>C</w:t>
            </w:r>
            <w:r w:rsidRPr="00606159">
              <w:rPr>
                <w:color w:val="192027"/>
                <w:vertAlign w:val="subscript"/>
              </w:rPr>
              <w:t>13</w:t>
            </w:r>
            <w:r w:rsidRPr="00606159">
              <w:rPr>
                <w:color w:val="192027"/>
              </w:rPr>
              <w:t>H</w:t>
            </w:r>
            <w:r w:rsidRPr="00606159">
              <w:rPr>
                <w:color w:val="192027"/>
                <w:vertAlign w:val="subscript"/>
              </w:rPr>
              <w:t>18</w:t>
            </w:r>
            <w:r w:rsidRPr="00606159">
              <w:rPr>
                <w:color w:val="192027"/>
              </w:rPr>
              <w:t>N</w:t>
            </w:r>
            <w:r w:rsidRPr="00606159">
              <w:rPr>
                <w:color w:val="192027"/>
                <w:vertAlign w:val="subscript"/>
              </w:rPr>
              <w:t>2</w:t>
            </w:r>
            <w:r w:rsidRPr="00606159">
              <w:rPr>
                <w:color w:val="192027"/>
              </w:rPr>
              <w:t>O</w:t>
            </w:r>
            <w:r w:rsidRPr="00606159">
              <w:rPr>
                <w:color w:val="192027"/>
                <w:vertAlign w:val="subscript"/>
              </w:rPr>
              <w:t>3</w:t>
            </w:r>
          </w:p>
        </w:tc>
        <w:tc>
          <w:tcPr>
            <w:tcW w:w="1804" w:type="dxa"/>
          </w:tcPr>
          <w:p w14:paraId="5231D2A4"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40 – 40 (40.0)</w:t>
            </w:r>
          </w:p>
        </w:tc>
        <w:tc>
          <w:tcPr>
            <w:tcW w:w="2194" w:type="dxa"/>
          </w:tcPr>
          <w:p w14:paraId="5C6ACDAB" w14:textId="2646902D"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author":[{"dropping-particle":"","family":"UCB","given":"","non-dropping-particle":"","parse-names":false,"suffix":""}],"id":"ITEM-1","issued":{"date-parts":[["2008"]]},"page":"19","title":"Vimpat (Lacosimide) Tablets and Injection. FDA Approved Labelling Text","type":"article-journal"},"uris":["http://www.mendeley.com/documents/?uuid=dd56a2fd-46f7-4134-9a95-6b1728dde0e6"]},{"id":"ITEM-2","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2","issued":{"date-parts":[["2013"]]},"publisher":"Springer Verlag","title":"Antiepileptic Drug Interactions","type":"book"},"uris":["http://www.mendeley.com/documents/?uuid=97cbf27f-f926-4036-b2eb-42ccdb4e6da6"]}],"mendeley":{"formattedCitation":"(101,119)","plainTextFormattedCitation":"(101,119)","previouslyFormattedCitation":"(101,119)"},"properties":{"noteIndex":0},"schema":"https://github.com/citation-style-language/schema/raw/master/csl-citation.json"}</w:instrText>
            </w:r>
            <w:r w:rsidRPr="00606159">
              <w:rPr>
                <w:i/>
                <w:iCs/>
              </w:rPr>
              <w:fldChar w:fldCharType="separate"/>
            </w:r>
            <w:r w:rsidR="002F7BD6" w:rsidRPr="00606159">
              <w:rPr>
                <w:iCs/>
                <w:noProof/>
              </w:rPr>
              <w:t>(101,119)</w:t>
            </w:r>
            <w:r w:rsidRPr="00606159">
              <w:rPr>
                <w:i/>
                <w:iCs/>
              </w:rPr>
              <w:fldChar w:fldCharType="end"/>
            </w:r>
          </w:p>
        </w:tc>
        <w:tc>
          <w:tcPr>
            <w:tcW w:w="1823" w:type="dxa"/>
          </w:tcPr>
          <w:p w14:paraId="08610F23"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0 – 100 (50.0)</w:t>
            </w:r>
          </w:p>
        </w:tc>
        <w:tc>
          <w:tcPr>
            <w:tcW w:w="5812" w:type="dxa"/>
          </w:tcPr>
          <w:p w14:paraId="0E8E686A"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t>n/a</w:t>
            </w:r>
          </w:p>
        </w:tc>
      </w:tr>
      <w:tr w:rsidR="003F33E6" w:rsidRPr="00606159" w14:paraId="6F9D598B" w14:textId="77777777" w:rsidTr="00A305AE">
        <w:trPr>
          <w:trHeight w:val="196"/>
        </w:trPr>
        <w:tc>
          <w:tcPr>
            <w:cnfStyle w:val="001000000000" w:firstRow="0" w:lastRow="0" w:firstColumn="1" w:lastColumn="0" w:oddVBand="0" w:evenVBand="0" w:oddHBand="0" w:evenHBand="0" w:firstRowFirstColumn="0" w:firstRowLastColumn="0" w:lastRowFirstColumn="0" w:lastRowLastColumn="0"/>
            <w:tcW w:w="1552" w:type="dxa"/>
          </w:tcPr>
          <w:p w14:paraId="5EB9F6A5" w14:textId="77777777" w:rsidR="003F33E6" w:rsidRPr="00606159" w:rsidRDefault="003F33E6" w:rsidP="00A305AE">
            <w:pPr>
              <w:rPr>
                <w:i/>
                <w:iCs/>
              </w:rPr>
            </w:pPr>
            <w:r w:rsidRPr="00606159">
              <w:rPr>
                <w:i/>
                <w:iCs/>
              </w:rPr>
              <w:t>Lamotrigine</w:t>
            </w:r>
          </w:p>
        </w:tc>
        <w:tc>
          <w:tcPr>
            <w:tcW w:w="1694" w:type="dxa"/>
          </w:tcPr>
          <w:p w14:paraId="1F37F647"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rPr>
                <w:color w:val="192027"/>
              </w:rPr>
              <w:t>C</w:t>
            </w:r>
            <w:r w:rsidRPr="00606159">
              <w:rPr>
                <w:color w:val="192027"/>
                <w:vertAlign w:val="subscript"/>
              </w:rPr>
              <w:t>9</w:t>
            </w:r>
            <w:r w:rsidRPr="00606159">
              <w:rPr>
                <w:color w:val="192027"/>
              </w:rPr>
              <w:t>H</w:t>
            </w:r>
            <w:r w:rsidRPr="00606159">
              <w:rPr>
                <w:color w:val="192027"/>
                <w:vertAlign w:val="subscript"/>
              </w:rPr>
              <w:t>7</w:t>
            </w:r>
            <w:r w:rsidRPr="00606159">
              <w:rPr>
                <w:color w:val="192027"/>
              </w:rPr>
              <w:t>Cl</w:t>
            </w:r>
            <w:r w:rsidRPr="00606159">
              <w:rPr>
                <w:color w:val="192027"/>
                <w:vertAlign w:val="subscript"/>
              </w:rPr>
              <w:t>2</w:t>
            </w:r>
            <w:r w:rsidRPr="00606159">
              <w:rPr>
                <w:color w:val="192027"/>
              </w:rPr>
              <w:t>N</w:t>
            </w:r>
            <w:r w:rsidRPr="00606159">
              <w:rPr>
                <w:color w:val="192027"/>
                <w:vertAlign w:val="subscript"/>
              </w:rPr>
              <w:t>5</w:t>
            </w:r>
          </w:p>
        </w:tc>
        <w:tc>
          <w:tcPr>
            <w:tcW w:w="1804" w:type="dxa"/>
          </w:tcPr>
          <w:p w14:paraId="40EFCF92"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10 – 10 (10.0)</w:t>
            </w:r>
          </w:p>
        </w:tc>
        <w:tc>
          <w:tcPr>
            <w:tcW w:w="2194" w:type="dxa"/>
          </w:tcPr>
          <w:p w14:paraId="4AFADC58" w14:textId="4B24924E"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1","issued":{"date-parts":[["2013"]]},"publisher":"Springer Verlag","title":"Antiepileptic Drug Interactions","type":"book"},"uris":["http://www.mendeley.com/documents/?uuid=97cbf27f-f926-4036-b2eb-42ccdb4e6da6"]},{"id":"ITEM-2","itemData":{"URL":"https://www.drugbank.ca/drugs/DB00555#label-reference","accessed":{"date-parts":[["2019","10","15"]]},"author":[{"dropping-particle":"","family":"DrugBank","given":"","non-dropping-particle":"","parse-names":false,"suffix":""}],"id":"ITEM-2","issued":{"date-parts":[["2005"]]},"page":"Pharmacology: Metabolism","title":"Lamotrigine - DrugBank","type":"webpage"},"uris":["http://www.mendeley.com/documents/?uuid=8f2194e3-08aa-3ddf-a6f8-00ec117326f9"]}],"mendeley":{"formattedCitation":"(101,120)","plainTextFormattedCitation":"(101,120)","previouslyFormattedCitation":"(101,120)"},"properties":{"noteIndex":0},"schema":"https://github.com/citation-style-language/schema/raw/master/csl-citation.json"}</w:instrText>
            </w:r>
            <w:r w:rsidRPr="00606159">
              <w:rPr>
                <w:i/>
                <w:iCs/>
              </w:rPr>
              <w:fldChar w:fldCharType="separate"/>
            </w:r>
            <w:r w:rsidR="002F7BD6" w:rsidRPr="00606159">
              <w:rPr>
                <w:iCs/>
                <w:noProof/>
              </w:rPr>
              <w:t>(101,120)</w:t>
            </w:r>
            <w:r w:rsidRPr="00606159">
              <w:rPr>
                <w:i/>
                <w:iCs/>
              </w:rPr>
              <w:fldChar w:fldCharType="end"/>
            </w:r>
          </w:p>
        </w:tc>
        <w:tc>
          <w:tcPr>
            <w:tcW w:w="1823" w:type="dxa"/>
          </w:tcPr>
          <w:p w14:paraId="14E400AD"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51.8 - -51.8 (-51.8)</w:t>
            </w:r>
          </w:p>
        </w:tc>
        <w:tc>
          <w:tcPr>
            <w:tcW w:w="5812" w:type="dxa"/>
          </w:tcPr>
          <w:p w14:paraId="09FAA51F" w14:textId="6A5AE736"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DOI":"10.1016/j.scitotenv.2015.06.067","ISSN":"18791026","abstract":"The present study determines removal rates (RR) of 56 pharmaceuticals and metabolites, respectively, in an urban sewage treatment plant using mass flow analysis by comparing influent and effluent loads over a consecutive ten-day monitoring period. Besides well investigated compounds like carbamazepine and metoprolol, less researched targets, such as topiramate, pregabalin, telmisartan, and human metabolites of pharmaceuticals were included. Another aim was to determine the ratio of pharmaceuticals and corresponding metabolites in raw wastewater.Valsartan and gabapentin were detected at the highest average concentrations in influent (c&lt;inf&gt;val&lt;/inf&gt;=29.7 (±8.1) μg/L, c&lt;inf&gt;gab&lt;/inf&gt;=13.2 (±3.3) μg/L) and effluent (c&lt;inf&gt;val&lt;/inf&gt;=22.1 (±5.1) μg/L, c&lt;inf&gt;gab&lt;/inf&gt;=12.1 (±2.6) μg/L) samples. The comparison of mass loads in influent and effluent showed a significant removal (p&lt;0.1) for 20 compounds but only enalapril, eprosartan, losartan, pregabalin, and quetiapine were removed from the aqueous phase by more than 50%. Another 20 compounds were determined without significant difference and for five compounds (clindamycin, lamotrigine, oxcarbazepine, O-desmethyl venlafaxine, triamterene), a significant higher mass load in the effluent than in the influent was observed.It has to be noticed that metabolites like 10,11-dihydro-10-hydroxy carbamazepine (MHD) are found in higher mass loads than the corresponding parent compound in the sewage samples. Furthermore, metabolites and parent compound behave differently in the sewage treatment process. While MHD (RR = 15.1%) was detected with lower mass load in the effluent than in the influent, oxcarbazepine (RR =. 73.2%) showed the contrary pattern.When comparing expected and measured ratios of parent compound and metabolite in raw sewage, citalopram/N-desmethyl citalopram for example, showed good results. However, a major problem exists due to insufficient data regarding metabolism and excretion of many pharmaceuticals. This complicates the prediction of relevant metabolites and further efforts are needed to overcome this problem.","author":[{"dropping-particle":"","family":"Gurke","given":"Robert","non-dropping-particle":"","parse-names":false,"suffix":""},{"dropping-particle":"","family":"Rößler","given":"Martin","non-dropping-particle":"","parse-names":false,"suffix":""},{"dropping-particle":"","family":"Marx","given":"Conrad","non-dropping-particle":"","parse-names":false,"suffix":""},{"dropping-particle":"","family":"Diamond","given":"Sam","non-dropping-particle":"","parse-names":false,"suffix":""},{"dropping-particle":"","family":"Schubert","given":"Sara","non-dropping-particle":"","parse-names":false,"suffix":""},{"dropping-particle":"","family":"Oertel","given":"Reinhard","non-dropping-particle":"","parse-names":false,"suffix":""},{"dropping-particle":"","family":"Fauler","given":"Joachim","non-dropping-particle":"","parse-names":false,"suffix":""}],"container-title":"Science of the Total Environment","id":"ITEM-1","issued":{"date-parts":[["2015"]]},"title":"Occurrence and removal of frequently prescribed pharmaceuticals and corresponding metabolites in wastewater of a sewage treatment plant","type":"article-journal"},"uris":["http://www.mendeley.com/documents/?uuid=1fdbb41e-bd82-4481-b015-42d2e9f77dc9"]}],"mendeley":{"formattedCitation":"(11)","plainTextFormattedCitation":"(11)","previouslyFormattedCitation":"(11)"},"properties":{"noteIndex":0},"schema":"https://github.com/citation-style-language/schema/raw/master/csl-citation.json"}</w:instrText>
            </w:r>
            <w:r w:rsidRPr="00606159">
              <w:rPr>
                <w:i/>
                <w:iCs/>
              </w:rPr>
              <w:fldChar w:fldCharType="separate"/>
            </w:r>
            <w:r w:rsidR="002F7BD6" w:rsidRPr="00606159">
              <w:rPr>
                <w:iCs/>
                <w:noProof/>
              </w:rPr>
              <w:t>(11)</w:t>
            </w:r>
            <w:r w:rsidRPr="00606159">
              <w:rPr>
                <w:i/>
                <w:iCs/>
              </w:rPr>
              <w:fldChar w:fldCharType="end"/>
            </w:r>
          </w:p>
        </w:tc>
      </w:tr>
      <w:tr w:rsidR="003F33E6" w:rsidRPr="00606159" w14:paraId="49EE84D8" w14:textId="77777777" w:rsidTr="00A305AE">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552" w:type="dxa"/>
          </w:tcPr>
          <w:p w14:paraId="02812E0C" w14:textId="77777777" w:rsidR="003F33E6" w:rsidRPr="00606159" w:rsidRDefault="003F33E6" w:rsidP="00A305AE">
            <w:pPr>
              <w:rPr>
                <w:i/>
                <w:iCs/>
              </w:rPr>
            </w:pPr>
            <w:r w:rsidRPr="00606159">
              <w:rPr>
                <w:i/>
                <w:iCs/>
              </w:rPr>
              <w:t>Levetiracetam</w:t>
            </w:r>
          </w:p>
        </w:tc>
        <w:tc>
          <w:tcPr>
            <w:tcW w:w="1694" w:type="dxa"/>
          </w:tcPr>
          <w:p w14:paraId="30D04246"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rPr>
                <w:color w:val="192027"/>
              </w:rPr>
              <w:t>C</w:t>
            </w:r>
            <w:r w:rsidRPr="00606159">
              <w:rPr>
                <w:color w:val="192027"/>
                <w:vertAlign w:val="subscript"/>
              </w:rPr>
              <w:t>8</w:t>
            </w:r>
            <w:r w:rsidRPr="00606159">
              <w:rPr>
                <w:color w:val="192027"/>
              </w:rPr>
              <w:t>H</w:t>
            </w:r>
            <w:r w:rsidRPr="00606159">
              <w:rPr>
                <w:color w:val="192027"/>
                <w:vertAlign w:val="subscript"/>
              </w:rPr>
              <w:t>14</w:t>
            </w:r>
            <w:r w:rsidRPr="00606159">
              <w:rPr>
                <w:color w:val="192027"/>
              </w:rPr>
              <w:t>N</w:t>
            </w:r>
            <w:r w:rsidRPr="00606159">
              <w:rPr>
                <w:color w:val="192027"/>
                <w:vertAlign w:val="subscript"/>
              </w:rPr>
              <w:t>2</w:t>
            </w:r>
            <w:r w:rsidRPr="00606159">
              <w:rPr>
                <w:color w:val="192027"/>
              </w:rPr>
              <w:t>O</w:t>
            </w:r>
            <w:r w:rsidRPr="00606159">
              <w:rPr>
                <w:color w:val="192027"/>
                <w:vertAlign w:val="subscript"/>
              </w:rPr>
              <w:t>2</w:t>
            </w:r>
          </w:p>
        </w:tc>
        <w:tc>
          <w:tcPr>
            <w:tcW w:w="1804" w:type="dxa"/>
          </w:tcPr>
          <w:p w14:paraId="408B4EF3"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66 – 76 (71.0)</w:t>
            </w:r>
          </w:p>
        </w:tc>
        <w:tc>
          <w:tcPr>
            <w:tcW w:w="2194" w:type="dxa"/>
          </w:tcPr>
          <w:p w14:paraId="3B6090C0" w14:textId="13071E6D"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1","issued":{"date-parts":[["2013"]]},"publisher":"Springer Verlag","title":"Antiepileptic Drug Interactions","type":"book"},"uris":["http://www.mendeley.com/documents/?uuid=97cbf27f-f926-4036-b2eb-42ccdb4e6da6"]},{"id":"ITEM-2","itemData":{"author":[{"dropping-particle":"","family":"KEPPRA","given":"","non-dropping-particle":"","parse-names":false,"suffix":""}],"id":"ITEM-2","issued":{"date-parts":[["2018"]]},"number-of-pages":"6","title":"Product Monograph: Levetiracetam","type":"report"},"uris":["http://www.mendeley.com/documents/?uuid=f40d3c30-6723-48f0-be14-bd5c60ec4c93"]}],"mendeley":{"formattedCitation":"(101,121)","plainTextFormattedCitation":"(101,121)","previouslyFormattedCitation":"(101,121)"},"properties":{"noteIndex":0},"schema":"https://github.com/citation-style-language/schema/raw/master/csl-citation.json"}</w:instrText>
            </w:r>
            <w:r w:rsidRPr="00606159">
              <w:rPr>
                <w:i/>
                <w:iCs/>
              </w:rPr>
              <w:fldChar w:fldCharType="separate"/>
            </w:r>
            <w:r w:rsidR="002F7BD6" w:rsidRPr="00606159">
              <w:rPr>
                <w:iCs/>
                <w:noProof/>
              </w:rPr>
              <w:t>(101,121)</w:t>
            </w:r>
            <w:r w:rsidRPr="00606159">
              <w:rPr>
                <w:i/>
                <w:iCs/>
              </w:rPr>
              <w:fldChar w:fldCharType="end"/>
            </w:r>
          </w:p>
        </w:tc>
        <w:tc>
          <w:tcPr>
            <w:tcW w:w="1823" w:type="dxa"/>
          </w:tcPr>
          <w:p w14:paraId="029DF2BD"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5 – 98.1 (45.6)</w:t>
            </w:r>
          </w:p>
        </w:tc>
        <w:tc>
          <w:tcPr>
            <w:tcW w:w="5812" w:type="dxa"/>
          </w:tcPr>
          <w:p w14:paraId="0076001A" w14:textId="22B00E9A"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DOI":"10.1016/j.scitotenv.2015.06.067","ISSN":"18791026","abstract":"The present study determines removal rates (RR) of 56 pharmaceuticals and metabolites, respectively, in an urban sewage treatment plant using mass flow analysis by comparing influent and effluent loads over a consecutive ten-day monitoring period. Besides well investigated compounds like carbamazepine and metoprolol, less researched targets, such as topiramate, pregabalin, telmisartan, and human metabolites of pharmaceuticals were included. Another aim was to determine the ratio of pharmaceuticals and corresponding metabolites in raw wastewater.Valsartan and gabapentin were detected at the highest average concentrations in influent (c&lt;inf&gt;val&lt;/inf&gt;=29.7 (±8.1) μg/L, c&lt;inf&gt;gab&lt;/inf&gt;=13.2 (±3.3) μg/L) and effluent (c&lt;inf&gt;val&lt;/inf&gt;=22.1 (±5.1) μg/L, c&lt;inf&gt;gab&lt;/inf&gt;=12.1 (±2.6) μg/L) samples. The comparison of mass loads in influent and effluent showed a significant removal (p&lt;0.1) for 20 compounds but only enalapril, eprosartan, losartan, pregabalin, and quetiapine were removed from the aqueous phase by more than 50%. Another 20 compounds were determined without significant difference and for five compounds (clindamycin, lamotrigine, oxcarbazepine, O-desmethyl venlafaxine, triamterene), a significant higher mass load in the effluent than in the influent was observed.It has to be noticed that metabolites like 10,11-dihydro-10-hydroxy carbamazepine (MHD) are found in higher mass loads than the corresponding parent compound in the sewage samples. Furthermore, metabolites and parent compound behave differently in the sewage treatment process. While MHD (RR = 15.1%) was detected with lower mass load in the effluent than in the influent, oxcarbazepine (RR =. 73.2%) showed the contrary pattern.When comparing expected and measured ratios of parent compound and metabolite in raw sewage, citalopram/N-desmethyl citalopram for example, showed good results. However, a major problem exists due to insufficient data regarding metabolism and excretion of many pharmaceuticals. This complicates the prediction of relevant metabolites and further efforts are needed to overcome this problem.","author":[{"dropping-particle":"","family":"Gurke","given":"Robert","non-dropping-particle":"","parse-names":false,"suffix":""},{"dropping-particle":"","family":"Rößler","given":"Martin","non-dropping-particle":"","parse-names":false,"suffix":""},{"dropping-particle":"","family":"Marx","given":"Conrad","non-dropping-particle":"","parse-names":false,"suffix":""},{"dropping-particle":"","family":"Diamond","given":"Sam","non-dropping-particle":"","parse-names":false,"suffix":""},{"dropping-particle":"","family":"Schubert","given":"Sara","non-dropping-particle":"","parse-names":false,"suffix":""},{"dropping-particle":"","family":"Oertel","given":"Reinhard","non-dropping-particle":"","parse-names":false,"suffix":""},{"dropping-particle":"","family":"Fauler","given":"Joachim","non-dropping-particle":"","parse-names":false,"suffix":""}],"container-title":"Science of the Total Environment","id":"ITEM-1","issued":{"date-parts":[["2015"]]},"title":"Occurrence and removal of frequently prescribed pharmaceuticals and corresponding metabolites in wastewater of a sewage treatment plant","type":"article-journal"},"uris":["http://www.mendeley.com/documents/?uuid=1fdbb41e-bd82-4481-b015-42d2e9f77dc9"]},{"id":"ITEM-2","itemData":{"DOI":"10.2166/ws.2019.054","ISSN":"16070798","abstract":"Several pharmaceuticals were followed through a drinking water production process on the river Meuse. Tramadol and levetiracetam were the most common compounds while cytostatics were not detected. All compounds found at that intake point had an annual consumption greater than 90 mg/inhabitant. The tracer substance 1,2,3-benzotriazole allowed estimation of the maximal concentration of pharmaceuticals and the evolution profile for tramadol and sotalol. After pre-ozonation of raw water, most pharmaceuticals were completely removed, except levetiracetam and irbesartan, confirming the efficiency of this advanced oxidation process. Irbesartan and levetiracetam were completely removed by granular activated carbon filtration. Levetiracetam was the most reluctant compound. A conventional multi-barrier treatment combining ozone and activated carbon, already used for several decades before implementation in wastewater treatment, can completely remove most pharmaceuticals. Therefore, drinking water without any significant health-related amount of these pharmaceuticals can be produced from surface water.","author":[{"dropping-particle":"","family":"Chauveheid","given":"Eric","non-dropping-particle":"","parse-names":false,"suffix":""},{"dropping-particle":"","family":"Scholdis","given":"Sabine","non-dropping-particle":"","parse-names":false,"suffix":""}],"container-title":"Water Science and Technology: Water Supply","id":"ITEM-2","issue":"6","issued":{"date-parts":[["2019"]]},"page":"1793-1801","publisher":"IWA Publishing","title":"Removal of pharmaceuticals by a surface water treatment plant","type":"article-journal","volume":"19"},"uris":["http://www.mendeley.com/documents/?uuid=feaf1275-7b75-3de2-ae7d-056ceca0d6dd"]}],"mendeley":{"formattedCitation":"(11,12)","plainTextFormattedCitation":"(11,12)","previouslyFormattedCitation":"(11,12)"},"properties":{"noteIndex":0},"schema":"https://github.com/citation-style-language/schema/raw/master/csl-citation.json"}</w:instrText>
            </w:r>
            <w:r w:rsidRPr="00606159">
              <w:rPr>
                <w:i/>
                <w:iCs/>
              </w:rPr>
              <w:fldChar w:fldCharType="separate"/>
            </w:r>
            <w:r w:rsidR="002F7BD6" w:rsidRPr="00606159">
              <w:rPr>
                <w:iCs/>
                <w:noProof/>
              </w:rPr>
              <w:t>(11,12)</w:t>
            </w:r>
            <w:r w:rsidRPr="00606159">
              <w:rPr>
                <w:i/>
                <w:iCs/>
              </w:rPr>
              <w:fldChar w:fldCharType="end"/>
            </w:r>
          </w:p>
        </w:tc>
      </w:tr>
      <w:tr w:rsidR="003F33E6" w:rsidRPr="00606159" w14:paraId="68CA7F8D" w14:textId="77777777" w:rsidTr="00A305AE">
        <w:trPr>
          <w:trHeight w:val="196"/>
        </w:trPr>
        <w:tc>
          <w:tcPr>
            <w:cnfStyle w:val="001000000000" w:firstRow="0" w:lastRow="0" w:firstColumn="1" w:lastColumn="0" w:oddVBand="0" w:evenVBand="0" w:oddHBand="0" w:evenHBand="0" w:firstRowFirstColumn="0" w:firstRowLastColumn="0" w:lastRowFirstColumn="0" w:lastRowLastColumn="0"/>
            <w:tcW w:w="1552" w:type="dxa"/>
          </w:tcPr>
          <w:p w14:paraId="5E6B2110" w14:textId="77777777" w:rsidR="003F33E6" w:rsidRPr="00606159" w:rsidRDefault="003F33E6" w:rsidP="00A305AE">
            <w:pPr>
              <w:rPr>
                <w:i/>
                <w:iCs/>
              </w:rPr>
            </w:pPr>
            <w:r w:rsidRPr="00606159">
              <w:rPr>
                <w:i/>
                <w:iCs/>
              </w:rPr>
              <w:t>Mesuximide</w:t>
            </w:r>
          </w:p>
        </w:tc>
        <w:tc>
          <w:tcPr>
            <w:tcW w:w="1694" w:type="dxa"/>
          </w:tcPr>
          <w:p w14:paraId="4EE03E4D"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rPr>
                <w:color w:val="192027"/>
              </w:rPr>
              <w:t>C</w:t>
            </w:r>
            <w:r w:rsidRPr="00606159">
              <w:rPr>
                <w:color w:val="192027"/>
                <w:vertAlign w:val="subscript"/>
              </w:rPr>
              <w:t>12</w:t>
            </w:r>
            <w:r w:rsidRPr="00606159">
              <w:rPr>
                <w:color w:val="192027"/>
              </w:rPr>
              <w:t>H</w:t>
            </w:r>
            <w:r w:rsidRPr="00606159">
              <w:rPr>
                <w:color w:val="192027"/>
                <w:vertAlign w:val="subscript"/>
              </w:rPr>
              <w:t>13</w:t>
            </w:r>
            <w:r w:rsidRPr="00606159">
              <w:rPr>
                <w:color w:val="192027"/>
              </w:rPr>
              <w:t>NO</w:t>
            </w:r>
            <w:r w:rsidRPr="00606159">
              <w:rPr>
                <w:color w:val="192027"/>
                <w:vertAlign w:val="subscript"/>
              </w:rPr>
              <w:t>2</w:t>
            </w:r>
          </w:p>
        </w:tc>
        <w:tc>
          <w:tcPr>
            <w:tcW w:w="1804" w:type="dxa"/>
          </w:tcPr>
          <w:p w14:paraId="0BC2E180"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1 – 2.7 (1.9)</w:t>
            </w:r>
          </w:p>
        </w:tc>
        <w:tc>
          <w:tcPr>
            <w:tcW w:w="2194" w:type="dxa"/>
          </w:tcPr>
          <w:p w14:paraId="4E519097" w14:textId="5B3E77C4"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1","issued":{"date-parts":[["2013"]]},"publisher":"Springer Verlag","title":"Antiepileptic Drug Interactions","type":"book"},"uris":["http://www.mendeley.com/documents/?uuid=97cbf27f-f926-4036-b2eb-42ccdb4e6da6"]}],"mendeley":{"formattedCitation":"(101)","plainTextFormattedCitation":"(101)","previouslyFormattedCitation":"(101)"},"properties":{"noteIndex":0},"schema":"https://github.com/citation-style-language/schema/raw/master/csl-citation.json"}</w:instrText>
            </w:r>
            <w:r w:rsidRPr="00606159">
              <w:rPr>
                <w:i/>
                <w:iCs/>
              </w:rPr>
              <w:fldChar w:fldCharType="separate"/>
            </w:r>
            <w:r w:rsidR="002F7BD6" w:rsidRPr="00606159">
              <w:rPr>
                <w:iCs/>
                <w:noProof/>
              </w:rPr>
              <w:t>(101)</w:t>
            </w:r>
            <w:r w:rsidRPr="00606159">
              <w:rPr>
                <w:i/>
                <w:iCs/>
              </w:rPr>
              <w:fldChar w:fldCharType="end"/>
            </w:r>
          </w:p>
        </w:tc>
        <w:tc>
          <w:tcPr>
            <w:tcW w:w="1823" w:type="dxa"/>
          </w:tcPr>
          <w:p w14:paraId="2A24C753"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0 – 100 (50.0)</w:t>
            </w:r>
          </w:p>
        </w:tc>
        <w:tc>
          <w:tcPr>
            <w:tcW w:w="5812" w:type="dxa"/>
          </w:tcPr>
          <w:p w14:paraId="5FFF8627"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t>n/a</w:t>
            </w:r>
          </w:p>
        </w:tc>
      </w:tr>
      <w:tr w:rsidR="003F33E6" w:rsidRPr="00606159" w14:paraId="29F20C33" w14:textId="77777777" w:rsidTr="00A305AE">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552" w:type="dxa"/>
          </w:tcPr>
          <w:p w14:paraId="3B8C27F4" w14:textId="77777777" w:rsidR="003F33E6" w:rsidRPr="00606159" w:rsidRDefault="003F33E6" w:rsidP="00A305AE">
            <w:pPr>
              <w:rPr>
                <w:i/>
                <w:iCs/>
              </w:rPr>
            </w:pPr>
            <w:r w:rsidRPr="00606159">
              <w:rPr>
                <w:i/>
                <w:iCs/>
              </w:rPr>
              <w:t>Midazolam Hydrochloride</w:t>
            </w:r>
          </w:p>
        </w:tc>
        <w:tc>
          <w:tcPr>
            <w:tcW w:w="1694" w:type="dxa"/>
          </w:tcPr>
          <w:p w14:paraId="0AE58C6B"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rPr>
                <w:rFonts w:cs="Segoe UI"/>
              </w:rPr>
              <w:t>C</w:t>
            </w:r>
            <w:r w:rsidRPr="00606159">
              <w:rPr>
                <w:rFonts w:cs="Segoe UI"/>
                <w:vertAlign w:val="subscript"/>
              </w:rPr>
              <w:t>18</w:t>
            </w:r>
            <w:r w:rsidRPr="00606159">
              <w:rPr>
                <w:rFonts w:cs="Segoe UI"/>
              </w:rPr>
              <w:t>H</w:t>
            </w:r>
            <w:r w:rsidRPr="00606159">
              <w:rPr>
                <w:rFonts w:cs="Segoe UI"/>
                <w:vertAlign w:val="subscript"/>
              </w:rPr>
              <w:t>14</w:t>
            </w:r>
            <w:r w:rsidRPr="00606159">
              <w:rPr>
                <w:rFonts w:cs="Segoe UI"/>
              </w:rPr>
              <w:t>Cl</w:t>
            </w:r>
            <w:r w:rsidRPr="00606159">
              <w:rPr>
                <w:rFonts w:cs="Segoe UI"/>
                <w:vertAlign w:val="subscript"/>
              </w:rPr>
              <w:t>2</w:t>
            </w:r>
            <w:r w:rsidRPr="00606159">
              <w:rPr>
                <w:rFonts w:cs="Segoe UI"/>
              </w:rPr>
              <w:t>FN</w:t>
            </w:r>
            <w:r w:rsidRPr="00606159">
              <w:rPr>
                <w:rFonts w:cs="Segoe UI"/>
                <w:vertAlign w:val="subscript"/>
              </w:rPr>
              <w:t>3</w:t>
            </w:r>
          </w:p>
        </w:tc>
        <w:tc>
          <w:tcPr>
            <w:tcW w:w="1804" w:type="dxa"/>
          </w:tcPr>
          <w:p w14:paraId="23489102"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0.4 – 0.4 (0.4)</w:t>
            </w:r>
          </w:p>
        </w:tc>
        <w:tc>
          <w:tcPr>
            <w:tcW w:w="2194" w:type="dxa"/>
          </w:tcPr>
          <w:p w14:paraId="31EFACAE" w14:textId="53B9F5DC"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author":[{"dropping-particle":"","family":"Hospira Inc","given":"","non-dropping-particle":"","parse-names":false,"suffix":""}],"id":"ITEM-1","issued":{"date-parts":[["2018"]]},"page":"12","publisher":"Center for Drug Evaluation and Research","title":"Highlights of Prescribing Information: Seizalam (midazolam injection)","type":"article"},"uris":["http://www.mendeley.com/documents/?uuid=04bfb2f7-d76f-42f7-b35f-1fe2f58fddc9"]}],"mendeley":{"formattedCitation":"(122)","plainTextFormattedCitation":"(122)","previouslyFormattedCitation":"(122)"},"properties":{"noteIndex":0},"schema":"https://github.com/citation-style-language/schema/raw/master/csl-citation.json"}</w:instrText>
            </w:r>
            <w:r w:rsidRPr="00606159">
              <w:rPr>
                <w:i/>
                <w:iCs/>
              </w:rPr>
              <w:fldChar w:fldCharType="separate"/>
            </w:r>
            <w:r w:rsidR="002F7BD6" w:rsidRPr="00606159">
              <w:rPr>
                <w:iCs/>
                <w:noProof/>
              </w:rPr>
              <w:t>(122)</w:t>
            </w:r>
            <w:r w:rsidRPr="00606159">
              <w:rPr>
                <w:i/>
                <w:iCs/>
              </w:rPr>
              <w:fldChar w:fldCharType="end"/>
            </w:r>
          </w:p>
        </w:tc>
        <w:tc>
          <w:tcPr>
            <w:tcW w:w="1823" w:type="dxa"/>
          </w:tcPr>
          <w:p w14:paraId="52C05678"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0 – 100 (50.0)</w:t>
            </w:r>
          </w:p>
        </w:tc>
        <w:tc>
          <w:tcPr>
            <w:tcW w:w="5812" w:type="dxa"/>
          </w:tcPr>
          <w:p w14:paraId="37C20978"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t>n/a</w:t>
            </w:r>
          </w:p>
        </w:tc>
      </w:tr>
      <w:tr w:rsidR="003F33E6" w:rsidRPr="00606159" w14:paraId="49D2421F" w14:textId="77777777" w:rsidTr="00A305AE">
        <w:trPr>
          <w:trHeight w:val="196"/>
        </w:trPr>
        <w:tc>
          <w:tcPr>
            <w:cnfStyle w:val="001000000000" w:firstRow="0" w:lastRow="0" w:firstColumn="1" w:lastColumn="0" w:oddVBand="0" w:evenVBand="0" w:oddHBand="0" w:evenHBand="0" w:firstRowFirstColumn="0" w:firstRowLastColumn="0" w:lastRowFirstColumn="0" w:lastRowLastColumn="0"/>
            <w:tcW w:w="1552" w:type="dxa"/>
          </w:tcPr>
          <w:p w14:paraId="45CABE91" w14:textId="77777777" w:rsidR="003F33E6" w:rsidRPr="00606159" w:rsidRDefault="003F33E6" w:rsidP="00A305AE">
            <w:pPr>
              <w:rPr>
                <w:i/>
                <w:iCs/>
              </w:rPr>
            </w:pPr>
            <w:r w:rsidRPr="00606159">
              <w:rPr>
                <w:i/>
                <w:iCs/>
              </w:rPr>
              <w:t>Midazolam Maleate</w:t>
            </w:r>
          </w:p>
        </w:tc>
        <w:tc>
          <w:tcPr>
            <w:tcW w:w="1694" w:type="dxa"/>
          </w:tcPr>
          <w:p w14:paraId="0DFDA9CE"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rPr>
                <w:rFonts w:cs="Segoe UI"/>
              </w:rPr>
              <w:t>C</w:t>
            </w:r>
            <w:r w:rsidRPr="00606159">
              <w:rPr>
                <w:rFonts w:cs="Segoe UI"/>
                <w:vertAlign w:val="subscript"/>
              </w:rPr>
              <w:t>22</w:t>
            </w:r>
            <w:r w:rsidRPr="00606159">
              <w:rPr>
                <w:rFonts w:cs="Segoe UI"/>
              </w:rPr>
              <w:t>H</w:t>
            </w:r>
            <w:r w:rsidRPr="00606159">
              <w:rPr>
                <w:rFonts w:cs="Segoe UI"/>
                <w:vertAlign w:val="subscript"/>
              </w:rPr>
              <w:t>17</w:t>
            </w:r>
            <w:r w:rsidRPr="00606159">
              <w:rPr>
                <w:rFonts w:cs="Segoe UI"/>
              </w:rPr>
              <w:t>ClFN</w:t>
            </w:r>
            <w:r w:rsidRPr="00606159">
              <w:rPr>
                <w:rFonts w:cs="Segoe UI"/>
                <w:vertAlign w:val="subscript"/>
              </w:rPr>
              <w:t>3</w:t>
            </w:r>
            <w:r w:rsidRPr="00606159">
              <w:rPr>
                <w:rFonts w:cs="Segoe UI"/>
              </w:rPr>
              <w:t>O</w:t>
            </w:r>
            <w:r w:rsidRPr="00606159">
              <w:rPr>
                <w:rFonts w:cs="Segoe UI"/>
                <w:vertAlign w:val="subscript"/>
              </w:rPr>
              <w:t>4</w:t>
            </w:r>
          </w:p>
        </w:tc>
        <w:tc>
          <w:tcPr>
            <w:tcW w:w="1804" w:type="dxa"/>
          </w:tcPr>
          <w:p w14:paraId="5767F13E"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0.4 – 0.4 (0.4)</w:t>
            </w:r>
          </w:p>
        </w:tc>
        <w:tc>
          <w:tcPr>
            <w:tcW w:w="2194" w:type="dxa"/>
          </w:tcPr>
          <w:p w14:paraId="499EB436" w14:textId="12EEC9C8"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author":[{"dropping-particle":"","family":"Hospira Inc","given":"","non-dropping-particle":"","parse-names":false,"suffix":""}],"id":"ITEM-1","issued":{"date-parts":[["2018"]]},"page":"12","publisher":"Center for Drug Evaluation and Research","title":"Highlights of Prescribing Information: Seizalam (midazolam injection)","type":"article"},"uris":["http://www.mendeley.com/documents/?uuid=04bfb2f7-d76f-42f7-b35f-1fe2f58fddc9"]}],"mendeley":{"formattedCitation":"(122)","plainTextFormattedCitation":"(122)","previouslyFormattedCitation":"(122)"},"properties":{"noteIndex":0},"schema":"https://github.com/citation-style-language/schema/raw/master/csl-citation.json"}</w:instrText>
            </w:r>
            <w:r w:rsidRPr="00606159">
              <w:rPr>
                <w:i/>
                <w:iCs/>
              </w:rPr>
              <w:fldChar w:fldCharType="separate"/>
            </w:r>
            <w:r w:rsidR="002F7BD6" w:rsidRPr="00606159">
              <w:rPr>
                <w:iCs/>
                <w:noProof/>
              </w:rPr>
              <w:t>(122)</w:t>
            </w:r>
            <w:r w:rsidRPr="00606159">
              <w:rPr>
                <w:i/>
                <w:iCs/>
              </w:rPr>
              <w:fldChar w:fldCharType="end"/>
            </w:r>
          </w:p>
        </w:tc>
        <w:tc>
          <w:tcPr>
            <w:tcW w:w="1823" w:type="dxa"/>
          </w:tcPr>
          <w:p w14:paraId="6874498A"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0 – 100 (50.0)</w:t>
            </w:r>
          </w:p>
        </w:tc>
        <w:tc>
          <w:tcPr>
            <w:tcW w:w="5812" w:type="dxa"/>
          </w:tcPr>
          <w:p w14:paraId="50362FBD"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t>n/a</w:t>
            </w:r>
          </w:p>
        </w:tc>
      </w:tr>
      <w:tr w:rsidR="003F33E6" w:rsidRPr="00606159" w14:paraId="5038D76B" w14:textId="77777777" w:rsidTr="00A305AE">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552" w:type="dxa"/>
          </w:tcPr>
          <w:p w14:paraId="223F7EA6" w14:textId="77777777" w:rsidR="003F33E6" w:rsidRPr="00606159" w:rsidRDefault="003F33E6" w:rsidP="00A305AE">
            <w:pPr>
              <w:rPr>
                <w:i/>
                <w:iCs/>
              </w:rPr>
            </w:pPr>
            <w:r w:rsidRPr="00606159">
              <w:rPr>
                <w:i/>
                <w:iCs/>
              </w:rPr>
              <w:t>Oxcarbazepine</w:t>
            </w:r>
          </w:p>
        </w:tc>
        <w:tc>
          <w:tcPr>
            <w:tcW w:w="1694" w:type="dxa"/>
          </w:tcPr>
          <w:p w14:paraId="78EA628B"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rPr>
                <w:color w:val="192027"/>
              </w:rPr>
              <w:t>C</w:t>
            </w:r>
            <w:r w:rsidRPr="00606159">
              <w:rPr>
                <w:color w:val="192027"/>
                <w:vertAlign w:val="subscript"/>
              </w:rPr>
              <w:t>15</w:t>
            </w:r>
            <w:r w:rsidRPr="00606159">
              <w:rPr>
                <w:color w:val="192027"/>
              </w:rPr>
              <w:t>H</w:t>
            </w:r>
            <w:r w:rsidRPr="00606159">
              <w:rPr>
                <w:color w:val="192027"/>
                <w:vertAlign w:val="subscript"/>
              </w:rPr>
              <w:t>12</w:t>
            </w:r>
            <w:r w:rsidRPr="00606159">
              <w:rPr>
                <w:color w:val="192027"/>
              </w:rPr>
              <w:t>N</w:t>
            </w:r>
            <w:r w:rsidRPr="00606159">
              <w:rPr>
                <w:color w:val="192027"/>
                <w:vertAlign w:val="subscript"/>
              </w:rPr>
              <w:t>2</w:t>
            </w:r>
            <w:r w:rsidRPr="00606159">
              <w:rPr>
                <w:color w:val="192027"/>
              </w:rPr>
              <w:t>O</w:t>
            </w:r>
            <w:r w:rsidRPr="00606159">
              <w:rPr>
                <w:color w:val="192027"/>
                <w:vertAlign w:val="subscript"/>
              </w:rPr>
              <w:t>2</w:t>
            </w:r>
          </w:p>
        </w:tc>
        <w:tc>
          <w:tcPr>
            <w:tcW w:w="1804" w:type="dxa"/>
          </w:tcPr>
          <w:p w14:paraId="52D37032"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1 – 1 (1.0)</w:t>
            </w:r>
          </w:p>
        </w:tc>
        <w:tc>
          <w:tcPr>
            <w:tcW w:w="2194" w:type="dxa"/>
          </w:tcPr>
          <w:p w14:paraId="14841831" w14:textId="31522DFD"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1","issued":{"date-parts":[["2013"]]},"publisher":"Springer Verlag","title":"Antiepileptic Drug Interactions","type":"book"},"uris":["http://www.mendeley.com/documents/?uuid=97cbf27f-f926-4036-b2eb-42ccdb4e6da6"]},{"id":"ITEM-2","itemData":{"author":[{"dropping-particle":"","family":"Novartis Pharmaceuticals Corperation","given":"","non-dropping-particle":"","parse-names":false,"suffix":""}],"id":"ITEM-2","issued":{"date-parts":[["2018"]]},"publisher-place":"New Jersey","title":"Trileptal (oxcarbazepine) Film-coated Tablets","type":"article"},"uris":["http://www.mendeley.com/documents/?uuid=92e8fee5-3f10-4ae8-af64-f21d32f39da3"]}],"mendeley":{"formattedCitation":"(101,123)","plainTextFormattedCitation":"(101,123)","previouslyFormattedCitation":"(101,123)"},"properties":{"noteIndex":0},"schema":"https://github.com/citation-style-language/schema/raw/master/csl-citation.json"}</w:instrText>
            </w:r>
            <w:r w:rsidRPr="00606159">
              <w:rPr>
                <w:i/>
                <w:iCs/>
              </w:rPr>
              <w:fldChar w:fldCharType="separate"/>
            </w:r>
            <w:r w:rsidR="002F7BD6" w:rsidRPr="00606159">
              <w:rPr>
                <w:iCs/>
                <w:noProof/>
              </w:rPr>
              <w:t>(101,123)</w:t>
            </w:r>
            <w:r w:rsidRPr="00606159">
              <w:rPr>
                <w:i/>
                <w:iCs/>
              </w:rPr>
              <w:fldChar w:fldCharType="end"/>
            </w:r>
          </w:p>
        </w:tc>
        <w:tc>
          <w:tcPr>
            <w:tcW w:w="1823" w:type="dxa"/>
          </w:tcPr>
          <w:p w14:paraId="2AA0C41A"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73.2 – 73 (8.3)</w:t>
            </w:r>
          </w:p>
        </w:tc>
        <w:tc>
          <w:tcPr>
            <w:tcW w:w="5812" w:type="dxa"/>
          </w:tcPr>
          <w:p w14:paraId="748FEB0A" w14:textId="2523118D"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DOI":"10.1007/s00244-008-9202-x","ISSN":"00904341","abstract":"Many pharmaceuticals are excreted in wastewater as parent substances or metabolites subsequent to therapeutic or diagnostic application in medical care. This includes the antiepileptic carbamazepine, which is not removed during conventional wastewater treatment and was found to be ubiquitous in the aquatic environment. Some carbamazepine metabolites have also been found in treated wastewater, but only five of them have been studied to date. However, at least 30 carbamazepine metabolites have been identified in humans, including some pharmacologically active or genotoxic compounds. Oxcarbazepine, an antiepileptic which is increasingly used, generates metabolites common to those of carbamazepine. The present work focuses on the presence of carbamazepine, oxcarbazepine, and seven of their metabolites (carbamazepine-10,11-epoxide, 10-hydroxy-10,11-dihydrocarbamazepine, 10,11-dihydro-10,11-trans- dihydroxycarbamazepine, 2-hydroxy-carbamazepine, iminostilbene, acridine, and acridone) at three different treatment plants (conventional activated sludge, trickling filter, and stabilization ponds) selected in France. The main aim of this work was to identify selected compounds in wastewater after therapeutic use and to measure concentrations in influents and effluents at the three wastewater treatment plants. Except for iminostilbene, all of these compounds were detected in wastewater. The metabolite common to carbamazepine and oxcarbazepine, i.e., 10,11-dihydro-10,11-trans-dihydroxycarbamazepine, was detected at a higher concentration than the parent substances in wastewater. The presence of parent molecules was noted in inlet and outlet water samples. Carbamazepine, as expected, was not removed by conventional activated sludge treatment. Nevertheless, in a wastewater treatment plant with a 78-day hydraulic retention time, a 73% decrease in carbamazepine concentration was observed. For the first time, oxcarbazepine was found in environmental samples. A decrease in oxcarbazepine concentrations was observed at the three sewage treatment plants, with removal ranging from 24 to 73%. No metabolite removal was observed after activated sludge treatment. In the two other sewage treatments plants, the fate of the metabolites differed. The concentration of some metabolites, e.g., 10,11-dihydro-10,11-trans-dihydroxycarbamazepine and acridine, increased, possibly via different processes such as cleavage of glucuronide conjugates or biotic and abiotic degradation of parent co…","author":[{"dropping-particle":"","family":"Leclercq","given":"Marie","non-dropping-particle":"","parse-names":false,"suffix":""},{"dropping-particle":"","family":"Mathieu","given":"Olivier","non-dropping-particle":"","parse-names":false,"suffix":""},{"dropping-particle":"","family":"Gomez","given":"Elena","non-dropping-particle":"","parse-names":false,"suffix":""},{"dropping-particle":"","family":"Casellas","given":"Claude","non-dropping-particle":"","parse-names":false,"suffix":""},{"dropping-particle":"","family":"Fenet","given":"Hélène","non-dropping-particle":"","parse-names":false,"suffix":""},{"dropping-particle":"","family":"Hillaire-Buys","given":"Dominique","non-dropping-particle":"","parse-names":false,"suffix":""}],"container-title":"Archives of Environmental Contamination and Toxicology","id":"ITEM-1","issued":{"date-parts":[["2009"]]},"title":"Presence and fate of carbamazepine, oxcarbazepine, and seven of their metabolites at wastewater treatment plants","type":"article-journal"},"uris":["http://www.mendeley.com/documents/?uuid=9a90cae4-7c02-40b2-91a7-135f56b510da"]},{"id":"ITEM-2","itemData":{"DOI":"10.1016/j.scitotenv.2015.06.067","ISSN":"18791026","abstract":"The present study determines removal rates (RR) of 56 pharmaceuticals and metabolites, respectively, in an urban sewage treatment plant using mass flow analysis by comparing influent and effluent loads over a consecutive ten-day monitoring period. Besides well investigated compounds like carbamazepine and metoprolol, less researched targets, such as topiramate, pregabalin, telmisartan, and human metabolites of pharmaceuticals were included. Another aim was to determine the ratio of pharmaceuticals and corresponding metabolites in raw wastewater.Valsartan and gabapentin were detected at the highest average concentrations in influent (c&lt;inf&gt;val&lt;/inf&gt;=29.7 (±8.1) μg/L, c&lt;inf&gt;gab&lt;/inf&gt;=13.2 (±3.3) μg/L) and effluent (c&lt;inf&gt;val&lt;/inf&gt;=22.1 (±5.1) μg/L, c&lt;inf&gt;gab&lt;/inf&gt;=12.1 (±2.6) μg/L) samples. The comparison of mass loads in influent and effluent showed a significant removal (p&lt;0.1) for 20 compounds but only enalapril, eprosartan, losartan, pregabalin, and quetiapine were removed from the aqueous phase by more than 50%. Another 20 compounds were determined without significant difference and for five compounds (clindamycin, lamotrigine, oxcarbazepine, O-desmethyl venlafaxine, triamterene), a significant higher mass load in the effluent than in the influent was observed.It has to be noticed that metabolites like 10,11-dihydro-10-hydroxy carbamazepine (MHD) are found in higher mass loads than the corresponding parent compound in the sewage samples. Furthermore, metabolites and parent compound behave differently in the sewage treatment process. While MHD (RR = 15.1%) was detected with lower mass load in the effluent than in the influent, oxcarbazepine (RR =. 73.2%) showed the contrary pattern.When comparing expected and measured ratios of parent compound and metabolite in raw sewage, citalopram/N-desmethyl citalopram for example, showed good results. However, a major problem exists due to insufficient data regarding metabolism and excretion of many pharmaceuticals. This complicates the prediction of relevant metabolites and further efforts are needed to overcome this problem.","author":[{"dropping-particle":"","family":"Gurke","given":"Robert","non-dropping-particle":"","parse-names":false,"suffix":""},{"dropping-particle":"","family":"Rößler","given":"Martin","non-dropping-particle":"","parse-names":false,"suffix":""},{"dropping-particle":"","family":"Marx","given":"Conrad","non-dropping-particle":"","parse-names":false,"suffix":""},{"dropping-particle":"","family":"Diamond","given":"Sam","non-dropping-particle":"","parse-names":false,"suffix":""},{"dropping-particle":"","family":"Schubert","given":"Sara","non-dropping-particle":"","parse-names":false,"suffix":""},{"dropping-particle":"","family":"Oertel","given":"Reinhard","non-dropping-particle":"","parse-names":false,"suffix":""},{"dropping-particle":"","family":"Fauler","given":"Joachim","non-dropping-particle":"","parse-names":false,"suffix":""}],"container-title":"Science of the Total Environment","id":"ITEM-2","issued":{"date-parts":[["2015"]]},"title":"Occurrence and removal of frequently prescribed pharmaceuticals and corresponding metabolites in wastewater of a sewage treatment plant","type":"article-journal"},"uris":["http://www.mendeley.com/documents/?uuid=1fdbb41e-bd82-4481-b015-42d2e9f77dc9"]}],"mendeley":{"formattedCitation":"(11,14)","plainTextFormattedCitation":"(11,14)","previouslyFormattedCitation":"(11,14)"},"properties":{"noteIndex":0},"schema":"https://github.com/citation-style-language/schema/raw/master/csl-citation.json"}</w:instrText>
            </w:r>
            <w:r w:rsidRPr="00606159">
              <w:rPr>
                <w:i/>
                <w:iCs/>
              </w:rPr>
              <w:fldChar w:fldCharType="separate"/>
            </w:r>
            <w:r w:rsidR="002F7BD6" w:rsidRPr="00606159">
              <w:rPr>
                <w:iCs/>
                <w:noProof/>
              </w:rPr>
              <w:t>(11,14)</w:t>
            </w:r>
            <w:r w:rsidRPr="00606159">
              <w:rPr>
                <w:i/>
                <w:iCs/>
              </w:rPr>
              <w:fldChar w:fldCharType="end"/>
            </w:r>
          </w:p>
        </w:tc>
      </w:tr>
      <w:tr w:rsidR="003F33E6" w:rsidRPr="00606159" w14:paraId="254E9F93" w14:textId="77777777" w:rsidTr="00A305AE">
        <w:trPr>
          <w:trHeight w:val="196"/>
        </w:trPr>
        <w:tc>
          <w:tcPr>
            <w:cnfStyle w:val="001000000000" w:firstRow="0" w:lastRow="0" w:firstColumn="1" w:lastColumn="0" w:oddVBand="0" w:evenVBand="0" w:oddHBand="0" w:evenHBand="0" w:firstRowFirstColumn="0" w:firstRowLastColumn="0" w:lastRowFirstColumn="0" w:lastRowLastColumn="0"/>
            <w:tcW w:w="1552" w:type="dxa"/>
          </w:tcPr>
          <w:p w14:paraId="2FACF638" w14:textId="77777777" w:rsidR="003F33E6" w:rsidRPr="00606159" w:rsidRDefault="003F33E6" w:rsidP="00A305AE">
            <w:pPr>
              <w:rPr>
                <w:i/>
                <w:iCs/>
              </w:rPr>
            </w:pPr>
            <w:r w:rsidRPr="00606159">
              <w:rPr>
                <w:i/>
                <w:iCs/>
              </w:rPr>
              <w:t>Paraldehyde</w:t>
            </w:r>
          </w:p>
        </w:tc>
        <w:tc>
          <w:tcPr>
            <w:tcW w:w="1694" w:type="dxa"/>
          </w:tcPr>
          <w:p w14:paraId="196E8DB9"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rPr>
                <w:color w:val="192027"/>
              </w:rPr>
              <w:t>C</w:t>
            </w:r>
            <w:r w:rsidRPr="00606159">
              <w:rPr>
                <w:color w:val="192027"/>
                <w:vertAlign w:val="subscript"/>
              </w:rPr>
              <w:t>6</w:t>
            </w:r>
            <w:r w:rsidRPr="00606159">
              <w:rPr>
                <w:color w:val="192027"/>
              </w:rPr>
              <w:t>H</w:t>
            </w:r>
            <w:r w:rsidRPr="00606159">
              <w:rPr>
                <w:color w:val="192027"/>
                <w:vertAlign w:val="subscript"/>
              </w:rPr>
              <w:t>12</w:t>
            </w:r>
            <w:r w:rsidRPr="00606159">
              <w:rPr>
                <w:color w:val="192027"/>
              </w:rPr>
              <w:t>O</w:t>
            </w:r>
            <w:r w:rsidRPr="00606159">
              <w:rPr>
                <w:color w:val="192027"/>
                <w:vertAlign w:val="subscript"/>
              </w:rPr>
              <w:t>3</w:t>
            </w:r>
          </w:p>
        </w:tc>
        <w:tc>
          <w:tcPr>
            <w:tcW w:w="1804" w:type="dxa"/>
          </w:tcPr>
          <w:p w14:paraId="413FC1B5"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2.5 – 2.5 (2.5)</w:t>
            </w:r>
          </w:p>
        </w:tc>
        <w:tc>
          <w:tcPr>
            <w:tcW w:w="2194" w:type="dxa"/>
          </w:tcPr>
          <w:p w14:paraId="45F70BE1" w14:textId="6F9E10DA"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URL":"https://www.drugbank.ca/drugs/DB09117","accessed":{"date-parts":[["2019","10","12"]]},"author":[{"dropping-particle":"","family":"DrugBank","given":"","non-dropping-particle":"","parse-names":false,"suffix":""}],"id":"ITEM-1","issued":{"date-parts":[["2015"]]},"title":"Paraldehyde - DrugBank","type":"webpage"},"uris":["http://www.mendeley.com/documents/?uuid=456fbd0b-85b3-3f5b-bb28-d3d42bd3a1e2"]}],"mendeley":{"formattedCitation":"(124)","plainTextFormattedCitation":"(124)","previouslyFormattedCitation":"(124)"},"properties":{"noteIndex":0},"schema":"https://github.com/citation-style-language/schema/raw/master/csl-citation.json"}</w:instrText>
            </w:r>
            <w:r w:rsidRPr="00606159">
              <w:rPr>
                <w:i/>
                <w:iCs/>
              </w:rPr>
              <w:fldChar w:fldCharType="separate"/>
            </w:r>
            <w:r w:rsidR="002F7BD6" w:rsidRPr="00606159">
              <w:rPr>
                <w:iCs/>
                <w:noProof/>
              </w:rPr>
              <w:t>(124)</w:t>
            </w:r>
            <w:r w:rsidRPr="00606159">
              <w:rPr>
                <w:i/>
                <w:iCs/>
              </w:rPr>
              <w:fldChar w:fldCharType="end"/>
            </w:r>
          </w:p>
        </w:tc>
        <w:tc>
          <w:tcPr>
            <w:tcW w:w="1823" w:type="dxa"/>
          </w:tcPr>
          <w:p w14:paraId="318F8963"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0 – 100 (50.0)</w:t>
            </w:r>
          </w:p>
        </w:tc>
        <w:tc>
          <w:tcPr>
            <w:tcW w:w="5812" w:type="dxa"/>
          </w:tcPr>
          <w:p w14:paraId="6A965BDA"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t>n/a</w:t>
            </w:r>
          </w:p>
        </w:tc>
      </w:tr>
      <w:tr w:rsidR="003F33E6" w:rsidRPr="00606159" w14:paraId="45FF1F4D" w14:textId="77777777" w:rsidTr="00A305AE">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552" w:type="dxa"/>
          </w:tcPr>
          <w:p w14:paraId="544C9B06" w14:textId="77777777" w:rsidR="003F33E6" w:rsidRPr="00606159" w:rsidRDefault="003F33E6" w:rsidP="00A305AE">
            <w:pPr>
              <w:rPr>
                <w:i/>
                <w:iCs/>
              </w:rPr>
            </w:pPr>
            <w:proofErr w:type="spellStart"/>
            <w:r w:rsidRPr="00606159">
              <w:rPr>
                <w:i/>
                <w:iCs/>
              </w:rPr>
              <w:t>Perampanel</w:t>
            </w:r>
            <w:proofErr w:type="spellEnd"/>
          </w:p>
        </w:tc>
        <w:tc>
          <w:tcPr>
            <w:tcW w:w="1694" w:type="dxa"/>
          </w:tcPr>
          <w:p w14:paraId="19E4201B"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rPr>
                <w:color w:val="192027"/>
              </w:rPr>
              <w:t>C</w:t>
            </w:r>
            <w:r w:rsidRPr="00606159">
              <w:rPr>
                <w:color w:val="192027"/>
                <w:vertAlign w:val="subscript"/>
              </w:rPr>
              <w:t>23</w:t>
            </w:r>
            <w:r w:rsidRPr="00606159">
              <w:rPr>
                <w:color w:val="192027"/>
              </w:rPr>
              <w:t>H</w:t>
            </w:r>
            <w:r w:rsidRPr="00606159">
              <w:rPr>
                <w:color w:val="192027"/>
                <w:vertAlign w:val="subscript"/>
              </w:rPr>
              <w:t>15</w:t>
            </w:r>
            <w:r w:rsidRPr="00606159">
              <w:rPr>
                <w:color w:val="192027"/>
              </w:rPr>
              <w:t>N</w:t>
            </w:r>
            <w:r w:rsidRPr="00606159">
              <w:rPr>
                <w:color w:val="192027"/>
                <w:vertAlign w:val="subscript"/>
              </w:rPr>
              <w:t>3</w:t>
            </w:r>
            <w:r w:rsidRPr="00606159">
              <w:rPr>
                <w:color w:val="192027"/>
              </w:rPr>
              <w:t>O</w:t>
            </w:r>
          </w:p>
        </w:tc>
        <w:tc>
          <w:tcPr>
            <w:tcW w:w="1804" w:type="dxa"/>
          </w:tcPr>
          <w:p w14:paraId="5FB06700"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2 – 2 (2.0)</w:t>
            </w:r>
          </w:p>
        </w:tc>
        <w:tc>
          <w:tcPr>
            <w:tcW w:w="2194" w:type="dxa"/>
          </w:tcPr>
          <w:p w14:paraId="0D6C57E0" w14:textId="061479D6"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1","issued":{"date-parts":[["2013"]]},"publisher":"Springer Verlag","title":"Antiepileptic Drug Interactions","type":"book"},"uris":["http://www.mendeley.com/documents/?uuid=97cbf27f-f926-4036-b2eb-42ccdb4e6da6"]}],"mendeley":{"formattedCitation":"(101)","plainTextFormattedCitation":"(101)","previouslyFormattedCitation":"(101)"},"properties":{"noteIndex":0},"schema":"https://github.com/citation-style-language/schema/raw/master/csl-citation.json"}</w:instrText>
            </w:r>
            <w:r w:rsidRPr="00606159">
              <w:rPr>
                <w:i/>
                <w:iCs/>
              </w:rPr>
              <w:fldChar w:fldCharType="separate"/>
            </w:r>
            <w:r w:rsidR="002F7BD6" w:rsidRPr="00606159">
              <w:rPr>
                <w:iCs/>
                <w:noProof/>
              </w:rPr>
              <w:t>(101)</w:t>
            </w:r>
            <w:r w:rsidRPr="00606159">
              <w:rPr>
                <w:i/>
                <w:iCs/>
              </w:rPr>
              <w:fldChar w:fldCharType="end"/>
            </w:r>
          </w:p>
        </w:tc>
        <w:tc>
          <w:tcPr>
            <w:tcW w:w="1823" w:type="dxa"/>
          </w:tcPr>
          <w:p w14:paraId="1073DCEF"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0 – 100 (50.0)</w:t>
            </w:r>
          </w:p>
        </w:tc>
        <w:tc>
          <w:tcPr>
            <w:tcW w:w="5812" w:type="dxa"/>
          </w:tcPr>
          <w:p w14:paraId="47EF64E9"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t>n/a</w:t>
            </w:r>
          </w:p>
        </w:tc>
      </w:tr>
      <w:tr w:rsidR="003F33E6" w:rsidRPr="00606159" w14:paraId="18FDEB95" w14:textId="77777777" w:rsidTr="00A305AE">
        <w:trPr>
          <w:trHeight w:val="196"/>
        </w:trPr>
        <w:tc>
          <w:tcPr>
            <w:cnfStyle w:val="001000000000" w:firstRow="0" w:lastRow="0" w:firstColumn="1" w:lastColumn="0" w:oddVBand="0" w:evenVBand="0" w:oddHBand="0" w:evenHBand="0" w:firstRowFirstColumn="0" w:firstRowLastColumn="0" w:lastRowFirstColumn="0" w:lastRowLastColumn="0"/>
            <w:tcW w:w="1552" w:type="dxa"/>
          </w:tcPr>
          <w:p w14:paraId="6760B2F3" w14:textId="77777777" w:rsidR="003F33E6" w:rsidRPr="00606159" w:rsidRDefault="003F33E6" w:rsidP="00A305AE">
            <w:pPr>
              <w:rPr>
                <w:i/>
                <w:iCs/>
              </w:rPr>
            </w:pPr>
            <w:r w:rsidRPr="00606159">
              <w:rPr>
                <w:i/>
                <w:iCs/>
              </w:rPr>
              <w:t>Phenobarbital</w:t>
            </w:r>
          </w:p>
        </w:tc>
        <w:tc>
          <w:tcPr>
            <w:tcW w:w="1694" w:type="dxa"/>
          </w:tcPr>
          <w:p w14:paraId="03BDF64A"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rPr>
                <w:rFonts w:cs="Segoe UI"/>
              </w:rPr>
              <w:t>C</w:t>
            </w:r>
            <w:r w:rsidRPr="00606159">
              <w:rPr>
                <w:rFonts w:cs="Segoe UI"/>
                <w:vertAlign w:val="subscript"/>
              </w:rPr>
              <w:t>12</w:t>
            </w:r>
            <w:r w:rsidRPr="00606159">
              <w:rPr>
                <w:rFonts w:cs="Segoe UI"/>
              </w:rPr>
              <w:t>H</w:t>
            </w:r>
            <w:r w:rsidRPr="00606159">
              <w:rPr>
                <w:rFonts w:cs="Segoe UI"/>
                <w:vertAlign w:val="subscript"/>
              </w:rPr>
              <w:t>12</w:t>
            </w:r>
            <w:r w:rsidRPr="00606159">
              <w:rPr>
                <w:rFonts w:cs="Segoe UI"/>
              </w:rPr>
              <w:t>N</w:t>
            </w:r>
            <w:r w:rsidRPr="00606159">
              <w:rPr>
                <w:rFonts w:cs="Segoe UI"/>
                <w:vertAlign w:val="subscript"/>
              </w:rPr>
              <w:t>2</w:t>
            </w:r>
            <w:r w:rsidRPr="00606159">
              <w:rPr>
                <w:rFonts w:cs="Segoe UI"/>
              </w:rPr>
              <w:t>O</w:t>
            </w:r>
            <w:r w:rsidRPr="00606159">
              <w:rPr>
                <w:rFonts w:cs="Segoe UI"/>
                <w:vertAlign w:val="subscript"/>
              </w:rPr>
              <w:t>3</w:t>
            </w:r>
          </w:p>
        </w:tc>
        <w:tc>
          <w:tcPr>
            <w:tcW w:w="1804" w:type="dxa"/>
          </w:tcPr>
          <w:p w14:paraId="299E187A"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20 – 50 (35.0)</w:t>
            </w:r>
          </w:p>
        </w:tc>
        <w:tc>
          <w:tcPr>
            <w:tcW w:w="2194" w:type="dxa"/>
          </w:tcPr>
          <w:p w14:paraId="311DBE83" w14:textId="15270C5F"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URL":"https://www.rxlist.com/phenobarbital-drug.htm#description","accessed":{"date-parts":[["2019","10","18"]]},"author":[{"dropping-particle":"","family":"RXList","given":"","non-dropping-particle":"","parse-names":false,"suffix":""}],"id":"ITEM-1","issued":{"date-parts":[["2019"]]},"title":"Phenobarbital (Phenobarbital): Uses, Dosage, Side Effects, Interactions, Warning","type":"webpage"},"uris":["http://www.mendeley.com/documents/?uuid=60b89bca-484d-3b86-9d1e-a11cb9ed78a9"]},{"id":"ITEM-2","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2","issued":{"date-parts":[["2013"]]},"publisher":"Springer Verlag","title":"Antiepileptic Drug Interactions","type":"book"},"uris":["http://www.mendeley.com/documents/?uuid=97cbf27f-f926-4036-b2eb-42ccdb4e6da6"]}],"mendeley":{"formattedCitation":"(101,125)","plainTextFormattedCitation":"(101,125)","previouslyFormattedCitation":"(101,125)"},"properties":{"noteIndex":0},"schema":"https://github.com/citation-style-language/schema/raw/master/csl-citation.json"}</w:instrText>
            </w:r>
            <w:r w:rsidRPr="00606159">
              <w:rPr>
                <w:i/>
                <w:iCs/>
              </w:rPr>
              <w:fldChar w:fldCharType="separate"/>
            </w:r>
            <w:r w:rsidR="002F7BD6" w:rsidRPr="00606159">
              <w:rPr>
                <w:iCs/>
                <w:noProof/>
              </w:rPr>
              <w:t>(101,125)</w:t>
            </w:r>
            <w:r w:rsidRPr="00606159">
              <w:rPr>
                <w:i/>
                <w:iCs/>
              </w:rPr>
              <w:fldChar w:fldCharType="end"/>
            </w:r>
          </w:p>
        </w:tc>
        <w:tc>
          <w:tcPr>
            <w:tcW w:w="1823" w:type="dxa"/>
          </w:tcPr>
          <w:p w14:paraId="5D227849"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0 – 100 (50.0)</w:t>
            </w:r>
          </w:p>
        </w:tc>
        <w:tc>
          <w:tcPr>
            <w:tcW w:w="5812" w:type="dxa"/>
          </w:tcPr>
          <w:p w14:paraId="0E6D7A6A"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t>n/a</w:t>
            </w:r>
          </w:p>
        </w:tc>
      </w:tr>
      <w:tr w:rsidR="003F33E6" w:rsidRPr="00606159" w14:paraId="2E4B6563" w14:textId="77777777" w:rsidTr="00A305AE">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552" w:type="dxa"/>
          </w:tcPr>
          <w:p w14:paraId="60437A02" w14:textId="77777777" w:rsidR="003F33E6" w:rsidRPr="00606159" w:rsidRDefault="003F33E6" w:rsidP="00A305AE">
            <w:pPr>
              <w:rPr>
                <w:i/>
                <w:iCs/>
              </w:rPr>
            </w:pPr>
            <w:r w:rsidRPr="00606159">
              <w:rPr>
                <w:i/>
                <w:iCs/>
              </w:rPr>
              <w:t>Phenobarbital sod</w:t>
            </w:r>
          </w:p>
        </w:tc>
        <w:tc>
          <w:tcPr>
            <w:tcW w:w="1694" w:type="dxa"/>
          </w:tcPr>
          <w:p w14:paraId="17AC987D"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rPr>
                <w:rFonts w:cs="Segoe UI"/>
              </w:rPr>
              <w:t>C</w:t>
            </w:r>
            <w:r w:rsidRPr="00606159">
              <w:rPr>
                <w:rFonts w:cs="Segoe UI"/>
                <w:vertAlign w:val="subscript"/>
              </w:rPr>
              <w:t>12</w:t>
            </w:r>
            <w:r w:rsidRPr="00606159">
              <w:rPr>
                <w:rFonts w:cs="Segoe UI"/>
              </w:rPr>
              <w:t>H</w:t>
            </w:r>
            <w:r w:rsidRPr="00606159">
              <w:rPr>
                <w:rFonts w:cs="Segoe UI"/>
                <w:vertAlign w:val="subscript"/>
              </w:rPr>
              <w:t>11</w:t>
            </w:r>
            <w:r w:rsidRPr="00606159">
              <w:rPr>
                <w:rFonts w:cs="Segoe UI"/>
              </w:rPr>
              <w:t>N</w:t>
            </w:r>
            <w:r w:rsidRPr="00606159">
              <w:rPr>
                <w:rFonts w:cs="Segoe UI"/>
                <w:vertAlign w:val="subscript"/>
              </w:rPr>
              <w:t>2</w:t>
            </w:r>
            <w:r w:rsidRPr="00606159">
              <w:rPr>
                <w:rFonts w:cs="Segoe UI"/>
              </w:rPr>
              <w:t>NaO</w:t>
            </w:r>
            <w:r w:rsidRPr="00606159">
              <w:rPr>
                <w:rFonts w:cs="Segoe UI"/>
                <w:vertAlign w:val="subscript"/>
              </w:rPr>
              <w:t>3</w:t>
            </w:r>
          </w:p>
        </w:tc>
        <w:tc>
          <w:tcPr>
            <w:tcW w:w="1804" w:type="dxa"/>
          </w:tcPr>
          <w:p w14:paraId="5362AD41"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20 – 27 (23.5)</w:t>
            </w:r>
          </w:p>
        </w:tc>
        <w:tc>
          <w:tcPr>
            <w:tcW w:w="2194" w:type="dxa"/>
          </w:tcPr>
          <w:p w14:paraId="0B9D7926" w14:textId="71118090"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ISSN":"00316970","author":[{"dropping-particle":"","family":"Bernus","given":"I","non-dropping-particle":"","parse-names":false,"suffix":""},{"dropping-particle":"","family":"Dickinson","given":"R G","non-dropping-particle":"","parse-names":false,"suffix":""},{"dropping-particle":"","family":"Hooper","given":"W D","non-dropping-particle":"","parse-names":false,"suffix":""},{"dropping-particle":"","family":"Eadie","given":"M J","non-dropping-particle":"","parse-names":false,"suffix":""}],"container-title":"European Journal of Clinical Pharmacology","id":"ITEM-1","issue":"5","issued":{"date-parts":[["1994"]]},"page":"473-475","publisher":"Springer-Verlag","title":"Urinary excretion of phenobarbitone and its metabolites in chronically treated patients","type":"article-journal","volume":"46"},"uris":["http://www.mendeley.com/documents/?uuid=93951d45-1cc6-4720-9805-a17a12d3ecb0"]},{"id":"ITEM-2","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2","issued":{"date-parts":[["2013"]]},"publisher":"Springer Verlag","title":"Antiepileptic Drug Interactions","type":"book"},"uris":["http://www.mendeley.com/documents/?uuid=97cbf27f-f926-4036-b2eb-42ccdb4e6da6"]}],"mendeley":{"formattedCitation":"(101,126)","plainTextFormattedCitation":"(101,126)","previouslyFormattedCitation":"(101,126)"},"properties":{"noteIndex":0},"schema":"https://github.com/citation-style-language/schema/raw/master/csl-citation.json"}</w:instrText>
            </w:r>
            <w:r w:rsidRPr="00606159">
              <w:rPr>
                <w:i/>
                <w:iCs/>
              </w:rPr>
              <w:fldChar w:fldCharType="separate"/>
            </w:r>
            <w:r w:rsidR="002F7BD6" w:rsidRPr="00606159">
              <w:rPr>
                <w:iCs/>
                <w:noProof/>
              </w:rPr>
              <w:t>(101,126)</w:t>
            </w:r>
            <w:r w:rsidRPr="00606159">
              <w:rPr>
                <w:i/>
                <w:iCs/>
              </w:rPr>
              <w:fldChar w:fldCharType="end"/>
            </w:r>
          </w:p>
        </w:tc>
        <w:tc>
          <w:tcPr>
            <w:tcW w:w="1823" w:type="dxa"/>
          </w:tcPr>
          <w:p w14:paraId="333D54D0"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0 – 100 (50.0)</w:t>
            </w:r>
          </w:p>
        </w:tc>
        <w:tc>
          <w:tcPr>
            <w:tcW w:w="5812" w:type="dxa"/>
          </w:tcPr>
          <w:p w14:paraId="52EB7745"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t>n/a</w:t>
            </w:r>
          </w:p>
        </w:tc>
      </w:tr>
      <w:tr w:rsidR="003F33E6" w:rsidRPr="00606159" w14:paraId="09652B55" w14:textId="77777777" w:rsidTr="00A305AE">
        <w:trPr>
          <w:trHeight w:val="196"/>
        </w:trPr>
        <w:tc>
          <w:tcPr>
            <w:cnfStyle w:val="001000000000" w:firstRow="0" w:lastRow="0" w:firstColumn="1" w:lastColumn="0" w:oddVBand="0" w:evenVBand="0" w:oddHBand="0" w:evenHBand="0" w:firstRowFirstColumn="0" w:firstRowLastColumn="0" w:lastRowFirstColumn="0" w:lastRowLastColumn="0"/>
            <w:tcW w:w="1552" w:type="dxa"/>
          </w:tcPr>
          <w:p w14:paraId="1D7D6035" w14:textId="77777777" w:rsidR="003F33E6" w:rsidRPr="00606159" w:rsidRDefault="003F33E6" w:rsidP="00A305AE">
            <w:pPr>
              <w:rPr>
                <w:i/>
                <w:iCs/>
              </w:rPr>
            </w:pPr>
            <w:r w:rsidRPr="00606159">
              <w:rPr>
                <w:i/>
                <w:iCs/>
              </w:rPr>
              <w:t xml:space="preserve">Phenytoin  </w:t>
            </w:r>
          </w:p>
        </w:tc>
        <w:tc>
          <w:tcPr>
            <w:tcW w:w="1694" w:type="dxa"/>
          </w:tcPr>
          <w:p w14:paraId="6DE0918A"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rPr>
                <w:color w:val="192027"/>
              </w:rPr>
              <w:t>C</w:t>
            </w:r>
            <w:r w:rsidRPr="00606159">
              <w:rPr>
                <w:color w:val="192027"/>
                <w:vertAlign w:val="subscript"/>
              </w:rPr>
              <w:t>15</w:t>
            </w:r>
            <w:r w:rsidRPr="00606159">
              <w:rPr>
                <w:color w:val="192027"/>
              </w:rPr>
              <w:t>H</w:t>
            </w:r>
            <w:r w:rsidRPr="00606159">
              <w:rPr>
                <w:color w:val="192027"/>
                <w:vertAlign w:val="subscript"/>
              </w:rPr>
              <w:t>12</w:t>
            </w:r>
            <w:r w:rsidRPr="00606159">
              <w:rPr>
                <w:color w:val="192027"/>
              </w:rPr>
              <w:t>N</w:t>
            </w:r>
            <w:r w:rsidRPr="00606159">
              <w:rPr>
                <w:color w:val="192027"/>
                <w:vertAlign w:val="subscript"/>
              </w:rPr>
              <w:t>2</w:t>
            </w:r>
            <w:r w:rsidRPr="00606159">
              <w:rPr>
                <w:color w:val="192027"/>
              </w:rPr>
              <w:t>O</w:t>
            </w:r>
            <w:r w:rsidRPr="00606159">
              <w:rPr>
                <w:color w:val="192027"/>
                <w:vertAlign w:val="subscript"/>
              </w:rPr>
              <w:t>2</w:t>
            </w:r>
          </w:p>
        </w:tc>
        <w:tc>
          <w:tcPr>
            <w:tcW w:w="1804" w:type="dxa"/>
          </w:tcPr>
          <w:p w14:paraId="5B3C557D"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2 – 5 (3.5)</w:t>
            </w:r>
          </w:p>
        </w:tc>
        <w:tc>
          <w:tcPr>
            <w:tcW w:w="2194" w:type="dxa"/>
          </w:tcPr>
          <w:p w14:paraId="34A88E14" w14:textId="1320D1CE"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1","issued":{"date-parts":[["2013"]]},"publisher":"Springer Verlag","title":"Antiepileptic Drug Interactions","type":"book"},"uris":["http://www.mendeley.com/documents/?uuid=97cbf27f-f926-4036-b2eb-42ccdb4e6da6"]},{"id":"ITEM-2","itemData":{"DOI":"10.1001/jama.2017.6881","ISSN":"15383598","PMID":"29494051","author":[{"dropping-particle":"","family":"Gupta","given":"Arjun","non-dropping-particle":"","parse-names":false,"suffix":""},{"dropping-particle":"","family":"Yek","given":"Christina","non-dropping-particle":"","parse-names":false,"suffix":""},{"dropping-particle":"","family":"Hendler","given":"Robert S.","non-dropping-particle":"","parse-names":false,"suffix":""}],"container-title":"JAMA - Journal of the American Medical Association","id":"ITEM-2","issue":"23","issued":{"date-parts":[["2017","6","20"]]},"page":"2445-2446","publisher":"American Medical Association","title":"Phenytoin toxicity","type":"article","volume":"317"},"uris":["http://www.mendeley.com/documents/?uuid=983c0cfa-7ee7-3e1c-879a-a484b335d215"]}],"mendeley":{"formattedCitation":"(101,127)","plainTextFormattedCitation":"(101,127)","previouslyFormattedCitation":"(101,127)"},"properties":{"noteIndex":0},"schema":"https://github.com/citation-style-language/schema/raw/master/csl-citation.json"}</w:instrText>
            </w:r>
            <w:r w:rsidRPr="00606159">
              <w:rPr>
                <w:i/>
                <w:iCs/>
              </w:rPr>
              <w:fldChar w:fldCharType="separate"/>
            </w:r>
            <w:r w:rsidR="002F7BD6" w:rsidRPr="00606159">
              <w:rPr>
                <w:iCs/>
                <w:noProof/>
              </w:rPr>
              <w:t>(101,127)</w:t>
            </w:r>
            <w:r w:rsidRPr="00606159">
              <w:rPr>
                <w:i/>
                <w:iCs/>
              </w:rPr>
              <w:fldChar w:fldCharType="end"/>
            </w:r>
          </w:p>
        </w:tc>
        <w:tc>
          <w:tcPr>
            <w:tcW w:w="1823" w:type="dxa"/>
          </w:tcPr>
          <w:p w14:paraId="415F5DCC"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0 – 100 (50.0)</w:t>
            </w:r>
          </w:p>
        </w:tc>
        <w:tc>
          <w:tcPr>
            <w:tcW w:w="5812" w:type="dxa"/>
          </w:tcPr>
          <w:p w14:paraId="029E2E5C"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t>n/a</w:t>
            </w:r>
          </w:p>
        </w:tc>
      </w:tr>
      <w:tr w:rsidR="003F33E6" w:rsidRPr="00606159" w14:paraId="7FC4F8EC" w14:textId="77777777" w:rsidTr="00A305AE">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552" w:type="dxa"/>
          </w:tcPr>
          <w:p w14:paraId="093C204B" w14:textId="77777777" w:rsidR="003F33E6" w:rsidRPr="00606159" w:rsidRDefault="003F33E6" w:rsidP="00A305AE">
            <w:pPr>
              <w:rPr>
                <w:i/>
                <w:iCs/>
              </w:rPr>
            </w:pPr>
            <w:r w:rsidRPr="00606159">
              <w:rPr>
                <w:i/>
                <w:iCs/>
              </w:rPr>
              <w:t>Phenytoin Sodium</w:t>
            </w:r>
          </w:p>
        </w:tc>
        <w:tc>
          <w:tcPr>
            <w:tcW w:w="1694" w:type="dxa"/>
          </w:tcPr>
          <w:p w14:paraId="62AFA17F"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rPr>
                <w:rFonts w:cs="Segoe UI"/>
              </w:rPr>
              <w:t>C</w:t>
            </w:r>
            <w:r w:rsidRPr="00606159">
              <w:rPr>
                <w:rFonts w:cs="Segoe UI"/>
                <w:vertAlign w:val="subscript"/>
              </w:rPr>
              <w:t>15</w:t>
            </w:r>
            <w:r w:rsidRPr="00606159">
              <w:rPr>
                <w:rFonts w:cs="Segoe UI"/>
              </w:rPr>
              <w:t>H</w:t>
            </w:r>
            <w:r w:rsidRPr="00606159">
              <w:rPr>
                <w:rFonts w:cs="Segoe UI"/>
                <w:vertAlign w:val="subscript"/>
              </w:rPr>
              <w:t>11</w:t>
            </w:r>
            <w:r w:rsidRPr="00606159">
              <w:rPr>
                <w:rFonts w:cs="Segoe UI"/>
              </w:rPr>
              <w:t>N</w:t>
            </w:r>
            <w:r w:rsidRPr="00606159">
              <w:rPr>
                <w:rFonts w:cs="Segoe UI"/>
                <w:vertAlign w:val="subscript"/>
              </w:rPr>
              <w:t>2</w:t>
            </w:r>
            <w:r w:rsidRPr="00606159">
              <w:rPr>
                <w:rFonts w:cs="Segoe UI"/>
              </w:rPr>
              <w:t>NaO</w:t>
            </w:r>
            <w:r w:rsidRPr="00606159">
              <w:rPr>
                <w:rFonts w:cs="Segoe UI"/>
                <w:vertAlign w:val="subscript"/>
              </w:rPr>
              <w:t>2</w:t>
            </w:r>
          </w:p>
        </w:tc>
        <w:tc>
          <w:tcPr>
            <w:tcW w:w="1804" w:type="dxa"/>
          </w:tcPr>
          <w:p w14:paraId="06D361EE"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10 – 10 (10.0)</w:t>
            </w:r>
          </w:p>
        </w:tc>
        <w:tc>
          <w:tcPr>
            <w:tcW w:w="2194" w:type="dxa"/>
          </w:tcPr>
          <w:p w14:paraId="76609D68" w14:textId="758EE46F"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URL":"https://www.drugbank.ca/drugs/DB00252#reference-A189219","accessed":{"date-parts":[["2019","11","6"]]},"author":[{"dropping-particle":"","family":"DrugBank","given":"","non-dropping-particle":"","parse-names":false,"suffix":""}],"id":"ITEM-1","issued":{"date-parts":[["2005"]]},"title":"Phenytoin - DrugBank","type":"webpage"},"uris":["http://www.mendeley.com/documents/?uuid=66fd7522-dbd8-3ad3-ad49-26a3b3fa8e98"]}],"mendeley":{"formattedCitation":"(128)","plainTextFormattedCitation":"(128)","previouslyFormattedCitation":"(128)"},"properties":{"noteIndex":0},"schema":"https://github.com/citation-style-language/schema/raw/master/csl-citation.json"}</w:instrText>
            </w:r>
            <w:r w:rsidRPr="00606159">
              <w:rPr>
                <w:i/>
                <w:iCs/>
              </w:rPr>
              <w:fldChar w:fldCharType="separate"/>
            </w:r>
            <w:r w:rsidR="002F7BD6" w:rsidRPr="00606159">
              <w:rPr>
                <w:iCs/>
                <w:noProof/>
              </w:rPr>
              <w:t>(128)</w:t>
            </w:r>
            <w:r w:rsidRPr="00606159">
              <w:rPr>
                <w:i/>
                <w:iCs/>
              </w:rPr>
              <w:fldChar w:fldCharType="end"/>
            </w:r>
          </w:p>
        </w:tc>
        <w:tc>
          <w:tcPr>
            <w:tcW w:w="1823" w:type="dxa"/>
          </w:tcPr>
          <w:p w14:paraId="73839697"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44 – 44 (44.0)</w:t>
            </w:r>
          </w:p>
        </w:tc>
        <w:tc>
          <w:tcPr>
            <w:tcW w:w="5812" w:type="dxa"/>
          </w:tcPr>
          <w:p w14:paraId="1A3509C8" w14:textId="609BA7D4"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DOI":"10.1016/j.agwat.2006.06.015","ISSN":"03783774","abstract":"It is important to determine the behavior of constituents in treated sewage during soil aquifer treatment for water recycling. A collaborative project with Herman Bouwer published in 1984 documented the fate and occurrence of Priority Pollutants during groundwater recharge using wastewater with application to water reuse and agricultural systems. New compounds are continually being manufactured and released to the environment. The interest today has shifted to the behavior of emerging contaminants. One important class of emerging contaminants is pharmaceuticals and personal care products (PPCPs). The hazards to the environment and human health of trace levels of PPCPs in water supplies are poorly understood. A multi compound method using solid phase extraction and chemical derivatization with pentafluorobenzylbromide, followed by analysis via gas chromatography/mass spectrometry was used to study the occurrence and removals of 18 PPCPs in a local wastewater treatment plant (WWTP). Overall, 16 out of the 18 selected PPCPs, which span a range of therapeutic classes and some commonly used personal care products, were detected in raw sewage samples collected from the Baltimore Back River WWTP. Ten of the 18 selected PPCPs were detected in the treated sewage effluent, signifying incomplete removal for the majority of the PPCPs during the wastewater treatment processes. The majority of the target analytes were detected in both the influent and effluent WWTP samples at μg/L levels, although some PPCPs (e.g., naproxen and ibuprofen) were encountered at μg/L levels. Biodegradation is an important process for wastewater and soil aquifer treatment. Aerobic batch biodegradation (using activated sludge as microbial inocula) experiments were conducted to gain insight into the biodegradation behavior of our target PPCPs at initial concentrations of 50, 10, and 1 μg/L. Sterile control studies showed no loss of our target PPCPs during the entire incubation period, and sorption to the biomass was found to be negligible for all testing conditions. Biodegradation results were not sensitive to the initial concentration and showed that 13 of the 18 PPCPs tested exhibited biotransformations greater than 80% after 50 days of incubation. Phenytoin, 5-fluorouracil, and diclofenac were the only three compounds with removals less than 60%. The occurrence study revealed the presence of PPCPs in sewage effluents, and the biodegradation study suggests that biotransformation is a poss…","author":[{"dropping-particle":"","family":"Yu","given":"Jim T.","non-dropping-particle":"","parse-names":false,"suffix":""},{"dropping-particle":"","family":"Bouwer","given":"Edward J.","non-dropping-particle":"","parse-names":false,"suffix":""},{"dropping-particle":"","family":"Coelhan","given":"Mehmet","non-dropping-particle":"","parse-names":false,"suffix":""}],"container-title":"Agricultural Water Management","id":"ITEM-1","issued":{"date-parts":[["2006"]]},"title":"Occurrence and biodegradability studies of selected pharmaceuticals and personal care products in sewage effluent","type":"article-journal"},"uris":["http://www.mendeley.com/documents/?uuid=97073264-a1af-473d-9283-d9f3f52fb015"]}],"mendeley":{"formattedCitation":"(13)","plainTextFormattedCitation":"(13)","previouslyFormattedCitation":"(13)"},"properties":{"noteIndex":0},"schema":"https://github.com/citation-style-language/schema/raw/master/csl-citation.json"}</w:instrText>
            </w:r>
            <w:r w:rsidRPr="00606159">
              <w:rPr>
                <w:i/>
                <w:iCs/>
              </w:rPr>
              <w:fldChar w:fldCharType="separate"/>
            </w:r>
            <w:r w:rsidR="002F7BD6" w:rsidRPr="00606159">
              <w:rPr>
                <w:iCs/>
                <w:noProof/>
              </w:rPr>
              <w:t>(13)</w:t>
            </w:r>
            <w:r w:rsidRPr="00606159">
              <w:rPr>
                <w:i/>
                <w:iCs/>
              </w:rPr>
              <w:fldChar w:fldCharType="end"/>
            </w:r>
          </w:p>
        </w:tc>
      </w:tr>
      <w:tr w:rsidR="003F33E6" w:rsidRPr="00606159" w14:paraId="5055A4D4" w14:textId="77777777" w:rsidTr="00A305AE">
        <w:trPr>
          <w:trHeight w:val="196"/>
        </w:trPr>
        <w:tc>
          <w:tcPr>
            <w:cnfStyle w:val="001000000000" w:firstRow="0" w:lastRow="0" w:firstColumn="1" w:lastColumn="0" w:oddVBand="0" w:evenVBand="0" w:oddHBand="0" w:evenHBand="0" w:firstRowFirstColumn="0" w:firstRowLastColumn="0" w:lastRowFirstColumn="0" w:lastRowLastColumn="0"/>
            <w:tcW w:w="1552" w:type="dxa"/>
          </w:tcPr>
          <w:p w14:paraId="428E6993" w14:textId="77777777" w:rsidR="003F33E6" w:rsidRPr="00606159" w:rsidRDefault="003F33E6" w:rsidP="00A305AE">
            <w:pPr>
              <w:rPr>
                <w:i/>
                <w:iCs/>
              </w:rPr>
            </w:pPr>
            <w:r w:rsidRPr="00606159">
              <w:rPr>
                <w:i/>
                <w:iCs/>
              </w:rPr>
              <w:lastRenderedPageBreak/>
              <w:t>Pregabalin</w:t>
            </w:r>
          </w:p>
        </w:tc>
        <w:tc>
          <w:tcPr>
            <w:tcW w:w="1694" w:type="dxa"/>
          </w:tcPr>
          <w:p w14:paraId="6C74FF58"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rPr>
                <w:color w:val="192027"/>
              </w:rPr>
              <w:t>C</w:t>
            </w:r>
            <w:r w:rsidRPr="00606159">
              <w:rPr>
                <w:color w:val="192027"/>
                <w:vertAlign w:val="subscript"/>
              </w:rPr>
              <w:t>8</w:t>
            </w:r>
            <w:r w:rsidRPr="00606159">
              <w:rPr>
                <w:color w:val="192027"/>
              </w:rPr>
              <w:t>H</w:t>
            </w:r>
            <w:r w:rsidRPr="00606159">
              <w:rPr>
                <w:color w:val="192027"/>
                <w:vertAlign w:val="subscript"/>
              </w:rPr>
              <w:t>17</w:t>
            </w:r>
            <w:r w:rsidRPr="00606159">
              <w:rPr>
                <w:color w:val="192027"/>
              </w:rPr>
              <w:t>NO</w:t>
            </w:r>
            <w:r w:rsidRPr="00606159">
              <w:rPr>
                <w:color w:val="192027"/>
                <w:vertAlign w:val="subscript"/>
              </w:rPr>
              <w:t>2</w:t>
            </w:r>
          </w:p>
        </w:tc>
        <w:tc>
          <w:tcPr>
            <w:tcW w:w="1804" w:type="dxa"/>
          </w:tcPr>
          <w:p w14:paraId="5F74D617"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98 – 98 (98.0)</w:t>
            </w:r>
          </w:p>
        </w:tc>
        <w:tc>
          <w:tcPr>
            <w:tcW w:w="2194" w:type="dxa"/>
          </w:tcPr>
          <w:p w14:paraId="20462BC4" w14:textId="6A203380"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fldChar w:fldCharType="begin" w:fldLock="1"/>
            </w:r>
            <w:r w:rsidR="001A1378">
              <w:rPr>
                <w:i/>
                <w:iCs/>
              </w:rPr>
              <w:instrText xml:space="preserve">ADDIN CSL_CITATION {"citationItems":[{"id":"ITEM-1","itemData":{"DOI":"10.1111/j.0013-9580.2004.455003.x","abstract":"Summary: Pregabalin is a potent ligand for the alpha-2-delta subunit of voltage-gated calcium channels in the central nervous system that exhibits potent anticonvulsant, analgesic, and anxiolytic activity in a range of animal models. In addition, pregabalin has been shown to be a highly effective adjunctive therapy for partial seizures in clinical trials. Potent binding to the alpha-2-delta site reduces depolarization-induced calcium influx with a consequential modulation in excitatory neurotransmitter release. Pregabalin has no demonstrated effects on GABAergic mechanisms. Pregabalin demonstrates highly predictable and linear pharmacokinetics, a profile that makes it easy to use in clinical practice. Absorption is extensive, rapid, and proportional to dose. Time to maximal plasma concentration is </w:instrText>
            </w:r>
            <w:r w:rsidR="001A1378">
              <w:rPr>
                <w:rFonts w:ascii="Cambria Math" w:hAnsi="Cambria Math" w:cs="Cambria Math"/>
                <w:i/>
                <w:iCs/>
              </w:rPr>
              <w:instrText>∼</w:instrText>
            </w:r>
            <w:r w:rsidR="001A1378">
              <w:rPr>
                <w:i/>
                <w:iCs/>
              </w:rPr>
              <w:instrText>1 h and steady state is achieved within 24</w:instrText>
            </w:r>
            <w:r w:rsidR="001A1378">
              <w:rPr>
                <w:rFonts w:ascii="Calibri" w:hAnsi="Calibri" w:cs="Calibri"/>
                <w:i/>
                <w:iCs/>
              </w:rPr>
              <w:instrText>–</w:instrText>
            </w:r>
            <w:r w:rsidR="001A1378">
              <w:rPr>
                <w:i/>
                <w:iCs/>
              </w:rPr>
              <w:instrText>48</w:instrText>
            </w:r>
            <w:r w:rsidR="001A1378">
              <w:rPr>
                <w:rFonts w:ascii="Calibri" w:hAnsi="Calibri" w:cs="Calibri"/>
                <w:i/>
                <w:iCs/>
              </w:rPr>
              <w:instrText> </w:instrText>
            </w:r>
            <w:r w:rsidR="001A1378">
              <w:rPr>
                <w:i/>
                <w:iCs/>
              </w:rPr>
              <w:instrText>h. These characteristics reflect the observed onset of efficacy as early as day two in clinical trials. High bioavailability, a mean elimination half life (t1/2) of 6.3 h, and dose-proportional maximal plasma concentrations and total exposures predict a dose–response relationship in clinical practice and allow an effective starting dose of 150 mg/day in clinical practice without need for titration. Administration with food has no clinically relevant effect on the amount of pregabalin absorbed, providing for a dosing regimen uncomplicated by meals. Pregabalin does not bind to plasma proteins and is excreted virtually unchanged (&lt;2% metabolism) by the kidneys. It is not subject to hepatic metabolism and does not induce or inhibit liver enzymes such as the cytochrome P450 system. Therefore, pregabalin is unlikely to cause, or be subject to, pharmacokinetic drug–drug interactions—an expectation that has been confirmed in clinical pharmacokinetic studies. However, dose adjustment may be necessary in patients with renal insufficiency. Thus, the pharmacological and pharmacokinetic profiles of pregabalin provide a predictable basis for its use in clinical practice.","author":[{"dropping-particle":"","family":"Ben-Menachem","given":"Elinor","non-dropping-particle":"","parse-names":false,"suffix":""}],"container-title":"Epilepsia","id":"ITEM-1","issue":"s6","issued":{"date-parts":[["2004"]]},"page":"13-18","title":"Pregabalin Pharmacology and Its Relevance to Clinical Practice","type":"article-journal","volume":"45"},"uris":["http://www.mendeley.com/documents/?uuid=d845b604-88f9-4fec-b6eb-b8a35b6a39fc"]},{"id":"ITEM-2","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2","issued":{"date-parts":[["2013"]]},"publisher":"Springer Verlag","title":"Antiepileptic Drug Interactions","type":"book"},"uris":["http://www.mendeley.com/documents/?uuid=97cbf27f-f926-4036-b2eb-42ccdb4e6da6"]}],"mendeley":{"formattedCitation":"(101,129)","plainTextFormattedCitation":"(101,129)","previouslyFormattedCitation":"(101,129)"},"properties":{"noteIndex":0},"schema":"https://github.com/citation-style-language/schema/raw/master/csl-citation.json"}</w:instrText>
            </w:r>
            <w:r w:rsidRPr="00606159">
              <w:rPr>
                <w:i/>
                <w:iCs/>
              </w:rPr>
              <w:fldChar w:fldCharType="separate"/>
            </w:r>
            <w:r w:rsidR="002F7BD6" w:rsidRPr="00606159">
              <w:rPr>
                <w:iCs/>
                <w:noProof/>
              </w:rPr>
              <w:t>(101,129)</w:t>
            </w:r>
            <w:r w:rsidRPr="00606159">
              <w:rPr>
                <w:i/>
                <w:iCs/>
              </w:rPr>
              <w:fldChar w:fldCharType="end"/>
            </w:r>
          </w:p>
        </w:tc>
        <w:tc>
          <w:tcPr>
            <w:tcW w:w="1823" w:type="dxa"/>
          </w:tcPr>
          <w:p w14:paraId="3F09B7E6"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4 – 55.7 (29.9)</w:t>
            </w:r>
          </w:p>
          <w:p w14:paraId="72E0C725" w14:textId="77777777" w:rsidR="003F33E6" w:rsidRPr="00606159" w:rsidRDefault="003F33E6" w:rsidP="00A305AE">
            <w:pPr>
              <w:cnfStyle w:val="000000000000" w:firstRow="0" w:lastRow="0" w:firstColumn="0" w:lastColumn="0" w:oddVBand="0" w:evenVBand="0" w:oddHBand="0" w:evenHBand="0" w:firstRowFirstColumn="0" w:firstRowLastColumn="0" w:lastRowFirstColumn="0" w:lastRowLastColumn="0"/>
            </w:pPr>
          </w:p>
        </w:tc>
        <w:tc>
          <w:tcPr>
            <w:tcW w:w="5812" w:type="dxa"/>
          </w:tcPr>
          <w:p w14:paraId="3444D96B" w14:textId="4AEC15D6"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author":[{"dropping-particle":"","family":"Pfizer","given":"","non-dropping-particle":"","parse-names":false,"suffix":""}],"id":"ITEM-1","issued":{"date-parts":[["2012"]]},"publisher":"FDA","publisher-place":"New York","title":"Environmental Assessment: Pregabalin for Use in Management of Central Neuropathic Pain due to Spinal Cord Injury","type":"article"},"uris":["http://www.mendeley.com/documents/?uuid=0ff8e63d-eed8-44bf-b292-154ac654ae25"]},{"id":"ITEM-2","itemData":{"DOI":"10.1016/j.scitotenv.2015.06.067","ISSN":"18791026","abstract":"The present study determines removal rates (RR) of 56 pharmaceuticals and metabolites, respectively, in an urban sewage treatment plant using mass flow analysis by comparing influent and effluent loads over a consecutive ten-day monitoring period. Besides well investigated compounds like carbamazepine and metoprolol, less researched targets, such as topiramate, pregabalin, telmisartan, and human metabolites of pharmaceuticals were included. Another aim was to determine the ratio of pharmaceuticals and corresponding metabolites in raw wastewater.Valsartan and gabapentin were detected at the highest average concentrations in influent (c&lt;inf&gt;val&lt;/inf&gt;=29.7 (±8.1) μg/L, c&lt;inf&gt;gab&lt;/inf&gt;=13.2 (±3.3) μg/L) and effluent (c&lt;inf&gt;val&lt;/inf&gt;=22.1 (±5.1) μg/L, c&lt;inf&gt;gab&lt;/inf&gt;=12.1 (±2.6) μg/L) samples. The comparison of mass loads in influent and effluent showed a significant removal (p&lt;0.1) for 20 compounds but only enalapril, eprosartan, losartan, pregabalin, and quetiapine were removed from the aqueous phase by more than 50%. Another 20 compounds were determined without significant difference and for five compounds (clindamycin, lamotrigine, oxcarbazepine, O-desmethyl venlafaxine, triamterene), a significant higher mass load in the effluent than in the influent was observed.It has to be noticed that metabolites like 10,11-dihydro-10-hydroxy carbamazepine (MHD) are found in higher mass loads than the corresponding parent compound in the sewage samples. Furthermore, metabolites and parent compound behave differently in the sewage treatment process. While MHD (RR = 15.1%) was detected with lower mass load in the effluent than in the influent, oxcarbazepine (RR =. 73.2%) showed the contrary pattern.When comparing expected and measured ratios of parent compound and metabolite in raw sewage, citalopram/N-desmethyl citalopram for example, showed good results. However, a major problem exists due to insufficient data regarding metabolism and excretion of many pharmaceuticals. This complicates the prediction of relevant metabolites and further efforts are needed to overcome this problem.","author":[{"dropping-particle":"","family":"Gurke","given":"Robert","non-dropping-particle":"","parse-names":false,"suffix":""},{"dropping-particle":"","family":"Rößler","given":"Martin","non-dropping-particle":"","parse-names":false,"suffix":""},{"dropping-particle":"","family":"Marx","given":"Conrad","non-dropping-particle":"","parse-names":false,"suffix":""},{"dropping-particle":"","family":"Diamond","given":"Sam","non-dropping-particle":"","parse-names":false,"suffix":""},{"dropping-particle":"","family":"Schubert","given":"Sara","non-dropping-particle":"","parse-names":false,"suffix":""},{"dropping-particle":"","family":"Oertel","given":"Reinhard","non-dropping-particle":"","parse-names":false,"suffix":""},{"dropping-particle":"","family":"Fauler","given":"Joachim","non-dropping-particle":"","parse-names":false,"suffix":""}],"container-title":"Science of the Total Environment","id":"ITEM-2","issued":{"date-parts":[["2015"]]},"title":"Occurrence and removal of frequently prescribed pharmaceuticals and corresponding metabolites in wastewater of a sewage treatment plant","type":"article-journal"},"uris":["http://www.mendeley.com/documents/?uuid=1fdbb41e-bd82-4481-b015-42d2e9f77dc9"]}],"mendeley":{"formattedCitation":"(11,130)","plainTextFormattedCitation":"(11,130)","previouslyFormattedCitation":"(11,130)"},"properties":{"noteIndex":0},"schema":"https://github.com/citation-style-language/schema/raw/master/csl-citation.json"}</w:instrText>
            </w:r>
            <w:r w:rsidRPr="00606159">
              <w:rPr>
                <w:i/>
                <w:iCs/>
              </w:rPr>
              <w:fldChar w:fldCharType="separate"/>
            </w:r>
            <w:r w:rsidR="002F7BD6" w:rsidRPr="00606159">
              <w:rPr>
                <w:iCs/>
                <w:noProof/>
              </w:rPr>
              <w:t>(11,130)</w:t>
            </w:r>
            <w:r w:rsidRPr="00606159">
              <w:rPr>
                <w:i/>
                <w:iCs/>
              </w:rPr>
              <w:fldChar w:fldCharType="end"/>
            </w:r>
          </w:p>
        </w:tc>
      </w:tr>
      <w:tr w:rsidR="003F33E6" w:rsidRPr="00606159" w14:paraId="7AD71FBC" w14:textId="77777777" w:rsidTr="00A305AE">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552" w:type="dxa"/>
          </w:tcPr>
          <w:p w14:paraId="00A13362" w14:textId="77777777" w:rsidR="003F33E6" w:rsidRPr="00606159" w:rsidRDefault="003F33E6" w:rsidP="00A305AE">
            <w:pPr>
              <w:rPr>
                <w:i/>
                <w:iCs/>
              </w:rPr>
            </w:pPr>
            <w:r w:rsidRPr="00606159">
              <w:rPr>
                <w:i/>
                <w:iCs/>
              </w:rPr>
              <w:t>Primidone</w:t>
            </w:r>
          </w:p>
        </w:tc>
        <w:tc>
          <w:tcPr>
            <w:tcW w:w="1694" w:type="dxa"/>
          </w:tcPr>
          <w:p w14:paraId="433CEC53"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rPr>
                <w:color w:val="192027"/>
              </w:rPr>
              <w:t>C</w:t>
            </w:r>
            <w:r w:rsidRPr="00606159">
              <w:rPr>
                <w:color w:val="192027"/>
                <w:vertAlign w:val="subscript"/>
              </w:rPr>
              <w:t>12</w:t>
            </w:r>
            <w:r w:rsidRPr="00606159">
              <w:rPr>
                <w:color w:val="192027"/>
              </w:rPr>
              <w:t>H</w:t>
            </w:r>
            <w:r w:rsidRPr="00606159">
              <w:rPr>
                <w:color w:val="192027"/>
                <w:vertAlign w:val="subscript"/>
              </w:rPr>
              <w:t>14</w:t>
            </w:r>
            <w:r w:rsidRPr="00606159">
              <w:rPr>
                <w:color w:val="192027"/>
              </w:rPr>
              <w:t>N</w:t>
            </w:r>
            <w:r w:rsidRPr="00606159">
              <w:rPr>
                <w:color w:val="192027"/>
                <w:vertAlign w:val="subscript"/>
              </w:rPr>
              <w:t>2</w:t>
            </w:r>
            <w:r w:rsidRPr="00606159">
              <w:rPr>
                <w:color w:val="192027"/>
              </w:rPr>
              <w:t>O</w:t>
            </w:r>
            <w:r w:rsidRPr="00606159">
              <w:rPr>
                <w:color w:val="192027"/>
                <w:vertAlign w:val="subscript"/>
              </w:rPr>
              <w:t>2</w:t>
            </w:r>
          </w:p>
        </w:tc>
        <w:tc>
          <w:tcPr>
            <w:tcW w:w="1804" w:type="dxa"/>
          </w:tcPr>
          <w:p w14:paraId="13430F10"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40 – 65 (52.5)</w:t>
            </w:r>
          </w:p>
        </w:tc>
        <w:tc>
          <w:tcPr>
            <w:tcW w:w="2194" w:type="dxa"/>
          </w:tcPr>
          <w:p w14:paraId="0EA58EC4" w14:textId="00C92CBC"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1","issued":{"date-parts":[["2013"]]},"publisher":"Springer Verlag","title":"Antiepileptic Drug Interactions","type":"book"},"uris":["http://www.mendeley.com/documents/?uuid=97cbf27f-f926-4036-b2eb-42ccdb4e6da6"]},{"id":"ITEM-2","itemData":{"DOI":"10.1016/B978-0-7020-4086-3.00027-8","ISBN":"9780702040863","ISSN":"0072-9752","abstract":"The use of antiepileptic drugs in patients with renal or hepatic disease is common in clinical practice. Since the liver and kidney are the main organs involved in the elimination of most drugs, their dysfunction can have important effects on the disposition of antiepileptic drugs. Renal or hepatic disease can prolong the elimination of the parent drug or an active metabolite leading to accumulation and clinical toxicity. It can also affect the protein binding, distribution, and metabolism of a drug. The protein binding of anionic acidic drugs, such as phenytoin and valproate, can be reduced significantly by renal failure, causing difficulties in the interpretation of total serum concentrations commonly used in clinical practice. Dialysis can further modify the pharmacokinetic parameters or result in significant removal of the antiepileptic drugs. Antiepileptic drugs that are eliminated unchanged by the kidneys or undergo minimal metabolism include gabapentin, pregabalin, vigabatrin, and topiramate when used as monotherapy. Drugs eliminated predominantly by biotransformation include phenytoin, valproate, carbamazepine, tiagabine, and rufinamide. Drugs eliminated by a combination of renal excretion and biotransformation include levetiracetam, lacosamide, zonisamide, primidone, phenobarbital, ezogabine/retigabine, oxcarbazepine, eslicarbazepine, ethosuximide, and felbamate. Drugs in the latter group can be used cautiously in patients with either renal or liver failure. Antiepileptic drugs that are at high risk of being extracted by hemodialysis include ethosuximide, gabapentin, lacosamide, levetiracetam, pregabalin and topiramate. The use of antiepileptic drugs in the presence of hepatic or renal disease is complex and requires great familiarity with the pharmacokinetics of these agents. Closer follow-up of the patients and more frequent monitoring of serum concentrations are required to optimize clinical outcomes.","author":[{"dropping-particle":"","family":"Asconapé","given":"Jorge J.","non-dropping-particle":"","parse-names":false,"suffix":""}],"container-title":"Handbook of Clinical Neurology","id":"ITEM-2","issued":{"date-parts":[["2014","1","1"]]},"page":"417-432","publisher":"Elsevier","title":"Use of antiepileptic drugs in hepatic and renal disease","type":"article-journal","volume":"119"},"uris":["http://www.mendeley.com/documents/?uuid=6295b0f6-7af6-35ee-ab7d-ca9dd8f6423d"]}],"mendeley":{"formattedCitation":"(101,131)","plainTextFormattedCitation":"(101,131)","previouslyFormattedCitation":"(101,131)"},"properties":{"noteIndex":0},"schema":"https://github.com/citation-style-language/schema/raw/master/csl-citation.json"}</w:instrText>
            </w:r>
            <w:r w:rsidRPr="00606159">
              <w:rPr>
                <w:i/>
                <w:iCs/>
              </w:rPr>
              <w:fldChar w:fldCharType="separate"/>
            </w:r>
            <w:r w:rsidR="002F7BD6" w:rsidRPr="00606159">
              <w:rPr>
                <w:iCs/>
                <w:noProof/>
              </w:rPr>
              <w:t>(101,131)</w:t>
            </w:r>
            <w:r w:rsidRPr="00606159">
              <w:rPr>
                <w:i/>
                <w:iCs/>
              </w:rPr>
              <w:fldChar w:fldCharType="end"/>
            </w:r>
          </w:p>
        </w:tc>
        <w:tc>
          <w:tcPr>
            <w:tcW w:w="1823" w:type="dxa"/>
          </w:tcPr>
          <w:p w14:paraId="0062A04B"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6.5 – 6.5 (6.5)</w:t>
            </w:r>
          </w:p>
        </w:tc>
        <w:tc>
          <w:tcPr>
            <w:tcW w:w="5812" w:type="dxa"/>
          </w:tcPr>
          <w:p w14:paraId="62ABFB5E" w14:textId="72610998"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DOI":"10.1016/j.scitotenv.2015.06.067","ISSN":"18791026","abstract":"The present study determines removal rates (RR) of 56 pharmaceuticals and metabolites, respectively, in an urban sewage treatment plant using mass flow analysis by comparing influent and effluent loads over a consecutive ten-day monitoring period. Besides well investigated compounds like carbamazepine and metoprolol, less researched targets, such as topiramate, pregabalin, telmisartan, and human metabolites of pharmaceuticals were included. Another aim was to determine the ratio of pharmaceuticals and corresponding metabolites in raw wastewater.Valsartan and gabapentin were detected at the highest average concentrations in influent (c&lt;inf&gt;val&lt;/inf&gt;=29.7 (±8.1) μg/L, c&lt;inf&gt;gab&lt;/inf&gt;=13.2 (±3.3) μg/L) and effluent (c&lt;inf&gt;val&lt;/inf&gt;=22.1 (±5.1) μg/L, c&lt;inf&gt;gab&lt;/inf&gt;=12.1 (±2.6) μg/L) samples. The comparison of mass loads in influent and effluent showed a significant removal (p&lt;0.1) for 20 compounds but only enalapril, eprosartan, losartan, pregabalin, and quetiapine were removed from the aqueous phase by more than 50%. Another 20 compounds were determined without significant difference and for five compounds (clindamycin, lamotrigine, oxcarbazepine, O-desmethyl venlafaxine, triamterene), a significant higher mass load in the effluent than in the influent was observed.It has to be noticed that metabolites like 10,11-dihydro-10-hydroxy carbamazepine (MHD) are found in higher mass loads than the corresponding parent compound in the sewage samples. Furthermore, metabolites and parent compound behave differently in the sewage treatment process. While MHD (RR = 15.1%) was detected with lower mass load in the effluent than in the influent, oxcarbazepine (RR =. 73.2%) showed the contrary pattern.When comparing expected and measured ratios of parent compound and metabolite in raw sewage, citalopram/N-desmethyl citalopram for example, showed good results. However, a major problem exists due to insufficient data regarding metabolism and excretion of many pharmaceuticals. This complicates the prediction of relevant metabolites and further efforts are needed to overcome this problem.","author":[{"dropping-particle":"","family":"Gurke","given":"Robert","non-dropping-particle":"","parse-names":false,"suffix":""},{"dropping-particle":"","family":"Rößler","given":"Martin","non-dropping-particle":"","parse-names":false,"suffix":""},{"dropping-particle":"","family":"Marx","given":"Conrad","non-dropping-particle":"","parse-names":false,"suffix":""},{"dropping-particle":"","family":"Diamond","given":"Sam","non-dropping-particle":"","parse-names":false,"suffix":""},{"dropping-particle":"","family":"Schubert","given":"Sara","non-dropping-particle":"","parse-names":false,"suffix":""},{"dropping-particle":"","family":"Oertel","given":"Reinhard","non-dropping-particle":"","parse-names":false,"suffix":""},{"dropping-particle":"","family":"Fauler","given":"Joachim","non-dropping-particle":"","parse-names":false,"suffix":""}],"container-title":"Science of the Total Environment","id":"ITEM-1","issued":{"date-parts":[["2015"]]},"title":"Occurrence and removal of frequently prescribed pharmaceuticals and corresponding metabolites in wastewater of a sewage treatment plant","type":"article-journal"},"uris":["http://www.mendeley.com/documents/?uuid=1fdbb41e-bd82-4481-b015-42d2e9f77dc9"]}],"mendeley":{"formattedCitation":"(11)","plainTextFormattedCitation":"(11)","previouslyFormattedCitation":"(11)"},"properties":{"noteIndex":0},"schema":"https://github.com/citation-style-language/schema/raw/master/csl-citation.json"}</w:instrText>
            </w:r>
            <w:r w:rsidRPr="00606159">
              <w:rPr>
                <w:i/>
                <w:iCs/>
              </w:rPr>
              <w:fldChar w:fldCharType="separate"/>
            </w:r>
            <w:r w:rsidR="002F7BD6" w:rsidRPr="00606159">
              <w:rPr>
                <w:iCs/>
                <w:noProof/>
              </w:rPr>
              <w:t>(11)</w:t>
            </w:r>
            <w:r w:rsidRPr="00606159">
              <w:rPr>
                <w:i/>
                <w:iCs/>
              </w:rPr>
              <w:fldChar w:fldCharType="end"/>
            </w:r>
          </w:p>
        </w:tc>
      </w:tr>
      <w:tr w:rsidR="003F33E6" w:rsidRPr="00606159" w14:paraId="186B4A74" w14:textId="77777777" w:rsidTr="00A305AE">
        <w:trPr>
          <w:trHeight w:val="196"/>
        </w:trPr>
        <w:tc>
          <w:tcPr>
            <w:cnfStyle w:val="001000000000" w:firstRow="0" w:lastRow="0" w:firstColumn="1" w:lastColumn="0" w:oddVBand="0" w:evenVBand="0" w:oddHBand="0" w:evenHBand="0" w:firstRowFirstColumn="0" w:firstRowLastColumn="0" w:lastRowFirstColumn="0" w:lastRowLastColumn="0"/>
            <w:tcW w:w="1552" w:type="dxa"/>
          </w:tcPr>
          <w:p w14:paraId="29E96EAD" w14:textId="77777777" w:rsidR="003F33E6" w:rsidRPr="00606159" w:rsidRDefault="003F33E6" w:rsidP="00A305AE">
            <w:pPr>
              <w:rPr>
                <w:i/>
                <w:iCs/>
              </w:rPr>
            </w:pPr>
            <w:r w:rsidRPr="00606159">
              <w:rPr>
                <w:i/>
                <w:iCs/>
              </w:rPr>
              <w:t>Retigabine</w:t>
            </w:r>
          </w:p>
        </w:tc>
        <w:tc>
          <w:tcPr>
            <w:tcW w:w="1694" w:type="dxa"/>
          </w:tcPr>
          <w:p w14:paraId="7B47B497"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rPr>
                <w:color w:val="192027"/>
              </w:rPr>
              <w:t>C</w:t>
            </w:r>
            <w:r w:rsidRPr="00606159">
              <w:rPr>
                <w:color w:val="192027"/>
                <w:vertAlign w:val="subscript"/>
              </w:rPr>
              <w:t>16</w:t>
            </w:r>
            <w:r w:rsidRPr="00606159">
              <w:rPr>
                <w:color w:val="192027"/>
              </w:rPr>
              <w:t>H</w:t>
            </w:r>
            <w:r w:rsidRPr="00606159">
              <w:rPr>
                <w:color w:val="192027"/>
                <w:vertAlign w:val="subscript"/>
              </w:rPr>
              <w:t>18</w:t>
            </w:r>
            <w:r w:rsidRPr="00606159">
              <w:rPr>
                <w:color w:val="192027"/>
              </w:rPr>
              <w:t>FN</w:t>
            </w:r>
            <w:r w:rsidRPr="00606159">
              <w:rPr>
                <w:color w:val="192027"/>
                <w:vertAlign w:val="subscript"/>
              </w:rPr>
              <w:t>3</w:t>
            </w:r>
            <w:r w:rsidRPr="00606159">
              <w:rPr>
                <w:color w:val="192027"/>
              </w:rPr>
              <w:t>O</w:t>
            </w:r>
            <w:r w:rsidRPr="00606159">
              <w:rPr>
                <w:color w:val="192027"/>
                <w:vertAlign w:val="subscript"/>
              </w:rPr>
              <w:t>2</w:t>
            </w:r>
          </w:p>
        </w:tc>
        <w:tc>
          <w:tcPr>
            <w:tcW w:w="1804" w:type="dxa"/>
          </w:tcPr>
          <w:p w14:paraId="08E80B95"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30 – 39 (34.5)</w:t>
            </w:r>
          </w:p>
        </w:tc>
        <w:tc>
          <w:tcPr>
            <w:tcW w:w="2194" w:type="dxa"/>
          </w:tcPr>
          <w:p w14:paraId="4910F705" w14:textId="53901D41"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URL":"https://www.drugbank.ca/drugs/DB04953","accessed":{"date-parts":[["2019","10","12"]]},"author":[{"dropping-particle":"","family":"DrugBank","given":"","non-dropping-particle":"","parse-names":false,"suffix":""}],"id":"ITEM-1","issued":{"date-parts":[["2007"]]},"title":"Ezogabine - DrugBank","type":"webpage"},"uris":["http://www.mendeley.com/documents/?uuid=e8f29015-6531-3561-a646-d54dd946c7ec"]},{"id":"ITEM-2","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2","issued":{"date-parts":[["2013"]]},"publisher":"Springer Verlag","title":"Antiepileptic Drug Interactions","type":"book"},"uris":["http://www.mendeley.com/documents/?uuid=97cbf27f-f926-4036-b2eb-42ccdb4e6da6"]}],"mendeley":{"formattedCitation":"(101,132)","plainTextFormattedCitation":"(101,132)","previouslyFormattedCitation":"(101,132)"},"properties":{"noteIndex":0},"schema":"https://github.com/citation-style-language/schema/raw/master/csl-citation.json"}</w:instrText>
            </w:r>
            <w:r w:rsidRPr="00606159">
              <w:rPr>
                <w:i/>
                <w:iCs/>
              </w:rPr>
              <w:fldChar w:fldCharType="separate"/>
            </w:r>
            <w:r w:rsidR="002F7BD6" w:rsidRPr="00606159">
              <w:rPr>
                <w:iCs/>
                <w:noProof/>
              </w:rPr>
              <w:t>(101,132)</w:t>
            </w:r>
            <w:r w:rsidRPr="00606159">
              <w:rPr>
                <w:i/>
                <w:iCs/>
              </w:rPr>
              <w:fldChar w:fldCharType="end"/>
            </w:r>
          </w:p>
        </w:tc>
        <w:tc>
          <w:tcPr>
            <w:tcW w:w="1823" w:type="dxa"/>
          </w:tcPr>
          <w:p w14:paraId="2AE154E2"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0 – 100 (50.0)</w:t>
            </w:r>
          </w:p>
        </w:tc>
        <w:tc>
          <w:tcPr>
            <w:tcW w:w="5812" w:type="dxa"/>
          </w:tcPr>
          <w:p w14:paraId="21822251"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t>n/a</w:t>
            </w:r>
          </w:p>
        </w:tc>
      </w:tr>
      <w:tr w:rsidR="003F33E6" w:rsidRPr="00606159" w14:paraId="5D33D022" w14:textId="77777777" w:rsidTr="00A305AE">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552" w:type="dxa"/>
          </w:tcPr>
          <w:p w14:paraId="6714137D" w14:textId="77777777" w:rsidR="003F33E6" w:rsidRPr="00606159" w:rsidRDefault="003F33E6" w:rsidP="00A305AE">
            <w:pPr>
              <w:rPr>
                <w:i/>
                <w:iCs/>
              </w:rPr>
            </w:pPr>
            <w:r w:rsidRPr="00606159">
              <w:rPr>
                <w:i/>
                <w:iCs/>
              </w:rPr>
              <w:t>Rufinamide</w:t>
            </w:r>
          </w:p>
        </w:tc>
        <w:tc>
          <w:tcPr>
            <w:tcW w:w="1694" w:type="dxa"/>
          </w:tcPr>
          <w:p w14:paraId="083C89F7"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rPr>
                <w:color w:val="192027"/>
              </w:rPr>
              <w:t>C</w:t>
            </w:r>
            <w:r w:rsidRPr="00606159">
              <w:rPr>
                <w:color w:val="192027"/>
                <w:vertAlign w:val="subscript"/>
              </w:rPr>
              <w:t>10</w:t>
            </w:r>
            <w:r w:rsidRPr="00606159">
              <w:rPr>
                <w:color w:val="192027"/>
              </w:rPr>
              <w:t>H</w:t>
            </w:r>
            <w:r w:rsidRPr="00606159">
              <w:rPr>
                <w:color w:val="192027"/>
                <w:vertAlign w:val="subscript"/>
              </w:rPr>
              <w:t>8</w:t>
            </w:r>
            <w:r w:rsidRPr="00606159">
              <w:rPr>
                <w:color w:val="192027"/>
              </w:rPr>
              <w:t>F</w:t>
            </w:r>
            <w:r w:rsidRPr="00606159">
              <w:rPr>
                <w:color w:val="192027"/>
                <w:vertAlign w:val="subscript"/>
              </w:rPr>
              <w:t>2</w:t>
            </w:r>
            <w:r w:rsidRPr="00606159">
              <w:rPr>
                <w:color w:val="192027"/>
              </w:rPr>
              <w:t>N</w:t>
            </w:r>
            <w:r w:rsidRPr="00606159">
              <w:rPr>
                <w:color w:val="192027"/>
                <w:vertAlign w:val="subscript"/>
              </w:rPr>
              <w:t>4</w:t>
            </w:r>
            <w:r w:rsidRPr="00606159">
              <w:rPr>
                <w:color w:val="192027"/>
              </w:rPr>
              <w:t>O</w:t>
            </w:r>
          </w:p>
        </w:tc>
        <w:tc>
          <w:tcPr>
            <w:tcW w:w="1804" w:type="dxa"/>
          </w:tcPr>
          <w:p w14:paraId="15857D42"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2 – 4 (3.0)</w:t>
            </w:r>
          </w:p>
        </w:tc>
        <w:tc>
          <w:tcPr>
            <w:tcW w:w="2194" w:type="dxa"/>
          </w:tcPr>
          <w:p w14:paraId="3D230D1E" w14:textId="73AC06BE"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URL":"https://www.drugbank.ca/drugs/DB06201","accessed":{"date-parts":[["2019","11","2"]]},"author":[{"dropping-particle":"","family":"DrugBank","given":"","non-dropping-particle":"","parse-names":false,"suffix":""}],"id":"ITEM-1","issued":{"date-parts":[["2005"]]},"title":"Rufinamide - DrugBank","type":"webpage"},"uris":["http://www.mendeley.com/documents/?uuid=dff41ea7-b1d4-3c43-9180-a480ada0ac82"]},{"id":"ITEM-2","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2","issued":{"date-parts":[["2013"]]},"publisher":"Springer Verlag","title":"Antiepileptic Drug Interactions","type":"book"},"uris":["http://www.mendeley.com/documents/?uuid=97cbf27f-f926-4036-b2eb-42ccdb4e6da6"]}],"mendeley":{"formattedCitation":"(101,133)","plainTextFormattedCitation":"(101,133)","previouslyFormattedCitation":"(101,133)"},"properties":{"noteIndex":0},"schema":"https://github.com/citation-style-language/schema/raw/master/csl-citation.json"}</w:instrText>
            </w:r>
            <w:r w:rsidRPr="00606159">
              <w:rPr>
                <w:i/>
                <w:iCs/>
              </w:rPr>
              <w:fldChar w:fldCharType="separate"/>
            </w:r>
            <w:r w:rsidR="002F7BD6" w:rsidRPr="00606159">
              <w:rPr>
                <w:iCs/>
                <w:noProof/>
              </w:rPr>
              <w:t>(101,133)</w:t>
            </w:r>
            <w:r w:rsidRPr="00606159">
              <w:rPr>
                <w:i/>
                <w:iCs/>
              </w:rPr>
              <w:fldChar w:fldCharType="end"/>
            </w:r>
          </w:p>
        </w:tc>
        <w:tc>
          <w:tcPr>
            <w:tcW w:w="1823" w:type="dxa"/>
          </w:tcPr>
          <w:p w14:paraId="04BAFDF6"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0 – 100 (50.0)</w:t>
            </w:r>
          </w:p>
        </w:tc>
        <w:tc>
          <w:tcPr>
            <w:tcW w:w="5812" w:type="dxa"/>
          </w:tcPr>
          <w:p w14:paraId="14AD737A"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t>n/a</w:t>
            </w:r>
          </w:p>
        </w:tc>
      </w:tr>
      <w:tr w:rsidR="003F33E6" w:rsidRPr="00606159" w14:paraId="3CEB6698" w14:textId="77777777" w:rsidTr="00A305AE">
        <w:trPr>
          <w:trHeight w:val="196"/>
        </w:trPr>
        <w:tc>
          <w:tcPr>
            <w:cnfStyle w:val="001000000000" w:firstRow="0" w:lastRow="0" w:firstColumn="1" w:lastColumn="0" w:oddVBand="0" w:evenVBand="0" w:oddHBand="0" w:evenHBand="0" w:firstRowFirstColumn="0" w:firstRowLastColumn="0" w:lastRowFirstColumn="0" w:lastRowLastColumn="0"/>
            <w:tcW w:w="1552" w:type="dxa"/>
          </w:tcPr>
          <w:p w14:paraId="27C486C3" w14:textId="77777777" w:rsidR="003F33E6" w:rsidRPr="00606159" w:rsidRDefault="003F33E6" w:rsidP="00A305AE">
            <w:pPr>
              <w:rPr>
                <w:i/>
                <w:iCs/>
              </w:rPr>
            </w:pPr>
            <w:r w:rsidRPr="00606159">
              <w:rPr>
                <w:i/>
                <w:iCs/>
              </w:rPr>
              <w:t>Sodium Valproate</w:t>
            </w:r>
          </w:p>
        </w:tc>
        <w:tc>
          <w:tcPr>
            <w:tcW w:w="1694" w:type="dxa"/>
          </w:tcPr>
          <w:p w14:paraId="3972BB96"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rPr>
                <w:rFonts w:cs="Segoe UI"/>
              </w:rPr>
              <w:t>C</w:t>
            </w:r>
            <w:r w:rsidRPr="00606159">
              <w:rPr>
                <w:rFonts w:cs="Segoe UI"/>
                <w:vertAlign w:val="subscript"/>
              </w:rPr>
              <w:t>8</w:t>
            </w:r>
            <w:r w:rsidRPr="00606159">
              <w:rPr>
                <w:rFonts w:cs="Segoe UI"/>
              </w:rPr>
              <w:t>H</w:t>
            </w:r>
            <w:r w:rsidRPr="00606159">
              <w:rPr>
                <w:rFonts w:cs="Segoe UI"/>
                <w:vertAlign w:val="subscript"/>
              </w:rPr>
              <w:t>15</w:t>
            </w:r>
            <w:r w:rsidRPr="00606159">
              <w:rPr>
                <w:rFonts w:cs="Segoe UI"/>
              </w:rPr>
              <w:t>NaO</w:t>
            </w:r>
            <w:r w:rsidRPr="00606159">
              <w:rPr>
                <w:rFonts w:cs="Segoe UI"/>
                <w:vertAlign w:val="subscript"/>
              </w:rPr>
              <w:t>2</w:t>
            </w:r>
          </w:p>
        </w:tc>
        <w:tc>
          <w:tcPr>
            <w:tcW w:w="1804" w:type="dxa"/>
          </w:tcPr>
          <w:p w14:paraId="01932DAE"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3 – 3 (3.0)</w:t>
            </w:r>
          </w:p>
        </w:tc>
        <w:tc>
          <w:tcPr>
            <w:tcW w:w="2194" w:type="dxa"/>
          </w:tcPr>
          <w:p w14:paraId="064C2AEE" w14:textId="364168CF"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author":[{"dropping-particle":"","family":"Hospira Inc","given":"","non-dropping-particle":"","parse-names":false,"suffix":""}],"id":"ITEM-1","issued":{"date-parts":[["2009"]]},"page":"34","publisher":"FDA","title":"Depacon (valproate sodium) for Intravenous Injection - Highlights of Prescribing Information","type":"article"},"uris":["http://www.mendeley.com/documents/?uuid=f5ac9114-0699-44d9-bc7c-1bede6367bd7"]},{"id":"ITEM-2","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2","issued":{"date-parts":[["2013"]]},"publisher":"Springer Verlag","title":"Antiepileptic Drug Interactions","type":"book"},"uris":["http://www.mendeley.com/documents/?uuid=97cbf27f-f926-4036-b2eb-42ccdb4e6da6"]}],"mendeley":{"formattedCitation":"(101,134)","plainTextFormattedCitation":"(101,134)","previouslyFormattedCitation":"(101,134)"},"properties":{"noteIndex":0},"schema":"https://github.com/citation-style-language/schema/raw/master/csl-citation.json"}</w:instrText>
            </w:r>
            <w:r w:rsidRPr="00606159">
              <w:rPr>
                <w:i/>
                <w:iCs/>
              </w:rPr>
              <w:fldChar w:fldCharType="separate"/>
            </w:r>
            <w:r w:rsidR="002F7BD6" w:rsidRPr="00606159">
              <w:rPr>
                <w:iCs/>
                <w:noProof/>
              </w:rPr>
              <w:t>(101,134)</w:t>
            </w:r>
            <w:r w:rsidRPr="00606159">
              <w:rPr>
                <w:i/>
                <w:iCs/>
              </w:rPr>
              <w:fldChar w:fldCharType="end"/>
            </w:r>
          </w:p>
        </w:tc>
        <w:tc>
          <w:tcPr>
            <w:tcW w:w="1823" w:type="dxa"/>
          </w:tcPr>
          <w:p w14:paraId="3317A136"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99 – 99 (99.0)</w:t>
            </w:r>
          </w:p>
        </w:tc>
        <w:tc>
          <w:tcPr>
            <w:tcW w:w="5812" w:type="dxa"/>
          </w:tcPr>
          <w:p w14:paraId="2C907529" w14:textId="38A0E02B"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DOI":"10.1016/j.agwat.2006.06.015","ISSN":"03783774","abstract":"It is important to determine the behavior of constituents in treated sewage during soil aquifer treatment for water recycling. A collaborative project with Herman Bouwer published in 1984 documented the fate and occurrence of Priority Pollutants during groundwater recharge using wastewater with application to water reuse and agricultural systems. New compounds are continually being manufactured and released to the environment. The interest today has shifted to the behavior of emerging contaminants. One important class of emerging contaminants is pharmaceuticals and personal care products (PPCPs). The hazards to the environment and human health of trace levels of PPCPs in water supplies are poorly understood. A multi compound method using solid phase extraction and chemical derivatization with pentafluorobenzylbromide, followed by analysis via gas chromatography/mass spectrometry was used to study the occurrence and removals of 18 PPCPs in a local wastewater treatment plant (WWTP). Overall, 16 out of the 18 selected PPCPs, which span a range of therapeutic classes and some commonly used personal care products, were detected in raw sewage samples collected from the Baltimore Back River WWTP. Ten of the 18 selected PPCPs were detected in the treated sewage effluent, signifying incomplete removal for the majority of the PPCPs during the wastewater treatment processes. The majority of the target analytes were detected in both the influent and effluent WWTP samples at μg/L levels, although some PPCPs (e.g., naproxen and ibuprofen) were encountered at μg/L levels. Biodegradation is an important process for wastewater and soil aquifer treatment. Aerobic batch biodegradation (using activated sludge as microbial inocula) experiments were conducted to gain insight into the biodegradation behavior of our target PPCPs at initial concentrations of 50, 10, and 1 μg/L. Sterile control studies showed no loss of our target PPCPs during the entire incubation period, and sorption to the biomass was found to be negligible for all testing conditions. Biodegradation results were not sensitive to the initial concentration and showed that 13 of the 18 PPCPs tested exhibited biotransformations greater than 80% after 50 days of incubation. Phenytoin, 5-fluorouracil, and diclofenac were the only three compounds with removals less than 60%. The occurrence study revealed the presence of PPCPs in sewage effluents, and the biodegradation study suggests that biotransformation is a poss…","author":[{"dropping-particle":"","family":"Yu","given":"Jim T.","non-dropping-particle":"","parse-names":false,"suffix":""},{"dropping-particle":"","family":"Bouwer","given":"Edward J.","non-dropping-particle":"","parse-names":false,"suffix":""},{"dropping-particle":"","family":"Coelhan","given":"Mehmet","non-dropping-particle":"","parse-names":false,"suffix":""}],"container-title":"Agricultural Water Management","id":"ITEM-1","issued":{"date-parts":[["2006"]]},"title":"Occurrence and biodegradability studies of selected pharmaceuticals and personal care products in sewage effluent","type":"article-journal"},"uris":["http://www.mendeley.com/documents/?uuid=97073264-a1af-473d-9283-d9f3f52fb015"]}],"mendeley":{"formattedCitation":"(13)","plainTextFormattedCitation":"(13)","previouslyFormattedCitation":"(13)"},"properties":{"noteIndex":0},"schema":"https://github.com/citation-style-language/schema/raw/master/csl-citation.json"}</w:instrText>
            </w:r>
            <w:r w:rsidRPr="00606159">
              <w:rPr>
                <w:i/>
                <w:iCs/>
              </w:rPr>
              <w:fldChar w:fldCharType="separate"/>
            </w:r>
            <w:r w:rsidR="002F7BD6" w:rsidRPr="00606159">
              <w:rPr>
                <w:iCs/>
                <w:noProof/>
              </w:rPr>
              <w:t>(13)</w:t>
            </w:r>
            <w:r w:rsidRPr="00606159">
              <w:rPr>
                <w:i/>
                <w:iCs/>
              </w:rPr>
              <w:fldChar w:fldCharType="end"/>
            </w:r>
          </w:p>
        </w:tc>
      </w:tr>
      <w:tr w:rsidR="003F33E6" w:rsidRPr="00606159" w14:paraId="0820FDC9" w14:textId="77777777" w:rsidTr="00A305AE">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552" w:type="dxa"/>
          </w:tcPr>
          <w:p w14:paraId="2DCBBC5C" w14:textId="77777777" w:rsidR="003F33E6" w:rsidRPr="00606159" w:rsidRDefault="003F33E6" w:rsidP="00A305AE">
            <w:pPr>
              <w:rPr>
                <w:i/>
                <w:iCs/>
              </w:rPr>
            </w:pPr>
            <w:proofErr w:type="spellStart"/>
            <w:r w:rsidRPr="00606159">
              <w:rPr>
                <w:i/>
                <w:iCs/>
              </w:rPr>
              <w:t>Stiripentol</w:t>
            </w:r>
            <w:proofErr w:type="spellEnd"/>
          </w:p>
        </w:tc>
        <w:tc>
          <w:tcPr>
            <w:tcW w:w="1694" w:type="dxa"/>
          </w:tcPr>
          <w:p w14:paraId="7C05DD33"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rPr>
                <w:color w:val="192027"/>
              </w:rPr>
              <w:t>C</w:t>
            </w:r>
            <w:r w:rsidRPr="00606159">
              <w:rPr>
                <w:color w:val="192027"/>
                <w:vertAlign w:val="subscript"/>
              </w:rPr>
              <w:t>14</w:t>
            </w:r>
            <w:r w:rsidRPr="00606159">
              <w:rPr>
                <w:color w:val="192027"/>
              </w:rPr>
              <w:t>H</w:t>
            </w:r>
            <w:r w:rsidRPr="00606159">
              <w:rPr>
                <w:color w:val="192027"/>
                <w:vertAlign w:val="subscript"/>
              </w:rPr>
              <w:t>18</w:t>
            </w:r>
            <w:r w:rsidRPr="00606159">
              <w:rPr>
                <w:color w:val="192027"/>
              </w:rPr>
              <w:t>O</w:t>
            </w:r>
            <w:r w:rsidRPr="00606159">
              <w:rPr>
                <w:color w:val="192027"/>
                <w:vertAlign w:val="subscript"/>
              </w:rPr>
              <w:t>3</w:t>
            </w:r>
          </w:p>
        </w:tc>
        <w:tc>
          <w:tcPr>
            <w:tcW w:w="1804" w:type="dxa"/>
          </w:tcPr>
          <w:p w14:paraId="0803EE2F"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25 – 27 (26.0)</w:t>
            </w:r>
          </w:p>
        </w:tc>
        <w:tc>
          <w:tcPr>
            <w:tcW w:w="2194" w:type="dxa"/>
          </w:tcPr>
          <w:p w14:paraId="19D52FE8" w14:textId="76534B00"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author":[{"dropping-particle":"","family":"European Medicines Agency","given":"","non-dropping-particle":"","parse-names":false,"suffix":""}],"id":"ITEM-1","issued":{"date-parts":[["2007"]]},"page":"10,32","title":"DIACOMIT Summary of Product Characteristics","type":"article"},"uris":["http://www.mendeley.com/documents/?uuid=81b94c64-55a6-45f6-828b-38d4cd3bdc5d"]},{"id":"ITEM-2","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2","issued":{"date-parts":[["2013"]]},"publisher":"Springer Verlag","title":"Antiepileptic Drug Interactions","type":"book"},"uris":["http://www.mendeley.com/documents/?uuid=97cbf27f-f926-4036-b2eb-42ccdb4e6da6"]}],"mendeley":{"formattedCitation":"(101,135)","plainTextFormattedCitation":"(101,135)","previouslyFormattedCitation":"(101,135)"},"properties":{"noteIndex":0},"schema":"https://github.com/citation-style-language/schema/raw/master/csl-citation.json"}</w:instrText>
            </w:r>
            <w:r w:rsidRPr="00606159">
              <w:rPr>
                <w:i/>
                <w:iCs/>
              </w:rPr>
              <w:fldChar w:fldCharType="separate"/>
            </w:r>
            <w:r w:rsidR="002F7BD6" w:rsidRPr="00606159">
              <w:rPr>
                <w:iCs/>
                <w:noProof/>
              </w:rPr>
              <w:t>(101,135)</w:t>
            </w:r>
            <w:r w:rsidRPr="00606159">
              <w:rPr>
                <w:i/>
                <w:iCs/>
              </w:rPr>
              <w:fldChar w:fldCharType="end"/>
            </w:r>
          </w:p>
        </w:tc>
        <w:tc>
          <w:tcPr>
            <w:tcW w:w="1823" w:type="dxa"/>
          </w:tcPr>
          <w:p w14:paraId="229B9EEA"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0 – 100 (50.0)</w:t>
            </w:r>
          </w:p>
        </w:tc>
        <w:tc>
          <w:tcPr>
            <w:tcW w:w="5812" w:type="dxa"/>
          </w:tcPr>
          <w:p w14:paraId="472C435C"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t>n/a</w:t>
            </w:r>
          </w:p>
        </w:tc>
      </w:tr>
      <w:tr w:rsidR="003F33E6" w:rsidRPr="00606159" w14:paraId="56430129" w14:textId="77777777" w:rsidTr="00A305AE">
        <w:trPr>
          <w:trHeight w:val="196"/>
        </w:trPr>
        <w:tc>
          <w:tcPr>
            <w:cnfStyle w:val="001000000000" w:firstRow="0" w:lastRow="0" w:firstColumn="1" w:lastColumn="0" w:oddVBand="0" w:evenVBand="0" w:oddHBand="0" w:evenHBand="0" w:firstRowFirstColumn="0" w:firstRowLastColumn="0" w:lastRowFirstColumn="0" w:lastRowLastColumn="0"/>
            <w:tcW w:w="1552" w:type="dxa"/>
          </w:tcPr>
          <w:p w14:paraId="74B4C7EE" w14:textId="77777777" w:rsidR="003F33E6" w:rsidRPr="00606159" w:rsidRDefault="003F33E6" w:rsidP="00A305AE">
            <w:pPr>
              <w:rPr>
                <w:i/>
                <w:iCs/>
              </w:rPr>
            </w:pPr>
            <w:proofErr w:type="spellStart"/>
            <w:r w:rsidRPr="00606159">
              <w:rPr>
                <w:i/>
                <w:iCs/>
              </w:rPr>
              <w:t>Sultiame</w:t>
            </w:r>
            <w:proofErr w:type="spellEnd"/>
          </w:p>
        </w:tc>
        <w:tc>
          <w:tcPr>
            <w:tcW w:w="1694" w:type="dxa"/>
          </w:tcPr>
          <w:p w14:paraId="5666F357"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rPr>
                <w:color w:val="192027"/>
              </w:rPr>
              <w:t>C</w:t>
            </w:r>
            <w:r w:rsidRPr="00606159">
              <w:rPr>
                <w:color w:val="192027"/>
                <w:vertAlign w:val="subscript"/>
              </w:rPr>
              <w:t>10</w:t>
            </w:r>
            <w:r w:rsidRPr="00606159">
              <w:rPr>
                <w:color w:val="192027"/>
              </w:rPr>
              <w:t>H</w:t>
            </w:r>
            <w:r w:rsidRPr="00606159">
              <w:rPr>
                <w:color w:val="192027"/>
                <w:vertAlign w:val="subscript"/>
              </w:rPr>
              <w:t>14</w:t>
            </w:r>
            <w:r w:rsidRPr="00606159">
              <w:rPr>
                <w:color w:val="192027"/>
              </w:rPr>
              <w:t>N</w:t>
            </w:r>
            <w:r w:rsidRPr="00606159">
              <w:rPr>
                <w:color w:val="192027"/>
                <w:vertAlign w:val="subscript"/>
              </w:rPr>
              <w:t>2</w:t>
            </w:r>
            <w:r w:rsidRPr="00606159">
              <w:rPr>
                <w:color w:val="192027"/>
              </w:rPr>
              <w:t>O</w:t>
            </w:r>
            <w:r w:rsidRPr="00606159">
              <w:rPr>
                <w:color w:val="192027"/>
                <w:vertAlign w:val="subscript"/>
              </w:rPr>
              <w:t>4</w:t>
            </w:r>
            <w:r w:rsidRPr="00606159">
              <w:rPr>
                <w:color w:val="192027"/>
              </w:rPr>
              <w:t>S</w:t>
            </w:r>
            <w:r w:rsidRPr="00606159">
              <w:rPr>
                <w:color w:val="192027"/>
                <w:vertAlign w:val="subscript"/>
              </w:rPr>
              <w:t>2</w:t>
            </w:r>
          </w:p>
        </w:tc>
        <w:tc>
          <w:tcPr>
            <w:tcW w:w="1804" w:type="dxa"/>
          </w:tcPr>
          <w:p w14:paraId="46923070"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32 – 32 (32.0)</w:t>
            </w:r>
          </w:p>
        </w:tc>
        <w:tc>
          <w:tcPr>
            <w:tcW w:w="2194" w:type="dxa"/>
          </w:tcPr>
          <w:p w14:paraId="71591EBD" w14:textId="03748809"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1","issued":{"date-parts":[["2013"]]},"publisher":"Springer Verlag","title":"Antiepileptic Drug Interactions","type":"book"},"uris":["http://www.mendeley.com/documents/?uuid=97cbf27f-f926-4036-b2eb-42ccdb4e6da6"]}],"mendeley":{"formattedCitation":"(101)","plainTextFormattedCitation":"(101)","previouslyFormattedCitation":"(101)"},"properties":{"noteIndex":0},"schema":"https://github.com/citation-style-language/schema/raw/master/csl-citation.json"}</w:instrText>
            </w:r>
            <w:r w:rsidRPr="00606159">
              <w:rPr>
                <w:i/>
                <w:iCs/>
              </w:rPr>
              <w:fldChar w:fldCharType="separate"/>
            </w:r>
            <w:r w:rsidR="002F7BD6" w:rsidRPr="00606159">
              <w:rPr>
                <w:iCs/>
                <w:noProof/>
              </w:rPr>
              <w:t>(101)</w:t>
            </w:r>
            <w:r w:rsidRPr="00606159">
              <w:rPr>
                <w:i/>
                <w:iCs/>
              </w:rPr>
              <w:fldChar w:fldCharType="end"/>
            </w:r>
          </w:p>
        </w:tc>
        <w:tc>
          <w:tcPr>
            <w:tcW w:w="1823" w:type="dxa"/>
          </w:tcPr>
          <w:p w14:paraId="02FD21A4"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0 – 100 (50.0)</w:t>
            </w:r>
          </w:p>
        </w:tc>
        <w:tc>
          <w:tcPr>
            <w:tcW w:w="5812" w:type="dxa"/>
          </w:tcPr>
          <w:p w14:paraId="4400301F"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t>n/a</w:t>
            </w:r>
          </w:p>
        </w:tc>
      </w:tr>
      <w:tr w:rsidR="003F33E6" w:rsidRPr="00606159" w14:paraId="7E217450" w14:textId="77777777" w:rsidTr="00A305AE">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552" w:type="dxa"/>
          </w:tcPr>
          <w:p w14:paraId="639061F3" w14:textId="77777777" w:rsidR="003F33E6" w:rsidRPr="00606159" w:rsidRDefault="003F33E6" w:rsidP="00A305AE">
            <w:pPr>
              <w:rPr>
                <w:i/>
                <w:iCs/>
              </w:rPr>
            </w:pPr>
            <w:r w:rsidRPr="00606159">
              <w:rPr>
                <w:i/>
                <w:iCs/>
              </w:rPr>
              <w:t>Tiagabine</w:t>
            </w:r>
          </w:p>
        </w:tc>
        <w:tc>
          <w:tcPr>
            <w:tcW w:w="1694" w:type="dxa"/>
          </w:tcPr>
          <w:p w14:paraId="350AA23C"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rPr>
                <w:color w:val="192027"/>
              </w:rPr>
              <w:t>C</w:t>
            </w:r>
            <w:r w:rsidRPr="00606159">
              <w:rPr>
                <w:color w:val="192027"/>
                <w:vertAlign w:val="subscript"/>
              </w:rPr>
              <w:t>20</w:t>
            </w:r>
            <w:r w:rsidRPr="00606159">
              <w:rPr>
                <w:color w:val="192027"/>
              </w:rPr>
              <w:t>H</w:t>
            </w:r>
            <w:r w:rsidRPr="00606159">
              <w:rPr>
                <w:color w:val="192027"/>
                <w:vertAlign w:val="subscript"/>
              </w:rPr>
              <w:t>25</w:t>
            </w:r>
            <w:r w:rsidRPr="00606159">
              <w:rPr>
                <w:color w:val="192027"/>
              </w:rPr>
              <w:t>NO</w:t>
            </w:r>
            <w:r w:rsidRPr="00606159">
              <w:rPr>
                <w:color w:val="192027"/>
                <w:vertAlign w:val="subscript"/>
              </w:rPr>
              <w:t>2</w:t>
            </w:r>
            <w:r w:rsidRPr="00606159">
              <w:rPr>
                <w:color w:val="192027"/>
              </w:rPr>
              <w:t>S</w:t>
            </w:r>
            <w:r w:rsidRPr="00606159">
              <w:rPr>
                <w:color w:val="192027"/>
                <w:vertAlign w:val="subscript"/>
              </w:rPr>
              <w:t>2</w:t>
            </w:r>
          </w:p>
        </w:tc>
        <w:tc>
          <w:tcPr>
            <w:tcW w:w="1804" w:type="dxa"/>
          </w:tcPr>
          <w:p w14:paraId="73FEB468"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2 – 2 (2.0)</w:t>
            </w:r>
          </w:p>
        </w:tc>
        <w:tc>
          <w:tcPr>
            <w:tcW w:w="2194" w:type="dxa"/>
          </w:tcPr>
          <w:p w14:paraId="0D5BE71B" w14:textId="2A671292"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author":[{"dropping-particle":"","family":"Cephalon Inc","given":"","non-dropping-particle":"","parse-names":false,"suffix":""}],"id":"ITEM-1","issued":{"date-parts":[["2005"]]},"page":"3","publisher":"FDA","title":"GABITRIL (tiagabine hydrochloride) Tablets","type":"article"},"uris":["http://www.mendeley.com/documents/?uuid=dbaac796-d30d-4fcf-9909-677b7db594d7"]},{"id":"ITEM-2","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2","issued":{"date-parts":[["2013"]]},"publisher":"Springer Verlag","title":"Antiepileptic Drug Interactions","type":"book"},"uris":["http://www.mendeley.com/documents/?uuid=97cbf27f-f926-4036-b2eb-42ccdb4e6da6"]}],"mendeley":{"formattedCitation":"(101,136)","plainTextFormattedCitation":"(101,136)","previouslyFormattedCitation":"(101,136)"},"properties":{"noteIndex":0},"schema":"https://github.com/citation-style-language/schema/raw/master/csl-citation.json"}</w:instrText>
            </w:r>
            <w:r w:rsidRPr="00606159">
              <w:rPr>
                <w:i/>
                <w:iCs/>
              </w:rPr>
              <w:fldChar w:fldCharType="separate"/>
            </w:r>
            <w:r w:rsidR="002F7BD6" w:rsidRPr="00606159">
              <w:rPr>
                <w:iCs/>
                <w:noProof/>
              </w:rPr>
              <w:t>(101,136)</w:t>
            </w:r>
            <w:r w:rsidRPr="00606159">
              <w:rPr>
                <w:i/>
                <w:iCs/>
              </w:rPr>
              <w:fldChar w:fldCharType="end"/>
            </w:r>
          </w:p>
        </w:tc>
        <w:tc>
          <w:tcPr>
            <w:tcW w:w="1823" w:type="dxa"/>
          </w:tcPr>
          <w:p w14:paraId="19BDAAE3"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0 – 100 (50.0)</w:t>
            </w:r>
          </w:p>
        </w:tc>
        <w:tc>
          <w:tcPr>
            <w:tcW w:w="5812" w:type="dxa"/>
          </w:tcPr>
          <w:p w14:paraId="1C518329"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t>n/a</w:t>
            </w:r>
          </w:p>
        </w:tc>
      </w:tr>
      <w:tr w:rsidR="003F33E6" w:rsidRPr="00606159" w14:paraId="4B2FD687" w14:textId="77777777" w:rsidTr="00A305AE">
        <w:trPr>
          <w:trHeight w:val="196"/>
        </w:trPr>
        <w:tc>
          <w:tcPr>
            <w:cnfStyle w:val="001000000000" w:firstRow="0" w:lastRow="0" w:firstColumn="1" w:lastColumn="0" w:oddVBand="0" w:evenVBand="0" w:oddHBand="0" w:evenHBand="0" w:firstRowFirstColumn="0" w:firstRowLastColumn="0" w:lastRowFirstColumn="0" w:lastRowLastColumn="0"/>
            <w:tcW w:w="1552" w:type="dxa"/>
          </w:tcPr>
          <w:p w14:paraId="647818A5" w14:textId="77777777" w:rsidR="003F33E6" w:rsidRPr="00606159" w:rsidRDefault="003F33E6" w:rsidP="00A305AE">
            <w:pPr>
              <w:rPr>
                <w:i/>
                <w:iCs/>
              </w:rPr>
            </w:pPr>
            <w:r w:rsidRPr="00606159">
              <w:rPr>
                <w:i/>
                <w:iCs/>
              </w:rPr>
              <w:t>Topiramate</w:t>
            </w:r>
          </w:p>
        </w:tc>
        <w:tc>
          <w:tcPr>
            <w:tcW w:w="1694" w:type="dxa"/>
          </w:tcPr>
          <w:p w14:paraId="6E566E3F"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rPr>
                <w:color w:val="192027"/>
              </w:rPr>
              <w:t>C</w:t>
            </w:r>
            <w:r w:rsidRPr="00606159">
              <w:rPr>
                <w:color w:val="192027"/>
                <w:vertAlign w:val="subscript"/>
              </w:rPr>
              <w:t>12</w:t>
            </w:r>
            <w:r w:rsidRPr="00606159">
              <w:rPr>
                <w:color w:val="192027"/>
              </w:rPr>
              <w:t>H</w:t>
            </w:r>
            <w:r w:rsidRPr="00606159">
              <w:rPr>
                <w:color w:val="192027"/>
                <w:vertAlign w:val="subscript"/>
              </w:rPr>
              <w:t>21</w:t>
            </w:r>
            <w:r w:rsidRPr="00606159">
              <w:rPr>
                <w:color w:val="192027"/>
              </w:rPr>
              <w:t>NO</w:t>
            </w:r>
            <w:r w:rsidRPr="00606159">
              <w:rPr>
                <w:color w:val="192027"/>
                <w:vertAlign w:val="subscript"/>
              </w:rPr>
              <w:t>8</w:t>
            </w:r>
            <w:r w:rsidRPr="00606159">
              <w:rPr>
                <w:color w:val="192027"/>
              </w:rPr>
              <w:t>S</w:t>
            </w:r>
          </w:p>
        </w:tc>
        <w:tc>
          <w:tcPr>
            <w:tcW w:w="1804" w:type="dxa"/>
          </w:tcPr>
          <w:p w14:paraId="04D04DD8"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50 – 80 (65.0)</w:t>
            </w:r>
          </w:p>
        </w:tc>
        <w:tc>
          <w:tcPr>
            <w:tcW w:w="2194" w:type="dxa"/>
          </w:tcPr>
          <w:p w14:paraId="4646FAC3" w14:textId="7CDF5BDE"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DOI":"10.1111/j.1528-1157.2000.tb02174.x","ISSN":"0013-9580","author":[{"dropping-particle":"","family":"Garnett","given":"William R.","non-dropping-particle":"","parse-names":false,"suffix":""}],"container-title":"Epilepsia","id":"ITEM-1","issue":"s1","issued":{"date-parts":[["2000","1"]]},"page":"61-65","title":"Clinical Pharmacology of Topiramate: A Review","type":"article-journal","volume":"41"},"uris":["http://www.mendeley.com/documents/?uuid=adc1c589-334d-33d1-9990-fee6c07ad794"]},{"id":"ITEM-2","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2","issued":{"date-parts":[["2013"]]},"publisher":"Springer Verlag","title":"Antiepileptic Drug Interactions","type":"book"},"uris":["http://www.mendeley.com/documents/?uuid=97cbf27f-f926-4036-b2eb-42ccdb4e6da6"]}],"mendeley":{"formattedCitation":"(101,137)","plainTextFormattedCitation":"(101,137)","previouslyFormattedCitation":"(101,137)"},"properties":{"noteIndex":0},"schema":"https://github.com/citation-style-language/schema/raw/master/csl-citation.json"}</w:instrText>
            </w:r>
            <w:r w:rsidRPr="00606159">
              <w:rPr>
                <w:i/>
                <w:iCs/>
              </w:rPr>
              <w:fldChar w:fldCharType="separate"/>
            </w:r>
            <w:r w:rsidR="002F7BD6" w:rsidRPr="00606159">
              <w:rPr>
                <w:iCs/>
                <w:noProof/>
              </w:rPr>
              <w:t>(101,137)</w:t>
            </w:r>
            <w:r w:rsidRPr="00606159">
              <w:rPr>
                <w:i/>
                <w:iCs/>
              </w:rPr>
              <w:fldChar w:fldCharType="end"/>
            </w:r>
          </w:p>
        </w:tc>
        <w:tc>
          <w:tcPr>
            <w:tcW w:w="1823" w:type="dxa"/>
          </w:tcPr>
          <w:p w14:paraId="2C0ED386"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42 – 42 (42.0)</w:t>
            </w:r>
          </w:p>
        </w:tc>
        <w:tc>
          <w:tcPr>
            <w:tcW w:w="5812" w:type="dxa"/>
          </w:tcPr>
          <w:p w14:paraId="4FD5767F" w14:textId="6BBD1601"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DOI":"10.1016/j.scitotenv.2015.06.067","ISSN":"18791026","abstract":"The present study determines removal rates (RR) of 56 pharmaceuticals and metabolites, respectively, in an urban sewage treatment plant using mass flow analysis by comparing influent and effluent loads over a consecutive ten-day monitoring period. Besides well investigated compounds like carbamazepine and metoprolol, less researched targets, such as topiramate, pregabalin, telmisartan, and human metabolites of pharmaceuticals were included. Another aim was to determine the ratio of pharmaceuticals and corresponding metabolites in raw wastewater.Valsartan and gabapentin were detected at the highest average concentrations in influent (c&lt;inf&gt;val&lt;/inf&gt;=29.7 (±8.1) μg/L, c&lt;inf&gt;gab&lt;/inf&gt;=13.2 (±3.3) μg/L) and effluent (c&lt;inf&gt;val&lt;/inf&gt;=22.1 (±5.1) μg/L, c&lt;inf&gt;gab&lt;/inf&gt;=12.1 (±2.6) μg/L) samples. The comparison of mass loads in influent and effluent showed a significant removal (p&lt;0.1) for 20 compounds but only enalapril, eprosartan, losartan, pregabalin, and quetiapine were removed from the aqueous phase by more than 50%. Another 20 compounds were determined without significant difference and for five compounds (clindamycin, lamotrigine, oxcarbazepine, O-desmethyl venlafaxine, triamterene), a significant higher mass load in the effluent than in the influent was observed.It has to be noticed that metabolites like 10,11-dihydro-10-hydroxy carbamazepine (MHD) are found in higher mass loads than the corresponding parent compound in the sewage samples. Furthermore, metabolites and parent compound behave differently in the sewage treatment process. While MHD (RR = 15.1%) was detected with lower mass load in the effluent than in the influent, oxcarbazepine (RR =. 73.2%) showed the contrary pattern.When comparing expected and measured ratios of parent compound and metabolite in raw sewage, citalopram/N-desmethyl citalopram for example, showed good results. However, a major problem exists due to insufficient data regarding metabolism and excretion of many pharmaceuticals. This complicates the prediction of relevant metabolites and further efforts are needed to overcome this problem.","author":[{"dropping-particle":"","family":"Gurke","given":"Robert","non-dropping-particle":"","parse-names":false,"suffix":""},{"dropping-particle":"","family":"Rößler","given":"Martin","non-dropping-particle":"","parse-names":false,"suffix":""},{"dropping-particle":"","family":"Marx","given":"Conrad","non-dropping-particle":"","parse-names":false,"suffix":""},{"dropping-particle":"","family":"Diamond","given":"Sam","non-dropping-particle":"","parse-names":false,"suffix":""},{"dropping-particle":"","family":"Schubert","given":"Sara","non-dropping-particle":"","parse-names":false,"suffix":""},{"dropping-particle":"","family":"Oertel","given":"Reinhard","non-dropping-particle":"","parse-names":false,"suffix":""},{"dropping-particle":"","family":"Fauler","given":"Joachim","non-dropping-particle":"","parse-names":false,"suffix":""}],"container-title":"Science of the Total Environment","id":"ITEM-1","issued":{"date-parts":[["2015"]]},"title":"Occurrence and removal of frequently prescribed pharmaceuticals and corresponding metabolites in wastewater of a sewage treatment plant","type":"article-journal"},"uris":["http://www.mendeley.com/documents/?uuid=1fdbb41e-bd82-4481-b015-42d2e9f77dc9"]}],"mendeley":{"formattedCitation":"(11)","plainTextFormattedCitation":"(11)","previouslyFormattedCitation":"(11)"},"properties":{"noteIndex":0},"schema":"https://github.com/citation-style-language/schema/raw/master/csl-citation.json"}</w:instrText>
            </w:r>
            <w:r w:rsidRPr="00606159">
              <w:rPr>
                <w:i/>
                <w:iCs/>
              </w:rPr>
              <w:fldChar w:fldCharType="separate"/>
            </w:r>
            <w:r w:rsidR="002F7BD6" w:rsidRPr="00606159">
              <w:rPr>
                <w:iCs/>
                <w:noProof/>
              </w:rPr>
              <w:t>(11)</w:t>
            </w:r>
            <w:r w:rsidRPr="00606159">
              <w:rPr>
                <w:i/>
                <w:iCs/>
              </w:rPr>
              <w:fldChar w:fldCharType="end"/>
            </w:r>
          </w:p>
        </w:tc>
      </w:tr>
      <w:tr w:rsidR="003F33E6" w:rsidRPr="00606159" w14:paraId="098A44A4" w14:textId="77777777" w:rsidTr="00A305AE">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552" w:type="dxa"/>
          </w:tcPr>
          <w:p w14:paraId="0545E492" w14:textId="77777777" w:rsidR="003F33E6" w:rsidRPr="00606159" w:rsidRDefault="003F33E6" w:rsidP="00A305AE">
            <w:pPr>
              <w:rPr>
                <w:i/>
                <w:iCs/>
              </w:rPr>
            </w:pPr>
            <w:r w:rsidRPr="00606159">
              <w:rPr>
                <w:i/>
                <w:iCs/>
              </w:rPr>
              <w:t>Valproic Acid</w:t>
            </w:r>
          </w:p>
        </w:tc>
        <w:tc>
          <w:tcPr>
            <w:tcW w:w="1694" w:type="dxa"/>
          </w:tcPr>
          <w:p w14:paraId="655E5B40"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rPr>
                <w:color w:val="192027"/>
              </w:rPr>
              <w:t>C</w:t>
            </w:r>
            <w:r w:rsidRPr="00606159">
              <w:rPr>
                <w:color w:val="192027"/>
                <w:vertAlign w:val="subscript"/>
              </w:rPr>
              <w:t>8</w:t>
            </w:r>
            <w:r w:rsidRPr="00606159">
              <w:rPr>
                <w:color w:val="192027"/>
              </w:rPr>
              <w:t>H</w:t>
            </w:r>
            <w:r w:rsidRPr="00606159">
              <w:rPr>
                <w:color w:val="192027"/>
                <w:vertAlign w:val="subscript"/>
              </w:rPr>
              <w:t>16</w:t>
            </w:r>
            <w:r w:rsidRPr="00606159">
              <w:rPr>
                <w:color w:val="192027"/>
              </w:rPr>
              <w:t>O</w:t>
            </w:r>
            <w:r w:rsidRPr="00606159">
              <w:rPr>
                <w:color w:val="192027"/>
                <w:vertAlign w:val="subscript"/>
              </w:rPr>
              <w:t>2</w:t>
            </w:r>
          </w:p>
        </w:tc>
        <w:tc>
          <w:tcPr>
            <w:tcW w:w="1804" w:type="dxa"/>
          </w:tcPr>
          <w:p w14:paraId="6FDF9883"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3 – 3 (3.0)</w:t>
            </w:r>
          </w:p>
        </w:tc>
        <w:tc>
          <w:tcPr>
            <w:tcW w:w="2194" w:type="dxa"/>
          </w:tcPr>
          <w:p w14:paraId="6FEAD9DD" w14:textId="7C389482"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author":[{"dropping-particle":"","family":"Hospira Inc","given":"","non-dropping-particle":"","parse-names":false,"suffix":""}],"id":"ITEM-1","issued":{"date-parts":[["2009"]]},"page":"34","publisher":"FDA","title":"Depacon (valproate sodium) for Intravenous Injection - Highlights of Prescribing Information","type":"article"},"uris":["http://www.mendeley.com/documents/?uuid=f5ac9114-0699-44d9-bc7c-1bede6367bd7"]},{"id":"ITEM-2","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2","issued":{"date-parts":[["2013"]]},"publisher":"Springer Verlag","title":"Antiepileptic Drug Interactions","type":"book"},"uris":["http://www.mendeley.com/documents/?uuid=97cbf27f-f926-4036-b2eb-42ccdb4e6da6"]}],"mendeley":{"formattedCitation":"(101,134)","plainTextFormattedCitation":"(101,134)","previouslyFormattedCitation":"(101,134)"},"properties":{"noteIndex":0},"schema":"https://github.com/citation-style-language/schema/raw/master/csl-citation.json"}</w:instrText>
            </w:r>
            <w:r w:rsidRPr="00606159">
              <w:rPr>
                <w:i/>
                <w:iCs/>
              </w:rPr>
              <w:fldChar w:fldCharType="separate"/>
            </w:r>
            <w:r w:rsidR="002F7BD6" w:rsidRPr="00606159">
              <w:rPr>
                <w:iCs/>
                <w:noProof/>
              </w:rPr>
              <w:t>(101,134)</w:t>
            </w:r>
            <w:r w:rsidRPr="00606159">
              <w:rPr>
                <w:i/>
                <w:iCs/>
              </w:rPr>
              <w:fldChar w:fldCharType="end"/>
            </w:r>
          </w:p>
        </w:tc>
        <w:tc>
          <w:tcPr>
            <w:tcW w:w="1823" w:type="dxa"/>
          </w:tcPr>
          <w:p w14:paraId="1FB4F24A"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0 – 100 (50.0)</w:t>
            </w:r>
          </w:p>
        </w:tc>
        <w:tc>
          <w:tcPr>
            <w:tcW w:w="5812" w:type="dxa"/>
          </w:tcPr>
          <w:p w14:paraId="7BBFD639"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t>n/a</w:t>
            </w:r>
          </w:p>
        </w:tc>
      </w:tr>
      <w:tr w:rsidR="003F33E6" w:rsidRPr="00606159" w14:paraId="53F40F36" w14:textId="77777777" w:rsidTr="00A305AE">
        <w:trPr>
          <w:trHeight w:val="196"/>
        </w:trPr>
        <w:tc>
          <w:tcPr>
            <w:cnfStyle w:val="001000000000" w:firstRow="0" w:lastRow="0" w:firstColumn="1" w:lastColumn="0" w:oddVBand="0" w:evenVBand="0" w:oddHBand="0" w:evenHBand="0" w:firstRowFirstColumn="0" w:firstRowLastColumn="0" w:lastRowFirstColumn="0" w:lastRowLastColumn="0"/>
            <w:tcW w:w="1552" w:type="dxa"/>
          </w:tcPr>
          <w:p w14:paraId="18780BD7" w14:textId="77777777" w:rsidR="003F33E6" w:rsidRPr="00606159" w:rsidRDefault="003F33E6" w:rsidP="00A305AE">
            <w:pPr>
              <w:rPr>
                <w:i/>
                <w:iCs/>
              </w:rPr>
            </w:pPr>
            <w:r w:rsidRPr="00606159">
              <w:rPr>
                <w:i/>
                <w:iCs/>
              </w:rPr>
              <w:t>Vigabatrin</w:t>
            </w:r>
          </w:p>
        </w:tc>
        <w:tc>
          <w:tcPr>
            <w:tcW w:w="1694" w:type="dxa"/>
          </w:tcPr>
          <w:p w14:paraId="506AFCCA"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rPr>
                <w:color w:val="192027"/>
              </w:rPr>
              <w:t>C</w:t>
            </w:r>
            <w:r w:rsidRPr="00606159">
              <w:rPr>
                <w:color w:val="192027"/>
                <w:vertAlign w:val="subscript"/>
              </w:rPr>
              <w:t>6</w:t>
            </w:r>
            <w:r w:rsidRPr="00606159">
              <w:rPr>
                <w:color w:val="192027"/>
              </w:rPr>
              <w:t>H</w:t>
            </w:r>
            <w:r w:rsidRPr="00606159">
              <w:rPr>
                <w:color w:val="192027"/>
                <w:vertAlign w:val="subscript"/>
              </w:rPr>
              <w:t>11</w:t>
            </w:r>
            <w:r w:rsidRPr="00606159">
              <w:rPr>
                <w:color w:val="192027"/>
              </w:rPr>
              <w:t>NO</w:t>
            </w:r>
            <w:r w:rsidRPr="00606159">
              <w:rPr>
                <w:color w:val="192027"/>
                <w:vertAlign w:val="subscript"/>
              </w:rPr>
              <w:t>2</w:t>
            </w:r>
          </w:p>
        </w:tc>
        <w:tc>
          <w:tcPr>
            <w:tcW w:w="1804" w:type="dxa"/>
          </w:tcPr>
          <w:p w14:paraId="3370A860"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80 – 100 (90.0)</w:t>
            </w:r>
          </w:p>
        </w:tc>
        <w:tc>
          <w:tcPr>
            <w:tcW w:w="2194" w:type="dxa"/>
          </w:tcPr>
          <w:p w14:paraId="03F8404C" w14:textId="4C9F8691" w:rsidR="003F33E6" w:rsidRPr="00606159" w:rsidRDefault="003F33E6" w:rsidP="008D1A46">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URL":"https://www.drugbank.ca/drugs/DB01080","accessed":{"date-parts":[["2010","10","15"]]},"author":[{"dropping-particle":"","family":"DrugBank","given":"","non-dropping-particle":"","parse-names":false,"suffix":""}],"id":"ITEM-1","issued":{"date-parts":[["2005"]]},"page":"Pharmacology","title":"Vigabatrin - DrugBank","type":"webpage"},"uris":["http://www.mendeley.com/documents/?uuid=05167437-712d-318e-87bd-ec35b364a8a1"]},{"id":"ITEM-2","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2","issued":{"date-parts":[["2013"]]},"publisher":"Springer Verlag","title":"Antiepileptic Drug Interactions","type":"book"},"uris":["http://www.mendeley.com/documents/?uuid=97cbf27f-f926-4036-b2eb-42ccdb4e6da6"]}],"mendeley":{"formattedCitation":"(101,138)","plainTextFormattedCitation":"(101,138)","previouslyFormattedCitation":"(101,138)"},"properties":{"noteIndex":0},"schema":"https://github.com/citation-style-language/schema/raw/master/csl-citation.json"}</w:instrText>
            </w:r>
            <w:r w:rsidRPr="00606159">
              <w:rPr>
                <w:i/>
                <w:iCs/>
              </w:rPr>
              <w:fldChar w:fldCharType="separate"/>
            </w:r>
            <w:r w:rsidR="002F7BD6" w:rsidRPr="00606159">
              <w:rPr>
                <w:iCs/>
                <w:noProof/>
              </w:rPr>
              <w:t>(101,138)</w:t>
            </w:r>
            <w:r w:rsidRPr="00606159">
              <w:rPr>
                <w:i/>
                <w:iCs/>
              </w:rPr>
              <w:fldChar w:fldCharType="end"/>
            </w:r>
          </w:p>
        </w:tc>
        <w:tc>
          <w:tcPr>
            <w:tcW w:w="1823" w:type="dxa"/>
          </w:tcPr>
          <w:p w14:paraId="65C759C8"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pPr>
            <w:r w:rsidRPr="00606159">
              <w:t>0 – 100 (50.0)</w:t>
            </w:r>
          </w:p>
        </w:tc>
        <w:tc>
          <w:tcPr>
            <w:tcW w:w="5812" w:type="dxa"/>
          </w:tcPr>
          <w:p w14:paraId="2BCC3403" w14:textId="77777777" w:rsidR="003F33E6" w:rsidRPr="00606159" w:rsidRDefault="003F33E6" w:rsidP="00A305AE">
            <w:pPr>
              <w:jc w:val="center"/>
              <w:cnfStyle w:val="000000000000" w:firstRow="0" w:lastRow="0" w:firstColumn="0" w:lastColumn="0" w:oddVBand="0" w:evenVBand="0" w:oddHBand="0" w:evenHBand="0" w:firstRowFirstColumn="0" w:firstRowLastColumn="0" w:lastRowFirstColumn="0" w:lastRowLastColumn="0"/>
              <w:rPr>
                <w:i/>
                <w:iCs/>
              </w:rPr>
            </w:pPr>
            <w:r w:rsidRPr="00606159">
              <w:rPr>
                <w:i/>
                <w:iCs/>
              </w:rPr>
              <w:t>n/a</w:t>
            </w:r>
          </w:p>
        </w:tc>
      </w:tr>
      <w:tr w:rsidR="003F33E6" w:rsidRPr="00606159" w14:paraId="29CA156D" w14:textId="77777777" w:rsidTr="00A305AE">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552" w:type="dxa"/>
          </w:tcPr>
          <w:p w14:paraId="54F86654" w14:textId="77777777" w:rsidR="003F33E6" w:rsidRPr="00606159" w:rsidRDefault="003F33E6" w:rsidP="00A305AE">
            <w:pPr>
              <w:rPr>
                <w:i/>
                <w:iCs/>
              </w:rPr>
            </w:pPr>
            <w:proofErr w:type="spellStart"/>
            <w:r w:rsidRPr="00606159">
              <w:rPr>
                <w:i/>
                <w:iCs/>
              </w:rPr>
              <w:t>Zonisamide</w:t>
            </w:r>
            <w:proofErr w:type="spellEnd"/>
          </w:p>
        </w:tc>
        <w:tc>
          <w:tcPr>
            <w:tcW w:w="1694" w:type="dxa"/>
          </w:tcPr>
          <w:p w14:paraId="587A8AF1"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rPr>
                <w:color w:val="192027"/>
              </w:rPr>
              <w:t>C</w:t>
            </w:r>
            <w:r w:rsidRPr="00606159">
              <w:rPr>
                <w:color w:val="192027"/>
                <w:vertAlign w:val="subscript"/>
              </w:rPr>
              <w:t>8</w:t>
            </w:r>
            <w:r w:rsidRPr="00606159">
              <w:rPr>
                <w:color w:val="192027"/>
              </w:rPr>
              <w:t>H</w:t>
            </w:r>
            <w:r w:rsidRPr="00606159">
              <w:rPr>
                <w:color w:val="192027"/>
                <w:vertAlign w:val="subscript"/>
              </w:rPr>
              <w:t>8</w:t>
            </w:r>
            <w:r w:rsidRPr="00606159">
              <w:rPr>
                <w:color w:val="192027"/>
              </w:rPr>
              <w:t>N</w:t>
            </w:r>
            <w:r w:rsidRPr="00606159">
              <w:rPr>
                <w:color w:val="192027"/>
                <w:vertAlign w:val="subscript"/>
              </w:rPr>
              <w:t>2</w:t>
            </w:r>
            <w:r w:rsidRPr="00606159">
              <w:rPr>
                <w:color w:val="192027"/>
              </w:rPr>
              <w:t>O</w:t>
            </w:r>
            <w:r w:rsidRPr="00606159">
              <w:rPr>
                <w:color w:val="192027"/>
                <w:vertAlign w:val="subscript"/>
              </w:rPr>
              <w:t>3</w:t>
            </w:r>
            <w:r w:rsidRPr="00606159">
              <w:rPr>
                <w:color w:val="192027"/>
              </w:rPr>
              <w:t>S</w:t>
            </w:r>
          </w:p>
        </w:tc>
        <w:tc>
          <w:tcPr>
            <w:tcW w:w="1804" w:type="dxa"/>
          </w:tcPr>
          <w:p w14:paraId="70312500"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35 – 65 (50.0)</w:t>
            </w:r>
          </w:p>
        </w:tc>
        <w:tc>
          <w:tcPr>
            <w:tcW w:w="2194" w:type="dxa"/>
          </w:tcPr>
          <w:p w14:paraId="28656EF5" w14:textId="68477E60"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fldChar w:fldCharType="begin" w:fldLock="1"/>
            </w:r>
            <w:r w:rsidR="001A1378">
              <w:rPr>
                <w:i/>
                <w:iCs/>
              </w:rPr>
              <w:instrText>ADDIN CSL_CITATION {"citationItems":[{"id":"ITEM-1","itemData":{"author":[{"dropping-particle":"","family":"Elan Biopharmaceuticals","given":"","non-dropping-particle":"","parse-names":false,"suffix":""}],"id":"ITEM-1","issued":{"date-parts":[["2003"]]},"title":"Zonegran (Zonisamide) FDA Approved Labelling Text","type":"article-journal"},"uris":["http://www.mendeley.com/documents/?uuid=3299337a-3951-4fec-8cb0-900a65882065"]},{"id":"ITEM-2","itemData":{"ISBN":"1447124332","abstract":"Antiepileptic Drug Interactions: A Clinical Guide, Second Edition provides a pocket-sized, systematic description of the most clinically relevant drug interactions that occur between AEDs and also between AEDs and non-AEDs. AEDs are presented alphabetically and by drug class in three sections for easy access: Drug interactions between AEDs; Drug interactions between AEDs and non-AEDs: Interactions affecting AEDs; and Drug interactions between AEDs and non-AEDs: Interactions affected by AEDs. Antiepileptic Drug Interactions: A Clinical Guide, Second Edition should help physicians make more rational choices when polytherapy regimens are indicated and should be of interest to all who treat patients with epilepsy: neurologists and neurosurgeons, trainees at all levels, general practitioners and epilepsy nurse specialists.","author":[{"dropping-particle":"","family":"Patsalos","given":"P N","non-dropping-particle":"","parse-names":false,"suffix":""}],"edition":"2nd ed.","id":"ITEM-2","issued":{"date-parts":[["2013"]]},"publisher":"Springer Verlag","title":"Antiepileptic Drug Interactions","type":"book"},"uris":["http://www.mendeley.com/documents/?uuid=97cbf27f-f926-4036-b2eb-42ccdb4e6da6"]}],"mendeley":{"formattedCitation":"(101,139)","plainTextFormattedCitation":"(101,139)","previouslyFormattedCitation":"(101,139)"},"properties":{"noteIndex":0},"schema":"https://github.com/citation-style-language/schema/raw/master/csl-citation.json"}</w:instrText>
            </w:r>
            <w:r w:rsidRPr="00606159">
              <w:rPr>
                <w:i/>
                <w:iCs/>
              </w:rPr>
              <w:fldChar w:fldCharType="separate"/>
            </w:r>
            <w:r w:rsidR="002F7BD6" w:rsidRPr="00606159">
              <w:rPr>
                <w:iCs/>
                <w:noProof/>
              </w:rPr>
              <w:t>(101,139)</w:t>
            </w:r>
            <w:r w:rsidRPr="00606159">
              <w:rPr>
                <w:i/>
                <w:iCs/>
              </w:rPr>
              <w:fldChar w:fldCharType="end"/>
            </w:r>
          </w:p>
        </w:tc>
        <w:tc>
          <w:tcPr>
            <w:tcW w:w="1823" w:type="dxa"/>
          </w:tcPr>
          <w:p w14:paraId="565E6D84"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pPr>
            <w:r w:rsidRPr="00606159">
              <w:t>0 – 100 (50.0)</w:t>
            </w:r>
          </w:p>
        </w:tc>
        <w:tc>
          <w:tcPr>
            <w:tcW w:w="5812" w:type="dxa"/>
          </w:tcPr>
          <w:p w14:paraId="7F9C49D9" w14:textId="77777777" w:rsidR="003F33E6" w:rsidRPr="00606159" w:rsidRDefault="003F33E6" w:rsidP="00A305AE">
            <w:pPr>
              <w:jc w:val="center"/>
              <w:cnfStyle w:val="000000100000" w:firstRow="0" w:lastRow="0" w:firstColumn="0" w:lastColumn="0" w:oddVBand="0" w:evenVBand="0" w:oddHBand="1" w:evenHBand="0" w:firstRowFirstColumn="0" w:firstRowLastColumn="0" w:lastRowFirstColumn="0" w:lastRowLastColumn="0"/>
              <w:rPr>
                <w:i/>
                <w:iCs/>
              </w:rPr>
            </w:pPr>
            <w:r w:rsidRPr="00606159">
              <w:rPr>
                <w:i/>
                <w:iCs/>
              </w:rPr>
              <w:t>n/a</w:t>
            </w:r>
          </w:p>
        </w:tc>
      </w:tr>
    </w:tbl>
    <w:p w14:paraId="48A4B95C" w14:textId="77777777" w:rsidR="003F33E6" w:rsidRPr="009A00CF" w:rsidRDefault="003F33E6" w:rsidP="003F33E6">
      <w:pPr>
        <w:tabs>
          <w:tab w:val="left" w:pos="937"/>
        </w:tabs>
        <w:rPr>
          <w:b/>
          <w:bCs/>
          <w:u w:val="single"/>
        </w:rPr>
      </w:pPr>
    </w:p>
    <w:p w14:paraId="7267D230" w14:textId="77777777" w:rsidR="003F33E6" w:rsidRPr="009A00CF" w:rsidRDefault="003F33E6" w:rsidP="003F33E6">
      <w:pPr>
        <w:tabs>
          <w:tab w:val="left" w:pos="937"/>
        </w:tabs>
        <w:rPr>
          <w:b/>
          <w:bCs/>
          <w:u w:val="single"/>
        </w:rPr>
      </w:pPr>
    </w:p>
    <w:p w14:paraId="13F77E7D" w14:textId="77777777" w:rsidR="003F33E6" w:rsidRPr="009A00CF" w:rsidRDefault="003F33E6" w:rsidP="003F33E6">
      <w:pPr>
        <w:tabs>
          <w:tab w:val="left" w:pos="937"/>
        </w:tabs>
        <w:rPr>
          <w:b/>
          <w:bCs/>
          <w:u w:val="single"/>
        </w:rPr>
      </w:pPr>
    </w:p>
    <w:p w14:paraId="18BC4F6A" w14:textId="77777777" w:rsidR="003F33E6" w:rsidRPr="009A00CF" w:rsidRDefault="003F33E6" w:rsidP="003F33E6">
      <w:pPr>
        <w:tabs>
          <w:tab w:val="left" w:pos="937"/>
        </w:tabs>
        <w:rPr>
          <w:b/>
          <w:bCs/>
          <w:u w:val="single"/>
        </w:rPr>
      </w:pPr>
    </w:p>
    <w:p w14:paraId="0B3F4C5C" w14:textId="77777777" w:rsidR="003F33E6" w:rsidRPr="009A00CF" w:rsidRDefault="003F33E6" w:rsidP="003F33E6">
      <w:pPr>
        <w:tabs>
          <w:tab w:val="left" w:pos="937"/>
        </w:tabs>
        <w:rPr>
          <w:b/>
          <w:bCs/>
          <w:u w:val="single"/>
        </w:rPr>
      </w:pPr>
    </w:p>
    <w:p w14:paraId="16611767" w14:textId="77777777" w:rsidR="003F33E6" w:rsidRPr="009A00CF" w:rsidRDefault="003F33E6" w:rsidP="003F33E6">
      <w:pPr>
        <w:tabs>
          <w:tab w:val="left" w:pos="937"/>
        </w:tabs>
        <w:rPr>
          <w:b/>
          <w:bCs/>
          <w:u w:val="single"/>
        </w:rPr>
      </w:pPr>
    </w:p>
    <w:p w14:paraId="25CB83D1" w14:textId="77777777" w:rsidR="003F33E6" w:rsidRPr="009A00CF" w:rsidRDefault="003F33E6" w:rsidP="003F33E6">
      <w:pPr>
        <w:tabs>
          <w:tab w:val="left" w:pos="937"/>
        </w:tabs>
        <w:rPr>
          <w:b/>
          <w:bCs/>
          <w:u w:val="single"/>
        </w:rPr>
      </w:pPr>
    </w:p>
    <w:p w14:paraId="0B8CA1A6" w14:textId="77777777" w:rsidR="003F33E6" w:rsidRPr="009A00CF" w:rsidRDefault="003F33E6" w:rsidP="003F33E6">
      <w:pPr>
        <w:tabs>
          <w:tab w:val="left" w:pos="937"/>
        </w:tabs>
        <w:rPr>
          <w:b/>
          <w:bCs/>
          <w:u w:val="single"/>
        </w:rPr>
        <w:sectPr w:rsidR="003F33E6" w:rsidRPr="009A00CF" w:rsidSect="00A305AE">
          <w:pgSz w:w="16840" w:h="11900" w:orient="landscape"/>
          <w:pgMar w:top="1440" w:right="1440" w:bottom="1440" w:left="1440" w:header="708" w:footer="708" w:gutter="0"/>
          <w:cols w:space="708"/>
          <w:docGrid w:linePitch="360"/>
        </w:sectPr>
      </w:pPr>
    </w:p>
    <w:p w14:paraId="2D22240A" w14:textId="6959F7B0" w:rsidR="003F33E6" w:rsidRPr="009A00CF" w:rsidRDefault="006835B8" w:rsidP="00FF002F">
      <w:pPr>
        <w:pStyle w:val="Heading2"/>
      </w:pPr>
      <w:bookmarkStart w:id="15" w:name="_Toc68085912"/>
      <w:r>
        <w:lastRenderedPageBreak/>
        <w:t xml:space="preserve">2.3 </w:t>
      </w:r>
      <w:r w:rsidR="003F33E6" w:rsidRPr="009A00CF">
        <w:t>Results</w:t>
      </w:r>
      <w:bookmarkEnd w:id="15"/>
    </w:p>
    <w:p w14:paraId="11CD5918" w14:textId="50F1199F" w:rsidR="003F33E6" w:rsidRPr="009A00CF" w:rsidRDefault="006835B8" w:rsidP="00916216">
      <w:pPr>
        <w:pStyle w:val="Heading3"/>
      </w:pPr>
      <w:bookmarkStart w:id="16" w:name="_Toc68085913"/>
      <w:r>
        <w:t xml:space="preserve">2.3.1 </w:t>
      </w:r>
      <w:r w:rsidR="003F33E6" w:rsidRPr="009A00CF">
        <w:t>Prescribing of antiepileptic compounds through time</w:t>
      </w:r>
      <w:bookmarkEnd w:id="16"/>
    </w:p>
    <w:p w14:paraId="0DDFAFCF" w14:textId="4E01AA70" w:rsidR="003F33E6" w:rsidRPr="009A00CF" w:rsidRDefault="003F33E6" w:rsidP="003F33E6">
      <w:pPr>
        <w:tabs>
          <w:tab w:val="left" w:pos="937"/>
        </w:tabs>
        <w:spacing w:line="360" w:lineRule="auto"/>
      </w:pPr>
      <w:r w:rsidRPr="009A00CF">
        <w:t>The cumulative total mass of antiepileptic compounds prescribed has shown a steady increase between 2004 and 2018 in England (fig</w:t>
      </w:r>
      <w:r w:rsidR="008031C5" w:rsidRPr="009A00CF">
        <w:t>ure</w:t>
      </w:r>
      <w:r w:rsidRPr="009A00CF">
        <w:t xml:space="preserve"> </w:t>
      </w:r>
      <w:r w:rsidR="00CE2B6B" w:rsidRPr="009A00CF">
        <w:t>2.</w:t>
      </w:r>
      <w:r w:rsidRPr="009A00CF">
        <w:t xml:space="preserve">1). The total mass of antiepileptic compounds increased from 153.9 to 456.8 tonnes from 2004 to 2018, an increase of 196.8%. Most compounds follow this trend, showing an increase in the mass prescribed across this </w:t>
      </w:r>
      <w:proofErr w:type="gramStart"/>
      <w:r w:rsidRPr="009A00CF">
        <w:t>15 year</w:t>
      </w:r>
      <w:proofErr w:type="gramEnd"/>
      <w:r w:rsidRPr="009A00CF">
        <w:t xml:space="preserve"> period. Compounds with the highest prescribed mass include gabapentin, levetiracetam, sodium valproate, pregabalin and carbamazepine. While the mass of sodium valproate has remained relatively stable through time (percentage increase of 14.2%), compounds such as gabapentin and levetiracetam have also shown significant percentage increases between 2004 and 2018 (553.6 and 614.7% respectively). </w:t>
      </w:r>
      <w:r w:rsidR="002A0D44">
        <w:t>W</w:t>
      </w:r>
      <w:r w:rsidRPr="009A00CF">
        <w:t xml:space="preserve">ith respect to the drugs most prevalent in the literature, carbamazepine showed a decline in prescription (2.6% decrease in the mass prescribed 2004-2018), whereas lamotrigine and oxcarbazepine showed similar percentage increases of 161.1% and 160.4% respectively. The mass prescribed of 8 compounds increased from zero tonnes at various points in the </w:t>
      </w:r>
      <w:proofErr w:type="gramStart"/>
      <w:r w:rsidRPr="009A00CF">
        <w:t>15 year</w:t>
      </w:r>
      <w:proofErr w:type="gramEnd"/>
      <w:r w:rsidRPr="009A00CF">
        <w:t xml:space="preserve"> time span, </w:t>
      </w:r>
      <w:r w:rsidR="00B92518">
        <w:t xml:space="preserve">where these drugs were </w:t>
      </w:r>
      <w:r w:rsidRPr="009A00CF">
        <w:t xml:space="preserve">made available for prescription within this time. Pregabalin is an example of this, where the total mass prescribed increased from 0 to 6.8 tonnes between 2004 and 2008. A trend of steady increase continued through to 2018, with pregabalin becoming one of the </w:t>
      </w:r>
      <w:proofErr w:type="gramStart"/>
      <w:r w:rsidRPr="009A00CF">
        <w:t>most commonly prescribed</w:t>
      </w:r>
      <w:proofErr w:type="gramEnd"/>
      <w:r w:rsidRPr="009A00CF">
        <w:t xml:space="preserve"> compounds in terms of total mass. Other drugs such as mesuximide and paraldehyde were only prescribed in certain years and saw no regularity in usage trends through time.</w:t>
      </w:r>
    </w:p>
    <w:p w14:paraId="5968539E" w14:textId="77777777" w:rsidR="003F33E6" w:rsidRPr="009A00CF" w:rsidRDefault="003F33E6" w:rsidP="003F33E6">
      <w:pPr>
        <w:spacing w:line="360" w:lineRule="auto"/>
        <w:ind w:firstLine="720"/>
        <w:rPr>
          <w:b/>
          <w:u w:val="single"/>
        </w:rPr>
      </w:pPr>
    </w:p>
    <w:p w14:paraId="125CAFD0" w14:textId="77777777" w:rsidR="003F33E6" w:rsidRPr="009A00CF" w:rsidRDefault="003F33E6" w:rsidP="003F33E6">
      <w:pPr>
        <w:spacing w:line="360" w:lineRule="auto"/>
        <w:ind w:firstLine="720"/>
        <w:rPr>
          <w:b/>
          <w:bCs/>
          <w:u w:val="single"/>
        </w:rPr>
      </w:pPr>
    </w:p>
    <w:p w14:paraId="08D1891F" w14:textId="77777777" w:rsidR="003F33E6" w:rsidRPr="009A00CF" w:rsidRDefault="003F33E6" w:rsidP="003F33E6">
      <w:pPr>
        <w:ind w:firstLine="720"/>
        <w:rPr>
          <w:b/>
          <w:bCs/>
          <w:u w:val="single"/>
        </w:rPr>
      </w:pPr>
    </w:p>
    <w:p w14:paraId="69861378" w14:textId="77777777" w:rsidR="003F33E6" w:rsidRPr="009A00CF" w:rsidRDefault="003F33E6" w:rsidP="003F33E6">
      <w:pPr>
        <w:ind w:firstLine="720"/>
        <w:rPr>
          <w:b/>
          <w:bCs/>
          <w:u w:val="single"/>
        </w:rPr>
      </w:pPr>
    </w:p>
    <w:p w14:paraId="57A5DF0C" w14:textId="77777777" w:rsidR="003F33E6" w:rsidRPr="009A00CF" w:rsidRDefault="003F33E6" w:rsidP="003F33E6">
      <w:pPr>
        <w:ind w:firstLine="720"/>
        <w:rPr>
          <w:b/>
          <w:bCs/>
          <w:u w:val="single"/>
        </w:rPr>
      </w:pPr>
    </w:p>
    <w:p w14:paraId="116AC440" w14:textId="77777777" w:rsidR="003F33E6" w:rsidRPr="009A00CF" w:rsidRDefault="003F33E6" w:rsidP="003F33E6">
      <w:pPr>
        <w:ind w:firstLine="720"/>
        <w:rPr>
          <w:b/>
          <w:bCs/>
          <w:u w:val="single"/>
        </w:rPr>
      </w:pPr>
    </w:p>
    <w:p w14:paraId="47F78C83" w14:textId="77777777" w:rsidR="003F33E6" w:rsidRPr="009A00CF" w:rsidRDefault="003F33E6" w:rsidP="003F33E6">
      <w:pPr>
        <w:rPr>
          <w:b/>
          <w:bCs/>
          <w:u w:val="single"/>
        </w:rPr>
        <w:sectPr w:rsidR="003F33E6" w:rsidRPr="009A00CF" w:rsidSect="00A305AE">
          <w:pgSz w:w="11900" w:h="16840"/>
          <w:pgMar w:top="1440" w:right="1440" w:bottom="1440" w:left="1440" w:header="708" w:footer="708" w:gutter="0"/>
          <w:cols w:space="708"/>
          <w:docGrid w:linePitch="360"/>
        </w:sectPr>
      </w:pPr>
    </w:p>
    <w:p w14:paraId="7ED65F71" w14:textId="18FBF389" w:rsidR="003F33E6" w:rsidRPr="009A00CF" w:rsidRDefault="00E91340" w:rsidP="003F33E6">
      <w:pPr>
        <w:rPr>
          <w:b/>
          <w:bCs/>
          <w:u w:val="single"/>
        </w:rPr>
      </w:pPr>
      <w:r>
        <w:rPr>
          <w:noProof/>
        </w:rPr>
        <w:lastRenderedPageBreak/>
        <mc:AlternateContent>
          <mc:Choice Requires="wpg">
            <w:drawing>
              <wp:anchor distT="0" distB="0" distL="114300" distR="114300" simplePos="0" relativeHeight="251880448" behindDoc="0" locked="0" layoutInCell="1" allowOverlap="1" wp14:anchorId="14BA8818" wp14:editId="455799A2">
                <wp:simplePos x="0" y="0"/>
                <wp:positionH relativeFrom="column">
                  <wp:posOffset>-300251</wp:posOffset>
                </wp:positionH>
                <wp:positionV relativeFrom="paragraph">
                  <wp:posOffset>0</wp:posOffset>
                </wp:positionV>
                <wp:extent cx="9702886" cy="5810250"/>
                <wp:effectExtent l="0" t="0" r="12700" b="0"/>
                <wp:wrapNone/>
                <wp:docPr id="1398" name="Group 1398"/>
                <wp:cNvGraphicFramePr/>
                <a:graphic xmlns:a="http://schemas.openxmlformats.org/drawingml/2006/main">
                  <a:graphicData uri="http://schemas.microsoft.com/office/word/2010/wordprocessingGroup">
                    <wpg:wgp>
                      <wpg:cNvGrpSpPr/>
                      <wpg:grpSpPr>
                        <a:xfrm>
                          <a:off x="0" y="0"/>
                          <a:ext cx="9702886" cy="5810250"/>
                          <a:chOff x="0" y="0"/>
                          <a:chExt cx="9702886" cy="5810250"/>
                        </a:xfrm>
                      </wpg:grpSpPr>
                      <wpg:graphicFrame>
                        <wpg:cNvPr id="15" name="Chart 15">
                          <a:extLst>
                            <a:ext uri="{FF2B5EF4-FFF2-40B4-BE49-F238E27FC236}">
                              <a16:creationId xmlns:a16="http://schemas.microsoft.com/office/drawing/2014/main" id="{C24148C9-853A-4F3A-B692-C9A7109E0134}"/>
                            </a:ext>
                          </a:extLst>
                        </wpg:cNvPr>
                        <wpg:cNvFrPr/>
                        <wpg:xfrm>
                          <a:off x="0" y="0"/>
                          <a:ext cx="9048115" cy="5351780"/>
                        </wpg:xfrm>
                        <a:graphic>
                          <a:graphicData uri="http://schemas.openxmlformats.org/drawingml/2006/chart">
                            <c:chart xmlns:c="http://schemas.openxmlformats.org/drawingml/2006/chart" xmlns:r="http://schemas.openxmlformats.org/officeDocument/2006/relationships" r:id="rId44"/>
                          </a:graphicData>
                        </a:graphic>
                      </wpg:graphicFrame>
                      <wps:wsp>
                        <wps:cNvPr id="1355" name="Rectangle 1355"/>
                        <wps:cNvSpPr/>
                        <wps:spPr>
                          <a:xfrm>
                            <a:off x="8898341" y="0"/>
                            <a:ext cx="804545" cy="5351780"/>
                          </a:xfrm>
                          <a:prstGeom prst="rect">
                            <a:avLst/>
                          </a:prstGeom>
                          <a:solidFill>
                            <a:schemeClr val="bg1"/>
                          </a:solidFill>
                          <a:ln>
                            <a:solidFill>
                              <a:schemeClr val="bg2">
                                <a:lumMod val="9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6" name="Rectangle 1356"/>
                        <wps:cNvSpPr/>
                        <wps:spPr>
                          <a:xfrm>
                            <a:off x="8693624" y="40943"/>
                            <a:ext cx="804545" cy="528354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4" name="Text Box 1324"/>
                        <wps:cNvSpPr txBox="1"/>
                        <wps:spPr>
                          <a:xfrm>
                            <a:off x="313896" y="5404485"/>
                            <a:ext cx="9048115" cy="405765"/>
                          </a:xfrm>
                          <a:prstGeom prst="rect">
                            <a:avLst/>
                          </a:prstGeom>
                          <a:solidFill>
                            <a:prstClr val="white"/>
                          </a:solidFill>
                          <a:ln>
                            <a:noFill/>
                          </a:ln>
                        </wps:spPr>
                        <wps:txbx>
                          <w:txbxContent>
                            <w:p w14:paraId="365B3879" w14:textId="79EA9B78" w:rsidR="00F75B1B" w:rsidRPr="00F46A41" w:rsidRDefault="00F75B1B" w:rsidP="008031C5">
                              <w:pPr>
                                <w:pStyle w:val="Caption"/>
                                <w:rPr>
                                  <w:noProof/>
                                </w:rPr>
                              </w:pPr>
                              <w:bookmarkStart w:id="17" w:name="_Toc59633629"/>
                              <w:r>
                                <w:t xml:space="preserve">Figure 2.1 </w:t>
                              </w:r>
                              <w:r w:rsidRPr="00B93FB0">
                                <w:t>Total cumulative mass of antiepileptic compounds prescribed each year and the breakdown of the total mass of each compound prescribed. Total cumulative concentrations are labelled (tonnes).</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333" name="Text Box 1333"/>
                        <wps:cNvSpPr txBox="1"/>
                        <wps:spPr>
                          <a:xfrm>
                            <a:off x="8529851" y="2511188"/>
                            <a:ext cx="828675" cy="371475"/>
                          </a:xfrm>
                          <a:prstGeom prst="rect">
                            <a:avLst/>
                          </a:prstGeom>
                          <a:noFill/>
                          <a:ln w="6350">
                            <a:noFill/>
                          </a:ln>
                        </wps:spPr>
                        <wps:txbx>
                          <w:txbxContent>
                            <w:p w14:paraId="242C35AD" w14:textId="4F93469D" w:rsidR="00F75B1B" w:rsidRPr="008D1A46" w:rsidRDefault="00F75B1B">
                              <w:pPr>
                                <w:rPr>
                                  <w:sz w:val="20"/>
                                  <w:szCs w:val="20"/>
                                </w:rPr>
                              </w:pPr>
                              <w:r w:rsidRPr="008D1A46">
                                <w:rPr>
                                  <w:sz w:val="20"/>
                                  <w:szCs w:val="20"/>
                                </w:rPr>
                                <w:t>Gabapent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34" name="Text Box 1334"/>
                        <wps:cNvSpPr txBox="1"/>
                        <wps:spPr>
                          <a:xfrm>
                            <a:off x="8529851" y="3425588"/>
                            <a:ext cx="1009650" cy="371475"/>
                          </a:xfrm>
                          <a:prstGeom prst="rect">
                            <a:avLst/>
                          </a:prstGeom>
                          <a:noFill/>
                          <a:ln w="6350">
                            <a:noFill/>
                          </a:ln>
                        </wps:spPr>
                        <wps:txbx>
                          <w:txbxContent>
                            <w:p w14:paraId="641E8431" w14:textId="08B7E765" w:rsidR="00F75B1B" w:rsidRPr="008D1A46" w:rsidRDefault="00F75B1B" w:rsidP="006D07E8">
                              <w:pPr>
                                <w:rPr>
                                  <w:sz w:val="20"/>
                                  <w:szCs w:val="20"/>
                                </w:rPr>
                              </w:pPr>
                              <w:r>
                                <w:rPr>
                                  <w:sz w:val="20"/>
                                  <w:szCs w:val="20"/>
                                </w:rPr>
                                <w:t>Carbamazep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2" name="Text Box 1352"/>
                        <wps:cNvSpPr txBox="1"/>
                        <wps:spPr>
                          <a:xfrm>
                            <a:off x="8543499" y="1446663"/>
                            <a:ext cx="1009650" cy="371475"/>
                          </a:xfrm>
                          <a:prstGeom prst="rect">
                            <a:avLst/>
                          </a:prstGeom>
                          <a:noFill/>
                          <a:ln w="6350">
                            <a:noFill/>
                          </a:ln>
                        </wps:spPr>
                        <wps:txbx>
                          <w:txbxContent>
                            <w:p w14:paraId="6B103B45" w14:textId="7FCA5F7F" w:rsidR="00F75B1B" w:rsidRPr="008D1A46" w:rsidRDefault="00F75B1B" w:rsidP="006D07E8">
                              <w:pPr>
                                <w:rPr>
                                  <w:sz w:val="20"/>
                                  <w:szCs w:val="20"/>
                                </w:rPr>
                              </w:pPr>
                              <w:r>
                                <w:rPr>
                                  <w:sz w:val="20"/>
                                  <w:szCs w:val="20"/>
                                </w:rPr>
                                <w:t>Levetiracet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3" name="Text Box 1353"/>
                        <wps:cNvSpPr txBox="1"/>
                        <wps:spPr>
                          <a:xfrm>
                            <a:off x="8529851" y="941696"/>
                            <a:ext cx="1009650" cy="371475"/>
                          </a:xfrm>
                          <a:prstGeom prst="rect">
                            <a:avLst/>
                          </a:prstGeom>
                          <a:noFill/>
                          <a:ln w="6350">
                            <a:noFill/>
                          </a:ln>
                        </wps:spPr>
                        <wps:txbx>
                          <w:txbxContent>
                            <w:p w14:paraId="691BC756" w14:textId="2D078760" w:rsidR="00F75B1B" w:rsidRPr="008D1A46" w:rsidRDefault="00F75B1B" w:rsidP="006D07E8">
                              <w:pPr>
                                <w:rPr>
                                  <w:sz w:val="20"/>
                                  <w:szCs w:val="20"/>
                                </w:rPr>
                              </w:pPr>
                              <w:r>
                                <w:rPr>
                                  <w:sz w:val="20"/>
                                  <w:szCs w:val="20"/>
                                </w:rPr>
                                <w:t>Pregaba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4" name="Text Box 1354"/>
                        <wps:cNvSpPr txBox="1"/>
                        <wps:spPr>
                          <a:xfrm>
                            <a:off x="8543499" y="545910"/>
                            <a:ext cx="1143000" cy="371475"/>
                          </a:xfrm>
                          <a:prstGeom prst="rect">
                            <a:avLst/>
                          </a:prstGeom>
                          <a:noFill/>
                          <a:ln w="6350">
                            <a:noFill/>
                          </a:ln>
                        </wps:spPr>
                        <wps:txbx>
                          <w:txbxContent>
                            <w:p w14:paraId="2D30AEA4" w14:textId="031F189F" w:rsidR="00F75B1B" w:rsidRPr="008D1A46" w:rsidRDefault="00F75B1B" w:rsidP="006D07E8">
                              <w:pPr>
                                <w:rPr>
                                  <w:sz w:val="20"/>
                                  <w:szCs w:val="20"/>
                                </w:rPr>
                              </w:pPr>
                              <w:r>
                                <w:rPr>
                                  <w:sz w:val="20"/>
                                  <w:szCs w:val="20"/>
                                </w:rPr>
                                <w:t>Sodium valpro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7" name="Text Box 1357"/>
                        <wps:cNvSpPr txBox="1"/>
                        <wps:spPr>
                          <a:xfrm>
                            <a:off x="8543499" y="1733266"/>
                            <a:ext cx="1009650" cy="371475"/>
                          </a:xfrm>
                          <a:prstGeom prst="rect">
                            <a:avLst/>
                          </a:prstGeom>
                          <a:noFill/>
                          <a:ln w="6350">
                            <a:noFill/>
                          </a:ln>
                        </wps:spPr>
                        <wps:txbx>
                          <w:txbxContent>
                            <w:p w14:paraId="5D507589" w14:textId="55A6EE1B" w:rsidR="00F75B1B" w:rsidRPr="008D1A46" w:rsidRDefault="00F75B1B" w:rsidP="006D07E8">
                              <w:pPr>
                                <w:rPr>
                                  <w:sz w:val="20"/>
                                  <w:szCs w:val="20"/>
                                </w:rPr>
                              </w:pPr>
                              <w:r>
                                <w:rPr>
                                  <w:sz w:val="20"/>
                                  <w:szCs w:val="20"/>
                                </w:rPr>
                                <w:t>Lamotrig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4BA8818" id="Group 1398" o:spid="_x0000_s1027" style="position:absolute;margin-left:-23.65pt;margin-top:0;width:764pt;height:457.5pt;z-index:251880448" coordsize="97028,58102"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5" o:spid="_x0000_s1028" type="#_x0000_t75" style="position:absolute;left:-60;top:-60;width:90585;height:536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">
                  <v:imagedata r:id="rId45" o:title=""/>
                  <o:lock v:ext="edit" aspectratio="f"/>
                </v:shape>
                <v:rect id="Rectangle 1355" o:spid="_x0000_s1029" style="position:absolute;left:88983;width:8045;height:53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" fillcolor="white [3212]" strokecolor="#cfcdcd [2894]" strokeweight="1pt"/>
                <v:rect id="Rectangle 1356" o:spid="_x0000_s1030" style="position:absolute;left:86936;top:409;width:8045;height:528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" fillcolor="white [3212]" stroked="f" strokeweight="1pt"/>
                <v:shape id="Text Box 1324" o:spid="_x0000_s1031" type="#_x0000_t202" style="position:absolute;left:3138;top:54044;width:90482;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" stroked="f">
                  <v:textbox style="mso-fit-shape-to-text:t" inset="0,0,0,0">
                    <w:txbxContent>
                      <w:p w14:paraId="365B3879" w14:textId="79EA9B78" w:rsidR="00F75B1B" w:rsidRPr="00F46A41" w:rsidRDefault="00F75B1B" w:rsidP="008031C5">
                        <w:pPr>
                          <w:pStyle w:val="Caption"/>
                          <w:rPr>
                            <w:noProof/>
                          </w:rPr>
                        </w:pPr>
                        <w:bookmarkStart w:id="18" w:name="_Toc59633629"/>
                        <w:r>
                          <w:t xml:space="preserve">Figure 2.1 </w:t>
                        </w:r>
                        <w:r w:rsidRPr="00B93FB0">
                          <w:t>Total cumulative mass of antiepileptic compounds prescribed each year and the breakdown of the total mass of each compound prescribed. Total cumulative concentrations are labelled (tonnes).</w:t>
                        </w:r>
                        <w:bookmarkEnd w:id="18"/>
                      </w:p>
                    </w:txbxContent>
                  </v:textbox>
                </v:shape>
                <v:shape id="Text Box 1333" o:spid="_x0000_s1032" type="#_x0000_t202" style="position:absolute;left:85298;top:25111;width:8287;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" filled="f" stroked="f" strokeweight=".5pt">
                  <v:textbox>
                    <w:txbxContent>
                      <w:p w14:paraId="242C35AD" w14:textId="4F93469D" w:rsidR="00F75B1B" w:rsidRPr="008D1A46" w:rsidRDefault="00F75B1B">
                        <w:pPr>
                          <w:rPr>
                            <w:sz w:val="20"/>
                            <w:szCs w:val="20"/>
                          </w:rPr>
                        </w:pPr>
                        <w:r w:rsidRPr="008D1A46">
                          <w:rPr>
                            <w:sz w:val="20"/>
                            <w:szCs w:val="20"/>
                          </w:rPr>
                          <w:t>Gabapentin</w:t>
                        </w:r>
                      </w:p>
                    </w:txbxContent>
                  </v:textbox>
                </v:shape>
                <v:shape id="Text Box 1334" o:spid="_x0000_s1033" type="#_x0000_t202" style="position:absolute;left:85298;top:34255;width:10097;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" filled="f" stroked="f" strokeweight=".5pt">
                  <v:textbox>
                    <w:txbxContent>
                      <w:p w14:paraId="641E8431" w14:textId="08B7E765" w:rsidR="00F75B1B" w:rsidRPr="008D1A46" w:rsidRDefault="00F75B1B" w:rsidP="006D07E8">
                        <w:pPr>
                          <w:rPr>
                            <w:sz w:val="20"/>
                            <w:szCs w:val="20"/>
                          </w:rPr>
                        </w:pPr>
                        <w:r>
                          <w:rPr>
                            <w:sz w:val="20"/>
                            <w:szCs w:val="20"/>
                          </w:rPr>
                          <w:t>Carbamazepine</w:t>
                        </w:r>
                      </w:p>
                    </w:txbxContent>
                  </v:textbox>
                </v:shape>
                <v:shape id="Text Box 1352" o:spid="_x0000_s1034" type="#_x0000_t202" style="position:absolute;left:85434;top:14466;width:10097;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" filled="f" stroked="f" strokeweight=".5pt">
                  <v:textbox>
                    <w:txbxContent>
                      <w:p w14:paraId="6B103B45" w14:textId="7FCA5F7F" w:rsidR="00F75B1B" w:rsidRPr="008D1A46" w:rsidRDefault="00F75B1B" w:rsidP="006D07E8">
                        <w:pPr>
                          <w:rPr>
                            <w:sz w:val="20"/>
                            <w:szCs w:val="20"/>
                          </w:rPr>
                        </w:pPr>
                        <w:r>
                          <w:rPr>
                            <w:sz w:val="20"/>
                            <w:szCs w:val="20"/>
                          </w:rPr>
                          <w:t>Levetiracetam</w:t>
                        </w:r>
                      </w:p>
                    </w:txbxContent>
                  </v:textbox>
                </v:shape>
                <v:shape id="Text Box 1353" o:spid="_x0000_s1035" type="#_x0000_t202" style="position:absolute;left:85298;top:9416;width:10097;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" filled="f" stroked="f" strokeweight=".5pt">
                  <v:textbox>
                    <w:txbxContent>
                      <w:p w14:paraId="691BC756" w14:textId="2D078760" w:rsidR="00F75B1B" w:rsidRPr="008D1A46" w:rsidRDefault="00F75B1B" w:rsidP="006D07E8">
                        <w:pPr>
                          <w:rPr>
                            <w:sz w:val="20"/>
                            <w:szCs w:val="20"/>
                          </w:rPr>
                        </w:pPr>
                        <w:r>
                          <w:rPr>
                            <w:sz w:val="20"/>
                            <w:szCs w:val="20"/>
                          </w:rPr>
                          <w:t>Pregabalin</w:t>
                        </w:r>
                      </w:p>
                    </w:txbxContent>
                  </v:textbox>
                </v:shape>
                <v:shape id="Text Box 1354" o:spid="_x0000_s1036" type="#_x0000_t202" style="position:absolute;left:85434;top:5459;width:11430;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" filled="f" stroked="f" strokeweight=".5pt">
                  <v:textbox>
                    <w:txbxContent>
                      <w:p w14:paraId="2D30AEA4" w14:textId="031F189F" w:rsidR="00F75B1B" w:rsidRPr="008D1A46" w:rsidRDefault="00F75B1B" w:rsidP="006D07E8">
                        <w:pPr>
                          <w:rPr>
                            <w:sz w:val="20"/>
                            <w:szCs w:val="20"/>
                          </w:rPr>
                        </w:pPr>
                        <w:r>
                          <w:rPr>
                            <w:sz w:val="20"/>
                            <w:szCs w:val="20"/>
                          </w:rPr>
                          <w:t>Sodium valproate</w:t>
                        </w:r>
                      </w:p>
                    </w:txbxContent>
                  </v:textbox>
                </v:shape>
                <v:shape id="Text Box 1357" o:spid="_x0000_s1037" type="#_x0000_t202" style="position:absolute;left:85434;top:17332;width:10097;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" filled="f" stroked="f" strokeweight=".5pt">
                  <v:textbox>
                    <w:txbxContent>
                      <w:p w14:paraId="5D507589" w14:textId="55A6EE1B" w:rsidR="00F75B1B" w:rsidRPr="008D1A46" w:rsidRDefault="00F75B1B" w:rsidP="006D07E8">
                        <w:pPr>
                          <w:rPr>
                            <w:sz w:val="20"/>
                            <w:szCs w:val="20"/>
                          </w:rPr>
                        </w:pPr>
                        <w:r>
                          <w:rPr>
                            <w:sz w:val="20"/>
                            <w:szCs w:val="20"/>
                          </w:rPr>
                          <w:t>Lamotrigine</w:t>
                        </w:r>
                      </w:p>
                    </w:txbxContent>
                  </v:textbox>
                </v:shape>
              </v:group>
            </w:pict>
          </mc:Fallback>
        </mc:AlternateContent>
      </w:r>
      <w:r w:rsidR="00402947">
        <w:rPr>
          <w:noProof/>
        </w:rPr>
        <mc:AlternateContent>
          <mc:Choice Requires="wps">
            <w:drawing>
              <wp:anchor distT="0" distB="0" distL="114300" distR="114300" simplePos="0" relativeHeight="251891712" behindDoc="0" locked="0" layoutInCell="1" allowOverlap="1" wp14:anchorId="07ADD155" wp14:editId="4CADB085">
                <wp:simplePos x="0" y="0"/>
                <wp:positionH relativeFrom="column">
                  <wp:posOffset>8156737</wp:posOffset>
                </wp:positionH>
                <wp:positionV relativeFrom="paragraph">
                  <wp:posOffset>3545840</wp:posOffset>
                </wp:positionV>
                <wp:extent cx="159488" cy="0"/>
                <wp:effectExtent l="0" t="0" r="0" b="0"/>
                <wp:wrapNone/>
                <wp:docPr id="1363" name="Straight Connector 1363"/>
                <wp:cNvGraphicFramePr/>
                <a:graphic xmlns:a="http://schemas.openxmlformats.org/drawingml/2006/main">
                  <a:graphicData uri="http://schemas.microsoft.com/office/word/2010/wordprocessingShape">
                    <wps:wsp>
                      <wps:cNvCnPr/>
                      <wps:spPr>
                        <a:xfrm>
                          <a:off x="0" y="0"/>
                          <a:ext cx="15948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D094F5B" id="Straight Connector 1363" o:spid="_x0000_s1026" style="position:absolute;z-index:251891712;visibility:visible;mso-wrap-style:square;mso-wrap-distance-left:9pt;mso-wrap-distance-top:0;mso-wrap-distance-right:9pt;mso-wrap-distance-bottom:0;mso-position-horizontal:absolute;mso-position-horizontal-relative:text;mso-position-vertical:absolute;mso-position-vertical-relative:text" from="642.25pt,279.2pt" to="654.8pt,27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" strokecolor="black [3200]" strokeweight=".5pt">
                <v:stroke joinstyle="miter"/>
              </v:line>
            </w:pict>
          </mc:Fallback>
        </mc:AlternateContent>
      </w:r>
      <w:r w:rsidR="00402947">
        <w:rPr>
          <w:noProof/>
        </w:rPr>
        <mc:AlternateContent>
          <mc:Choice Requires="wps">
            <w:drawing>
              <wp:anchor distT="0" distB="0" distL="114300" distR="114300" simplePos="0" relativeHeight="251889664" behindDoc="0" locked="0" layoutInCell="1" allowOverlap="1" wp14:anchorId="673F6EA9" wp14:editId="3E59C1E6">
                <wp:simplePos x="0" y="0"/>
                <wp:positionH relativeFrom="column">
                  <wp:posOffset>8124987</wp:posOffset>
                </wp:positionH>
                <wp:positionV relativeFrom="paragraph">
                  <wp:posOffset>2651125</wp:posOffset>
                </wp:positionV>
                <wp:extent cx="159488" cy="0"/>
                <wp:effectExtent l="0" t="0" r="0" b="0"/>
                <wp:wrapNone/>
                <wp:docPr id="1362" name="Straight Connector 1362"/>
                <wp:cNvGraphicFramePr/>
                <a:graphic xmlns:a="http://schemas.openxmlformats.org/drawingml/2006/main">
                  <a:graphicData uri="http://schemas.microsoft.com/office/word/2010/wordprocessingShape">
                    <wps:wsp>
                      <wps:cNvCnPr/>
                      <wps:spPr>
                        <a:xfrm>
                          <a:off x="0" y="0"/>
                          <a:ext cx="15948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F639BB6" id="Straight Connector 1362" o:spid="_x0000_s1026" style="position:absolute;z-index:251889664;visibility:visible;mso-wrap-style:square;mso-wrap-distance-left:9pt;mso-wrap-distance-top:0;mso-wrap-distance-right:9pt;mso-wrap-distance-bottom:0;mso-position-horizontal:absolute;mso-position-horizontal-relative:text;mso-position-vertical:absolute;mso-position-vertical-relative:text" from="639.75pt,208.75pt" to="652.3pt,20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" strokecolor="black [3200]" strokeweight=".5pt">
                <v:stroke joinstyle="miter"/>
              </v:line>
            </w:pict>
          </mc:Fallback>
        </mc:AlternateContent>
      </w:r>
      <w:r w:rsidR="00402947">
        <w:rPr>
          <w:noProof/>
        </w:rPr>
        <mc:AlternateContent>
          <mc:Choice Requires="wps">
            <w:drawing>
              <wp:anchor distT="0" distB="0" distL="114300" distR="114300" simplePos="0" relativeHeight="251887616" behindDoc="0" locked="0" layoutInCell="1" allowOverlap="1" wp14:anchorId="646D2EFA" wp14:editId="14705765">
                <wp:simplePos x="0" y="0"/>
                <wp:positionH relativeFrom="column">
                  <wp:posOffset>8135147</wp:posOffset>
                </wp:positionH>
                <wp:positionV relativeFrom="paragraph">
                  <wp:posOffset>1866900</wp:posOffset>
                </wp:positionV>
                <wp:extent cx="159488" cy="0"/>
                <wp:effectExtent l="0" t="0" r="0" b="0"/>
                <wp:wrapNone/>
                <wp:docPr id="1361" name="Straight Connector 1361"/>
                <wp:cNvGraphicFramePr/>
                <a:graphic xmlns:a="http://schemas.openxmlformats.org/drawingml/2006/main">
                  <a:graphicData uri="http://schemas.microsoft.com/office/word/2010/wordprocessingShape">
                    <wps:wsp>
                      <wps:cNvCnPr/>
                      <wps:spPr>
                        <a:xfrm>
                          <a:off x="0" y="0"/>
                          <a:ext cx="15948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F56A8B2" id="Straight Connector 1361" o:spid="_x0000_s1026" style="position:absolute;z-index:251887616;visibility:visible;mso-wrap-style:square;mso-wrap-distance-left:9pt;mso-wrap-distance-top:0;mso-wrap-distance-right:9pt;mso-wrap-distance-bottom:0;mso-position-horizontal:absolute;mso-position-horizontal-relative:text;mso-position-vertical:absolute;mso-position-vertical-relative:text" from="640.55pt,147pt" to="653.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" strokecolor="black [3200]" strokeweight=".5pt">
                <v:stroke joinstyle="miter"/>
              </v:line>
            </w:pict>
          </mc:Fallback>
        </mc:AlternateContent>
      </w:r>
      <w:r w:rsidR="00402947">
        <w:rPr>
          <w:noProof/>
        </w:rPr>
        <mc:AlternateContent>
          <mc:Choice Requires="wps">
            <w:drawing>
              <wp:anchor distT="0" distB="0" distL="114300" distR="114300" simplePos="0" relativeHeight="251885568" behindDoc="0" locked="0" layoutInCell="1" allowOverlap="1" wp14:anchorId="5FD06DCD" wp14:editId="34D57211">
                <wp:simplePos x="0" y="0"/>
                <wp:positionH relativeFrom="column">
                  <wp:posOffset>8135147</wp:posOffset>
                </wp:positionH>
                <wp:positionV relativeFrom="paragraph">
                  <wp:posOffset>1567815</wp:posOffset>
                </wp:positionV>
                <wp:extent cx="159385" cy="0"/>
                <wp:effectExtent l="0" t="0" r="0" b="0"/>
                <wp:wrapNone/>
                <wp:docPr id="1360" name="Straight Connector 1360"/>
                <wp:cNvGraphicFramePr/>
                <a:graphic xmlns:a="http://schemas.openxmlformats.org/drawingml/2006/main">
                  <a:graphicData uri="http://schemas.microsoft.com/office/word/2010/wordprocessingShape">
                    <wps:wsp>
                      <wps:cNvCnPr/>
                      <wps:spPr>
                        <a:xfrm>
                          <a:off x="0" y="0"/>
                          <a:ext cx="1593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2393F94" id="Straight Connector 1360" o:spid="_x0000_s1026" style="position:absolute;z-index:251885568;visibility:visible;mso-wrap-style:square;mso-wrap-distance-left:9pt;mso-wrap-distance-top:0;mso-wrap-distance-right:9pt;mso-wrap-distance-bottom:0;mso-position-horizontal:absolute;mso-position-horizontal-relative:text;mso-position-vertical:absolute;mso-position-vertical-relative:text" from="640.55pt,123.45pt" to="653.1pt,12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" strokecolor="black [3200]" strokeweight=".5pt">
                <v:stroke joinstyle="miter"/>
              </v:line>
            </w:pict>
          </mc:Fallback>
        </mc:AlternateContent>
      </w:r>
      <w:r w:rsidR="006D07E8">
        <w:rPr>
          <w:noProof/>
        </w:rPr>
        <mc:AlternateContent>
          <mc:Choice Requires="wps">
            <w:drawing>
              <wp:anchor distT="0" distB="0" distL="114300" distR="114300" simplePos="0" relativeHeight="251883520" behindDoc="0" locked="0" layoutInCell="1" allowOverlap="1" wp14:anchorId="3831BFDA" wp14:editId="7B85CEBD">
                <wp:simplePos x="0" y="0"/>
                <wp:positionH relativeFrom="column">
                  <wp:posOffset>8119110</wp:posOffset>
                </wp:positionH>
                <wp:positionV relativeFrom="paragraph">
                  <wp:posOffset>1061882</wp:posOffset>
                </wp:positionV>
                <wp:extent cx="159488" cy="0"/>
                <wp:effectExtent l="0" t="0" r="0" b="0"/>
                <wp:wrapNone/>
                <wp:docPr id="1359" name="Straight Connector 1359"/>
                <wp:cNvGraphicFramePr/>
                <a:graphic xmlns:a="http://schemas.openxmlformats.org/drawingml/2006/main">
                  <a:graphicData uri="http://schemas.microsoft.com/office/word/2010/wordprocessingShape">
                    <wps:wsp>
                      <wps:cNvCnPr/>
                      <wps:spPr>
                        <a:xfrm>
                          <a:off x="0" y="0"/>
                          <a:ext cx="15948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B12D93F" id="Straight Connector 1359" o:spid="_x0000_s1026" style="position:absolute;z-index:251883520;visibility:visible;mso-wrap-style:square;mso-wrap-distance-left:9pt;mso-wrap-distance-top:0;mso-wrap-distance-right:9pt;mso-wrap-distance-bottom:0;mso-position-horizontal:absolute;mso-position-horizontal-relative:text;mso-position-vertical:absolute;mso-position-vertical-relative:text" from="639.3pt,83.6pt" to="651.85pt,8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" strokecolor="black [3200]" strokeweight=".5pt">
                <v:stroke joinstyle="miter"/>
              </v:line>
            </w:pict>
          </mc:Fallback>
        </mc:AlternateContent>
      </w:r>
      <w:r w:rsidR="006D07E8">
        <w:rPr>
          <w:noProof/>
        </w:rPr>
        <mc:AlternateContent>
          <mc:Choice Requires="wps">
            <w:drawing>
              <wp:anchor distT="0" distB="0" distL="114300" distR="114300" simplePos="0" relativeHeight="251881472" behindDoc="0" locked="0" layoutInCell="1" allowOverlap="1" wp14:anchorId="5D5485FD" wp14:editId="57591D53">
                <wp:simplePos x="0" y="0"/>
                <wp:positionH relativeFrom="column">
                  <wp:posOffset>8133715</wp:posOffset>
                </wp:positionH>
                <wp:positionV relativeFrom="paragraph">
                  <wp:posOffset>669452</wp:posOffset>
                </wp:positionV>
                <wp:extent cx="159488" cy="0"/>
                <wp:effectExtent l="0" t="0" r="0" b="0"/>
                <wp:wrapNone/>
                <wp:docPr id="1358" name="Straight Connector 1358"/>
                <wp:cNvGraphicFramePr/>
                <a:graphic xmlns:a="http://schemas.openxmlformats.org/drawingml/2006/main">
                  <a:graphicData uri="http://schemas.microsoft.com/office/word/2010/wordprocessingShape">
                    <wps:wsp>
                      <wps:cNvCnPr/>
                      <wps:spPr>
                        <a:xfrm>
                          <a:off x="0" y="0"/>
                          <a:ext cx="15948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7A593A6" id="Straight Connector 1358" o:spid="_x0000_s1026" style="position:absolute;z-index:251881472;visibility:visible;mso-wrap-style:square;mso-wrap-distance-left:9pt;mso-wrap-distance-top:0;mso-wrap-distance-right:9pt;mso-wrap-distance-bottom:0;mso-position-horizontal:absolute;mso-position-horizontal-relative:text;mso-position-vertical:absolute;mso-position-vertical-relative:text" from="640.45pt,52.7pt" to="653pt,5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" strokecolor="black [3200]" strokeweight=".5pt">
                <v:stroke joinstyle="miter"/>
              </v:line>
            </w:pict>
          </mc:Fallback>
        </mc:AlternateContent>
      </w:r>
    </w:p>
    <w:p w14:paraId="01187ACD" w14:textId="77777777" w:rsidR="003F33E6" w:rsidRPr="009A00CF" w:rsidRDefault="003F33E6" w:rsidP="003F33E6">
      <w:pPr>
        <w:rPr>
          <w:b/>
          <w:bCs/>
          <w:u w:val="single"/>
        </w:rPr>
        <w:sectPr w:rsidR="003F33E6" w:rsidRPr="009A00CF" w:rsidSect="00A305AE">
          <w:pgSz w:w="16840" w:h="11900" w:orient="landscape"/>
          <w:pgMar w:top="1440" w:right="1440" w:bottom="1440" w:left="1440" w:header="708" w:footer="708" w:gutter="0"/>
          <w:cols w:space="708"/>
          <w:docGrid w:linePitch="360"/>
        </w:sectPr>
      </w:pPr>
    </w:p>
    <w:p w14:paraId="232BAA9E" w14:textId="2813DE09" w:rsidR="003F33E6" w:rsidRPr="009A00CF" w:rsidRDefault="006835B8" w:rsidP="00916216">
      <w:pPr>
        <w:pStyle w:val="Heading3"/>
      </w:pPr>
      <w:bookmarkStart w:id="19" w:name="_Toc68085914"/>
      <w:r>
        <w:lastRenderedPageBreak/>
        <w:t xml:space="preserve">2.3.2 </w:t>
      </w:r>
      <w:r w:rsidR="003F33E6" w:rsidRPr="009A00CF">
        <w:t>PEC ranges for individual antiepileptic compounds</w:t>
      </w:r>
      <w:bookmarkEnd w:id="19"/>
      <w:r w:rsidR="003F33E6" w:rsidRPr="009A00CF">
        <w:t xml:space="preserve"> </w:t>
      </w:r>
    </w:p>
    <w:p w14:paraId="5D3D4651" w14:textId="46546006" w:rsidR="003F33E6" w:rsidRPr="009A00CF" w:rsidRDefault="003F33E6" w:rsidP="003F33E6">
      <w:pPr>
        <w:spacing w:line="360" w:lineRule="auto"/>
      </w:pPr>
      <w:r w:rsidRPr="009A00CF">
        <w:t>Displayed on a logarithmic scale, PEC ranges derived from NHS prescription data from 2018 are given for each antiepileptic compound</w:t>
      </w:r>
      <w:r w:rsidR="002A0D44">
        <w:t xml:space="preserve"> (</w:t>
      </w:r>
      <w:r w:rsidR="002A0D44" w:rsidRPr="009A00CF">
        <w:t>figure 2.2</w:t>
      </w:r>
      <w:r w:rsidR="002A0D44">
        <w:t>)</w:t>
      </w:r>
      <w:r w:rsidRPr="009A00CF">
        <w:t xml:space="preserve">. PECs are given in ranges </w:t>
      </w:r>
      <w:proofErr w:type="gramStart"/>
      <w:r w:rsidRPr="009A00CF">
        <w:t>in order to</w:t>
      </w:r>
      <w:proofErr w:type="gramEnd"/>
      <w:r w:rsidRPr="009A00CF">
        <w:t xml:space="preserve"> account for all WWTP removal efficiencies and excretion conditions cited in existing literature.</w:t>
      </w:r>
    </w:p>
    <w:p w14:paraId="12BF6B61" w14:textId="368D9825" w:rsidR="003F33E6" w:rsidRPr="009A00CF" w:rsidRDefault="003F33E6" w:rsidP="003F33E6">
      <w:pPr>
        <w:spacing w:line="360" w:lineRule="auto"/>
        <w:sectPr w:rsidR="003F33E6" w:rsidRPr="009A00CF">
          <w:pgSz w:w="11900" w:h="16840"/>
          <w:pgMar w:top="1440" w:right="1440" w:bottom="1440" w:left="1440" w:header="708" w:footer="708" w:gutter="0"/>
          <w:cols w:space="720"/>
        </w:sectPr>
      </w:pPr>
      <w:r w:rsidRPr="009A00CF">
        <w:t xml:space="preserve">PEC ranges displayed in red represent compounds for which no excretion and/or WWTP removal efficiency data was available and therefore maximum and minimum values were assumed </w:t>
      </w:r>
      <w:proofErr w:type="gramStart"/>
      <w:r w:rsidRPr="009A00CF">
        <w:t>in order to</w:t>
      </w:r>
      <w:proofErr w:type="gramEnd"/>
      <w:r w:rsidRPr="009A00CF">
        <w:t xml:space="preserve"> represent all possible scenarios (max = 100%, min = 0%). Those displayed in blue represent compounds supported by removal and excretion data, where ranges are bounded by the maximum and minimum values given in existing literature. Gabapentin, levetiracetam and pregabalin have the highest maximum PECs (49.03, 12.91, 10.14 </w:t>
      </w:r>
      <w:r w:rsidRPr="009A00CF">
        <w:rPr>
          <w:rFonts w:ascii="Calibri" w:eastAsia="Calibri" w:hAnsi="Calibri" w:cs="Calibri"/>
        </w:rPr>
        <w:t>µ</w:t>
      </w:r>
      <w:r w:rsidRPr="009A00CF">
        <w:t>g/L respectively) (fig</w:t>
      </w:r>
      <w:r w:rsidR="008031C5" w:rsidRPr="009A00CF">
        <w:t>ure</w:t>
      </w:r>
      <w:r w:rsidRPr="009A00CF">
        <w:t xml:space="preserve"> </w:t>
      </w:r>
      <w:r w:rsidR="00CE2B6B" w:rsidRPr="009A00CF">
        <w:t>2.</w:t>
      </w:r>
      <w:r w:rsidRPr="009A00CF">
        <w:t xml:space="preserve">2 &amp; table </w:t>
      </w:r>
      <w:r w:rsidR="00CE2B6B" w:rsidRPr="009A00CF">
        <w:t>2.</w:t>
      </w:r>
      <w:r w:rsidRPr="009A00CF">
        <w:t xml:space="preserve">2). Gabapentin has the largest PEC range of all the antiepileptic compounds prescribed (48.51 </w:t>
      </w:r>
      <w:r w:rsidRPr="009A00CF">
        <w:rPr>
          <w:rFonts w:ascii="Calibri" w:eastAsia="Calibri" w:hAnsi="Calibri" w:cs="Calibri"/>
        </w:rPr>
        <w:t>µ</w:t>
      </w:r>
      <w:r w:rsidRPr="009A00CF">
        <w:t xml:space="preserve">g/L) with a maximum PEC two orders of magnitude higher than the minimum PEC. Comparatively, the PEC ranges of levetiracetam and pregabalin are much smaller than that of gabapentin (12.68, 5.46 </w:t>
      </w:r>
      <w:r w:rsidRPr="009A00CF">
        <w:rPr>
          <w:rFonts w:ascii="Calibri" w:eastAsia="Calibri" w:hAnsi="Calibri" w:cs="Calibri"/>
        </w:rPr>
        <w:t>µ</w:t>
      </w:r>
      <w:r w:rsidRPr="009A00CF">
        <w:t xml:space="preserve">g/L respectively). Compounds are organised based on their maximum PEC, however, when examining the minimum PEC value for these top 3 compounds, the minimum PEC for pregabalin is an order of magnitude higher than that of the lower estimates for gabapentin and levetiracetam (4.68, 0.52, 0.22 </w:t>
      </w:r>
      <w:r w:rsidRPr="009A00CF">
        <w:rPr>
          <w:rFonts w:ascii="Calibri" w:eastAsia="Calibri" w:hAnsi="Calibri" w:cs="Calibri"/>
        </w:rPr>
        <w:t>µ</w:t>
      </w:r>
      <w:r w:rsidRPr="009A00CF">
        <w:t>g/L respectively). All other maximum PEC values fall below 1</w:t>
      </w:r>
      <w:r w:rsidRPr="009A00CF">
        <w:rPr>
          <w:rFonts w:ascii="Calibri" w:eastAsia="Calibri" w:hAnsi="Calibri" w:cs="Calibri"/>
        </w:rPr>
        <w:t xml:space="preserve"> µ</w:t>
      </w:r>
      <w:r w:rsidRPr="009A00CF">
        <w:t xml:space="preserve">g/L, with lamotrigine and carbamazepine yielding the highest maximum PEC values below this threshold (0.44 and 0.42 </w:t>
      </w:r>
      <w:r w:rsidRPr="009A00CF">
        <w:rPr>
          <w:rFonts w:ascii="Calibri" w:eastAsia="Calibri" w:hAnsi="Calibri" w:cs="Calibri"/>
        </w:rPr>
        <w:t>µ</w:t>
      </w:r>
      <w:r w:rsidRPr="009A00CF">
        <w:t xml:space="preserve">g/L respectively). Below this, all compounds have maximum PEC values &lt; 0.4 </w:t>
      </w:r>
      <w:r w:rsidRPr="009A00CF">
        <w:rPr>
          <w:rFonts w:ascii="Calibri" w:eastAsia="Calibri" w:hAnsi="Calibri" w:cs="Calibri"/>
        </w:rPr>
        <w:t>µ</w:t>
      </w:r>
      <w:r w:rsidRPr="009A00CF">
        <w:t>g/L, with many displaying PECs approaching 0</w:t>
      </w:r>
      <w:r w:rsidRPr="009A00CF">
        <w:rPr>
          <w:rFonts w:ascii="Calibri" w:eastAsia="Calibri" w:hAnsi="Calibri" w:cs="Calibri"/>
        </w:rPr>
        <w:t xml:space="preserve"> µ</w:t>
      </w:r>
      <w:r w:rsidRPr="009A00CF">
        <w:t xml:space="preserve">g/L. </w:t>
      </w:r>
    </w:p>
    <w:p w14:paraId="54873138" w14:textId="29A13473" w:rsidR="003F33E6" w:rsidRPr="009A00CF" w:rsidRDefault="00CE2F51" w:rsidP="003F33E6">
      <w:pPr>
        <w:sectPr w:rsidR="003F33E6" w:rsidRPr="009A00CF" w:rsidSect="00A305AE">
          <w:pgSz w:w="16840" w:h="11900" w:orient="landscape"/>
          <w:pgMar w:top="1440" w:right="1440" w:bottom="1440" w:left="1440" w:header="708" w:footer="708" w:gutter="0"/>
          <w:cols w:space="708"/>
          <w:docGrid w:linePitch="360"/>
        </w:sectPr>
      </w:pPr>
      <w:r>
        <w:rPr>
          <w:noProof/>
        </w:rPr>
        <w:lastRenderedPageBreak/>
        <mc:AlternateContent>
          <mc:Choice Requires="wpg">
            <w:drawing>
              <wp:anchor distT="0" distB="0" distL="114300" distR="114300" simplePos="0" relativeHeight="251868160" behindDoc="0" locked="0" layoutInCell="1" allowOverlap="1" wp14:anchorId="0992A029" wp14:editId="696B47FC">
                <wp:simplePos x="0" y="0"/>
                <wp:positionH relativeFrom="column">
                  <wp:posOffset>-332740</wp:posOffset>
                </wp:positionH>
                <wp:positionV relativeFrom="paragraph">
                  <wp:posOffset>0</wp:posOffset>
                </wp:positionV>
                <wp:extent cx="9155430" cy="5462270"/>
                <wp:effectExtent l="0" t="0" r="7620" b="5080"/>
                <wp:wrapSquare wrapText="bothSides"/>
                <wp:docPr id="130" name="Group 130"/>
                <wp:cNvGraphicFramePr/>
                <a:graphic xmlns:a="http://schemas.openxmlformats.org/drawingml/2006/main">
                  <a:graphicData uri="http://schemas.microsoft.com/office/word/2010/wordprocessingGroup">
                    <wpg:wgp>
                      <wpg:cNvGrpSpPr/>
                      <wpg:grpSpPr>
                        <a:xfrm>
                          <a:off x="0" y="0"/>
                          <a:ext cx="9155430" cy="5462270"/>
                          <a:chOff x="-106878" y="-534232"/>
                          <a:chExt cx="9084623" cy="5437601"/>
                        </a:xfrm>
                      </wpg:grpSpPr>
                      <pic:pic xmlns:pic="http://schemas.openxmlformats.org/drawingml/2006/picture">
                        <pic:nvPicPr>
                          <pic:cNvPr id="20" name="Picture 20"/>
                          <pic:cNvPicPr>
                            <a:picLocks noChangeAspect="1"/>
                          </pic:cNvPicPr>
                        </pic:nvPicPr>
                        <pic:blipFill rotWithShape="1">
                          <a:blip r:embed="rId46">
                            <a:extLst>
                              <a:ext uri="{28A0092B-C50C-407E-A947-70E740481C1C}">
                                <a14:useLocalDpi xmlns:a14="http://schemas.microsoft.com/office/drawing/2010/main" val="0"/>
                              </a:ext>
                            </a:extLst>
                          </a:blip>
                          <a:srcRect t="5673" r="3" b="10"/>
                          <a:stretch/>
                        </pic:blipFill>
                        <pic:spPr bwMode="auto">
                          <a:xfrm>
                            <a:off x="-106878" y="-534232"/>
                            <a:ext cx="9084623" cy="5437601"/>
                          </a:xfrm>
                          <a:prstGeom prst="rect">
                            <a:avLst/>
                          </a:prstGeom>
                          <a:noFill/>
                        </pic:spPr>
                      </pic:pic>
                      <wps:wsp>
                        <wps:cNvPr id="22" name="Text Box 2"/>
                        <wps:cNvSpPr txBox="1">
                          <a:spLocks noChangeArrowheads="1"/>
                        </wps:cNvSpPr>
                        <wps:spPr bwMode="auto">
                          <a:xfrm>
                            <a:off x="94465" y="2814610"/>
                            <a:ext cx="457200" cy="284480"/>
                          </a:xfrm>
                          <a:prstGeom prst="rect">
                            <a:avLst/>
                          </a:prstGeom>
                          <a:solidFill>
                            <a:schemeClr val="bg1"/>
                          </a:solidFill>
                          <a:ln w="9525">
                            <a:noFill/>
                            <a:miter lim="800000"/>
                            <a:headEnd/>
                            <a:tailEnd/>
                          </a:ln>
                        </wps:spPr>
                        <wps:txbx>
                          <w:txbxContent>
                            <w:p w14:paraId="2954A8C8" w14:textId="33FD8B9A" w:rsidR="00F75B1B" w:rsidRPr="008D1A46" w:rsidRDefault="00F75B1B">
                              <w:pPr>
                                <w:rPr>
                                  <w:color w:val="7F7F7F" w:themeColor="text1" w:themeTint="80"/>
                                  <w:sz w:val="18"/>
                                  <w:szCs w:val="18"/>
                                </w:rPr>
                              </w:pPr>
                              <w:r w:rsidRPr="008D1A46">
                                <w:rPr>
                                  <w:color w:val="7F7F7F" w:themeColor="text1" w:themeTint="80"/>
                                  <w:sz w:val="18"/>
                                  <w:szCs w:val="18"/>
                                </w:rPr>
                                <w:t>0.001</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992A029" id="Group 130" o:spid="_x0000_s1038" style="position:absolute;margin-left:-26.2pt;margin-top:0;width:720.9pt;height:430.1pt;z-index:251868160;mso-width-relative:margin;mso-height-relative:margin" coordorigin="-1068,-5342" coordsize="90846,543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">
                <v:shape id="Picture 20" o:spid="_x0000_s1039" type="#_x0000_t75" style="position:absolute;left:-1068;top:-5342;width:90845;height:543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">
                  <v:imagedata r:id="rId47" o:title="" croptop="3718f" cropbottom="7f" cropright="2f"/>
                </v:shape>
                <v:shape id="_x0000_s1040" type="#_x0000_t202" style="position:absolute;left:944;top:28146;width:4572;height:2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" fillcolor="white [3212]" stroked="f">
                  <v:textbox>
                    <w:txbxContent>
                      <w:p w14:paraId="2954A8C8" w14:textId="33FD8B9A" w:rsidR="00F75B1B" w:rsidRPr="008D1A46" w:rsidRDefault="00F75B1B">
                        <w:pPr>
                          <w:rPr>
                            <w:color w:val="7F7F7F" w:themeColor="text1" w:themeTint="80"/>
                            <w:sz w:val="18"/>
                            <w:szCs w:val="18"/>
                          </w:rPr>
                        </w:pPr>
                        <w:r w:rsidRPr="008D1A46">
                          <w:rPr>
                            <w:color w:val="7F7F7F" w:themeColor="text1" w:themeTint="80"/>
                            <w:sz w:val="18"/>
                            <w:szCs w:val="18"/>
                          </w:rPr>
                          <w:t>0.001</w:t>
                        </w:r>
                      </w:p>
                    </w:txbxContent>
                  </v:textbox>
                </v:shape>
                <w10:wrap type="square"/>
              </v:group>
            </w:pict>
          </mc:Fallback>
        </mc:AlternateContent>
      </w:r>
      <w:r w:rsidR="00EF6563" w:rsidRPr="009A00CF">
        <w:rPr>
          <w:noProof/>
        </w:rPr>
        <mc:AlternateContent>
          <mc:Choice Requires="wps">
            <w:drawing>
              <wp:anchor distT="0" distB="0" distL="114300" distR="114300" simplePos="0" relativeHeight="251799552" behindDoc="0" locked="0" layoutInCell="1" allowOverlap="1" wp14:anchorId="380939CA" wp14:editId="2865EE14">
                <wp:simplePos x="0" y="0"/>
                <wp:positionH relativeFrom="column">
                  <wp:posOffset>-225425</wp:posOffset>
                </wp:positionH>
                <wp:positionV relativeFrom="paragraph">
                  <wp:posOffset>5457900</wp:posOffset>
                </wp:positionV>
                <wp:extent cx="9371965" cy="635"/>
                <wp:effectExtent l="0" t="0" r="0" b="0"/>
                <wp:wrapSquare wrapText="bothSides"/>
                <wp:docPr id="1325" name="Text Box 1325"/>
                <wp:cNvGraphicFramePr/>
                <a:graphic xmlns:a="http://schemas.openxmlformats.org/drawingml/2006/main">
                  <a:graphicData uri="http://schemas.microsoft.com/office/word/2010/wordprocessingShape">
                    <wps:wsp>
                      <wps:cNvSpPr txBox="1"/>
                      <wps:spPr>
                        <a:xfrm>
                          <a:off x="0" y="0"/>
                          <a:ext cx="9371965" cy="635"/>
                        </a:xfrm>
                        <a:prstGeom prst="rect">
                          <a:avLst/>
                        </a:prstGeom>
                        <a:solidFill>
                          <a:prstClr val="white"/>
                        </a:solidFill>
                        <a:ln>
                          <a:noFill/>
                        </a:ln>
                      </wps:spPr>
                      <wps:txbx>
                        <w:txbxContent>
                          <w:p w14:paraId="3EF52247" w14:textId="35107F95" w:rsidR="00F75B1B" w:rsidRPr="00143500" w:rsidRDefault="00F75B1B" w:rsidP="008031C5">
                            <w:pPr>
                              <w:pStyle w:val="Caption"/>
                              <w:rPr>
                                <w:noProof/>
                              </w:rPr>
                            </w:pPr>
                            <w:bookmarkStart w:id="20" w:name="_Toc59633630"/>
                            <w:r>
                              <w:t xml:space="preserve">Figure 2.2 </w:t>
                            </w:r>
                            <w:r w:rsidRPr="003C4F64">
                              <w:t>Figure 2 PEC ranges for all prescribed antiepileptic compounds based on NHS prescription data from 2018</w:t>
                            </w:r>
                            <w:r>
                              <w:t xml:space="preserve">. PECs &gt; 0.001 </w:t>
                            </w:r>
                            <w:r>
                              <w:rPr>
                                <w:rFonts w:cstheme="minorHAnsi"/>
                              </w:rPr>
                              <w:t>µ</w:t>
                            </w:r>
                            <w:r>
                              <w:t>g/L not graphically represented, see table 2.2 for calculated values.</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0939CA" id="Text Box 1325" o:spid="_x0000_s1041" type="#_x0000_t202" style="position:absolute;margin-left:-17.75pt;margin-top:429.75pt;width:737.95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" stroked="f">
                <v:textbox style="mso-fit-shape-to-text:t" inset="0,0,0,0">
                  <w:txbxContent>
                    <w:p w14:paraId="3EF52247" w14:textId="35107F95" w:rsidR="00F75B1B" w:rsidRPr="00143500" w:rsidRDefault="00F75B1B" w:rsidP="008031C5">
                      <w:pPr>
                        <w:pStyle w:val="Caption"/>
                        <w:rPr>
                          <w:noProof/>
                        </w:rPr>
                      </w:pPr>
                      <w:bookmarkStart w:id="21" w:name="_Toc59633630"/>
                      <w:r>
                        <w:t xml:space="preserve">Figure 2.2 </w:t>
                      </w:r>
                      <w:r w:rsidRPr="003C4F64">
                        <w:t>Figure 2 PEC ranges for all prescribed antiepileptic compounds based on NHS prescription data from 2018</w:t>
                      </w:r>
                      <w:r>
                        <w:t xml:space="preserve">. PECs &gt; 0.001 </w:t>
                      </w:r>
                      <w:r>
                        <w:rPr>
                          <w:rFonts w:cstheme="minorHAnsi"/>
                        </w:rPr>
                        <w:t>µ</w:t>
                      </w:r>
                      <w:r>
                        <w:t>g/L not graphically represented, see table 2.2 for calculated values.</w:t>
                      </w:r>
                      <w:bookmarkEnd w:id="21"/>
                    </w:p>
                  </w:txbxContent>
                </v:textbox>
                <w10:wrap type="square"/>
              </v:shape>
            </w:pict>
          </mc:Fallback>
        </mc:AlternateContent>
      </w:r>
    </w:p>
    <w:p w14:paraId="61780809" w14:textId="77777777" w:rsidR="003F33E6" w:rsidRPr="009A00CF" w:rsidRDefault="003F33E6" w:rsidP="003F33E6"/>
    <w:tbl>
      <w:tblPr>
        <w:tblStyle w:val="ListTable7Colorful"/>
        <w:tblpPr w:leftFromText="180" w:rightFromText="180" w:vertAnchor="text" w:horzAnchor="margin" w:tblpXSpec="center" w:tblpY="584"/>
        <w:tblW w:w="67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1991"/>
        <w:gridCol w:w="2116"/>
        <w:gridCol w:w="11"/>
      </w:tblGrid>
      <w:tr w:rsidR="003F33E6" w:rsidRPr="009A00CF" w14:paraId="677A0300" w14:textId="77777777" w:rsidTr="00A305AE">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2660" w:type="dxa"/>
            <w:vMerge w:val="restart"/>
            <w:noWrap/>
          </w:tcPr>
          <w:p w14:paraId="54D9212D" w14:textId="77777777" w:rsidR="003F33E6" w:rsidRPr="009A00CF" w:rsidRDefault="003F33E6" w:rsidP="00A305AE">
            <w:pPr>
              <w:jc w:val="center"/>
              <w:rPr>
                <w:rFonts w:ascii="Calibri" w:eastAsia="Times New Roman" w:hAnsi="Calibri" w:cs="Calibri"/>
                <w:b/>
                <w:color w:val="auto"/>
                <w:lang w:eastAsia="en-GB"/>
              </w:rPr>
            </w:pPr>
            <w:r w:rsidRPr="009A00CF">
              <w:rPr>
                <w:rFonts w:ascii="Calibri" w:eastAsia="Times New Roman" w:hAnsi="Calibri" w:cs="Calibri"/>
                <w:b/>
                <w:color w:val="auto"/>
                <w:lang w:eastAsia="en-GB"/>
              </w:rPr>
              <w:t>Antiepileptic compound</w:t>
            </w:r>
          </w:p>
        </w:tc>
        <w:tc>
          <w:tcPr>
            <w:tcW w:w="4118" w:type="dxa"/>
            <w:gridSpan w:val="3"/>
            <w:noWrap/>
          </w:tcPr>
          <w:p w14:paraId="28DAA85F" w14:textId="77777777" w:rsidR="003F33E6" w:rsidRPr="009A00CF" w:rsidRDefault="003F33E6" w:rsidP="00A305A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color w:val="auto"/>
                <w:lang w:eastAsia="en-GB"/>
              </w:rPr>
            </w:pPr>
            <w:r w:rsidRPr="009A00CF">
              <w:rPr>
                <w:rFonts w:ascii="Calibri" w:eastAsia="Times New Roman" w:hAnsi="Calibri" w:cs="Calibri"/>
                <w:b/>
                <w:color w:val="auto"/>
                <w:lang w:eastAsia="en-GB"/>
              </w:rPr>
              <w:t xml:space="preserve">PEC Range 2018 (µg/L) </w:t>
            </w:r>
          </w:p>
        </w:tc>
      </w:tr>
      <w:tr w:rsidR="003F33E6" w:rsidRPr="009A00CF" w14:paraId="322A3A7E" w14:textId="77777777" w:rsidTr="00A305AE">
        <w:trPr>
          <w:gridAfter w:val="1"/>
          <w:cnfStyle w:val="000000100000" w:firstRow="0" w:lastRow="0" w:firstColumn="0" w:lastColumn="0" w:oddVBand="0" w:evenVBand="0" w:oddHBand="1" w:evenHBand="0" w:firstRowFirstColumn="0" w:firstRowLastColumn="0" w:lastRowFirstColumn="0" w:lastRowLastColumn="0"/>
          <w:wAfter w:w="11" w:type="dxa"/>
          <w:trHeight w:val="315"/>
        </w:trPr>
        <w:tc>
          <w:tcPr>
            <w:cnfStyle w:val="001000000000" w:firstRow="0" w:lastRow="0" w:firstColumn="1" w:lastColumn="0" w:oddVBand="0" w:evenVBand="0" w:oddHBand="0" w:evenHBand="0" w:firstRowFirstColumn="0" w:firstRowLastColumn="0" w:lastRowFirstColumn="0" w:lastRowLastColumn="0"/>
            <w:tcW w:w="2660" w:type="dxa"/>
            <w:vMerge/>
            <w:noWrap/>
            <w:hideMark/>
          </w:tcPr>
          <w:p w14:paraId="4ED20392" w14:textId="77777777" w:rsidR="003F33E6" w:rsidRPr="009A00CF" w:rsidRDefault="003F33E6" w:rsidP="00A305AE">
            <w:pPr>
              <w:jc w:val="center"/>
              <w:rPr>
                <w:rFonts w:ascii="Calibri" w:eastAsia="Times New Roman" w:hAnsi="Calibri" w:cs="Calibri"/>
                <w:b/>
                <w:color w:val="auto"/>
                <w:lang w:eastAsia="en-GB"/>
              </w:rPr>
            </w:pPr>
          </w:p>
        </w:tc>
        <w:tc>
          <w:tcPr>
            <w:tcW w:w="1991" w:type="dxa"/>
            <w:shd w:val="clear" w:color="auto" w:fill="auto"/>
            <w:noWrap/>
            <w:hideMark/>
          </w:tcPr>
          <w:p w14:paraId="69DFD972"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auto"/>
                <w:lang w:eastAsia="en-GB"/>
              </w:rPr>
            </w:pPr>
            <w:r w:rsidRPr="009A00CF">
              <w:rPr>
                <w:rFonts w:ascii="Calibri" w:eastAsia="Times New Roman" w:hAnsi="Calibri" w:cs="Calibri"/>
                <w:b/>
                <w:color w:val="auto"/>
                <w:lang w:eastAsia="en-GB"/>
              </w:rPr>
              <w:t>Best case scenario</w:t>
            </w:r>
          </w:p>
        </w:tc>
        <w:tc>
          <w:tcPr>
            <w:tcW w:w="2116" w:type="dxa"/>
            <w:shd w:val="clear" w:color="auto" w:fill="auto"/>
            <w:noWrap/>
            <w:hideMark/>
          </w:tcPr>
          <w:p w14:paraId="4BA5C959"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auto"/>
                <w:lang w:eastAsia="en-GB"/>
              </w:rPr>
            </w:pPr>
            <w:r w:rsidRPr="009A00CF">
              <w:rPr>
                <w:rFonts w:ascii="Calibri" w:eastAsia="Times New Roman" w:hAnsi="Calibri" w:cs="Calibri"/>
                <w:b/>
                <w:color w:val="auto"/>
                <w:lang w:eastAsia="en-GB"/>
              </w:rPr>
              <w:t>Worst case scenario</w:t>
            </w:r>
          </w:p>
        </w:tc>
      </w:tr>
      <w:tr w:rsidR="003F33E6" w:rsidRPr="009A00CF" w14:paraId="424A26E5" w14:textId="77777777" w:rsidTr="00A305AE">
        <w:trPr>
          <w:gridAfter w:val="1"/>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1912C17A" w14:textId="77777777" w:rsidR="003F33E6" w:rsidRPr="009A00CF" w:rsidRDefault="003F33E6" w:rsidP="00A305AE">
            <w:pPr>
              <w:jc w:val="center"/>
              <w:rPr>
                <w:rFonts w:ascii="Calibri" w:eastAsia="Times New Roman" w:hAnsi="Calibri" w:cs="Calibri"/>
                <w:b/>
                <w:color w:val="auto"/>
                <w:lang w:eastAsia="en-GB"/>
              </w:rPr>
            </w:pPr>
            <w:r w:rsidRPr="009A00CF">
              <w:rPr>
                <w:rFonts w:ascii="Calibri" w:eastAsia="Times New Roman" w:hAnsi="Calibri" w:cs="Calibri"/>
                <w:b/>
                <w:color w:val="auto"/>
                <w:lang w:eastAsia="en-GB"/>
              </w:rPr>
              <w:t>Gabapentin</w:t>
            </w:r>
          </w:p>
        </w:tc>
        <w:tc>
          <w:tcPr>
            <w:tcW w:w="1991" w:type="dxa"/>
            <w:shd w:val="clear" w:color="auto" w:fill="auto"/>
            <w:noWrap/>
            <w:hideMark/>
          </w:tcPr>
          <w:p w14:paraId="7F9526A7"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51861</w:t>
            </w:r>
          </w:p>
        </w:tc>
        <w:tc>
          <w:tcPr>
            <w:tcW w:w="2116" w:type="dxa"/>
            <w:shd w:val="clear" w:color="auto" w:fill="auto"/>
            <w:noWrap/>
            <w:hideMark/>
          </w:tcPr>
          <w:p w14:paraId="17F8E3DC"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49.03225</w:t>
            </w:r>
          </w:p>
        </w:tc>
      </w:tr>
      <w:tr w:rsidR="003F33E6" w:rsidRPr="009A00CF" w14:paraId="3023E81D" w14:textId="77777777" w:rsidTr="00A305AE">
        <w:trPr>
          <w:gridAfter w:val="1"/>
          <w:cnfStyle w:val="000000100000" w:firstRow="0" w:lastRow="0" w:firstColumn="0" w:lastColumn="0" w:oddVBand="0" w:evenVBand="0" w:oddHBand="1" w:evenHBand="0" w:firstRowFirstColumn="0" w:firstRowLastColumn="0" w:lastRowFirstColumn="0" w:lastRowLastColumn="0"/>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31C2ECF8" w14:textId="77777777" w:rsidR="003F33E6" w:rsidRPr="009A00CF" w:rsidRDefault="003F33E6" w:rsidP="00A305AE">
            <w:pPr>
              <w:jc w:val="center"/>
              <w:rPr>
                <w:rFonts w:ascii="Calibri" w:eastAsia="Times New Roman" w:hAnsi="Calibri" w:cs="Calibri"/>
                <w:b/>
                <w:color w:val="auto"/>
                <w:lang w:eastAsia="en-GB"/>
              </w:rPr>
            </w:pPr>
            <w:r w:rsidRPr="009A00CF">
              <w:rPr>
                <w:rFonts w:ascii="Calibri" w:eastAsia="Times New Roman" w:hAnsi="Calibri" w:cs="Calibri"/>
                <w:b/>
                <w:color w:val="auto"/>
                <w:lang w:eastAsia="en-GB"/>
              </w:rPr>
              <w:t>Levetiracetam</w:t>
            </w:r>
          </w:p>
        </w:tc>
        <w:tc>
          <w:tcPr>
            <w:tcW w:w="1991" w:type="dxa"/>
            <w:shd w:val="clear" w:color="auto" w:fill="auto"/>
            <w:noWrap/>
            <w:hideMark/>
          </w:tcPr>
          <w:p w14:paraId="1E09AE67"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22414</w:t>
            </w:r>
          </w:p>
        </w:tc>
        <w:tc>
          <w:tcPr>
            <w:tcW w:w="2116" w:type="dxa"/>
            <w:shd w:val="clear" w:color="auto" w:fill="auto"/>
            <w:noWrap/>
            <w:hideMark/>
          </w:tcPr>
          <w:p w14:paraId="747463C1"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12.90524</w:t>
            </w:r>
          </w:p>
        </w:tc>
      </w:tr>
      <w:tr w:rsidR="003F33E6" w:rsidRPr="009A00CF" w14:paraId="343E6263" w14:textId="77777777" w:rsidTr="00A305AE">
        <w:trPr>
          <w:gridAfter w:val="1"/>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6C8C63E5" w14:textId="77777777" w:rsidR="003F33E6" w:rsidRPr="009A00CF" w:rsidRDefault="003F33E6" w:rsidP="00A305AE">
            <w:pPr>
              <w:jc w:val="center"/>
              <w:rPr>
                <w:rFonts w:ascii="Calibri" w:eastAsia="Times New Roman" w:hAnsi="Calibri" w:cs="Calibri"/>
                <w:b/>
                <w:color w:val="auto"/>
                <w:lang w:eastAsia="en-GB"/>
              </w:rPr>
            </w:pPr>
            <w:r w:rsidRPr="009A00CF">
              <w:rPr>
                <w:rFonts w:ascii="Calibri" w:eastAsia="Times New Roman" w:hAnsi="Calibri" w:cs="Calibri"/>
                <w:b/>
                <w:color w:val="auto"/>
                <w:lang w:eastAsia="en-GB"/>
              </w:rPr>
              <w:t>Pregabalin</w:t>
            </w:r>
          </w:p>
        </w:tc>
        <w:tc>
          <w:tcPr>
            <w:tcW w:w="1991" w:type="dxa"/>
            <w:shd w:val="clear" w:color="auto" w:fill="auto"/>
            <w:noWrap/>
            <w:hideMark/>
          </w:tcPr>
          <w:p w14:paraId="60E12D58"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4.67988</w:t>
            </w:r>
          </w:p>
        </w:tc>
        <w:tc>
          <w:tcPr>
            <w:tcW w:w="2116" w:type="dxa"/>
            <w:shd w:val="clear" w:color="auto" w:fill="auto"/>
            <w:noWrap/>
            <w:hideMark/>
          </w:tcPr>
          <w:p w14:paraId="39956B33"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10.14150</w:t>
            </w:r>
          </w:p>
        </w:tc>
      </w:tr>
      <w:tr w:rsidR="003F33E6" w:rsidRPr="009A00CF" w14:paraId="45A7B82A" w14:textId="77777777" w:rsidTr="00A305AE">
        <w:trPr>
          <w:gridAfter w:val="1"/>
          <w:cnfStyle w:val="000000100000" w:firstRow="0" w:lastRow="0" w:firstColumn="0" w:lastColumn="0" w:oddVBand="0" w:evenVBand="0" w:oddHBand="1" w:evenHBand="0" w:firstRowFirstColumn="0" w:firstRowLastColumn="0" w:lastRowFirstColumn="0" w:lastRowLastColumn="0"/>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58514827" w14:textId="77777777" w:rsidR="003F33E6" w:rsidRPr="009A00CF" w:rsidRDefault="003F33E6" w:rsidP="00A305AE">
            <w:pPr>
              <w:jc w:val="center"/>
              <w:rPr>
                <w:rFonts w:ascii="Calibri" w:eastAsia="Times New Roman" w:hAnsi="Calibri" w:cs="Calibri"/>
                <w:b/>
                <w:color w:val="auto"/>
                <w:lang w:eastAsia="en-GB"/>
              </w:rPr>
            </w:pPr>
            <w:r w:rsidRPr="009A00CF">
              <w:rPr>
                <w:rFonts w:ascii="Calibri" w:eastAsia="Times New Roman" w:hAnsi="Calibri" w:cs="Calibri"/>
                <w:b/>
                <w:color w:val="auto"/>
                <w:lang w:eastAsia="en-GB"/>
              </w:rPr>
              <w:t>Lamotrigine</w:t>
            </w:r>
          </w:p>
        </w:tc>
        <w:tc>
          <w:tcPr>
            <w:tcW w:w="1991" w:type="dxa"/>
            <w:shd w:val="clear" w:color="auto" w:fill="auto"/>
            <w:noWrap/>
            <w:hideMark/>
          </w:tcPr>
          <w:p w14:paraId="4149F85A"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44325</w:t>
            </w:r>
          </w:p>
        </w:tc>
        <w:tc>
          <w:tcPr>
            <w:tcW w:w="2116" w:type="dxa"/>
            <w:shd w:val="clear" w:color="auto" w:fill="auto"/>
            <w:noWrap/>
            <w:hideMark/>
          </w:tcPr>
          <w:p w14:paraId="4DC97C05"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44425</w:t>
            </w:r>
          </w:p>
        </w:tc>
      </w:tr>
      <w:tr w:rsidR="003F33E6" w:rsidRPr="009A00CF" w14:paraId="2008F100" w14:textId="77777777" w:rsidTr="00A305AE">
        <w:trPr>
          <w:gridAfter w:val="1"/>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4E50EFC2" w14:textId="77777777" w:rsidR="003F33E6" w:rsidRPr="009A00CF" w:rsidRDefault="003F33E6" w:rsidP="00A305AE">
            <w:pPr>
              <w:jc w:val="center"/>
              <w:rPr>
                <w:rFonts w:ascii="Calibri" w:eastAsia="Times New Roman" w:hAnsi="Calibri" w:cs="Calibri"/>
                <w:b/>
                <w:color w:val="auto"/>
                <w:lang w:eastAsia="en-GB"/>
              </w:rPr>
            </w:pPr>
            <w:r w:rsidRPr="009A00CF">
              <w:rPr>
                <w:rFonts w:ascii="Calibri" w:eastAsia="Times New Roman" w:hAnsi="Calibri" w:cs="Calibri"/>
                <w:b/>
                <w:color w:val="auto"/>
                <w:lang w:eastAsia="en-GB"/>
              </w:rPr>
              <w:t>Carbamazepine</w:t>
            </w:r>
          </w:p>
        </w:tc>
        <w:tc>
          <w:tcPr>
            <w:tcW w:w="1991" w:type="dxa"/>
            <w:shd w:val="clear" w:color="auto" w:fill="auto"/>
            <w:noWrap/>
            <w:hideMark/>
          </w:tcPr>
          <w:p w14:paraId="120AD0C7"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3392</w:t>
            </w:r>
          </w:p>
        </w:tc>
        <w:tc>
          <w:tcPr>
            <w:tcW w:w="2116" w:type="dxa"/>
            <w:shd w:val="clear" w:color="auto" w:fill="auto"/>
            <w:noWrap/>
            <w:hideMark/>
          </w:tcPr>
          <w:p w14:paraId="43F819F7"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42482</w:t>
            </w:r>
          </w:p>
        </w:tc>
      </w:tr>
      <w:tr w:rsidR="003F33E6" w:rsidRPr="009A00CF" w14:paraId="21496B25" w14:textId="77777777" w:rsidTr="00A305AE">
        <w:trPr>
          <w:gridAfter w:val="1"/>
          <w:cnfStyle w:val="000000100000" w:firstRow="0" w:lastRow="0" w:firstColumn="0" w:lastColumn="0" w:oddVBand="0" w:evenVBand="0" w:oddHBand="1" w:evenHBand="0" w:firstRowFirstColumn="0" w:firstRowLastColumn="0" w:lastRowFirstColumn="0" w:lastRowLastColumn="0"/>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12123F6E" w14:textId="77777777" w:rsidR="003F33E6" w:rsidRPr="009A00CF" w:rsidRDefault="003F33E6" w:rsidP="00A305AE">
            <w:pPr>
              <w:jc w:val="center"/>
              <w:rPr>
                <w:rFonts w:ascii="Calibri" w:eastAsia="Times New Roman" w:hAnsi="Calibri" w:cs="Calibri"/>
                <w:b/>
                <w:color w:val="auto"/>
                <w:lang w:eastAsia="en-GB"/>
              </w:rPr>
            </w:pPr>
            <w:r w:rsidRPr="009A00CF">
              <w:rPr>
                <w:rFonts w:ascii="Calibri" w:eastAsia="Times New Roman" w:hAnsi="Calibri" w:cs="Calibri"/>
                <w:b/>
                <w:color w:val="auto"/>
                <w:lang w:eastAsia="en-GB"/>
              </w:rPr>
              <w:t>Topiramate</w:t>
            </w:r>
          </w:p>
        </w:tc>
        <w:tc>
          <w:tcPr>
            <w:tcW w:w="1991" w:type="dxa"/>
            <w:shd w:val="clear" w:color="auto" w:fill="auto"/>
            <w:noWrap/>
            <w:hideMark/>
          </w:tcPr>
          <w:p w14:paraId="61181BCD"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22357</w:t>
            </w:r>
          </w:p>
        </w:tc>
        <w:tc>
          <w:tcPr>
            <w:tcW w:w="2116" w:type="dxa"/>
            <w:shd w:val="clear" w:color="auto" w:fill="auto"/>
            <w:noWrap/>
            <w:hideMark/>
          </w:tcPr>
          <w:p w14:paraId="74EF7431"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35771</w:t>
            </w:r>
          </w:p>
        </w:tc>
      </w:tr>
      <w:tr w:rsidR="003F33E6" w:rsidRPr="009A00CF" w14:paraId="2A1248E6" w14:textId="77777777" w:rsidTr="00A305AE">
        <w:trPr>
          <w:gridAfter w:val="1"/>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18A04149" w14:textId="77777777" w:rsidR="003F33E6" w:rsidRPr="009A00CF" w:rsidRDefault="003F33E6" w:rsidP="00A305AE">
            <w:pPr>
              <w:jc w:val="center"/>
              <w:rPr>
                <w:rFonts w:ascii="Calibri" w:eastAsia="Times New Roman" w:hAnsi="Calibri" w:cs="Calibri"/>
                <w:b/>
                <w:color w:val="auto"/>
                <w:lang w:eastAsia="en-GB"/>
              </w:rPr>
            </w:pPr>
            <w:r w:rsidRPr="009A00CF">
              <w:rPr>
                <w:rFonts w:ascii="Calibri" w:eastAsia="Times New Roman" w:hAnsi="Calibri" w:cs="Calibri"/>
                <w:b/>
                <w:color w:val="auto"/>
                <w:lang w:eastAsia="en-GB"/>
              </w:rPr>
              <w:t>Primidone</w:t>
            </w:r>
          </w:p>
        </w:tc>
        <w:tc>
          <w:tcPr>
            <w:tcW w:w="1991" w:type="dxa"/>
            <w:shd w:val="clear" w:color="auto" w:fill="auto"/>
            <w:noWrap/>
            <w:hideMark/>
          </w:tcPr>
          <w:p w14:paraId="56F55500"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13791</w:t>
            </w:r>
          </w:p>
        </w:tc>
        <w:tc>
          <w:tcPr>
            <w:tcW w:w="2116" w:type="dxa"/>
            <w:shd w:val="clear" w:color="auto" w:fill="auto"/>
            <w:noWrap/>
            <w:hideMark/>
          </w:tcPr>
          <w:p w14:paraId="1CCAC5C8"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22411</w:t>
            </w:r>
          </w:p>
        </w:tc>
      </w:tr>
      <w:tr w:rsidR="003F33E6" w:rsidRPr="009A00CF" w14:paraId="45B4FA63" w14:textId="77777777" w:rsidTr="00A305AE">
        <w:trPr>
          <w:gridAfter w:val="1"/>
          <w:cnfStyle w:val="000000100000" w:firstRow="0" w:lastRow="0" w:firstColumn="0" w:lastColumn="0" w:oddVBand="0" w:evenVBand="0" w:oddHBand="1" w:evenHBand="0" w:firstRowFirstColumn="0" w:firstRowLastColumn="0" w:lastRowFirstColumn="0" w:lastRowLastColumn="0"/>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1A835EB9" w14:textId="77777777" w:rsidR="003F33E6" w:rsidRPr="009A00CF" w:rsidRDefault="003F33E6" w:rsidP="00A305AE">
            <w:pPr>
              <w:jc w:val="center"/>
              <w:rPr>
                <w:rFonts w:ascii="Calibri" w:eastAsia="Times New Roman" w:hAnsi="Calibri" w:cs="Calibri"/>
                <w:b/>
                <w:color w:val="auto"/>
                <w:lang w:eastAsia="en-GB"/>
              </w:rPr>
            </w:pPr>
            <w:r w:rsidRPr="009A00CF">
              <w:rPr>
                <w:rFonts w:ascii="Calibri" w:eastAsia="Times New Roman" w:hAnsi="Calibri" w:cs="Calibri"/>
                <w:b/>
                <w:color w:val="auto"/>
                <w:lang w:eastAsia="en-GB"/>
              </w:rPr>
              <w:t>Vigabatrin</w:t>
            </w:r>
          </w:p>
        </w:tc>
        <w:tc>
          <w:tcPr>
            <w:tcW w:w="1991" w:type="dxa"/>
            <w:shd w:val="clear" w:color="auto" w:fill="auto"/>
            <w:noWrap/>
            <w:hideMark/>
          </w:tcPr>
          <w:p w14:paraId="3CD59767"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c>
          <w:tcPr>
            <w:tcW w:w="2116" w:type="dxa"/>
            <w:shd w:val="clear" w:color="auto" w:fill="auto"/>
            <w:noWrap/>
            <w:hideMark/>
          </w:tcPr>
          <w:p w14:paraId="691E2D19"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18893</w:t>
            </w:r>
          </w:p>
        </w:tc>
      </w:tr>
      <w:tr w:rsidR="003F33E6" w:rsidRPr="009A00CF" w14:paraId="16E2D525" w14:textId="77777777" w:rsidTr="00A305AE">
        <w:trPr>
          <w:gridAfter w:val="1"/>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4AF68DCB" w14:textId="77777777" w:rsidR="003F33E6" w:rsidRPr="009A00CF" w:rsidRDefault="003F33E6" w:rsidP="00A305AE">
            <w:pPr>
              <w:jc w:val="center"/>
              <w:rPr>
                <w:rFonts w:ascii="Calibri" w:eastAsia="Times New Roman" w:hAnsi="Calibri" w:cs="Calibri"/>
                <w:b/>
                <w:color w:val="auto"/>
                <w:lang w:eastAsia="en-GB"/>
              </w:rPr>
            </w:pPr>
            <w:proofErr w:type="spellStart"/>
            <w:r w:rsidRPr="009A00CF">
              <w:rPr>
                <w:rFonts w:ascii="Calibri" w:eastAsia="Times New Roman" w:hAnsi="Calibri" w:cs="Calibri"/>
                <w:b/>
                <w:color w:val="auto"/>
                <w:lang w:eastAsia="en-GB"/>
              </w:rPr>
              <w:t>Zonisamide</w:t>
            </w:r>
            <w:proofErr w:type="spellEnd"/>
          </w:p>
        </w:tc>
        <w:tc>
          <w:tcPr>
            <w:tcW w:w="1991" w:type="dxa"/>
            <w:shd w:val="clear" w:color="auto" w:fill="auto"/>
            <w:noWrap/>
            <w:hideMark/>
          </w:tcPr>
          <w:p w14:paraId="6FAA78D0"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c>
          <w:tcPr>
            <w:tcW w:w="2116" w:type="dxa"/>
            <w:shd w:val="clear" w:color="auto" w:fill="auto"/>
            <w:noWrap/>
            <w:hideMark/>
          </w:tcPr>
          <w:p w14:paraId="79E9BC1E"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12587</w:t>
            </w:r>
          </w:p>
        </w:tc>
      </w:tr>
      <w:tr w:rsidR="003F33E6" w:rsidRPr="009A00CF" w14:paraId="6AF0A092" w14:textId="77777777" w:rsidTr="00A305AE">
        <w:trPr>
          <w:gridAfter w:val="1"/>
          <w:cnfStyle w:val="000000100000" w:firstRow="0" w:lastRow="0" w:firstColumn="0" w:lastColumn="0" w:oddVBand="0" w:evenVBand="0" w:oddHBand="1" w:evenHBand="0" w:firstRowFirstColumn="0" w:firstRowLastColumn="0" w:lastRowFirstColumn="0" w:lastRowLastColumn="0"/>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1717A4DE" w14:textId="77777777" w:rsidR="003F33E6" w:rsidRPr="009A00CF" w:rsidRDefault="003F33E6" w:rsidP="00A305AE">
            <w:pPr>
              <w:jc w:val="center"/>
              <w:rPr>
                <w:rFonts w:ascii="Calibri" w:eastAsia="Times New Roman" w:hAnsi="Calibri" w:cs="Calibri"/>
                <w:b/>
                <w:color w:val="auto"/>
                <w:lang w:eastAsia="en-GB"/>
              </w:rPr>
            </w:pPr>
            <w:r w:rsidRPr="009A00CF">
              <w:rPr>
                <w:rFonts w:ascii="Calibri" w:eastAsia="Times New Roman" w:hAnsi="Calibri" w:cs="Calibri"/>
                <w:b/>
                <w:color w:val="auto"/>
                <w:lang w:eastAsia="en-GB"/>
              </w:rPr>
              <w:t>Ethosuximide</w:t>
            </w:r>
          </w:p>
        </w:tc>
        <w:tc>
          <w:tcPr>
            <w:tcW w:w="1991" w:type="dxa"/>
            <w:shd w:val="clear" w:color="auto" w:fill="auto"/>
            <w:noWrap/>
            <w:hideMark/>
          </w:tcPr>
          <w:p w14:paraId="011C8383"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c>
          <w:tcPr>
            <w:tcW w:w="2116" w:type="dxa"/>
            <w:shd w:val="clear" w:color="auto" w:fill="auto"/>
            <w:noWrap/>
            <w:hideMark/>
          </w:tcPr>
          <w:p w14:paraId="3DEDE82B"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11671</w:t>
            </w:r>
          </w:p>
        </w:tc>
      </w:tr>
      <w:tr w:rsidR="003F33E6" w:rsidRPr="009A00CF" w14:paraId="50ED2869" w14:textId="77777777" w:rsidTr="00A305AE">
        <w:trPr>
          <w:gridAfter w:val="1"/>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2C4CFC5F" w14:textId="77777777" w:rsidR="003F33E6" w:rsidRPr="009A00CF" w:rsidRDefault="003F33E6" w:rsidP="00A305AE">
            <w:pPr>
              <w:jc w:val="center"/>
              <w:rPr>
                <w:rFonts w:ascii="Calibri" w:eastAsia="Times New Roman" w:hAnsi="Calibri" w:cs="Calibri"/>
                <w:b/>
                <w:color w:val="auto"/>
                <w:lang w:eastAsia="en-GB"/>
              </w:rPr>
            </w:pPr>
            <w:proofErr w:type="spellStart"/>
            <w:r w:rsidRPr="009A00CF">
              <w:rPr>
                <w:rFonts w:ascii="Calibri" w:eastAsia="Times New Roman" w:hAnsi="Calibri" w:cs="Calibri"/>
                <w:b/>
                <w:color w:val="auto"/>
                <w:lang w:eastAsia="en-GB"/>
              </w:rPr>
              <w:t>Lacosamide</w:t>
            </w:r>
            <w:proofErr w:type="spellEnd"/>
          </w:p>
        </w:tc>
        <w:tc>
          <w:tcPr>
            <w:tcW w:w="1991" w:type="dxa"/>
            <w:shd w:val="clear" w:color="auto" w:fill="auto"/>
            <w:noWrap/>
            <w:hideMark/>
          </w:tcPr>
          <w:p w14:paraId="207AA1C1"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c>
          <w:tcPr>
            <w:tcW w:w="2116" w:type="dxa"/>
            <w:shd w:val="clear" w:color="auto" w:fill="auto"/>
            <w:noWrap/>
            <w:hideMark/>
          </w:tcPr>
          <w:p w14:paraId="1B9C2968"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8469</w:t>
            </w:r>
          </w:p>
        </w:tc>
      </w:tr>
      <w:tr w:rsidR="003F33E6" w:rsidRPr="009A00CF" w14:paraId="33D201CD" w14:textId="77777777" w:rsidTr="00A305AE">
        <w:trPr>
          <w:gridAfter w:val="1"/>
          <w:cnfStyle w:val="000000100000" w:firstRow="0" w:lastRow="0" w:firstColumn="0" w:lastColumn="0" w:oddVBand="0" w:evenVBand="0" w:oddHBand="1" w:evenHBand="0" w:firstRowFirstColumn="0" w:firstRowLastColumn="0" w:lastRowFirstColumn="0" w:lastRowLastColumn="0"/>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353435BD" w14:textId="77777777" w:rsidR="003F33E6" w:rsidRPr="009A00CF" w:rsidRDefault="003F33E6" w:rsidP="00A305AE">
            <w:pPr>
              <w:jc w:val="center"/>
              <w:rPr>
                <w:rFonts w:ascii="Calibri" w:eastAsia="Times New Roman" w:hAnsi="Calibri" w:cs="Calibri"/>
                <w:b/>
                <w:color w:val="auto"/>
                <w:lang w:eastAsia="en-GB"/>
              </w:rPr>
            </w:pPr>
            <w:proofErr w:type="spellStart"/>
            <w:r w:rsidRPr="009A00CF">
              <w:rPr>
                <w:rFonts w:ascii="Calibri" w:eastAsia="Times New Roman" w:hAnsi="Calibri" w:cs="Calibri"/>
                <w:b/>
                <w:color w:val="auto"/>
                <w:lang w:eastAsia="en-GB"/>
              </w:rPr>
              <w:t>Eslicarbazepine</w:t>
            </w:r>
            <w:proofErr w:type="spellEnd"/>
            <w:r w:rsidRPr="009A00CF">
              <w:rPr>
                <w:rFonts w:ascii="Calibri" w:eastAsia="Times New Roman" w:hAnsi="Calibri" w:cs="Calibri"/>
                <w:b/>
                <w:color w:val="auto"/>
                <w:lang w:eastAsia="en-GB"/>
              </w:rPr>
              <w:t xml:space="preserve"> Acetate</w:t>
            </w:r>
          </w:p>
        </w:tc>
        <w:tc>
          <w:tcPr>
            <w:tcW w:w="1991" w:type="dxa"/>
            <w:shd w:val="clear" w:color="auto" w:fill="auto"/>
            <w:noWrap/>
            <w:hideMark/>
          </w:tcPr>
          <w:p w14:paraId="2EFE5539"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c>
          <w:tcPr>
            <w:tcW w:w="2116" w:type="dxa"/>
            <w:shd w:val="clear" w:color="auto" w:fill="auto"/>
            <w:noWrap/>
            <w:hideMark/>
          </w:tcPr>
          <w:p w14:paraId="6E184312"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6328</w:t>
            </w:r>
          </w:p>
        </w:tc>
      </w:tr>
      <w:tr w:rsidR="003F33E6" w:rsidRPr="009A00CF" w14:paraId="1C2CD7E8" w14:textId="77777777" w:rsidTr="00A305AE">
        <w:trPr>
          <w:gridAfter w:val="1"/>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1A9BDD7B" w14:textId="77777777" w:rsidR="003F33E6" w:rsidRPr="009A00CF" w:rsidRDefault="003F33E6" w:rsidP="00A305AE">
            <w:pPr>
              <w:jc w:val="center"/>
              <w:rPr>
                <w:rFonts w:ascii="Calibri" w:eastAsia="Times New Roman" w:hAnsi="Calibri" w:cs="Calibri"/>
                <w:b/>
                <w:color w:val="auto"/>
                <w:lang w:eastAsia="en-GB"/>
              </w:rPr>
            </w:pPr>
            <w:r w:rsidRPr="009A00CF">
              <w:rPr>
                <w:rFonts w:ascii="Calibri" w:eastAsia="Times New Roman" w:hAnsi="Calibri" w:cs="Calibri"/>
                <w:b/>
                <w:color w:val="auto"/>
                <w:lang w:eastAsia="en-GB"/>
              </w:rPr>
              <w:t>Phenytoin Sodium</w:t>
            </w:r>
          </w:p>
        </w:tc>
        <w:tc>
          <w:tcPr>
            <w:tcW w:w="1991" w:type="dxa"/>
            <w:shd w:val="clear" w:color="auto" w:fill="auto"/>
            <w:noWrap/>
            <w:hideMark/>
          </w:tcPr>
          <w:p w14:paraId="688C8083"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5706</w:t>
            </w:r>
          </w:p>
        </w:tc>
        <w:tc>
          <w:tcPr>
            <w:tcW w:w="2116" w:type="dxa"/>
            <w:shd w:val="clear" w:color="auto" w:fill="auto"/>
            <w:noWrap/>
            <w:hideMark/>
          </w:tcPr>
          <w:p w14:paraId="712B10B5"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5806</w:t>
            </w:r>
          </w:p>
        </w:tc>
      </w:tr>
      <w:tr w:rsidR="003F33E6" w:rsidRPr="009A00CF" w14:paraId="5DA01B6A" w14:textId="77777777" w:rsidTr="00A305AE">
        <w:trPr>
          <w:gridAfter w:val="1"/>
          <w:cnfStyle w:val="000000100000" w:firstRow="0" w:lastRow="0" w:firstColumn="0" w:lastColumn="0" w:oddVBand="0" w:evenVBand="0" w:oddHBand="1" w:evenHBand="0" w:firstRowFirstColumn="0" w:firstRowLastColumn="0" w:lastRowFirstColumn="0" w:lastRowLastColumn="0"/>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7F63A556" w14:textId="77777777" w:rsidR="003F33E6" w:rsidRPr="009A00CF" w:rsidRDefault="003F33E6" w:rsidP="00A305AE">
            <w:pPr>
              <w:jc w:val="center"/>
              <w:rPr>
                <w:rFonts w:ascii="Calibri" w:eastAsia="Times New Roman" w:hAnsi="Calibri" w:cs="Calibri"/>
                <w:b/>
                <w:color w:val="auto"/>
                <w:lang w:eastAsia="en-GB"/>
              </w:rPr>
            </w:pPr>
            <w:r w:rsidRPr="009A00CF">
              <w:rPr>
                <w:rFonts w:ascii="Calibri" w:eastAsia="Times New Roman" w:hAnsi="Calibri" w:cs="Calibri"/>
                <w:b/>
                <w:color w:val="auto"/>
                <w:lang w:eastAsia="en-GB"/>
              </w:rPr>
              <w:t>Phenobarbital</w:t>
            </w:r>
          </w:p>
        </w:tc>
        <w:tc>
          <w:tcPr>
            <w:tcW w:w="1991" w:type="dxa"/>
            <w:shd w:val="clear" w:color="auto" w:fill="auto"/>
            <w:noWrap/>
            <w:hideMark/>
          </w:tcPr>
          <w:p w14:paraId="2CCACE14"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c>
          <w:tcPr>
            <w:tcW w:w="2116" w:type="dxa"/>
            <w:shd w:val="clear" w:color="auto" w:fill="auto"/>
            <w:noWrap/>
            <w:hideMark/>
          </w:tcPr>
          <w:p w14:paraId="7B50963A"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5340</w:t>
            </w:r>
          </w:p>
        </w:tc>
      </w:tr>
      <w:tr w:rsidR="003F33E6" w:rsidRPr="009A00CF" w14:paraId="48F9C078" w14:textId="77777777" w:rsidTr="00A305AE">
        <w:trPr>
          <w:gridAfter w:val="1"/>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6248A485" w14:textId="77777777" w:rsidR="003F33E6" w:rsidRPr="009A00CF" w:rsidRDefault="003F33E6" w:rsidP="00A305AE">
            <w:pPr>
              <w:jc w:val="center"/>
              <w:rPr>
                <w:rFonts w:ascii="Calibri" w:eastAsia="Times New Roman" w:hAnsi="Calibri" w:cs="Calibri"/>
                <w:b/>
                <w:color w:val="auto"/>
                <w:lang w:eastAsia="en-GB"/>
              </w:rPr>
            </w:pPr>
            <w:r w:rsidRPr="009A00CF">
              <w:rPr>
                <w:rFonts w:ascii="Calibri" w:eastAsia="Times New Roman" w:hAnsi="Calibri" w:cs="Calibri"/>
                <w:b/>
                <w:color w:val="auto"/>
                <w:lang w:eastAsia="en-GB"/>
              </w:rPr>
              <w:t>Oxcarbazepine</w:t>
            </w:r>
          </w:p>
        </w:tc>
        <w:tc>
          <w:tcPr>
            <w:tcW w:w="1991" w:type="dxa"/>
            <w:shd w:val="clear" w:color="auto" w:fill="auto"/>
            <w:noWrap/>
            <w:hideMark/>
          </w:tcPr>
          <w:p w14:paraId="17DC7B8E"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165</w:t>
            </w:r>
          </w:p>
        </w:tc>
        <w:tc>
          <w:tcPr>
            <w:tcW w:w="2116" w:type="dxa"/>
            <w:shd w:val="clear" w:color="auto" w:fill="auto"/>
            <w:noWrap/>
            <w:hideMark/>
          </w:tcPr>
          <w:p w14:paraId="007CA605"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1061</w:t>
            </w:r>
          </w:p>
        </w:tc>
      </w:tr>
      <w:tr w:rsidR="003F33E6" w:rsidRPr="009A00CF" w14:paraId="270C524B" w14:textId="77777777" w:rsidTr="00A305AE">
        <w:trPr>
          <w:gridAfter w:val="1"/>
          <w:cnfStyle w:val="000000100000" w:firstRow="0" w:lastRow="0" w:firstColumn="0" w:lastColumn="0" w:oddVBand="0" w:evenVBand="0" w:oddHBand="1" w:evenHBand="0" w:firstRowFirstColumn="0" w:firstRowLastColumn="0" w:lastRowFirstColumn="0" w:lastRowLastColumn="0"/>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30598D58" w14:textId="77777777" w:rsidR="003F33E6" w:rsidRPr="009A00CF" w:rsidRDefault="003F33E6" w:rsidP="00A305AE">
            <w:pPr>
              <w:jc w:val="center"/>
              <w:rPr>
                <w:rFonts w:ascii="Calibri" w:eastAsia="Times New Roman" w:hAnsi="Calibri" w:cs="Calibri"/>
                <w:b/>
                <w:color w:val="auto"/>
                <w:lang w:eastAsia="en-GB"/>
              </w:rPr>
            </w:pPr>
            <w:proofErr w:type="spellStart"/>
            <w:r w:rsidRPr="009A00CF">
              <w:rPr>
                <w:rFonts w:ascii="Calibri" w:eastAsia="Times New Roman" w:hAnsi="Calibri" w:cs="Calibri"/>
                <w:b/>
                <w:color w:val="auto"/>
                <w:lang w:eastAsia="en-GB"/>
              </w:rPr>
              <w:t>Stiripentol</w:t>
            </w:r>
            <w:proofErr w:type="spellEnd"/>
          </w:p>
        </w:tc>
        <w:tc>
          <w:tcPr>
            <w:tcW w:w="1991" w:type="dxa"/>
            <w:shd w:val="clear" w:color="auto" w:fill="auto"/>
            <w:noWrap/>
            <w:hideMark/>
          </w:tcPr>
          <w:p w14:paraId="76902E6D"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c>
          <w:tcPr>
            <w:tcW w:w="2116" w:type="dxa"/>
            <w:shd w:val="clear" w:color="auto" w:fill="auto"/>
            <w:noWrap/>
            <w:hideMark/>
          </w:tcPr>
          <w:p w14:paraId="1451F40D"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570</w:t>
            </w:r>
          </w:p>
        </w:tc>
      </w:tr>
      <w:tr w:rsidR="003F33E6" w:rsidRPr="009A00CF" w14:paraId="66F2432F" w14:textId="77777777" w:rsidTr="00A305AE">
        <w:trPr>
          <w:gridAfter w:val="1"/>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1EBDCA3C" w14:textId="77777777" w:rsidR="003F33E6" w:rsidRPr="009A00CF" w:rsidRDefault="003F33E6" w:rsidP="00A305AE">
            <w:pPr>
              <w:jc w:val="center"/>
              <w:rPr>
                <w:rFonts w:ascii="Calibri" w:eastAsia="Times New Roman" w:hAnsi="Calibri" w:cs="Calibri"/>
                <w:b/>
                <w:color w:val="auto"/>
                <w:lang w:eastAsia="en-GB"/>
              </w:rPr>
            </w:pPr>
            <w:r w:rsidRPr="009A00CF">
              <w:rPr>
                <w:rFonts w:ascii="Calibri" w:eastAsia="Times New Roman" w:hAnsi="Calibri" w:cs="Calibri"/>
                <w:b/>
                <w:color w:val="auto"/>
                <w:lang w:eastAsia="en-GB"/>
              </w:rPr>
              <w:t>Sodium Valproate</w:t>
            </w:r>
          </w:p>
        </w:tc>
        <w:tc>
          <w:tcPr>
            <w:tcW w:w="1991" w:type="dxa"/>
            <w:shd w:val="clear" w:color="auto" w:fill="auto"/>
            <w:noWrap/>
            <w:hideMark/>
          </w:tcPr>
          <w:p w14:paraId="7204221B"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455</w:t>
            </w:r>
          </w:p>
        </w:tc>
        <w:tc>
          <w:tcPr>
            <w:tcW w:w="2116" w:type="dxa"/>
            <w:shd w:val="clear" w:color="auto" w:fill="auto"/>
            <w:noWrap/>
            <w:hideMark/>
          </w:tcPr>
          <w:p w14:paraId="239D5C7F"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456</w:t>
            </w:r>
          </w:p>
        </w:tc>
      </w:tr>
      <w:tr w:rsidR="003F33E6" w:rsidRPr="009A00CF" w14:paraId="1B4F488A" w14:textId="77777777" w:rsidTr="00A305AE">
        <w:trPr>
          <w:gridAfter w:val="1"/>
          <w:cnfStyle w:val="000000100000" w:firstRow="0" w:lastRow="0" w:firstColumn="0" w:lastColumn="0" w:oddVBand="0" w:evenVBand="0" w:oddHBand="1" w:evenHBand="0" w:firstRowFirstColumn="0" w:firstRowLastColumn="0" w:lastRowFirstColumn="0" w:lastRowLastColumn="0"/>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7708541D" w14:textId="77777777" w:rsidR="003F33E6" w:rsidRPr="009A00CF" w:rsidRDefault="003F33E6" w:rsidP="00A305AE">
            <w:pPr>
              <w:jc w:val="center"/>
              <w:rPr>
                <w:rFonts w:ascii="Calibri" w:eastAsia="Times New Roman" w:hAnsi="Calibri" w:cs="Calibri"/>
                <w:b/>
                <w:color w:val="auto"/>
                <w:lang w:eastAsia="en-GB"/>
              </w:rPr>
            </w:pPr>
            <w:r w:rsidRPr="009A00CF">
              <w:rPr>
                <w:rFonts w:ascii="Calibri" w:eastAsia="Times New Roman" w:hAnsi="Calibri" w:cs="Calibri"/>
                <w:b/>
                <w:color w:val="auto"/>
                <w:lang w:eastAsia="en-GB"/>
              </w:rPr>
              <w:t>Rufinamide</w:t>
            </w:r>
          </w:p>
        </w:tc>
        <w:tc>
          <w:tcPr>
            <w:tcW w:w="1991" w:type="dxa"/>
            <w:shd w:val="clear" w:color="auto" w:fill="auto"/>
            <w:noWrap/>
            <w:hideMark/>
          </w:tcPr>
          <w:p w14:paraId="158FC7E9"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c>
          <w:tcPr>
            <w:tcW w:w="2116" w:type="dxa"/>
            <w:shd w:val="clear" w:color="auto" w:fill="auto"/>
            <w:noWrap/>
            <w:hideMark/>
          </w:tcPr>
          <w:p w14:paraId="47F4F45C"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345</w:t>
            </w:r>
          </w:p>
        </w:tc>
      </w:tr>
      <w:tr w:rsidR="003F33E6" w:rsidRPr="009A00CF" w14:paraId="1447BEAC" w14:textId="77777777" w:rsidTr="00A305AE">
        <w:trPr>
          <w:gridAfter w:val="1"/>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4B9E84D0" w14:textId="77777777" w:rsidR="003F33E6" w:rsidRPr="009A00CF" w:rsidRDefault="003F33E6" w:rsidP="00A305AE">
            <w:pPr>
              <w:jc w:val="center"/>
              <w:rPr>
                <w:rFonts w:ascii="Calibri" w:eastAsia="Times New Roman" w:hAnsi="Calibri" w:cs="Calibri"/>
                <w:b/>
                <w:color w:val="auto"/>
                <w:lang w:eastAsia="en-GB"/>
              </w:rPr>
            </w:pPr>
            <w:r w:rsidRPr="009A00CF">
              <w:rPr>
                <w:rFonts w:ascii="Calibri" w:eastAsia="Times New Roman" w:hAnsi="Calibri" w:cs="Calibri"/>
                <w:b/>
                <w:color w:val="auto"/>
                <w:lang w:eastAsia="en-GB"/>
              </w:rPr>
              <w:t>Valproic Acid</w:t>
            </w:r>
          </w:p>
        </w:tc>
        <w:tc>
          <w:tcPr>
            <w:tcW w:w="1991" w:type="dxa"/>
            <w:shd w:val="clear" w:color="auto" w:fill="auto"/>
            <w:noWrap/>
            <w:hideMark/>
          </w:tcPr>
          <w:p w14:paraId="1B59FFA0"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c>
          <w:tcPr>
            <w:tcW w:w="2116" w:type="dxa"/>
            <w:shd w:val="clear" w:color="auto" w:fill="auto"/>
            <w:noWrap/>
            <w:hideMark/>
          </w:tcPr>
          <w:p w14:paraId="66B04B5B"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342</w:t>
            </w:r>
          </w:p>
        </w:tc>
      </w:tr>
      <w:tr w:rsidR="003F33E6" w:rsidRPr="009A00CF" w14:paraId="007D6021" w14:textId="77777777" w:rsidTr="00A305AE">
        <w:trPr>
          <w:gridAfter w:val="1"/>
          <w:cnfStyle w:val="000000100000" w:firstRow="0" w:lastRow="0" w:firstColumn="0" w:lastColumn="0" w:oddVBand="0" w:evenVBand="0" w:oddHBand="1" w:evenHBand="0" w:firstRowFirstColumn="0" w:firstRowLastColumn="0" w:lastRowFirstColumn="0" w:lastRowLastColumn="0"/>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1F6A9372" w14:textId="77777777" w:rsidR="003F33E6" w:rsidRPr="009A00CF" w:rsidRDefault="003F33E6" w:rsidP="00A305AE">
            <w:pPr>
              <w:jc w:val="center"/>
              <w:rPr>
                <w:rFonts w:ascii="Calibri" w:eastAsia="Times New Roman" w:hAnsi="Calibri" w:cs="Calibri"/>
                <w:b/>
                <w:color w:val="auto"/>
                <w:lang w:eastAsia="en-GB"/>
              </w:rPr>
            </w:pPr>
            <w:r w:rsidRPr="009A00CF">
              <w:rPr>
                <w:rFonts w:ascii="Calibri" w:eastAsia="Times New Roman" w:hAnsi="Calibri" w:cs="Calibri"/>
                <w:b/>
                <w:color w:val="auto"/>
                <w:lang w:eastAsia="en-GB"/>
              </w:rPr>
              <w:t>Phenytoin</w:t>
            </w:r>
          </w:p>
        </w:tc>
        <w:tc>
          <w:tcPr>
            <w:tcW w:w="1991" w:type="dxa"/>
            <w:shd w:val="clear" w:color="auto" w:fill="auto"/>
            <w:noWrap/>
            <w:hideMark/>
          </w:tcPr>
          <w:p w14:paraId="56A7306A"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c>
          <w:tcPr>
            <w:tcW w:w="2116" w:type="dxa"/>
            <w:shd w:val="clear" w:color="auto" w:fill="auto"/>
            <w:noWrap/>
            <w:hideMark/>
          </w:tcPr>
          <w:p w14:paraId="66F92E98"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214</w:t>
            </w:r>
          </w:p>
        </w:tc>
      </w:tr>
      <w:tr w:rsidR="003F33E6" w:rsidRPr="009A00CF" w14:paraId="69CD02CE" w14:textId="77777777" w:rsidTr="00A305AE">
        <w:trPr>
          <w:gridAfter w:val="1"/>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64DD7C79" w14:textId="77777777" w:rsidR="003F33E6" w:rsidRPr="009A00CF" w:rsidRDefault="003F33E6" w:rsidP="00A305AE">
            <w:pPr>
              <w:jc w:val="center"/>
              <w:rPr>
                <w:rFonts w:ascii="Calibri" w:eastAsia="Times New Roman" w:hAnsi="Calibri" w:cs="Calibri"/>
                <w:b/>
                <w:color w:val="auto"/>
                <w:lang w:eastAsia="en-GB"/>
              </w:rPr>
            </w:pPr>
            <w:proofErr w:type="spellStart"/>
            <w:r w:rsidRPr="009A00CF">
              <w:rPr>
                <w:rFonts w:ascii="Calibri" w:eastAsia="Times New Roman" w:hAnsi="Calibri" w:cs="Calibri"/>
                <w:b/>
                <w:color w:val="auto"/>
                <w:lang w:eastAsia="en-GB"/>
              </w:rPr>
              <w:t>Brivaracetum</w:t>
            </w:r>
            <w:proofErr w:type="spellEnd"/>
          </w:p>
        </w:tc>
        <w:tc>
          <w:tcPr>
            <w:tcW w:w="1991" w:type="dxa"/>
            <w:shd w:val="clear" w:color="auto" w:fill="auto"/>
            <w:noWrap/>
            <w:hideMark/>
          </w:tcPr>
          <w:p w14:paraId="1FFD076D"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c>
          <w:tcPr>
            <w:tcW w:w="2116" w:type="dxa"/>
            <w:shd w:val="clear" w:color="auto" w:fill="auto"/>
            <w:noWrap/>
            <w:hideMark/>
          </w:tcPr>
          <w:p w14:paraId="49129AE4"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137</w:t>
            </w:r>
          </w:p>
        </w:tc>
      </w:tr>
      <w:tr w:rsidR="003F33E6" w:rsidRPr="009A00CF" w14:paraId="5C93A6F3" w14:textId="77777777" w:rsidTr="00A305AE">
        <w:trPr>
          <w:gridAfter w:val="1"/>
          <w:cnfStyle w:val="000000100000" w:firstRow="0" w:lastRow="0" w:firstColumn="0" w:lastColumn="0" w:oddVBand="0" w:evenVBand="0" w:oddHBand="1" w:evenHBand="0" w:firstRowFirstColumn="0" w:firstRowLastColumn="0" w:lastRowFirstColumn="0" w:lastRowLastColumn="0"/>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78F17AD7" w14:textId="77777777" w:rsidR="003F33E6" w:rsidRPr="009A00CF" w:rsidRDefault="003F33E6" w:rsidP="00A305AE">
            <w:pPr>
              <w:jc w:val="center"/>
              <w:rPr>
                <w:rFonts w:ascii="Calibri" w:eastAsia="Times New Roman" w:hAnsi="Calibri" w:cs="Calibri"/>
                <w:b/>
                <w:color w:val="auto"/>
                <w:lang w:eastAsia="en-GB"/>
              </w:rPr>
            </w:pPr>
            <w:r w:rsidRPr="009A00CF">
              <w:rPr>
                <w:rFonts w:ascii="Calibri" w:eastAsia="Times New Roman" w:hAnsi="Calibri" w:cs="Calibri"/>
                <w:b/>
                <w:color w:val="auto"/>
                <w:lang w:eastAsia="en-GB"/>
              </w:rPr>
              <w:t>Felbamate</w:t>
            </w:r>
          </w:p>
        </w:tc>
        <w:tc>
          <w:tcPr>
            <w:tcW w:w="1991" w:type="dxa"/>
            <w:shd w:val="clear" w:color="auto" w:fill="auto"/>
            <w:noWrap/>
            <w:hideMark/>
          </w:tcPr>
          <w:p w14:paraId="63027A6C"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c>
          <w:tcPr>
            <w:tcW w:w="2116" w:type="dxa"/>
            <w:shd w:val="clear" w:color="auto" w:fill="auto"/>
            <w:noWrap/>
            <w:hideMark/>
          </w:tcPr>
          <w:p w14:paraId="711F65DC"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76</w:t>
            </w:r>
          </w:p>
        </w:tc>
      </w:tr>
      <w:tr w:rsidR="003F33E6" w:rsidRPr="009A00CF" w14:paraId="184D7C88" w14:textId="77777777" w:rsidTr="00A305AE">
        <w:trPr>
          <w:gridAfter w:val="1"/>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2778A633" w14:textId="77777777" w:rsidR="003F33E6" w:rsidRPr="009A00CF" w:rsidRDefault="003F33E6" w:rsidP="00A305AE">
            <w:pPr>
              <w:jc w:val="center"/>
              <w:rPr>
                <w:rFonts w:ascii="Calibri" w:eastAsia="Times New Roman" w:hAnsi="Calibri" w:cs="Calibri"/>
                <w:b/>
                <w:color w:val="auto"/>
                <w:lang w:eastAsia="en-GB"/>
              </w:rPr>
            </w:pPr>
            <w:proofErr w:type="spellStart"/>
            <w:r w:rsidRPr="009A00CF">
              <w:rPr>
                <w:rFonts w:ascii="Calibri" w:eastAsia="Times New Roman" w:hAnsi="Calibri" w:cs="Calibri"/>
                <w:b/>
                <w:color w:val="auto"/>
                <w:lang w:eastAsia="en-GB"/>
              </w:rPr>
              <w:t>Sultiame</w:t>
            </w:r>
            <w:proofErr w:type="spellEnd"/>
          </w:p>
        </w:tc>
        <w:tc>
          <w:tcPr>
            <w:tcW w:w="1991" w:type="dxa"/>
            <w:shd w:val="clear" w:color="auto" w:fill="auto"/>
            <w:noWrap/>
            <w:hideMark/>
          </w:tcPr>
          <w:p w14:paraId="5A8CB7E9"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c>
          <w:tcPr>
            <w:tcW w:w="2116" w:type="dxa"/>
            <w:shd w:val="clear" w:color="auto" w:fill="auto"/>
            <w:noWrap/>
            <w:hideMark/>
          </w:tcPr>
          <w:p w14:paraId="63784720"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27</w:t>
            </w:r>
          </w:p>
        </w:tc>
      </w:tr>
      <w:tr w:rsidR="003F33E6" w:rsidRPr="009A00CF" w14:paraId="3D5A3300" w14:textId="77777777" w:rsidTr="00A305AE">
        <w:trPr>
          <w:gridAfter w:val="1"/>
          <w:cnfStyle w:val="000000100000" w:firstRow="0" w:lastRow="0" w:firstColumn="0" w:lastColumn="0" w:oddVBand="0" w:evenVBand="0" w:oddHBand="1" w:evenHBand="0" w:firstRowFirstColumn="0" w:firstRowLastColumn="0" w:lastRowFirstColumn="0" w:lastRowLastColumn="0"/>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6FAF2214" w14:textId="77777777" w:rsidR="003F33E6" w:rsidRPr="009A00CF" w:rsidRDefault="003F33E6" w:rsidP="00A305AE">
            <w:pPr>
              <w:jc w:val="center"/>
              <w:rPr>
                <w:rFonts w:ascii="Calibri" w:eastAsia="Times New Roman" w:hAnsi="Calibri" w:cs="Calibri"/>
                <w:b/>
                <w:color w:val="auto"/>
                <w:lang w:eastAsia="en-GB"/>
              </w:rPr>
            </w:pPr>
            <w:r w:rsidRPr="009A00CF">
              <w:rPr>
                <w:rFonts w:ascii="Calibri" w:eastAsia="Times New Roman" w:hAnsi="Calibri" w:cs="Calibri"/>
                <w:b/>
                <w:color w:val="auto"/>
                <w:lang w:eastAsia="en-GB"/>
              </w:rPr>
              <w:t>Clonazepam</w:t>
            </w:r>
          </w:p>
        </w:tc>
        <w:tc>
          <w:tcPr>
            <w:tcW w:w="1991" w:type="dxa"/>
            <w:shd w:val="clear" w:color="auto" w:fill="auto"/>
            <w:noWrap/>
            <w:hideMark/>
          </w:tcPr>
          <w:p w14:paraId="2CBB4DB5"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c>
          <w:tcPr>
            <w:tcW w:w="2116" w:type="dxa"/>
            <w:shd w:val="clear" w:color="auto" w:fill="auto"/>
            <w:noWrap/>
            <w:hideMark/>
          </w:tcPr>
          <w:p w14:paraId="28A0D6B9"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13</w:t>
            </w:r>
          </w:p>
        </w:tc>
      </w:tr>
      <w:tr w:rsidR="003F33E6" w:rsidRPr="009A00CF" w14:paraId="733AF286" w14:textId="77777777" w:rsidTr="00A305AE">
        <w:trPr>
          <w:gridAfter w:val="1"/>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48635EE4" w14:textId="77777777" w:rsidR="003F33E6" w:rsidRPr="009A00CF" w:rsidRDefault="003F33E6" w:rsidP="00A305AE">
            <w:pPr>
              <w:jc w:val="center"/>
              <w:rPr>
                <w:rFonts w:ascii="Calibri" w:eastAsia="Times New Roman" w:hAnsi="Calibri" w:cs="Calibri"/>
                <w:b/>
                <w:color w:val="auto"/>
                <w:lang w:eastAsia="en-GB"/>
              </w:rPr>
            </w:pPr>
            <w:r w:rsidRPr="009A00CF">
              <w:rPr>
                <w:rFonts w:ascii="Calibri" w:eastAsia="Times New Roman" w:hAnsi="Calibri" w:cs="Calibri"/>
                <w:b/>
                <w:color w:val="auto"/>
                <w:lang w:eastAsia="en-GB"/>
              </w:rPr>
              <w:t>Phenobarbital sod</w:t>
            </w:r>
          </w:p>
        </w:tc>
        <w:tc>
          <w:tcPr>
            <w:tcW w:w="1991" w:type="dxa"/>
            <w:shd w:val="clear" w:color="auto" w:fill="auto"/>
            <w:noWrap/>
            <w:hideMark/>
          </w:tcPr>
          <w:p w14:paraId="273C2D24"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c>
          <w:tcPr>
            <w:tcW w:w="2116" w:type="dxa"/>
            <w:shd w:val="clear" w:color="auto" w:fill="auto"/>
            <w:noWrap/>
            <w:hideMark/>
          </w:tcPr>
          <w:p w14:paraId="4A9C8F86"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5</w:t>
            </w:r>
          </w:p>
        </w:tc>
      </w:tr>
      <w:tr w:rsidR="003F33E6" w:rsidRPr="009A00CF" w14:paraId="1E2851EF" w14:textId="77777777" w:rsidTr="00A305AE">
        <w:trPr>
          <w:gridAfter w:val="1"/>
          <w:cnfStyle w:val="000000100000" w:firstRow="0" w:lastRow="0" w:firstColumn="0" w:lastColumn="0" w:oddVBand="0" w:evenVBand="0" w:oddHBand="1" w:evenHBand="0" w:firstRowFirstColumn="0" w:firstRowLastColumn="0" w:lastRowFirstColumn="0" w:lastRowLastColumn="0"/>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3776FFA2" w14:textId="77777777" w:rsidR="003F33E6" w:rsidRPr="009A00CF" w:rsidRDefault="003F33E6" w:rsidP="00A305AE">
            <w:pPr>
              <w:jc w:val="center"/>
              <w:rPr>
                <w:rFonts w:ascii="Calibri" w:eastAsia="Times New Roman" w:hAnsi="Calibri" w:cs="Calibri"/>
                <w:b/>
                <w:color w:val="auto"/>
                <w:lang w:eastAsia="en-GB"/>
              </w:rPr>
            </w:pPr>
            <w:proofErr w:type="spellStart"/>
            <w:r w:rsidRPr="009A00CF">
              <w:rPr>
                <w:rFonts w:ascii="Calibri" w:eastAsia="Times New Roman" w:hAnsi="Calibri" w:cs="Calibri"/>
                <w:b/>
                <w:color w:val="auto"/>
                <w:lang w:eastAsia="en-GB"/>
              </w:rPr>
              <w:t>Perampanel</w:t>
            </w:r>
            <w:proofErr w:type="spellEnd"/>
          </w:p>
        </w:tc>
        <w:tc>
          <w:tcPr>
            <w:tcW w:w="1991" w:type="dxa"/>
            <w:shd w:val="clear" w:color="auto" w:fill="auto"/>
            <w:noWrap/>
            <w:hideMark/>
          </w:tcPr>
          <w:p w14:paraId="6B39B48E"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c>
          <w:tcPr>
            <w:tcW w:w="2116" w:type="dxa"/>
            <w:shd w:val="clear" w:color="auto" w:fill="auto"/>
            <w:noWrap/>
            <w:hideMark/>
          </w:tcPr>
          <w:p w14:paraId="1FD08919"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3</w:t>
            </w:r>
          </w:p>
        </w:tc>
      </w:tr>
      <w:tr w:rsidR="003F33E6" w:rsidRPr="009A00CF" w14:paraId="2C0C5555" w14:textId="77777777" w:rsidTr="00A305AE">
        <w:trPr>
          <w:gridAfter w:val="1"/>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0BDC0D1A" w14:textId="77777777" w:rsidR="003F33E6" w:rsidRPr="009A00CF" w:rsidRDefault="003F33E6" w:rsidP="00A305AE">
            <w:pPr>
              <w:jc w:val="center"/>
              <w:rPr>
                <w:rFonts w:ascii="Calibri" w:eastAsia="Times New Roman" w:hAnsi="Calibri" w:cs="Calibri"/>
                <w:b/>
                <w:color w:val="auto"/>
                <w:lang w:eastAsia="en-GB"/>
              </w:rPr>
            </w:pPr>
            <w:r w:rsidRPr="009A00CF">
              <w:rPr>
                <w:rFonts w:ascii="Calibri" w:eastAsia="Times New Roman" w:hAnsi="Calibri" w:cs="Calibri"/>
                <w:b/>
                <w:color w:val="auto"/>
                <w:lang w:eastAsia="en-GB"/>
              </w:rPr>
              <w:t>Tiagabine</w:t>
            </w:r>
          </w:p>
        </w:tc>
        <w:tc>
          <w:tcPr>
            <w:tcW w:w="1991" w:type="dxa"/>
            <w:shd w:val="clear" w:color="auto" w:fill="auto"/>
            <w:noWrap/>
            <w:hideMark/>
          </w:tcPr>
          <w:p w14:paraId="13EF58AB"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c>
          <w:tcPr>
            <w:tcW w:w="2116" w:type="dxa"/>
            <w:shd w:val="clear" w:color="auto" w:fill="auto"/>
            <w:noWrap/>
            <w:hideMark/>
          </w:tcPr>
          <w:p w14:paraId="602950C4"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1</w:t>
            </w:r>
          </w:p>
        </w:tc>
      </w:tr>
      <w:tr w:rsidR="003F33E6" w:rsidRPr="009A00CF" w14:paraId="75AC3610" w14:textId="77777777" w:rsidTr="00A305AE">
        <w:trPr>
          <w:gridAfter w:val="1"/>
          <w:cnfStyle w:val="000000100000" w:firstRow="0" w:lastRow="0" w:firstColumn="0" w:lastColumn="0" w:oddVBand="0" w:evenVBand="0" w:oddHBand="1" w:evenHBand="0" w:firstRowFirstColumn="0" w:firstRowLastColumn="0" w:lastRowFirstColumn="0" w:lastRowLastColumn="0"/>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70326775" w14:textId="77777777" w:rsidR="003F33E6" w:rsidRPr="009A00CF" w:rsidRDefault="003F33E6" w:rsidP="00A305AE">
            <w:pPr>
              <w:jc w:val="center"/>
              <w:rPr>
                <w:rFonts w:ascii="Calibri" w:eastAsia="Times New Roman" w:hAnsi="Calibri" w:cs="Calibri"/>
                <w:b/>
                <w:color w:val="auto"/>
                <w:lang w:eastAsia="en-GB"/>
              </w:rPr>
            </w:pPr>
            <w:r w:rsidRPr="009A00CF">
              <w:rPr>
                <w:rFonts w:ascii="Calibri" w:eastAsia="Times New Roman" w:hAnsi="Calibri" w:cs="Calibri"/>
                <w:b/>
                <w:color w:val="auto"/>
                <w:lang w:eastAsia="en-GB"/>
              </w:rPr>
              <w:t>Retigabine</w:t>
            </w:r>
          </w:p>
        </w:tc>
        <w:tc>
          <w:tcPr>
            <w:tcW w:w="1991" w:type="dxa"/>
            <w:shd w:val="clear" w:color="auto" w:fill="auto"/>
            <w:noWrap/>
            <w:hideMark/>
          </w:tcPr>
          <w:p w14:paraId="58B7DB94"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c>
          <w:tcPr>
            <w:tcW w:w="2116" w:type="dxa"/>
            <w:shd w:val="clear" w:color="auto" w:fill="auto"/>
            <w:noWrap/>
            <w:hideMark/>
          </w:tcPr>
          <w:p w14:paraId="206FA225"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r>
      <w:tr w:rsidR="003F33E6" w:rsidRPr="009A00CF" w14:paraId="0B68DFFD" w14:textId="77777777" w:rsidTr="00A305AE">
        <w:trPr>
          <w:gridAfter w:val="1"/>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6AA2EEBC" w14:textId="77777777" w:rsidR="003F33E6" w:rsidRPr="009A00CF" w:rsidRDefault="003F33E6" w:rsidP="00A305AE">
            <w:pPr>
              <w:jc w:val="center"/>
              <w:rPr>
                <w:rFonts w:ascii="Calibri" w:eastAsia="Times New Roman" w:hAnsi="Calibri" w:cs="Calibri"/>
                <w:b/>
                <w:color w:val="auto"/>
                <w:lang w:eastAsia="en-GB"/>
              </w:rPr>
            </w:pPr>
            <w:r w:rsidRPr="009A00CF">
              <w:rPr>
                <w:rFonts w:ascii="Calibri" w:eastAsia="Times New Roman" w:hAnsi="Calibri" w:cs="Calibri"/>
                <w:b/>
                <w:color w:val="auto"/>
                <w:lang w:eastAsia="en-GB"/>
              </w:rPr>
              <w:t>Midazolam Hydrochloride</w:t>
            </w:r>
          </w:p>
        </w:tc>
        <w:tc>
          <w:tcPr>
            <w:tcW w:w="1991" w:type="dxa"/>
            <w:shd w:val="clear" w:color="auto" w:fill="auto"/>
            <w:noWrap/>
            <w:hideMark/>
          </w:tcPr>
          <w:p w14:paraId="07AD83EF"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c>
          <w:tcPr>
            <w:tcW w:w="2116" w:type="dxa"/>
            <w:shd w:val="clear" w:color="auto" w:fill="auto"/>
            <w:noWrap/>
            <w:hideMark/>
          </w:tcPr>
          <w:p w14:paraId="26AB0EF0"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r>
      <w:tr w:rsidR="003F33E6" w:rsidRPr="009A00CF" w14:paraId="433DA7BA" w14:textId="77777777" w:rsidTr="00A305AE">
        <w:trPr>
          <w:gridAfter w:val="1"/>
          <w:cnfStyle w:val="000000100000" w:firstRow="0" w:lastRow="0" w:firstColumn="0" w:lastColumn="0" w:oddVBand="0" w:evenVBand="0" w:oddHBand="1" w:evenHBand="0" w:firstRowFirstColumn="0" w:firstRowLastColumn="0" w:lastRowFirstColumn="0" w:lastRowLastColumn="0"/>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5165955F" w14:textId="77777777" w:rsidR="003F33E6" w:rsidRPr="009A00CF" w:rsidRDefault="003F33E6" w:rsidP="00A305AE">
            <w:pPr>
              <w:jc w:val="center"/>
              <w:rPr>
                <w:rFonts w:ascii="Calibri" w:eastAsia="Times New Roman" w:hAnsi="Calibri" w:cs="Calibri"/>
                <w:b/>
                <w:color w:val="auto"/>
                <w:lang w:eastAsia="en-GB"/>
              </w:rPr>
            </w:pPr>
            <w:r w:rsidRPr="009A00CF">
              <w:rPr>
                <w:rFonts w:ascii="Calibri" w:eastAsia="Times New Roman" w:hAnsi="Calibri" w:cs="Calibri"/>
                <w:b/>
                <w:color w:val="auto"/>
                <w:lang w:eastAsia="en-GB"/>
              </w:rPr>
              <w:t>Midazolam Maleate</w:t>
            </w:r>
          </w:p>
        </w:tc>
        <w:tc>
          <w:tcPr>
            <w:tcW w:w="1991" w:type="dxa"/>
            <w:shd w:val="clear" w:color="auto" w:fill="auto"/>
            <w:noWrap/>
            <w:hideMark/>
          </w:tcPr>
          <w:p w14:paraId="41203AA6"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c>
          <w:tcPr>
            <w:tcW w:w="2116" w:type="dxa"/>
            <w:shd w:val="clear" w:color="auto" w:fill="auto"/>
            <w:noWrap/>
            <w:hideMark/>
          </w:tcPr>
          <w:p w14:paraId="0C76C3AE"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r>
      <w:tr w:rsidR="003F33E6" w:rsidRPr="009A00CF" w14:paraId="564496FB" w14:textId="77777777" w:rsidTr="00A305AE">
        <w:trPr>
          <w:gridAfter w:val="1"/>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2F586948" w14:textId="77777777" w:rsidR="003F33E6" w:rsidRPr="009A00CF" w:rsidRDefault="003F33E6" w:rsidP="00A305AE">
            <w:pPr>
              <w:jc w:val="center"/>
              <w:rPr>
                <w:rFonts w:ascii="Calibri" w:eastAsia="Times New Roman" w:hAnsi="Calibri" w:cs="Calibri"/>
                <w:b/>
                <w:color w:val="auto"/>
                <w:lang w:eastAsia="en-GB"/>
              </w:rPr>
            </w:pPr>
            <w:r w:rsidRPr="009A00CF">
              <w:rPr>
                <w:rFonts w:ascii="Calibri" w:eastAsia="Times New Roman" w:hAnsi="Calibri" w:cs="Calibri"/>
                <w:b/>
                <w:color w:val="auto"/>
                <w:lang w:eastAsia="en-GB"/>
              </w:rPr>
              <w:t>Clobazam</w:t>
            </w:r>
          </w:p>
        </w:tc>
        <w:tc>
          <w:tcPr>
            <w:tcW w:w="1991" w:type="dxa"/>
            <w:shd w:val="clear" w:color="auto" w:fill="auto"/>
            <w:noWrap/>
            <w:hideMark/>
          </w:tcPr>
          <w:p w14:paraId="6DCBB968"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c>
          <w:tcPr>
            <w:tcW w:w="2116" w:type="dxa"/>
            <w:shd w:val="clear" w:color="auto" w:fill="auto"/>
            <w:noWrap/>
            <w:hideMark/>
          </w:tcPr>
          <w:p w14:paraId="3B94CB35"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r>
      <w:tr w:rsidR="003F33E6" w:rsidRPr="009A00CF" w14:paraId="24E967C3" w14:textId="77777777" w:rsidTr="00A305AE">
        <w:trPr>
          <w:gridAfter w:val="1"/>
          <w:cnfStyle w:val="000000100000" w:firstRow="0" w:lastRow="0" w:firstColumn="0" w:lastColumn="0" w:oddVBand="0" w:evenVBand="0" w:oddHBand="1" w:evenHBand="0" w:firstRowFirstColumn="0" w:firstRowLastColumn="0" w:lastRowFirstColumn="0" w:lastRowLastColumn="0"/>
          <w:wAfter w:w="11" w:type="dxa"/>
          <w:trHeight w:val="300"/>
        </w:trPr>
        <w:tc>
          <w:tcPr>
            <w:cnfStyle w:val="001000000000" w:firstRow="0" w:lastRow="0" w:firstColumn="1" w:lastColumn="0" w:oddVBand="0" w:evenVBand="0" w:oddHBand="0" w:evenHBand="0" w:firstRowFirstColumn="0" w:firstRowLastColumn="0" w:lastRowFirstColumn="0" w:lastRowLastColumn="0"/>
            <w:tcW w:w="2660" w:type="dxa"/>
            <w:noWrap/>
            <w:hideMark/>
          </w:tcPr>
          <w:p w14:paraId="2060F626" w14:textId="77777777" w:rsidR="003F33E6" w:rsidRPr="009A00CF" w:rsidRDefault="003F33E6" w:rsidP="00A305AE">
            <w:pPr>
              <w:jc w:val="center"/>
              <w:rPr>
                <w:rFonts w:ascii="Calibri" w:eastAsia="Times New Roman" w:hAnsi="Calibri" w:cs="Calibri"/>
                <w:b/>
                <w:color w:val="auto"/>
                <w:lang w:eastAsia="en-GB"/>
              </w:rPr>
            </w:pPr>
            <w:r w:rsidRPr="009A00CF">
              <w:rPr>
                <w:rFonts w:ascii="Calibri" w:eastAsia="Times New Roman" w:hAnsi="Calibri" w:cs="Calibri"/>
                <w:b/>
                <w:color w:val="auto"/>
                <w:lang w:eastAsia="en-GB"/>
              </w:rPr>
              <w:t>Mesuximide</w:t>
            </w:r>
          </w:p>
        </w:tc>
        <w:tc>
          <w:tcPr>
            <w:tcW w:w="1991" w:type="dxa"/>
            <w:shd w:val="clear" w:color="auto" w:fill="auto"/>
            <w:noWrap/>
            <w:hideMark/>
          </w:tcPr>
          <w:p w14:paraId="42CFD6E9"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c>
          <w:tcPr>
            <w:tcW w:w="2116" w:type="dxa"/>
            <w:shd w:val="clear" w:color="auto" w:fill="auto"/>
            <w:noWrap/>
            <w:hideMark/>
          </w:tcPr>
          <w:p w14:paraId="3A7490F2" w14:textId="77777777" w:rsidR="003F33E6" w:rsidRPr="009A00CF" w:rsidRDefault="003F33E6" w:rsidP="00A305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r>
      <w:tr w:rsidR="003F33E6" w:rsidRPr="009A00CF" w14:paraId="4C6C42BE" w14:textId="77777777" w:rsidTr="00A305AE">
        <w:trPr>
          <w:gridAfter w:val="1"/>
          <w:wAfter w:w="11" w:type="dxa"/>
          <w:trHeight w:val="315"/>
        </w:trPr>
        <w:tc>
          <w:tcPr>
            <w:cnfStyle w:val="001000000000" w:firstRow="0" w:lastRow="0" w:firstColumn="1" w:lastColumn="0" w:oddVBand="0" w:evenVBand="0" w:oddHBand="0" w:evenHBand="0" w:firstRowFirstColumn="0" w:firstRowLastColumn="0" w:lastRowFirstColumn="0" w:lastRowLastColumn="0"/>
            <w:tcW w:w="2660" w:type="dxa"/>
            <w:noWrap/>
            <w:hideMark/>
          </w:tcPr>
          <w:p w14:paraId="293E6122" w14:textId="77777777" w:rsidR="003F33E6" w:rsidRPr="009A00CF" w:rsidRDefault="003F33E6" w:rsidP="00A305AE">
            <w:pPr>
              <w:jc w:val="center"/>
              <w:rPr>
                <w:rFonts w:ascii="Calibri" w:eastAsia="Times New Roman" w:hAnsi="Calibri" w:cs="Calibri"/>
                <w:b/>
                <w:color w:val="auto"/>
                <w:lang w:eastAsia="en-GB"/>
              </w:rPr>
            </w:pPr>
            <w:r w:rsidRPr="009A00CF">
              <w:rPr>
                <w:rFonts w:ascii="Calibri" w:eastAsia="Times New Roman" w:hAnsi="Calibri" w:cs="Calibri"/>
                <w:b/>
                <w:color w:val="auto"/>
                <w:lang w:eastAsia="en-GB"/>
              </w:rPr>
              <w:t>Paraldehyde</w:t>
            </w:r>
          </w:p>
        </w:tc>
        <w:tc>
          <w:tcPr>
            <w:tcW w:w="1991" w:type="dxa"/>
            <w:shd w:val="clear" w:color="auto" w:fill="auto"/>
            <w:noWrap/>
            <w:hideMark/>
          </w:tcPr>
          <w:p w14:paraId="59211F28"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c>
          <w:tcPr>
            <w:tcW w:w="2116" w:type="dxa"/>
            <w:shd w:val="clear" w:color="auto" w:fill="auto"/>
            <w:noWrap/>
            <w:hideMark/>
          </w:tcPr>
          <w:p w14:paraId="66B51825" w14:textId="77777777" w:rsidR="003F33E6" w:rsidRPr="009A00CF" w:rsidRDefault="003F33E6" w:rsidP="00A305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9A00CF">
              <w:rPr>
                <w:rFonts w:ascii="Calibri" w:eastAsia="Times New Roman" w:hAnsi="Calibri" w:cs="Calibri"/>
                <w:color w:val="auto"/>
                <w:lang w:eastAsia="en-GB"/>
              </w:rPr>
              <w:t>0.00000</w:t>
            </w:r>
          </w:p>
        </w:tc>
      </w:tr>
    </w:tbl>
    <w:p w14:paraId="7049642A" w14:textId="31AAAD62" w:rsidR="003F33E6" w:rsidRPr="009A00CF" w:rsidRDefault="003F33E6" w:rsidP="003F33E6">
      <w:pPr>
        <w:pStyle w:val="Caption"/>
        <w:keepNext/>
      </w:pPr>
      <w:bookmarkStart w:id="22" w:name="_Toc59633279"/>
      <w:bookmarkStart w:id="23" w:name="_Toc59633631"/>
      <w:r w:rsidRPr="009A00CF">
        <w:t xml:space="preserve">Table </w:t>
      </w:r>
      <w:r w:rsidR="00CE2B6B" w:rsidRPr="009A00CF">
        <w:t>2.</w:t>
      </w:r>
      <w:r w:rsidRPr="009A00CF">
        <w:rPr>
          <w:noProof/>
        </w:rPr>
        <w:t>2</w:t>
      </w:r>
      <w:r w:rsidRPr="009A00CF">
        <w:t xml:space="preserve"> Calculated maximum and minimum PECs for each antiepileptic compound derived from 2018 prescription data.</w:t>
      </w:r>
      <w:bookmarkEnd w:id="22"/>
      <w:bookmarkEnd w:id="23"/>
    </w:p>
    <w:p w14:paraId="4A9483BD" w14:textId="77777777" w:rsidR="003F33E6" w:rsidRPr="009A00CF" w:rsidRDefault="003F33E6" w:rsidP="003F33E6">
      <w:pPr>
        <w:sectPr w:rsidR="003F33E6" w:rsidRPr="009A00CF" w:rsidSect="00A305AE">
          <w:pgSz w:w="11900" w:h="16840"/>
          <w:pgMar w:top="1440" w:right="1440" w:bottom="1440" w:left="1440" w:header="708" w:footer="708" w:gutter="0"/>
          <w:cols w:space="708"/>
          <w:docGrid w:linePitch="360"/>
        </w:sectPr>
      </w:pPr>
    </w:p>
    <w:p w14:paraId="3E8EB377" w14:textId="4498BC47" w:rsidR="003F33E6" w:rsidRPr="009A00CF" w:rsidRDefault="006835B8" w:rsidP="00916216">
      <w:pPr>
        <w:pStyle w:val="Heading3"/>
      </w:pPr>
      <w:bookmarkStart w:id="24" w:name="_Toc68085915"/>
      <w:r>
        <w:lastRenderedPageBreak/>
        <w:t xml:space="preserve">2.3.3 </w:t>
      </w:r>
      <w:r w:rsidR="003F33E6" w:rsidRPr="009A00CF">
        <w:t>PECs through time: Best-case and worst-case scenarios</w:t>
      </w:r>
      <w:bookmarkEnd w:id="24"/>
    </w:p>
    <w:p w14:paraId="0387B2DA" w14:textId="74B18129" w:rsidR="003F33E6" w:rsidRPr="009A00CF" w:rsidRDefault="003F33E6" w:rsidP="003F33E6">
      <w:pPr>
        <w:spacing w:line="360" w:lineRule="auto"/>
      </w:pPr>
      <w:r w:rsidRPr="009A00CF">
        <w:t>Under ‘best-case’ scenario conditions, the total calculated PEC (sum of PECs for all compounds for each year) in 2018 is 6.3 µg/L, compared with 0.80 µg/L in 2004 (fig</w:t>
      </w:r>
      <w:r w:rsidR="008031C5" w:rsidRPr="009A00CF">
        <w:t>ure</w:t>
      </w:r>
      <w:r w:rsidRPr="009A00CF">
        <w:t xml:space="preserve"> </w:t>
      </w:r>
      <w:r w:rsidR="00CE2B6B" w:rsidRPr="009A00CF">
        <w:t>2.</w:t>
      </w:r>
      <w:r w:rsidRPr="009A00CF">
        <w:t>3). This shows a percentage increase in total PEC for all antiepileptic compounds of 687.5%. Comparatively, under ‘worst-case’ conditions, total PECs are an order of magnitude higher than those under ‘best-case’ conditions, estimated at 74.25 µg/L in 2018, showing a percentage increase of 503.7% from 2004 to 2018 (fig</w:t>
      </w:r>
      <w:r w:rsidR="008031C5" w:rsidRPr="009A00CF">
        <w:t>ure</w:t>
      </w:r>
      <w:r w:rsidRPr="009A00CF">
        <w:t xml:space="preserve"> </w:t>
      </w:r>
      <w:r w:rsidR="00CE2B6B" w:rsidRPr="009A00CF">
        <w:t>2.</w:t>
      </w:r>
      <w:r w:rsidRPr="009A00CF">
        <w:t>4). Both scenarios show a steady increase in total PEC of antiepileptic compounds over the 15 years studied (fig</w:t>
      </w:r>
      <w:r w:rsidR="008031C5" w:rsidRPr="009A00CF">
        <w:t>ure</w:t>
      </w:r>
      <w:r w:rsidRPr="009A00CF">
        <w:t xml:space="preserve"> </w:t>
      </w:r>
      <w:r w:rsidR="00CE2B6B" w:rsidRPr="009A00CF">
        <w:t>2.</w:t>
      </w:r>
      <w:r w:rsidRPr="009A00CF">
        <w:t xml:space="preserve">3 &amp; </w:t>
      </w:r>
      <w:r w:rsidR="00CE2B6B" w:rsidRPr="009A00CF">
        <w:t>2.</w:t>
      </w:r>
      <w:r w:rsidRPr="009A00CF">
        <w:t xml:space="preserve">4). </w:t>
      </w:r>
    </w:p>
    <w:p w14:paraId="07E507C7" w14:textId="30134DCD" w:rsidR="003F33E6" w:rsidRPr="009A00CF" w:rsidRDefault="003F33E6" w:rsidP="003F33E6">
      <w:pPr>
        <w:spacing w:line="360" w:lineRule="auto"/>
      </w:pPr>
      <w:r w:rsidRPr="009A00CF">
        <w:t xml:space="preserve">The individual compounds with the highest PECs vary through time and depending on the conditions applied. Under ‘best-case’ conditions, primidone, </w:t>
      </w:r>
      <w:proofErr w:type="gramStart"/>
      <w:r w:rsidRPr="009A00CF">
        <w:t>lamotrigine</w:t>
      </w:r>
      <w:proofErr w:type="gramEnd"/>
      <w:r w:rsidRPr="009A00CF">
        <w:t xml:space="preserve"> and phenytoin sodium have the highest PECs in 2004 (0.22, 0.19, 0.13 µg/L respectively) (fig</w:t>
      </w:r>
      <w:r w:rsidR="008031C5" w:rsidRPr="009A00CF">
        <w:t>ure</w:t>
      </w:r>
      <w:r w:rsidRPr="009A00CF">
        <w:t xml:space="preserve"> </w:t>
      </w:r>
      <w:r w:rsidR="00CE2B6B" w:rsidRPr="009A00CF">
        <w:t>2.</w:t>
      </w:r>
      <w:r w:rsidRPr="009A00CF">
        <w:t>3). However, from 2008 -2018, pregabalin, gabapentin and lamotrigine overtake these compounds and have the highest PECs (4.68, 0.52, 0.44 µg/L respectively in 2018). This relationship remains constant through time, showing a relatively linear increase in PECs.</w:t>
      </w:r>
    </w:p>
    <w:p w14:paraId="786801B4" w14:textId="30F4731A" w:rsidR="003F33E6" w:rsidRPr="009A00CF" w:rsidRDefault="003F33E6" w:rsidP="003F33E6">
      <w:pPr>
        <w:spacing w:line="360" w:lineRule="auto"/>
      </w:pPr>
      <w:r w:rsidRPr="009A00CF">
        <w:t>Under ‘worst-case’ conditions, gabapentin and levetiracetam consistently have the highest PECs from 2004 – 2018 (49.03 and 12.91 µg/L respectively in 2018) (fig</w:t>
      </w:r>
      <w:r w:rsidR="006C47F2">
        <w:t>ure</w:t>
      </w:r>
      <w:r w:rsidRPr="009A00CF">
        <w:t xml:space="preserve"> 4). In 2004, carbamazepine has the third highest PEC (0.47 µg/L), however from 2008, pregabalin is predominant (1.69 – 10.14 µg/L 2008-2018). All other compounds have PECs at least an order of magnitude less than these three compounds from 2008 – 2018.</w:t>
      </w:r>
    </w:p>
    <w:p w14:paraId="4916613C" w14:textId="77777777" w:rsidR="003F33E6" w:rsidRPr="009A00CF" w:rsidRDefault="003F33E6" w:rsidP="003F33E6">
      <w:pPr>
        <w:spacing w:line="360" w:lineRule="auto"/>
      </w:pPr>
    </w:p>
    <w:p w14:paraId="7A9D0499" w14:textId="77777777" w:rsidR="003F33E6" w:rsidRPr="009A00CF" w:rsidRDefault="003F33E6" w:rsidP="003F33E6"/>
    <w:p w14:paraId="74C65E8F" w14:textId="1B390F6C" w:rsidR="003F33E6" w:rsidRPr="009A00CF" w:rsidRDefault="003F33E6" w:rsidP="003F33E6"/>
    <w:p w14:paraId="79269340" w14:textId="77777777" w:rsidR="003F33E6" w:rsidRPr="009A00CF" w:rsidRDefault="003F33E6" w:rsidP="003F33E6"/>
    <w:p w14:paraId="57EBEF77" w14:textId="77777777" w:rsidR="003F33E6" w:rsidRPr="009A00CF" w:rsidRDefault="003F33E6" w:rsidP="003F33E6"/>
    <w:p w14:paraId="114E93C1" w14:textId="77777777" w:rsidR="003F33E6" w:rsidRPr="009A00CF" w:rsidRDefault="003F33E6" w:rsidP="003F33E6"/>
    <w:p w14:paraId="0E871FB1" w14:textId="721ECFF0" w:rsidR="003F33E6" w:rsidRPr="009A00CF" w:rsidRDefault="003F33E6" w:rsidP="003F33E6"/>
    <w:p w14:paraId="70D79533" w14:textId="77777777" w:rsidR="003F33E6" w:rsidRPr="009A00CF" w:rsidRDefault="003F33E6" w:rsidP="003F33E6">
      <w:pPr>
        <w:sectPr w:rsidR="003F33E6" w:rsidRPr="009A00CF" w:rsidSect="00A305AE">
          <w:pgSz w:w="11900" w:h="16840"/>
          <w:pgMar w:top="1440" w:right="1440" w:bottom="1440" w:left="1440" w:header="708" w:footer="708" w:gutter="0"/>
          <w:cols w:space="708"/>
          <w:docGrid w:linePitch="360"/>
        </w:sectPr>
      </w:pPr>
    </w:p>
    <w:p w14:paraId="1983C5CF" w14:textId="5CCCF6F3" w:rsidR="003F33E6" w:rsidRPr="009A00CF" w:rsidRDefault="00D46C2A" w:rsidP="003F33E6">
      <w:pPr>
        <w:ind w:firstLine="720"/>
      </w:pPr>
      <w:r>
        <w:rPr>
          <w:noProof/>
        </w:rPr>
        <w:lastRenderedPageBreak/>
        <mc:AlternateContent>
          <mc:Choice Requires="wpg">
            <w:drawing>
              <wp:anchor distT="0" distB="0" distL="114300" distR="114300" simplePos="0" relativeHeight="251931648" behindDoc="0" locked="0" layoutInCell="1" allowOverlap="1" wp14:anchorId="3E2AA2B8" wp14:editId="358AF81A">
                <wp:simplePos x="0" y="0"/>
                <wp:positionH relativeFrom="column">
                  <wp:posOffset>200025</wp:posOffset>
                </wp:positionH>
                <wp:positionV relativeFrom="paragraph">
                  <wp:posOffset>-476250</wp:posOffset>
                </wp:positionV>
                <wp:extent cx="8668385" cy="6092190"/>
                <wp:effectExtent l="0" t="57150" r="18415" b="3810"/>
                <wp:wrapNone/>
                <wp:docPr id="1367" name="Group 1367"/>
                <wp:cNvGraphicFramePr/>
                <a:graphic xmlns:a="http://schemas.openxmlformats.org/drawingml/2006/main">
                  <a:graphicData uri="http://schemas.microsoft.com/office/word/2010/wordprocessingGroup">
                    <wpg:wgp>
                      <wpg:cNvGrpSpPr/>
                      <wpg:grpSpPr>
                        <a:xfrm>
                          <a:off x="0" y="0"/>
                          <a:ext cx="8668385" cy="6092190"/>
                          <a:chOff x="0" y="0"/>
                          <a:chExt cx="8668385" cy="6092190"/>
                        </a:xfrm>
                      </wpg:grpSpPr>
                      <wps:wsp>
                        <wps:cNvPr id="1326" name="Text Box 1326"/>
                        <wps:cNvSpPr txBox="1"/>
                        <wps:spPr>
                          <a:xfrm>
                            <a:off x="0" y="5686425"/>
                            <a:ext cx="8596630" cy="405765"/>
                          </a:xfrm>
                          <a:prstGeom prst="rect">
                            <a:avLst/>
                          </a:prstGeom>
                          <a:solidFill>
                            <a:prstClr val="white"/>
                          </a:solidFill>
                          <a:ln>
                            <a:noFill/>
                          </a:ln>
                        </wps:spPr>
                        <wps:txbx>
                          <w:txbxContent>
                            <w:p w14:paraId="2DF6B1F6" w14:textId="18BA6896" w:rsidR="00F75B1B" w:rsidRPr="00771D60" w:rsidRDefault="00F75B1B" w:rsidP="008031C5">
                              <w:pPr>
                                <w:pStyle w:val="Caption"/>
                                <w:rPr>
                                  <w:noProof/>
                                </w:rPr>
                              </w:pPr>
                              <w:bookmarkStart w:id="25" w:name="_Toc59633632"/>
                              <w:r>
                                <w:t xml:space="preserve">Figure 2.3 </w:t>
                              </w:r>
                              <w:r w:rsidRPr="000E180D">
                                <w:t>Contribution of individual antiepileptic compounds to total PEC through time (2004 – 2018). PECs calculated under ‘best case scenario’ conditions (calculated using highest reported WWTP removal efficiency and lowest excretion rate of unchanged parent co</w:t>
                              </w:r>
                              <w:r>
                                <w:t>mpound).</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366" name="Group 1366"/>
                        <wpg:cNvGrpSpPr/>
                        <wpg:grpSpPr>
                          <a:xfrm>
                            <a:off x="0" y="0"/>
                            <a:ext cx="8668385" cy="5592445"/>
                            <a:chOff x="0" y="0"/>
                            <a:chExt cx="8668385" cy="5592445"/>
                          </a:xfrm>
                        </wpg:grpSpPr>
                        <wpg:grpSp>
                          <wpg:cNvPr id="1397" name="Group 1397"/>
                          <wpg:cNvGrpSpPr/>
                          <wpg:grpSpPr>
                            <a:xfrm>
                              <a:off x="0" y="0"/>
                              <a:ext cx="8668385" cy="5592445"/>
                              <a:chOff x="0" y="0"/>
                              <a:chExt cx="8668385" cy="5592770"/>
                            </a:xfrm>
                          </wpg:grpSpPr>
                          <wpg:graphicFrame>
                            <wpg:cNvPr id="5" name="Chart 5">
                              <a:extLst>
                                <a:ext uri="{FF2B5EF4-FFF2-40B4-BE49-F238E27FC236}">
                                  <a16:creationId xmlns:a16="http://schemas.microsoft.com/office/drawing/2014/main" id="{22325882-7A92-4510-83F2-3C702EF88A94}"/>
                                </a:ext>
                              </a:extLst>
                            </wpg:cNvPr>
                            <wpg:cNvFrPr/>
                            <wpg:xfrm>
                              <a:off x="0" y="435935"/>
                              <a:ext cx="8668385" cy="5156835"/>
                            </wpg:xfrm>
                            <a:graphic>
                              <a:graphicData uri="http://schemas.openxmlformats.org/drawingml/2006/chart">
                                <c:chart xmlns:c="http://schemas.openxmlformats.org/drawingml/2006/chart" xmlns:r="http://schemas.openxmlformats.org/officeDocument/2006/relationships" r:id="rId48"/>
                              </a:graphicData>
                            </a:graphic>
                          </wpg:graphicFrame>
                          <wps:wsp>
                            <wps:cNvPr id="1378" name="Rectangle 1378"/>
                            <wps:cNvSpPr/>
                            <wps:spPr>
                              <a:xfrm>
                                <a:off x="0" y="0"/>
                                <a:ext cx="8668385" cy="644945"/>
                              </a:xfrm>
                              <a:prstGeom prst="rect">
                                <a:avLst/>
                              </a:prstGeom>
                              <a:solidFill>
                                <a:schemeClr val="bg1"/>
                              </a:solidFill>
                              <a:ln>
                                <a:solidFill>
                                  <a:schemeClr val="bg2">
                                    <a:lumMod val="9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9" name="Rectangle 1379"/>
                            <wps:cNvSpPr/>
                            <wps:spPr>
                              <a:xfrm>
                                <a:off x="31897" y="223284"/>
                                <a:ext cx="8636488" cy="45593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0" name="Text Box 1370"/>
                            <wps:cNvSpPr txBox="1"/>
                            <wps:spPr>
                              <a:xfrm rot="19524039">
                                <a:off x="786809" y="290623"/>
                                <a:ext cx="828675" cy="371475"/>
                              </a:xfrm>
                              <a:prstGeom prst="rect">
                                <a:avLst/>
                              </a:prstGeom>
                              <a:noFill/>
                              <a:ln w="6350">
                                <a:noFill/>
                              </a:ln>
                            </wps:spPr>
                            <wps:txbx>
                              <w:txbxContent>
                                <w:p w14:paraId="6D8F5924" w14:textId="77777777" w:rsidR="00F75B1B" w:rsidRPr="008D1A46" w:rsidRDefault="00F75B1B" w:rsidP="00560443">
                                  <w:pPr>
                                    <w:rPr>
                                      <w:sz w:val="20"/>
                                      <w:szCs w:val="20"/>
                                    </w:rPr>
                                  </w:pPr>
                                  <w:r w:rsidRPr="008D1A46">
                                    <w:rPr>
                                      <w:sz w:val="20"/>
                                      <w:szCs w:val="20"/>
                                    </w:rPr>
                                    <w:t>Gabapent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1" name="Text Box 1371"/>
                            <wps:cNvSpPr txBox="1"/>
                            <wps:spPr>
                              <a:xfrm rot="19521221">
                                <a:off x="7421525" y="230815"/>
                                <a:ext cx="1009650" cy="371475"/>
                              </a:xfrm>
                              <a:prstGeom prst="rect">
                                <a:avLst/>
                              </a:prstGeom>
                              <a:noFill/>
                              <a:ln w="6350">
                                <a:noFill/>
                              </a:ln>
                            </wps:spPr>
                            <wps:txbx>
                              <w:txbxContent>
                                <w:p w14:paraId="2F5BA231" w14:textId="067F98A0" w:rsidR="00F75B1B" w:rsidRPr="008D1A46" w:rsidRDefault="00F75B1B" w:rsidP="00560443">
                                  <w:pPr>
                                    <w:rPr>
                                      <w:sz w:val="20"/>
                                      <w:szCs w:val="20"/>
                                    </w:rPr>
                                  </w:pPr>
                                  <w:r>
                                    <w:rPr>
                                      <w:sz w:val="20"/>
                                      <w:szCs w:val="20"/>
                                    </w:rPr>
                                    <w:t>Topiram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2" name="Text Box 1372"/>
                            <wps:cNvSpPr txBox="1"/>
                            <wps:spPr>
                              <a:xfrm rot="19542210">
                                <a:off x="1754372" y="198918"/>
                                <a:ext cx="1009650" cy="371475"/>
                              </a:xfrm>
                              <a:prstGeom prst="rect">
                                <a:avLst/>
                              </a:prstGeom>
                              <a:noFill/>
                              <a:ln w="6350">
                                <a:noFill/>
                              </a:ln>
                            </wps:spPr>
                            <wps:txbx>
                              <w:txbxContent>
                                <w:p w14:paraId="696A0771" w14:textId="77777777" w:rsidR="00F75B1B" w:rsidRPr="008D1A46" w:rsidRDefault="00F75B1B" w:rsidP="00560443">
                                  <w:pPr>
                                    <w:rPr>
                                      <w:sz w:val="20"/>
                                      <w:szCs w:val="20"/>
                                    </w:rPr>
                                  </w:pPr>
                                  <w:r>
                                    <w:rPr>
                                      <w:sz w:val="20"/>
                                      <w:szCs w:val="20"/>
                                    </w:rPr>
                                    <w:t>Levetiracet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3" name="Text Box 1373"/>
                            <wps:cNvSpPr txBox="1"/>
                            <wps:spPr>
                              <a:xfrm rot="19615737">
                                <a:off x="4359348" y="243663"/>
                                <a:ext cx="1009650" cy="371475"/>
                              </a:xfrm>
                              <a:prstGeom prst="rect">
                                <a:avLst/>
                              </a:prstGeom>
                              <a:noFill/>
                              <a:ln w="6350">
                                <a:noFill/>
                              </a:ln>
                            </wps:spPr>
                            <wps:txbx>
                              <w:txbxContent>
                                <w:p w14:paraId="23AC6B7F" w14:textId="77777777" w:rsidR="00F75B1B" w:rsidRPr="008D1A46" w:rsidRDefault="00F75B1B" w:rsidP="00560443">
                                  <w:pPr>
                                    <w:rPr>
                                      <w:sz w:val="20"/>
                                      <w:szCs w:val="20"/>
                                    </w:rPr>
                                  </w:pPr>
                                  <w:r>
                                    <w:rPr>
                                      <w:sz w:val="20"/>
                                      <w:szCs w:val="20"/>
                                    </w:rPr>
                                    <w:t>Pregaba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4" name="Text Box 1374"/>
                            <wps:cNvSpPr txBox="1"/>
                            <wps:spPr>
                              <a:xfrm rot="19557942">
                                <a:off x="7145079" y="186070"/>
                                <a:ext cx="1143000" cy="371475"/>
                              </a:xfrm>
                              <a:prstGeom prst="rect">
                                <a:avLst/>
                              </a:prstGeom>
                              <a:noFill/>
                              <a:ln w="6350">
                                <a:noFill/>
                              </a:ln>
                            </wps:spPr>
                            <wps:txbx>
                              <w:txbxContent>
                                <w:p w14:paraId="28A49AC4" w14:textId="100283CD" w:rsidR="00F75B1B" w:rsidRPr="008D1A46" w:rsidRDefault="00F75B1B" w:rsidP="00560443">
                                  <w:pPr>
                                    <w:rPr>
                                      <w:sz w:val="20"/>
                                      <w:szCs w:val="20"/>
                                    </w:rPr>
                                  </w:pPr>
                                  <w:r>
                                    <w:rPr>
                                      <w:sz w:val="20"/>
                                      <w:szCs w:val="20"/>
                                    </w:rPr>
                                    <w:t>Primid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5" name="Text Box 1375"/>
                            <wps:cNvSpPr txBox="1"/>
                            <wps:spPr>
                              <a:xfrm rot="19552711">
                                <a:off x="1414130" y="222398"/>
                                <a:ext cx="1009650" cy="371475"/>
                              </a:xfrm>
                              <a:prstGeom prst="rect">
                                <a:avLst/>
                              </a:prstGeom>
                              <a:noFill/>
                              <a:ln w="6350">
                                <a:noFill/>
                              </a:ln>
                            </wps:spPr>
                            <wps:txbx>
                              <w:txbxContent>
                                <w:p w14:paraId="4DD20A73" w14:textId="77777777" w:rsidR="00F75B1B" w:rsidRPr="008D1A46" w:rsidRDefault="00F75B1B" w:rsidP="00560443">
                                  <w:pPr>
                                    <w:rPr>
                                      <w:sz w:val="20"/>
                                      <w:szCs w:val="20"/>
                                    </w:rPr>
                                  </w:pPr>
                                  <w:r>
                                    <w:rPr>
                                      <w:sz w:val="20"/>
                                      <w:szCs w:val="20"/>
                                    </w:rPr>
                                    <w:t>Lamotrig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6" name="Text Box 1386"/>
                            <wps:cNvSpPr txBox="1"/>
                            <wps:spPr>
                              <a:xfrm rot="19552711">
                                <a:off x="1945758" y="194487"/>
                                <a:ext cx="1181223" cy="450440"/>
                              </a:xfrm>
                              <a:prstGeom prst="rect">
                                <a:avLst/>
                              </a:prstGeom>
                              <a:noFill/>
                              <a:ln w="6350">
                                <a:noFill/>
                              </a:ln>
                            </wps:spPr>
                            <wps:txbx>
                              <w:txbxContent>
                                <w:p w14:paraId="7691D021" w14:textId="78914447" w:rsidR="00F75B1B" w:rsidRPr="008D1A46" w:rsidRDefault="00F75B1B" w:rsidP="005B70D7">
                                  <w:pPr>
                                    <w:rPr>
                                      <w:sz w:val="20"/>
                                      <w:szCs w:val="20"/>
                                    </w:rPr>
                                  </w:pPr>
                                  <w:r>
                                    <w:rPr>
                                      <w:sz w:val="20"/>
                                      <w:szCs w:val="20"/>
                                    </w:rPr>
                                    <w:t>Phenytoin Sodi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65" name="Group 1365"/>
                          <wpg:cNvGrpSpPr/>
                          <wpg:grpSpPr>
                            <a:xfrm>
                              <a:off x="904875" y="628650"/>
                              <a:ext cx="6619875" cy="141051"/>
                              <a:chOff x="0" y="-54"/>
                              <a:chExt cx="6619875" cy="141449"/>
                            </a:xfrm>
                          </wpg:grpSpPr>
                          <wps:wsp>
                            <wps:cNvPr id="1380" name="Straight Connector 1380"/>
                            <wps:cNvCnPr/>
                            <wps:spPr>
                              <a:xfrm>
                                <a:off x="0" y="19050"/>
                                <a:ext cx="0" cy="122318"/>
                              </a:xfrm>
                              <a:prstGeom prst="line">
                                <a:avLst/>
                              </a:prstGeom>
                            </wps:spPr>
                            <wps:style>
                              <a:lnRef idx="1">
                                <a:schemeClr val="dk1"/>
                              </a:lnRef>
                              <a:fillRef idx="0">
                                <a:schemeClr val="dk1"/>
                              </a:fillRef>
                              <a:effectRef idx="0">
                                <a:schemeClr val="dk1"/>
                              </a:effectRef>
                              <a:fontRef idx="minor">
                                <a:schemeClr val="tx1"/>
                              </a:fontRef>
                            </wps:style>
                            <wps:bodyPr/>
                          </wps:wsp>
                          <wps:wsp>
                            <wps:cNvPr id="1381" name="Straight Connector 1381"/>
                            <wps:cNvCnPr/>
                            <wps:spPr>
                              <a:xfrm>
                                <a:off x="666750" y="19077"/>
                                <a:ext cx="0" cy="122318"/>
                              </a:xfrm>
                              <a:prstGeom prst="line">
                                <a:avLst/>
                              </a:prstGeom>
                            </wps:spPr>
                            <wps:style>
                              <a:lnRef idx="1">
                                <a:schemeClr val="dk1"/>
                              </a:lnRef>
                              <a:fillRef idx="0">
                                <a:schemeClr val="dk1"/>
                              </a:fillRef>
                              <a:effectRef idx="0">
                                <a:schemeClr val="dk1"/>
                              </a:effectRef>
                              <a:fontRef idx="minor">
                                <a:schemeClr val="tx1"/>
                              </a:fontRef>
                            </wps:style>
                            <wps:bodyPr/>
                          </wps:wsp>
                          <wps:wsp>
                            <wps:cNvPr id="1382" name="Straight Connector 1382"/>
                            <wps:cNvCnPr/>
                            <wps:spPr>
                              <a:xfrm>
                                <a:off x="1028700" y="9525"/>
                                <a:ext cx="0" cy="122318"/>
                              </a:xfrm>
                              <a:prstGeom prst="line">
                                <a:avLst/>
                              </a:prstGeom>
                            </wps:spPr>
                            <wps:style>
                              <a:lnRef idx="1">
                                <a:schemeClr val="dk1"/>
                              </a:lnRef>
                              <a:fillRef idx="0">
                                <a:schemeClr val="dk1"/>
                              </a:fillRef>
                              <a:effectRef idx="0">
                                <a:schemeClr val="dk1"/>
                              </a:effectRef>
                              <a:fontRef idx="minor">
                                <a:schemeClr val="tx1"/>
                              </a:fontRef>
                            </wps:style>
                            <wps:bodyPr/>
                          </wps:wsp>
                          <wps:wsp>
                            <wps:cNvPr id="1383" name="Straight Connector 1383"/>
                            <wps:cNvCnPr/>
                            <wps:spPr>
                              <a:xfrm>
                                <a:off x="3581400" y="19104"/>
                                <a:ext cx="0" cy="121920"/>
                              </a:xfrm>
                              <a:prstGeom prst="line">
                                <a:avLst/>
                              </a:prstGeom>
                            </wps:spPr>
                            <wps:style>
                              <a:lnRef idx="1">
                                <a:schemeClr val="dk1"/>
                              </a:lnRef>
                              <a:fillRef idx="0">
                                <a:schemeClr val="dk1"/>
                              </a:fillRef>
                              <a:effectRef idx="0">
                                <a:schemeClr val="dk1"/>
                              </a:effectRef>
                              <a:fontRef idx="minor">
                                <a:schemeClr val="tx1"/>
                              </a:fontRef>
                            </wps:style>
                            <wps:bodyPr/>
                          </wps:wsp>
                          <wps:wsp>
                            <wps:cNvPr id="1384" name="Straight Connector 1384"/>
                            <wps:cNvCnPr/>
                            <wps:spPr>
                              <a:xfrm>
                                <a:off x="6419850" y="19050"/>
                                <a:ext cx="0" cy="122318"/>
                              </a:xfrm>
                              <a:prstGeom prst="line">
                                <a:avLst/>
                              </a:prstGeom>
                            </wps:spPr>
                            <wps:style>
                              <a:lnRef idx="1">
                                <a:schemeClr val="dk1"/>
                              </a:lnRef>
                              <a:fillRef idx="0">
                                <a:schemeClr val="dk1"/>
                              </a:fillRef>
                              <a:effectRef idx="0">
                                <a:schemeClr val="dk1"/>
                              </a:effectRef>
                              <a:fontRef idx="minor">
                                <a:schemeClr val="tx1"/>
                              </a:fontRef>
                            </wps:style>
                            <wps:bodyPr/>
                          </wps:wsp>
                          <wps:wsp>
                            <wps:cNvPr id="1385" name="Straight Connector 1385"/>
                            <wps:cNvCnPr/>
                            <wps:spPr>
                              <a:xfrm>
                                <a:off x="6619875" y="-54"/>
                                <a:ext cx="0" cy="122318"/>
                              </a:xfrm>
                              <a:prstGeom prst="line">
                                <a:avLst/>
                              </a:prstGeom>
                            </wps:spPr>
                            <wps:style>
                              <a:lnRef idx="1">
                                <a:schemeClr val="dk1"/>
                              </a:lnRef>
                              <a:fillRef idx="0">
                                <a:schemeClr val="dk1"/>
                              </a:fillRef>
                              <a:effectRef idx="0">
                                <a:schemeClr val="dk1"/>
                              </a:effectRef>
                              <a:fontRef idx="minor">
                                <a:schemeClr val="tx1"/>
                              </a:fontRef>
                            </wps:style>
                            <wps:bodyPr/>
                          </wps:wsp>
                          <wps:wsp>
                            <wps:cNvPr id="1387" name="Straight Connector 1387"/>
                            <wps:cNvCnPr/>
                            <wps:spPr>
                              <a:xfrm>
                                <a:off x="1171575" y="9552"/>
                                <a:ext cx="0" cy="122318"/>
                              </a:xfrm>
                              <a:prstGeom prst="line">
                                <a:avLst/>
                              </a:prstGeom>
                            </wps:spPr>
                            <wps:style>
                              <a:lnRef idx="1">
                                <a:schemeClr val="dk1"/>
                              </a:lnRef>
                              <a:fillRef idx="0">
                                <a:schemeClr val="dk1"/>
                              </a:fillRef>
                              <a:effectRef idx="0">
                                <a:schemeClr val="dk1"/>
                              </a:effectRef>
                              <a:fontRef idx="minor">
                                <a:schemeClr val="tx1"/>
                              </a:fontRef>
                            </wps:style>
                            <wps:bodyPr/>
                          </wps:wsp>
                        </wpg:grpSp>
                      </wpg:grpSp>
                    </wpg:wgp>
                  </a:graphicData>
                </a:graphic>
              </wp:anchor>
            </w:drawing>
          </mc:Choice>
          <mc:Fallback>
            <w:pict>
              <v:group w14:anchorId="3E2AA2B8" id="Group 1367" o:spid="_x0000_s1042" style="position:absolute;left:0;text-align:left;margin-left:15.75pt;margin-top:-37.5pt;width:682.55pt;height:479.7pt;z-index:251931648" coordsize="86683,60921"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">
                <v:shape id="Text Box 1326" o:spid="_x0000_s1043" type="#_x0000_t202" style="position:absolute;top:56864;width:85966;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" stroked="f">
                  <v:textbox style="mso-fit-shape-to-text:t" inset="0,0,0,0">
                    <w:txbxContent>
                      <w:p w14:paraId="2DF6B1F6" w14:textId="18BA6896" w:rsidR="00F75B1B" w:rsidRPr="00771D60" w:rsidRDefault="00F75B1B" w:rsidP="008031C5">
                        <w:pPr>
                          <w:pStyle w:val="Caption"/>
                          <w:rPr>
                            <w:noProof/>
                          </w:rPr>
                        </w:pPr>
                        <w:bookmarkStart w:id="26" w:name="_Toc59633632"/>
                        <w:r>
                          <w:t xml:space="preserve">Figure 2.3 </w:t>
                        </w:r>
                        <w:r w:rsidRPr="000E180D">
                          <w:t>Contribution of individual antiepileptic compounds to total PEC through time (2004 – 2018). PECs calculated under ‘best case scenario’ conditions (calculated using highest reported WWTP removal efficiency and lowest excretion rate of unchanged parent co</w:t>
                        </w:r>
                        <w:r>
                          <w:t>mpound).</w:t>
                        </w:r>
                        <w:bookmarkEnd w:id="26"/>
                      </w:p>
                    </w:txbxContent>
                  </v:textbox>
                </v:shape>
                <v:group id="Group 1366" o:spid="_x0000_s1044" style="position:absolute;width:86683;height:55924" coordsize="86683,55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">
                  <v:group id="Group 1397" o:spid="_x0000_s1045" style="position:absolute;width:86683;height:55924" coordsize="86683,5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">
                    <v:shape id="Chart 5" o:spid="_x0000_s1046" type="#_x0000_t75" style="position:absolute;left:-60;top:4328;width:86806;height:5163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">
                      <v:imagedata r:id="rId49" o:title=""/>
                      <o:lock v:ext="edit" aspectratio="f"/>
                    </v:shape>
                    <v:rect id="Rectangle 1378" o:spid="_x0000_s1047" style="position:absolute;width:86683;height:64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" fillcolor="white [3212]" strokecolor="#cfcdcd [2894]" strokeweight="1pt"/>
                    <v:rect id="Rectangle 1379" o:spid="_x0000_s1048" style="position:absolute;left:318;top:2232;width:86365;height:45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" fillcolor="white [3212]" stroked="f" strokeweight="1pt"/>
                    <v:shape id="Text Box 1370" o:spid="_x0000_s1049" type="#_x0000_t202" style="position:absolute;left:7868;top:2906;width:8286;height:3714;rotation:-226750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" filled="f" stroked="f" strokeweight=".5pt">
                      <v:textbox>
                        <w:txbxContent>
                          <w:p w14:paraId="6D8F5924" w14:textId="77777777" w:rsidR="00F75B1B" w:rsidRPr="008D1A46" w:rsidRDefault="00F75B1B" w:rsidP="00560443">
                            <w:pPr>
                              <w:rPr>
                                <w:sz w:val="20"/>
                                <w:szCs w:val="20"/>
                              </w:rPr>
                            </w:pPr>
                            <w:r w:rsidRPr="008D1A46">
                              <w:rPr>
                                <w:sz w:val="20"/>
                                <w:szCs w:val="20"/>
                              </w:rPr>
                              <w:t>Gabapentin</w:t>
                            </w:r>
                          </w:p>
                        </w:txbxContent>
                      </v:textbox>
                    </v:shape>
                    <v:shape id="Text Box 1371" o:spid="_x0000_s1050" type="#_x0000_t202" style="position:absolute;left:74215;top:2308;width:10096;height:3714;rotation:-227058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" filled="f" stroked="f" strokeweight=".5pt">
                      <v:textbox>
                        <w:txbxContent>
                          <w:p w14:paraId="2F5BA231" w14:textId="067F98A0" w:rsidR="00F75B1B" w:rsidRPr="008D1A46" w:rsidRDefault="00F75B1B" w:rsidP="00560443">
                            <w:pPr>
                              <w:rPr>
                                <w:sz w:val="20"/>
                                <w:szCs w:val="20"/>
                              </w:rPr>
                            </w:pPr>
                            <w:r>
                              <w:rPr>
                                <w:sz w:val="20"/>
                                <w:szCs w:val="20"/>
                              </w:rPr>
                              <w:t>Topiramate</w:t>
                            </w:r>
                          </w:p>
                        </w:txbxContent>
                      </v:textbox>
                    </v:shape>
                    <v:shape id="Text Box 1372" o:spid="_x0000_s1051" type="#_x0000_t202" style="position:absolute;left:17543;top:1989;width:10097;height:3714;rotation:-224765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" filled="f" stroked="f" strokeweight=".5pt">
                      <v:textbox>
                        <w:txbxContent>
                          <w:p w14:paraId="696A0771" w14:textId="77777777" w:rsidR="00F75B1B" w:rsidRPr="008D1A46" w:rsidRDefault="00F75B1B" w:rsidP="00560443">
                            <w:pPr>
                              <w:rPr>
                                <w:sz w:val="20"/>
                                <w:szCs w:val="20"/>
                              </w:rPr>
                            </w:pPr>
                            <w:r>
                              <w:rPr>
                                <w:sz w:val="20"/>
                                <w:szCs w:val="20"/>
                              </w:rPr>
                              <w:t>Levetiracetam</w:t>
                            </w:r>
                          </w:p>
                        </w:txbxContent>
                      </v:textbox>
                    </v:shape>
                    <v:shape id="Text Box 1373" o:spid="_x0000_s1052" type="#_x0000_t202" style="position:absolute;left:43593;top:2436;width:10096;height:3715;rotation:-216734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" filled="f" stroked="f" strokeweight=".5pt">
                      <v:textbox>
                        <w:txbxContent>
                          <w:p w14:paraId="23AC6B7F" w14:textId="77777777" w:rsidR="00F75B1B" w:rsidRPr="008D1A46" w:rsidRDefault="00F75B1B" w:rsidP="00560443">
                            <w:pPr>
                              <w:rPr>
                                <w:sz w:val="20"/>
                                <w:szCs w:val="20"/>
                              </w:rPr>
                            </w:pPr>
                            <w:r>
                              <w:rPr>
                                <w:sz w:val="20"/>
                                <w:szCs w:val="20"/>
                              </w:rPr>
                              <w:t>Pregabalin</w:t>
                            </w:r>
                          </w:p>
                        </w:txbxContent>
                      </v:textbox>
                    </v:shape>
                    <v:shape id="Text Box 1374" o:spid="_x0000_s1053" type="#_x0000_t202" style="position:absolute;left:71450;top:1860;width:11430;height:3715;rotation:-223047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" filled="f" stroked="f" strokeweight=".5pt">
                      <v:textbox>
                        <w:txbxContent>
                          <w:p w14:paraId="28A49AC4" w14:textId="100283CD" w:rsidR="00F75B1B" w:rsidRPr="008D1A46" w:rsidRDefault="00F75B1B" w:rsidP="00560443">
                            <w:pPr>
                              <w:rPr>
                                <w:sz w:val="20"/>
                                <w:szCs w:val="20"/>
                              </w:rPr>
                            </w:pPr>
                            <w:r>
                              <w:rPr>
                                <w:sz w:val="20"/>
                                <w:szCs w:val="20"/>
                              </w:rPr>
                              <w:t>Primidone</w:t>
                            </w:r>
                          </w:p>
                        </w:txbxContent>
                      </v:textbox>
                    </v:shape>
                    <v:shape id="Text Box 1375" o:spid="_x0000_s1054" type="#_x0000_t202" style="position:absolute;left:14141;top:2223;width:10096;height:3715;rotation:-223618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" filled="f" stroked="f" strokeweight=".5pt">
                      <v:textbox>
                        <w:txbxContent>
                          <w:p w14:paraId="4DD20A73" w14:textId="77777777" w:rsidR="00F75B1B" w:rsidRPr="008D1A46" w:rsidRDefault="00F75B1B" w:rsidP="00560443">
                            <w:pPr>
                              <w:rPr>
                                <w:sz w:val="20"/>
                                <w:szCs w:val="20"/>
                              </w:rPr>
                            </w:pPr>
                            <w:r>
                              <w:rPr>
                                <w:sz w:val="20"/>
                                <w:szCs w:val="20"/>
                              </w:rPr>
                              <w:t>Lamotrigine</w:t>
                            </w:r>
                          </w:p>
                        </w:txbxContent>
                      </v:textbox>
                    </v:shape>
                    <v:shape id="Text Box 1386" o:spid="_x0000_s1055" type="#_x0000_t202" style="position:absolute;left:19457;top:1944;width:11812;height:4505;rotation:-223618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" filled="f" stroked="f" strokeweight=".5pt">
                      <v:textbox>
                        <w:txbxContent>
                          <w:p w14:paraId="7691D021" w14:textId="78914447" w:rsidR="00F75B1B" w:rsidRPr="008D1A46" w:rsidRDefault="00F75B1B" w:rsidP="005B70D7">
                            <w:pPr>
                              <w:rPr>
                                <w:sz w:val="20"/>
                                <w:szCs w:val="20"/>
                              </w:rPr>
                            </w:pPr>
                            <w:r>
                              <w:rPr>
                                <w:sz w:val="20"/>
                                <w:szCs w:val="20"/>
                              </w:rPr>
                              <w:t>Phenytoin Sodium</w:t>
                            </w:r>
                          </w:p>
                        </w:txbxContent>
                      </v:textbox>
                    </v:shape>
                  </v:group>
                  <v:group id="Group 1365" o:spid="_x0000_s1056" style="position:absolute;left:9048;top:6286;width:66199;height:1411" coordorigin="" coordsize="66198,14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">
                    <v:line id="Straight Connector 1380" o:spid="_x0000_s1057" style="position:absolute;visibility:visible;mso-wrap-style:square" from="0,190" to="0,1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" strokecolor="black [3200]" strokeweight=".5pt">
                      <v:stroke joinstyle="miter"/>
                    </v:line>
                    <v:line id="Straight Connector 1381" o:spid="_x0000_s1058" style="position:absolute;visibility:visible;mso-wrap-style:square" from="6667,190" to="6667,1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" strokecolor="black [3200]" strokeweight=".5pt">
                      <v:stroke joinstyle="miter"/>
                    </v:line>
                    <v:line id="Straight Connector 1382" o:spid="_x0000_s1059" style="position:absolute;visibility:visible;mso-wrap-style:square" from="10287,95" to="10287,13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" strokecolor="black [3200]" strokeweight=".5pt">
                      <v:stroke joinstyle="miter"/>
                    </v:line>
                    <v:line id="Straight Connector 1383" o:spid="_x0000_s1060" style="position:absolute;visibility:visible;mso-wrap-style:square" from="35814,191" to="35814,1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" strokecolor="black [3200]" strokeweight=".5pt">
                      <v:stroke joinstyle="miter"/>
                    </v:line>
                    <v:line id="Straight Connector 1384" o:spid="_x0000_s1061" style="position:absolute;visibility:visible;mso-wrap-style:square" from="64198,190" to="64198,1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" strokecolor="black [3200]" strokeweight=".5pt">
                      <v:stroke joinstyle="miter"/>
                    </v:line>
                    <v:line id="Straight Connector 1385" o:spid="_x0000_s1062" style="position:absolute;visibility:visible;mso-wrap-style:square" from="66198,0" to="66198,12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" strokecolor="black [3200]" strokeweight=".5pt">
                      <v:stroke joinstyle="miter"/>
                    </v:line>
                    <v:line id="Straight Connector 1387" o:spid="_x0000_s1063" style="position:absolute;visibility:visible;mso-wrap-style:square" from="11715,95" to="11715,13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" strokecolor="black [3200]" strokeweight=".5pt">
                      <v:stroke joinstyle="miter"/>
                    </v:line>
                  </v:group>
                </v:group>
              </v:group>
            </w:pict>
          </mc:Fallback>
        </mc:AlternateContent>
      </w:r>
    </w:p>
    <w:p w14:paraId="6F484879" w14:textId="77777777" w:rsidR="003F33E6" w:rsidRPr="009A00CF" w:rsidRDefault="003F33E6" w:rsidP="003F33E6">
      <w:pPr>
        <w:sectPr w:rsidR="003F33E6" w:rsidRPr="009A00CF" w:rsidSect="00A305AE">
          <w:pgSz w:w="16840" w:h="11900" w:orient="landscape"/>
          <w:pgMar w:top="1440" w:right="1440" w:bottom="1440" w:left="1440" w:header="708" w:footer="708" w:gutter="0"/>
          <w:cols w:space="708"/>
          <w:docGrid w:linePitch="360"/>
        </w:sectPr>
      </w:pPr>
    </w:p>
    <w:p w14:paraId="2AA9A645" w14:textId="77777777" w:rsidR="003F33E6" w:rsidRDefault="003F33E6" w:rsidP="003F33E6"/>
    <w:p w14:paraId="7A2D3697" w14:textId="216E309F" w:rsidR="00620576" w:rsidRPr="00620576" w:rsidRDefault="00620576"/>
    <w:p w14:paraId="59F06C6F" w14:textId="5C7A9748" w:rsidR="00620576" w:rsidRPr="00620576" w:rsidRDefault="00620576"/>
    <w:p w14:paraId="0ADC64F4" w14:textId="77777777" w:rsidR="00620576" w:rsidRPr="00620576" w:rsidRDefault="00620576"/>
    <w:p w14:paraId="25B6BF85" w14:textId="77777777" w:rsidR="00620576" w:rsidRPr="00620576" w:rsidRDefault="00620576"/>
    <w:p w14:paraId="591C9261" w14:textId="77777777" w:rsidR="00620576" w:rsidRPr="00620576" w:rsidRDefault="00620576"/>
    <w:p w14:paraId="0323DBF9" w14:textId="77777777" w:rsidR="00620576" w:rsidRPr="00620576" w:rsidRDefault="00620576"/>
    <w:p w14:paraId="3FDCD2E4" w14:textId="77777777" w:rsidR="00620576" w:rsidRPr="00620576" w:rsidRDefault="00620576"/>
    <w:p w14:paraId="511252B6" w14:textId="77777777" w:rsidR="00620576" w:rsidRPr="00620576" w:rsidRDefault="00620576"/>
    <w:p w14:paraId="4C0B6DFE" w14:textId="77777777" w:rsidR="00620576" w:rsidRPr="00620576" w:rsidRDefault="00620576"/>
    <w:p w14:paraId="00D7F711" w14:textId="77777777" w:rsidR="00620576" w:rsidRPr="00620576" w:rsidRDefault="00620576"/>
    <w:p w14:paraId="17CA60C6" w14:textId="77777777" w:rsidR="00620576" w:rsidRPr="00620576" w:rsidRDefault="00620576"/>
    <w:p w14:paraId="7C5473F2" w14:textId="77777777" w:rsidR="00620576" w:rsidRPr="00620576" w:rsidRDefault="00620576"/>
    <w:p w14:paraId="11F93BFE" w14:textId="77777777" w:rsidR="00620576" w:rsidRPr="00620576" w:rsidRDefault="00620576"/>
    <w:p w14:paraId="26E1EBE6" w14:textId="3D9D5645" w:rsidR="00620576" w:rsidRDefault="00620576"/>
    <w:p w14:paraId="58035E32" w14:textId="26A1C8EB" w:rsidR="00D46C2A" w:rsidRDefault="00D46C2A"/>
    <w:p w14:paraId="27A596D2" w14:textId="1697B9A7" w:rsidR="00D46C2A" w:rsidRDefault="00D46C2A"/>
    <w:p w14:paraId="55B9FA75" w14:textId="77777777" w:rsidR="00D46C2A" w:rsidRPr="00620576" w:rsidRDefault="00D46C2A"/>
    <w:p w14:paraId="2669D8EE" w14:textId="77777777" w:rsidR="00620576" w:rsidRDefault="00620576" w:rsidP="00620576"/>
    <w:p w14:paraId="0136F98E" w14:textId="5D898B7A" w:rsidR="00620576" w:rsidRDefault="00620576" w:rsidP="00620576">
      <w:pPr>
        <w:jc w:val="right"/>
      </w:pPr>
    </w:p>
    <w:p w14:paraId="496D5D05" w14:textId="1771CCDA" w:rsidR="00620576" w:rsidRDefault="00D46C2A" w:rsidP="00620576">
      <w:pPr>
        <w:jc w:val="right"/>
      </w:pPr>
      <w:r>
        <w:rPr>
          <w:noProof/>
        </w:rPr>
        <mc:AlternateContent>
          <mc:Choice Requires="wpg">
            <w:drawing>
              <wp:anchor distT="0" distB="0" distL="114300" distR="114300" simplePos="0" relativeHeight="251928576" behindDoc="0" locked="0" layoutInCell="1" allowOverlap="1" wp14:anchorId="03CC83E4" wp14:editId="2F5CDA95">
                <wp:simplePos x="0" y="0"/>
                <wp:positionH relativeFrom="column">
                  <wp:posOffset>142875</wp:posOffset>
                </wp:positionH>
                <wp:positionV relativeFrom="paragraph">
                  <wp:posOffset>-276225</wp:posOffset>
                </wp:positionV>
                <wp:extent cx="8863330" cy="6007351"/>
                <wp:effectExtent l="0" t="38100" r="13970" b="0"/>
                <wp:wrapNone/>
                <wp:docPr id="1364" name="Group 1364"/>
                <wp:cNvGraphicFramePr/>
                <a:graphic xmlns:a="http://schemas.openxmlformats.org/drawingml/2006/main">
                  <a:graphicData uri="http://schemas.microsoft.com/office/word/2010/wordprocessingGroup">
                    <wpg:wgp>
                      <wpg:cNvGrpSpPr/>
                      <wpg:grpSpPr>
                        <a:xfrm>
                          <a:off x="0" y="0"/>
                          <a:ext cx="8863330" cy="6007351"/>
                          <a:chOff x="0" y="0"/>
                          <a:chExt cx="8863330" cy="6007351"/>
                        </a:xfrm>
                      </wpg:grpSpPr>
                      <wpg:grpSp>
                        <wpg:cNvPr id="1396" name="Group 1396"/>
                        <wpg:cNvGrpSpPr/>
                        <wpg:grpSpPr>
                          <a:xfrm>
                            <a:off x="0" y="0"/>
                            <a:ext cx="8863330" cy="6007351"/>
                            <a:chOff x="0" y="0"/>
                            <a:chExt cx="8863330" cy="6007351"/>
                          </a:xfrm>
                        </wpg:grpSpPr>
                        <wpg:graphicFrame>
                          <wpg:cNvPr id="3" name="Chart 3">
                            <a:extLst>
                              <a:ext uri="{FF2B5EF4-FFF2-40B4-BE49-F238E27FC236}">
                                <a16:creationId xmlns:a16="http://schemas.microsoft.com/office/drawing/2014/main" id="{5CE3D9C7-4366-4BD0-852C-62E696F952C6}"/>
                              </a:ext>
                            </a:extLst>
                          </wpg:cNvPr>
                          <wpg:cNvFrPr/>
                          <wpg:xfrm>
                            <a:off x="0" y="457200"/>
                            <a:ext cx="8863330" cy="5146675"/>
                          </wpg:xfrm>
                          <a:graphic>
                            <a:graphicData uri="http://schemas.openxmlformats.org/drawingml/2006/chart">
                              <c:chart xmlns:c="http://schemas.openxmlformats.org/drawingml/2006/chart" xmlns:r="http://schemas.openxmlformats.org/officeDocument/2006/relationships" r:id="rId50"/>
                            </a:graphicData>
                          </a:graphic>
                        </wpg:graphicFrame>
                        <wps:wsp>
                          <wps:cNvPr id="1327" name="Text Box 1327"/>
                          <wps:cNvSpPr txBox="1"/>
                          <wps:spPr>
                            <a:xfrm>
                              <a:off x="0" y="5677786"/>
                              <a:ext cx="8863330" cy="329565"/>
                            </a:xfrm>
                            <a:prstGeom prst="rect">
                              <a:avLst/>
                            </a:prstGeom>
                            <a:solidFill>
                              <a:prstClr val="white"/>
                            </a:solidFill>
                            <a:ln>
                              <a:noFill/>
                            </a:ln>
                          </wps:spPr>
                          <wps:txbx>
                            <w:txbxContent>
                              <w:p w14:paraId="162D57D0" w14:textId="174A5681" w:rsidR="00F75B1B" w:rsidRPr="00F131D9" w:rsidRDefault="00F75B1B" w:rsidP="008031C5">
                                <w:pPr>
                                  <w:pStyle w:val="Caption"/>
                                  <w:rPr>
                                    <w:noProof/>
                                  </w:rPr>
                                </w:pPr>
                                <w:bookmarkStart w:id="27" w:name="_Toc59633633"/>
                                <w:r>
                                  <w:t>Figure 2.4  Contribution of individual antiepileptic compounds to total PEC through time (2004 – 2018). PECs calculated under ‘worst case scenario’ conditions (calculated using lowest reported WWTP removal efficiency and highest excretion rate of unchanged parent compound).</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388" name="Rectangle 1388"/>
                          <wps:cNvSpPr/>
                          <wps:spPr>
                            <a:xfrm>
                              <a:off x="0" y="0"/>
                              <a:ext cx="8863330" cy="465455"/>
                            </a:xfrm>
                            <a:prstGeom prst="rect">
                              <a:avLst/>
                            </a:prstGeom>
                            <a:solidFill>
                              <a:schemeClr val="bg1"/>
                            </a:solidFill>
                            <a:ln>
                              <a:solidFill>
                                <a:schemeClr val="bg2">
                                  <a:lumMod val="9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9" name="Rectangle 1389"/>
                          <wps:cNvSpPr/>
                          <wps:spPr>
                            <a:xfrm>
                              <a:off x="31897" y="42530"/>
                              <a:ext cx="8830945" cy="45593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0" name="Text Box 1390"/>
                          <wps:cNvSpPr txBox="1"/>
                          <wps:spPr>
                            <a:xfrm rot="19524039">
                              <a:off x="3296093" y="301256"/>
                              <a:ext cx="828675" cy="371475"/>
                            </a:xfrm>
                            <a:prstGeom prst="rect">
                              <a:avLst/>
                            </a:prstGeom>
                            <a:noFill/>
                            <a:ln w="6350">
                              <a:noFill/>
                            </a:ln>
                          </wps:spPr>
                          <wps:txbx>
                            <w:txbxContent>
                              <w:p w14:paraId="6640927F" w14:textId="77777777" w:rsidR="00F75B1B" w:rsidRPr="008D1A46" w:rsidRDefault="00F75B1B" w:rsidP="00321107">
                                <w:pPr>
                                  <w:rPr>
                                    <w:sz w:val="20"/>
                                    <w:szCs w:val="20"/>
                                  </w:rPr>
                                </w:pPr>
                                <w:r w:rsidRPr="008D1A46">
                                  <w:rPr>
                                    <w:sz w:val="20"/>
                                    <w:szCs w:val="20"/>
                                  </w:rPr>
                                  <w:t>Gabapent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1" name="Text Box 1391"/>
                          <wps:cNvSpPr txBox="1"/>
                          <wps:spPr>
                            <a:xfrm rot="19521221">
                              <a:off x="6868632" y="252080"/>
                              <a:ext cx="1009650" cy="371475"/>
                            </a:xfrm>
                            <a:prstGeom prst="rect">
                              <a:avLst/>
                            </a:prstGeom>
                            <a:noFill/>
                            <a:ln w="6350">
                              <a:noFill/>
                            </a:ln>
                          </wps:spPr>
                          <wps:txbx>
                            <w:txbxContent>
                              <w:p w14:paraId="14F7187E" w14:textId="6D04CA57" w:rsidR="00F75B1B" w:rsidRPr="008D1A46" w:rsidRDefault="00F75B1B" w:rsidP="00321107">
                                <w:pPr>
                                  <w:rPr>
                                    <w:sz w:val="20"/>
                                    <w:szCs w:val="20"/>
                                  </w:rPr>
                                </w:pPr>
                                <w:r>
                                  <w:rPr>
                                    <w:sz w:val="20"/>
                                    <w:szCs w:val="20"/>
                                  </w:rPr>
                                  <w:t>Levetiracet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2" name="Text Box 1392"/>
                          <wps:cNvSpPr txBox="1"/>
                          <wps:spPr>
                            <a:xfrm rot="19552711">
                              <a:off x="6166884" y="205120"/>
                              <a:ext cx="1181100" cy="450215"/>
                            </a:xfrm>
                            <a:prstGeom prst="rect">
                              <a:avLst/>
                            </a:prstGeom>
                            <a:noFill/>
                            <a:ln w="6350">
                              <a:noFill/>
                            </a:ln>
                          </wps:spPr>
                          <wps:txbx>
                            <w:txbxContent>
                              <w:p w14:paraId="736F7F00" w14:textId="34AF3EEA" w:rsidR="00F75B1B" w:rsidRPr="008D1A46" w:rsidRDefault="00F75B1B" w:rsidP="00321107">
                                <w:pPr>
                                  <w:rPr>
                                    <w:sz w:val="20"/>
                                    <w:szCs w:val="20"/>
                                  </w:rPr>
                                </w:pPr>
                                <w:r>
                                  <w:rPr>
                                    <w:sz w:val="20"/>
                                    <w:szCs w:val="20"/>
                                  </w:rPr>
                                  <w:t>Lamotrig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393" name="Straight Connector 1393"/>
                        <wps:cNvCnPr/>
                        <wps:spPr>
                          <a:xfrm>
                            <a:off x="3429000" y="666750"/>
                            <a:ext cx="0" cy="84455"/>
                          </a:xfrm>
                          <a:prstGeom prst="line">
                            <a:avLst/>
                          </a:prstGeom>
                        </wps:spPr>
                        <wps:style>
                          <a:lnRef idx="1">
                            <a:schemeClr val="dk1"/>
                          </a:lnRef>
                          <a:fillRef idx="0">
                            <a:schemeClr val="dk1"/>
                          </a:fillRef>
                          <a:effectRef idx="0">
                            <a:schemeClr val="dk1"/>
                          </a:effectRef>
                          <a:fontRef idx="minor">
                            <a:schemeClr val="tx1"/>
                          </a:fontRef>
                        </wps:style>
                        <wps:bodyPr/>
                      </wps:wsp>
                      <wps:wsp>
                        <wps:cNvPr id="1394" name="Straight Connector 1394"/>
                        <wps:cNvCnPr/>
                        <wps:spPr>
                          <a:xfrm>
                            <a:off x="6305550" y="676275"/>
                            <a:ext cx="0" cy="84455"/>
                          </a:xfrm>
                          <a:prstGeom prst="line">
                            <a:avLst/>
                          </a:prstGeom>
                        </wps:spPr>
                        <wps:style>
                          <a:lnRef idx="1">
                            <a:schemeClr val="dk1"/>
                          </a:lnRef>
                          <a:fillRef idx="0">
                            <a:schemeClr val="dk1"/>
                          </a:fillRef>
                          <a:effectRef idx="0">
                            <a:schemeClr val="dk1"/>
                          </a:effectRef>
                          <a:fontRef idx="minor">
                            <a:schemeClr val="tx1"/>
                          </a:fontRef>
                        </wps:style>
                        <wps:bodyPr/>
                      </wps:wsp>
                      <wps:wsp>
                        <wps:cNvPr id="1395" name="Straight Connector 1395"/>
                        <wps:cNvCnPr/>
                        <wps:spPr>
                          <a:xfrm>
                            <a:off x="7010400" y="666750"/>
                            <a:ext cx="0" cy="8445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3CC83E4" id="Group 1364" o:spid="_x0000_s1064" style="position:absolute;left:0;text-align:left;margin-left:11.25pt;margin-top:-21.75pt;width:697.9pt;height:473pt;z-index:251928576" coordsize="88633,60073"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">
                <v:group id="Group 1396" o:spid="_x0000_s1065" style="position:absolute;width:88633;height:60073" coordsize="88633,600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">
                  <v:shape id="Chart 3" o:spid="_x0000_s1066" type="#_x0000_t75" style="position:absolute;left:-60;top:4511;width:88756;height:5157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">
                    <v:imagedata r:id="rId51" o:title=""/>
                    <o:lock v:ext="edit" aspectratio="f"/>
                  </v:shape>
                  <v:shape id="Text Box 1327" o:spid="_x0000_s1067" type="#_x0000_t202" style="position:absolute;top:56777;width:88633;height:3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" stroked="f">
                    <v:textbox inset="0,0,0,0">
                      <w:txbxContent>
                        <w:p w14:paraId="162D57D0" w14:textId="174A5681" w:rsidR="00F75B1B" w:rsidRPr="00F131D9" w:rsidRDefault="00F75B1B" w:rsidP="008031C5">
                          <w:pPr>
                            <w:pStyle w:val="Caption"/>
                            <w:rPr>
                              <w:noProof/>
                            </w:rPr>
                          </w:pPr>
                          <w:bookmarkStart w:id="28" w:name="_Toc59633633"/>
                          <w:r>
                            <w:t>Figure 2.4  Contribution of individual antiepileptic compounds to total PEC through time (2004 – 2018). PECs calculated under ‘worst case scenario’ conditions (calculated using lowest reported WWTP removal efficiency and highest excretion rate of unchanged parent compound).</w:t>
                          </w:r>
                          <w:bookmarkEnd w:id="28"/>
                        </w:p>
                      </w:txbxContent>
                    </v:textbox>
                  </v:shape>
                  <v:rect id="Rectangle 1388" o:spid="_x0000_s1068" style="position:absolute;width:88633;height:4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" fillcolor="white [3212]" strokecolor="#cfcdcd [2894]" strokeweight="1pt"/>
                  <v:rect id="Rectangle 1389" o:spid="_x0000_s1069" style="position:absolute;left:318;top:425;width:88310;height:4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" fillcolor="white [3212]" stroked="f" strokeweight="1pt"/>
                  <v:shape id="Text Box 1390" o:spid="_x0000_s1070" type="#_x0000_t202" style="position:absolute;left:32960;top:3012;width:8287;height:3715;rotation:-226750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" filled="f" stroked="f" strokeweight=".5pt">
                    <v:textbox>
                      <w:txbxContent>
                        <w:p w14:paraId="6640927F" w14:textId="77777777" w:rsidR="00F75B1B" w:rsidRPr="008D1A46" w:rsidRDefault="00F75B1B" w:rsidP="00321107">
                          <w:pPr>
                            <w:rPr>
                              <w:sz w:val="20"/>
                              <w:szCs w:val="20"/>
                            </w:rPr>
                          </w:pPr>
                          <w:r w:rsidRPr="008D1A46">
                            <w:rPr>
                              <w:sz w:val="20"/>
                              <w:szCs w:val="20"/>
                            </w:rPr>
                            <w:t>Gabapentin</w:t>
                          </w:r>
                        </w:p>
                      </w:txbxContent>
                    </v:textbox>
                  </v:shape>
                  <v:shape id="Text Box 1391" o:spid="_x0000_s1071" type="#_x0000_t202" style="position:absolute;left:68686;top:2520;width:10096;height:3715;rotation:-227058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" filled="f" stroked="f" strokeweight=".5pt">
                    <v:textbox>
                      <w:txbxContent>
                        <w:p w14:paraId="14F7187E" w14:textId="6D04CA57" w:rsidR="00F75B1B" w:rsidRPr="008D1A46" w:rsidRDefault="00F75B1B" w:rsidP="00321107">
                          <w:pPr>
                            <w:rPr>
                              <w:sz w:val="20"/>
                              <w:szCs w:val="20"/>
                            </w:rPr>
                          </w:pPr>
                          <w:r>
                            <w:rPr>
                              <w:sz w:val="20"/>
                              <w:szCs w:val="20"/>
                            </w:rPr>
                            <w:t>Levetiracetam</w:t>
                          </w:r>
                        </w:p>
                      </w:txbxContent>
                    </v:textbox>
                  </v:shape>
                  <v:shape id="Text Box 1392" o:spid="_x0000_s1072" type="#_x0000_t202" style="position:absolute;left:61668;top:2051;width:11811;height:4502;rotation:-223618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" filled="f" stroked="f" strokeweight=".5pt">
                    <v:textbox>
                      <w:txbxContent>
                        <w:p w14:paraId="736F7F00" w14:textId="34AF3EEA" w:rsidR="00F75B1B" w:rsidRPr="008D1A46" w:rsidRDefault="00F75B1B" w:rsidP="00321107">
                          <w:pPr>
                            <w:rPr>
                              <w:sz w:val="20"/>
                              <w:szCs w:val="20"/>
                            </w:rPr>
                          </w:pPr>
                          <w:r>
                            <w:rPr>
                              <w:sz w:val="20"/>
                              <w:szCs w:val="20"/>
                            </w:rPr>
                            <w:t>Lamotrigine</w:t>
                          </w:r>
                        </w:p>
                      </w:txbxContent>
                    </v:textbox>
                  </v:shape>
                </v:group>
                <v:line id="Straight Connector 1393" o:spid="_x0000_s1073" style="position:absolute;visibility:visible;mso-wrap-style:square" from="34290,6667" to="34290,7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" strokecolor="black [3200]" strokeweight=".5pt">
                  <v:stroke joinstyle="miter"/>
                </v:line>
                <v:line id="Straight Connector 1394" o:spid="_x0000_s1074" style="position:absolute;visibility:visible;mso-wrap-style:square" from="63055,6762" to="63055,76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" strokecolor="black [3200]" strokeweight=".5pt">
                  <v:stroke joinstyle="miter"/>
                </v:line>
                <v:line id="Straight Connector 1395" o:spid="_x0000_s1075" style="position:absolute;visibility:visible;mso-wrap-style:square" from="70104,6667" to="70104,7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" strokecolor="black [3200]" strokeweight=".5pt">
                  <v:stroke joinstyle="miter"/>
                </v:line>
              </v:group>
            </w:pict>
          </mc:Fallback>
        </mc:AlternateContent>
      </w:r>
    </w:p>
    <w:p w14:paraId="3B64D7EE" w14:textId="7694DCD6" w:rsidR="00620576" w:rsidRDefault="00620576" w:rsidP="008D1A46">
      <w:pPr>
        <w:jc w:val="right"/>
      </w:pPr>
    </w:p>
    <w:p w14:paraId="198B2DA8" w14:textId="440A50C4" w:rsidR="00620576" w:rsidRDefault="00620576" w:rsidP="00620576"/>
    <w:p w14:paraId="08A7809C" w14:textId="47837779" w:rsidR="0007773A" w:rsidRDefault="0007773A">
      <w:pPr>
        <w:sectPr w:rsidR="0007773A" w:rsidSect="00A305AE">
          <w:type w:val="continuous"/>
          <w:pgSz w:w="16840" w:h="11900" w:orient="landscape"/>
          <w:pgMar w:top="1440" w:right="1440" w:bottom="1440" w:left="1440" w:header="708" w:footer="708" w:gutter="0"/>
          <w:cols w:space="708"/>
          <w:docGrid w:linePitch="360"/>
        </w:sectPr>
      </w:pPr>
    </w:p>
    <w:p w14:paraId="469C6DD0" w14:textId="1FCC40A2" w:rsidR="003F33E6" w:rsidRPr="009A00CF" w:rsidRDefault="006835B8" w:rsidP="00921163">
      <w:pPr>
        <w:pStyle w:val="Heading2"/>
      </w:pPr>
      <w:bookmarkStart w:id="29" w:name="_Toc68085916"/>
      <w:r>
        <w:lastRenderedPageBreak/>
        <w:t xml:space="preserve">2.4 </w:t>
      </w:r>
      <w:r w:rsidR="003F33E6" w:rsidRPr="009A00CF">
        <w:t>Discussion</w:t>
      </w:r>
      <w:bookmarkEnd w:id="29"/>
    </w:p>
    <w:p w14:paraId="7A2DA810" w14:textId="50814008" w:rsidR="003F33E6" w:rsidRDefault="006835B8" w:rsidP="00916216">
      <w:pPr>
        <w:pStyle w:val="Heading3"/>
      </w:pPr>
      <w:bookmarkStart w:id="30" w:name="_Toc68085917"/>
      <w:r>
        <w:t xml:space="preserve">2.4.1 </w:t>
      </w:r>
      <w:r w:rsidR="003F33E6" w:rsidRPr="009A00CF">
        <w:t>Prescribing of antiepileptic compounds through time</w:t>
      </w:r>
      <w:bookmarkEnd w:id="30"/>
    </w:p>
    <w:p w14:paraId="7E612564" w14:textId="57F1E085" w:rsidR="00C45BE2" w:rsidRDefault="0007773A" w:rsidP="0007773A">
      <w:pPr>
        <w:spacing w:line="360" w:lineRule="auto"/>
      </w:pPr>
      <w:r>
        <w:t>Aggregation of the total mass of each compound</w:t>
      </w:r>
      <w:r w:rsidR="00833F31">
        <w:t xml:space="preserve"> </w:t>
      </w:r>
      <w:r w:rsidR="002B1800">
        <w:t>prescribed annually</w:t>
      </w:r>
      <w:r>
        <w:t xml:space="preserve"> highlighted an almost 3-fold increase in</w:t>
      </w:r>
      <w:r w:rsidR="002966E5">
        <w:t xml:space="preserve"> antiepileptic</w:t>
      </w:r>
      <w:r>
        <w:t xml:space="preserve"> prescription between 2004 and 2018, suggesting rapid expansion in the use of antiepileptic drugs in the UK.</w:t>
      </w:r>
      <w:r w:rsidR="00C45BE2">
        <w:t xml:space="preserve"> Although driven by cumulative increases in prescription across compounds, this increase appears to be driven by 3 key compounds, namely gabapentin, levetiracetam and pregabalin. The overall growth in the mass of antiepileptic drugs prescribed is likely driven by a combination of factors</w:t>
      </w:r>
      <w:r w:rsidR="002B1800">
        <w:t>,</w:t>
      </w:r>
      <w:r w:rsidR="00C45BE2">
        <w:t xml:space="preserve"> associated </w:t>
      </w:r>
      <w:r w:rsidR="002B1800">
        <w:t xml:space="preserve">both </w:t>
      </w:r>
      <w:r w:rsidR="00C45BE2">
        <w:t>with health care provision</w:t>
      </w:r>
      <w:r w:rsidR="00833F31">
        <w:t>,</w:t>
      </w:r>
      <w:r w:rsidR="00C45BE2">
        <w:t xml:space="preserve"> and scientific advancement</w:t>
      </w:r>
      <w:r w:rsidR="002B1800">
        <w:t>,</w:t>
      </w:r>
      <w:r w:rsidR="00C45BE2">
        <w:t xml:space="preserve"> as opposed to an increase in the prevalence of epilepsy in the </w:t>
      </w:r>
      <w:r w:rsidR="00311307">
        <w:t xml:space="preserve">UK. </w:t>
      </w:r>
      <w:r w:rsidR="004E43E8">
        <w:t>Alongside global campaigns to close the epilepsy treatment ga</w:t>
      </w:r>
      <w:r w:rsidR="002B1800">
        <w:t>p</w:t>
      </w:r>
      <w:r w:rsidR="00311307">
        <w:t xml:space="preserve">, this increase could be attributed to the introduction of a </w:t>
      </w:r>
      <w:r w:rsidR="00DC3D26">
        <w:t>new</w:t>
      </w:r>
      <w:r w:rsidR="00311307">
        <w:t xml:space="preserve"> generation of antiepileptic drugs in </w:t>
      </w:r>
      <w:r w:rsidR="00DC3D26">
        <w:t>the last 25 years</w:t>
      </w:r>
      <w:r w:rsidR="004E43E8">
        <w:t xml:space="preserve"> </w:t>
      </w:r>
      <w:r w:rsidR="004E43E8">
        <w:fldChar w:fldCharType="begin" w:fldLock="1"/>
      </w:r>
      <w:r w:rsidR="004E43E8">
        <w:instrText>ADDIN CSL_CITATION {"citationItems":[{"id":"ITEM-1","itemData":{"URL":"https://www.who.int/news-room/fact-sheets/detail/epilepsy","abstract":"Epilepsy is a chronic noncommunicable disease of the brain that affects people of all ages. Around 50 million people worldwide have epilepsy, making it one of the most common neurological diseases globally. Nearly 80% of people with epilepsy live in low- and middle-income countries. It is estimated that up to 70% of people living with epilepsy could live seizure- free if properly diagnosed and treated. The risk of premature death in people with epilepsy is up to three times higher than for the general population. Three quarters of people with epilepsy living in low-income countries do not get the treatment they need. In many parts of the world, people with epilepsy and their families suffer from stigma and discrimination.","accessed":{"date-parts":[["2020","10","21"]]},"author":[{"dropping-particle":"","family":"WHO","given":"","non-dropping-particle":"","parse-names":false,"suffix":""}],"container-title":"World Health Organisation","id":"ITEM-1","issued":{"date-parts":[["2019"]]},"title":"Epilepsy: Key Facts","type":"webpage"},"uris":["http://www.mendeley.com/documents/?uuid=c3d1de83-00eb-4612-bb0a-5b1389908b95"]},{"id":"ITEM-2","itemData":{"DOI":"10.1046/j.1528-1157.2001.32800.x","ISSN":"0013-9580 (Print)","PMID":"11207798","abstract":"This article is a summary of a workshop held by the ILAE concerning the issue of the  epilepsy treatment gap in developing countries. The gap is defined in terms of those people with epilepsy who are not being appropriately treated and is the result of an array of medical, political, social, economic, and cultural factors. The situation regarding the treatment gap for various countries is reviewed, along with some of its causes. Although the overall gap is estimated to be large, a number of recent projects and interventions have been effective in delivering appropriate treatment to people with epilepsy in underresourced countries of the developing world. It is hoped that these may be transferable elsewhere and that, combined with the ILAE/IBE/WHO Global Campaign against Epilepsy and increased support from the worldwide epilepsy community, the treatment gap will begin to be bridged.","author":[{"dropping-particle":"","family":"Meinardi","given":"H","non-dropping-particle":"","parse-names":false,"suffix":""},{"dropping-particle":"","family":"Scott","given":"R A","non-dropping-particle":"","parse-names":false,"suffix":""},{"dropping-particle":"","family":"Reis","given":"R","non-dropping-particle":"","parse-names":false,"suffix":""},{"dropping-particle":"","family":"Sander","given":"J W","non-dropping-particle":"","parse-names":false,"suffix":""}],"container-title":"Epilepsia","id":"ITEM-2","issue":"1","issued":{"date-parts":[["2001","1"]]},"language":"eng","page":"136-149","publisher-place":"United States","title":"The treatment gap in epilepsy: the current situation and ways forward.","type":"article","volume":"42"},"uris":["http://www.mendeley.com/documents/?uuid=014e2b08-2ef5-4f35-b28d-ce1933135a9f"]},{"id":"ITEM-3","itemData":{"DOI":"10.1002/epi4.12268","ISSN":"2470-9239 (Print)","PMID":"30564769","abstract":"The mainstay of therapy for epilepsy is anti-seizure drugs (ASDs, also referred to  as anticonvulsants and anti-epileptic medications). Through much of the past century, only a handful for ASDs were available for clinical use. However, with the creation of the U.S. National Institutes of Health/National Institute of Neurological Disorders and Stroke (NINDS)-sponsored Anticonvulsant Screening Program (ASP), coupled with the emergence of high-throughput screening platforms and methodologies, and advances in our understanding of the fundamental neurobiology of epilepsy, ASD development has greatly accelerated over the past 25 years. More than 18 new ASDs have been approved for clinical use since the inception of the ASP. Despite this remarkable success and the emergence of drugs possessing more favorable pharmacokinetic profiles that act on novel molecular targets, there has been increasing recognition that the paradigms for drug discovery have not yielded significant improvements in therapeutic efficacy, and that disease modification (i.e., anti-epileptogenesis), among other challenges, must be addressed. Thus, with the renewed framework and mission of improving the lives of people with epilepsy, the name of the ASP was changed to the Epilepsy Therapy Screening Program (ETSP). This review briefly summarizes the history of ASD development and outlines some of the challenges and opportunities for the next generation of drug therapies for the epilepsy field.","author":[{"dropping-particle":"","family":"Rho","given":"Jong M","non-dropping-particle":"","parse-names":false,"suffix":""},{"dropping-particle":"","family":"White","given":"H Steve","non-dropping-particle":"","parse-names":false,"suffix":""}],"container-title":"Epilepsia open","id":"ITEM-3","issue":"Suppl Suppl 2","issued":{"date-parts":[["2018","12"]]},"language":"eng","page":"114-119","title":"Brief history of anti-seizure drug development.","type":"article-journal","volume":"3"},"uris":["http://www.mendeley.com/documents/?uuid=ed3654dc-9381-42eb-a854-68c09b65bd40"]}],"mendeley":{"formattedCitation":"(75,140,141)","plainTextFormattedCitation":"(75,140,141)","previouslyFormattedCitation":"(75,140,141)"},"properties":{"noteIndex":0},"schema":"https://github.com/citation-style-language/schema/raw/master/csl-citation.json"}</w:instrText>
      </w:r>
      <w:r w:rsidR="004E43E8">
        <w:fldChar w:fldCharType="separate"/>
      </w:r>
      <w:r w:rsidR="004E43E8" w:rsidRPr="004E43E8">
        <w:rPr>
          <w:noProof/>
        </w:rPr>
        <w:t>(75,140,141)</w:t>
      </w:r>
      <w:r w:rsidR="004E43E8">
        <w:fldChar w:fldCharType="end"/>
      </w:r>
      <w:r w:rsidR="00DC3D26">
        <w:t>.</w:t>
      </w:r>
      <w:r w:rsidR="00311307">
        <w:t xml:space="preserve"> </w:t>
      </w:r>
      <w:r w:rsidR="00DC3D26">
        <w:t>This emerging group of antiepileptic drugs (which includes gabapentin, levetiracetam, pregabalin and lamotrigine</w:t>
      </w:r>
      <w:r w:rsidR="004E43E8">
        <w:t xml:space="preserve"> – for which prescription rate is seen to increase here</w:t>
      </w:r>
      <w:r w:rsidR="00DC3D26">
        <w:t xml:space="preserve">) </w:t>
      </w:r>
      <w:r w:rsidR="00311307">
        <w:t>are</w:t>
      </w:r>
      <w:r w:rsidR="00E06CE5">
        <w:t xml:space="preserve"> thought to be more effective</w:t>
      </w:r>
      <w:r w:rsidR="002B1800">
        <w:t xml:space="preserve"> (in the treatment of both epilepsy and other neurological conditions)</w:t>
      </w:r>
      <w:r w:rsidR="00E06CE5">
        <w:t>,</w:t>
      </w:r>
      <w:r w:rsidR="00311307">
        <w:t xml:space="preserve"> better tolerated</w:t>
      </w:r>
      <w:r w:rsidR="00DC3D26">
        <w:t xml:space="preserve">, </w:t>
      </w:r>
      <w:r w:rsidR="004623B6">
        <w:t xml:space="preserve">provide more diversity in mode of action and </w:t>
      </w:r>
      <w:r w:rsidR="00DC3D26">
        <w:t>meet</w:t>
      </w:r>
      <w:r w:rsidR="00311307">
        <w:t xml:space="preserve"> higher pharmacological safety </w:t>
      </w:r>
      <w:r w:rsidR="00DC3D26">
        <w:t xml:space="preserve">standards </w:t>
      </w:r>
      <w:r w:rsidR="004E43E8">
        <w:t xml:space="preserve">when </w:t>
      </w:r>
      <w:r w:rsidR="00DC3D26">
        <w:t xml:space="preserve">compared with </w:t>
      </w:r>
      <w:r w:rsidR="00311307">
        <w:t>previous generations (which include carbamazepine</w:t>
      </w:r>
      <w:r w:rsidR="00DC3D26">
        <w:t xml:space="preserve"> and</w:t>
      </w:r>
      <w:r w:rsidR="00311307">
        <w:t xml:space="preserve"> phenytoin</w:t>
      </w:r>
      <w:r w:rsidR="00DC3D26">
        <w:t>, for which prescription rate is seen to decline here)</w:t>
      </w:r>
      <w:r w:rsidR="004E43E8">
        <w:t xml:space="preserve"> </w:t>
      </w:r>
      <w:r w:rsidR="004E43E8">
        <w:fldChar w:fldCharType="begin" w:fldLock="1"/>
      </w:r>
      <w:r w:rsidR="00670014">
        <w:instrText>ADDIN CSL_CITATION {"citationItems":[{"id":"ITEM-1","itemData":{"DOI":"10.1002/epi4.12268","ISSN":"2470-9239 (Print)","PMID":"30564769","abstract":"The mainstay of therapy for epilepsy is anti-seizure drugs (ASDs, also referred to  as anticonvulsants and anti-epileptic medications). Through much of the past century, only a handful for ASDs were available for clinical use. However, with the creation of the U.S. National Institutes of Health/National Institute of Neurological Disorders and Stroke (NINDS)-sponsored Anticonvulsant Screening Program (ASP), coupled with the emergence of high-throughput screening platforms and methodologies, and advances in our understanding of the fundamental neurobiology of epilepsy, ASD development has greatly accelerated over the past 25 years. More than 18 new ASDs have been approved for clinical use since the inception of the ASP. Despite this remarkable success and the emergence of drugs possessing more favorable pharmacokinetic profiles that act on novel molecular targets, there has been increasing recognition that the paradigms for drug discovery have not yielded significant improvements in therapeutic efficacy, and that disease modification (i.e., anti-epileptogenesis), among other challenges, must be addressed. Thus, with the renewed framework and mission of improving the lives of people with epilepsy, the name of the ASP was changed to the Epilepsy Therapy Screening Program (ETSP). This review briefly summarizes the history of ASD development and outlines some of the challenges and opportunities for the next generation of drug therapies for the epilepsy field.","author":[{"dropping-particle":"","family":"Rho","given":"Jong M","non-dropping-particle":"","parse-names":false,"suffix":""},{"dropping-particle":"","family":"White","given":"H Steve","non-dropping-particle":"","parse-names":false,"suffix":""}],"container-title":"Epilepsia open","id":"ITEM-1","issue":"Suppl Suppl 2","issued":{"date-parts":[["2018","12"]]},"language":"eng","page":"114-119","title":"Brief history of anti-seizure drug development.","type":"article-journal","volume":"3"},"uris":["http://www.mendeley.com/documents/?uuid=ed3654dc-9381-42eb-a854-68c09b65bd40"]}],"mendeley":{"formattedCitation":"(141)","plainTextFormattedCitation":"(141)","previouslyFormattedCitation":"(141)"},"properties":{"noteIndex":0},"schema":"https://github.com/citation-style-language/schema/raw/master/csl-citation.json"}</w:instrText>
      </w:r>
      <w:r w:rsidR="004E43E8">
        <w:fldChar w:fldCharType="separate"/>
      </w:r>
      <w:r w:rsidR="004E43E8" w:rsidRPr="004E43E8">
        <w:rPr>
          <w:noProof/>
        </w:rPr>
        <w:t>(141)</w:t>
      </w:r>
      <w:r w:rsidR="004E43E8">
        <w:fldChar w:fldCharType="end"/>
      </w:r>
      <w:r w:rsidR="00DC3D26">
        <w:t xml:space="preserve">. It is therefore possible that pharmaceutical treatment is </w:t>
      </w:r>
      <w:r w:rsidR="004E43E8">
        <w:t xml:space="preserve">a viable option for a greater proportion of those suffering with a broad range of epilepsies, thus driving the rate of prescription, particularly </w:t>
      </w:r>
      <w:r w:rsidR="004623B6">
        <w:t>for</w:t>
      </w:r>
      <w:r w:rsidR="004E43E8">
        <w:t xml:space="preserve"> these new</w:t>
      </w:r>
      <w:r w:rsidR="002B1800">
        <w:t>-</w:t>
      </w:r>
      <w:r w:rsidR="004E43E8">
        <w:t xml:space="preserve">generation compounds. A study </w:t>
      </w:r>
      <w:r w:rsidR="00E06CE5">
        <w:t xml:space="preserve">investing epilepsy diagnosis and treatment in the UK </w:t>
      </w:r>
      <w:r w:rsidR="004E43E8">
        <w:t xml:space="preserve">also </w:t>
      </w:r>
      <w:r w:rsidR="00E06CE5">
        <w:t xml:space="preserve">found that </w:t>
      </w:r>
      <w:r w:rsidR="00833F31">
        <w:t>a shortfall in the availability of specialist diagnosis and low patient uptake rate of medication review led to a high level of misdiagnosis and inappropriate treatment, with many patients receiving pharmaceutical treatment for longer than necessary</w:t>
      </w:r>
      <w:r w:rsidR="00670014">
        <w:t xml:space="preserve"> </w:t>
      </w:r>
      <w:r w:rsidR="00670014">
        <w:fldChar w:fldCharType="begin" w:fldLock="1"/>
      </w:r>
      <w:r w:rsidR="00D61A69">
        <w:instrText>ADDIN CSL_CITATION {"citationItems":[{"id":"ITEM-1","itemData":{"DOI":"10.1016/j.seizure.2005.08.008","ISSN":"1059-1311 (Print)","PMID":"16188464","abstract":"OBJECTIVE: To assess the diagnostic and therapeutic difficulties in patients with  epilepsy who had never come into contact with specialist services. METHODS: Assessment was offered to 676 patients diagnosed as having epilepsy and receiving anti-epileptic drug therapy (AED), who had no previous contact with the local epilepsy services. Two hundred and seventy-five patients gave consent and attended for reassessment. We identified the proportion of patients (a) who had previously seen a neurologist, (b) in whom the diagnosis of epilepsy was not secure, (c) in whom planned AED withdrawal could be considered (d) in whom seizure control could be improved. RESULTS: 53/275 (19.3%) of those attending for review had previously been seen by a neurologist. 87/275 (31.6%) patients ultimately received continued specialist care. Diagnostic doubt was expressed in 3/53 (5.6%) and 42/222 (18.9%) of patients diagnosed by neurologist and non-specialist, respectively. Of 133/219 (60.7%) of patients whose epilepsy was in remission, only 6 elected to withdraw or change medication. Of 18 patients with diagnostic doubt who accepted follow-up, 12 successfully stopped treatment. 17/55 (30.9%) patients with active epilepsy (10 partial, 7 generalised) achieved at least a 1 year remission consequent upon treatment in this clinic. In 15 cases this was a first ever remission. CONCLUSION: Approximately 55% of the population of adults receiving treatment for epilepsy have never received specialist advice. Reassessment of these patients uncovers diagnostic uncertainty, failure to classify (leading to sub-optimal therapy) and lack of information and advice about all aspects of epilepsy care. The development of integrated services for people with epilepsy (PWE) must take account of this hidden need. The new General Medical Services contract for general practitioners will bring this need to our attention, and our experience will help predict the measures required to deal with the under-treatent and mistreatment of this group. The majority of PWE, not currently receiving shared care, merit reassessment and approximately one-third will require continued specialist care. Existing services do not have the capacity to process a marked increase in rate of referral. This project informs prioritisation of referrals and service reorganisation.","author":[{"dropping-particle":"","family":"Leach","given":"J P","non-dropping-particle":"","parse-names":false,"suffix":""},{"dropping-particle":"","family":"Lauder","given":"R","non-dropping-particle":"","parse-names":false,"suffix":""},{"dropping-particle":"","family":"Nicolson","given":"A","non-dropping-particle":"","parse-names":false,"suffix":""},{"dropping-particle":"","family":"Smith","given":"D F","non-dropping-particle":"","parse-names":false,"suffix":""}],"container-title":"Seizure","id":"ITEM-1","issue":"7","issued":{"date-parts":[["2005","10"]]},"language":"eng","page":"514-520","publisher-place":"England","title":"Epilepsy in the UK: misdiagnosis, mistreatment, and undertreatment? The Wrexham area  epilepsy project.","type":"article-journal","volume":"14"},"uris":["http://www.mendeley.com/documents/?uuid=0bd5d193-2c11-4fa4-b924-79f2f017ac81"]}],"mendeley":{"formattedCitation":"(142)","plainTextFormattedCitation":"(142)","previouslyFormattedCitation":"(142)"},"properties":{"noteIndex":0},"schema":"https://github.com/citation-style-language/schema/raw/master/csl-citation.json"}</w:instrText>
      </w:r>
      <w:r w:rsidR="00670014">
        <w:fldChar w:fldCharType="separate"/>
      </w:r>
      <w:r w:rsidR="00670014" w:rsidRPr="00670014">
        <w:rPr>
          <w:noProof/>
        </w:rPr>
        <w:t>(142)</w:t>
      </w:r>
      <w:r w:rsidR="00670014">
        <w:fldChar w:fldCharType="end"/>
      </w:r>
      <w:r w:rsidR="00833F31">
        <w:t xml:space="preserve">. </w:t>
      </w:r>
      <w:r w:rsidR="002B1800">
        <w:t>T</w:t>
      </w:r>
      <w:r w:rsidR="00833F31">
        <w:t xml:space="preserve">his trend in sub-optimal treatment provision may therefore also play a role in driving the increases in prescription rate seen here over this </w:t>
      </w:r>
      <w:proofErr w:type="gramStart"/>
      <w:r w:rsidR="00833F31">
        <w:t>15 year</w:t>
      </w:r>
      <w:proofErr w:type="gramEnd"/>
      <w:r w:rsidR="00833F31">
        <w:t xml:space="preserve"> time period.  </w:t>
      </w:r>
    </w:p>
    <w:p w14:paraId="09824FE5" w14:textId="77777777" w:rsidR="0007773A" w:rsidRPr="00C45BE2" w:rsidRDefault="0007773A" w:rsidP="008D1A46"/>
    <w:p w14:paraId="44957668" w14:textId="2A5EECCE" w:rsidR="003F33E6" w:rsidRDefault="003F33E6" w:rsidP="003F33E6">
      <w:pPr>
        <w:spacing w:line="360" w:lineRule="auto"/>
      </w:pPr>
      <w:r w:rsidRPr="009A00CF">
        <w:t xml:space="preserve">Across the </w:t>
      </w:r>
      <w:proofErr w:type="gramStart"/>
      <w:r w:rsidRPr="009A00CF">
        <w:t>15 year</w:t>
      </w:r>
      <w:proofErr w:type="gramEnd"/>
      <w:r w:rsidRPr="009A00CF">
        <w:t xml:space="preserve"> study period, the compounds prescribed in the highest quantities remained relatively stable. Gabapentin, levetiracetam, sodium valproate and carbamazepine were consistently prescribed in the highest total masses between 2004 and 2018. Pregabalin, also joined these most prescribed compounds upon entering the market from 2008 - 2018. A study by Nicholas et al. detailing trends in antiepileptic use in the UK, reports that carbamazepine and valproate compounds were also amongst the most commonly prescribed compounds between 1993 and 2008 </w:t>
      </w:r>
      <w:r w:rsidRPr="009A00CF">
        <w:fldChar w:fldCharType="begin" w:fldLock="1"/>
      </w:r>
      <w:r w:rsidR="001A1378">
        <w:instrText>ADDIN CSL_CITATION {"citationItems":[{"id":"ITEM-1","itemData":{"DOI":"https://doi.org/10.1016/j.seizure.2012.04.014","ISSN":"1059-1311","abstract":"Purpose To describe changes in utilisation of antiepileptic drugs (AED) by people with epilepsy in the United Kingdom during 1993–2008. Methods Cohort study of 63,586 participants with epilepsy and prescribed AEDs from 434 UK family practices. Prescriptions for different AEDs and AED combinations were evaluated by calendar year, gender and age group. Results Total follow-up was 361,207 person-years, with 282,080 person-years treated with AEDs and 79,126 person-years untreated. AED monotherapy accounted for 72.6% of treated person years of follow-up. Carbamazepine and valproates were among the most commonly used medications throughout 1993–2008. Phenytoin accounted for 39.5% of treated person-years in 1993 declining to 18.3% by 2008. Use of barbiturates declined from 14.3% in 1993 to 6.0% in 2008. In contrast between 1993 and 2008 there were substantial increases in the use of lamotrigine (2.0% to 17.0%) and to a lesser extent levetiracetam (0% to 8.6%). Newer AEDs were more frequently prescribed to younger participants, especially women aged 15–44 years, while older adults were more likely to be prescribed longer established AEDs. In 1993, 201 different AED combinations were prescribed, increasing to 500 different combinations in 2008. Combinations of sodium valproate and carbamazepine were frequent throughout, while sodium valproate and lamotrigine was frequent in 2008. Conclusions Utilisation of newer AEDs in UK primary care has increased between 1993 and 2008 with increasing use of diverse combinations of AEDs. The data quantify exposure to AEDs relevant to planning analytical pharmaco-epidemiological studies, as well as providing information to inform prescribing policies.","author":[{"dropping-particle":"","family":"Nicholas","given":"Jennifer M","non-dropping-particle":"","parse-names":false,"suffix":""},{"dropping-particle":"","family":"Ridsdale","given":"Leone","non-dropping-particle":"","parse-names":false,"suffix":""},{"dropping-particle":"","family":"Richardson","given":"Mark P","non-dropping-particle":"","parse-names":false,"suffix":""},{"dropping-particle":"","family":"Ashworth","given":"Mark","non-dropping-particle":"","parse-names":false,"suffix":""},{"dropping-particle":"","family":"Gulliford","given":"Martin C","non-dropping-particle":"","parse-names":false,"suffix":""}],"container-title":"Seizure","id":"ITEM-1","issue":"6","issued":{"date-parts":[["2012"]]},"page":"466-470","title":"Trends in antiepileptic drug utilisation in UK primary care 1993–2008: Cohort study using the General Practice Research Database","type":"article-journal","volume":"21"},"suppress-author":1,"uris":["http://www.mendeley.com/documents/?uuid=979789a3-ba1d-4aa9-a38e-55a84bb41734"]}],"mendeley":{"formattedCitation":"(78)","plainTextFormattedCitation":"(78)","previouslyFormattedCitation":"(78)"},"properties":{"noteIndex":0},"schema":"https://github.com/citation-style-language/schema/raw/master/csl-citation.json"}</w:instrText>
      </w:r>
      <w:r w:rsidRPr="009A00CF">
        <w:fldChar w:fldCharType="separate"/>
      </w:r>
      <w:r w:rsidR="002F7BD6" w:rsidRPr="009A00CF">
        <w:rPr>
          <w:noProof/>
        </w:rPr>
        <w:t>(78)</w:t>
      </w:r>
      <w:r w:rsidRPr="009A00CF">
        <w:fldChar w:fldCharType="end"/>
      </w:r>
      <w:r w:rsidRPr="009A00CF">
        <w:t xml:space="preserve">. Nicholas et al. identify similar trends in prescription of individual compounds as identified in the present study </w:t>
      </w:r>
      <w:r w:rsidRPr="009A00CF">
        <w:fldChar w:fldCharType="begin" w:fldLock="1"/>
      </w:r>
      <w:r w:rsidR="001A1378">
        <w:instrText>ADDIN CSL_CITATION {"citationItems":[{"id":"ITEM-1","itemData":{"DOI":"https://doi.org/10.1016/j.seizure.2012.04.014","ISSN":"1059-1311","abstract":"Purpose To describe changes in utilisation of antiepileptic drugs (AED) by people with epilepsy in the United Kingdom during 1993–2008. Methods Cohort study of 63,586 participants with epilepsy and prescribed AEDs from 434 UK family practices. Prescriptions for different AEDs and AED combinations were evaluated by calendar year, gender and age group. Results Total follow-up was 361,207 person-years, with 282,080 person-years treated with AEDs and 79,126 person-years untreated. AED monotherapy accounted for 72.6% of treated person years of follow-up. Carbamazepine and valproates were among the most commonly used medications throughout 1993–2008. Phenytoin accounted for 39.5% of treated person-years in 1993 declining to 18.3% by 2008. Use of barbiturates declined from 14.3% in 1993 to 6.0% in 2008. In contrast between 1993 and 2008 there were substantial increases in the use of lamotrigine (2.0% to 17.0%) and to a lesser extent levetiracetam (0% to 8.6%). Newer AEDs were more frequently prescribed to younger participants, especially women aged 15–44 years, while older adults were more likely to be prescribed longer established AEDs. In 1993, 201 different AED combinations were prescribed, increasing to 500 different combinations in 2008. Combinations of sodium valproate and carbamazepine were frequent throughout, while sodium valproate and lamotrigine was frequent in 2008. Conclusions Utilisation of newer AEDs in UK primary care has increased between 1993 and 2008 with increasing use of diverse combinations of AEDs. The data quantify exposure to AEDs relevant to planning analytical pharmaco-epidemiological studies, as well as providing information to inform prescribing policies.","author":[{"dropping-particle":"","family":"Nicholas","given":"Jennifer M","non-dropping-particle":"","parse-names":false,"suffix":""},{"dropping-particle":"","family":"Ridsdale","given":"Leone","non-dropping-particle":"","parse-names":false,"suffix":""},{"dropping-particle":"","family":"Richardson","given":"Mark P","non-dropping-particle":"","parse-names":false,"suffix":""},{"dropping-particle":"","family":"Ashworth","given":"Mark","non-dropping-particle":"","parse-names":false,"suffix":""},{"dropping-particle":"","family":"Gulliford","given":"Martin C","non-dropping-particle":"","parse-names":false,"suffix":""}],"container-title":"Seizure","id":"ITEM-1","issue":"6","issued":{"date-parts":[["2012"]]},"page":"466-470","title":"Trends in antiepileptic drug utilisation in UK primary care 1993–2008: Cohort study using the General Practice Research Database","type":"article-journal","volume":"21"},"suppress-author":1,"uris":["http://www.mendeley.com/documents/?uuid=979789a3-ba1d-4aa9-a38e-55a84bb41734"]}],"mendeley":{"formattedCitation":"(78)","plainTextFormattedCitation":"(78)","previouslyFormattedCitation":"(78)"},"properties":{"noteIndex":0},"schema":"https://github.com/citation-style-language/schema/raw/master/csl-citation.json"}</w:instrText>
      </w:r>
      <w:r w:rsidRPr="009A00CF">
        <w:fldChar w:fldCharType="separate"/>
      </w:r>
      <w:r w:rsidR="002F7BD6" w:rsidRPr="009A00CF">
        <w:rPr>
          <w:noProof/>
        </w:rPr>
        <w:t>(78)</w:t>
      </w:r>
      <w:r w:rsidRPr="009A00CF">
        <w:fldChar w:fldCharType="end"/>
      </w:r>
      <w:r w:rsidRPr="009A00CF">
        <w:t xml:space="preserve">. For example, prescription of gabapentin, topiramate, levetiracetam and lamotrigine increased in both time periods, with declines in the prescription of phenytoin and </w:t>
      </w:r>
      <w:r w:rsidRPr="009A00CF">
        <w:lastRenderedPageBreak/>
        <w:t>vigabatrin between (1993-2008 and 2004-2018</w:t>
      </w:r>
      <w:proofErr w:type="gramStart"/>
      <w:r w:rsidRPr="009A00CF">
        <w:t>) .</w:t>
      </w:r>
      <w:proofErr w:type="gramEnd"/>
      <w:r w:rsidRPr="009A00CF">
        <w:t xml:space="preserve"> The agreement in usage trends is not only a useful source of validation, but also provides insight into usage over a longer time span. Comparison of the two data sets provides preliminary insight into which compounds may be of interest as potential contaminants. Due to their overall increasing usage trends and high rates of prescription, gabapentin, sodium valproate, levetiracetam and pregabalin are likely candidates. This is of particular interest given that these compounds are scarcely referred to in existing literature.</w:t>
      </w:r>
      <w:r w:rsidR="00670014">
        <w:t xml:space="preserve"> Th</w:t>
      </w:r>
      <w:r w:rsidR="00F94993">
        <w:t>is</w:t>
      </w:r>
      <w:r w:rsidR="00670014">
        <w:t xml:space="preserve"> lack of coverage in existing literature could reflect the relatively recent changes in usage trends but may also reflect the approach used here. </w:t>
      </w:r>
      <w:r w:rsidR="00643A26">
        <w:t>In this study</w:t>
      </w:r>
      <w:r w:rsidR="00F94993">
        <w:t>, the prioritisation approach is based on the mass prescribed of the compounds</w:t>
      </w:r>
      <w:r w:rsidR="00643A26">
        <w:t xml:space="preserve"> </w:t>
      </w:r>
      <w:r w:rsidR="00F94993">
        <w:t xml:space="preserve">due to a lack of comprehensive and comparable data detailing the persistence, mobility, </w:t>
      </w:r>
      <w:r w:rsidR="00E532C8">
        <w:t>potency,</w:t>
      </w:r>
      <w:r w:rsidR="00F94993">
        <w:t xml:space="preserve"> </w:t>
      </w:r>
      <w:proofErr w:type="gramStart"/>
      <w:r w:rsidR="00F94993">
        <w:t>toxicity</w:t>
      </w:r>
      <w:proofErr w:type="gramEnd"/>
      <w:r w:rsidR="00E532C8">
        <w:t xml:space="preserve"> and monitoring</w:t>
      </w:r>
      <w:r w:rsidR="00F94993">
        <w:t xml:space="preserve"> of antiepileptic compounds</w:t>
      </w:r>
      <w:r w:rsidR="00E532C8">
        <w:t xml:space="preserve"> in the environment</w:t>
      </w:r>
      <w:r w:rsidR="00643A26">
        <w:t xml:space="preserve">. </w:t>
      </w:r>
      <w:r w:rsidR="00E532C8">
        <w:t>A</w:t>
      </w:r>
      <w:r w:rsidR="00F94993">
        <w:t xml:space="preserve">lternative prioritisation </w:t>
      </w:r>
      <w:r w:rsidR="00E532C8">
        <w:t>approaches</w:t>
      </w:r>
      <w:r w:rsidR="00F94993">
        <w:t xml:space="preserve"> that incorporate these factors</w:t>
      </w:r>
      <w:r w:rsidR="00E532C8">
        <w:t xml:space="preserve"> (even if only to some extent)</w:t>
      </w:r>
      <w:r w:rsidR="00F94993">
        <w:t>, may rank pharmaceuticals differently</w:t>
      </w:r>
      <w:r w:rsidR="00E532C8">
        <w:t xml:space="preserve">. However, </w:t>
      </w:r>
      <w:r w:rsidR="00F94993">
        <w:t>studies using alternative prioritisation approaches</w:t>
      </w:r>
      <w:r w:rsidR="00E532C8">
        <w:t xml:space="preserve"> have</w:t>
      </w:r>
      <w:r w:rsidR="00F94993">
        <w:t xml:space="preserve"> also ranked gabapentin, levetiracetam and pregabalin highly in term of environmental risk (when compared </w:t>
      </w:r>
      <w:r w:rsidR="00E532C8">
        <w:t>with compounds from multiple classes)</w:t>
      </w:r>
      <w:r w:rsidR="00F94993">
        <w:t>, thereby validating the approach used in this study</w:t>
      </w:r>
      <w:r w:rsidR="00D61A69">
        <w:t xml:space="preserve"> </w:t>
      </w:r>
      <w:r w:rsidR="00D61A69">
        <w:fldChar w:fldCharType="begin" w:fldLock="1"/>
      </w:r>
      <w:r w:rsidR="006F3575">
        <w:instrText>ADDIN CSL_CITATION {"citationItems":[{"id":"ITEM-1","itemData":{"DOI":"https://doi.org/10.1002/etc.3319","abstract":"Abstract Approximately 1500 active pharmaceutical ingredients are currently in use; however, the environmental occurrence and impacts of only a small proportion of these have been investigated. Recognizing that it would be impractical to monitor and assess all pharmaceuticals that are in use, several previous studies have proposed the use of prioritization approaches to identify substances of most concern so that resources can be focused on these. All of these previous approaches suffer from limitations. In the present study, the authors draw on experience from previous prioritization exercises and present a holistic approach for prioritizing pharmaceuticals in the environment in terms of risks to aquatic and soil organisms, avian and mammalian wildlife, and humans. The approach considers both apical ecotoxicological endpoints as well as potential nonapical effects related to the therapeutic mode of action. Application of the approach is illustrated for 146 active pharmaceuticals that are used either in the community or in hospital settings in the United Kingdom. Using the approach, 16 compounds were identified as a potential priority. These substances include compounds belonging to the antibiotic, antidepressant, anti-inflammatory, antidiabetic, antiobesity, and estrogen classes as well as associated metabolites. In the future, the prioritization approach should be applied more broadly around the different regions of the world. Environ Toxicol Chem 2016;35:1550–1559. © 2016 SETAC","author":[{"dropping-particle":"","family":"Guo","given":"Jiahua","non-dropping-particle":"","parse-names":false,"suffix":""},{"dropping-particle":"","family":"Sinclair","given":"Chris J","non-dropping-particle":"","parse-names":false,"suffix":""},{"dropping-particle":"","family":"Selby","given":"Katherine","non-dropping-particle":"","parse-names":false,"suffix":""},{"dropping-particle":"","family":"Boxall","given":"Alistair B A","non-dropping-particle":"","parse-names":false,"suffix":""}],"container-title":"Environmental Toxicology and Chemistry","id":"ITEM-1","issue":"6","issued":{"date-parts":[["2016"]]},"page":"1550-1559","title":"Toxicological and ecotoxicological risk-based prioritization of pharmaceuticals in the natural environment","type":"article-journal","volume":"35"},"uris":["http://www.mendeley.com/documents/?uuid=a06455c4-ae2f-444d-8613-384b788f43da"]},{"id":"ITEM-2","itemData":{"DOI":"https://doi.org/10.1016/j.jhazmat.2021.125688","ISSN":"0304-3894","abstract":"Information on the sorption of active pharmaceutical ingredients (APIs) in soils and sediments is needed for assessing the environmental risks of these substances yet these data are unavailable for many APIs in use. Predictive models for estimating sorption could provide a solution. The performance of existing models is, however, often poor and most models do not account for the effects of soil/sediment properties which are known to significantly affect API sorption. Therefore, here, we use a high-quality dataset on the sorption behavior of 54 APIs in 13 soils and sediments to develop new models for estimating sorption coefficients for APIs in soils and sediments using three machine learning approaches (artificial neural network, random forest and support vector machine) and linear regression. A random forest-based model, with chemical and solid descriptors as the input, was the best performing model. Evaluation of this model using an independent sorption dataset from the literature showed that the model was able to predict sorption coefficients of 90% of the test set to within a factor of 10 of the experimental values. This new model could be invaluable in assessing the sorption behavior of molecules that have yet to be tested and in landscape-level risk assessments.","author":[{"dropping-particle":"","family":"Li","given":"Jun","non-dropping-particle":"","parse-names":false,"suffix":""},{"dropping-particle":"","family":"Wilkinson","given":"John L","non-dropping-particle":"","parse-names":false,"suffix":""},{"dropping-particle":"","family":"Boxall","given":"","non-dropping-particle":"","parse-names":false,"suffix":""}],"container-title":"Journal of Hazardous Materials","id":"ITEM-2","issued":{"date-parts":[["2021"]]},"page":"125688","title":"Use of a Large Dataset to Develop New Models for Estimating the Sorption of Active Pharmaceutical Ingredients in Soils and Sediments","type":"article-journal"},"uris":["http://www.mendeley.com/documents/?uuid=1430ccf7-3b14-4171-9e70-51f272fdd627"]}],"mendeley":{"formattedCitation":"(143,144)","plainTextFormattedCitation":"(143,144)","previouslyFormattedCitation":"(143)"},"properties":{"noteIndex":0},"schema":"https://github.com/citation-style-language/schema/raw/master/csl-citation.json"}</w:instrText>
      </w:r>
      <w:r w:rsidR="00D61A69">
        <w:fldChar w:fldCharType="separate"/>
      </w:r>
      <w:r w:rsidR="006F3575" w:rsidRPr="006F3575">
        <w:rPr>
          <w:noProof/>
        </w:rPr>
        <w:t>(143,144)</w:t>
      </w:r>
      <w:r w:rsidR="00D61A69">
        <w:fldChar w:fldCharType="end"/>
      </w:r>
      <w:r w:rsidR="00F94993">
        <w:t xml:space="preserve">. </w:t>
      </w:r>
    </w:p>
    <w:p w14:paraId="4B500B81" w14:textId="45298E27" w:rsidR="002B1800" w:rsidRDefault="003F33E6" w:rsidP="003F33E6">
      <w:pPr>
        <w:spacing w:line="360" w:lineRule="auto"/>
      </w:pPr>
      <w:r w:rsidRPr="009A00CF">
        <w:t xml:space="preserve">In summary, there are three key messages to be taken from this usage data. Firstly, antiepileptic prescription (and presumed consumption) has increased dramatically and consistently through time, suggesting that the total volume of key compounds entering the environment will also have increased. Secondly, the introduction of 8 compounds at various points between 2008 and 2016 implies that antiepileptic compounds represent a rapidly emerging and evolving group of potential contaminants and a potentially complex mixture of biological active compounds in the environment. And finally, that </w:t>
      </w:r>
      <w:proofErr w:type="gramStart"/>
      <w:r w:rsidRPr="009A00CF">
        <w:t>the majority of</w:t>
      </w:r>
      <w:proofErr w:type="gramEnd"/>
      <w:r w:rsidRPr="009A00CF">
        <w:t xml:space="preserve"> literature focusses on the fate carbamazepine in the environment, a compound for which usage appears to be in decline.</w:t>
      </w:r>
    </w:p>
    <w:p w14:paraId="663F5A4A" w14:textId="77777777" w:rsidR="00670014" w:rsidRPr="009A00CF" w:rsidRDefault="00670014" w:rsidP="003F33E6">
      <w:pPr>
        <w:spacing w:line="360" w:lineRule="auto"/>
      </w:pPr>
    </w:p>
    <w:p w14:paraId="53F08B38" w14:textId="17DF6155" w:rsidR="003F33E6" w:rsidRPr="009A00CF" w:rsidRDefault="006835B8" w:rsidP="00916216">
      <w:pPr>
        <w:pStyle w:val="Heading3"/>
      </w:pPr>
      <w:bookmarkStart w:id="31" w:name="_Toc68085918"/>
      <w:r>
        <w:t xml:space="preserve">2.4.2 </w:t>
      </w:r>
      <w:r w:rsidR="003F33E6" w:rsidRPr="009A00CF">
        <w:t>Predicted environmental concentrations</w:t>
      </w:r>
      <w:bookmarkEnd w:id="31"/>
    </w:p>
    <w:p w14:paraId="4E19C7AC" w14:textId="027B40D7" w:rsidR="003F33E6" w:rsidRPr="009A00CF" w:rsidRDefault="003F33E6" w:rsidP="003F33E6">
      <w:pPr>
        <w:spacing w:line="360" w:lineRule="auto"/>
      </w:pPr>
      <w:r w:rsidRPr="009A00CF">
        <w:t xml:space="preserve">The applied method for calculation of PECs is recommended by the EMA as a useful tool for the preliminary evaluation and prioritisation of contaminants entering the environment via wastewater effluents </w:t>
      </w:r>
      <w:r w:rsidRPr="009A00CF">
        <w:fldChar w:fldCharType="begin" w:fldLock="1"/>
      </w:r>
      <w:r w:rsidR="001A1378">
        <w:instrText>ADDIN CSL_CITATION {"citationItems":[{"id":"ITEM-1","itemData":{"author":[{"dropping-particle":"","family":"EMA","given":"","non-dropping-particle":"","parse-names":false,"suffix":""}],"id":"ITEM-1","issue":"June","issued":{"date-parts":[["2006"]]},"number-of-pages":"1-12","title":"EMEA Guidance for RA","type":"report"},"uris":["http://www.mendeley.com/documents/?uuid=4f519771-f901-4866-93e5-79d957fd42e8"]}],"mendeley":{"formattedCitation":"(98)","plainTextFormattedCitation":"(98)","previouslyFormattedCitation":"(98)"},"properties":{"noteIndex":0},"schema":"https://github.com/citation-style-language/schema/raw/master/csl-citation.json"}</w:instrText>
      </w:r>
      <w:r w:rsidRPr="009A00CF">
        <w:fldChar w:fldCharType="separate"/>
      </w:r>
      <w:r w:rsidR="002F7BD6" w:rsidRPr="009A00CF">
        <w:rPr>
          <w:noProof/>
        </w:rPr>
        <w:t>(98)</w:t>
      </w:r>
      <w:r w:rsidRPr="009A00CF">
        <w:fldChar w:fldCharType="end"/>
      </w:r>
      <w:r w:rsidRPr="009A00CF">
        <w:t xml:space="preserve">. Under ‘best-case’ conditions, the compounds with the highest PECs include pregabalin, gabapentin, levetiracetam, lamotrigine and topiramate. Under ‘worst-case’ conditions, gabapentin and levetiracetam dominate, with significantly higher PECs than other compounds, followed by lamotrigine, topiramate, and carbamazepine. Under both scenarios, the indication that gabapentin and levetiracetam are suspected priority compounds </w:t>
      </w:r>
      <w:proofErr w:type="gramStart"/>
      <w:r w:rsidRPr="009A00CF">
        <w:t>is in agreement</w:t>
      </w:r>
      <w:proofErr w:type="gramEnd"/>
      <w:r w:rsidRPr="009A00CF">
        <w:t xml:space="preserve"> with the prescription trends previously outlined. </w:t>
      </w:r>
    </w:p>
    <w:p w14:paraId="4E0DF3A4" w14:textId="429393AE" w:rsidR="003F33E6" w:rsidRPr="009A00CF" w:rsidRDefault="003F33E6" w:rsidP="003F33E6">
      <w:pPr>
        <w:spacing w:line="360" w:lineRule="auto"/>
      </w:pPr>
      <w:r w:rsidRPr="009A00CF">
        <w:lastRenderedPageBreak/>
        <w:t>When compared with the limited available measured environmental concentrations (MECs) of antiepileptic compounds in wastewater effluents, the strength of association between MECs and the calculated PEC ranges is variable (fig</w:t>
      </w:r>
      <w:r w:rsidR="008031C5" w:rsidRPr="009A00CF">
        <w:t>ure</w:t>
      </w:r>
      <w:r w:rsidRPr="009A00CF">
        <w:t xml:space="preserve"> </w:t>
      </w:r>
      <w:r w:rsidR="00CE2B6B" w:rsidRPr="009A00CF">
        <w:t>2.</w:t>
      </w:r>
      <w:r w:rsidRPr="009A00CF">
        <w:t xml:space="preserve">5). PEC ranges underestimate MECs for phenytoin, oxcarbazepine and lamotrigine, and overestimate PECs of pregabalin and topiramate. The spread of MECs for primidone, levetiracetam and carbamazepine fit more closely with the PEC ranges, however the calculated PEC ranges do not describe all reported MECs. The PEC range of gabapentin encompasses all MECs, however, it has the largest PEC range of all antiepileptic compounds, extending across 2 orders of magnitude (0.52-49.03 </w:t>
      </w:r>
      <w:r w:rsidRPr="009A00CF">
        <w:rPr>
          <w:rFonts w:cstheme="minorHAnsi"/>
        </w:rPr>
        <w:t>µ</w:t>
      </w:r>
      <w:r w:rsidRPr="009A00CF">
        <w:t xml:space="preserve">g/L). The general fit however, between PEC ranges and MECs, is acceptable at this early stage in the prioritisation process, with </w:t>
      </w:r>
      <w:r w:rsidR="00B92518">
        <w:t>6 of the 9 PEC</w:t>
      </w:r>
      <w:r w:rsidR="00B92518" w:rsidRPr="009A00CF">
        <w:t xml:space="preserve"> </w:t>
      </w:r>
      <w:r w:rsidRPr="009A00CF">
        <w:t xml:space="preserve">ranges being in the same order of magnitude as the given MECs. An extensive literature review revealed that relatively few studies record MECs for antiepileptic compounds in WWTP effluents. MECs with comparable experimental design could only be found for 9 of the 33 prescribed compounds. For these compounds, the number of MECs was, in many cases, extremely limited, with small sample sizes. Similarly, not all sampling campaigns were carried out in </w:t>
      </w:r>
      <w:r w:rsidR="00C24AA4">
        <w:t>England</w:t>
      </w:r>
      <w:r w:rsidRPr="009A00CF">
        <w:t>, compromising the validity of comparing these MECs with PECs based on a</w:t>
      </w:r>
      <w:r w:rsidR="00C24AA4">
        <w:t>n English</w:t>
      </w:r>
      <w:r w:rsidR="00670014">
        <w:t xml:space="preserve"> </w:t>
      </w:r>
      <w:r w:rsidRPr="009A00CF">
        <w:t>dataset. However, this approach does provide insight by enabling some degree of ground truthing in the absence of more comprehensive datasets detailing MECs for each antiepileptic compound</w:t>
      </w:r>
      <w:r w:rsidR="004C6882">
        <w:t xml:space="preserve"> in environmental settings across England.</w:t>
      </w:r>
    </w:p>
    <w:p w14:paraId="0848B279" w14:textId="77777777" w:rsidR="003F33E6" w:rsidRPr="009A00CF" w:rsidRDefault="003F33E6" w:rsidP="003F33E6">
      <w:pPr>
        <w:spacing w:line="360" w:lineRule="auto"/>
      </w:pPr>
    </w:p>
    <w:p w14:paraId="67F381E7" w14:textId="77777777" w:rsidR="003F33E6" w:rsidRPr="009A00CF" w:rsidRDefault="003F33E6" w:rsidP="003F33E6">
      <w:pPr>
        <w:spacing w:line="360" w:lineRule="auto"/>
      </w:pPr>
    </w:p>
    <w:p w14:paraId="03CB72BB" w14:textId="77777777" w:rsidR="003F33E6" w:rsidRPr="009A00CF" w:rsidRDefault="003F33E6" w:rsidP="003F33E6">
      <w:pPr>
        <w:spacing w:line="360" w:lineRule="auto"/>
        <w:sectPr w:rsidR="003F33E6" w:rsidRPr="009A00CF">
          <w:footerReference w:type="default" r:id="rId52"/>
          <w:pgSz w:w="11906" w:h="16838"/>
          <w:pgMar w:top="1440" w:right="1440" w:bottom="1440" w:left="1440" w:header="708" w:footer="708" w:gutter="0"/>
          <w:cols w:space="708"/>
          <w:docGrid w:linePitch="360"/>
        </w:sectPr>
      </w:pPr>
    </w:p>
    <w:p w14:paraId="2EFD346B" w14:textId="395B451D" w:rsidR="003F33E6" w:rsidRPr="009A00CF" w:rsidRDefault="00606159" w:rsidP="003F33E6">
      <w:pPr>
        <w:spacing w:line="360" w:lineRule="auto"/>
      </w:pPr>
      <w:r w:rsidRPr="009A00CF">
        <w:rPr>
          <w:noProof/>
        </w:rPr>
        <w:lastRenderedPageBreak/>
        <w:drawing>
          <wp:anchor distT="0" distB="0" distL="114300" distR="114300" simplePos="0" relativeHeight="251723776" behindDoc="0" locked="0" layoutInCell="1" allowOverlap="1" wp14:anchorId="2D7E34A7" wp14:editId="183A5781">
            <wp:simplePos x="0" y="0"/>
            <wp:positionH relativeFrom="margin">
              <wp:posOffset>-195580</wp:posOffset>
            </wp:positionH>
            <wp:positionV relativeFrom="paragraph">
              <wp:posOffset>-406730</wp:posOffset>
            </wp:positionV>
            <wp:extent cx="9295493" cy="5867400"/>
            <wp:effectExtent l="0" t="0" r="13970" b="12700"/>
            <wp:wrapNone/>
            <wp:docPr id="11" name="Chart 11">
              <a:extLst xmlns:a="http://schemas.openxmlformats.org/drawingml/2006/main">
                <a:ext uri="{FF2B5EF4-FFF2-40B4-BE49-F238E27FC236}">
                  <a16:creationId xmlns:a16="http://schemas.microsoft.com/office/drawing/2014/main" id="{7CCB3699-466D-4CF6-A468-49F0F30EC4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14:sizeRelH relativeFrom="margin">
              <wp14:pctWidth>0</wp14:pctWidth>
            </wp14:sizeRelH>
            <wp14:sizeRelV relativeFrom="margin">
              <wp14:pctHeight>0</wp14:pctHeight>
            </wp14:sizeRelV>
          </wp:anchor>
        </w:drawing>
      </w:r>
    </w:p>
    <w:p w14:paraId="42D0C776" w14:textId="77777777" w:rsidR="003F33E6" w:rsidRPr="009A00CF" w:rsidRDefault="003F33E6" w:rsidP="003F33E6"/>
    <w:p w14:paraId="5E80C47F" w14:textId="77777777" w:rsidR="003F33E6" w:rsidRPr="009A00CF" w:rsidRDefault="003F33E6" w:rsidP="003F33E6">
      <w:pPr>
        <w:spacing w:line="360" w:lineRule="auto"/>
        <w:jc w:val="right"/>
        <w:rPr>
          <w:color w:val="A6A6A6" w:themeColor="background1" w:themeShade="A6"/>
          <w:sz w:val="11"/>
          <w:szCs w:val="11"/>
        </w:rPr>
      </w:pPr>
      <w:r w:rsidRPr="009A00CF">
        <w:rPr>
          <w:noProof/>
          <w:color w:val="A6A6A6" w:themeColor="background1" w:themeShade="A6"/>
          <w:sz w:val="11"/>
          <w:szCs w:val="11"/>
        </w:rPr>
        <w:t xml:space="preserve">(Yu, Bouwer and Coelhan, 2006; Martínez Bueno </w:t>
      </w:r>
      <w:r w:rsidRPr="009A00CF">
        <w:rPr>
          <w:i/>
          <w:noProof/>
          <w:color w:val="A6A6A6" w:themeColor="background1" w:themeShade="A6"/>
          <w:sz w:val="11"/>
          <w:szCs w:val="11"/>
        </w:rPr>
        <w:t>et al.</w:t>
      </w:r>
      <w:r w:rsidRPr="009A00CF">
        <w:rPr>
          <w:noProof/>
          <w:color w:val="A6A6A6" w:themeColor="background1" w:themeShade="A6"/>
          <w:sz w:val="11"/>
          <w:szCs w:val="11"/>
        </w:rPr>
        <w:t xml:space="preserve">, 2007; Kasprzyk-Hordern, Dinsdale and Guwy, 2009; Leclercq </w:t>
      </w:r>
      <w:r w:rsidRPr="009A00CF">
        <w:rPr>
          <w:i/>
          <w:noProof/>
          <w:color w:val="A6A6A6" w:themeColor="background1" w:themeShade="A6"/>
          <w:sz w:val="11"/>
          <w:szCs w:val="11"/>
        </w:rPr>
        <w:t>et al.</w:t>
      </w:r>
      <w:r w:rsidRPr="009A00CF">
        <w:rPr>
          <w:noProof/>
          <w:color w:val="A6A6A6" w:themeColor="background1" w:themeShade="A6"/>
          <w:sz w:val="11"/>
          <w:szCs w:val="11"/>
        </w:rPr>
        <w:t xml:space="preserve">, 2009; Calderón-Preciado </w:t>
      </w:r>
      <w:r w:rsidRPr="009A00CF">
        <w:rPr>
          <w:i/>
          <w:noProof/>
          <w:color w:val="A6A6A6" w:themeColor="background1" w:themeShade="A6"/>
          <w:sz w:val="11"/>
          <w:szCs w:val="11"/>
        </w:rPr>
        <w:t>et al.</w:t>
      </w:r>
      <w:r w:rsidRPr="009A00CF">
        <w:rPr>
          <w:noProof/>
          <w:color w:val="A6A6A6" w:themeColor="background1" w:themeShade="A6"/>
          <w:sz w:val="11"/>
          <w:szCs w:val="11"/>
        </w:rPr>
        <w:t xml:space="preserve">, 2011; Margot </w:t>
      </w:r>
      <w:r w:rsidRPr="009A00CF">
        <w:rPr>
          <w:i/>
          <w:noProof/>
          <w:color w:val="A6A6A6" w:themeColor="background1" w:themeShade="A6"/>
          <w:sz w:val="11"/>
          <w:szCs w:val="11"/>
        </w:rPr>
        <w:t>et al.</w:t>
      </w:r>
      <w:r w:rsidRPr="009A00CF">
        <w:rPr>
          <w:noProof/>
          <w:color w:val="A6A6A6" w:themeColor="background1" w:themeShade="A6"/>
          <w:sz w:val="11"/>
          <w:szCs w:val="11"/>
        </w:rPr>
        <w:t xml:space="preserve">, 2013; Gurke </w:t>
      </w:r>
      <w:r w:rsidRPr="009A00CF">
        <w:rPr>
          <w:i/>
          <w:noProof/>
          <w:color w:val="A6A6A6" w:themeColor="background1" w:themeShade="A6"/>
          <w:sz w:val="11"/>
          <w:szCs w:val="11"/>
        </w:rPr>
        <w:t>et al.</w:t>
      </w:r>
      <w:r w:rsidRPr="009A00CF">
        <w:rPr>
          <w:noProof/>
          <w:color w:val="A6A6A6" w:themeColor="background1" w:themeShade="A6"/>
          <w:sz w:val="11"/>
          <w:szCs w:val="11"/>
        </w:rPr>
        <w:t xml:space="preserve">, 2015; Brezina </w:t>
      </w:r>
      <w:r w:rsidRPr="009A00CF">
        <w:rPr>
          <w:i/>
          <w:noProof/>
          <w:color w:val="A6A6A6" w:themeColor="background1" w:themeShade="A6"/>
          <w:sz w:val="11"/>
          <w:szCs w:val="11"/>
        </w:rPr>
        <w:t>et al.</w:t>
      </w:r>
      <w:r w:rsidRPr="009A00CF">
        <w:rPr>
          <w:noProof/>
          <w:color w:val="A6A6A6" w:themeColor="background1" w:themeShade="A6"/>
          <w:sz w:val="11"/>
          <w:szCs w:val="11"/>
        </w:rPr>
        <w:t>, 2017; Chauveheid and Scholdis, 2019)</w:t>
      </w:r>
    </w:p>
    <w:p w14:paraId="0CFF12AF" w14:textId="77777777" w:rsidR="003F33E6" w:rsidRPr="009A00CF" w:rsidRDefault="003F33E6" w:rsidP="003F33E6">
      <w:pPr>
        <w:spacing w:line="360" w:lineRule="auto"/>
      </w:pPr>
    </w:p>
    <w:p w14:paraId="307C6F2F" w14:textId="77777777" w:rsidR="003F33E6" w:rsidRPr="009A00CF" w:rsidRDefault="003F33E6" w:rsidP="003F33E6">
      <w:pPr>
        <w:spacing w:line="360" w:lineRule="auto"/>
      </w:pPr>
    </w:p>
    <w:p w14:paraId="30C22CFA" w14:textId="77777777" w:rsidR="003F33E6" w:rsidRPr="009A00CF" w:rsidRDefault="003F33E6" w:rsidP="003F33E6">
      <w:pPr>
        <w:spacing w:line="360" w:lineRule="auto"/>
      </w:pPr>
    </w:p>
    <w:p w14:paraId="24443090" w14:textId="77777777" w:rsidR="003F33E6" w:rsidRPr="009A00CF" w:rsidRDefault="003F33E6" w:rsidP="003F33E6">
      <w:pPr>
        <w:spacing w:line="360" w:lineRule="auto"/>
      </w:pPr>
    </w:p>
    <w:p w14:paraId="6707D190" w14:textId="77777777" w:rsidR="003F33E6" w:rsidRPr="009A00CF" w:rsidRDefault="003F33E6" w:rsidP="003F33E6">
      <w:pPr>
        <w:spacing w:line="360" w:lineRule="auto"/>
      </w:pPr>
    </w:p>
    <w:p w14:paraId="31FF6591" w14:textId="77777777" w:rsidR="003F33E6" w:rsidRPr="009A00CF" w:rsidRDefault="003F33E6" w:rsidP="003F33E6">
      <w:pPr>
        <w:spacing w:line="360" w:lineRule="auto"/>
      </w:pPr>
    </w:p>
    <w:p w14:paraId="2DE846DD" w14:textId="77777777" w:rsidR="003F33E6" w:rsidRPr="009A00CF" w:rsidRDefault="003F33E6" w:rsidP="003F33E6">
      <w:pPr>
        <w:spacing w:line="360" w:lineRule="auto"/>
      </w:pPr>
    </w:p>
    <w:p w14:paraId="42F3684C" w14:textId="77777777" w:rsidR="003F33E6" w:rsidRPr="009A00CF" w:rsidRDefault="003F33E6" w:rsidP="003F33E6">
      <w:pPr>
        <w:spacing w:line="360" w:lineRule="auto"/>
      </w:pPr>
    </w:p>
    <w:p w14:paraId="0EF5078D" w14:textId="77777777" w:rsidR="003F33E6" w:rsidRPr="009A00CF" w:rsidRDefault="003F33E6" w:rsidP="003F33E6">
      <w:pPr>
        <w:spacing w:line="360" w:lineRule="auto"/>
      </w:pPr>
    </w:p>
    <w:p w14:paraId="692F5AD3" w14:textId="77777777" w:rsidR="003F33E6" w:rsidRPr="009A00CF" w:rsidRDefault="003F33E6" w:rsidP="003F33E6">
      <w:pPr>
        <w:spacing w:line="360" w:lineRule="auto"/>
      </w:pPr>
    </w:p>
    <w:p w14:paraId="58BC501B" w14:textId="77777777" w:rsidR="003F33E6" w:rsidRPr="009A00CF" w:rsidRDefault="003F33E6" w:rsidP="003F33E6">
      <w:pPr>
        <w:spacing w:line="360" w:lineRule="auto"/>
      </w:pPr>
    </w:p>
    <w:p w14:paraId="788BC5D9" w14:textId="56A2EBDD" w:rsidR="003F33E6" w:rsidRPr="009A00CF" w:rsidRDefault="00606159" w:rsidP="003F33E6">
      <w:pPr>
        <w:spacing w:line="360" w:lineRule="auto"/>
        <w:sectPr w:rsidR="003F33E6" w:rsidRPr="009A00CF" w:rsidSect="00A305AE">
          <w:pgSz w:w="16838" w:h="11906" w:orient="landscape"/>
          <w:pgMar w:top="1440" w:right="1440" w:bottom="1440" w:left="1440" w:header="708" w:footer="708" w:gutter="0"/>
          <w:cols w:space="708"/>
          <w:docGrid w:linePitch="360"/>
        </w:sectPr>
      </w:pPr>
      <w:r w:rsidRPr="009A00CF">
        <w:rPr>
          <w:noProof/>
        </w:rPr>
        <w:drawing>
          <wp:anchor distT="0" distB="0" distL="114300" distR="114300" simplePos="0" relativeHeight="251724800" behindDoc="1" locked="0" layoutInCell="1" allowOverlap="1" wp14:anchorId="45D19597" wp14:editId="113BAD62">
            <wp:simplePos x="0" y="0"/>
            <wp:positionH relativeFrom="margin">
              <wp:posOffset>720725</wp:posOffset>
            </wp:positionH>
            <wp:positionV relativeFrom="paragraph">
              <wp:posOffset>141275</wp:posOffset>
            </wp:positionV>
            <wp:extent cx="7863001" cy="414670"/>
            <wp:effectExtent l="0" t="0" r="5080" b="4445"/>
            <wp:wrapTight wrapText="bothSides">
              <wp:wrapPolygon edited="0">
                <wp:start x="0" y="0"/>
                <wp:lineTo x="0" y="20839"/>
                <wp:lineTo x="21562" y="20839"/>
                <wp:lineTo x="21562" y="0"/>
                <wp:lineTo x="0" y="0"/>
              </wp:wrapPolygon>
            </wp:wrapTight>
            <wp:docPr id="14" name="Picture 1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ar chart&#10;&#10;Description automatically generated"/>
                    <pic:cNvPicPr>
                      <a:picLocks noChangeAspect="1" noChangeArrowheads="1"/>
                    </pic:cNvPicPr>
                  </pic:nvPicPr>
                  <pic:blipFill rotWithShape="1">
                    <a:blip r:embed="rId54">
                      <a:extLst>
                        <a:ext uri="{28A0092B-C50C-407E-A947-70E740481C1C}">
                          <a14:useLocalDpi xmlns:a14="http://schemas.microsoft.com/office/drawing/2010/main" val="0"/>
                        </a:ext>
                      </a:extLst>
                    </a:blip>
                    <a:srcRect l="15220" t="92055" r="16403" b="1049"/>
                    <a:stretch/>
                  </pic:blipFill>
                  <pic:spPr bwMode="auto">
                    <a:xfrm>
                      <a:off x="0" y="0"/>
                      <a:ext cx="7863001" cy="4146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A00CF">
        <w:rPr>
          <w:noProof/>
        </w:rPr>
        <mc:AlternateContent>
          <mc:Choice Requires="wps">
            <w:drawing>
              <wp:anchor distT="0" distB="0" distL="114300" distR="114300" simplePos="0" relativeHeight="251805696" behindDoc="0" locked="0" layoutInCell="1" allowOverlap="1" wp14:anchorId="7459A6AC" wp14:editId="397740F3">
                <wp:simplePos x="0" y="0"/>
                <wp:positionH relativeFrom="column">
                  <wp:posOffset>-195580</wp:posOffset>
                </wp:positionH>
                <wp:positionV relativeFrom="paragraph">
                  <wp:posOffset>730382</wp:posOffset>
                </wp:positionV>
                <wp:extent cx="9295130" cy="635"/>
                <wp:effectExtent l="0" t="0" r="0" b="0"/>
                <wp:wrapNone/>
                <wp:docPr id="1328" name="Text Box 1328"/>
                <wp:cNvGraphicFramePr/>
                <a:graphic xmlns:a="http://schemas.openxmlformats.org/drawingml/2006/main">
                  <a:graphicData uri="http://schemas.microsoft.com/office/word/2010/wordprocessingShape">
                    <wps:wsp>
                      <wps:cNvSpPr txBox="1"/>
                      <wps:spPr>
                        <a:xfrm>
                          <a:off x="0" y="0"/>
                          <a:ext cx="9295130" cy="635"/>
                        </a:xfrm>
                        <a:prstGeom prst="rect">
                          <a:avLst/>
                        </a:prstGeom>
                        <a:solidFill>
                          <a:prstClr val="white"/>
                        </a:solidFill>
                        <a:ln>
                          <a:noFill/>
                        </a:ln>
                      </wps:spPr>
                      <wps:txbx>
                        <w:txbxContent>
                          <w:p w14:paraId="7DBC6EBA" w14:textId="0310237D" w:rsidR="00F75B1B" w:rsidRPr="00743D80" w:rsidRDefault="00F75B1B" w:rsidP="008031C5">
                            <w:pPr>
                              <w:pStyle w:val="Caption"/>
                              <w:rPr>
                                <w:noProof/>
                              </w:rPr>
                            </w:pPr>
                            <w:bookmarkStart w:id="32" w:name="_Toc59633634"/>
                            <w:r>
                              <w:t xml:space="preserve">Figure 2.5 </w:t>
                            </w:r>
                            <w:r w:rsidRPr="003F0C8B">
                              <w:t>PEC ranges overlain with MECs of antiepileptic compounds from WWTP effluents.</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59A6AC" id="Text Box 1328" o:spid="_x0000_s1076" type="#_x0000_t202" style="position:absolute;margin-left:-15.4pt;margin-top:57.5pt;width:731.9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" stroked="f">
                <v:textbox style="mso-fit-shape-to-text:t" inset="0,0,0,0">
                  <w:txbxContent>
                    <w:p w14:paraId="7DBC6EBA" w14:textId="0310237D" w:rsidR="00F75B1B" w:rsidRPr="00743D80" w:rsidRDefault="00F75B1B" w:rsidP="008031C5">
                      <w:pPr>
                        <w:pStyle w:val="Caption"/>
                        <w:rPr>
                          <w:noProof/>
                        </w:rPr>
                      </w:pPr>
                      <w:bookmarkStart w:id="33" w:name="_Toc59633634"/>
                      <w:r>
                        <w:t xml:space="preserve">Figure 2.5 </w:t>
                      </w:r>
                      <w:r w:rsidRPr="003F0C8B">
                        <w:t>PEC ranges overlain with MECs of antiepileptic compounds from WWTP effluents.</w:t>
                      </w:r>
                      <w:bookmarkEnd w:id="33"/>
                    </w:p>
                  </w:txbxContent>
                </v:textbox>
              </v:shape>
            </w:pict>
          </mc:Fallback>
        </mc:AlternateContent>
      </w:r>
    </w:p>
    <w:p w14:paraId="253204CE" w14:textId="0B840D54" w:rsidR="003F33E6" w:rsidRPr="009A00CF" w:rsidRDefault="006835B8" w:rsidP="00916216">
      <w:pPr>
        <w:pStyle w:val="Heading3"/>
      </w:pPr>
      <w:bookmarkStart w:id="34" w:name="_Toc68085919"/>
      <w:r>
        <w:lastRenderedPageBreak/>
        <w:t xml:space="preserve">2.4.3 </w:t>
      </w:r>
      <w:r w:rsidR="003F33E6" w:rsidRPr="009A00CF">
        <w:t>Limitations</w:t>
      </w:r>
      <w:bookmarkEnd w:id="34"/>
    </w:p>
    <w:p w14:paraId="0AEF06C4" w14:textId="36BF839F" w:rsidR="003F33E6" w:rsidRPr="009A00CF" w:rsidRDefault="003F33E6" w:rsidP="003F33E6">
      <w:pPr>
        <w:spacing w:line="360" w:lineRule="auto"/>
      </w:pPr>
      <w:r w:rsidRPr="009A00CF">
        <w:t xml:space="preserve">A large degree of error in the PEC ranges stems from a lack of coherence in experimental approach in literature detailing WWTP removal efficiencies and excretion rates. Existing literature reported WWTP removal efficiencies for only 10 of the 33 compounds currently prescribed. As such, WWTP removal efficiencies were assumed for more than 2/3 of compounds, generating a significant source of error. </w:t>
      </w:r>
      <w:r w:rsidR="00FA6465">
        <w:t>For some compounds (</w:t>
      </w:r>
      <w:proofErr w:type="gramStart"/>
      <w:r w:rsidR="00FA6465">
        <w:t>e.g.</w:t>
      </w:r>
      <w:proofErr w:type="gramEnd"/>
      <w:r w:rsidR="00FA6465">
        <w:t xml:space="preserve"> </w:t>
      </w:r>
      <w:proofErr w:type="spellStart"/>
      <w:r w:rsidR="00FA6465">
        <w:t>clobozam</w:t>
      </w:r>
      <w:proofErr w:type="spellEnd"/>
      <w:r w:rsidR="00FA6465">
        <w:t xml:space="preserve">, </w:t>
      </w:r>
      <w:proofErr w:type="spellStart"/>
      <w:r w:rsidR="00FA6465">
        <w:t>perampanel</w:t>
      </w:r>
      <w:proofErr w:type="spellEnd"/>
      <w:r w:rsidR="00FA6465">
        <w:t xml:space="preserve"> and midazolam maleate), only one WWTP removal or excretion value was identified in existing literature, resulting in a narrow PEC range that may not be representative of true removal and excretion conditions, and thus predictions may not be representative of MECs. </w:t>
      </w:r>
      <w:r w:rsidRPr="009A00CF">
        <w:t xml:space="preserve">Equally, </w:t>
      </w:r>
      <w:r w:rsidR="00FA6465">
        <w:t xml:space="preserve">for other compounds, </w:t>
      </w:r>
      <w:r w:rsidRPr="009A00CF">
        <w:t xml:space="preserve">huge variation in </w:t>
      </w:r>
      <w:r w:rsidR="00FA6465">
        <w:t xml:space="preserve">values reported in </w:t>
      </w:r>
      <w:r w:rsidRPr="009A00CF">
        <w:t>the limited available literature results in large PEC ranges, that in some cases, span 2 orders of magnitude (</w:t>
      </w:r>
      <w:proofErr w:type="gramStart"/>
      <w:r w:rsidRPr="009A00CF">
        <w:t>e.g.</w:t>
      </w:r>
      <w:proofErr w:type="gramEnd"/>
      <w:r w:rsidRPr="009A00CF">
        <w:t xml:space="preserve"> gabapentin and levetiracetam). Although this means that where PEC ranges are large, MECs are more likely to fall within the calculated PEC range, this source of uncertainty could result in true environmental concentrations being over- or underestimated. In terms of the presented preliminary approach to prioritisation, it is likely better to overestimate environmental concentrations than to underestimate them. The scope of research and sampling campaigns is often restricted by limited resources, </w:t>
      </w:r>
      <w:proofErr w:type="gramStart"/>
      <w:r w:rsidRPr="009A00CF">
        <w:t>time</w:t>
      </w:r>
      <w:proofErr w:type="gramEnd"/>
      <w:r w:rsidRPr="009A00CF">
        <w:t xml:space="preserve"> and funding; hence priority compounds are often in competition with one another. Inaccuracy in PECs therefore risks the focus of research efforts being drawn away from potentially more harmful compounds. It is therefore clear that, with the current lack of available data, a fully comprehensive literature review is imperative </w:t>
      </w:r>
      <w:proofErr w:type="gramStart"/>
      <w:r w:rsidRPr="009A00CF">
        <w:t>in order to</w:t>
      </w:r>
      <w:proofErr w:type="gramEnd"/>
      <w:r w:rsidRPr="009A00CF">
        <w:t xml:space="preserve"> compile a set of parameters that generate PEC ranges that accurately represent MECs.  </w:t>
      </w:r>
    </w:p>
    <w:p w14:paraId="0EE33BF6" w14:textId="2DF4A3EB" w:rsidR="003F33E6" w:rsidRPr="009A00CF" w:rsidRDefault="003F33E6" w:rsidP="003F33E6">
      <w:pPr>
        <w:spacing w:line="360" w:lineRule="auto"/>
      </w:pPr>
      <w:r w:rsidRPr="009A00CF">
        <w:t xml:space="preserve">There is also a degree of uncertainty that is inherent in the simplicity of the PEC model. The model assumes that the behaviour of compounds is uniform and stable in all treatment and effluent scenarios. As such, the model risks overlooking the intricacies of compound behaviour, in terms of transformation and fate in different treatment scenarios and environmental settings, and interactions with the complex chemical </w:t>
      </w:r>
      <w:proofErr w:type="gramStart"/>
      <w:r w:rsidRPr="009A00CF">
        <w:t>mixtures</w:t>
      </w:r>
      <w:proofErr w:type="gramEnd"/>
      <w:r w:rsidRPr="009A00CF">
        <w:t xml:space="preserve"> characteristic of treated and untreated wastewater. For example, under certain wastewater treatment conditions, the parent compound of carbamazepine has been shown to re-form, thereby increasing carbamazepine concentrations in the treatment process</w:t>
      </w:r>
      <w:r w:rsidRPr="009A00CF">
        <w:rPr>
          <w:noProof/>
        </w:rPr>
        <w:t xml:space="preserve"> </w:t>
      </w:r>
      <w:r w:rsidRPr="009A00CF">
        <w:rPr>
          <w:noProof/>
        </w:rPr>
        <w:fldChar w:fldCharType="begin" w:fldLock="1"/>
      </w:r>
      <w:r w:rsidR="001A1378">
        <w:rPr>
          <w:noProof/>
        </w:rPr>
        <w:instrText>ADDIN CSL_CITATION {"citationItems":[{"id":"ITEM-1","itemData":{"DOI":"10.2166/wst.2004.0335","ISSN":"02731223","PMID":"15497855","abstract":"The removal of commonly used pharmaceuticals (ibuprofen, naproxen, diclofenac, gemfibrozil, carbamazepine, atenolol, metoprolol and trimethoprim) and a biocide (triclosan) in operating wastewater treatment plants in five EU countries has been studied. Under normal operating conditions the acidic drugs and triclosan were partially removed with removal rates varying from ca. 20 to &gt;95%. The highest removal rate was found for ibuprofen and triclosan (&gt;90%) followed by naproxen (80%), gemfibrozil (55%) and diclofenac (39%). Ibuprofen undergoes an oxidative transformation to corresponding hydroxy- and carboxy-metabolites, which contributes to its high removal rate. Disturbances in the activated sludge process resulted in lower removal rates for all acidic drugs, mostly for diclofenac (&lt;10% removed) but also for ibuprofen (&lt;60% removed). The treatment of wastewaters by activated sludge usually did not result in any practical removal (&lt; 10%) of neutral carbamazepine or basic atenolol, metoprolol and trimethoprim. The removal rates of the investigated drugs and triclosan are discussed in terms of mechanisms responsible for their removal. Discharges of carbamazepine, diclofenac, gemfibrozil, naproxen, triclosan and trimethoprim from WWTPs to the aquatic environment, expressed as the average concentration in the effluent and the daily discharged quantity per person served by WWTPs were assessed. © IWA Publishing 2004.","author":[{"dropping-particle":"","family":"Paxéus","given":"Nicklas","non-dropping-particle":"","parse-names":false,"suffix":""}],"container-title":"Water Science and Technology","id":"ITEM-1","issued":{"date-parts":[["2004"]]},"title":"Removal of selected non-steroidal anti-inflammatory drugs (NSAIDs), gemfibrozil, carbamazepine, β-blockers, trimethoprim and triclosan in conventional wastewater treatment plants in five EU countries and their discharge to the aquatic environment","type":"article-journal"},"uris":["http://www.mendeley.com/documents/?uuid=8c9b4155-f519-4257-88ea-1885090a332b"]},{"id":"ITEM-2","itemData":{"DOI":"10.1016/j.scitotenv.2015.06.067","ISSN":"18791026","abstract":"The present study determines removal rates (RR) of 56 pharmaceuticals and metabolites, respectively, in an urban sewage treatment plant using mass flow analysis by comparing influent and effluent loads over a consecutive ten-day monitoring period. Besides well investigated compounds like carbamazepine and metoprolol, less researched targets, such as topiramate, pregabalin, telmisartan, and human metabolites of pharmaceuticals were included. Another aim was to determine the ratio of pharmaceuticals and corresponding metabolites in raw wastewater.Valsartan and gabapentin were detected at the highest average concentrations in influent (c&lt;inf&gt;val&lt;/inf&gt;=29.7 (±8.1) μg/L, c&lt;inf&gt;gab&lt;/inf&gt;=13.2 (±3.3) μg/L) and effluent (c&lt;inf&gt;val&lt;/inf&gt;=22.1 (±5.1) μg/L, c&lt;inf&gt;gab&lt;/inf&gt;=12.1 (±2.6) μg/L) samples. The comparison of mass loads in influent and effluent showed a significant removal (p&lt;0.1) for 20 compounds but only enalapril, eprosartan, losartan, pregabalin, and quetiapine were removed from the aqueous phase by more than 50%. Another 20 compounds were determined without significant difference and for five compounds (clindamycin, lamotrigine, oxcarbazepine, O-desmethyl venlafaxine, triamterene), a significant higher mass load in the effluent than in the influent was observed.It has to be noticed that metabolites like 10,11-dihydro-10-hydroxy carbamazepine (MHD) are found in higher mass loads than the corresponding parent compound in the sewage samples. Furthermore, metabolites and parent compound behave differently in the sewage treatment process. While MHD (RR = 15.1%) was detected with lower mass load in the effluent than in the influent, oxcarbazepine (RR =. 73.2%) showed the contrary pattern.When comparing expected and measured ratios of parent compound and metabolite in raw sewage, citalopram/N-desmethyl citalopram for example, showed good results. However, a major problem exists due to insufficient data regarding metabolism and excretion of many pharmaceuticals. This complicates the prediction of relevant metabolites and further efforts are needed to overcome this problem.","author":[{"dropping-particle":"","family":"Gurke","given":"Robert","non-dropping-particle":"","parse-names":false,"suffix":""},{"dropping-particle":"","family":"Rößler","given":"Martin","non-dropping-particle":"","parse-names":false,"suffix":""},{"dropping-particle":"","family":"Marx","given":"Conrad","non-dropping-particle":"","parse-names":false,"suffix":""},{"dropping-particle":"","family":"Diamond","given":"Sam","non-dropping-particle":"","parse-names":false,"suffix":""},{"dropping-particle":"","family":"Schubert","given":"Sara","non-dropping-particle":"","parse-names":false,"suffix":""},{"dropping-particle":"","family":"Oertel","given":"Reinhard","non-dropping-particle":"","parse-names":false,"suffix":""},{"dropping-particle":"","family":"Fauler","given":"Joachim","non-dropping-particle":"","parse-names":false,"suffix":""}],"container-title":"Science of the Total Environment","id":"ITEM-2","issued":{"date-parts":[["2015"]]},"title":"Occurrence and removal of frequently prescribed pharmaceuticals and corresponding metabolites in wastewater of a sewage treatment plant","type":"article-journal"},"uris":["http://www.mendeley.com/documents/?uuid=1fdbb41e-bd82-4481-b015-42d2e9f77dc9"]}],"mendeley":{"formattedCitation":"(11,89)","plainTextFormattedCitation":"(11,89)","previouslyFormattedCitation":"(11,89)"},"properties":{"noteIndex":0},"schema":"https://github.com/citation-style-language/schema/raw/master/csl-citation.json"}</w:instrText>
      </w:r>
      <w:r w:rsidRPr="009A00CF">
        <w:rPr>
          <w:noProof/>
        </w:rPr>
        <w:fldChar w:fldCharType="separate"/>
      </w:r>
      <w:r w:rsidR="002F7BD6" w:rsidRPr="009A00CF">
        <w:rPr>
          <w:noProof/>
        </w:rPr>
        <w:t>(11,89)</w:t>
      </w:r>
      <w:r w:rsidRPr="009A00CF">
        <w:rPr>
          <w:noProof/>
        </w:rPr>
        <w:fldChar w:fldCharType="end"/>
      </w:r>
      <w:r w:rsidRPr="009A00CF">
        <w:t xml:space="preserve">. Transformations such as these are not accounted for in the model. In a recent study, Burns et al. suggest that overlooking metabolism contributes significantly to the overestimation of true environmental concentrations, therefore generating a significant source of error </w:t>
      </w:r>
      <w:r w:rsidRPr="009A00CF">
        <w:fldChar w:fldCharType="begin" w:fldLock="1"/>
      </w:r>
      <w:r w:rsidR="001A1378">
        <w:instrText>ADDIN CSL_CITATION {"citationItems":[{"id":"ITEM-1","itemData":{"DOI":"10.1002/etc.3842","ISSN":"15528618","PMID":"28477358","abstract":"Prioritization methodologies are often used for identifying those pharmaceuticals that pose the greatest risk to the natural environment and to focus laboratory testing or environmental monitoring toward pharmaceuticals of greatest concern. Risk-based prioritization approaches, employing models to derive exposure concentrations, are commonly used, but the reliability of these models is unclear. The present study evaluated the accuracy of exposure models commonly used for pharmaceutical prioritization. Targeted monitoring was conducted for 95 pharmaceuticals in the Rivers Foss and Ouse in the City of York (UK). Predicted environmental concentration (PEC) ranges were estimated based on localized prescription, hydrological data, reported metabolism, and wastewater treatment plant (WWTP) removal rates, and were compared with measured environmental concentrations (MECs). For the River Foss, PECs, obtained using highest metabolism and lowest WWTP removal, were similar to MECs. In contrast, this trend was not observed for the River Ouse, possibly because of pharmaceutical inputs unaccounted for by our modeling. Pharmaceuticals were ranked by risk based on either MECs or PECs. With 2 exceptions (dextromethorphan and diphenhydramine), risk ranking based on both MECs and PECs produced similar results in the River Foss. Overall, these findings indicate that PECs may well be appropriate for prioritization of pharmaceuticals in the environment when robust and local data on the system of interest are available and reflective of most source inputs. Environ Toxicol Chem 2017;36:2823–2832. © 2017 SETAC.","author":[{"dropping-particle":"","family":"Burns","given":"Emily E.","non-dropping-particle":"","parse-names":false,"suffix":""},{"dropping-particle":"","family":"Thomas-Oates","given":"Jane","non-dropping-particle":"","parse-names":false,"suffix":""},{"dropping-particle":"","family":"Kolpin","given":"Dana W.","non-dropping-particle":"","parse-names":false,"suffix":""},{"dropping-particle":"","family":"Furlong","given":"Edward T.","non-dropping-particle":"","parse-names":false,"suffix":""},{"dropping-particle":"","family":"Boxall","given":"Alistair B.A.","non-dropping-particle":"","parse-names":false,"suffix":""}],"container-title":"Environmental Toxicology and Chemistry","id":"ITEM-1","issued":{"date-parts":[["2017"]]},"title":"Are exposure predictions, used for the prioritization of pharmaceuticals in the environment, fit for purpose?","type":"article-journal"},"suppress-author":1,"uris":["http://www.mendeley.com/documents/?uuid=17d59388-ed70-47ec-acc7-fb429ce1574e"]}],"mendeley":{"formattedCitation":"(100)","plainTextFormattedCitation":"(100)","previouslyFormattedCitation":"(100)"},"properties":{"noteIndex":0},"schema":"https://github.com/citation-style-language/schema/raw/master/csl-citation.json"}</w:instrText>
      </w:r>
      <w:r w:rsidRPr="009A00CF">
        <w:fldChar w:fldCharType="separate"/>
      </w:r>
      <w:r w:rsidR="002F7BD6" w:rsidRPr="009A00CF">
        <w:rPr>
          <w:noProof/>
        </w:rPr>
        <w:t>(100)</w:t>
      </w:r>
      <w:r w:rsidRPr="009A00CF">
        <w:fldChar w:fldCharType="end"/>
      </w:r>
      <w:r w:rsidRPr="009A00CF">
        <w:rPr>
          <w:noProof/>
        </w:rPr>
        <w:t>.</w:t>
      </w:r>
      <w:r w:rsidR="002A0D44">
        <w:rPr>
          <w:noProof/>
        </w:rPr>
        <w:t xml:space="preserve"> </w:t>
      </w:r>
      <w:r w:rsidRPr="009A00CF">
        <w:t>However, it would not be possible to account for transformation scenarios for all compounds with the current lack of supporting literature.</w:t>
      </w:r>
    </w:p>
    <w:p w14:paraId="3E800D08" w14:textId="329545E4" w:rsidR="003F33E6" w:rsidRPr="009A00CF" w:rsidRDefault="003F33E6" w:rsidP="003F33E6">
      <w:pPr>
        <w:spacing w:line="360" w:lineRule="auto"/>
      </w:pPr>
      <w:r w:rsidRPr="009A00CF">
        <w:t xml:space="preserve">The model also assumes that the total mass of each compound prescribed is consumed, and that all consumers excrete the same proportion of unchanged parent compound. As antiepileptic </w:t>
      </w:r>
      <w:r w:rsidRPr="009A00CF">
        <w:lastRenderedPageBreak/>
        <w:t xml:space="preserve">medication is typically taken long-term and is not affected by seasonal fluctuations, the assumption that PECs are likely to remain relatively constant throughout the year is unlikely to contribute to uncertainty in the calculations. </w:t>
      </w:r>
      <w:r w:rsidRPr="009A00CF">
        <w:rPr>
          <w:rFonts w:cstheme="minorHAnsi"/>
        </w:rPr>
        <w:t xml:space="preserve">In this preliminary investigation, </w:t>
      </w:r>
      <w:r w:rsidRPr="009A00CF">
        <w:t xml:space="preserve">PECs were calculated for the whole of England as one study area, without consideration of regional variation in demographics and the performance and type of WWTP technology. This is likely to contribute to the overall inaccuracy of the PECs compared with MECs, however for the purposes of this exercise this source of error is likely to be comparatively </w:t>
      </w:r>
      <w:r w:rsidR="002A0D44">
        <w:t>insignificant</w:t>
      </w:r>
      <w:r w:rsidRPr="009A00CF">
        <w:t>.</w:t>
      </w:r>
    </w:p>
    <w:p w14:paraId="5180BC61" w14:textId="17D928A6" w:rsidR="003F33E6" w:rsidRPr="009A00CF" w:rsidRDefault="003F33E6" w:rsidP="003F33E6">
      <w:pPr>
        <w:spacing w:line="360" w:lineRule="auto"/>
      </w:pPr>
      <w:r w:rsidRPr="009A00CF">
        <w:t xml:space="preserve">The consumption data used in this study was derived from the open access NHS prescription database. An estimated 0.2% of all recorded prescription data is missing and thus, this data set provides an accurate representation of annual prescription of antiepileptic compounds </w:t>
      </w:r>
      <w:r w:rsidRPr="009A00CF">
        <w:fldChar w:fldCharType="begin" w:fldLock="1"/>
      </w:r>
      <w:r w:rsidR="001A1378">
        <w:instrText>ADDIN CSL_CITATION {"citationItems":[{"id":"ITEM-1","itemData":{"URL":"https://digital.nhs.uk/data-and-information/publications/statistical/prescription-cost-analysis","accessed":{"date-parts":[["2019","10","18"]]},"author":[{"dropping-particle":"","family":"NHS","given":"","non-dropping-particle":"","parse-names":false,"suffix":""}],"container-title":"NHS Prescribing and Medicines Team","id":"ITEM-1","issued":{"date-parts":[["2004"]]},"publisher":"NHS Digital, part of the Government Statistical Service","title":"Prescription Cost Analysis - England","type":"webpage"},"uris":["http://www.mendeley.com/documents/?uuid=c3634991-a276-491f-92cd-011ff79f96fb"]}],"mendeley":{"formattedCitation":"(99)","plainTextFormattedCitation":"(99)","previouslyFormattedCitation":"(99)"},"properties":{"noteIndex":0},"schema":"https://github.com/citation-style-language/schema/raw/master/csl-citation.json"}</w:instrText>
      </w:r>
      <w:r w:rsidRPr="009A00CF">
        <w:fldChar w:fldCharType="separate"/>
      </w:r>
      <w:r w:rsidR="002F7BD6" w:rsidRPr="009A00CF">
        <w:rPr>
          <w:noProof/>
        </w:rPr>
        <w:t>(99)</w:t>
      </w:r>
      <w:r w:rsidRPr="009A00CF">
        <w:fldChar w:fldCharType="end"/>
      </w:r>
      <w:r w:rsidRPr="009A00CF">
        <w:t xml:space="preserve">. This database does not record prescriptions dispensed in the private healthcare sector. However, the proportion of the population receiving treatment for epilepsy in the private sector is likely to be insignificant due to the accessibility barriers associated with the cost of long-term treatment. The agreement in the consumption trends reported in this study and by Nicholas et al., suggest that there is continuity in how data has been recorded in this database through time, thereby confirming the efficacy of comparison of prescription trends year by year </w:t>
      </w:r>
      <w:r w:rsidRPr="009A00CF">
        <w:fldChar w:fldCharType="begin" w:fldLock="1"/>
      </w:r>
      <w:r w:rsidR="001A1378">
        <w:instrText>ADDIN CSL_CITATION {"citationItems":[{"id":"ITEM-1","itemData":{"DOI":"https://doi.org/10.1016/j.seizure.2012.04.014","ISSN":"1059-1311","abstract":"Purpose To describe changes in utilisation of antiepileptic drugs (AED) by people with epilepsy in the United Kingdom during 1993–2008. Methods Cohort study of 63,586 participants with epilepsy and prescribed AEDs from 434 UK family practices. Prescriptions for different AEDs and AED combinations were evaluated by calendar year, gender and age group. Results Total follow-up was 361,207 person-years, with 282,080 person-years treated with AEDs and 79,126 person-years untreated. AED monotherapy accounted for 72.6% of treated person years of follow-up. Carbamazepine and valproates were among the most commonly used medications throughout 1993–2008. Phenytoin accounted for 39.5% of treated person-years in 1993 declining to 18.3% by 2008. Use of barbiturates declined from 14.3% in 1993 to 6.0% in 2008. In contrast between 1993 and 2008 there were substantial increases in the use of lamotrigine (2.0% to 17.0%) and to a lesser extent levetiracetam (0% to 8.6%). Newer AEDs were more frequently prescribed to younger participants, especially women aged 15–44 years, while older adults were more likely to be prescribed longer established AEDs. In 1993, 201 different AED combinations were prescribed, increasing to 500 different combinations in 2008. Combinations of sodium valproate and carbamazepine were frequent throughout, while sodium valproate and lamotrigine was frequent in 2008. Conclusions Utilisation of newer AEDs in UK primary care has increased between 1993 and 2008 with increasing use of diverse combinations of AEDs. The data quantify exposure to AEDs relevant to planning analytical pharmaco-epidemiological studies, as well as providing information to inform prescribing policies.","author":[{"dropping-particle":"","family":"Nicholas","given":"Jennifer M","non-dropping-particle":"","parse-names":false,"suffix":""},{"dropping-particle":"","family":"Ridsdale","given":"Leone","non-dropping-particle":"","parse-names":false,"suffix":""},{"dropping-particle":"","family":"Richardson","given":"Mark P","non-dropping-particle":"","parse-names":false,"suffix":""},{"dropping-particle":"","family":"Ashworth","given":"Mark","non-dropping-particle":"","parse-names":false,"suffix":""},{"dropping-particle":"","family":"Gulliford","given":"Martin C","non-dropping-particle":"","parse-names":false,"suffix":""}],"container-title":"Seizure","id":"ITEM-1","issue":"6","issued":{"date-parts":[["2012"]]},"page":"466-470","title":"Trends in antiepileptic drug utilisation in UK primary care 1993–2008: Cohort study using the General Practice Research Database","type":"article-journal","volume":"21"},"suppress-author":1,"uris":["http://www.mendeley.com/documents/?uuid=979789a3-ba1d-4aa9-a38e-55a84bb41734"]}],"mendeley":{"formattedCitation":"(78)","plainTextFormattedCitation":"(78)","previouslyFormattedCitation":"(78)"},"properties":{"noteIndex":0},"schema":"https://github.com/citation-style-language/schema/raw/master/csl-citation.json"}</w:instrText>
      </w:r>
      <w:r w:rsidRPr="009A00CF">
        <w:fldChar w:fldCharType="separate"/>
      </w:r>
      <w:r w:rsidR="002F7BD6" w:rsidRPr="009A00CF">
        <w:rPr>
          <w:noProof/>
        </w:rPr>
        <w:t>(78)</w:t>
      </w:r>
      <w:r w:rsidRPr="009A00CF">
        <w:fldChar w:fldCharType="end"/>
      </w:r>
      <w:r w:rsidRPr="009A00CF">
        <w:t xml:space="preserve">. </w:t>
      </w:r>
    </w:p>
    <w:p w14:paraId="52C7B239" w14:textId="77777777" w:rsidR="003F33E6" w:rsidRPr="009A00CF" w:rsidRDefault="003F33E6" w:rsidP="003F33E6">
      <w:pPr>
        <w:spacing w:line="360" w:lineRule="auto"/>
      </w:pPr>
    </w:p>
    <w:p w14:paraId="520D1E81" w14:textId="77777777" w:rsidR="003F33E6" w:rsidRPr="009A00CF" w:rsidRDefault="003F33E6" w:rsidP="003F33E6"/>
    <w:p w14:paraId="5C5826FC" w14:textId="77777777" w:rsidR="003F33E6" w:rsidRPr="009A00CF" w:rsidRDefault="003F33E6" w:rsidP="003F33E6"/>
    <w:p w14:paraId="3CDC6F82" w14:textId="77777777" w:rsidR="003F33E6" w:rsidRPr="009A00CF" w:rsidRDefault="003F33E6" w:rsidP="003F33E6"/>
    <w:p w14:paraId="6FAE9F85" w14:textId="77777777" w:rsidR="003F33E6" w:rsidRPr="009A00CF" w:rsidRDefault="003F33E6" w:rsidP="003F33E6"/>
    <w:p w14:paraId="192AB498" w14:textId="77777777" w:rsidR="003F33E6" w:rsidRPr="009A00CF" w:rsidRDefault="003F33E6" w:rsidP="003F33E6"/>
    <w:p w14:paraId="165EE7B0" w14:textId="77777777" w:rsidR="003F33E6" w:rsidRPr="009A00CF" w:rsidRDefault="003F33E6" w:rsidP="003F33E6"/>
    <w:p w14:paraId="51EB14D1" w14:textId="77777777" w:rsidR="003F33E6" w:rsidRPr="009A00CF" w:rsidRDefault="003F33E6" w:rsidP="003F33E6"/>
    <w:p w14:paraId="428A7383" w14:textId="77777777" w:rsidR="003F33E6" w:rsidRPr="009A00CF" w:rsidRDefault="003F33E6" w:rsidP="003F33E6"/>
    <w:p w14:paraId="547E3D68" w14:textId="77777777" w:rsidR="003F33E6" w:rsidRPr="009A00CF" w:rsidRDefault="003F33E6" w:rsidP="003F33E6"/>
    <w:p w14:paraId="0A06B04D" w14:textId="77777777" w:rsidR="003F33E6" w:rsidRPr="009A00CF" w:rsidRDefault="003F33E6" w:rsidP="003F33E6"/>
    <w:p w14:paraId="3DA63491" w14:textId="77777777" w:rsidR="003F33E6" w:rsidRPr="009A00CF" w:rsidRDefault="003F33E6" w:rsidP="003F33E6"/>
    <w:p w14:paraId="2C3B7A2A" w14:textId="77777777" w:rsidR="003F33E6" w:rsidRPr="009A00CF" w:rsidRDefault="003F33E6" w:rsidP="003F33E6"/>
    <w:p w14:paraId="00CA6EC9" w14:textId="77777777" w:rsidR="003F33E6" w:rsidRPr="009A00CF" w:rsidRDefault="003F33E6" w:rsidP="003F33E6"/>
    <w:p w14:paraId="7108BA1B" w14:textId="77777777" w:rsidR="003F33E6" w:rsidRPr="009A00CF" w:rsidRDefault="003F33E6" w:rsidP="003F33E6"/>
    <w:p w14:paraId="76D89AA3" w14:textId="77777777" w:rsidR="003F33E6" w:rsidRPr="009A00CF" w:rsidRDefault="003F33E6" w:rsidP="003F33E6"/>
    <w:p w14:paraId="6EB15C1E" w14:textId="77777777" w:rsidR="003F33E6" w:rsidRPr="009A00CF" w:rsidRDefault="003F33E6" w:rsidP="003F33E6"/>
    <w:p w14:paraId="2527E34F" w14:textId="77777777" w:rsidR="003F33E6" w:rsidRPr="009A00CF" w:rsidRDefault="003F33E6" w:rsidP="003F33E6"/>
    <w:p w14:paraId="652F34EA" w14:textId="3CD04AE5" w:rsidR="00921163" w:rsidRPr="009A00CF" w:rsidRDefault="006835B8" w:rsidP="00921163">
      <w:pPr>
        <w:pStyle w:val="Heading2"/>
      </w:pPr>
      <w:bookmarkStart w:id="35" w:name="_Toc68085920"/>
      <w:r>
        <w:t xml:space="preserve">2.5 </w:t>
      </w:r>
      <w:r w:rsidR="003F33E6" w:rsidRPr="009A00CF">
        <w:t>Conclusions and Future Work</w:t>
      </w:r>
      <w:bookmarkEnd w:id="35"/>
    </w:p>
    <w:p w14:paraId="188C3188" w14:textId="23A700D7" w:rsidR="003F33E6" w:rsidRPr="009A00CF" w:rsidRDefault="003F33E6" w:rsidP="003F33E6">
      <w:pPr>
        <w:spacing w:line="360" w:lineRule="auto"/>
        <w:rPr>
          <w:rFonts w:ascii="Calibri" w:hAnsi="Calibri" w:cs="Calibri"/>
        </w:rPr>
      </w:pPr>
      <w:r w:rsidRPr="009A00CF">
        <w:t xml:space="preserve">With the WHOs participation in the Global Campaign Against Epilepsy, a World Health Assembly resolution on the global burden of epilepsy has so far facilitated access to antiepileptic medication for approximately 6.5 million more people globally since 2015 </w:t>
      </w:r>
      <w:r w:rsidRPr="009A00CF">
        <w:fldChar w:fldCharType="begin" w:fldLock="1"/>
      </w:r>
      <w:r w:rsidR="001A1378">
        <w:instrText>ADDIN CSL_CITATION {"citationItems":[{"id":"ITEM-1","itemData":{"URL":"https://www.who.int/news-room/fact-sheets/detail/epilepsy","abstract":"Epilepsy is a chronic noncommunicable disease of the brain that affects people of all ages. Around 50 million people worldwide have epilepsy, making it one of the most common neurological diseases globally. Nearly 80% of people with epilepsy live in low- and middle-income countries. It is estimated that up to 70% of people living with epilepsy could live seizure- free if properly diagnosed and treated. The risk of premature death in people with epilepsy is up to three times higher than for the general population. Three quarters of people with epilepsy living in low-income countries do not get the treatment they need. In many parts of the world, people with epilepsy and their families suffer from stigma and discrimination.","accessed":{"date-parts":[["2020","10","21"]]},"author":[{"dropping-particle":"","family":"WHO","given":"","non-dropping-particle":"","parse-names":false,"suffix":""}],"container-title":"World Health Organisation","id":"ITEM-1","issued":{"date-parts":[["2019"]]},"title":"Epilepsy: Key Facts","type":"webpage"},"uris":["http://www.mendeley.com/documents/?uuid=c3d1de83-00eb-4612-bb0a-5b1389908b95"]}],"mendeley":{"formattedCitation":"(75)","plainTextFormattedCitation":"(75)","previouslyFormattedCitation":"(75)"},"properties":{"noteIndex":0},"schema":"https://github.com/citation-style-language/schema/raw/master/csl-citation.json"}</w:instrText>
      </w:r>
      <w:r w:rsidRPr="009A00CF">
        <w:fldChar w:fldCharType="separate"/>
      </w:r>
      <w:r w:rsidR="002F7BD6" w:rsidRPr="009A00CF">
        <w:rPr>
          <w:noProof/>
        </w:rPr>
        <w:t>(75)</w:t>
      </w:r>
      <w:r w:rsidRPr="009A00CF">
        <w:fldChar w:fldCharType="end"/>
      </w:r>
      <w:r w:rsidRPr="009A00CF">
        <w:rPr>
          <w:noProof/>
        </w:rPr>
        <w:t xml:space="preserve">. </w:t>
      </w:r>
      <w:r w:rsidRPr="009A00CF">
        <w:t xml:space="preserve">In tandem with pilot programs aiming to improve diagnosis and treatment of epilepsy, the trends in increased use of antiepileptic compounds are set to continue in years to come. It is therefore crucial that research into the fate of these compounds in environmental systems is understood. The EMA recommends that environmental fate and effect analyses should be carried out for compounds with PECs in surface waters of &gt; 0.01 </w:t>
      </w:r>
      <w:r w:rsidRPr="009A00CF">
        <w:rPr>
          <w:rFonts w:ascii="Calibri" w:hAnsi="Calibri" w:cs="Calibri"/>
        </w:rPr>
        <w:t xml:space="preserve">µg/L </w:t>
      </w:r>
      <w:r w:rsidRPr="009A00CF">
        <w:rPr>
          <w:rFonts w:ascii="Calibri" w:hAnsi="Calibri" w:cs="Calibri"/>
        </w:rPr>
        <w:fldChar w:fldCharType="begin" w:fldLock="1"/>
      </w:r>
      <w:r w:rsidR="001A1378">
        <w:rPr>
          <w:rFonts w:ascii="Calibri" w:hAnsi="Calibri" w:cs="Calibri"/>
        </w:rPr>
        <w:instrText>ADDIN CSL_CITATION {"citationItems":[{"id":"ITEM-1","itemData":{"author":[{"dropping-particle":"","family":"EMA","given":"","non-dropping-particle":"","parse-names":false,"suffix":""}],"id":"ITEM-1","issue":"June","issued":{"date-parts":[["2006"]]},"number-of-pages":"1-12","title":"EMEA Guidance for RA","type":"report"},"uris":["http://www.mendeley.com/documents/?uuid=4f519771-f901-4866-93e5-79d957fd42e8"]}],"mendeley":{"formattedCitation":"(98)","plainTextFormattedCitation":"(98)","previouslyFormattedCitation":"(98)"},"properties":{"noteIndex":0},"schema":"https://github.com/citation-style-language/schema/raw/master/csl-citation.json"}</w:instrText>
      </w:r>
      <w:r w:rsidRPr="009A00CF">
        <w:rPr>
          <w:rFonts w:ascii="Calibri" w:hAnsi="Calibri" w:cs="Calibri"/>
        </w:rPr>
        <w:fldChar w:fldCharType="separate"/>
      </w:r>
      <w:r w:rsidR="002F7BD6" w:rsidRPr="009A00CF">
        <w:rPr>
          <w:rFonts w:ascii="Calibri" w:hAnsi="Calibri" w:cs="Calibri"/>
          <w:noProof/>
        </w:rPr>
        <w:t>(98)</w:t>
      </w:r>
      <w:r w:rsidRPr="009A00CF">
        <w:rPr>
          <w:rFonts w:ascii="Calibri" w:hAnsi="Calibri" w:cs="Calibri"/>
        </w:rPr>
        <w:fldChar w:fldCharType="end"/>
      </w:r>
      <w:r w:rsidRPr="009A00CF">
        <w:rPr>
          <w:rFonts w:ascii="Calibri" w:hAnsi="Calibri" w:cs="Calibri"/>
        </w:rPr>
        <w:t xml:space="preserve">. However, with limited research into the effects of antiepileptic compounds in environmental settings, it is possible that some compounds may bear influence even at concentrations below this action limit. </w:t>
      </w:r>
    </w:p>
    <w:p w14:paraId="5554F7E9" w14:textId="2B02FA11" w:rsidR="003F33E6" w:rsidRPr="009A00CF" w:rsidRDefault="003F33E6" w:rsidP="003F33E6">
      <w:pPr>
        <w:spacing w:line="360" w:lineRule="auto"/>
        <w:rPr>
          <w:rFonts w:ascii="Calibri" w:hAnsi="Calibri" w:cs="Calibri"/>
        </w:rPr>
        <w:sectPr w:rsidR="003F33E6" w:rsidRPr="009A00CF" w:rsidSect="00A305AE">
          <w:pgSz w:w="11900" w:h="16840"/>
          <w:pgMar w:top="1440" w:right="1440" w:bottom="1440" w:left="1440" w:header="708" w:footer="708" w:gutter="0"/>
          <w:cols w:space="708"/>
          <w:docGrid w:linePitch="360"/>
        </w:sectPr>
      </w:pPr>
      <w:r w:rsidRPr="009A00CF">
        <w:rPr>
          <w:rFonts w:ascii="Calibri" w:hAnsi="Calibri" w:cs="Calibri"/>
        </w:rPr>
        <w:t>This study demonstrates an almost 200% increase in the use of antiepileptic medications since 2004. Here, it is proposed that gabapentin and levetiracetam are likely to present the highest environmental exposure concentrations under both ‘best-case’ and ‘worst-case’ scenarios.</w:t>
      </w:r>
      <w:r w:rsidRPr="009A00CF">
        <w:t xml:space="preserve"> However, </w:t>
      </w:r>
      <w:proofErr w:type="gramStart"/>
      <w:r w:rsidRPr="009A00CF">
        <w:t>in order to</w:t>
      </w:r>
      <w:proofErr w:type="gramEnd"/>
      <w:r w:rsidRPr="009A00CF">
        <w:t xml:space="preserve"> accurately predict PECs, a dramatic increase in sampling of antiepileptic concentrations in wastewater effluents, surface waters and terrestrial systems is required. Coupling of PECs with ecotoxicological data would also give key insights into the relative risk of each compound to a range of organisms in various environmental compartments. Similarly, investigation into the role of chemical mixtures and concentration thresholds in determining environmental fate and uptake would help to build a detailed and holistic picture of possible risks associated with pharmaceutical contamination in an increasingly resource intensive world</w:t>
      </w:r>
      <w:bookmarkEnd w:id="9"/>
      <w:r w:rsidRPr="009A00CF">
        <w:t>.</w:t>
      </w:r>
    </w:p>
    <w:p w14:paraId="78E5F42A" w14:textId="2C402E20" w:rsidR="00634CAA" w:rsidRPr="009A00CF" w:rsidRDefault="00634CAA" w:rsidP="00FF002F">
      <w:pPr>
        <w:pStyle w:val="Heading1"/>
      </w:pPr>
      <w:bookmarkStart w:id="36" w:name="_Toc68085921"/>
      <w:r w:rsidRPr="009A00CF">
        <w:lastRenderedPageBreak/>
        <w:t>Chapter 3: Single Cell Mass Spectrometry: Proof of Concept</w:t>
      </w:r>
      <w:bookmarkEnd w:id="36"/>
      <w:r w:rsidRPr="009A00CF">
        <w:t xml:space="preserve"> </w:t>
      </w:r>
    </w:p>
    <w:p w14:paraId="740D55D5" w14:textId="0B106950" w:rsidR="003F33E6" w:rsidRPr="009A00CF" w:rsidRDefault="006835B8" w:rsidP="00FF002F">
      <w:pPr>
        <w:pStyle w:val="Heading2"/>
      </w:pPr>
      <w:bookmarkStart w:id="37" w:name="_Toc68085922"/>
      <w:r>
        <w:t xml:space="preserve">3.1 </w:t>
      </w:r>
      <w:r w:rsidR="00634CAA" w:rsidRPr="009A00CF">
        <w:t>Introduction</w:t>
      </w:r>
      <w:bookmarkEnd w:id="37"/>
    </w:p>
    <w:p w14:paraId="3EA2B893" w14:textId="0C4B81B7" w:rsidR="003F33E6" w:rsidRPr="002868B3" w:rsidRDefault="003F33E6" w:rsidP="003F33E6">
      <w:pPr>
        <w:spacing w:line="360" w:lineRule="auto"/>
        <w:rPr>
          <w:bCs/>
        </w:rPr>
      </w:pPr>
      <w:r w:rsidRPr="009A00CF">
        <w:t>Pharmaceutical uptake in plants has been increasingly documented as an uninten</w:t>
      </w:r>
      <w:r w:rsidR="004C6882">
        <w:t>tional</w:t>
      </w:r>
      <w:r w:rsidRPr="009A00CF">
        <w:t xml:space="preserve"> side effect of the introduction of pharmaceutical compounds to terrestrial environments following reclaimed water reuse during crop irrigation. Uptake and accumulation of a diverse range of pharmaceutical compounds, including antibiotics, antiepileptics, pain killers, statins, and antidepressants, has been observed to varying extents in the tissues of edible plant species (roots, shoots, leaves and fruits) </w:t>
      </w:r>
      <w:r w:rsidRPr="009A00CF">
        <w:fldChar w:fldCharType="begin" w:fldLock="1"/>
      </w:r>
      <w:r w:rsidR="006F3575">
        <w:instrText>ADDIN CSL_CITATION {"citationItems":[{"id":"ITEM-1","itemData":{"DOI":"10.1016/j.scitotenv.2015.07.129","ISSN":"18791026","PMID":"26254067","abstract":"Reuse of treated wastewater for agricultural irrigation is growing in arid and semi-arid regions, while increasing amounts of biosolids are being applied to fields to improve agricultural outputs. These historically under-utilized resources contain \"emerging contaminants\", such as pharmaceutical and personal care products (PPCPs), which may enter agricultural soils and potentially contaminate food crops. In this review, we summarize recent research and provide a detailed overview of PPCPs in the soil-plant systems, including analytical methods for determination of PPCPs in plant tissues, fate of PPCPs in agricultural soils receiving treated wastewater irrigation or biosolids amendment, and plant uptake of PPCPs under laboratory and field conditions. Mechanisms of uptake and translocation of PPCPs and their metabolisms in plants are also reviewed. Field studies showed that the concentration levels of PPCPs in crops that were irrigated with treated wastewater or applied with biosolids were very low. Potential human exposure to PPCPs through dietary intake was discussed. Information gaps and questions for future research have been identified in this review.","author":[{"dropping-particle":"","family":"Wu","given":"Xiaoqin","non-dropping-particle":"","parse-names":false,"suffix":""},{"dropping-particle":"","family":"Dodgen","given":"Laurel K.","non-dropping-particle":"","parse-names":false,"suffix":""},{"dropping-particle":"","family":"Conkle","given":"Jeremy L.","non-dropping-particle":"","parse-names":false,"suffix":""},{"dropping-particle":"","family":"Gan","given":"Jay","non-dropping-particle":"","parse-names":false,"suffix":""}],"container-title":"Science of the Total Environment","id":"ITEM-1","issued":{"date-parts":[["2015"]]},"title":"Plant uptake of pharmaceutical and personal care products from recycled water and biosolids: A review","type":"article"},"uris":["http://www.mendeley.com/documents/?uuid=0adb1e5e-848d-461b-9f78-5389a7b2faa8"]}],"mendeley":{"formattedCitation":"(145)","plainTextFormattedCitation":"(145)","previouslyFormattedCitation":"(144)"},"properties":{"noteIndex":0},"schema":"https://github.com/citation-style-language/schema/raw/master/csl-citation.json"}</w:instrText>
      </w:r>
      <w:r w:rsidRPr="009A00CF">
        <w:fldChar w:fldCharType="separate"/>
      </w:r>
      <w:r w:rsidR="006F3575" w:rsidRPr="006F3575">
        <w:rPr>
          <w:noProof/>
        </w:rPr>
        <w:t>(145)</w:t>
      </w:r>
      <w:r w:rsidRPr="009A00CF">
        <w:fldChar w:fldCharType="end"/>
      </w:r>
      <w:r w:rsidRPr="009A00CF">
        <w:t xml:space="preserve">. Not only has this frequently been associated with growth and nutrient abnormalities in exposed plants, but recent studies have also demonstrated that consumption of crops irrigated with pharmaceutical contaminated wastewater, provides a direct human exposure pathway via the food chain </w:t>
      </w:r>
      <w:r w:rsidRPr="009A00CF">
        <w:fldChar w:fldCharType="begin" w:fldLock="1"/>
      </w:r>
      <w:r w:rsidR="001A1378">
        <w:instrText>ADDIN CSL_CITATION {"citationItems":[{"id":"ITEM-1","itemData":{"DOI":"10.1021/es5017894","ISSN":"15205851","PMID":"25026038","abstract":"To meet mounting water demands, treated wastewater has become an important source of irrigation. Thus, contamination of treated wastewater by pharmaceutical compounds (PCs) and the fate of these compounds in the agricultural environment are of increasing concern. This field study aimed to quantify PC uptake by treated wastewater-irrigated root crops (carrots and sweet potatoes) grown in lysimeters and to evaluate potential risks. In both crops, the nonionic PCs (carbamazepine, caffeine, and lamotrigine) were detected at significantly higher concentrations than ionic PCs (metoprolol, bezafibrate, clofibric acid, diclofenac, gemfibrozil, ibuprofen, ketoprofen, naproxen, sulfamethoxazole, and sildenafil). PCs in leaves were found at higher concentrations than in the roots. Carbamazepine metabolites were found mainly in the leaves, where the concentration of the metabolite 10,11-epoxycarbamazepine was significantly higher than the parent compound. The health risk associated with consumption of wastewater-irrigated root vegetables was estimated using the threshold of toxicological concern (TTC) approach. Our data show that the TTC value of lamotrigine can be reached for a child at a daily consumption of half a carrot (</w:instrText>
      </w:r>
      <w:r w:rsidR="001A1378">
        <w:rPr>
          <w:rFonts w:ascii="Cambria Math" w:hAnsi="Cambria Math" w:cs="Cambria Math"/>
        </w:rPr>
        <w:instrText>∼</w:instrText>
      </w:r>
      <w:r w:rsidR="001A1378">
        <w:instrText>60 g). This study highlights that certain PCs accumulated in edible organs at concentrations above the TTC value should be categorized as contaminants of emerging concern. © 2014 American Chemical Society.","author":[{"dropping-particle":"","family":"Malchi","given":"Tomer","non-dropping-particle":"","parse-names":false,"suffix":""},{"dropping-particle":"","family":"Maor","given":"Yehoshua","non-dropping-particle":"","parse-names":false,"suffix":""},{"dropping-particle":"","family":"Tadmor","given":"Galit","non-dropping-particle":"","parse-names":false,"suffix":""},{"dropping-particle":"","family":"Shenker","given":"Moshe","non-dropping-particle":"","parse-names":false,"suffix":""},{"dropping-particle":"","family":"Chefetz","given":"Benny","non-dropping-particle":"","parse-names":false,"suffix":""}],"container-title":"Environmental Science and Technology","id":"ITEM-1","issued":{"date-parts":[["2014"]]},"title":"Irrigation of root vegetables with treated wastewater: Evaluating uptake of pharmaceuticals and the associated human health risks","type":"article-journal"},"uris":["http://www.mendeley.com/documents/?uuid=2fe3eef1-2106-459f-ac42-f9781ff46c84"]},{"id":"ITEM-2","itemData":{"DOI":"10.1021/acs.est.5b06256","ISSN":"15205851","PMID":"27021726","abstract":"Fresh water scarcity has led to increased use of reclaimed wastewater as an alternative and reliable source for crop irrigation. Beyond microbiological safety, concerns have been raised regarding contamination of reclaimed wastewater by xenobiotics including pharmaceuticals. This study focuses on carbamazepine, an anticonvulsant drug which is ubiquitously detected in reclaimed wastewater, highly persistent in soil, and taken up by crops. In a randomized controlled trial we demonstrate that healthy individuals consuming reclaimed wastewater-irrigated produce excreted carbamazepine and its metabolites in their urine, while subjects consuming fresh water-irrigated produce excreted undetectable or significantly lower levels of carbamazepine. We also report that the carbamazepine metabolite pattern at this low exposure level differed from that observed at therapeutic doses. This \"proof of concept\" study demonstrates that human exposure to xenobiotics occurs through ingestion of reclaimed wastewater-irrigated produce, providing real world data which could guide risk assessments and policy designed to ensure the safe use of wastewater for crop irrigation.","author":[{"dropping-particle":"","family":"Paltiel","given":"Ora","non-dropping-particle":"","parse-names":false,"suffix":""},{"dropping-particle":"","family":"Fedorova","given":"Ganna","non-dropping-particle":"","parse-names":false,"suffix":""},{"dropping-particle":"","family":"Tadmor","given":"Galit","non-dropping-particle":"","parse-names":false,"suffix":""},{"dropping-particle":"","family":"Kleinstern","given":"Geffen","non-dropping-particle":"","parse-names":false,"suffix":""},{"dropping-particle":"","family":"Maor","given":"Yehoshua","non-dropping-particle":"","parse-names":false,"suffix":""},{"dropping-particle":"","family":"Chefetz","given":"Benny","non-dropping-particle":"","parse-names":false,"suffix":""}],"container-title":"Environmental Science and Technology","id":"ITEM-2","issued":{"date-parts":[["2016"]]},"title":"Human Exposure to Wastewater-Derived Pharmaceuticals in Fresh Produce: A Randomized Controlled Trial Focusing on Carbamazepine","type":"article-journal"},"uris":["http://www.mendeley.com/documents/?uuid=228a5f6e-3dd2-4024-aefe-099b1a7bcce7"]}],"mendeley":{"formattedCitation":"(58,96)","plainTextFormattedCitation":"(58,96)","previouslyFormattedCitation":"(58,96)"},"properties":{"noteIndex":0},"schema":"https://github.com/citation-style-language/schema/raw/master/csl-citation.json"}</w:instrText>
      </w:r>
      <w:r w:rsidRPr="009A00CF">
        <w:fldChar w:fldCharType="separate"/>
      </w:r>
      <w:r w:rsidR="002F7BD6" w:rsidRPr="009A00CF">
        <w:rPr>
          <w:noProof/>
        </w:rPr>
        <w:t>(58,96)</w:t>
      </w:r>
      <w:r w:rsidRPr="009A00CF">
        <w:fldChar w:fldCharType="end"/>
      </w:r>
      <w:r w:rsidRPr="009A00CF">
        <w:t xml:space="preserve">. As such, literature has increasingly focussed on characterising pharmaceutical uptake in plants by extracting and analysing the exposed plant </w:t>
      </w:r>
      <w:bookmarkStart w:id="38" w:name="_Hlk56103940"/>
      <w:r w:rsidRPr="009A00CF">
        <w:t xml:space="preserve">tissues </w:t>
      </w:r>
      <w:bookmarkEnd w:id="38"/>
      <w:r w:rsidRPr="009A00CF">
        <w:fldChar w:fldCharType="begin" w:fldLock="1"/>
      </w:r>
      <w:r w:rsidR="006F3575">
        <w:instrText>ADDIN CSL_CITATION {"citationItems":[{"id":"ITEM-1","itemData":{"DOI":"10.1016/j.scitotenv.2015.07.129","ISSN":"18791026","PMID":"26254067","abstract":"Reuse of treated wastewater for agricultural irrigation is growing in arid and semi-arid regions, while increasing amounts of biosolids are being applied to fields to improve agricultural outputs. These historically under-utilized resources contain \"emerging contaminants\", such as pharmaceutical and personal care products (PPCPs), which may enter agricultural soils and potentially contaminate food crops. In this review, we summarize recent research and provide a detailed overview of PPCPs in the soil-plant systems, including analytical methods for determination of PPCPs in plant tissues, fate of PPCPs in agricultural soils receiving treated wastewater irrigation or biosolids amendment, and plant uptake of PPCPs under laboratory and field conditions. Mechanisms of uptake and translocation of PPCPs and their metabolisms in plants are also reviewed. Field studies showed that the concentration levels of PPCPs in crops that were irrigated with treated wastewater or applied with biosolids were very low. Potential human exposure to PPCPs through dietary intake was discussed. Information gaps and questions for future research have been identified in this review.","author":[{"dropping-particle":"","family":"Wu","given":"Xiaoqin","non-dropping-particle":"","parse-names":false,"suffix":""},{"dropping-particle":"","family":"Dodgen","given":"Laurel K.","non-dropping-particle":"","parse-names":false,"suffix":""},{"dropping-particle":"","family":"Conkle","given":"Jeremy L.","non-dropping-particle":"","parse-names":false,"suffix":""},{"dropping-particle":"","family":"Gan","given":"Jay","non-dropping-particle":"","parse-names":false,"suffix":""}],"container-title":"Science of the Total Environment","id":"ITEM-1","issued":{"date-parts":[["2015"]]},"title":"Plant uptake of pharmaceutical and personal care products from recycled water and biosolids: A review","type":"article"},"uris":["http://www.mendeley.com/documents/?uuid=0adb1e5e-848d-461b-9f78-5389a7b2faa8"]},{"id":"ITEM-2","itemData":{"DOI":"10.1016/j.chroma.2019.01.049","ISSN":"18733778","PMID":"30704774","abstract":"This work describes the metabolization of three different statins (lipid-lowering drugs) namely Atorvastatin, Fluvastatin and Simvastatin in the model plant cress (Lepidium sativum) after uptake from the growing medium. Analyzing plant extracts with HPLC hyphenated with a drift-tube ion-mobility quadrupole time-of-flight / mass spectrometer allowed the identity confirmation of more than 45 metabolites, resulting from oxidation/dehydrogenation, dehydration or hydroxylation of the parent drug or conjugation with amino acids and sugars. Metabolites were characterized by their retention times, m/z ratios, fragmentation patterns in MS/MS experiments, and their collision cross sections. Furthermore, a targeted analysis method for the trace-level analysis of the parent drugs as well as their metabolites in plant extracts was implemented by using HPLC coupled to triple quadrupole mass spectrometry in the multiple reaction monitoring mode. This approach was applied to study the metabolite distribution within the plant and to detect relative changes in metabolite concentrations as a function of growth time. Using a modified QuEChERS approach for extraction more than 50% of the metabolites could be still detected, if plants were exposed to only 1–10 μg L−1 of each statin.","author":[{"dropping-particle":"","family":"Emhofer","given":"Lisa","non-dropping-particle":"","parse-names":false,"suffix":""},{"dropping-particle":"","family":"Himmelsbach","given":"Markus","non-dropping-particle":"","parse-names":false,"suffix":""},{"dropping-particle":"","family":"Buchberger","given":"Wolfgang","non-dropping-particle":"","parse-names":false,"suffix":""},{"dropping-particle":"","family":"Klampfl","given":"Christian W.","non-dropping-particle":"","parse-names":false,"suffix":""}],"container-title":"Journal of Chromatography A","id":"ITEM-2","issued":{"date-parts":[["2019"]]},"title":"High-performance liquid chromatography drift-tube ion-mobility quadrupole time-of-flight/mass spectrometry for the identity confirmation and characterization of metabolites from three statins (lipid-lowering drugs) in the model plant cress (Lepidium sativ","type":"article-journal"},"uris":["http://www.mendeley.com/documents/?uuid=5b18994e-eed4-484a-8abb-028122a24363"]},{"id":"ITEM-3","itemData":{"DOI":"10.1111/plb.12102","ISSN":"14388677","PMID":"24118651","abstract":"Environmental antibiotic contamination is due mainly to improper and illegal disposal of these molecules that, yet pharmacologically active, are excreted by humans and animals. These compounds contaminate soil, water and plants. Many studies have reported the bioaccumulation of antibiotics in plants and their negative effects on photosynthesis, cell growth and oxidative balance. Therefore, the principal objective of this paper was the study of antibiotic accumulation sites in plants and its uptake modality. Iberis sempervirens L., grown in soil and in agar in the presence or absence of tetracycline, were used as a model system. Using confocal and transmission electron microscopy, we demonstrated that tetracycline was absorbed and propagated in plants through apoplastic transport and also accumulated in intercellular spaces. Tetracycline was rarely detected inside cells (in cytoplasm and mitochondria where, coherent to its pharmacological activity, it probably affected ribosomes), except in stomata. Moreover, we verified and clarified further the phytotoxic effects of tetracycline on plants. We observed that the antibiotic induced a large reduction in plant growth and development and inhibition of photosynthetic activity. As tetracycline may lead to oxidative stress in plants, plant cells tried to balance this disequilibrium by increasing the amount and activity of some endogenous enzyme antioxidant agents (superoxide dismutase 1 and catalase) and levels of antiradical secondary metabolites. © 2014 German Botanical Society and Royal Botanical Society of the Netherlands.","author":[{"dropping-particle":"","family":"Marco","given":"G.","non-dropping-particle":"Di","parse-names":false,"suffix":""},{"dropping-particle":"","family":"Gismondi","given":"A.","non-dropping-particle":"","parse-names":false,"suffix":""},{"dropping-particle":"","family":"Canuti","given":"L.","non-dropping-particle":"","parse-names":false,"suffix":""},{"dropping-particle":"","family":"Scimeca","given":"M.","non-dropping-particle":"","parse-names":false,"suffix":""},{"dropping-particle":"","family":"Volpe","given":"A.","non-dropping-particle":"","parse-names":false,"suffix":""},{"dropping-particle":"","family":"Canini","given":"A.","non-dropping-particle":"","parse-names":false,"suffix":""}],"container-title":"Plant Biology","id":"ITEM-3","issued":{"date-parts":[["2014"]]},"title":"Tetracycline accumulates in Iberis sempervirens L. through apoplastic transport inducing oxidative stress and growth inhibition","type":"article-journal"},"uris":["http://www.mendeley.com/documents/?uuid=8102cf91-4604-4157-9f53-270c2368e35c"]},{"id":"ITEM-4","itemData":{"DOI":"10.1016/j.envpol.2018.07.094","ISSN":"18736424","PMID":"30078686","abstract":"Reclaimed water is a historically underutilized resource. However, with increased population growth and global climate change, reclaimed water is evolving into an economical and sustainable water resource to meet the needs of citizens, industries, and agriculture. The use of recycled water for agricultural irrigation comes with the potential risk of environmental and food contamination by pharmaceuticals and personal care products (PPCPs). The levels of PPCPs in plants will depend on translocation and metabolism in plant tissues. However, relatively little is known about the metabolism of PPCPs in plants. In this study, the metabolism of the antibiotic sulfamethoxazole was investigated in Arabidopsis thaliana cells as well as cucumber seedlings grown under hydroponic conditions. Using high-resolution mass spectrometry and 14C tracing allowed for sulfamethoxazole metabolism to be comprehensively characterized through all metabolic phases. Six phase I and II metabolites were identified in A. thaliana cell cultures and cucumber seedlings. Sulfamethoxazole metabolism followed oxidation and then rapid conjugation with glutathione and leucine. Direct conjugation with the parent compound was also observed via acetylation and glucosylation. At the end of 96 and 168 h incubation, N4-acetylsulfamethoxazole was the major metabolite and &gt;50% of the radiolabeled sulfamethoxazole became non-extractable in both A. thaliana cells and cucumber seedlings suggesting extensive phase III metabolism and detoxification. The study findings provided information for a better understanding of the uptake and metabolism of sulfamethoxazole in higher plants, highlighting the need to consider metabolic intermediates and terminal fate when assessing the risk of PPCPs in the soil-plant continuum.","author":[{"dropping-particle":"","family":"Dudley","given":"Stacia","non-dropping-particle":"","parse-names":false,"suffix":""},{"dropping-particle":"","family":"Sun","given":"Chengliang","non-dropping-particle":"","parse-names":false,"suffix":""},{"dropping-particle":"","family":"Jiang","given":"Ji","non-dropping-particle":"","parse-names":false,"suffix":""},{"dropping-particle":"","family":"Gan","given":"Jay","non-dropping-particle":"","parse-names":false,"suffix":""}],"container-title":"Environmental Pollution","id":"ITEM-4","issued":{"date-parts":[["2018"]]},"title":"Metabolism of sulfamethoxazole in Arabidopsis thaliana cells and cucumber seedlings","type":"article-journal"},"uris":["http://www.mendeley.com/documents/?uuid=6aeeb671-2a5c-4e65-a096-bd0b3a605d87"]},{"id":"ITEM-5","itemData":{"DOI":"10.1021/jf404784q","ISSN":"00218561","PMID":"24456336","abstract":"Plants can extensively transform contaminants after uptake through phase I and phase II metabolism to a large diversity of products. UPLC-QToF-MS was used to detect and identify metabolites of the bacteriostatic agent triclosan in a horseradish hairy root culture. Thirty-three metabolites of triclosan were recognized by a stepwise approach of mass defect filtering, multivariate data analysis, and isotope pattern filtering from a data set of several thousands of signals in the exposed culture. Structure proposals were elaborated for 23 triclosan metabolites on the basis of their MS data. The majority were identified as conjugates (phase II metabolites) such as saccharides or sulfosaccharides. Additionally, a disulfosaccharide was identified as a plant metabolite for the first time. Besides that, also conjugates of a phase I metabolite, hydroxytriclosan, were determined in horseradish tissue extracts. Dehalogenation products of triclosan were not observed. The large number of metabolites detected and identified in this study emphasizes the importance of a comprehensive analytical approach in studies on the uptake and fate of organic contaminants in plants. © 2014 American Chemical Society.","author":[{"dropping-particle":"","family":"MacHerius","given":"André","non-dropping-particle":"","parse-names":false,"suffix":""},{"dropping-particle":"","family":"Seiwert","given":"Bettina","non-dropping-particle":"","parse-names":false,"suffix":""},{"dropping-particle":"","family":"Schröder","given":"Peter","non-dropping-particle":"","parse-names":false,"suffix":""},{"dropping-particle":"","family":"Huber","given":"Christian","non-dropping-particle":"","parse-names":false,"suffix":""},{"dropping-particle":"","family":"Lorenz","given":"Wilhelm","non-dropping-particle":"","parse-names":false,"suffix":""},{"dropping-particle":"","family":"Reemtsma","given":"Thorsten","non-dropping-particle":"","parse-names":false,"suffix":""}],"container-title":"Journal of Agricultural and Food Chemistry","id":"ITEM-5","issued":{"date-parts":[["2014"]]},"title":"Identification of plant metabolites of environmental contaminants by UPLC-QToF-MS: The in vitro metabolism of triclosan in horseradish","type":"article-journal"},"uris":["http://www.mendeley.com/documents/?uuid=68559fda-fd4b-4fea-86ba-d8212ad621ff"]},{"id":"ITEM-6","itemData":{"DOI":"10.1016/j.envpol.2016.09.076","ISSN":"18736424","PMID":"27692886","abstract":"The increasing discharge of pharmaceuticals and personal care products (PPCPs) into the environment has generated serious public concern. The recent awareness of the environmental impact of this emerging class of pollutants and their potential adverse effects on human health have been documented in many reports. However, information regarding uptake and intracellular distribution of PPCPs in hydrophytes under hydroponic conditions, and potential human exposure is very limited. A laboratory experiment was conducted using 14C-labeled triclosan (TCS) to investigate uptake and distribution of TCS in six aquatic plants (water spinach, purple perilla, cress, penny grass, cane shoot, and rice), and the subcellular distribution of 14C-TCS was determined in these plants. The results showed that the uptake and removal rate of TCS from nutrient solution by hydrophytes followed the order of cress (96%) &gt; water spinach (94%) &gt; penny grass (87%) &gt; cane shoot (84%) &gt; purple perilla (78%) &gt; rice (63%) at the end of incubation period (192 h). The range of 14C-TCS content in the roots was 94.3%–99.0% of the added 14C-TCS, and the concentrations in roots were 2–3 orders of magnitude greater than those in shoots. Furthermore, the subcellular fraction-concentration factor (3.6 × 102–2.6 × 103 mL g−1), concentration (0.58–4.47 μg g−1), and percentage (30%–61%) of 14C-TCS in organelles were found predominantly greater than those in cell walls and/or cytoplasm. These results indicate that for these plants, the roots are the primary storage for TCS, and within plant cells organelles are the major domains for TCS accumulation. These findings provide a better understanding of translocation and accumulation of TCS in aquatic plants at the cellular level, which is valuable for environmental and human health assessments of TCS.","author":[{"dropping-particle":"","family":"He","given":"Yupeng","non-dropping-particle":"","parse-names":false,"suffix":""},{"dropping-particle":"","family":"Nie","given":"Enguang","non-dropping-particle":"","parse-names":false,"suffix":""},{"dropping-particle":"","family":"Li","given":"Chengming","non-dropping-particle":"","parse-names":false,"suffix":""},{"dropping-particle":"","family":"Ye","given":"Qingfu","non-dropping-particle":"","parse-names":false,"suffix":""},{"dropping-particle":"","family":"Wang","given":"Haiyan","non-dropping-particle":"","parse-names":false,"suffix":""}],"container-title":"Environmental Pollution","id":"ITEM-6","issued":{"date-parts":[["2017"]]},"title":"Uptake and subcellular distribution of triclosan in typical hydrophytes under hydroponic conditions","type":"article-journal"},"uris":["http://www.mendeley.com/documents/?uuid=c23e48f3-74cc-46cf-a350-43fe3723cdd6"]},{"id":"ITEM-7","itemData":{"DOI":"10.1016/j.envpol.2016.09.074","ISSN":"18736424","PMID":"27720542","abstract":"The uptake and metabolism of ibuprofen (IBU) by plants at the cellular level was investigated using a suspension culture of A. thaliana. Almost all IBU added to the medium (200 μM) was metabolized or bound to insoluble structures in 5 days. More than 300 metabolites were determined by liquid chromatography-high resolution mass spectrometry (LC-HRMS) analysis, and most of these are first reported for plants here. Although hydroxylated derivatives formed by oxidation on the isobutyl side chain were the main first-step products of IBU degradation, conjugates of these products with sugar, methyl and amino acid groups were the dominant metabolites in the culture. The main portion of total added IBU (81%) was accumulated in the extractable intracellular pool, whereas the cultivation medium fraction contained only 19%. The amount of the insoluble cell-wall-bound IBU was negligible (0.005% of total IBU).","author":[{"dropping-particle":"","family":"Marsik","given":"P.","non-dropping-particle":"","parse-names":false,"suffix":""},{"dropping-particle":"","family":"Sisa","given":"M.","non-dropping-particle":"","parse-names":false,"suffix":""},{"dropping-particle":"","family":"Lacina","given":"O.","non-dropping-particle":"","parse-names":false,"suffix":""},{"dropping-particle":"","family":"Motkova","given":"K.","non-dropping-particle":"","parse-names":false,"suffix":""},{"dropping-particle":"","family":"Langhansova","given":"L.","non-dropping-particle":"","parse-names":false,"suffix":""},{"dropping-particle":"","family":"Rezek","given":"J.","non-dropping-particle":"","parse-names":false,"suffix":""},{"dropping-particle":"","family":"Vanek","given":"T.","non-dropping-particle":"","parse-names":false,"suffix":""}],"container-title":"Environmental Pollution","id":"ITEM-7","issued":{"date-parts":[["2017"]]},"title":"Metabolism of ibuprofen in higher plants: A model Arabidopsis thaliana cell suspension culture system","type":"article-journal"},"uris":["http://www.mendeley.com/documents/?uuid=9f43c396-e17b-4a1e-b145-0819a604760a"]},{"id":"ITEM-8","itemData":{"DOI":"10.1007/s11356-010-0342-y","ISSN":"09441344","PMID":"20574781","abstract":"Purpose: Besides classical organic pollutants and pesticides, pharmaceuticals and their residues have nowadays become recognized as relevant environmental contaminants. The risks of these chemicals for aquatic ecosystems are well known, but information about the pharmaca-plant interactions and metabolic pathways is scarce. Therefore, we investigate the process of uptake of acetaminophen (N-Acetyl-4-aminophenol) by Brassica juncea, drug-induced defense responses and detoxification mechanisms in different plant parts. Material and methods: Hydroponically grown Indian mustard (Brassica juncea L. Czern.) plants were treated with acetaminophen and root and leaf samples were collected after 24, 72, and 168 h of treatment. The uptake of acetaminophen and the formation of its metabolites were analyzed using LC-MS/MS technique and enzyme activities including glutathione S-transferases (GSTs) as well as several plant defense enzymes like catalase, ascorbat peroxidase, peroxidase, and glutathione reductase were assayed spectrophotometrically. Results: We determined the uptake and the translocation of acetaminophen, and we tried to identify the steps of the detoxification process by assaying typical enzymes, supposing the involvement of the same- or similar enzymes and reactions as in the mammalian detoxification process. After 24-h exposure, effective uptake and translocation were observed to the upper part of plants followed by two independent conjugative detoxification pathways. Changes in antioxidant defense enzyme activities connected to the defense pathway towards reactive oxygen species indicate an additional oxidative stress response in the plants. Conclusions: The major metabolic pathways in mammals are conjugation with activated sulfate and glucuronic acid, while a small amount of acetaminophen forms a chemically reactive and highly toxic, hydroxylated metabolite. We identified a glutathionyl and a glycoside conjugate, which refer to the similarities to mammalian detoxification. Increased GST activities in leaf tissues were observed correlated with the appearance of the acetaminophen-glutathione conjugate which shows the involvement of this enzyme group in the metabolism of acetaminophen in plants to organic pollutants and xenobiotics. High acetaminophen concentrations lead to oxidative stress and irreversible damages in the plants, which necessitates further investigations using lower drug concentrations for the deeper understanding of the induced detoxi…","author":[{"dropping-particle":"","family":"Bartha","given":"Bernadett","non-dropping-particle":"","parse-names":false,"suffix":""},{"dropping-particle":"","family":"Huber","given":"Christian","non-dropping-particle":"","parse-names":false,"suffix":""},{"dropping-particle":"","family":"Harpaintner","given":"Rudolf","non-dropping-particle":"","parse-names":false,"suffix":""},{"dropping-particle":"","family":"Schröder","given":"Peter","non-dropping-particle":"","parse-names":false,"suffix":""}],"container-title":"Environmental Science and Pollution Research","id":"ITEM-8","issued":{"date-parts":[["2010"]]},"title":"Effects of acetaminophen in Brassica juncea L. Czern.: Investigation of uptake, translocation, detoxification, and the induced defense pathways","type":"article-journal"},"uris":["http://www.mendeley.com/documents/?uuid=5d123de4-65c3-413f-bf69-9e1b2a8bbf69"]},{"id":"ITEM-9","itemData":{"DOI":"10.1016/j.envpol.2016.12.022","ISSN":"18736424","PMID":"28012668","abstract":"Pharmaceutical and personal care products (PPCPs) are continuously introduced into the soil-plant system, through practices such as agronomic use of reclaimed water and biosolids containing these trace contaminants. Plants may accumulate PPCPs from soil, serving as a conduit for human exposure. Metabolism likely controls the final accumulation of PPCPs in plants, but is in general poorly understood for emerging contaminants. In this study, we used diclofenac as a model compound, and employed14C tracing, and time-of-flight (TOF) and triple quadruple (QqQ) mass spectrometers to unravel its metabolism pathways in Arabidopsis thaliana cells. We further validated the primary metabolites in Arabidopsis seedlings. Diclofenac was quickly taken up into A. thaliana cells. Phase I metabolism involved hydroxylation and successive oxidation and cyclization reactions. However, Phase I metabolites did not accumulate appreciably; they were instead rapidly conjugated with sulfate, glucose, and glutamic acid through Phase II metabolism. In particular, diclofenac parent was directly conjugated with glutamic acid, with acyl-glutamatyl-diclofenac accounting for &gt;70% of the extractable metabolites after 120-h incubation. In addition, at the end of incubation, &gt;40% of the spiked diclofenac was in the non-extractable form, suggesting extensive sequestration into cell matter. The rapid formation of non-extractable residue and dominance of diclofenac-glutamate conjugate uncover previously unknown metabolism pathways for diclofenac. In particular, the rapid conjugation of parent highlights the need to consider conjugates of emerging contaminants in higher plants, and their biological activity and human health implications.","author":[{"dropping-particle":"","family":"Fu","given":"Qiuguo","non-dropping-particle":"","parse-names":false,"suffix":""},{"dropping-particle":"","family":"Ye","given":"Qingfu","non-dropping-particle":"","parse-names":false,"suffix":""},{"dropping-particle":"","family":"Zhang","given":"Jianbo","non-dropping-particle":"","parse-names":false,"suffix":""},{"dropping-particle":"","family":"Richards","given":"Jaben","non-dropping-particle":"","parse-names":false,"suffix":""},{"dropping-particle":"","family":"Borchardt","given":"Dan","non-dropping-particle":"","parse-names":false,"suffix":""},{"dropping-particle":"","family":"Gan","given":"Jay","non-dropping-particle":"","parse-names":false,"suffix":""}],"container-title":"Environmental Pollution","id":"ITEM-9","issued":{"date-parts":[["2017"]]},"title":"Diclofenac in Arabidopsis cells: Rapid formation of conjugates","type":"article-journal"},"uris":["http://www.mendeley.com/documents/?uuid=96d1f654-3bc3-4560-b7a9-49215edad59d"]},{"id":"ITEM-10","itemData":{"DOI":"10.1016/j.plantsci.2014.06.001","ISSN":"01689452","PMID":"25219301","abstract":"The fate of pharmaceuticals in our environment is a very important issue for environmental and health research. Although these substances have been detected in environmental compartments in low concentration until now, they will pose considerable environmental risk to ecosystems, animals and human due to their biological activity. Alternative plant based removal technologies that make use of some potential wetland species like Phragmites or Typha within traditional wastewater treatment plants have to be established to cope with this \"new generation\" of pollutants. We investigated uptake and translocation of diclofenac (1mgl-1) in the macrophyte Typha latifolia L. during one week exposure in greenhouse experiments. Detoxification products and involved key enzymatic processes were identified. We also examined the oxidative stress induced by the treatment and the defense capacity of the plants.Rapid uptake and effective metabolism were observed, where glycoside and glutathione conjugates represent dominant metabolites. Up to seven-fold induction of glycosyltransferase activity was observed in roots, but not in shoots. Glutathione S-transferase activity was also induced, but to a lower extent. The activity changes of defense enzymes points to oxidative stress in the plants.Our results show that human pharmaceuticals can be metabolized by plants similar to xenobiotics, but that similarities to human metabolism are limited. © 2014 Elsevier Ireland Ltd.","author":[{"dropping-particle":"","family":"Bartha","given":"Bernadett","non-dropping-particle":"","parse-names":false,"suffix":""},{"dropping-particle":"","family":"Huber","given":"Christian","non-dropping-particle":"","parse-names":false,"suffix":""},{"dropping-particle":"","family":"Schröder","given":"Peter","non-dropping-particle":"","parse-names":false,"suffix":""}],"container-title":"Plant Science","id":"ITEM-10","issued":{"date-parts":[["2014"]]},"title":"Uptake and metabolism of diclofenac in Typha latifolia - How plants cope with human pharmaceutical pollution","type":"article-journal"},"uris":["http://www.mendeley.com/documents/?uuid=00f0dd58-9af3-47bd-9c03-eb8e1bec0f17"]}],"mendeley":{"formattedCitation":"(47,54,55,68–73,145)","plainTextFormattedCitation":"(47,54,55,68–73,145)","previouslyFormattedCitation":"(47,54,55,68–73,144)"},"properties":{"noteIndex":0},"schema":"https://github.com/citation-style-language/schema/raw/master/csl-citation.json"}</w:instrText>
      </w:r>
      <w:r w:rsidRPr="009A00CF">
        <w:fldChar w:fldCharType="separate"/>
      </w:r>
      <w:r w:rsidR="006F3575" w:rsidRPr="006F3575">
        <w:rPr>
          <w:noProof/>
        </w:rPr>
        <w:t>(47,54,55,68–73,145)</w:t>
      </w:r>
      <w:r w:rsidRPr="009A00CF">
        <w:fldChar w:fldCharType="end"/>
      </w:r>
      <w:r w:rsidRPr="009A00CF">
        <w:t xml:space="preserve">. </w:t>
      </w:r>
      <w:r w:rsidRPr="009A00CF">
        <w:rPr>
          <w:bCs/>
        </w:rPr>
        <w:t>This literature aims to quantify and identify the mechanism and extent of uptake from contaminated soils and pharmaceutical spiked hydroponic media</w:t>
      </w:r>
      <w:r w:rsidR="002868B3">
        <w:rPr>
          <w:bCs/>
        </w:rPr>
        <w:t xml:space="preserve">. In these studies, pharmaceutical exposure concentrations range from </w:t>
      </w:r>
      <w:r w:rsidRPr="009A00CF">
        <w:rPr>
          <w:bCs/>
        </w:rPr>
        <w:t xml:space="preserve">environmentally relevant concentrations to artificially high concentrations </w:t>
      </w:r>
      <w:r w:rsidR="002868B3">
        <w:rPr>
          <w:bCs/>
        </w:rPr>
        <w:t xml:space="preserve">where the growth medium may be spiked with </w:t>
      </w:r>
      <w:r w:rsidRPr="009A00CF">
        <w:rPr>
          <w:bCs/>
        </w:rPr>
        <w:t>pharmaceutical-saturated</w:t>
      </w:r>
      <w:r w:rsidR="002868B3">
        <w:rPr>
          <w:bCs/>
        </w:rPr>
        <w:t xml:space="preserve"> solutions</w:t>
      </w:r>
      <w:r w:rsidRPr="009A00CF">
        <w:rPr>
          <w:bCs/>
        </w:rPr>
        <w:t>.</w:t>
      </w:r>
      <w:r w:rsidRPr="009A00CF">
        <w:t xml:space="preserve"> However, this research often uses a targeted approach, focusing almost exclusively on the detection of parent compounds in plant tissues, without considering the potential pharmaceutical metabolites, degradants and conjugates that may have formed following plant uptake. As such, the transformation products associated with plant uptake, and uptake of pharmaceutical transformation products formed prior to uptake, remain widely uncharacterised and undocumented. Many pharmaceutical transformation products remain bioactive following metabolism and degradation. For example, the principal metabolite of </w:t>
      </w:r>
      <w:r w:rsidR="00B92518">
        <w:t xml:space="preserve">the </w:t>
      </w:r>
      <w:r w:rsidRPr="009A00CF">
        <w:t xml:space="preserve">antibiotic, metronidazole, </w:t>
      </w:r>
      <w:r w:rsidRPr="009A00CF">
        <w:rPr>
          <w:bCs/>
        </w:rPr>
        <w:t xml:space="preserve">2-hydroxymetronidazole has 30% of the bioactivity of the parent compound following metabolism </w:t>
      </w:r>
      <w:r w:rsidRPr="009A00CF">
        <w:rPr>
          <w:bCs/>
        </w:rPr>
        <w:fldChar w:fldCharType="begin" w:fldLock="1"/>
      </w:r>
      <w:r w:rsidR="006F3575">
        <w:rPr>
          <w:bCs/>
        </w:rPr>
        <w:instrText>ADDIN CSL_CITATION {"citationItems":[{"id":"ITEM-1","itemData":{"DOI":"10.1093/infdis/132.5.587","ISSN":"00221899","PMID":"1185017","abstract":"In a bioassay for metronidazole, a modified agar well diffusion technique was used. Two clostridial species were used as the test organisms, and, with minor variations, the method was as effective with aerobic as with anerobic incubation. Serum and urine levels of 0.25-128 μg/ml were measurable by this method without dilution of the specimens being assayed. The principal acid and alcohol metabolites of metronidazole were found to possess only approximately 5% and 30%, respectively, of the activity of the parent compound.","author":[{"dropping-particle":"","family":"Ralph","given":"E. D.","non-dropping-particle":"","parse-names":false,"suffix":""},{"dropping-particle":"","family":"Kirby","given":"W. M.M.","non-dropping-particle":"","parse-names":false,"suffix":""}],"container-title":"Journal of Infectious Diseases","id":"ITEM-1","issued":{"date-parts":[["1975"]]},"title":"Bioassay of metronidazole with either anaerobic or aerobic incubation","type":"article-journal"},"uris":["http://www.mendeley.com/documents/?uuid=ab2d8cbc-60d1-45d9-9142-faa948396632"]}],"mendeley":{"formattedCitation":"(146)","plainTextFormattedCitation":"(146)","previouslyFormattedCitation":"(145)"},"properties":{"noteIndex":0},"schema":"https://github.com/citation-style-language/schema/raw/master/csl-citation.json"}</w:instrText>
      </w:r>
      <w:r w:rsidRPr="009A00CF">
        <w:rPr>
          <w:bCs/>
        </w:rPr>
        <w:fldChar w:fldCharType="separate"/>
      </w:r>
      <w:r w:rsidR="006F3575" w:rsidRPr="006F3575">
        <w:rPr>
          <w:bCs/>
          <w:noProof/>
        </w:rPr>
        <w:t>(146)</w:t>
      </w:r>
      <w:r w:rsidRPr="009A00CF">
        <w:rPr>
          <w:bCs/>
        </w:rPr>
        <w:fldChar w:fldCharType="end"/>
      </w:r>
      <w:r w:rsidRPr="009A00CF">
        <w:rPr>
          <w:bCs/>
        </w:rPr>
        <w:t>.</w:t>
      </w:r>
      <w:r w:rsidRPr="009A00CF">
        <w:t xml:space="preserve"> Methodologies in the existing literature also commonly isolate cells from their in-situ conditions, analysing plant tissue extracts via solid phase extraction or liquid- liquid extraction techniques carried out on bulk tissues </w:t>
      </w:r>
      <w:r w:rsidRPr="009A00CF">
        <w:fldChar w:fldCharType="begin" w:fldLock="1"/>
      </w:r>
      <w:r w:rsidR="006F3575">
        <w:instrText>ADDIN CSL_CITATION {"citationItems":[{"id":"ITEM-1","itemData":{"DOI":"10.1016/j.scitotenv.2015.07.129","ISSN":"18791026","PMID":"26254067","abstract":"Reuse of treated wastewater for agricultural irrigation is growing in arid and semi-arid regions, while increasing amounts of biosolids are being applied to fields to improve agricultural outputs. These historically under-utilized resources contain \"emerging contaminants\", such as pharmaceutical and personal care products (PPCPs), which may enter agricultural soils and potentially contaminate food crops. In this review, we summarize recent research and provide a detailed overview of PPCPs in the soil-plant systems, including analytical methods for determination of PPCPs in plant tissues, fate of PPCPs in agricultural soils receiving treated wastewater irrigation or biosolids amendment, and plant uptake of PPCPs under laboratory and field conditions. Mechanisms of uptake and translocation of PPCPs and their metabolisms in plants are also reviewed. Field studies showed that the concentration levels of PPCPs in crops that were irrigated with treated wastewater or applied with biosolids were very low. Potential human exposure to PPCPs through dietary intake was discussed. Information gaps and questions for future research have been identified in this review.","author":[{"dropping-particle":"","family":"Wu","given":"Xiaoqin","non-dropping-particle":"","parse-names":false,"suffix":""},{"dropping-particle":"","family":"Dodgen","given":"Laurel K.","non-dropping-particle":"","parse-names":false,"suffix":""},{"dropping-particle":"","family":"Conkle","given":"Jeremy L.","non-dropping-particle":"","parse-names":false,"suffix":""},{"dropping-particle":"","family":"Gan","given":"Jay","non-dropping-particle":"","parse-names":false,"suffix":""}],"container-title":"Science of the Total Environment","id":"ITEM-1","issued":{"date-parts":[["2015"]]},"title":"Plant uptake of pharmaceutical and personal care products from recycled water and biosolids: A review","type":"article"},"uris":["http://www.mendeley.com/documents/?uuid=0adb1e5e-848d-461b-9f78-5389a7b2faa8"]}],"mendeley":{"formattedCitation":"(145)","plainTextFormattedCitation":"(145)","previouslyFormattedCitation":"(144)"},"properties":{"noteIndex":0},"schema":"https://github.com/citation-style-language/schema/raw/master/csl-citation.json"}</w:instrText>
      </w:r>
      <w:r w:rsidRPr="009A00CF">
        <w:fldChar w:fldCharType="separate"/>
      </w:r>
      <w:r w:rsidR="006F3575" w:rsidRPr="006F3575">
        <w:rPr>
          <w:noProof/>
        </w:rPr>
        <w:t>(145)</w:t>
      </w:r>
      <w:r w:rsidRPr="009A00CF">
        <w:fldChar w:fldCharType="end"/>
      </w:r>
      <w:r w:rsidRPr="009A00CF">
        <w:t xml:space="preserve">. Recorded data, detailing these complex cellular mixtures, is therefore representative of a perturbed state, describing analytes as they occur under altered conditions, compared with those in undisturbed plant tissues </w:t>
      </w:r>
      <w:r w:rsidRPr="009A00CF">
        <w:fldChar w:fldCharType="begin" w:fldLock="1"/>
      </w:r>
      <w:r w:rsidR="006F3575">
        <w:instrText>ADDIN CSL_CITATION {"citationItems":[{"id":"ITEM-1","itemData":{"DOI":"10.1021/acs.analchem.7b00367","ISSN":"15206882","PMID":"28363018","abstract":"Single-cell metabolite analysis provides valuable information on cellular function and response to external stimuli. While recent advances in mass spectrometry reached the sensitivity required to investigate metabolites in single cells, current methods commonly isolate and sacrifice cells, inflicting a perturbed state and preventing complementary analyses. Here, we propose a two-step approach that combines nondestructive and quantitative withdrawal of intracellular fluid with subpicoliter resolution using fluidic force microscopy, followed by matrix-assisted laser desorption/ionization time-of-flight mass spectrometry. The developed method enabled the detection and identification of 20 metabolites recovered from the cytoplasm of individual HeLa cells. The approach was further validated in 13C-glucose feeding experiments, which showed incorporation of labeled carbon atoms into different metabolites. Metabolite sampling, followed by mass spectrometry measurements, enabled the preservation of the physiological context and the viability of the analyzed cell, providing opportunities for complementary analyses of the cell before, during, and after metabolite analysis.","author":[{"dropping-particle":"","family":"Guillaume-Gentil","given":"Orane","non-dropping-particle":"","parse-names":false,"suffix":""},{"dropping-particle":"","family":"Rey","given":"Timo","non-dropping-particle":"","parse-names":false,"suffix":""},{"dropping-particle":"","family":"Kiefer","given":"Patrick","non-dropping-particle":"","parse-names":false,"suffix":""},{"dropping-particle":"","family":"Ibáñez","given":"Alfredo J.","non-dropping-particle":"","parse-names":false,"suffix":""},{"dropping-particle":"","family":"Steinhoff","given":"Robert","non-dropping-particle":"","parse-names":false,"suffix":""},{"dropping-particle":"","family":"Brönnimann","given":"Rolf","non-dropping-particle":"","parse-names":false,"suffix":""},{"dropping-particle":"","family":"Dorwling-Carter","given":"Livie","non-dropping-particle":"","parse-names":false,"suffix":""},{"dropping-particle":"","family":"Zambelli","given":"Tomaso","non-dropping-particle":"","parse-names":false,"suffix":""},{"dropping-particle":"","family":"Zenobi","given":"Renato","non-dropping-particle":"","parse-names":false,"suffix":""},{"dropping-particle":"","family":"Vorholt","given":"Julia A.","non-dropping-particle":"","parse-names":false,"suffix":""}],"container-title":"Analytical Chemistry","id":"ITEM-1","issued":{"date-parts":[["2017"]]},"title":"Single-Cell Mass Spectrometry of Metabolites Extracted from Live Cells by Fluidic Force Microscopy","type":"article-journal"},"uris":["http://www.mendeley.com/documents/?uuid=3c5309b7-d488-4396-9102-f6f236464afc"]}],"mendeley":{"formattedCitation":"(147)","plainTextFormattedCitation":"(147)","previouslyFormattedCitation":"(146)"},"properties":{"noteIndex":0},"schema":"https://github.com/citation-style-language/schema/raw/master/csl-citation.json"}</w:instrText>
      </w:r>
      <w:r w:rsidRPr="009A00CF">
        <w:fldChar w:fldCharType="separate"/>
      </w:r>
      <w:r w:rsidR="006F3575" w:rsidRPr="006F3575">
        <w:rPr>
          <w:noProof/>
        </w:rPr>
        <w:t>(147)</w:t>
      </w:r>
      <w:r w:rsidRPr="009A00CF">
        <w:fldChar w:fldCharType="end"/>
      </w:r>
      <w:r w:rsidRPr="009A00CF">
        <w:t xml:space="preserve">. </w:t>
      </w:r>
    </w:p>
    <w:p w14:paraId="038FC456" w14:textId="332C1595" w:rsidR="003F33E6" w:rsidRPr="009A00CF" w:rsidRDefault="003F33E6" w:rsidP="003F33E6">
      <w:pPr>
        <w:spacing w:line="360" w:lineRule="auto"/>
      </w:pPr>
      <w:r w:rsidRPr="009A00CF">
        <w:t xml:space="preserve">Here, a novel combination of experimental approaches is realised, that provides a method which aims to address these gaps in current approaches in these application areas. For the first time, exogenously applied pharmaceutical compounds are screened for in the contents of single plant cells, using a technique known as single cell mass spectrometry (SCMS). SCMS is a technique through </w:t>
      </w:r>
      <w:r w:rsidRPr="009A00CF">
        <w:lastRenderedPageBreak/>
        <w:t xml:space="preserve">which the contents of live, in situ, single cells can be rapidly analysed via high resolution mass spectrometry </w:t>
      </w:r>
      <w:r w:rsidRPr="009A00CF">
        <w:fldChar w:fldCharType="begin" w:fldLock="1"/>
      </w:r>
      <w:r w:rsidR="006F3575">
        <w:instrText>ADDIN CSL_CITATION {"citationItems":[{"id":"ITEM-1","itemData":{"DOI":"10.1038/nprot.2015.084","ISSN":"17502799","PMID":"26313480","abstract":"Live single-cell mass spectrometry (live MS) provides a mass spectrum that shows thousands of metabolite peaks from a single live plant cell within minutes. By using an optical microscope, a cell is chosen for analysis and a metal-coated nanospray microcapillary tip is used to remove the cell's contents. After adding a microliter of ionization solvent to the opposite end of the tip, the trapped contents are directly fed into the mass spectrometer by applying a high voltage between the tip and the inlet port of the spectrometer to induce nanospray ionization. Proteins are not detected because of insufficient sensitivity. Metabolite peaks are identified by exact mass or tandem mass spectrometry (MS/MS) analysis, and isomers can be separated by combining live MS with ion-mobility separation. By using this approach, spectra can be acquired in 10 min. In combination with metabolic maps and/or molecular databases, the data can be annotated into metabolic pathways; the data analysis takes 30 min to 4 h, depending on the MS/MS data availability from databases. This method enables the analysis of a number of metabolites from a single cell with rapid sampling at sub-attomolar-level sensitivity.","author":[{"dropping-particle":"","family":"Fujii","given":"Takashi","non-dropping-particle":"","parse-names":false,"suffix":""},{"dropping-particle":"","family":"Matsuda","given":"Shuichi","non-dropping-particle":"","parse-names":false,"suffix":""},{"dropping-particle":"","family":"Tejedor","given":"Mónica Lorenzo","non-dropping-particle":"","parse-names":false,"suffix":""},{"dropping-particle":"","family":"Esaki","given":"Tsuyoshi","non-dropping-particle":"","parse-names":false,"suffix":""},{"dropping-particle":"","family":"Sakane","given":"Iwao","non-dropping-particle":"","parse-names":false,"suffix":""},{"dropping-particle":"","family":"Mizuno","given":"Hajime","non-dropping-particle":"","parse-names":false,"suffix":""},{"dropping-particle":"","family":"Tsuyama","given":"Naohiro","non-dropping-particle":"","parse-names":false,"suffix":""},{"dropping-particle":"","family":"Masujima","given":"Tsutomu","non-dropping-particle":"","parse-names":false,"suffix":""}],"container-title":"Nature Protocols","id":"ITEM-1","issued":{"date-parts":[["2015"]]},"title":"Direct metabolomics for plant cells by live single-cell mass spectrometry","type":"article-journal"},"uris":["http://www.mendeley.com/documents/?uuid=79c08380-e357-4c57-8e52-188d9ebfb1ea"]}],"mendeley":{"formattedCitation":"(148)","plainTextFormattedCitation":"(148)","previouslyFormattedCitation":"(147)"},"properties":{"noteIndex":0},"schema":"https://github.com/citation-style-language/schema/raw/master/csl-citation.json"}</w:instrText>
      </w:r>
      <w:r w:rsidRPr="009A00CF">
        <w:fldChar w:fldCharType="separate"/>
      </w:r>
      <w:r w:rsidR="006F3575" w:rsidRPr="006F3575">
        <w:rPr>
          <w:noProof/>
        </w:rPr>
        <w:t>(148)</w:t>
      </w:r>
      <w:r w:rsidRPr="009A00CF">
        <w:fldChar w:fldCharType="end"/>
      </w:r>
      <w:r w:rsidRPr="009A00CF">
        <w:t xml:space="preserve">. This is achieved by sampling the contents of single cells using a nanospray tip and directly introducing the sampled material into the mass spectrometer via a nanospray ionisation plume. Using this technique, it is possible to directly detect and identify molecules in complex biological samples from analysis of a detailed spectrum of molecular peaks derived from molecular species that elucidate the sample composition. This technique provides a means of analysis that uses a soft ionisation technique to convey analytes into gas phase ions that enter the mass spectrometer, minimising fragmentation of constituent molecules (by minimising energy introduction during ionisation), making it suitable for analysis of complex biological samples. To date, this technique has been used to provide insights into genomic, transcriptomic, </w:t>
      </w:r>
      <w:proofErr w:type="gramStart"/>
      <w:r w:rsidRPr="009A00CF">
        <w:t>proteomic</w:t>
      </w:r>
      <w:proofErr w:type="gramEnd"/>
      <w:r w:rsidRPr="009A00CF">
        <w:t xml:space="preserve"> and metabolic heterogeneity in a variety of cell types. In combination with high resolution mass spectrometry, SCMS has been used to detect molecules in targeted and non-targeted studies and identify metabolic pathways from the sub-cellular material of embryonic and cancerous animal cells </w:t>
      </w:r>
      <w:r w:rsidRPr="009A00CF">
        <w:fldChar w:fldCharType="begin" w:fldLock="1"/>
      </w:r>
      <w:r w:rsidR="006F3575">
        <w:instrText>ADDIN CSL_CITATION {"citationItems":[{"id":"ITEM-1","itemData":{"DOI":"10.1021/acs.analchem.7b00367","ISSN":"15206882","PMID":"28363018","abstract":"Single-cell metabolite analysis provides valuable information on cellular function and response to external stimuli. While recent advances in mass spectrometry reached the sensitivity required to investigate metabolites in single cells, current methods commonly isolate and sacrifice cells, inflicting a perturbed state and preventing complementary analyses. Here, we propose a two-step approach that combines nondestructive and quantitative withdrawal of intracellular fluid with subpicoliter resolution using fluidic force microscopy, followed by matrix-assisted laser desorption/ionization time-of-flight mass spectrometry. The developed method enabled the detection and identification of 20 metabolites recovered from the cytoplasm of individual HeLa cells. The approach was further validated in 13C-glucose feeding experiments, which showed incorporation of labeled carbon atoms into different metabolites. Metabolite sampling, followed by mass spectrometry measurements, enabled the preservation of the physiological context and the viability of the analyzed cell, providing opportunities for complementary analyses of the cell before, during, and after metabolite analysis.","author":[{"dropping-particle":"","family":"Guillaume-Gentil","given":"Orane","non-dropping-particle":"","parse-names":false,"suffix":""},{"dropping-particle":"","family":"Rey","given":"Timo","non-dropping-particle":"","parse-names":false,"suffix":""},{"dropping-particle":"","family":"Kiefer","given":"Patrick","non-dropping-particle":"","parse-names":false,"suffix":""},{"dropping-particle":"","family":"Ibáñez","given":"Alfredo J.","non-dropping-particle":"","parse-names":false,"suffix":""},{"dropping-particle":"","family":"Steinhoff","given":"Robert","non-dropping-particle":"","parse-names":false,"suffix":""},{"dropping-particle":"","family":"Brönnimann","given":"Rolf","non-dropping-particle":"","parse-names":false,"suffix":""},{"dropping-particle":"","family":"Dorwling-Carter","given":"Livie","non-dropping-particle":"","parse-names":false,"suffix":""},{"dropping-particle":"","family":"Zambelli","given":"Tomaso","non-dropping-particle":"","parse-names":false,"suffix":""},{"dropping-particle":"","family":"Zenobi","given":"Renato","non-dropping-particle":"","parse-names":false,"suffix":""},{"dropping-particle":"","family":"Vorholt","given":"Julia A.","non-dropping-particle":"","parse-names":false,"suffix":""}],"container-title":"Analytical Chemistry","id":"ITEM-1","issued":{"date-parts":[["2017"]]},"title":"Single-Cell Mass Spectrometry of Metabolites Extracted from Live Cells by Fluidic Force Microscopy","type":"article-journal"},"uris":["http://www.mendeley.com/documents/?uuid=3c5309b7-d488-4396-9102-f6f236464afc"]},{"id":"ITEM-2","itemData":{"DOI":"10.1073/pnas.1423682112","ISSN":"10916490","PMID":"25941375","abstract":"Spatial and temporal changes in molecular expression are essential to embryonic development, and their characterization is critical to understand mechanisms by which cells acquire different phenotypes. Although technological advances have made it possible to quantify expression of large molecules during embryogenesis, little information is available on metabolites, the ultimate indicator of physiological activity of the cell. Here, we demonstrate that single-cell capillary electrophoresis-electrospray ionization mass spectrometry is able to test whether differential expression of the genome translates to the domain of metabolites between single embryonic cells. Dissection of three different cell types with distinct tissue fates from 16-cell embryos of the South African clawed frog (Xenopus laevis) and microextraction of their metabolomes enabled the identification of 40 metabolites that anchored interconnected central metabolic networks. Relative quantitation revealed that several metabolites were differentially active between the cell types in the wild-type, unperturbed embryos. Altering postfertilization cytoplasmic movements that perturb dorsal development confirmed that these three cells have characteristic small-molecular activity already at cleavage stages as a result of cell type and not differences in pigmentation, yolk content, cell size, or position in the embryo. Changing the metabolite concentration caused changes in cell movements at gastrulation that also altered the tissue fates of these cells, demonstrating that the metabolome affects cell phenotypes in the embryo.","author":[{"dropping-particle":"","family":"Onjiko","given":"Rosemary M.","non-dropping-particle":"","parse-names":false,"suffix":""},{"dropping-particle":"","family":"Moody","given":"Sally A.","non-dropping-particle":"","parse-names":false,"suffix":""},{"dropping-particle":"","family":"Nemes","given":"Peter","non-dropping-particle":"","parse-names":false,"suffix":""}],"container-title":"Proceedings of the National Academy of Sciences of the United States of America","id":"ITEM-2","issued":{"date-parts":[["2015"]]},"title":"Single-cell mass spectrometry reveals small molecules that affect cell fates in the 16-cell embryo","type":"article-journal"},"uris":["http://www.mendeley.com/documents/?uuid=54e6dd7b-fcd4-4f1b-8a3d-c6f26f2d366a"]}],"mendeley":{"formattedCitation":"(147,149)","plainTextFormattedCitation":"(147,149)","previouslyFormattedCitation":"(146,148)"},"properties":{"noteIndex":0},"schema":"https://github.com/citation-style-language/schema/raw/master/csl-citation.json"}</w:instrText>
      </w:r>
      <w:r w:rsidRPr="009A00CF">
        <w:fldChar w:fldCharType="separate"/>
      </w:r>
      <w:r w:rsidR="006F3575" w:rsidRPr="006F3575">
        <w:rPr>
          <w:noProof/>
        </w:rPr>
        <w:t>(147,149)</w:t>
      </w:r>
      <w:r w:rsidRPr="009A00CF">
        <w:fldChar w:fldCharType="end"/>
      </w:r>
      <w:r w:rsidRPr="009A00CF">
        <w:t xml:space="preserve">. SCMS has also helped characterise and describe the dynamic molecular mechanisms taking place in contrasting plant cell tissues </w:t>
      </w:r>
      <w:r w:rsidRPr="009A00CF">
        <w:fldChar w:fldCharType="begin" w:fldLock="1"/>
      </w:r>
      <w:r w:rsidR="006F3575">
        <w:instrText>ADDIN CSL_CITATION {"citationItems":[{"id":"ITEM-1","itemData":{"DOI":"10.1021/ac202447t","ISSN":"00032700","PMID":"22243623","abstract":"We report the development of a rapid, direct molecular analysis of live, single plant cells viewed under a video microscope in their natural environment. A nanoelectrospray tip was used to extract the contents of a single leaf, stem, or petal cell from Pelargonium zonale, and the samples were analyzed on an Orbitrap mass spectrometer by nanoelectrospray ionization. Around a thousand m/z peaks belonging to metabolites and other compounds in each sample were obtained and processed by using statistical tools to find the cell specific molecular peaks. Hybrid high-resolution mass spectrometry analysis was performed to confirm the structure of specific metabolites from the analyzed samples. This method is useful for identifying specific molecules in live single cells from plant tissue and will allow different cell types and stages from different sites in the plant to be compared with morphological observations. © 2011 American Chemical Society.","author":[{"dropping-particle":"","family":"Lorenzo Tejedor","given":"Mónica","non-dropping-particle":"","parse-names":false,"suffix":""},{"dropping-particle":"","family":"Mizuno","given":"Hajime","non-dropping-particle":"","parse-names":false,"suffix":""},{"dropping-particle":"","family":"Tsuyama","given":"Naohiro","non-dropping-particle":"","parse-names":false,"suffix":""},{"dropping-particle":"","family":"Harada","given":"Takanori","non-dropping-particle":"","parse-names":false,"suffix":""},{"dropping-particle":"","family":"Masujima","given":"Tsutomu","non-dropping-particle":"","parse-names":false,"suffix":""}],"container-title":"Analytical Chemistry","id":"ITEM-1","issued":{"date-parts":[["2012"]]},"title":"In situ molecular analysis of plant tissues by live single-cell mass spectrometry","type":"article-journal"},"uris":["http://www.mendeley.com/documents/?uuid=5e117318-74e1-45c3-859c-e95801c07d96"]},{"id":"ITEM-2","itemData":{"DOI":"10.2116/analsci.25.1053","ISSN":"13482246","PMID":"19745529","abstract":"Direct and quick molecular analysis of live plant single cells viewed under a video-microscope has been developed in their intact undamaged environment using nano-electrospray tip and mass spectrometers. This method has been successful in identifying specific molecules in plant live single-cell analysis by mass spectrometry, and opens the possibility to compare different cell types from different tissues with morphological evidence in undamaged plants. 2009 © The Japan Society for Analytical Chemistry.","author":[{"dropping-particle":"","family":"Tejedor","given":"Mónica Lorenzo","non-dropping-particle":"","parse-names":false,"suffix":""},{"dropping-particle":"","family":"Mizuno","given":"Hajime","non-dropping-particle":"","parse-names":false,"suffix":""},{"dropping-particle":"","family":"Tsuyama","given":"Naohiro","non-dropping-particle":"","parse-names":false,"suffix":""},{"dropping-particle":"","family":"Harada","given":"Takanori","non-dropping-particle":"","parse-names":false,"suffix":""},{"dropping-particle":"","family":"Masujima","given":"Tsutomu","non-dropping-particle":"","parse-names":false,"suffix":""}],"container-title":"Analytical Sciences","id":"ITEM-2","issued":{"date-parts":[["2009"]]},"title":"Direct single-cell molecular analysis of plant tissues by video mass spectrometry","type":"article-journal"},"uris":["http://www.mendeley.com/documents/?uuid=715fce30-087e-45a9-a23a-7ef2eb3a1843"]},{"id":"ITEM-3","itemData":{"DOI":"10.1038/nprot.2015.084","ISSN":"17502799","PMID":"26313480","abstract":"Live single-cell mass spectrometry (live MS) provides a mass spectrum that shows thousands of metabolite peaks from a single live plant cell within minutes. By using an optical microscope, a cell is chosen for analysis and a metal-coated nanospray microcapillary tip is used to remove the cell's contents. After adding a microliter of ionization solvent to the opposite end of the tip, the trapped contents are directly fed into the mass spectrometer by applying a high voltage between the tip and the inlet port of the spectrometer to induce nanospray ionization. Proteins are not detected because of insufficient sensitivity. Metabolite peaks are identified by exact mass or tandem mass spectrometry (MS/MS) analysis, and isomers can be separated by combining live MS with ion-mobility separation. By using this approach, spectra can be acquired in 10 min. In combination with metabolic maps and/or molecular databases, the data can be annotated into metabolic pathways; the data analysis takes 30 min to 4 h, depending on the MS/MS data availability from databases. This method enables the analysis of a number of metabolites from a single cell with rapid sampling at sub-attomolar-level sensitivity.","author":[{"dropping-particle":"","family":"Fujii","given":"Takashi","non-dropping-particle":"","parse-names":false,"suffix":""},{"dropping-particle":"","family":"Matsuda","given":"Shuichi","non-dropping-particle":"","parse-names":false,"suffix":""},{"dropping-particle":"","family":"Tejedor","given":"Mónica Lorenzo","non-dropping-particle":"","parse-names":false,"suffix":""},{"dropping-particle":"","family":"Esaki","given":"Tsuyoshi","non-dropping-particle":"","parse-names":false,"suffix":""},{"dropping-particle":"","family":"Sakane","given":"Iwao","non-dropping-particle":"","parse-names":false,"suffix":""},{"dropping-particle":"","family":"Mizuno","given":"Hajime","non-dropping-particle":"","parse-names":false,"suffix":""},{"dropping-particle":"","family":"Tsuyama","given":"Naohiro","non-dropping-particle":"","parse-names":false,"suffix":""},{"dropping-particle":"","family":"Masujima","given":"Tsutomu","non-dropping-particle":"","parse-names":false,"suffix":""}],"container-title":"Nature Protocols","id":"ITEM-3","issued":{"date-parts":[["2015"]]},"title":"Direct metabolomics for plant cells by live single-cell mass spectrometry","type":"article-journal"},"uris":["http://www.mendeley.com/documents/?uuid=79c08380-e357-4c57-8e52-188d9ebfb1ea"]}],"mendeley":{"formattedCitation":"(148,150,151)","plainTextFormattedCitation":"(148,150,151)","previouslyFormattedCitation":"(147,149,150)"},"properties":{"noteIndex":0},"schema":"https://github.com/citation-style-language/schema/raw/master/csl-citation.json"}</w:instrText>
      </w:r>
      <w:r w:rsidRPr="009A00CF">
        <w:fldChar w:fldCharType="separate"/>
      </w:r>
      <w:r w:rsidR="006F3575" w:rsidRPr="006F3575">
        <w:rPr>
          <w:noProof/>
        </w:rPr>
        <w:t>(148,150,151)</w:t>
      </w:r>
      <w:r w:rsidRPr="009A00CF">
        <w:fldChar w:fldCharType="end"/>
      </w:r>
      <w:r w:rsidRPr="009A00CF">
        <w:t xml:space="preserve">.   </w:t>
      </w:r>
    </w:p>
    <w:p w14:paraId="3D6BBE0E" w14:textId="77777777" w:rsidR="003F33E6" w:rsidRPr="009A00CF" w:rsidRDefault="003F33E6" w:rsidP="003F33E6">
      <w:pPr>
        <w:spacing w:line="360" w:lineRule="auto"/>
      </w:pPr>
      <w:r w:rsidRPr="009A00CF">
        <w:t xml:space="preserve">Despite widespread observation of pharmaceutical uptake, </w:t>
      </w:r>
      <w:proofErr w:type="gramStart"/>
      <w:r w:rsidRPr="009A00CF">
        <w:t>accumulation</w:t>
      </w:r>
      <w:proofErr w:type="gramEnd"/>
      <w:r w:rsidRPr="009A00CF">
        <w:t xml:space="preserve"> and transportation (from roots to shoots) in plants, the existing literature has not yet established whether pharmaceutical compounds can enter individual cells of plant tissues. Similarly, the transformation of pharmaceuticals in plant tissues remains largely uncharacterised, with </w:t>
      </w:r>
      <w:proofErr w:type="gramStart"/>
      <w:r w:rsidRPr="009A00CF">
        <w:t>the majority of</w:t>
      </w:r>
      <w:proofErr w:type="gramEnd"/>
      <w:r w:rsidRPr="009A00CF">
        <w:t xml:space="preserve"> metabolites and conjugates unknown.</w:t>
      </w:r>
    </w:p>
    <w:p w14:paraId="6966FC5F" w14:textId="17A30B9E" w:rsidR="003F33E6" w:rsidRPr="009A00CF" w:rsidRDefault="003F33E6" w:rsidP="003F33E6">
      <w:pPr>
        <w:spacing w:line="360" w:lineRule="auto"/>
      </w:pPr>
      <w:r w:rsidRPr="009A00CF">
        <w:t xml:space="preserve">This proof-of-concept study therefore brings together multiple interdisciplinary approaches with the aim of addressing these gaps in research. By sampling the contents of single plant cells from plants hydroponically exposed to pharmaceutical compounds, the initial aim was to establish a method by which potentially low concentrations of pharmaceutical compounds can be detected in the sampled contents of a single plant cell. This method also aimed to provide a means of characterising xenobiotic transformation within plant tissues via a targeted screening approach, based on known degradants and metabolites derived from the existing pharmacological literature. As this is a novel approach, the initial objective was to establish if xenobiotic compounds can be detected using this method, especially considering the small sample volumes available in each single cell sample (&lt; low </w:t>
      </w:r>
      <w:r w:rsidRPr="009A00CF">
        <w:rPr>
          <w:rFonts w:cstheme="minorHAnsi"/>
        </w:rPr>
        <w:t>µ</w:t>
      </w:r>
      <w:r w:rsidRPr="009A00CF">
        <w:t xml:space="preserve">L) </w:t>
      </w:r>
      <w:r w:rsidRPr="009A00CF">
        <w:fldChar w:fldCharType="begin" w:fldLock="1"/>
      </w:r>
      <w:r w:rsidR="006F3575">
        <w:instrText>ADDIN CSL_CITATION {"citationItems":[{"id":"ITEM-1","itemData":{"DOI":"10.1186/1741-7007-10-101","ISSN":"17417007","PMID":"23241366","author":[{"dropping-particle":"","family":"Marshall","given":"Wallace F.","non-dropping-particle":"","parse-names":false,"suffix":""},{"dropping-particle":"","family":"Young","given":"Kevin D.","non-dropping-particle":"","parse-names":false,"suffix":""},{"dropping-particle":"","family":"Swaffer","given":"Matthew","non-dropping-particle":"","parse-names":false,"suffix":""},{"dropping-particle":"","family":"Wood","given":"Elizabeth","non-dropping-particle":"","parse-names":false,"suffix":""},{"dropping-particle":"","family":"Nurse","given":"Paul","non-dropping-particle":"","parse-names":false,"suffix":""},{"dropping-particle":"","family":"Kimura","given":"Akatsuki","non-dropping-particle":"","parse-names":false,"suffix":""},{"dropping-particle":"","family":"Frankel","given":"Joseph","non-dropping-particle":"","parse-names":false,"suffix":""},{"dropping-particle":"","family":"Wallingford","given":"John","non-dropping-particle":"","parse-names":false,"suffix":""},{"dropping-particle":"","family":"Walbot","given":"Virginia","non-dropping-particle":"","parse-names":false,"suffix":""},{"dropping-particle":"","family":"Qu","given":"Xian","non-dropping-particle":"","parse-names":false,"suffix":""},{"dropping-particle":"","family":"Roeder","given":"Adrienne H.K.","non-dropping-particle":"","parse-names":false,"suffix":""}],"container-title":"BMC Biology","id":"ITEM-1","issued":{"date-parts":[["2012"]]},"title":"What determines cell size?","type":"article-journal"},"uris":["http://www.mendeley.com/documents/?uuid=df36a71d-4188-495f-b663-6bf5ed537219"]}],"mendeley":{"formattedCitation":"(152)","plainTextFormattedCitation":"(152)","previouslyFormattedCitation":"(151)"},"properties":{"noteIndex":0},"schema":"https://github.com/citation-style-language/schema/raw/master/csl-citation.json"}</w:instrText>
      </w:r>
      <w:r w:rsidRPr="009A00CF">
        <w:fldChar w:fldCharType="separate"/>
      </w:r>
      <w:r w:rsidR="006F3575" w:rsidRPr="006F3575">
        <w:rPr>
          <w:noProof/>
        </w:rPr>
        <w:t>(152)</w:t>
      </w:r>
      <w:r w:rsidRPr="009A00CF">
        <w:fldChar w:fldCharType="end"/>
      </w:r>
      <w:r w:rsidRPr="009A00CF">
        <w:t>. Subsequent investigation into any detected transformation products could elucidate how the pharmaceutical xenobiotics studied are transformed following plant uptake, informing the identification of potential detoxification and transformation pathways.</w:t>
      </w:r>
    </w:p>
    <w:p w14:paraId="71875722" w14:textId="77777777" w:rsidR="008031C5" w:rsidRPr="009A00CF" w:rsidRDefault="008031C5" w:rsidP="003F33E6">
      <w:pPr>
        <w:spacing w:line="360" w:lineRule="auto"/>
      </w:pPr>
    </w:p>
    <w:p w14:paraId="2EECA7D2" w14:textId="2A7A3B5F" w:rsidR="003F33E6" w:rsidRPr="009A00CF" w:rsidRDefault="006835B8" w:rsidP="00FF002F">
      <w:pPr>
        <w:pStyle w:val="Heading2"/>
      </w:pPr>
      <w:bookmarkStart w:id="39" w:name="_Toc68085923"/>
      <w:r>
        <w:lastRenderedPageBreak/>
        <w:t xml:space="preserve">3.2 </w:t>
      </w:r>
      <w:r w:rsidR="003F33E6" w:rsidRPr="009A00CF">
        <w:t>Method</w:t>
      </w:r>
      <w:bookmarkEnd w:id="39"/>
    </w:p>
    <w:p w14:paraId="47EEFEED" w14:textId="12291193" w:rsidR="003F33E6" w:rsidRPr="009A00CF" w:rsidRDefault="003F33E6" w:rsidP="003F33E6">
      <w:pPr>
        <w:tabs>
          <w:tab w:val="left" w:pos="2483"/>
        </w:tabs>
        <w:spacing w:line="360" w:lineRule="auto"/>
      </w:pPr>
      <w:r w:rsidRPr="009A00CF">
        <w:t xml:space="preserve">This </w:t>
      </w:r>
      <w:proofErr w:type="gramStart"/>
      <w:r w:rsidRPr="009A00CF">
        <w:t>proof of concept</w:t>
      </w:r>
      <w:proofErr w:type="gramEnd"/>
      <w:r w:rsidRPr="009A00CF">
        <w:t xml:space="preserve"> study investigates the uptake of two pharmaceutical </w:t>
      </w:r>
      <w:r w:rsidR="00B92518">
        <w:t>compounds</w:t>
      </w:r>
      <w:r w:rsidRPr="009A00CF">
        <w:t>, levetiracetam and metronidazole. These pharmaceuticals were chosen based on the lack of exi</w:t>
      </w:r>
      <w:r w:rsidR="00B92518">
        <w:t>s</w:t>
      </w:r>
      <w:r w:rsidRPr="009A00CF">
        <w:t xml:space="preserve">ting literature concerning their uptake and transformation in plants. Both compounds are also commonly prescribed across healthcare systems in the treatment of an increasingly diverse range of medical conditions. </w:t>
      </w:r>
      <w:r w:rsidR="002868B3">
        <w:t>The a</w:t>
      </w:r>
      <w:r w:rsidRPr="009A00CF">
        <w:t>ntiepileptic</w:t>
      </w:r>
      <w:r w:rsidR="002868B3">
        <w:t xml:space="preserve"> compound</w:t>
      </w:r>
      <w:r w:rsidRPr="009A00CF">
        <w:t>, levetiracetam, was previously identified as a priority compound in terms of its predicted environmental concentration (</w:t>
      </w:r>
      <w:r w:rsidRPr="006835B8">
        <w:t>chapter</w:t>
      </w:r>
      <w:r w:rsidRPr="009A00CF">
        <w:t xml:space="preserve"> 3) and does not appear in the existing literature with respect to its environmental fate. In its unchanged form, levetiracetam has been detected in concentrations of 0.33 µg/L in wastewater effluents </w:t>
      </w:r>
      <w:r w:rsidRPr="009A00CF">
        <w:fldChar w:fldCharType="begin" w:fldLock="1"/>
      </w:r>
      <w:r w:rsidR="001A1378">
        <w:instrText>ADDIN CSL_CITATION {"citationItems":[{"id":"ITEM-1","itemData":{"DOI":"https://doi.org/10.1016/j.scitotenv.2013.05.034","ISSN":"0048-9697","abstract":"Many organic micropollutants present in wastewater, such as pharmaceuticals and pesticides, are poorly removed in conventional wastewater treatment plants (WWTPs). To reduce the release of these substances into the aquatic environment, advanced wastewater treatments are necessary. In this context, two large-scale pilot advanced treatments were tested in parallel over more than one year at the municipal WWTP of Lausanne, Switzerland. The treatments were: i) oxidation by ozone followed by sand filtration (SF) and ii) powdered activated carbon (PAC) adsorption followed by either ultrafiltration (UF) or sand filtration. More than 70 potentially problematic substances (pharmaceuticals, pesticides, endocrine disruptors, drug metabolites and other common chemicals) were regularly measured at different stages of treatment. Additionally, several ecotoxicological tests such as the Yeast Estrogen Screen, a combined algae bioassay and a fish early life stage test were performed to evaluate effluent toxicity. Both treatments significantly improved the effluent quality. Micropollutants were removed on average over 80% compared with raw wastewater, with an average ozone dose of 5.7mgO3l−1 or a PAC dose between 10 and 20mgl−1. Depending on the chemical properties of the substances (presence of electron-rich moieties, charge and hydrophobicity), either ozone or PAC performed better. Both advanced treatments led to a clear reduction in toxicity of the effluents, with PAC-UF performing slightly better overall. As both treatments had, on average, relatively similar efficiency, further criteria relevant to their implementation were considered, including local constraints (e.g., safety, sludge disposal, disinfection), operational feasibility and cost. For sensitive receiving waters (drinking water resources or recreational waters), the PAC-UF treatment, despite its current higher cost, was considered to be the most suitable option, enabling good removal of most micropollutants and macropollutants without forming problematic by-products, the strongest decrease in toxicity and a total disinfection of the effluent.","author":[{"dropping-particle":"","family":"Margot","given":"Jonas","non-dropping-particle":"","parse-names":false,"suffix":""},{"dropping-particle":"","family":"Kienle","given":"Cornelia","non-dropping-particle":"","parse-names":false,"suffix":""},{"dropping-particle":"","family":"Magnet","given":"Anoÿs","non-dropping-particle":"","parse-names":false,"suffix":""},{"dropping-particle":"","family":"Weil","given":"Mirco","non-dropping-particle":"","parse-names":false,"suffix":""},{"dropping-particle":"","family":"Rossi","given":"Luca","non-dropping-particle":"","parse-names":false,"suffix":""},{"dropping-particle":"","family":"Alencastro","given":"Luiz Felippe","non-dropping-particle":"de","parse-names":false,"suffix":""},{"dropping-particle":"","family":"Abegglen","given":"Christian","non-dropping-particle":"","parse-names":false,"suffix":""},{"dropping-particle":"","family":"Thonney","given":"Denis","non-dropping-particle":"","parse-names":false,"suffix":""},{"dropping-particle":"","family":"Chèvre","given":"Nathalie","non-dropping-particle":"","parse-names":false,"suffix":""},{"dropping-particle":"","family":"Schärer","given":"Michael","non-dropping-particle":"","parse-names":false,"suffix":""},{"dropping-particle":"","family":"Barry","given":"D A","non-dropping-particle":"","parse-names":false,"suffix":""}],"container-title":"Science of The Total Environment","id":"ITEM-1","issued":{"date-parts":[["2013"]]},"page":"480-498","title":"Treatment of micropollutants in municipal wastewater: Ozone or powdered activated carbon?","type":"article-journal","volume":"461-462"},"uris":["http://www.mendeley.com/documents/?uuid=c1bc4e21-7ce8-4509-a99e-0e3a53257efc"]}],"mendeley":{"formattedCitation":"(79)","plainTextFormattedCitation":"(79)","previouslyFormattedCitation":"(79)"},"properties":{"noteIndex":0},"schema":"https://github.com/citation-style-language/schema/raw/master/csl-citation.json"}</w:instrText>
      </w:r>
      <w:r w:rsidRPr="009A00CF">
        <w:fldChar w:fldCharType="separate"/>
      </w:r>
      <w:r w:rsidR="002F7BD6" w:rsidRPr="009A00CF">
        <w:rPr>
          <w:noProof/>
        </w:rPr>
        <w:t>(79)</w:t>
      </w:r>
      <w:r w:rsidRPr="009A00CF">
        <w:fldChar w:fldCharType="end"/>
      </w:r>
      <w:r w:rsidRPr="009A00CF">
        <w:t xml:space="preserve">. Metronidazole is a commonly prescribed antibiotic that is similarly under-researched with respect to plant uptake and accumulation. Metronidazole has been detected in surface waters in concentrations of 0.4-1.6 µg/L in China and studies have demonstrated the phytotoxic effects of metronidazole on soybean plants, even at low exposure concentrations </w:t>
      </w:r>
      <w:r w:rsidRPr="009A00CF">
        <w:fldChar w:fldCharType="begin" w:fldLock="1"/>
      </w:r>
      <w:r w:rsidR="006F3575">
        <w:instrText>ADDIN CSL_CITATION {"citationItems":[{"id":"ITEM-1","itemData":{"DOI":"10.1016/j.envint.2018.02.003","ISSN":"18736750","PMID":"29501851","abstract":"Objectives: To investigate the occurrence of antibiotic residues in different types of environmental samples including water samples in rural Shandong province, China. Further, to characterize the potential ecological risk for development of antibiotic resistance in the environment, and the potential direct human health risk of exposure to antibiotics via drinking water and vegetables. Methods: Environmental samples (n = 214) (river water, waste water, drinking water, sediments, manure, soil and edible parts of vegetables) were collected in twelve villages in Shandong province in eastern China. High performance liquid chromatography–tandem mass spectrometry (HPLC–MS/MS) was used to determine the concentration of antibiotic residues. The ratio of the measured environmental concentrations (MEC) to the predicted no-effect concentrations (PNEC) was used to evaluate the ecological risk (risk quotient, RQ) for development of antibiotic resistance. The potential risks to human health through exposure to antibiotics in drinking water were assessed by comparing measured environmental concentrations (MEC) and predicted no-effect concentration in drinking water (PNECDW), and in vegetables by comparing estimated daily intake (EDI) to ADI. Results: Sulfapyridine, sulfamethoxazole, ciprofloxacin, enrofloxacin, levofloxacin, norfloxacin, chloramphenicol, florfenicol, doxycycline, and metronidazole were detected at concentrations ranging between 0.3 and 3.9 ng/L in river water, 1.3 and 12.5 ng/L in waste water, 0.5 and 21.4 ng/L in drinking water, 0.31 and 1.21 μg/kg in river sediment, 0.82 and 1.91 μg/kg in pig manure, 0.1 and 11.68 μg/kg in outlet sediment, 0.5 and 2.5 μg/kg in soil, and 6.3 and 27.2 μg/kg in vegetables. The RQs for resistance development were &gt;1 for enrofloxacin, levofloxacin, and ranged between 0.1 and 1 for ciprofloxacin. MECs/PNECDW ratios were &lt;1 from exposure to antibiotics through drinking water for both adults and children. EDI/ADI ratios were &lt;0.1 from exposure to antibiotics by vegetable consumption. Conclusions: Antibiotic pollutants were ubiquitous in various environmental compartments of Shandong province of China. Risk estimates indicated a potential for the measured levels of enrofloxacin, levofloxacin and ciprofloxacin in waste water to pose an ecological risk for resistance selection, and further studies are needed to validate this finding. The investigated antibiotics did not appear to pose an appreciable direct human health risk fr…","author":[{"dropping-particle":"","family":"Hanna","given":"Nada","non-dropping-particle":"","parse-names":false,"suffix":""},{"dropping-particle":"","family":"Sun","given":"Pan","non-dropping-particle":"","parse-names":false,"suffix":""},{"dropping-particle":"","family":"Sun","given":"Qiang","non-dropping-particle":"","parse-names":false,"suffix":""},{"dropping-particle":"","family":"Li","given":"Xuewen","non-dropping-particle":"","parse-names":false,"suffix":""},{"dropping-particle":"","family":"Yang","given":"Xiwei","non-dropping-particle":"","parse-names":false,"suffix":""},{"dropping-particle":"","family":"Ji","given":"Xiang","non-dropping-particle":"","parse-names":false,"suffix":""},{"dropping-particle":"","family":"Zou","given":"Huiyun","non-dropping-particle":"","parse-names":false,"suffix":""},{"dropping-particle":"","family":"Ottoson","given":"Jakob","non-dropping-particle":"","parse-names":false,"suffix":""},{"dropping-particle":"","family":"Nilsson","given":"Lennart E.","non-dropping-particle":"","parse-names":false,"suffix":""},{"dropping-particle":"","family":"Berglund","given":"Björn","non-dropping-particle":"","parse-names":false,"suffix":""},{"dropping-particle":"","family":"Dyar","given":"Oliver James","non-dropping-particle":"","parse-names":false,"suffix":""},{"dropping-particle":"","family":"Tamhankar","given":"Ashok J.","non-dropping-particle":"","parse-names":false,"suffix":""},{"dropping-particle":"","family":"Stålsby Lundborg","given":"Cecilia","non-dropping-particle":"","parse-names":false,"suffix":""}],"container-title":"Environment International","id":"ITEM-1","issued":{"date-parts":[["2018"]]},"title":"Presence of antibiotic residues in various environmental compartments of Shandong province in eastern China: Its potential for resistance development and ecological and human risk","type":"article-journal"},"uris":["http://www.mendeley.com/documents/?uuid=40658a76-25e2-4dfa-9a92-e65c15d0426c"]},{"id":"ITEM-2","itemData":{"DOI":"10.3390/toxics5020010","ISSN":"23056304","abstract":"Industrial discharge of active pharmaceutical ingredients (APIs) into the environment in some middle- and low-income countries is not sufficiently regulated. The phytotoxicity of metronidazole (FLAGYL)-one of the most commonly used over the counter (OTC) antibiotics, to soybean (Glycine max) is investigated. Relative growth rate (RGR) expressed in gram per gram per day (gg-1d-1) was applied to plants destructively harvested at maturity (42 d), to determine the toxicological impact. Differences between mean RGR of the three groups were performed at 0.05 significance level. Multiple comparisons suggest that there was a statistical significant difference among mean RGR for all treatment groups. Metronidazole is toxic to soybean plants (Glycine max) based on dose-response criterion. There is a need to enforce treatment of pharmaceutical wastewater effluent by Pharmaceutical Manufacturing Companies (PMCs) before discharge into the environment.","author":[{"dropping-particle":"","family":"Yakubu","given":"Okhumode H.","non-dropping-particle":"","parse-names":false,"suffix":""}],"container-title":"Toxics","id":"ITEM-2","issued":{"date-parts":[["2017"]]},"title":"Pharmaceutical wastewater effluent-Source of contaminants of emerging concern: Phytotoxicity of metronidazole to soybean (Glycine max)","type":"article-journal"},"uris":["http://www.mendeley.com/documents/?uuid=4f0d967f-991d-4355-b42e-7b03f11cb7a2"]}],"mendeley":{"formattedCitation":"(153,154)","plainTextFormattedCitation":"(153,154)","previouslyFormattedCitation":"(152,153)"},"properties":{"noteIndex":0},"schema":"https://github.com/citation-style-language/schema/raw/master/csl-citation.json"}</w:instrText>
      </w:r>
      <w:r w:rsidRPr="009A00CF">
        <w:fldChar w:fldCharType="separate"/>
      </w:r>
      <w:r w:rsidR="006F3575" w:rsidRPr="006F3575">
        <w:rPr>
          <w:noProof/>
        </w:rPr>
        <w:t>(153,154)</w:t>
      </w:r>
      <w:r w:rsidRPr="009A00CF">
        <w:fldChar w:fldCharType="end"/>
      </w:r>
      <w:r w:rsidRPr="009A00CF">
        <w:t>.</w:t>
      </w:r>
    </w:p>
    <w:p w14:paraId="36B6A98F" w14:textId="6538DF07" w:rsidR="003F33E6" w:rsidRPr="009A00CF" w:rsidRDefault="006835B8" w:rsidP="00916216">
      <w:pPr>
        <w:pStyle w:val="Heading3"/>
      </w:pPr>
      <w:bookmarkStart w:id="40" w:name="_Toc68085924"/>
      <w:r>
        <w:t xml:space="preserve">3.2.1 </w:t>
      </w:r>
      <w:r w:rsidR="003F33E6" w:rsidRPr="009A00CF">
        <w:t>Summary of approach</w:t>
      </w:r>
      <w:bookmarkEnd w:id="40"/>
    </w:p>
    <w:p w14:paraId="1893962A" w14:textId="77777777" w:rsidR="003F33E6" w:rsidRPr="009A00CF" w:rsidRDefault="003F33E6" w:rsidP="003F33E6">
      <w:pPr>
        <w:tabs>
          <w:tab w:val="left" w:pos="2483"/>
        </w:tabs>
        <w:spacing w:line="360" w:lineRule="auto"/>
      </w:pPr>
      <w:r w:rsidRPr="009A00CF">
        <w:t>This method involves three key component steps:</w:t>
      </w:r>
    </w:p>
    <w:p w14:paraId="70F47A1C" w14:textId="77777777" w:rsidR="003F33E6" w:rsidRPr="009A00CF" w:rsidRDefault="003F33E6" w:rsidP="003F33E6">
      <w:pPr>
        <w:pStyle w:val="ListParagraph"/>
        <w:numPr>
          <w:ilvl w:val="0"/>
          <w:numId w:val="15"/>
        </w:numPr>
        <w:tabs>
          <w:tab w:val="left" w:pos="2483"/>
        </w:tabs>
        <w:spacing w:line="360" w:lineRule="auto"/>
      </w:pPr>
      <w:r w:rsidRPr="009A00CF">
        <w:t xml:space="preserve">Seedlings were exposed to saturated solutions of antiepileptic and antibiotic compounds. </w:t>
      </w:r>
    </w:p>
    <w:p w14:paraId="6DFD6E7E" w14:textId="77777777" w:rsidR="003F33E6" w:rsidRPr="009A00CF" w:rsidRDefault="003F33E6" w:rsidP="003F33E6">
      <w:pPr>
        <w:pStyle w:val="ListParagraph"/>
        <w:numPr>
          <w:ilvl w:val="0"/>
          <w:numId w:val="15"/>
        </w:numPr>
        <w:tabs>
          <w:tab w:val="left" w:pos="2483"/>
        </w:tabs>
        <w:spacing w:line="360" w:lineRule="auto"/>
      </w:pPr>
      <w:r w:rsidRPr="009A00CF">
        <w:t>The contents of single plant cells were sampled using sharply tapering capillaries under a stereomicroscope with the aid of a micromanipulator.</w:t>
      </w:r>
    </w:p>
    <w:p w14:paraId="2E84CE63" w14:textId="7ABEDE72" w:rsidR="003F33E6" w:rsidRPr="009A00CF" w:rsidRDefault="003F33E6" w:rsidP="003F33E6">
      <w:pPr>
        <w:pStyle w:val="ListParagraph"/>
        <w:numPr>
          <w:ilvl w:val="0"/>
          <w:numId w:val="15"/>
        </w:numPr>
        <w:tabs>
          <w:tab w:val="left" w:pos="2483"/>
        </w:tabs>
        <w:spacing w:line="360" w:lineRule="auto"/>
      </w:pPr>
      <w:r w:rsidRPr="009A00CF">
        <w:t xml:space="preserve">The sampled cellular contents were analysed by spraying out of the sampling </w:t>
      </w:r>
      <w:r w:rsidR="002A0D44">
        <w:t>capillary</w:t>
      </w:r>
      <w:r w:rsidRPr="009A00CF">
        <w:t xml:space="preserve"> directly into a high resolution, high mass accuracy mass spectrometer using a static nanospray ionisation (</w:t>
      </w:r>
      <w:proofErr w:type="spellStart"/>
      <w:r w:rsidRPr="009A00CF">
        <w:t>nESI</w:t>
      </w:r>
      <w:proofErr w:type="spellEnd"/>
      <w:r w:rsidRPr="009A00CF">
        <w:t>) source.</w:t>
      </w:r>
    </w:p>
    <w:p w14:paraId="37EE741F" w14:textId="2906A4FA" w:rsidR="003F33E6" w:rsidRPr="009A00CF" w:rsidRDefault="003F33E6" w:rsidP="003F33E6">
      <w:pPr>
        <w:tabs>
          <w:tab w:val="left" w:pos="2483"/>
        </w:tabs>
        <w:spacing w:line="360" w:lineRule="auto"/>
      </w:pPr>
      <w:r w:rsidRPr="009A00CF">
        <w:t xml:space="preserve">In this fusion of interdisciplinary approaches, the SCMS approach for the sampling and analysis of cellular material was based on the protocol outlined by </w:t>
      </w:r>
      <w:proofErr w:type="spellStart"/>
      <w:r w:rsidRPr="009A00CF">
        <w:t>Fujii</w:t>
      </w:r>
      <w:proofErr w:type="spellEnd"/>
      <w:r w:rsidRPr="009A00CF">
        <w:t xml:space="preserve"> et al., that has been set up in York after a visit by York scientists to learn the technique from the inventors</w:t>
      </w:r>
      <w:r w:rsidR="002A0D44">
        <w:t xml:space="preserve"> </w:t>
      </w:r>
      <w:r w:rsidR="002A0D44" w:rsidRPr="009A00CF">
        <w:fldChar w:fldCharType="begin" w:fldLock="1"/>
      </w:r>
      <w:r w:rsidR="006F3575">
        <w:instrText>ADDIN CSL_CITATION {"citationItems":[{"id":"ITEM-1","itemData":{"DOI":"10.1038/nprot.2015.084","ISSN":"17502799","PMID":"26313480","abstract":"Live single-cell mass spectrometry (live MS) provides a mass spectrum that shows thousands of metabolite peaks from a single live plant cell within minutes. By using an optical microscope, a cell is chosen for analysis and a metal-coated nanospray microcapillary tip is used to remove the cell's contents. After adding a microliter of ionization solvent to the opposite end of the tip, the trapped contents are directly fed into the mass spectrometer by applying a high voltage between the tip and the inlet port of the spectrometer to induce nanospray ionization. Proteins are not detected because of insufficient sensitivity. Metabolite peaks are identified by exact mass or tandem mass spectrometry (MS/MS) analysis, and isomers can be separated by combining live MS with ion-mobility separation. By using this approach, spectra can be acquired in 10 min. In combination with metabolic maps and/or molecular databases, the data can be annotated into metabolic pathways; the data analysis takes 30 min to 4 h, depending on the MS/MS data availability from databases. This method enables the analysis of a number of metabolites from a single cell with rapid sampling at sub-attomolar-level sensitivity.","author":[{"dropping-particle":"","family":"Fujii","given":"Takashi","non-dropping-particle":"","parse-names":false,"suffix":""},{"dropping-particle":"","family":"Matsuda","given":"Shuichi","non-dropping-particle":"","parse-names":false,"suffix":""},{"dropping-particle":"","family":"Tejedor","given":"Mónica Lorenzo","non-dropping-particle":"","parse-names":false,"suffix":""},{"dropping-particle":"","family":"Esaki","given":"Tsuyoshi","non-dropping-particle":"","parse-names":false,"suffix":""},{"dropping-particle":"","family":"Sakane","given":"Iwao","non-dropping-particle":"","parse-names":false,"suffix":""},{"dropping-particle":"","family":"Mizuno","given":"Hajime","non-dropping-particle":"","parse-names":false,"suffix":""},{"dropping-particle":"","family":"Tsuyama","given":"Naohiro","non-dropping-particle":"","parse-names":false,"suffix":""},{"dropping-particle":"","family":"Masujima","given":"Tsutomu","non-dropping-particle":"","parse-names":false,"suffix":""}],"container-title":"Nature Protocols","id":"ITEM-1","issued":{"date-parts":[["2015"]]},"title":"Direct metabolomics for plant cells by live single-cell mass spectrometry","type":"article-journal"},"suppress-author":1,"uris":["http://www.mendeley.com/documents/?uuid=79c08380-e357-4c57-8e52-188d9ebfb1ea"]}],"mendeley":{"formattedCitation":"(148)","plainTextFormattedCitation":"(148)","previouslyFormattedCitation":"(147)"},"properties":{"noteIndex":0},"schema":"https://github.com/citation-style-language/schema/raw/master/csl-citation.json"}</w:instrText>
      </w:r>
      <w:r w:rsidR="002A0D44" w:rsidRPr="009A00CF">
        <w:fldChar w:fldCharType="separate"/>
      </w:r>
      <w:r w:rsidR="006F3575" w:rsidRPr="006F3575">
        <w:rPr>
          <w:noProof/>
        </w:rPr>
        <w:t>(148)</w:t>
      </w:r>
      <w:r w:rsidR="002A0D44" w:rsidRPr="009A00CF">
        <w:fldChar w:fldCharType="end"/>
      </w:r>
      <w:r w:rsidRPr="009A00CF">
        <w:t xml:space="preserve">. In this </w:t>
      </w:r>
      <w:proofErr w:type="gramStart"/>
      <w:r w:rsidRPr="009A00CF">
        <w:t>proof of concept</w:t>
      </w:r>
      <w:proofErr w:type="gramEnd"/>
      <w:r w:rsidRPr="009A00CF">
        <w:t xml:space="preserve"> study, in order to maximise the potential for plant uptake and thereby the chances of detection of pharmaceutical compounds in cells, plants were exposed to high concentrations of each pharmaceutical through hydroponic exposure to saturated pharmaceutical solutions.</w:t>
      </w:r>
    </w:p>
    <w:p w14:paraId="51E9A007" w14:textId="77777777" w:rsidR="003F33E6" w:rsidRPr="009A00CF" w:rsidRDefault="003F33E6" w:rsidP="003F33E6">
      <w:pPr>
        <w:tabs>
          <w:tab w:val="left" w:pos="2483"/>
        </w:tabs>
        <w:spacing w:line="360" w:lineRule="auto"/>
        <w:rPr>
          <w:b/>
          <w:bCs/>
        </w:rPr>
      </w:pPr>
    </w:p>
    <w:p w14:paraId="0AAD136C" w14:textId="77777777" w:rsidR="003F33E6" w:rsidRPr="009A00CF" w:rsidRDefault="003F33E6" w:rsidP="003F33E6">
      <w:pPr>
        <w:tabs>
          <w:tab w:val="left" w:pos="2483"/>
        </w:tabs>
        <w:spacing w:line="360" w:lineRule="auto"/>
        <w:rPr>
          <w:b/>
          <w:bCs/>
        </w:rPr>
      </w:pPr>
    </w:p>
    <w:p w14:paraId="2CCED8C6" w14:textId="68BA75C0" w:rsidR="003F33E6" w:rsidRPr="009A00CF" w:rsidRDefault="006835B8" w:rsidP="00916216">
      <w:pPr>
        <w:pStyle w:val="Heading3"/>
      </w:pPr>
      <w:bookmarkStart w:id="41" w:name="_Toc68085925"/>
      <w:r>
        <w:lastRenderedPageBreak/>
        <w:t xml:space="preserve">3.2.2 </w:t>
      </w:r>
      <w:r w:rsidR="003F33E6" w:rsidRPr="009A00CF">
        <w:t>Plant treatment and liquid culture preparation</w:t>
      </w:r>
      <w:bookmarkEnd w:id="41"/>
    </w:p>
    <w:p w14:paraId="165EE2CC" w14:textId="47D41761" w:rsidR="003F33E6" w:rsidRPr="009A00CF" w:rsidRDefault="003F33E6" w:rsidP="003F33E6">
      <w:pPr>
        <w:tabs>
          <w:tab w:val="left" w:pos="2483"/>
        </w:tabs>
        <w:spacing w:line="360" w:lineRule="auto"/>
      </w:pPr>
      <w:r w:rsidRPr="009A00CF">
        <w:t xml:space="preserve">Sterilised mung bean and arabidopsis seeds were grown under 20 </w:t>
      </w:r>
      <w:r w:rsidRPr="009A00CF">
        <w:rPr>
          <w:rFonts w:ascii="Calibri" w:hAnsi="Calibri" w:cs="Calibri"/>
        </w:rPr>
        <w:t>µ</w:t>
      </w:r>
      <w:r w:rsidRPr="009A00CF">
        <w:t>mol m</w:t>
      </w:r>
      <w:r w:rsidRPr="009A00CF">
        <w:rPr>
          <w:vertAlign w:val="superscript"/>
        </w:rPr>
        <w:t>-2</w:t>
      </w:r>
      <w:r w:rsidRPr="009A00CF">
        <w:t xml:space="preserve"> s</w:t>
      </w:r>
      <w:r w:rsidRPr="009A00CF">
        <w:rPr>
          <w:vertAlign w:val="superscript"/>
        </w:rPr>
        <w:t>-1</w:t>
      </w:r>
      <w:r w:rsidRPr="009A00CF">
        <w:t xml:space="preserve"> light with a 16 h photoperiod on half-strength Murashige &amp; Skoog’s basal salt mix (</w:t>
      </w:r>
      <w:r w:rsidR="002A0D44" w:rsidRPr="009A00CF">
        <w:t xml:space="preserve">½ </w:t>
      </w:r>
      <w:r w:rsidRPr="009A00CF">
        <w:t>MS) solid agar (adjusted to pH 5.7). Saturated antibiotic dosing solutions were prepared by adding 1 g or 0.8 g of solid levetiracetam or metronidazole respectively, to separate vials of 150 mL ½ MS. Four-day old seedlings were then transferred to conical flasks containing 15 mL of the discrete ½ MS liquid-culture dosing solutions (fig</w:t>
      </w:r>
      <w:r w:rsidR="002A0D44">
        <w:t>ure</w:t>
      </w:r>
      <w:r w:rsidRPr="009A00CF">
        <w:t xml:space="preserve"> </w:t>
      </w:r>
      <w:r w:rsidR="00A305AE" w:rsidRPr="009A00CF">
        <w:t>3.1</w:t>
      </w:r>
      <w:r w:rsidRPr="009A00CF">
        <w:t xml:space="preserve">). Seedlings were also transferred to 15 mL plain ½ MS, untreated with antibiotics, to provide a negative control. The seedlings were then incubated in the different liquid culture media for 24 hours under 20 </w:t>
      </w:r>
      <w:r w:rsidRPr="009A00CF">
        <w:rPr>
          <w:rFonts w:ascii="Calibri" w:hAnsi="Calibri" w:cs="Calibri"/>
        </w:rPr>
        <w:t>µ</w:t>
      </w:r>
      <w:r w:rsidRPr="009A00CF">
        <w:t>mol m</w:t>
      </w:r>
      <w:r w:rsidRPr="009A00CF">
        <w:rPr>
          <w:vertAlign w:val="superscript"/>
        </w:rPr>
        <w:t>-2</w:t>
      </w:r>
      <w:r w:rsidRPr="009A00CF">
        <w:t xml:space="preserve"> s</w:t>
      </w:r>
      <w:r w:rsidRPr="009A00CF">
        <w:rPr>
          <w:vertAlign w:val="superscript"/>
        </w:rPr>
        <w:t>-1</w:t>
      </w:r>
      <w:r w:rsidRPr="009A00CF">
        <w:t xml:space="preserve"> light with a 16 h photoperiod with 100 rpm agitation. After 24 hours, seedlings were rinsed in 10 mL ½ MS for 5 minutes with 100 rpm agitation and transferred into 10 mL clean ½ MS until sampling. </w:t>
      </w:r>
      <w:r w:rsidR="00B25EE2">
        <w:t>Sampling was carried out immediately after transfer to the clean ½ MS.</w:t>
      </w:r>
    </w:p>
    <w:p w14:paraId="512F6ECB" w14:textId="77777777" w:rsidR="003F33E6" w:rsidRPr="009A00CF" w:rsidRDefault="003F33E6" w:rsidP="003F33E6">
      <w:pPr>
        <w:tabs>
          <w:tab w:val="left" w:pos="2483"/>
        </w:tabs>
        <w:spacing w:line="360" w:lineRule="auto"/>
      </w:pPr>
    </w:p>
    <w:p w14:paraId="23BA54EA" w14:textId="77777777" w:rsidR="003F33E6" w:rsidRPr="009A00CF" w:rsidRDefault="003F33E6" w:rsidP="003F33E6">
      <w:pPr>
        <w:tabs>
          <w:tab w:val="left" w:pos="2483"/>
        </w:tabs>
        <w:spacing w:line="360" w:lineRule="auto"/>
      </w:pPr>
    </w:p>
    <w:p w14:paraId="3E584F74" w14:textId="77777777" w:rsidR="003F33E6" w:rsidRPr="009A00CF" w:rsidRDefault="003F33E6" w:rsidP="003F33E6">
      <w:pPr>
        <w:tabs>
          <w:tab w:val="left" w:pos="2483"/>
        </w:tabs>
        <w:spacing w:line="360" w:lineRule="auto"/>
      </w:pPr>
    </w:p>
    <w:p w14:paraId="5CECE2B1" w14:textId="77777777" w:rsidR="003F33E6" w:rsidRPr="009A00CF" w:rsidRDefault="003F33E6" w:rsidP="003F33E6">
      <w:pPr>
        <w:tabs>
          <w:tab w:val="left" w:pos="2483"/>
        </w:tabs>
        <w:spacing w:line="360" w:lineRule="auto"/>
      </w:pPr>
    </w:p>
    <w:p w14:paraId="06C17A12" w14:textId="77777777" w:rsidR="003F33E6" w:rsidRPr="009A00CF" w:rsidRDefault="003F33E6" w:rsidP="003F33E6">
      <w:pPr>
        <w:tabs>
          <w:tab w:val="left" w:pos="2483"/>
        </w:tabs>
        <w:spacing w:line="360" w:lineRule="auto"/>
      </w:pPr>
    </w:p>
    <w:p w14:paraId="4774A8E1" w14:textId="77777777" w:rsidR="003F33E6" w:rsidRPr="009A00CF" w:rsidRDefault="003F33E6" w:rsidP="003F33E6">
      <w:pPr>
        <w:tabs>
          <w:tab w:val="left" w:pos="2483"/>
        </w:tabs>
        <w:spacing w:line="360" w:lineRule="auto"/>
      </w:pPr>
    </w:p>
    <w:p w14:paraId="617F9D3F" w14:textId="77777777" w:rsidR="003F33E6" w:rsidRPr="009A00CF" w:rsidRDefault="003F33E6" w:rsidP="003F33E6">
      <w:pPr>
        <w:tabs>
          <w:tab w:val="left" w:pos="2483"/>
        </w:tabs>
        <w:spacing w:line="360" w:lineRule="auto"/>
      </w:pPr>
    </w:p>
    <w:p w14:paraId="77C06E19" w14:textId="77777777" w:rsidR="003F33E6" w:rsidRPr="009A00CF" w:rsidRDefault="003F33E6" w:rsidP="003F33E6">
      <w:pPr>
        <w:tabs>
          <w:tab w:val="left" w:pos="2483"/>
        </w:tabs>
        <w:spacing w:line="360" w:lineRule="auto"/>
      </w:pPr>
    </w:p>
    <w:p w14:paraId="2C4CAAB9" w14:textId="77777777" w:rsidR="003F33E6" w:rsidRPr="009A00CF" w:rsidRDefault="003F33E6" w:rsidP="003F33E6">
      <w:pPr>
        <w:tabs>
          <w:tab w:val="left" w:pos="2483"/>
        </w:tabs>
        <w:spacing w:line="360" w:lineRule="auto"/>
      </w:pPr>
    </w:p>
    <w:p w14:paraId="143E3594" w14:textId="77777777" w:rsidR="003F33E6" w:rsidRPr="009A00CF" w:rsidRDefault="003F33E6" w:rsidP="003F33E6">
      <w:pPr>
        <w:tabs>
          <w:tab w:val="left" w:pos="2483"/>
        </w:tabs>
        <w:spacing w:line="360" w:lineRule="auto"/>
        <w:rPr>
          <w:b/>
          <w:bCs/>
        </w:rPr>
        <w:sectPr w:rsidR="003F33E6" w:rsidRPr="009A00CF" w:rsidSect="00A305AE">
          <w:pgSz w:w="11906" w:h="16838"/>
          <w:pgMar w:top="1440" w:right="1440" w:bottom="1440" w:left="1440" w:header="708" w:footer="708" w:gutter="0"/>
          <w:cols w:space="708"/>
          <w:docGrid w:linePitch="360"/>
        </w:sectPr>
      </w:pPr>
    </w:p>
    <w:p w14:paraId="319A3559" w14:textId="77777777" w:rsidR="003F33E6" w:rsidRPr="009A00CF" w:rsidRDefault="003F33E6" w:rsidP="003F33E6">
      <w:pPr>
        <w:tabs>
          <w:tab w:val="left" w:pos="2483"/>
        </w:tabs>
        <w:spacing w:line="360" w:lineRule="auto"/>
        <w:rPr>
          <w:b/>
          <w:bCs/>
        </w:rPr>
      </w:pPr>
    </w:p>
    <w:p w14:paraId="03FD7539" w14:textId="77777777" w:rsidR="003F33E6" w:rsidRPr="009A00CF" w:rsidRDefault="003F33E6" w:rsidP="003F33E6">
      <w:pPr>
        <w:spacing w:line="360" w:lineRule="auto"/>
      </w:pPr>
    </w:p>
    <w:p w14:paraId="2D86AFAD" w14:textId="77777777" w:rsidR="003F33E6" w:rsidRPr="009A00CF" w:rsidRDefault="003F33E6" w:rsidP="003F33E6">
      <w:pPr>
        <w:spacing w:line="360" w:lineRule="auto"/>
      </w:pPr>
    </w:p>
    <w:p w14:paraId="230E3A85" w14:textId="77777777" w:rsidR="003F33E6" w:rsidRPr="009A00CF" w:rsidRDefault="003F33E6" w:rsidP="003F33E6">
      <w:pPr>
        <w:tabs>
          <w:tab w:val="left" w:pos="1085"/>
        </w:tabs>
        <w:spacing w:line="360" w:lineRule="auto"/>
        <w:sectPr w:rsidR="003F33E6" w:rsidRPr="009A00CF" w:rsidSect="00A305AE">
          <w:type w:val="continuous"/>
          <w:pgSz w:w="11906" w:h="16838"/>
          <w:pgMar w:top="1440" w:right="1440" w:bottom="1440" w:left="1440" w:header="708" w:footer="708" w:gutter="0"/>
          <w:cols w:space="708"/>
          <w:docGrid w:linePitch="360"/>
        </w:sectPr>
      </w:pPr>
      <w:r w:rsidRPr="009A00CF">
        <w:tab/>
      </w:r>
    </w:p>
    <w:p w14:paraId="73E7BC68" w14:textId="0F06558E" w:rsidR="003F33E6" w:rsidRPr="009A00CF" w:rsidRDefault="00A305AE" w:rsidP="003F33E6">
      <w:pPr>
        <w:tabs>
          <w:tab w:val="left" w:pos="1085"/>
        </w:tabs>
      </w:pPr>
      <w:r w:rsidRPr="009A00CF">
        <w:rPr>
          <w:noProof/>
        </w:rPr>
        <w:lastRenderedPageBreak/>
        <mc:AlternateContent>
          <mc:Choice Requires="wps">
            <w:drawing>
              <wp:anchor distT="0" distB="0" distL="114300" distR="114300" simplePos="0" relativeHeight="251807744" behindDoc="0" locked="0" layoutInCell="1" allowOverlap="1" wp14:anchorId="010CD0E7" wp14:editId="2F037488">
                <wp:simplePos x="0" y="0"/>
                <wp:positionH relativeFrom="column">
                  <wp:posOffset>-263994</wp:posOffset>
                </wp:positionH>
                <wp:positionV relativeFrom="paragraph">
                  <wp:posOffset>5746791</wp:posOffset>
                </wp:positionV>
                <wp:extent cx="8735083" cy="332509"/>
                <wp:effectExtent l="0" t="0" r="8890" b="0"/>
                <wp:wrapNone/>
                <wp:docPr id="1329" name="Text Box 1329"/>
                <wp:cNvGraphicFramePr/>
                <a:graphic xmlns:a="http://schemas.openxmlformats.org/drawingml/2006/main">
                  <a:graphicData uri="http://schemas.microsoft.com/office/word/2010/wordprocessingShape">
                    <wps:wsp>
                      <wps:cNvSpPr txBox="1"/>
                      <wps:spPr>
                        <a:xfrm>
                          <a:off x="0" y="0"/>
                          <a:ext cx="8735083" cy="332509"/>
                        </a:xfrm>
                        <a:prstGeom prst="rect">
                          <a:avLst/>
                        </a:prstGeom>
                        <a:solidFill>
                          <a:prstClr val="white"/>
                        </a:solidFill>
                        <a:ln>
                          <a:noFill/>
                        </a:ln>
                      </wps:spPr>
                      <wps:txbx>
                        <w:txbxContent>
                          <w:p w14:paraId="1BF7DDD8" w14:textId="02B1E1C6" w:rsidR="00F75B1B" w:rsidRPr="00F339CE" w:rsidRDefault="00F75B1B" w:rsidP="00A305AE">
                            <w:pPr>
                              <w:pStyle w:val="Caption"/>
                              <w:rPr>
                                <w:noProof/>
                              </w:rPr>
                            </w:pPr>
                            <w:bookmarkStart w:id="42" w:name="_Toc59633635"/>
                            <w:r>
                              <w:t xml:space="preserve">Figure 3.1 </w:t>
                            </w:r>
                            <w:r w:rsidRPr="0048323C">
                              <w:t>Experimental setup for plant dosing and rinsing procedure.</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0CD0E7" id="Text Box 1329" o:spid="_x0000_s1077" type="#_x0000_t202" style="position:absolute;margin-left:-20.8pt;margin-top:452.5pt;width:687.8pt;height:26.2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" stroked="f">
                <v:textbox inset="0,0,0,0">
                  <w:txbxContent>
                    <w:p w14:paraId="1BF7DDD8" w14:textId="02B1E1C6" w:rsidR="00F75B1B" w:rsidRPr="00F339CE" w:rsidRDefault="00F75B1B" w:rsidP="00A305AE">
                      <w:pPr>
                        <w:pStyle w:val="Caption"/>
                        <w:rPr>
                          <w:noProof/>
                        </w:rPr>
                      </w:pPr>
                      <w:bookmarkStart w:id="43" w:name="_Toc59633635"/>
                      <w:r>
                        <w:t xml:space="preserve">Figure 3.1 </w:t>
                      </w:r>
                      <w:r w:rsidRPr="0048323C">
                        <w:t>Experimental setup for plant dosing and rinsing procedure.</w:t>
                      </w:r>
                      <w:bookmarkEnd w:id="43"/>
                    </w:p>
                  </w:txbxContent>
                </v:textbox>
              </v:shape>
            </w:pict>
          </mc:Fallback>
        </mc:AlternateContent>
      </w:r>
      <w:r w:rsidRPr="009A00CF">
        <w:rPr>
          <w:noProof/>
        </w:rPr>
        <mc:AlternateContent>
          <mc:Choice Requires="wpg">
            <w:drawing>
              <wp:anchor distT="0" distB="0" distL="114300" distR="114300" simplePos="0" relativeHeight="251743232" behindDoc="0" locked="0" layoutInCell="1" allowOverlap="1" wp14:anchorId="6DA79E74" wp14:editId="329A5F79">
                <wp:simplePos x="0" y="0"/>
                <wp:positionH relativeFrom="column">
                  <wp:posOffset>-380010</wp:posOffset>
                </wp:positionH>
                <wp:positionV relativeFrom="paragraph">
                  <wp:posOffset>-201881</wp:posOffset>
                </wp:positionV>
                <wp:extent cx="9535968" cy="5880354"/>
                <wp:effectExtent l="0" t="0" r="0" b="25400"/>
                <wp:wrapNone/>
                <wp:docPr id="105" name="Group 105"/>
                <wp:cNvGraphicFramePr/>
                <a:graphic xmlns:a="http://schemas.openxmlformats.org/drawingml/2006/main">
                  <a:graphicData uri="http://schemas.microsoft.com/office/word/2010/wordprocessingGroup">
                    <wpg:wgp>
                      <wpg:cNvGrpSpPr/>
                      <wpg:grpSpPr>
                        <a:xfrm>
                          <a:off x="0" y="0"/>
                          <a:ext cx="9535968" cy="5880354"/>
                          <a:chOff x="0" y="-1"/>
                          <a:chExt cx="5394892" cy="3028492"/>
                        </a:xfrm>
                      </wpg:grpSpPr>
                      <wpg:grpSp>
                        <wpg:cNvPr id="106" name="Group 106"/>
                        <wpg:cNvGrpSpPr/>
                        <wpg:grpSpPr>
                          <a:xfrm>
                            <a:off x="0" y="73149"/>
                            <a:ext cx="5394892" cy="2920947"/>
                            <a:chOff x="0" y="21943"/>
                            <a:chExt cx="5394892" cy="2920947"/>
                          </a:xfrm>
                        </wpg:grpSpPr>
                        <wpg:grpSp>
                          <wpg:cNvPr id="107" name="Group 107"/>
                          <wpg:cNvGrpSpPr/>
                          <wpg:grpSpPr>
                            <a:xfrm>
                              <a:off x="0" y="21943"/>
                              <a:ext cx="5394892" cy="2920947"/>
                              <a:chOff x="0" y="21943"/>
                              <a:chExt cx="5394892" cy="2920947"/>
                            </a:xfrm>
                          </wpg:grpSpPr>
                          <wps:wsp>
                            <wps:cNvPr id="108" name="Straight Arrow Connector 108"/>
                            <wps:cNvCnPr>
                              <a:cxnSpLocks/>
                            </wps:cNvCnPr>
                            <wps:spPr>
                              <a:xfrm>
                                <a:off x="968654" y="1594714"/>
                                <a:ext cx="0" cy="272415"/>
                              </a:xfrm>
                              <a:prstGeom prst="straightConnector1">
                                <a:avLst/>
                              </a:prstGeom>
                              <a:noFill/>
                              <a:ln w="6350" cap="flat" cmpd="sng" algn="ctr">
                                <a:solidFill>
                                  <a:sysClr val="windowText" lastClr="000000"/>
                                </a:solidFill>
                                <a:prstDash val="solid"/>
                                <a:miter lim="800000"/>
                                <a:tailEnd type="triangle"/>
                              </a:ln>
                              <a:effectLst/>
                            </wps:spPr>
                            <wps:bodyPr/>
                          </wps:wsp>
                          <wps:wsp>
                            <wps:cNvPr id="109" name="Straight Arrow Connector 109"/>
                            <wps:cNvCnPr>
                              <a:cxnSpLocks/>
                            </wps:cNvCnPr>
                            <wps:spPr>
                              <a:xfrm>
                                <a:off x="2556053" y="1594714"/>
                                <a:ext cx="0" cy="272415"/>
                              </a:xfrm>
                              <a:prstGeom prst="straightConnector1">
                                <a:avLst/>
                              </a:prstGeom>
                              <a:noFill/>
                              <a:ln w="6350" cap="flat" cmpd="sng" algn="ctr">
                                <a:solidFill>
                                  <a:sysClr val="windowText" lastClr="000000"/>
                                </a:solidFill>
                                <a:prstDash val="solid"/>
                                <a:miter lim="800000"/>
                                <a:tailEnd type="triangle"/>
                              </a:ln>
                              <a:effectLst/>
                            </wps:spPr>
                            <wps:bodyPr/>
                          </wps:wsp>
                          <wpg:grpSp>
                            <wpg:cNvPr id="110" name="Group 110"/>
                            <wpg:cNvGrpSpPr/>
                            <wpg:grpSpPr>
                              <a:xfrm>
                                <a:off x="0" y="21943"/>
                                <a:ext cx="5394892" cy="2920947"/>
                                <a:chOff x="0" y="21943"/>
                                <a:chExt cx="5394892" cy="2920947"/>
                              </a:xfrm>
                            </wpg:grpSpPr>
                            <wps:wsp>
                              <wps:cNvPr id="112" name="TextBox 49"/>
                              <wps:cNvSpPr txBox="1"/>
                              <wps:spPr>
                                <a:xfrm>
                                  <a:off x="1223825" y="1908464"/>
                                  <a:ext cx="510609" cy="451575"/>
                                </a:xfrm>
                                <a:prstGeom prst="rect">
                                  <a:avLst/>
                                </a:prstGeom>
                                <a:noFill/>
                              </wps:spPr>
                              <wps:txbx>
                                <w:txbxContent>
                                  <w:p w14:paraId="454C2593" w14:textId="77777777" w:rsidR="00F75B1B" w:rsidRPr="004D46D4" w:rsidRDefault="00F75B1B" w:rsidP="003F33E6">
                                    <w:pPr>
                                      <w:rPr>
                                        <w:sz w:val="24"/>
                                        <w:szCs w:val="24"/>
                                      </w:rPr>
                                    </w:pPr>
                                    <w:r w:rsidRPr="004D46D4">
                                      <w:rPr>
                                        <w:rFonts w:hAnsi="Calibri"/>
                                        <w:color w:val="000000" w:themeColor="text1"/>
                                        <w:kern w:val="24"/>
                                        <w:sz w:val="24"/>
                                        <w:szCs w:val="24"/>
                                      </w:rPr>
                                      <w:t>RI</w:t>
                                    </w:r>
                                    <w:r>
                                      <w:rPr>
                                        <w:rFonts w:hAnsi="Calibri"/>
                                        <w:color w:val="000000" w:themeColor="text1"/>
                                        <w:kern w:val="24"/>
                                        <w:sz w:val="24"/>
                                        <w:szCs w:val="24"/>
                                      </w:rPr>
                                      <w:t>NSE</w:t>
                                    </w:r>
                                  </w:p>
                                </w:txbxContent>
                              </wps:txbx>
                              <wps:bodyPr wrap="square" rtlCol="0">
                                <a:noAutofit/>
                              </wps:bodyPr>
                            </wps:wsp>
                            <wpg:grpSp>
                              <wpg:cNvPr id="132" name="Group 132"/>
                              <wpg:cNvGrpSpPr/>
                              <wpg:grpSpPr>
                                <a:xfrm>
                                  <a:off x="0" y="21946"/>
                                  <a:ext cx="2216477" cy="2920944"/>
                                  <a:chOff x="0" y="21946"/>
                                  <a:chExt cx="2216477" cy="2920944"/>
                                </a:xfrm>
                              </wpg:grpSpPr>
                              <pic:pic xmlns:pic="http://schemas.openxmlformats.org/drawingml/2006/picture">
                                <pic:nvPicPr>
                                  <pic:cNvPr id="133" name="Graphic 21" descr="Flask"/>
                                  <pic:cNvPicPr>
                                    <a:picLocks noChangeAspect="1"/>
                                  </pic:cNvPicPr>
                                </pic:nvPicPr>
                                <pic:blipFill rotWithShape="1">
                                  <a:blip r:embed="rId55">
                                    <a:extLst>
                                      <a:ext uri="{96DAC541-7B7A-43D3-8B79-37D633B846F1}">
                                        <asvg:svgBlip xmlns:asvg="http://schemas.microsoft.com/office/drawing/2016/SVG/main" r:embed="rId56"/>
                                      </a:ext>
                                    </a:extLst>
                                  </a:blip>
                                  <a:srcRect t="36862"/>
                                  <a:stretch/>
                                </pic:blipFill>
                                <pic:spPr>
                                  <a:xfrm>
                                    <a:off x="0" y="453542"/>
                                    <a:ext cx="1887855" cy="1198245"/>
                                  </a:xfrm>
                                  <a:prstGeom prst="rect">
                                    <a:avLst/>
                                  </a:prstGeom>
                                </pic:spPr>
                              </pic:pic>
                              <pic:pic xmlns:pic="http://schemas.openxmlformats.org/drawingml/2006/picture">
                                <pic:nvPicPr>
                                  <pic:cNvPr id="134" name="Graphic 6" descr="Plant"/>
                                  <pic:cNvPicPr>
                                    <a:picLocks noChangeAspect="1"/>
                                  </pic:cNvPicPr>
                                </pic:nvPicPr>
                                <pic:blipFill rotWithShape="1">
                                  <a:blip r:embed="rId57">
                                    <a:extLst>
                                      <a:ext uri="{96DAC541-7B7A-43D3-8B79-37D633B846F1}">
                                        <asvg:svgBlip xmlns:asvg="http://schemas.microsoft.com/office/drawing/2016/SVG/main" r:embed="rId58"/>
                                      </a:ext>
                                    </a:extLst>
                                  </a:blip>
                                  <a:srcRect b="21514"/>
                                  <a:stretch/>
                                </pic:blipFill>
                                <pic:spPr>
                                  <a:xfrm>
                                    <a:off x="636422" y="1046074"/>
                                    <a:ext cx="583565" cy="429260"/>
                                  </a:xfrm>
                                  <a:prstGeom prst="rect">
                                    <a:avLst/>
                                  </a:prstGeom>
                                </pic:spPr>
                              </pic:pic>
                              <pic:pic xmlns:pic="http://schemas.openxmlformats.org/drawingml/2006/picture">
                                <pic:nvPicPr>
                                  <pic:cNvPr id="135" name="Graphic 24" descr="Cylinder"/>
                                  <pic:cNvPicPr>
                                    <a:picLocks noChangeAspect="1"/>
                                  </pic:cNvPicPr>
                                </pic:nvPicPr>
                                <pic:blipFill>
                                  <a:blip r:embed="rId59">
                                    <a:extLst>
                                      <a:ext uri="{96DAC541-7B7A-43D3-8B79-37D633B846F1}">
                                        <asvg:svgBlip xmlns:asvg="http://schemas.microsoft.com/office/drawing/2016/SVG/main" r:embed="rId60"/>
                                      </a:ext>
                                    </a:extLst>
                                  </a:blip>
                                  <a:stretch>
                                    <a:fillRect/>
                                  </a:stretch>
                                </pic:blipFill>
                                <pic:spPr>
                                  <a:xfrm>
                                    <a:off x="65837" y="2194560"/>
                                    <a:ext cx="1805305" cy="447040"/>
                                  </a:xfrm>
                                  <a:prstGeom prst="rect">
                                    <a:avLst/>
                                  </a:prstGeom>
                                </pic:spPr>
                              </pic:pic>
                              <pic:pic xmlns:pic="http://schemas.openxmlformats.org/drawingml/2006/picture">
                                <pic:nvPicPr>
                                  <pic:cNvPr id="136" name="Graphic 27" descr="Plant"/>
                                  <pic:cNvPicPr>
                                    <a:picLocks noChangeAspect="1"/>
                                  </pic:cNvPicPr>
                                </pic:nvPicPr>
                                <pic:blipFill rotWithShape="1">
                                  <a:blip r:embed="rId61">
                                    <a:extLst>
                                      <a:ext uri="{96DAC541-7B7A-43D3-8B79-37D633B846F1}">
                                        <asvg:svgBlip xmlns:asvg="http://schemas.microsoft.com/office/drawing/2016/SVG/main" r:embed="rId62"/>
                                      </a:ext>
                                    </a:extLst>
                                  </a:blip>
                                  <a:srcRect b="21514"/>
                                  <a:stretch/>
                                </pic:blipFill>
                                <pic:spPr>
                                  <a:xfrm rot="4622078">
                                    <a:off x="746595" y="2224265"/>
                                    <a:ext cx="462915" cy="387350"/>
                                  </a:xfrm>
                                  <a:prstGeom prst="rect">
                                    <a:avLst/>
                                  </a:prstGeom>
                                </pic:spPr>
                              </pic:pic>
                              <pic:pic xmlns:pic="http://schemas.openxmlformats.org/drawingml/2006/picture">
                                <pic:nvPicPr>
                                  <pic:cNvPr id="137" name="Graphic 36" descr="Cylinder"/>
                                  <pic:cNvPicPr>
                                    <a:picLocks noChangeAspect="1"/>
                                  </pic:cNvPicPr>
                                </pic:nvPicPr>
                                <pic:blipFill>
                                  <a:blip r:embed="rId59">
                                    <a:extLst>
                                      <a:ext uri="{96DAC541-7B7A-43D3-8B79-37D633B846F1}">
                                        <asvg:svgBlip xmlns:asvg="http://schemas.microsoft.com/office/drawing/2016/SVG/main" r:embed="rId60"/>
                                      </a:ext>
                                    </a:extLst>
                                  </a:blip>
                                  <a:stretch>
                                    <a:fillRect/>
                                  </a:stretch>
                                </pic:blipFill>
                                <pic:spPr>
                                  <a:xfrm>
                                    <a:off x="519379" y="1880006"/>
                                    <a:ext cx="904240" cy="223520"/>
                                  </a:xfrm>
                                  <a:prstGeom prst="rect">
                                    <a:avLst/>
                                  </a:prstGeom>
                                </pic:spPr>
                              </pic:pic>
                              <wps:wsp>
                                <wps:cNvPr id="138" name="TextBox 54"/>
                                <wps:cNvSpPr txBox="1"/>
                                <wps:spPr>
                                  <a:xfrm>
                                    <a:off x="533722" y="2641117"/>
                                    <a:ext cx="1682755" cy="301773"/>
                                  </a:xfrm>
                                  <a:prstGeom prst="rect">
                                    <a:avLst/>
                                  </a:prstGeom>
                                  <a:noFill/>
                                </wps:spPr>
                                <wps:txbx>
                                  <w:txbxContent>
                                    <w:p w14:paraId="5D03000F" w14:textId="77777777" w:rsidR="00F75B1B" w:rsidRPr="004D46D4" w:rsidRDefault="00F75B1B" w:rsidP="003F33E6">
                                      <w:pPr>
                                        <w:rPr>
                                          <w:sz w:val="24"/>
                                          <w:szCs w:val="24"/>
                                        </w:rPr>
                                      </w:pPr>
                                      <w:r w:rsidRPr="004D46D4">
                                        <w:rPr>
                                          <w:rFonts w:hAnsi="Calibri"/>
                                          <w:color w:val="000000" w:themeColor="text1"/>
                                          <w:kern w:val="24"/>
                                          <w:sz w:val="24"/>
                                          <w:szCs w:val="24"/>
                                        </w:rPr>
                                        <w:t>½ MS Holding solution</w:t>
                                      </w:r>
                                    </w:p>
                                  </w:txbxContent>
                                </wps:txbx>
                                <wps:bodyPr wrap="square" rtlCol="0">
                                  <a:noAutofit/>
                                </wps:bodyPr>
                              </wps:wsp>
                              <wps:wsp>
                                <wps:cNvPr id="139" name="TextBox 56"/>
                                <wps:cNvSpPr txBox="1"/>
                                <wps:spPr>
                                  <a:xfrm>
                                    <a:off x="653899" y="61160"/>
                                    <a:ext cx="1199437" cy="267394"/>
                                  </a:xfrm>
                                  <a:prstGeom prst="rect">
                                    <a:avLst/>
                                  </a:prstGeom>
                                  <a:noFill/>
                                </wps:spPr>
                                <wps:txbx>
                                  <w:txbxContent>
                                    <w:p w14:paraId="6E5C9E41" w14:textId="77777777" w:rsidR="00F75B1B" w:rsidRPr="00B430E6" w:rsidRDefault="00F75B1B" w:rsidP="003F33E6">
                                      <w:pPr>
                                        <w:rPr>
                                          <w:sz w:val="24"/>
                                          <w:szCs w:val="24"/>
                                        </w:rPr>
                                      </w:pPr>
                                      <w:r>
                                        <w:rPr>
                                          <w:rFonts w:hAnsi="Calibri"/>
                                          <w:color w:val="000000" w:themeColor="text1"/>
                                          <w:kern w:val="24"/>
                                          <w:sz w:val="24"/>
                                          <w:szCs w:val="24"/>
                                        </w:rPr>
                                        <w:t>Levetiracetam</w:t>
                                      </w:r>
                                    </w:p>
                                  </w:txbxContent>
                                </wps:txbx>
                                <wps:bodyPr wrap="square" rtlCol="0">
                                  <a:noAutofit/>
                                </wps:bodyPr>
                              </wps:wsp>
                              <wps:wsp>
                                <wps:cNvPr id="140" name="Rectangle 140"/>
                                <wps:cNvSpPr/>
                                <wps:spPr>
                                  <a:xfrm>
                                    <a:off x="446227" y="21946"/>
                                    <a:ext cx="1033183" cy="237509"/>
                                  </a:xfrm>
                                  <a:prstGeom prst="rect">
                                    <a:avLst/>
                                  </a:prstGeom>
                                  <a:noFill/>
                                  <a:ln w="12700" cap="flat" cmpd="sng" algn="ctr">
                                    <a:solidFill>
                                      <a:sysClr val="windowText" lastClr="000000"/>
                                    </a:solidFill>
                                    <a:prstDash val="solid"/>
                                    <a:miter lim="800000"/>
                                  </a:ln>
                                  <a:effectLst/>
                                </wps:spPr>
                                <wps:bodyPr rtlCol="0" anchor="ctr"/>
                              </wps:wsp>
                            </wpg:grpSp>
                            <wpg:grpSp>
                              <wpg:cNvPr id="141" name="Group 141"/>
                              <wpg:cNvGrpSpPr/>
                              <wpg:grpSpPr>
                                <a:xfrm>
                                  <a:off x="3013862" y="29258"/>
                                  <a:ext cx="2381030" cy="2868911"/>
                                  <a:chOff x="0" y="21944"/>
                                  <a:chExt cx="2381217" cy="2869152"/>
                                </a:xfrm>
                              </wpg:grpSpPr>
                              <pic:pic xmlns:pic="http://schemas.openxmlformats.org/drawingml/2006/picture">
                                <pic:nvPicPr>
                                  <pic:cNvPr id="142" name="Graphic 52" descr="Cylinder"/>
                                  <pic:cNvPicPr>
                                    <a:picLocks noChangeAspect="1"/>
                                  </pic:cNvPicPr>
                                </pic:nvPicPr>
                                <pic:blipFill>
                                  <a:blip r:embed="rId59">
                                    <a:extLst>
                                      <a:ext uri="{96DAC541-7B7A-43D3-8B79-37D633B846F1}">
                                        <asvg:svgBlip xmlns:asvg="http://schemas.microsoft.com/office/drawing/2016/SVG/main" r:embed="rId60"/>
                                      </a:ext>
                                    </a:extLst>
                                  </a:blip>
                                  <a:stretch>
                                    <a:fillRect/>
                                  </a:stretch>
                                </pic:blipFill>
                                <pic:spPr>
                                  <a:xfrm>
                                    <a:off x="138989" y="2194560"/>
                                    <a:ext cx="1805305" cy="447040"/>
                                  </a:xfrm>
                                  <a:prstGeom prst="rect">
                                    <a:avLst/>
                                  </a:prstGeom>
                                </pic:spPr>
                              </pic:pic>
                              <pic:pic xmlns:pic="http://schemas.openxmlformats.org/drawingml/2006/picture">
                                <pic:nvPicPr>
                                  <pic:cNvPr id="143" name="Graphic 9" descr="Flask"/>
                                  <pic:cNvPicPr>
                                    <a:picLocks noChangeAspect="1"/>
                                  </pic:cNvPicPr>
                                </pic:nvPicPr>
                                <pic:blipFill rotWithShape="1">
                                  <a:blip r:embed="rId63">
                                    <a:extLst>
                                      <a:ext uri="{96DAC541-7B7A-43D3-8B79-37D633B846F1}">
                                        <asvg:svgBlip xmlns:asvg="http://schemas.microsoft.com/office/drawing/2016/SVG/main" r:embed="rId64"/>
                                      </a:ext>
                                    </a:extLst>
                                  </a:blip>
                                  <a:srcRect t="36632" b="1"/>
                                  <a:stretch/>
                                </pic:blipFill>
                                <pic:spPr>
                                  <a:xfrm>
                                    <a:off x="0" y="460858"/>
                                    <a:ext cx="2030095" cy="1205865"/>
                                  </a:xfrm>
                                  <a:prstGeom prst="rect">
                                    <a:avLst/>
                                  </a:prstGeom>
                                </pic:spPr>
                              </pic:pic>
                              <pic:pic xmlns:pic="http://schemas.openxmlformats.org/drawingml/2006/picture">
                                <pic:nvPicPr>
                                  <pic:cNvPr id="144" name="Graphic 11" descr="Plant"/>
                                  <pic:cNvPicPr>
                                    <a:picLocks noChangeAspect="1"/>
                                  </pic:cNvPicPr>
                                </pic:nvPicPr>
                                <pic:blipFill rotWithShape="1">
                                  <a:blip r:embed="rId65">
                                    <a:extLst>
                                      <a:ext uri="{96DAC541-7B7A-43D3-8B79-37D633B846F1}">
                                        <asvg:svgBlip xmlns:asvg="http://schemas.microsoft.com/office/drawing/2016/SVG/main" r:embed="rId66"/>
                                      </a:ext>
                                    </a:extLst>
                                  </a:blip>
                                  <a:srcRect b="21514"/>
                                  <a:stretch/>
                                </pic:blipFill>
                                <pic:spPr>
                                  <a:xfrm>
                                    <a:off x="709574" y="1089965"/>
                                    <a:ext cx="583565" cy="429260"/>
                                  </a:xfrm>
                                  <a:prstGeom prst="rect">
                                    <a:avLst/>
                                  </a:prstGeom>
                                </pic:spPr>
                              </pic:pic>
                              <pic:pic xmlns:pic="http://schemas.openxmlformats.org/drawingml/2006/picture">
                                <pic:nvPicPr>
                                  <pic:cNvPr id="145" name="Graphic 46" descr="Cylinder"/>
                                  <pic:cNvPicPr>
                                    <a:picLocks noChangeAspect="1"/>
                                  </pic:cNvPicPr>
                                </pic:nvPicPr>
                                <pic:blipFill>
                                  <a:blip r:embed="rId59">
                                    <a:extLst>
                                      <a:ext uri="{96DAC541-7B7A-43D3-8B79-37D633B846F1}">
                                        <asvg:svgBlip xmlns:asvg="http://schemas.microsoft.com/office/drawing/2016/SVG/main" r:embed="rId60"/>
                                      </a:ext>
                                    </a:extLst>
                                  </a:blip>
                                  <a:stretch>
                                    <a:fillRect/>
                                  </a:stretch>
                                </pic:blipFill>
                                <pic:spPr>
                                  <a:xfrm>
                                    <a:off x="577901" y="1850746"/>
                                    <a:ext cx="904240" cy="223520"/>
                                  </a:xfrm>
                                  <a:prstGeom prst="rect">
                                    <a:avLst/>
                                  </a:prstGeom>
                                </pic:spPr>
                              </pic:pic>
                              <wps:wsp>
                                <wps:cNvPr id="146" name="TextBox 48"/>
                                <wps:cNvSpPr txBox="1"/>
                                <wps:spPr>
                                  <a:xfrm>
                                    <a:off x="1296987" y="1872846"/>
                                    <a:ext cx="1084230" cy="243983"/>
                                  </a:xfrm>
                                  <a:prstGeom prst="rect">
                                    <a:avLst/>
                                  </a:prstGeom>
                                  <a:noFill/>
                                </wps:spPr>
                                <wps:txbx>
                                  <w:txbxContent>
                                    <w:p w14:paraId="3BCF5B31" w14:textId="77777777" w:rsidR="00F75B1B" w:rsidRPr="004D46D4" w:rsidRDefault="00F75B1B" w:rsidP="003F33E6">
                                      <w:pPr>
                                        <w:rPr>
                                          <w:sz w:val="24"/>
                                          <w:szCs w:val="24"/>
                                        </w:rPr>
                                      </w:pPr>
                                      <w:r w:rsidRPr="004D46D4">
                                        <w:rPr>
                                          <w:rFonts w:hAnsi="Calibri"/>
                                          <w:color w:val="000000" w:themeColor="text1"/>
                                          <w:kern w:val="24"/>
                                          <w:sz w:val="24"/>
                                          <w:szCs w:val="24"/>
                                        </w:rPr>
                                        <w:t>RINSE</w:t>
                                      </w:r>
                                    </w:p>
                                  </w:txbxContent>
                                </wps:txbx>
                                <wps:bodyPr wrap="square" rtlCol="0">
                                  <a:noAutofit/>
                                </wps:bodyPr>
                              </wps:wsp>
                              <pic:pic xmlns:pic="http://schemas.openxmlformats.org/drawingml/2006/picture">
                                <pic:nvPicPr>
                                  <pic:cNvPr id="147" name="Graphic 53" descr="Plant"/>
                                  <pic:cNvPicPr>
                                    <a:picLocks noChangeAspect="1"/>
                                  </pic:cNvPicPr>
                                </pic:nvPicPr>
                                <pic:blipFill rotWithShape="1">
                                  <a:blip r:embed="rId67">
                                    <a:extLst>
                                      <a:ext uri="{96DAC541-7B7A-43D3-8B79-37D633B846F1}">
                                        <asvg:svgBlip xmlns:asvg="http://schemas.microsoft.com/office/drawing/2016/SVG/main" r:embed="rId68"/>
                                      </a:ext>
                                    </a:extLst>
                                  </a:blip>
                                  <a:srcRect b="21514"/>
                                  <a:stretch/>
                                </pic:blipFill>
                                <pic:spPr>
                                  <a:xfrm rot="4622078">
                                    <a:off x="819747" y="2216950"/>
                                    <a:ext cx="462915" cy="387350"/>
                                  </a:xfrm>
                                  <a:prstGeom prst="rect">
                                    <a:avLst/>
                                  </a:prstGeom>
                                </pic:spPr>
                              </pic:pic>
                              <wps:wsp>
                                <wps:cNvPr id="148" name="TextBox 55"/>
                                <wps:cNvSpPr txBox="1"/>
                                <wps:spPr>
                                  <a:xfrm>
                                    <a:off x="702460" y="2621362"/>
                                    <a:ext cx="1587797" cy="269734"/>
                                  </a:xfrm>
                                  <a:prstGeom prst="rect">
                                    <a:avLst/>
                                  </a:prstGeom>
                                  <a:noFill/>
                                </wps:spPr>
                                <wps:txbx>
                                  <w:txbxContent>
                                    <w:p w14:paraId="5F743FA1" w14:textId="77777777" w:rsidR="00F75B1B" w:rsidRPr="004D46D4" w:rsidRDefault="00F75B1B" w:rsidP="003F33E6">
                                      <w:pPr>
                                        <w:rPr>
                                          <w:sz w:val="24"/>
                                          <w:szCs w:val="24"/>
                                        </w:rPr>
                                      </w:pPr>
                                      <w:r w:rsidRPr="004D46D4">
                                        <w:rPr>
                                          <w:rFonts w:hAnsi="Calibri"/>
                                          <w:color w:val="000000" w:themeColor="text1"/>
                                          <w:kern w:val="24"/>
                                          <w:sz w:val="24"/>
                                          <w:szCs w:val="24"/>
                                        </w:rPr>
                                        <w:t>½ MS Holding solution</w:t>
                                      </w:r>
                                    </w:p>
                                  </w:txbxContent>
                                </wps:txbx>
                                <wps:bodyPr wrap="square" rtlCol="0">
                                  <a:noAutofit/>
                                </wps:bodyPr>
                              </wps:wsp>
                              <wps:wsp>
                                <wps:cNvPr id="149" name="TextBox 57"/>
                                <wps:cNvSpPr txBox="1"/>
                                <wps:spPr>
                                  <a:xfrm>
                                    <a:off x="709571" y="53848"/>
                                    <a:ext cx="1218606" cy="279270"/>
                                  </a:xfrm>
                                  <a:prstGeom prst="rect">
                                    <a:avLst/>
                                  </a:prstGeom>
                                  <a:noFill/>
                                </wps:spPr>
                                <wps:txbx>
                                  <w:txbxContent>
                                    <w:p w14:paraId="3F9CB570" w14:textId="77777777" w:rsidR="00F75B1B" w:rsidRPr="00180AF9" w:rsidRDefault="00F75B1B" w:rsidP="003F33E6">
                                      <w:pPr>
                                        <w:rPr>
                                          <w:rFonts w:hAnsi="Calibri"/>
                                          <w:color w:val="000000" w:themeColor="text1"/>
                                          <w:kern w:val="24"/>
                                          <w:sz w:val="24"/>
                                          <w:szCs w:val="24"/>
                                        </w:rPr>
                                      </w:pPr>
                                      <w:r w:rsidRPr="00B430E6">
                                        <w:rPr>
                                          <w:rFonts w:hAnsi="Calibri"/>
                                          <w:color w:val="000000" w:themeColor="text1"/>
                                          <w:kern w:val="24"/>
                                          <w:sz w:val="24"/>
                                          <w:szCs w:val="24"/>
                                        </w:rPr>
                                        <w:t>B</w:t>
                                      </w:r>
                                      <w:r>
                                        <w:rPr>
                                          <w:rFonts w:hAnsi="Calibri"/>
                                          <w:color w:val="000000" w:themeColor="text1"/>
                                          <w:kern w:val="24"/>
                                          <w:sz w:val="24"/>
                                          <w:szCs w:val="24"/>
                                        </w:rPr>
                                        <w:t>lank</w:t>
                                      </w:r>
                                      <w:r w:rsidRPr="00B430E6">
                                        <w:rPr>
                                          <w:rFonts w:hAnsi="Calibri"/>
                                          <w:color w:val="000000" w:themeColor="text1"/>
                                          <w:kern w:val="24"/>
                                          <w:sz w:val="24"/>
                                          <w:szCs w:val="24"/>
                                        </w:rPr>
                                        <w:t xml:space="preserve"> (</w:t>
                                      </w:r>
                                      <w:r w:rsidRPr="004D46D4">
                                        <w:rPr>
                                          <w:rFonts w:hAnsi="Calibri"/>
                                          <w:color w:val="000000" w:themeColor="text1"/>
                                          <w:kern w:val="24"/>
                                          <w:sz w:val="24"/>
                                          <w:szCs w:val="24"/>
                                        </w:rPr>
                                        <w:t>½</w:t>
                                      </w:r>
                                      <w:r>
                                        <w:rPr>
                                          <w:rFonts w:hAnsi="Calibri"/>
                                          <w:color w:val="000000" w:themeColor="text1"/>
                                          <w:kern w:val="24"/>
                                          <w:sz w:val="24"/>
                                          <w:szCs w:val="24"/>
                                        </w:rPr>
                                        <w:t xml:space="preserve"> </w:t>
                                      </w:r>
                                      <w:r w:rsidRPr="00B430E6">
                                        <w:rPr>
                                          <w:rFonts w:hAnsi="Calibri"/>
                                          <w:color w:val="000000" w:themeColor="text1"/>
                                          <w:kern w:val="24"/>
                                          <w:sz w:val="24"/>
                                          <w:szCs w:val="24"/>
                                        </w:rPr>
                                        <w:t>MS)</w:t>
                                      </w:r>
                                    </w:p>
                                  </w:txbxContent>
                                </wps:txbx>
                                <wps:bodyPr wrap="square" rtlCol="0">
                                  <a:noAutofit/>
                                </wps:bodyPr>
                              </wps:wsp>
                              <wps:wsp>
                                <wps:cNvPr id="150" name="Rectangle 150"/>
                                <wps:cNvSpPr/>
                                <wps:spPr>
                                  <a:xfrm>
                                    <a:off x="511977" y="21944"/>
                                    <a:ext cx="955545" cy="226734"/>
                                  </a:xfrm>
                                  <a:prstGeom prst="rect">
                                    <a:avLst/>
                                  </a:prstGeom>
                                  <a:noFill/>
                                  <a:ln w="12700" cap="flat" cmpd="sng" algn="ctr">
                                    <a:solidFill>
                                      <a:sysClr val="windowText" lastClr="000000"/>
                                    </a:solidFill>
                                    <a:prstDash val="solid"/>
                                    <a:miter lim="800000"/>
                                  </a:ln>
                                  <a:effectLst/>
                                </wps:spPr>
                                <wps:bodyPr rtlCol="0" anchor="ctr"/>
                              </wps:wsp>
                            </wpg:grpSp>
                            <wpg:grpSp>
                              <wpg:cNvPr id="151" name="Group 151"/>
                              <wpg:cNvGrpSpPr/>
                              <wpg:grpSpPr>
                                <a:xfrm>
                                  <a:off x="1580083" y="21943"/>
                                  <a:ext cx="2163575" cy="2901860"/>
                                  <a:chOff x="0" y="21946"/>
                                  <a:chExt cx="2163639" cy="2902389"/>
                                </a:xfrm>
                              </wpg:grpSpPr>
                              <pic:pic xmlns:pic="http://schemas.openxmlformats.org/drawingml/2006/picture">
                                <pic:nvPicPr>
                                  <pic:cNvPr id="152" name="Graphic 21" descr="Flask"/>
                                  <pic:cNvPicPr>
                                    <a:picLocks noChangeAspect="1"/>
                                  </pic:cNvPicPr>
                                </pic:nvPicPr>
                                <pic:blipFill rotWithShape="1">
                                  <a:blip r:embed="rId55">
                                    <a:extLst>
                                      <a:ext uri="{96DAC541-7B7A-43D3-8B79-37D633B846F1}">
                                        <asvg:svgBlip xmlns:asvg="http://schemas.microsoft.com/office/drawing/2016/SVG/main" r:embed="rId56"/>
                                      </a:ext>
                                    </a:extLst>
                                  </a:blip>
                                  <a:srcRect t="36862"/>
                                  <a:stretch/>
                                </pic:blipFill>
                                <pic:spPr>
                                  <a:xfrm>
                                    <a:off x="0" y="453542"/>
                                    <a:ext cx="1887855" cy="1198245"/>
                                  </a:xfrm>
                                  <a:prstGeom prst="rect">
                                    <a:avLst/>
                                  </a:prstGeom>
                                </pic:spPr>
                              </pic:pic>
                              <pic:pic xmlns:pic="http://schemas.openxmlformats.org/drawingml/2006/picture">
                                <pic:nvPicPr>
                                  <pic:cNvPr id="153" name="Graphic 6" descr="Plant"/>
                                  <pic:cNvPicPr>
                                    <a:picLocks noChangeAspect="1"/>
                                  </pic:cNvPicPr>
                                </pic:nvPicPr>
                                <pic:blipFill rotWithShape="1">
                                  <a:blip r:embed="rId57">
                                    <a:extLst>
                                      <a:ext uri="{96DAC541-7B7A-43D3-8B79-37D633B846F1}">
                                        <asvg:svgBlip xmlns:asvg="http://schemas.microsoft.com/office/drawing/2016/SVG/main" r:embed="rId58"/>
                                      </a:ext>
                                    </a:extLst>
                                  </a:blip>
                                  <a:srcRect b="21514"/>
                                  <a:stretch/>
                                </pic:blipFill>
                                <pic:spPr>
                                  <a:xfrm>
                                    <a:off x="636422" y="1046074"/>
                                    <a:ext cx="583565" cy="429260"/>
                                  </a:xfrm>
                                  <a:prstGeom prst="rect">
                                    <a:avLst/>
                                  </a:prstGeom>
                                </pic:spPr>
                              </pic:pic>
                              <pic:pic xmlns:pic="http://schemas.openxmlformats.org/drawingml/2006/picture">
                                <pic:nvPicPr>
                                  <pic:cNvPr id="154" name="Graphic 24" descr="Cylinder"/>
                                  <pic:cNvPicPr>
                                    <a:picLocks noChangeAspect="1"/>
                                  </pic:cNvPicPr>
                                </pic:nvPicPr>
                                <pic:blipFill>
                                  <a:blip r:embed="rId59">
                                    <a:extLst>
                                      <a:ext uri="{96DAC541-7B7A-43D3-8B79-37D633B846F1}">
                                        <asvg:svgBlip xmlns:asvg="http://schemas.microsoft.com/office/drawing/2016/SVG/main" r:embed="rId60"/>
                                      </a:ext>
                                    </a:extLst>
                                  </a:blip>
                                  <a:stretch>
                                    <a:fillRect/>
                                  </a:stretch>
                                </pic:blipFill>
                                <pic:spPr>
                                  <a:xfrm>
                                    <a:off x="65837" y="2194560"/>
                                    <a:ext cx="1805305" cy="447040"/>
                                  </a:xfrm>
                                  <a:prstGeom prst="rect">
                                    <a:avLst/>
                                  </a:prstGeom>
                                </pic:spPr>
                              </pic:pic>
                              <pic:pic xmlns:pic="http://schemas.openxmlformats.org/drawingml/2006/picture">
                                <pic:nvPicPr>
                                  <pic:cNvPr id="155" name="Graphic 27" descr="Plant"/>
                                  <pic:cNvPicPr>
                                    <a:picLocks noChangeAspect="1"/>
                                  </pic:cNvPicPr>
                                </pic:nvPicPr>
                                <pic:blipFill rotWithShape="1">
                                  <a:blip r:embed="rId61">
                                    <a:extLst>
                                      <a:ext uri="{96DAC541-7B7A-43D3-8B79-37D633B846F1}">
                                        <asvg:svgBlip xmlns:asvg="http://schemas.microsoft.com/office/drawing/2016/SVG/main" r:embed="rId62"/>
                                      </a:ext>
                                    </a:extLst>
                                  </a:blip>
                                  <a:srcRect b="21514"/>
                                  <a:stretch/>
                                </pic:blipFill>
                                <pic:spPr>
                                  <a:xfrm rot="4622078">
                                    <a:off x="746595" y="2224265"/>
                                    <a:ext cx="462915" cy="387350"/>
                                  </a:xfrm>
                                  <a:prstGeom prst="rect">
                                    <a:avLst/>
                                  </a:prstGeom>
                                </pic:spPr>
                              </pic:pic>
                              <pic:pic xmlns:pic="http://schemas.openxmlformats.org/drawingml/2006/picture">
                                <pic:nvPicPr>
                                  <pic:cNvPr id="156" name="Graphic 36" descr="Cylinder"/>
                                  <pic:cNvPicPr>
                                    <a:picLocks noChangeAspect="1"/>
                                  </pic:cNvPicPr>
                                </pic:nvPicPr>
                                <pic:blipFill>
                                  <a:blip r:embed="rId59">
                                    <a:extLst>
                                      <a:ext uri="{96DAC541-7B7A-43D3-8B79-37D633B846F1}">
                                        <asvg:svgBlip xmlns:asvg="http://schemas.microsoft.com/office/drawing/2016/SVG/main" r:embed="rId60"/>
                                      </a:ext>
                                    </a:extLst>
                                  </a:blip>
                                  <a:stretch>
                                    <a:fillRect/>
                                  </a:stretch>
                                </pic:blipFill>
                                <pic:spPr>
                                  <a:xfrm>
                                    <a:off x="519379" y="1880006"/>
                                    <a:ext cx="904240" cy="223520"/>
                                  </a:xfrm>
                                  <a:prstGeom prst="rect">
                                    <a:avLst/>
                                  </a:prstGeom>
                                </pic:spPr>
                              </pic:pic>
                              <wps:wsp>
                                <wps:cNvPr id="157" name="TextBox 54"/>
                                <wps:cNvSpPr txBox="1"/>
                                <wps:spPr>
                                  <a:xfrm>
                                    <a:off x="480884" y="2622562"/>
                                    <a:ext cx="1682755" cy="301773"/>
                                  </a:xfrm>
                                  <a:prstGeom prst="rect">
                                    <a:avLst/>
                                  </a:prstGeom>
                                  <a:noFill/>
                                </wps:spPr>
                                <wps:txbx>
                                  <w:txbxContent>
                                    <w:p w14:paraId="0BACEBEC" w14:textId="77777777" w:rsidR="00F75B1B" w:rsidRPr="004D46D4" w:rsidRDefault="00F75B1B" w:rsidP="003F33E6">
                                      <w:pPr>
                                        <w:rPr>
                                          <w:sz w:val="24"/>
                                          <w:szCs w:val="24"/>
                                        </w:rPr>
                                      </w:pPr>
                                      <w:r w:rsidRPr="004D46D4">
                                        <w:rPr>
                                          <w:rFonts w:hAnsi="Calibri"/>
                                          <w:color w:val="000000" w:themeColor="text1"/>
                                          <w:kern w:val="24"/>
                                          <w:sz w:val="24"/>
                                          <w:szCs w:val="24"/>
                                        </w:rPr>
                                        <w:t>½ MS Holding solution</w:t>
                                      </w:r>
                                    </w:p>
                                  </w:txbxContent>
                                </wps:txbx>
                                <wps:bodyPr wrap="square" rtlCol="0">
                                  <a:noAutofit/>
                                </wps:bodyPr>
                              </wps:wsp>
                              <wps:wsp>
                                <wps:cNvPr id="158" name="TextBox 56"/>
                                <wps:cNvSpPr txBox="1"/>
                                <wps:spPr>
                                  <a:xfrm>
                                    <a:off x="581643" y="50135"/>
                                    <a:ext cx="1199437" cy="267394"/>
                                  </a:xfrm>
                                  <a:prstGeom prst="rect">
                                    <a:avLst/>
                                  </a:prstGeom>
                                  <a:noFill/>
                                </wps:spPr>
                                <wps:txbx>
                                  <w:txbxContent>
                                    <w:p w14:paraId="48A20A49" w14:textId="77777777" w:rsidR="00F75B1B" w:rsidRPr="00B430E6" w:rsidRDefault="00F75B1B" w:rsidP="003F33E6">
                                      <w:pPr>
                                        <w:rPr>
                                          <w:sz w:val="24"/>
                                          <w:szCs w:val="24"/>
                                        </w:rPr>
                                      </w:pPr>
                                      <w:r>
                                        <w:rPr>
                                          <w:rFonts w:hAnsi="Calibri"/>
                                          <w:color w:val="000000" w:themeColor="text1"/>
                                          <w:kern w:val="24"/>
                                          <w:sz w:val="24"/>
                                          <w:szCs w:val="24"/>
                                        </w:rPr>
                                        <w:t>Metronidazole</w:t>
                                      </w:r>
                                    </w:p>
                                  </w:txbxContent>
                                </wps:txbx>
                                <wps:bodyPr wrap="square" rtlCol="0">
                                  <a:noAutofit/>
                                </wps:bodyPr>
                              </wps:wsp>
                              <wps:wsp>
                                <wps:cNvPr id="159" name="Rectangle 159"/>
                                <wps:cNvSpPr/>
                                <wps:spPr>
                                  <a:xfrm>
                                    <a:off x="402336" y="21946"/>
                                    <a:ext cx="1033183" cy="237509"/>
                                  </a:xfrm>
                                  <a:prstGeom prst="rect">
                                    <a:avLst/>
                                  </a:prstGeom>
                                  <a:noFill/>
                                  <a:ln w="12700" cap="flat" cmpd="sng" algn="ctr">
                                    <a:solidFill>
                                      <a:sysClr val="windowText" lastClr="000000"/>
                                    </a:solidFill>
                                    <a:prstDash val="solid"/>
                                    <a:miter lim="800000"/>
                                  </a:ln>
                                  <a:effectLst/>
                                </wps:spPr>
                                <wps:bodyPr rtlCol="0" anchor="ctr"/>
                              </wps:wsp>
                            </wpg:grpSp>
                            <wps:wsp>
                              <wps:cNvPr id="160" name="TextBox 48"/>
                              <wps:cNvSpPr txBox="1"/>
                              <wps:spPr>
                                <a:xfrm>
                                  <a:off x="2800034" y="1908461"/>
                                  <a:ext cx="1084228" cy="243963"/>
                                </a:xfrm>
                                <a:prstGeom prst="rect">
                                  <a:avLst/>
                                </a:prstGeom>
                                <a:noFill/>
                              </wps:spPr>
                              <wps:txbx>
                                <w:txbxContent>
                                  <w:p w14:paraId="1C5EF42E" w14:textId="77777777" w:rsidR="00F75B1B" w:rsidRPr="004D46D4" w:rsidRDefault="00F75B1B" w:rsidP="003F33E6">
                                    <w:pPr>
                                      <w:rPr>
                                        <w:sz w:val="24"/>
                                        <w:szCs w:val="24"/>
                                      </w:rPr>
                                    </w:pPr>
                                    <w:r w:rsidRPr="004D46D4">
                                      <w:rPr>
                                        <w:rFonts w:hAnsi="Calibri"/>
                                        <w:color w:val="000000" w:themeColor="text1"/>
                                        <w:kern w:val="24"/>
                                        <w:sz w:val="24"/>
                                        <w:szCs w:val="24"/>
                                      </w:rPr>
                                      <w:t>RINSE</w:t>
                                    </w:r>
                                  </w:p>
                                </w:txbxContent>
                              </wps:txbx>
                              <wps:bodyPr wrap="square" rtlCol="0">
                                <a:noAutofit/>
                              </wps:bodyPr>
                            </wps:wsp>
                          </wpg:grpSp>
                          <wps:wsp>
                            <wps:cNvPr id="161" name="Straight Arrow Connector 161"/>
                            <wps:cNvCnPr>
                              <a:cxnSpLocks/>
                            </wps:cNvCnPr>
                            <wps:spPr>
                              <a:xfrm>
                                <a:off x="4041038" y="1594714"/>
                                <a:ext cx="0" cy="272415"/>
                              </a:xfrm>
                              <a:prstGeom prst="straightConnector1">
                                <a:avLst/>
                              </a:prstGeom>
                              <a:noFill/>
                              <a:ln w="6350" cap="flat" cmpd="sng" algn="ctr">
                                <a:solidFill>
                                  <a:sysClr val="windowText" lastClr="000000"/>
                                </a:solidFill>
                                <a:prstDash val="solid"/>
                                <a:miter lim="800000"/>
                                <a:tailEnd type="triangle"/>
                              </a:ln>
                              <a:effectLst/>
                            </wps:spPr>
                            <wps:bodyPr/>
                          </wps:wsp>
                          <wps:wsp>
                            <wps:cNvPr id="162" name="Straight Arrow Connector 162"/>
                            <wps:cNvCnPr>
                              <a:cxnSpLocks/>
                            </wps:cNvCnPr>
                            <wps:spPr>
                              <a:xfrm>
                                <a:off x="4048354" y="2077517"/>
                                <a:ext cx="0" cy="180340"/>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163" name="Straight Arrow Connector 163"/>
                          <wps:cNvCnPr>
                            <a:cxnSpLocks/>
                          </wps:cNvCnPr>
                          <wps:spPr>
                            <a:xfrm>
                              <a:off x="975970" y="2084832"/>
                              <a:ext cx="0" cy="180340"/>
                            </a:xfrm>
                            <a:prstGeom prst="straightConnector1">
                              <a:avLst/>
                            </a:prstGeom>
                            <a:noFill/>
                            <a:ln w="6350" cap="flat" cmpd="sng" algn="ctr">
                              <a:solidFill>
                                <a:sysClr val="windowText" lastClr="000000"/>
                              </a:solidFill>
                              <a:prstDash val="solid"/>
                              <a:miter lim="800000"/>
                              <a:tailEnd type="triangle"/>
                            </a:ln>
                            <a:effectLst/>
                          </wps:spPr>
                          <wps:bodyPr/>
                        </wps:wsp>
                        <wps:wsp>
                          <wps:cNvPr id="164" name="Straight Arrow Connector 164"/>
                          <wps:cNvCnPr>
                            <a:cxnSpLocks/>
                          </wps:cNvCnPr>
                          <wps:spPr>
                            <a:xfrm>
                              <a:off x="2570683" y="2077517"/>
                              <a:ext cx="0" cy="180340"/>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165" name="Rectangle 165"/>
                        <wps:cNvSpPr/>
                        <wps:spPr>
                          <a:xfrm>
                            <a:off x="65837" y="-1"/>
                            <a:ext cx="4977821" cy="3028492"/>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DA79E74" id="Group 105" o:spid="_x0000_s1078" style="position:absolute;margin-left:-29.9pt;margin-top:-15.9pt;width:750.85pt;height:463pt;z-index:251743232" coordorigin="" coordsize="53948,302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">
                <v:group id="Group 106" o:spid="_x0000_s1079" style="position:absolute;top:731;width:53948;height:29209" coordorigin=",219" coordsize="53948,29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group id="Group 107" o:spid="_x0000_s1080" style="position:absolute;top:219;width:53948;height:29209" coordorigin=",219" coordsize="53948,29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108" o:spid="_x0000_s1081" type="#_x0000_t32" style="position:absolute;left:9686;top:15947;width:0;height:27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" strokecolor="windowText" strokeweight=".5pt">
                      <v:stroke endarrow="block" joinstyle="miter"/>
                      <o:lock v:ext="edit" shapetype="f"/>
                    </v:shape>
                    <v:shape id="Straight Arrow Connector 109" o:spid="_x0000_s1082" type="#_x0000_t32" style="position:absolute;left:25560;top:15947;width:0;height:27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" strokecolor="windowText" strokeweight=".5pt">
                      <v:stroke endarrow="block" joinstyle="miter"/>
                      <o:lock v:ext="edit" shapetype="f"/>
                    </v:shape>
                    <v:group id="Group 110" o:spid="_x0000_s1083" style="position:absolute;top:219;width:53948;height:29209" coordorigin=",219" coordsize="53948,29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">
                      <v:shape id="TextBox 49" o:spid="_x0000_s1084" type="#_x0000_t202" style="position:absolute;left:12238;top:19084;width:5106;height:45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" filled="f" stroked="f">
                        <v:textbox>
                          <w:txbxContent>
                            <w:p w14:paraId="454C2593" w14:textId="77777777" w:rsidR="00F75B1B" w:rsidRPr="004D46D4" w:rsidRDefault="00F75B1B" w:rsidP="003F33E6">
                              <w:pPr>
                                <w:rPr>
                                  <w:sz w:val="24"/>
                                  <w:szCs w:val="24"/>
                                </w:rPr>
                              </w:pPr>
                              <w:r w:rsidRPr="004D46D4">
                                <w:rPr>
                                  <w:rFonts w:hAnsi="Calibri"/>
                                  <w:color w:val="000000" w:themeColor="text1"/>
                                  <w:kern w:val="24"/>
                                  <w:sz w:val="24"/>
                                  <w:szCs w:val="24"/>
                                </w:rPr>
                                <w:t>RI</w:t>
                              </w:r>
                              <w:r>
                                <w:rPr>
                                  <w:rFonts w:hAnsi="Calibri"/>
                                  <w:color w:val="000000" w:themeColor="text1"/>
                                  <w:kern w:val="24"/>
                                  <w:sz w:val="24"/>
                                  <w:szCs w:val="24"/>
                                </w:rPr>
                                <w:t>NSE</w:t>
                              </w:r>
                            </w:p>
                          </w:txbxContent>
                        </v:textbox>
                      </v:shape>
                      <v:group id="Group 132" o:spid="_x0000_s1085" style="position:absolute;top:219;width:22164;height:29209" coordorigin=",219" coordsize="22164,29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Graphic 21" o:spid="_x0000_s1086" type="#_x0000_t75" alt="Flask" style="position:absolute;top:4535;width:18878;height:119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">
                          <v:imagedata r:id="rId69" o:title="Flask" croptop="24158f"/>
                        </v:shape>
                        <v:shape id="Graphic 6" o:spid="_x0000_s1087" type="#_x0000_t75" alt="Plant" style="position:absolute;left:6364;top:10460;width:5835;height:4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">
                          <v:imagedata r:id="rId70" o:title="Plant" cropbottom="14099f"/>
                        </v:shape>
                        <v:shape id="Graphic 24" o:spid="_x0000_s1088" type="#_x0000_t75" alt="Cylinder" style="position:absolute;left:658;top:21945;width:18053;height:44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">
                          <v:imagedata r:id="rId71" o:title="Cylinder"/>
                        </v:shape>
                        <v:shape id="Graphic 27" o:spid="_x0000_s1089" type="#_x0000_t75" alt="Plant" style="position:absolute;left:7465;top:22242;width:4629;height:3874;rotation:5048542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">
                          <v:imagedata r:id="rId72" o:title="Plant" cropbottom="14099f"/>
                        </v:shape>
                        <v:shape id="Graphic 36" o:spid="_x0000_s1090" type="#_x0000_t75" alt="Cylinder" style="position:absolute;left:5193;top:18800;width:9043;height:2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">
                          <v:imagedata r:id="rId71" o:title="Cylinder"/>
                        </v:shape>
                        <v:shape id="TextBox 54" o:spid="_x0000_s1091" type="#_x0000_t202" style="position:absolute;left:5337;top:26411;width:16827;height:3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" filled="f" stroked="f">
                          <v:textbox>
                            <w:txbxContent>
                              <w:p w14:paraId="5D03000F" w14:textId="77777777" w:rsidR="00F75B1B" w:rsidRPr="004D46D4" w:rsidRDefault="00F75B1B" w:rsidP="003F33E6">
                                <w:pPr>
                                  <w:rPr>
                                    <w:sz w:val="24"/>
                                    <w:szCs w:val="24"/>
                                  </w:rPr>
                                </w:pPr>
                                <w:r w:rsidRPr="004D46D4">
                                  <w:rPr>
                                    <w:rFonts w:hAnsi="Calibri"/>
                                    <w:color w:val="000000" w:themeColor="text1"/>
                                    <w:kern w:val="24"/>
                                    <w:sz w:val="24"/>
                                    <w:szCs w:val="24"/>
                                  </w:rPr>
                                  <w:t>½ MS Holding solution</w:t>
                                </w:r>
                              </w:p>
                            </w:txbxContent>
                          </v:textbox>
                        </v:shape>
                        <v:shape id="TextBox 56" o:spid="_x0000_s1092" type="#_x0000_t202" style="position:absolute;left:6538;top:611;width:11995;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" filled="f" stroked="f">
                          <v:textbox>
                            <w:txbxContent>
                              <w:p w14:paraId="6E5C9E41" w14:textId="77777777" w:rsidR="00F75B1B" w:rsidRPr="00B430E6" w:rsidRDefault="00F75B1B" w:rsidP="003F33E6">
                                <w:pPr>
                                  <w:rPr>
                                    <w:sz w:val="24"/>
                                    <w:szCs w:val="24"/>
                                  </w:rPr>
                                </w:pPr>
                                <w:r>
                                  <w:rPr>
                                    <w:rFonts w:hAnsi="Calibri"/>
                                    <w:color w:val="000000" w:themeColor="text1"/>
                                    <w:kern w:val="24"/>
                                    <w:sz w:val="24"/>
                                    <w:szCs w:val="24"/>
                                  </w:rPr>
                                  <w:t>Levetiracetam</w:t>
                                </w:r>
                              </w:p>
                            </w:txbxContent>
                          </v:textbox>
                        </v:shape>
                        <v:rect id="Rectangle 140" o:spid="_x0000_s1093" style="position:absolute;left:4462;top:219;width:10332;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" filled="f" strokecolor="windowText" strokeweight="1pt"/>
                      </v:group>
                      <v:group id="Group 141" o:spid="_x0000_s1094" style="position:absolute;left:30138;top:292;width:23810;height:28689" coordorigin=",219" coordsize="23812,28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shape id="Graphic 52" o:spid="_x0000_s1095" type="#_x0000_t75" alt="Cylinder" style="position:absolute;left:1389;top:21945;width:18053;height:44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">
                          <v:imagedata r:id="rId71" o:title="Cylinder"/>
                        </v:shape>
                        <v:shape id="Graphic 9" o:spid="_x0000_s1096" type="#_x0000_t75" alt="Flask" style="position:absolute;top:4608;width:20300;height:12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">
                          <v:imagedata r:id="rId73" o:title="Flask" croptop="24007f" cropbottom="1f"/>
                        </v:shape>
                        <v:shape id="Graphic 11" o:spid="_x0000_s1097" type="#_x0000_t75" alt="Plant" style="position:absolute;left:7095;top:10899;width:5836;height:4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">
                          <v:imagedata r:id="rId74" o:title="Plant" cropbottom="14099f"/>
                        </v:shape>
                        <v:shape id="Graphic 46" o:spid="_x0000_s1098" type="#_x0000_t75" alt="Cylinder" style="position:absolute;left:5779;top:18507;width:9042;height:2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">
                          <v:imagedata r:id="rId71" o:title="Cylinder"/>
                        </v:shape>
                        <v:shape id="TextBox 48" o:spid="_x0000_s1099" type="#_x0000_t202" style="position:absolute;left:12969;top:18728;width:10843;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3BCF5B31" w14:textId="77777777" w:rsidR="00F75B1B" w:rsidRPr="004D46D4" w:rsidRDefault="00F75B1B" w:rsidP="003F33E6">
                                <w:pPr>
                                  <w:rPr>
                                    <w:sz w:val="24"/>
                                    <w:szCs w:val="24"/>
                                  </w:rPr>
                                </w:pPr>
                                <w:r w:rsidRPr="004D46D4">
                                  <w:rPr>
                                    <w:rFonts w:hAnsi="Calibri"/>
                                    <w:color w:val="000000" w:themeColor="text1"/>
                                    <w:kern w:val="24"/>
                                    <w:sz w:val="24"/>
                                    <w:szCs w:val="24"/>
                                  </w:rPr>
                                  <w:t>RINSE</w:t>
                                </w:r>
                              </w:p>
                            </w:txbxContent>
                          </v:textbox>
                        </v:shape>
                        <v:shape id="Graphic 53" o:spid="_x0000_s1100" type="#_x0000_t75" alt="Plant" style="position:absolute;left:8197;top:22169;width:4629;height:3873;rotation:5048542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">
                          <v:imagedata r:id="rId75" o:title="Plant" cropbottom="14099f"/>
                        </v:shape>
                        <v:shape id="TextBox 55" o:spid="_x0000_s1101" type="#_x0000_t202" style="position:absolute;left:7024;top:26213;width:15878;height:2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" filled="f" stroked="f">
                          <v:textbox>
                            <w:txbxContent>
                              <w:p w14:paraId="5F743FA1" w14:textId="77777777" w:rsidR="00F75B1B" w:rsidRPr="004D46D4" w:rsidRDefault="00F75B1B" w:rsidP="003F33E6">
                                <w:pPr>
                                  <w:rPr>
                                    <w:sz w:val="24"/>
                                    <w:szCs w:val="24"/>
                                  </w:rPr>
                                </w:pPr>
                                <w:r w:rsidRPr="004D46D4">
                                  <w:rPr>
                                    <w:rFonts w:hAnsi="Calibri"/>
                                    <w:color w:val="000000" w:themeColor="text1"/>
                                    <w:kern w:val="24"/>
                                    <w:sz w:val="24"/>
                                    <w:szCs w:val="24"/>
                                  </w:rPr>
                                  <w:t>½ MS Holding solution</w:t>
                                </w:r>
                              </w:p>
                            </w:txbxContent>
                          </v:textbox>
                        </v:shape>
                        <v:shape id="TextBox 57" o:spid="_x0000_s1102" type="#_x0000_t202" style="position:absolute;left:7095;top:538;width:12186;height:27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" filled="f" stroked="f">
                          <v:textbox>
                            <w:txbxContent>
                              <w:p w14:paraId="3F9CB570" w14:textId="77777777" w:rsidR="00F75B1B" w:rsidRPr="00180AF9" w:rsidRDefault="00F75B1B" w:rsidP="003F33E6">
                                <w:pPr>
                                  <w:rPr>
                                    <w:rFonts w:hAnsi="Calibri"/>
                                    <w:color w:val="000000" w:themeColor="text1"/>
                                    <w:kern w:val="24"/>
                                    <w:sz w:val="24"/>
                                    <w:szCs w:val="24"/>
                                  </w:rPr>
                                </w:pPr>
                                <w:r w:rsidRPr="00B430E6">
                                  <w:rPr>
                                    <w:rFonts w:hAnsi="Calibri"/>
                                    <w:color w:val="000000" w:themeColor="text1"/>
                                    <w:kern w:val="24"/>
                                    <w:sz w:val="24"/>
                                    <w:szCs w:val="24"/>
                                  </w:rPr>
                                  <w:t>B</w:t>
                                </w:r>
                                <w:r>
                                  <w:rPr>
                                    <w:rFonts w:hAnsi="Calibri"/>
                                    <w:color w:val="000000" w:themeColor="text1"/>
                                    <w:kern w:val="24"/>
                                    <w:sz w:val="24"/>
                                    <w:szCs w:val="24"/>
                                  </w:rPr>
                                  <w:t>lank</w:t>
                                </w:r>
                                <w:r w:rsidRPr="00B430E6">
                                  <w:rPr>
                                    <w:rFonts w:hAnsi="Calibri"/>
                                    <w:color w:val="000000" w:themeColor="text1"/>
                                    <w:kern w:val="24"/>
                                    <w:sz w:val="24"/>
                                    <w:szCs w:val="24"/>
                                  </w:rPr>
                                  <w:t xml:space="preserve"> (</w:t>
                                </w:r>
                                <w:r w:rsidRPr="004D46D4">
                                  <w:rPr>
                                    <w:rFonts w:hAnsi="Calibri"/>
                                    <w:color w:val="000000" w:themeColor="text1"/>
                                    <w:kern w:val="24"/>
                                    <w:sz w:val="24"/>
                                    <w:szCs w:val="24"/>
                                  </w:rPr>
                                  <w:t>½</w:t>
                                </w:r>
                                <w:r>
                                  <w:rPr>
                                    <w:rFonts w:hAnsi="Calibri"/>
                                    <w:color w:val="000000" w:themeColor="text1"/>
                                    <w:kern w:val="24"/>
                                    <w:sz w:val="24"/>
                                    <w:szCs w:val="24"/>
                                  </w:rPr>
                                  <w:t xml:space="preserve"> </w:t>
                                </w:r>
                                <w:r w:rsidRPr="00B430E6">
                                  <w:rPr>
                                    <w:rFonts w:hAnsi="Calibri"/>
                                    <w:color w:val="000000" w:themeColor="text1"/>
                                    <w:kern w:val="24"/>
                                    <w:sz w:val="24"/>
                                    <w:szCs w:val="24"/>
                                  </w:rPr>
                                  <w:t>MS)</w:t>
                                </w:r>
                              </w:p>
                            </w:txbxContent>
                          </v:textbox>
                        </v:shape>
                        <v:rect id="Rectangle 150" o:spid="_x0000_s1103" style="position:absolute;left:5119;top:219;width:9556;height:2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" filled="f" strokecolor="windowText" strokeweight="1pt"/>
                      </v:group>
                      <v:group id="Group 151" o:spid="_x0000_s1104" style="position:absolute;left:15800;top:219;width:21636;height:29019" coordorigin=",219" coordsize="21636,29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">
                        <v:shape id="Graphic 21" o:spid="_x0000_s1105" type="#_x0000_t75" alt="Flask" style="position:absolute;top:4535;width:18878;height:119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">
                          <v:imagedata r:id="rId69" o:title="Flask" croptop="24158f"/>
                        </v:shape>
                        <v:shape id="Graphic 6" o:spid="_x0000_s1106" type="#_x0000_t75" alt="Plant" style="position:absolute;left:6364;top:10460;width:5835;height:4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">
                          <v:imagedata r:id="rId70" o:title="Plant" cropbottom="14099f"/>
                        </v:shape>
                        <v:shape id="Graphic 24" o:spid="_x0000_s1107" type="#_x0000_t75" alt="Cylinder" style="position:absolute;left:658;top:21945;width:18053;height:44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">
                          <v:imagedata r:id="rId71" o:title="Cylinder"/>
                        </v:shape>
                        <v:shape id="Graphic 27" o:spid="_x0000_s1108" type="#_x0000_t75" alt="Plant" style="position:absolute;left:7465;top:22242;width:4629;height:3874;rotation:5048542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">
                          <v:imagedata r:id="rId72" o:title="Plant" cropbottom="14099f"/>
                        </v:shape>
                        <v:shape id="Graphic 36" o:spid="_x0000_s1109" type="#_x0000_t75" alt="Cylinder" style="position:absolute;left:5193;top:18800;width:9043;height:2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">
                          <v:imagedata r:id="rId71" o:title="Cylinder"/>
                        </v:shape>
                        <v:shape id="TextBox 54" o:spid="_x0000_s1110" type="#_x0000_t202" style="position:absolute;left:4808;top:26225;width:16828;height:3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" filled="f" stroked="f">
                          <v:textbox>
                            <w:txbxContent>
                              <w:p w14:paraId="0BACEBEC" w14:textId="77777777" w:rsidR="00F75B1B" w:rsidRPr="004D46D4" w:rsidRDefault="00F75B1B" w:rsidP="003F33E6">
                                <w:pPr>
                                  <w:rPr>
                                    <w:sz w:val="24"/>
                                    <w:szCs w:val="24"/>
                                  </w:rPr>
                                </w:pPr>
                                <w:r w:rsidRPr="004D46D4">
                                  <w:rPr>
                                    <w:rFonts w:hAnsi="Calibri"/>
                                    <w:color w:val="000000" w:themeColor="text1"/>
                                    <w:kern w:val="24"/>
                                    <w:sz w:val="24"/>
                                    <w:szCs w:val="24"/>
                                  </w:rPr>
                                  <w:t>½ MS Holding solution</w:t>
                                </w:r>
                              </w:p>
                            </w:txbxContent>
                          </v:textbox>
                        </v:shape>
                        <v:shape id="TextBox 56" o:spid="_x0000_s1111" type="#_x0000_t202" style="position:absolute;left:5816;top:501;width:11994;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" filled="f" stroked="f">
                          <v:textbox>
                            <w:txbxContent>
                              <w:p w14:paraId="48A20A49" w14:textId="77777777" w:rsidR="00F75B1B" w:rsidRPr="00B430E6" w:rsidRDefault="00F75B1B" w:rsidP="003F33E6">
                                <w:pPr>
                                  <w:rPr>
                                    <w:sz w:val="24"/>
                                    <w:szCs w:val="24"/>
                                  </w:rPr>
                                </w:pPr>
                                <w:r>
                                  <w:rPr>
                                    <w:rFonts w:hAnsi="Calibri"/>
                                    <w:color w:val="000000" w:themeColor="text1"/>
                                    <w:kern w:val="24"/>
                                    <w:sz w:val="24"/>
                                    <w:szCs w:val="24"/>
                                  </w:rPr>
                                  <w:t>Metronidazole</w:t>
                                </w:r>
                              </w:p>
                            </w:txbxContent>
                          </v:textbox>
                        </v:shape>
                        <v:rect id="Rectangle 159" o:spid="_x0000_s1112" style="position:absolute;left:4023;top:219;width:10332;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" filled="f" strokecolor="windowText" strokeweight="1pt"/>
                      </v:group>
                      <v:shape id="TextBox 48" o:spid="_x0000_s1113" type="#_x0000_t202" style="position:absolute;left:28000;top:19084;width:10842;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" filled="f" stroked="f">
                        <v:textbox>
                          <w:txbxContent>
                            <w:p w14:paraId="1C5EF42E" w14:textId="77777777" w:rsidR="00F75B1B" w:rsidRPr="004D46D4" w:rsidRDefault="00F75B1B" w:rsidP="003F33E6">
                              <w:pPr>
                                <w:rPr>
                                  <w:sz w:val="24"/>
                                  <w:szCs w:val="24"/>
                                </w:rPr>
                              </w:pPr>
                              <w:r w:rsidRPr="004D46D4">
                                <w:rPr>
                                  <w:rFonts w:hAnsi="Calibri"/>
                                  <w:color w:val="000000" w:themeColor="text1"/>
                                  <w:kern w:val="24"/>
                                  <w:sz w:val="24"/>
                                  <w:szCs w:val="24"/>
                                </w:rPr>
                                <w:t>RINSE</w:t>
                              </w:r>
                            </w:p>
                          </w:txbxContent>
                        </v:textbox>
                      </v:shape>
                    </v:group>
                    <v:shape id="Straight Arrow Connector 161" o:spid="_x0000_s1114" type="#_x0000_t32" style="position:absolute;left:40410;top:15947;width:0;height:27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" strokecolor="windowText" strokeweight=".5pt">
                      <v:stroke endarrow="block" joinstyle="miter"/>
                      <o:lock v:ext="edit" shapetype="f"/>
                    </v:shape>
                    <v:shape id="Straight Arrow Connector 162" o:spid="_x0000_s1115" type="#_x0000_t32" style="position:absolute;left:40483;top:20775;width:0;height:18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" strokecolor="windowText" strokeweight=".5pt">
                      <v:stroke endarrow="block" joinstyle="miter"/>
                      <o:lock v:ext="edit" shapetype="f"/>
                    </v:shape>
                  </v:group>
                  <v:shape id="Straight Arrow Connector 163" o:spid="_x0000_s1116" type="#_x0000_t32" style="position:absolute;left:9759;top:20848;width:0;height:18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" strokecolor="windowText" strokeweight=".5pt">
                    <v:stroke endarrow="block" joinstyle="miter"/>
                    <o:lock v:ext="edit" shapetype="f"/>
                  </v:shape>
                  <v:shape id="Straight Arrow Connector 164" o:spid="_x0000_s1117" type="#_x0000_t32" style="position:absolute;left:25706;top:20775;width:0;height:18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" strokecolor="windowText" strokeweight=".5pt">
                    <v:stroke endarrow="block" joinstyle="miter"/>
                    <o:lock v:ext="edit" shapetype="f"/>
                  </v:shape>
                </v:group>
                <v:rect id="Rectangle 165" o:spid="_x0000_s1118" style="position:absolute;left:658;width:49778;height:302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" filled="f" strokecolor="windowText" strokeweight="1pt"/>
              </v:group>
            </w:pict>
          </mc:Fallback>
        </mc:AlternateContent>
      </w:r>
    </w:p>
    <w:p w14:paraId="1C33D58C" w14:textId="77777777" w:rsidR="003F33E6" w:rsidRPr="009A00CF" w:rsidRDefault="003F33E6" w:rsidP="003F33E6">
      <w:pPr>
        <w:tabs>
          <w:tab w:val="left" w:pos="1085"/>
        </w:tabs>
        <w:sectPr w:rsidR="003F33E6" w:rsidRPr="009A00CF" w:rsidSect="00A305AE">
          <w:pgSz w:w="16838" w:h="11906" w:orient="landscape"/>
          <w:pgMar w:top="1440" w:right="1440" w:bottom="1440" w:left="1440" w:header="708" w:footer="708" w:gutter="0"/>
          <w:cols w:space="708"/>
          <w:docGrid w:linePitch="360"/>
        </w:sectPr>
      </w:pPr>
    </w:p>
    <w:p w14:paraId="0B9427C4" w14:textId="02669A96" w:rsidR="003F33E6" w:rsidRPr="009A00CF" w:rsidRDefault="006835B8" w:rsidP="00916216">
      <w:pPr>
        <w:pStyle w:val="Heading3"/>
      </w:pPr>
      <w:bookmarkStart w:id="44" w:name="_Toc68085926"/>
      <w:r>
        <w:lastRenderedPageBreak/>
        <w:t>3.</w:t>
      </w:r>
      <w:r w:rsidR="00916216">
        <w:t xml:space="preserve">2.3 </w:t>
      </w:r>
      <w:r w:rsidR="003F33E6" w:rsidRPr="009A00CF">
        <w:t>Microscopy</w:t>
      </w:r>
      <w:bookmarkEnd w:id="44"/>
    </w:p>
    <w:p w14:paraId="4DC63DC1" w14:textId="0F3E7CEB" w:rsidR="003F33E6" w:rsidRPr="009A00CF" w:rsidRDefault="00916216" w:rsidP="003F33E6">
      <w:pPr>
        <w:tabs>
          <w:tab w:val="left" w:pos="2483"/>
        </w:tabs>
        <w:spacing w:line="360" w:lineRule="auto"/>
        <w:sectPr w:rsidR="003F33E6" w:rsidRPr="009A00CF" w:rsidSect="00A305AE">
          <w:pgSz w:w="11906" w:h="16838"/>
          <w:pgMar w:top="1440" w:right="1440" w:bottom="1440" w:left="1440" w:header="708" w:footer="708" w:gutter="0"/>
          <w:cols w:space="708"/>
          <w:docGrid w:linePitch="360"/>
        </w:sectPr>
      </w:pPr>
      <w:r w:rsidRPr="009A00CF">
        <w:rPr>
          <w:noProof/>
        </w:rPr>
        <mc:AlternateContent>
          <mc:Choice Requires="wpg">
            <w:drawing>
              <wp:anchor distT="0" distB="0" distL="114300" distR="114300" simplePos="0" relativeHeight="251736064" behindDoc="0" locked="0" layoutInCell="1" allowOverlap="1" wp14:anchorId="7E83E1C0" wp14:editId="674D652B">
                <wp:simplePos x="0" y="0"/>
                <wp:positionH relativeFrom="margin">
                  <wp:posOffset>1260</wp:posOffset>
                </wp:positionH>
                <wp:positionV relativeFrom="paragraph">
                  <wp:posOffset>1761498</wp:posOffset>
                </wp:positionV>
                <wp:extent cx="2467610" cy="2445385"/>
                <wp:effectExtent l="0" t="0" r="8890" b="0"/>
                <wp:wrapSquare wrapText="bothSides"/>
                <wp:docPr id="128" name="Group 128"/>
                <wp:cNvGraphicFramePr/>
                <a:graphic xmlns:a="http://schemas.openxmlformats.org/drawingml/2006/main">
                  <a:graphicData uri="http://schemas.microsoft.com/office/word/2010/wordprocessingGroup">
                    <wpg:wgp>
                      <wpg:cNvGrpSpPr/>
                      <wpg:grpSpPr>
                        <a:xfrm>
                          <a:off x="0" y="0"/>
                          <a:ext cx="2467610" cy="2445385"/>
                          <a:chOff x="0" y="0"/>
                          <a:chExt cx="2467994" cy="2446038"/>
                        </a:xfrm>
                      </wpg:grpSpPr>
                      <wpg:grpSp>
                        <wpg:cNvPr id="114" name="Group 24"/>
                        <wpg:cNvGrpSpPr/>
                        <wpg:grpSpPr>
                          <a:xfrm>
                            <a:off x="0" y="0"/>
                            <a:ext cx="2467994" cy="1999995"/>
                            <a:chOff x="0" y="0"/>
                            <a:chExt cx="2467994" cy="1999995"/>
                          </a:xfrm>
                        </wpg:grpSpPr>
                        <pic:pic xmlns:pic="http://schemas.openxmlformats.org/drawingml/2006/picture">
                          <pic:nvPicPr>
                            <pic:cNvPr id="115" name="Picture 115"/>
                            <pic:cNvPicPr>
                              <a:picLocks noChangeAspect="1"/>
                            </pic:cNvPicPr>
                          </pic:nvPicPr>
                          <pic:blipFill rotWithShape="1">
                            <a:blip r:embed="rId76">
                              <a:extLst>
                                <a:ext uri="{BEBA8EAE-BF5A-486C-A8C5-ECC9F3942E4B}">
                                  <a14:imgProps xmlns:a14="http://schemas.microsoft.com/office/drawing/2010/main">
                                    <a14:imgLayer r:embed="rId77">
                                      <a14:imgEffect>
                                        <a14:colorTemperature colorTemp="5900"/>
                                      </a14:imgEffect>
                                      <a14:imgEffect>
                                        <a14:brightnessContrast contrast="20000"/>
                                      </a14:imgEffect>
                                    </a14:imgLayer>
                                  </a14:imgProps>
                                </a:ext>
                              </a:extLst>
                            </a:blip>
                            <a:srcRect l="34535" t="12207" r="23366" b="17091"/>
                            <a:stretch/>
                          </pic:blipFill>
                          <pic:spPr>
                            <a:xfrm rot="5400000">
                              <a:off x="254299" y="-254299"/>
                              <a:ext cx="1959395" cy="2467994"/>
                            </a:xfrm>
                            <a:prstGeom prst="rect">
                              <a:avLst/>
                            </a:prstGeom>
                          </pic:spPr>
                        </pic:pic>
                        <wps:wsp>
                          <wps:cNvPr id="116" name="Straight Connector 116"/>
                          <wps:cNvCnPr>
                            <a:cxnSpLocks/>
                          </wps:cNvCnPr>
                          <wps:spPr>
                            <a:xfrm flipH="1">
                              <a:off x="88778" y="1802164"/>
                              <a:ext cx="870012" cy="0"/>
                            </a:xfrm>
                            <a:prstGeom prst="line">
                              <a:avLst/>
                            </a:prstGeom>
                          </wps:spPr>
                          <wps:style>
                            <a:lnRef idx="1">
                              <a:schemeClr val="dk1"/>
                            </a:lnRef>
                            <a:fillRef idx="0">
                              <a:schemeClr val="dk1"/>
                            </a:fillRef>
                            <a:effectRef idx="0">
                              <a:schemeClr val="dk1"/>
                            </a:effectRef>
                            <a:fontRef idx="minor">
                              <a:schemeClr val="tx1"/>
                            </a:fontRef>
                          </wps:style>
                          <wps:bodyPr/>
                        </wps:wsp>
                        <wps:wsp>
                          <wps:cNvPr id="117" name="TextBox 23"/>
                          <wps:cNvSpPr txBox="1"/>
                          <wps:spPr>
                            <a:xfrm>
                              <a:off x="97654" y="1768793"/>
                              <a:ext cx="1136192" cy="231202"/>
                            </a:xfrm>
                            <a:prstGeom prst="rect">
                              <a:avLst/>
                            </a:prstGeom>
                            <a:noFill/>
                          </wps:spPr>
                          <wps:txbx>
                            <w:txbxContent>
                              <w:p w14:paraId="1F537DEC" w14:textId="77777777" w:rsidR="00F75B1B" w:rsidRDefault="00F75B1B" w:rsidP="003F33E6">
                                <w:pPr>
                                  <w:pStyle w:val="Header"/>
                                </w:pPr>
                                <w:r>
                                  <w:rPr>
                                    <w:rFonts w:hAnsi="Calibri"/>
                                    <w:color w:val="000000" w:themeColor="text1"/>
                                    <w:kern w:val="24"/>
                                    <w:sz w:val="18"/>
                                    <w:szCs w:val="18"/>
                                  </w:rPr>
                                  <w:t>Approx. 1 cm</w:t>
                                </w:r>
                              </w:p>
                            </w:txbxContent>
                          </wps:txbx>
                          <wps:bodyPr wrap="square" rtlCol="0">
                            <a:spAutoFit/>
                          </wps:bodyPr>
                        </wps:wsp>
                      </wpg:grpSp>
                      <wps:wsp>
                        <wps:cNvPr id="127" name="Text Box 127"/>
                        <wps:cNvSpPr txBox="1"/>
                        <wps:spPr>
                          <a:xfrm>
                            <a:off x="1260" y="2040165"/>
                            <a:ext cx="2466724" cy="405873"/>
                          </a:xfrm>
                          <a:prstGeom prst="rect">
                            <a:avLst/>
                          </a:prstGeom>
                          <a:solidFill>
                            <a:prstClr val="white"/>
                          </a:solidFill>
                          <a:ln>
                            <a:noFill/>
                          </a:ln>
                        </wps:spPr>
                        <wps:txbx>
                          <w:txbxContent>
                            <w:p w14:paraId="1DAAB27F" w14:textId="07E1AFA5" w:rsidR="00F75B1B" w:rsidRPr="0049332B" w:rsidRDefault="00F75B1B" w:rsidP="003F33E6">
                              <w:pPr>
                                <w:pStyle w:val="Caption"/>
                                <w:rPr>
                                  <w:noProof/>
                                  <w:sz w:val="24"/>
                                  <w:szCs w:val="24"/>
                                </w:rPr>
                              </w:pPr>
                              <w:bookmarkStart w:id="45" w:name="_Toc59633637"/>
                              <w:r>
                                <w:t>Figure 3.2  Mung bean cross sections ready to be sampled, fixed with double sided adhesive tape.</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E83E1C0" id="Group 128" o:spid="_x0000_s1119" style="position:absolute;margin-left:.1pt;margin-top:138.7pt;width:194.3pt;height:192.55pt;z-index:251736064;mso-position-horizontal-relative:margin;mso-width-relative:margin;mso-height-relative:margin" coordsize="24679,24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">
                <v:group id="Group 24" o:spid="_x0000_s1120" style="position:absolute;width:24679;height:19999" coordsize="24679,199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shape id="Picture 115" o:spid="_x0000_s1121" type="#_x0000_t75" style="position:absolute;left:2543;top:-2543;width:19593;height:2467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">
                    <v:imagedata r:id="rId78" o:title="" croptop="8000f" cropbottom="11201f" cropleft="22633f" cropright="15313f"/>
                  </v:shape>
                  <v:line id="Straight Connector 116" o:spid="_x0000_s1122" style="position:absolute;flip:x;visibility:visible;mso-wrap-style:square" from="887,18021" to="9587,180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" strokecolor="black [3200]" strokeweight=".5pt">
                    <v:stroke joinstyle="miter"/>
                    <o:lock v:ext="edit" shapetype="f"/>
                  </v:line>
                  <v:shape id="_x0000_s1123" type="#_x0000_t202" style="position:absolute;left:976;top:17687;width:11362;height:23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" filled="f" stroked="f">
                    <v:textbox style="mso-fit-shape-to-text:t">
                      <w:txbxContent>
                        <w:p w14:paraId="1F537DEC" w14:textId="77777777" w:rsidR="00F75B1B" w:rsidRDefault="00F75B1B" w:rsidP="003F33E6">
                          <w:pPr>
                            <w:pStyle w:val="Header"/>
                          </w:pPr>
                          <w:r>
                            <w:rPr>
                              <w:rFonts w:hAnsi="Calibri"/>
                              <w:color w:val="000000" w:themeColor="text1"/>
                              <w:kern w:val="24"/>
                              <w:sz w:val="18"/>
                              <w:szCs w:val="18"/>
                            </w:rPr>
                            <w:t>Approx. 1 cm</w:t>
                          </w:r>
                        </w:p>
                      </w:txbxContent>
                    </v:textbox>
                  </v:shape>
                </v:group>
                <v:shape id="Text Box 127" o:spid="_x0000_s1124" type="#_x0000_t202" style="position:absolute;left:12;top:20401;width:24667;height:40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" stroked="f">
                  <v:textbox style="mso-fit-shape-to-text:t" inset="0,0,0,0">
                    <w:txbxContent>
                      <w:p w14:paraId="1DAAB27F" w14:textId="07E1AFA5" w:rsidR="00F75B1B" w:rsidRPr="0049332B" w:rsidRDefault="00F75B1B" w:rsidP="003F33E6">
                        <w:pPr>
                          <w:pStyle w:val="Caption"/>
                          <w:rPr>
                            <w:noProof/>
                            <w:sz w:val="24"/>
                            <w:szCs w:val="24"/>
                          </w:rPr>
                        </w:pPr>
                        <w:bookmarkStart w:id="46" w:name="_Toc59633637"/>
                        <w:r>
                          <w:t>Figure 3.2  Mung bean cross sections ready to be sampled, fixed with double sided adhesive tape.</w:t>
                        </w:r>
                        <w:bookmarkEnd w:id="46"/>
                      </w:p>
                    </w:txbxContent>
                  </v:textbox>
                </v:shape>
                <w10:wrap type="square" anchorx="margin"/>
              </v:group>
            </w:pict>
          </mc:Fallback>
        </mc:AlternateContent>
      </w:r>
      <w:r w:rsidR="00A305AE" w:rsidRPr="009A00CF">
        <w:rPr>
          <w:noProof/>
        </w:rPr>
        <mc:AlternateContent>
          <mc:Choice Requires="wps">
            <w:drawing>
              <wp:anchor distT="0" distB="0" distL="114300" distR="114300" simplePos="0" relativeHeight="251809792" behindDoc="0" locked="0" layoutInCell="1" allowOverlap="1" wp14:anchorId="1E9CB830" wp14:editId="1F2F1603">
                <wp:simplePos x="0" y="0"/>
                <wp:positionH relativeFrom="column">
                  <wp:posOffset>-546735</wp:posOffset>
                </wp:positionH>
                <wp:positionV relativeFrom="paragraph">
                  <wp:posOffset>8775700</wp:posOffset>
                </wp:positionV>
                <wp:extent cx="6779895" cy="635"/>
                <wp:effectExtent l="0" t="0" r="0" b="0"/>
                <wp:wrapNone/>
                <wp:docPr id="1330" name="Text Box 1330"/>
                <wp:cNvGraphicFramePr/>
                <a:graphic xmlns:a="http://schemas.openxmlformats.org/drawingml/2006/main">
                  <a:graphicData uri="http://schemas.microsoft.com/office/word/2010/wordprocessingShape">
                    <wps:wsp>
                      <wps:cNvSpPr txBox="1"/>
                      <wps:spPr>
                        <a:xfrm>
                          <a:off x="0" y="0"/>
                          <a:ext cx="6779895" cy="635"/>
                        </a:xfrm>
                        <a:prstGeom prst="rect">
                          <a:avLst/>
                        </a:prstGeom>
                        <a:solidFill>
                          <a:prstClr val="white"/>
                        </a:solidFill>
                        <a:ln>
                          <a:noFill/>
                        </a:ln>
                      </wps:spPr>
                      <wps:txbx>
                        <w:txbxContent>
                          <w:p w14:paraId="002BE7F1" w14:textId="6F0BD433" w:rsidR="00F75B1B" w:rsidRPr="00060514" w:rsidRDefault="00F75B1B" w:rsidP="00A305AE">
                            <w:pPr>
                              <w:pStyle w:val="Caption"/>
                              <w:rPr>
                                <w:noProof/>
                              </w:rPr>
                            </w:pPr>
                            <w:bookmarkStart w:id="47" w:name="_Toc59633636"/>
                            <w:r>
                              <w:t xml:space="preserve">Figure 3.3  </w:t>
                            </w:r>
                            <w:r w:rsidRPr="00824B76">
                              <w:t>Leica MZ 16 F stereo microscope equipped with micro- manipulator.</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9CB830" id="Text Box 1330" o:spid="_x0000_s1125" type="#_x0000_t202" style="position:absolute;margin-left:-43.05pt;margin-top:691pt;width:533.85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" stroked="f">
                <v:textbox style="mso-fit-shape-to-text:t" inset="0,0,0,0">
                  <w:txbxContent>
                    <w:p w14:paraId="002BE7F1" w14:textId="6F0BD433" w:rsidR="00F75B1B" w:rsidRPr="00060514" w:rsidRDefault="00F75B1B" w:rsidP="00A305AE">
                      <w:pPr>
                        <w:pStyle w:val="Caption"/>
                        <w:rPr>
                          <w:noProof/>
                        </w:rPr>
                      </w:pPr>
                      <w:bookmarkStart w:id="48" w:name="_Toc59633636"/>
                      <w:r>
                        <w:t xml:space="preserve">Figure 3.3  </w:t>
                      </w:r>
                      <w:r w:rsidRPr="00824B76">
                        <w:t>Leica MZ 16 F stereo microscope equipped with micro- manipulator.</w:t>
                      </w:r>
                      <w:bookmarkEnd w:id="48"/>
                    </w:p>
                  </w:txbxContent>
                </v:textbox>
              </v:shape>
            </w:pict>
          </mc:Fallback>
        </mc:AlternateContent>
      </w:r>
      <w:r w:rsidR="003F33E6" w:rsidRPr="009A00CF">
        <w:rPr>
          <w:noProof/>
        </w:rPr>
        <mc:AlternateContent>
          <mc:Choice Requires="wpg">
            <w:drawing>
              <wp:anchor distT="0" distB="0" distL="114300" distR="114300" simplePos="0" relativeHeight="251738112" behindDoc="0" locked="0" layoutInCell="1" allowOverlap="1" wp14:anchorId="4FCE3414" wp14:editId="6C6C4070">
                <wp:simplePos x="0" y="0"/>
                <wp:positionH relativeFrom="margin">
                  <wp:posOffset>-546265</wp:posOffset>
                </wp:positionH>
                <wp:positionV relativeFrom="paragraph">
                  <wp:posOffset>4327970</wp:posOffset>
                </wp:positionV>
                <wp:extent cx="6779984" cy="4391247"/>
                <wp:effectExtent l="0" t="0" r="1905" b="9525"/>
                <wp:wrapNone/>
                <wp:docPr id="82" name="Group 82"/>
                <wp:cNvGraphicFramePr/>
                <a:graphic xmlns:a="http://schemas.openxmlformats.org/drawingml/2006/main">
                  <a:graphicData uri="http://schemas.microsoft.com/office/word/2010/wordprocessingGroup">
                    <wpg:wgp>
                      <wpg:cNvGrpSpPr/>
                      <wpg:grpSpPr>
                        <a:xfrm>
                          <a:off x="0" y="0"/>
                          <a:ext cx="6779984" cy="4391247"/>
                          <a:chOff x="0" y="0"/>
                          <a:chExt cx="9230360" cy="5343525"/>
                        </a:xfrm>
                      </wpg:grpSpPr>
                      <pic:pic xmlns:pic="http://schemas.openxmlformats.org/drawingml/2006/picture">
                        <pic:nvPicPr>
                          <pic:cNvPr id="113" name="Picture 113"/>
                          <pic:cNvPicPr>
                            <a:picLocks noChangeAspect="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9230360" cy="5343525"/>
                          </a:xfrm>
                          <a:prstGeom prst="rect">
                            <a:avLst/>
                          </a:prstGeom>
                          <a:noFill/>
                        </pic:spPr>
                      </pic:pic>
                      <wps:wsp>
                        <wps:cNvPr id="80" name="Straight Arrow Connector 80"/>
                        <wps:cNvCnPr/>
                        <wps:spPr>
                          <a:xfrm flipH="1">
                            <a:off x="5270058" y="1412019"/>
                            <a:ext cx="2735248"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1" name="Straight Arrow Connector 81"/>
                        <wps:cNvCnPr/>
                        <wps:spPr>
                          <a:xfrm flipH="1">
                            <a:off x="7851085" y="1997268"/>
                            <a:ext cx="157066" cy="7952"/>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1478E18" id="Group 82" o:spid="_x0000_s1026" style="position:absolute;margin-left:-43pt;margin-top:340.8pt;width:533.85pt;height:345.75pt;z-index:251738112;mso-position-horizontal-relative:margin;mso-width-relative:margin;mso-height-relative:margin" coordsize="92303,534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">
                <v:shape id="Picture 113" o:spid="_x0000_s1027" type="#_x0000_t75" style="position:absolute;width:92303;height:53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">
                  <v:imagedata r:id="rId81" o:title=""/>
                </v:shape>
                <v:shape id="Straight Arrow Connector 80" o:spid="_x0000_s1028" type="#_x0000_t32" style="position:absolute;left:52700;top:14120;width:2735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" strokecolor="white [3212]" strokeweight=".5pt">
                  <v:stroke endarrow="block" joinstyle="miter"/>
                </v:shape>
                <v:shape id="Straight Arrow Connector 81" o:spid="_x0000_s1029" type="#_x0000_t32" style="position:absolute;left:78510;top:19972;width:1571;height: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" strokecolor="white [3212]" strokeweight=".5pt">
                  <v:stroke endarrow="block" joinstyle="miter"/>
                </v:shape>
                <w10:wrap anchorx="margin"/>
              </v:group>
            </w:pict>
          </mc:Fallback>
        </mc:AlternateContent>
      </w:r>
      <w:r w:rsidR="003F33E6" w:rsidRPr="009A00CF">
        <w:t>Transverse cross sections cut from the base of mung bean stems, blotted dry, were cut to a thickness of &lt; 1 mm using a ½ MS-wetted scalpel. Cross sections were transferred to a clean microscope slide overlain with double sided adhesive tape to keep the cross sections in place (fig</w:t>
      </w:r>
      <w:r w:rsidR="00A305AE" w:rsidRPr="009A00CF">
        <w:t>ure</w:t>
      </w:r>
      <w:r w:rsidR="003F33E6" w:rsidRPr="009A00CF">
        <w:t xml:space="preserve"> 3</w:t>
      </w:r>
      <w:r w:rsidR="00A305AE" w:rsidRPr="009A00CF">
        <w:t>.2</w:t>
      </w:r>
      <w:r w:rsidR="003F33E6" w:rsidRPr="009A00CF">
        <w:t>). Alternatively, arabidopsis seedlings were transferred to a microscope slide without dissection.  A Leica MZ 16 F stereomicroscope equipped with a micromanipulator was used to identify and target cells from each cross section/seedling (fig</w:t>
      </w:r>
      <w:r w:rsidR="00A305AE" w:rsidRPr="009A00CF">
        <w:t>ure 3.3</w:t>
      </w:r>
      <w:r w:rsidR="003F33E6" w:rsidRPr="009A00CF">
        <w:t xml:space="preserve">). Sharply tapering borosilicate capillaries (see </w:t>
      </w:r>
      <w:r w:rsidRPr="00916216">
        <w:t>3.2.3.1 Capillary Pulling</w:t>
      </w:r>
      <w:r w:rsidR="003F33E6" w:rsidRPr="009A00CF">
        <w:t>) were used to puncture the walls of single parenchyma cells of the cortex in mung bean cross sections (fig</w:t>
      </w:r>
      <w:r w:rsidR="00A305AE" w:rsidRPr="009A00CF">
        <w:t>ure 3.</w:t>
      </w:r>
      <w:r w:rsidR="003F33E6" w:rsidRPr="009A00CF">
        <w:t>4). In arabidopsis, root hair cells were targeted and pierced (fig</w:t>
      </w:r>
      <w:r w:rsidR="00A305AE" w:rsidRPr="009A00CF">
        <w:t>ure 3.5</w:t>
      </w:r>
      <w:r w:rsidR="003F33E6" w:rsidRPr="009A00CF">
        <w:t xml:space="preserve">). Cells were sampled immediately on transfer to the microscope slide to minimise dehydration of the plant material. On piercing the targeted cell, the cellular contents were sucked up into the capillary under negative pressure. Each capillary containing the contents of a single plant cell was then flash frozen and stored at -80 </w:t>
      </w:r>
      <w:r w:rsidR="003F33E6" w:rsidRPr="009A00CF">
        <w:rPr>
          <w:rFonts w:cstheme="minorHAnsi"/>
        </w:rPr>
        <w:t>°</w:t>
      </w:r>
      <w:r w:rsidR="003F33E6" w:rsidRPr="009A00CF">
        <w:t xml:space="preserve">C. </w:t>
      </w:r>
    </w:p>
    <w:p w14:paraId="493BEDC1" w14:textId="7A07DDB8" w:rsidR="003F33E6" w:rsidRPr="009A00CF" w:rsidRDefault="00B85846" w:rsidP="003F33E6">
      <w:pPr>
        <w:tabs>
          <w:tab w:val="left" w:pos="2483"/>
        </w:tabs>
        <w:spacing w:line="360" w:lineRule="auto"/>
      </w:pPr>
      <w:r>
        <w:rPr>
          <w:noProof/>
        </w:rPr>
        <w:lastRenderedPageBreak/>
        <mc:AlternateContent>
          <mc:Choice Requires="wps">
            <w:drawing>
              <wp:anchor distT="45720" distB="45720" distL="114300" distR="114300" simplePos="0" relativeHeight="251849728" behindDoc="0" locked="0" layoutInCell="1" allowOverlap="1" wp14:anchorId="218F2CFA" wp14:editId="0FF0F03E">
                <wp:simplePos x="0" y="0"/>
                <wp:positionH relativeFrom="column">
                  <wp:posOffset>7165489</wp:posOffset>
                </wp:positionH>
                <wp:positionV relativeFrom="paragraph">
                  <wp:posOffset>240</wp:posOffset>
                </wp:positionV>
                <wp:extent cx="551180" cy="1404620"/>
                <wp:effectExtent l="0" t="0" r="0" b="0"/>
                <wp:wrapSquare wrapText="bothSides"/>
                <wp:docPr id="13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180" cy="1404620"/>
                        </a:xfrm>
                        <a:prstGeom prst="rect">
                          <a:avLst/>
                        </a:prstGeom>
                        <a:noFill/>
                        <a:ln w="9525">
                          <a:noFill/>
                          <a:miter lim="800000"/>
                          <a:headEnd/>
                          <a:tailEnd/>
                        </a:ln>
                      </wps:spPr>
                      <wps:txbx>
                        <w:txbxContent>
                          <w:p w14:paraId="5E384373" w14:textId="06727CBD" w:rsidR="00F75B1B" w:rsidRPr="008D1A46" w:rsidRDefault="00F75B1B" w:rsidP="00B85846">
                            <w:pPr>
                              <w:rPr>
                                <w:color w:val="FFFFFF" w:themeColor="background1"/>
                              </w:rPr>
                            </w:pPr>
                            <w:r>
                              <w:rPr>
                                <w:color w:val="FFFFFF" w:themeColor="background1"/>
                              </w:rPr>
                              <w:t>20</w:t>
                            </w:r>
                            <w:r w:rsidRPr="008D1A46">
                              <w:rPr>
                                <w:color w:val="FFFFFF" w:themeColor="background1"/>
                              </w:rPr>
                              <w:t>x</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18F2CFA" id="_x0000_s1126" type="#_x0000_t202" style="position:absolute;margin-left:564.2pt;margin-top:0;width:43.4pt;height:110.6pt;z-index:2518497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" filled="f" stroked="f">
                <v:textbox style="mso-fit-shape-to-text:t">
                  <w:txbxContent>
                    <w:p w14:paraId="5E384373" w14:textId="06727CBD" w:rsidR="00F75B1B" w:rsidRPr="008D1A46" w:rsidRDefault="00F75B1B" w:rsidP="00B85846">
                      <w:pPr>
                        <w:rPr>
                          <w:color w:val="FFFFFF" w:themeColor="background1"/>
                        </w:rPr>
                      </w:pPr>
                      <w:r>
                        <w:rPr>
                          <w:color w:val="FFFFFF" w:themeColor="background1"/>
                        </w:rPr>
                        <w:t>20</w:t>
                      </w:r>
                      <w:r w:rsidRPr="008D1A46">
                        <w:rPr>
                          <w:color w:val="FFFFFF" w:themeColor="background1"/>
                        </w:rPr>
                        <w:t>x</w:t>
                      </w:r>
                    </w:p>
                  </w:txbxContent>
                </v:textbox>
                <w10:wrap type="square"/>
              </v:shape>
            </w:pict>
          </mc:Fallback>
        </mc:AlternateContent>
      </w:r>
      <w:r>
        <w:rPr>
          <w:noProof/>
        </w:rPr>
        <mc:AlternateContent>
          <mc:Choice Requires="wps">
            <w:drawing>
              <wp:anchor distT="45720" distB="45720" distL="114300" distR="114300" simplePos="0" relativeHeight="251845632" behindDoc="0" locked="0" layoutInCell="1" allowOverlap="1" wp14:anchorId="6523070C" wp14:editId="293D2F33">
                <wp:simplePos x="0" y="0"/>
                <wp:positionH relativeFrom="column">
                  <wp:posOffset>3258987</wp:posOffset>
                </wp:positionH>
                <wp:positionV relativeFrom="paragraph">
                  <wp:posOffset>228</wp:posOffset>
                </wp:positionV>
                <wp:extent cx="551180" cy="1404620"/>
                <wp:effectExtent l="0" t="0" r="0" b="0"/>
                <wp:wrapSquare wrapText="bothSides"/>
                <wp:docPr id="13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180" cy="1404620"/>
                        </a:xfrm>
                        <a:prstGeom prst="rect">
                          <a:avLst/>
                        </a:prstGeom>
                        <a:noFill/>
                        <a:ln w="9525">
                          <a:noFill/>
                          <a:miter lim="800000"/>
                          <a:headEnd/>
                          <a:tailEnd/>
                        </a:ln>
                      </wps:spPr>
                      <wps:txbx>
                        <w:txbxContent>
                          <w:p w14:paraId="425B5DEE" w14:textId="2DCA6513" w:rsidR="00F75B1B" w:rsidRPr="008D1A46" w:rsidRDefault="00F75B1B" w:rsidP="00B85846">
                            <w:pPr>
                              <w:rPr>
                                <w:color w:val="FFFFFF" w:themeColor="background1"/>
                              </w:rPr>
                            </w:pPr>
                            <w:r>
                              <w:rPr>
                                <w:color w:val="FFFFFF" w:themeColor="background1"/>
                              </w:rPr>
                              <w:t>10</w:t>
                            </w:r>
                            <w:r w:rsidRPr="008D1A46">
                              <w:rPr>
                                <w:color w:val="FFFFFF" w:themeColor="background1"/>
                              </w:rPr>
                              <w:t>x</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23070C" id="_x0000_s1127" type="#_x0000_t202" style="position:absolute;margin-left:256.6pt;margin-top:0;width:43.4pt;height:110.6pt;z-index:2518456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" filled="f" stroked="f">
                <v:textbox style="mso-fit-shape-to-text:t">
                  <w:txbxContent>
                    <w:p w14:paraId="425B5DEE" w14:textId="2DCA6513" w:rsidR="00F75B1B" w:rsidRPr="008D1A46" w:rsidRDefault="00F75B1B" w:rsidP="00B85846">
                      <w:pPr>
                        <w:rPr>
                          <w:color w:val="FFFFFF" w:themeColor="background1"/>
                        </w:rPr>
                      </w:pPr>
                      <w:r>
                        <w:rPr>
                          <w:color w:val="FFFFFF" w:themeColor="background1"/>
                        </w:rPr>
                        <w:t>10</w:t>
                      </w:r>
                      <w:r w:rsidRPr="008D1A46">
                        <w:rPr>
                          <w:color w:val="FFFFFF" w:themeColor="background1"/>
                        </w:rPr>
                        <w:t>x</w:t>
                      </w:r>
                    </w:p>
                  </w:txbxContent>
                </v:textbox>
                <w10:wrap type="square"/>
              </v:shape>
            </w:pict>
          </mc:Fallback>
        </mc:AlternateContent>
      </w:r>
      <w:r w:rsidR="003F33E6" w:rsidRPr="009A00CF">
        <w:rPr>
          <w:noProof/>
        </w:rPr>
        <mc:AlternateContent>
          <mc:Choice Requires="wpg">
            <w:drawing>
              <wp:anchor distT="0" distB="0" distL="114300" distR="114300" simplePos="0" relativeHeight="251739136" behindDoc="0" locked="0" layoutInCell="1" allowOverlap="1" wp14:anchorId="3B47FECA" wp14:editId="2B48859B">
                <wp:simplePos x="0" y="0"/>
                <wp:positionH relativeFrom="column">
                  <wp:posOffset>-249382</wp:posOffset>
                </wp:positionH>
                <wp:positionV relativeFrom="paragraph">
                  <wp:posOffset>-11875</wp:posOffset>
                </wp:positionV>
                <wp:extent cx="9345308" cy="5747656"/>
                <wp:effectExtent l="0" t="0" r="8255" b="5715"/>
                <wp:wrapNone/>
                <wp:docPr id="83" name="Group 83"/>
                <wp:cNvGraphicFramePr/>
                <a:graphic xmlns:a="http://schemas.openxmlformats.org/drawingml/2006/main">
                  <a:graphicData uri="http://schemas.microsoft.com/office/word/2010/wordprocessingGroup">
                    <wpg:wgp>
                      <wpg:cNvGrpSpPr/>
                      <wpg:grpSpPr>
                        <a:xfrm>
                          <a:off x="0" y="0"/>
                          <a:ext cx="9345308" cy="5747656"/>
                          <a:chOff x="0" y="0"/>
                          <a:chExt cx="9345308" cy="5747656"/>
                        </a:xfrm>
                      </wpg:grpSpPr>
                      <wps:wsp>
                        <wps:cNvPr id="129" name="Text Box 129"/>
                        <wps:cNvSpPr txBox="1"/>
                        <wps:spPr>
                          <a:xfrm>
                            <a:off x="7938017" y="4131979"/>
                            <a:ext cx="1407291" cy="1615677"/>
                          </a:xfrm>
                          <a:prstGeom prst="rect">
                            <a:avLst/>
                          </a:prstGeom>
                          <a:solidFill>
                            <a:prstClr val="white"/>
                          </a:solidFill>
                          <a:ln>
                            <a:noFill/>
                          </a:ln>
                        </wps:spPr>
                        <wps:txbx>
                          <w:txbxContent>
                            <w:p w14:paraId="4DCB1C71" w14:textId="09E24726" w:rsidR="00F75B1B" w:rsidRPr="00316698" w:rsidRDefault="00F75B1B" w:rsidP="003F33E6">
                              <w:pPr>
                                <w:pStyle w:val="Caption"/>
                                <w:rPr>
                                  <w:b/>
                                  <w:bCs/>
                                  <w:sz w:val="28"/>
                                  <w:szCs w:val="28"/>
                                </w:rPr>
                              </w:pPr>
                              <w:bookmarkStart w:id="49" w:name="_Toc59633638"/>
                              <w:r w:rsidRPr="00316698">
                                <w:rPr>
                                  <w:sz w:val="20"/>
                                  <w:szCs w:val="20"/>
                                </w:rPr>
                                <w:t xml:space="preserve">Figure </w:t>
                              </w:r>
                              <w:r>
                                <w:rPr>
                                  <w:sz w:val="20"/>
                                  <w:szCs w:val="20"/>
                                </w:rPr>
                                <w:t>3.4</w:t>
                              </w:r>
                              <w:r w:rsidRPr="00A305AE">
                                <w:rPr>
                                  <w:sz w:val="20"/>
                                  <w:szCs w:val="20"/>
                                </w:rPr>
                                <w:t xml:space="preserve"> Cross sections of mung bean</w:t>
                              </w:r>
                              <w:r w:rsidRPr="00316698">
                                <w:rPr>
                                  <w:sz w:val="20"/>
                                  <w:szCs w:val="20"/>
                                </w:rPr>
                                <w:t xml:space="preserve"> stems under the microscope. (a) Mung bean with sampling capillary, (b) Mung bean cross section at higher magnification, (c) Cell being pierced by capillary, (d) Capillary with sample at tip.</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18" name="Group 29"/>
                        <wpg:cNvGrpSpPr/>
                        <wpg:grpSpPr>
                          <a:xfrm>
                            <a:off x="0" y="0"/>
                            <a:ext cx="7867650" cy="5657850"/>
                            <a:chOff x="0" y="0"/>
                            <a:chExt cx="5455331" cy="4102761"/>
                          </a:xfrm>
                        </wpg:grpSpPr>
                        <pic:pic xmlns:pic="http://schemas.openxmlformats.org/drawingml/2006/picture">
                          <pic:nvPicPr>
                            <pic:cNvPr id="119" name="Picture 119"/>
                            <pic:cNvPicPr>
                              <a:picLocks noChangeAspect="1"/>
                            </pic:cNvPicPr>
                          </pic:nvPicPr>
                          <pic:blipFill>
                            <a:blip r:embed="rId82">
                              <a:extLst>
                                <a:ext uri="{BEBA8EAE-BF5A-486C-A8C5-ECC9F3942E4B}">
                                  <a14:imgProps xmlns:a14="http://schemas.microsoft.com/office/drawing/2010/main">
                                    <a14:imgLayer r:embed="rId83">
                                      <a14:imgEffect>
                                        <a14:brightnessContrast bright="20000"/>
                                      </a14:imgEffect>
                                    </a14:imgLayer>
                                  </a14:imgProps>
                                </a:ext>
                              </a:extLst>
                            </a:blip>
                            <a:stretch>
                              <a:fillRect/>
                            </a:stretch>
                          </pic:blipFill>
                          <pic:spPr>
                            <a:xfrm>
                              <a:off x="0" y="0"/>
                              <a:ext cx="2701772" cy="2026329"/>
                            </a:xfrm>
                            <a:prstGeom prst="rect">
                              <a:avLst/>
                            </a:prstGeom>
                          </pic:spPr>
                        </pic:pic>
                        <pic:pic xmlns:pic="http://schemas.openxmlformats.org/drawingml/2006/picture">
                          <pic:nvPicPr>
                            <pic:cNvPr id="120" name="Picture 120"/>
                            <pic:cNvPicPr>
                              <a:picLocks noChangeAspect="1"/>
                            </pic:cNvPicPr>
                          </pic:nvPicPr>
                          <pic:blipFill>
                            <a:blip r:embed="rId84">
                              <a:extLst>
                                <a:ext uri="{BEBA8EAE-BF5A-486C-A8C5-ECC9F3942E4B}">
                                  <a14:imgProps xmlns:a14="http://schemas.microsoft.com/office/drawing/2010/main">
                                    <a14:imgLayer r:embed="rId85">
                                      <a14:imgEffect>
                                        <a14:brightnessContrast bright="20000"/>
                                      </a14:imgEffect>
                                    </a14:imgLayer>
                                  </a14:imgProps>
                                </a:ext>
                              </a:extLst>
                            </a:blip>
                            <a:stretch>
                              <a:fillRect/>
                            </a:stretch>
                          </pic:blipFill>
                          <pic:spPr>
                            <a:xfrm>
                              <a:off x="2753558" y="0"/>
                              <a:ext cx="2701772" cy="2026329"/>
                            </a:xfrm>
                            <a:prstGeom prst="rect">
                              <a:avLst/>
                            </a:prstGeom>
                          </pic:spPr>
                        </pic:pic>
                        <pic:pic xmlns:pic="http://schemas.openxmlformats.org/drawingml/2006/picture">
                          <pic:nvPicPr>
                            <pic:cNvPr id="121" name="Picture 121"/>
                            <pic:cNvPicPr>
                              <a:picLocks noChangeAspect="1"/>
                            </pic:cNvPicPr>
                          </pic:nvPicPr>
                          <pic:blipFill>
                            <a:blip r:embed="rId86">
                              <a:extLst>
                                <a:ext uri="{BEBA8EAE-BF5A-486C-A8C5-ECC9F3942E4B}">
                                  <a14:imgProps xmlns:a14="http://schemas.microsoft.com/office/drawing/2010/main">
                                    <a14:imgLayer r:embed="rId87">
                                      <a14:imgEffect>
                                        <a14:brightnessContrast bright="20000"/>
                                      </a14:imgEffect>
                                    </a14:imgLayer>
                                  </a14:imgProps>
                                </a:ext>
                              </a:extLst>
                            </a:blip>
                            <a:stretch>
                              <a:fillRect/>
                            </a:stretch>
                          </pic:blipFill>
                          <pic:spPr>
                            <a:xfrm>
                              <a:off x="0" y="2076432"/>
                              <a:ext cx="2701772" cy="2026329"/>
                            </a:xfrm>
                            <a:prstGeom prst="rect">
                              <a:avLst/>
                            </a:prstGeom>
                          </pic:spPr>
                        </pic:pic>
                        <pic:pic xmlns:pic="http://schemas.openxmlformats.org/drawingml/2006/picture">
                          <pic:nvPicPr>
                            <pic:cNvPr id="122" name="Picture 122"/>
                            <pic:cNvPicPr>
                              <a:picLocks noChangeAspect="1"/>
                            </pic:cNvPicPr>
                          </pic:nvPicPr>
                          <pic:blipFill>
                            <a:blip r:embed="rId88">
                              <a:extLst>
                                <a:ext uri="{BEBA8EAE-BF5A-486C-A8C5-ECC9F3942E4B}">
                                  <a14:imgProps xmlns:a14="http://schemas.microsoft.com/office/drawing/2010/main">
                                    <a14:imgLayer r:embed="rId89">
                                      <a14:imgEffect>
                                        <a14:brightnessContrast bright="20000"/>
                                      </a14:imgEffect>
                                    </a14:imgLayer>
                                  </a14:imgProps>
                                </a:ext>
                              </a:extLst>
                            </a:blip>
                            <a:stretch>
                              <a:fillRect/>
                            </a:stretch>
                          </pic:blipFill>
                          <pic:spPr>
                            <a:xfrm>
                              <a:off x="2753559" y="2076432"/>
                              <a:ext cx="2701772" cy="2026329"/>
                            </a:xfrm>
                            <a:prstGeom prst="rect">
                              <a:avLst/>
                            </a:prstGeom>
                          </pic:spPr>
                        </pic:pic>
                        <wps:wsp>
                          <wps:cNvPr id="123" name="TextBox 25"/>
                          <wps:cNvSpPr txBox="1"/>
                          <wps:spPr>
                            <a:xfrm>
                              <a:off x="0" y="0"/>
                              <a:ext cx="1154097" cy="307777"/>
                            </a:xfrm>
                            <a:prstGeom prst="rect">
                              <a:avLst/>
                            </a:prstGeom>
                            <a:noFill/>
                          </wps:spPr>
                          <wps:txbx>
                            <w:txbxContent>
                              <w:p w14:paraId="4F1486A2" w14:textId="77777777" w:rsidR="00F75B1B" w:rsidRDefault="00F75B1B" w:rsidP="003F33E6">
                                <w:pPr>
                                  <w:pStyle w:val="NormalWeb"/>
                                  <w:spacing w:before="0" w:beforeAutospacing="0" w:after="0" w:afterAutospacing="0"/>
                                </w:pPr>
                                <w:r>
                                  <w:rPr>
                                    <w:rFonts w:asciiTheme="minorHAnsi" w:hAnsi="Calibri" w:cstheme="minorBidi"/>
                                    <w:b/>
                                    <w:bCs/>
                                    <w:color w:val="FFFFFF" w:themeColor="background1"/>
                                    <w:kern w:val="24"/>
                                    <w:sz w:val="28"/>
                                    <w:szCs w:val="28"/>
                                  </w:rPr>
                                  <w:t>(a)</w:t>
                                </w:r>
                              </w:p>
                            </w:txbxContent>
                          </wps:txbx>
                          <wps:bodyPr wrap="square" rtlCol="0">
                            <a:noAutofit/>
                          </wps:bodyPr>
                        </wps:wsp>
                        <wps:wsp>
                          <wps:cNvPr id="124" name="TextBox 26"/>
                          <wps:cNvSpPr txBox="1"/>
                          <wps:spPr>
                            <a:xfrm>
                              <a:off x="2753561" y="7419"/>
                              <a:ext cx="1154097" cy="307777"/>
                            </a:xfrm>
                            <a:prstGeom prst="rect">
                              <a:avLst/>
                            </a:prstGeom>
                            <a:noFill/>
                          </wps:spPr>
                          <wps:txbx>
                            <w:txbxContent>
                              <w:p w14:paraId="3554CC9C" w14:textId="77777777" w:rsidR="00F75B1B" w:rsidRDefault="00F75B1B" w:rsidP="003F33E6">
                                <w:pPr>
                                  <w:pStyle w:val="NormalWeb"/>
                                  <w:spacing w:before="0" w:beforeAutospacing="0" w:after="0" w:afterAutospacing="0"/>
                                </w:pPr>
                                <w:r>
                                  <w:rPr>
                                    <w:rFonts w:asciiTheme="minorHAnsi" w:hAnsi="Calibri" w:cstheme="minorBidi"/>
                                    <w:b/>
                                    <w:bCs/>
                                    <w:color w:val="FFFFFF" w:themeColor="background1"/>
                                    <w:kern w:val="24"/>
                                    <w:sz w:val="28"/>
                                    <w:szCs w:val="28"/>
                                  </w:rPr>
                                  <w:t>(b)</w:t>
                                </w:r>
                              </w:p>
                            </w:txbxContent>
                          </wps:txbx>
                          <wps:bodyPr wrap="square" rtlCol="0">
                            <a:noAutofit/>
                          </wps:bodyPr>
                        </wps:wsp>
                        <wps:wsp>
                          <wps:cNvPr id="125" name="TextBox 27"/>
                          <wps:cNvSpPr txBox="1"/>
                          <wps:spPr>
                            <a:xfrm>
                              <a:off x="0" y="2083851"/>
                              <a:ext cx="1154097" cy="307777"/>
                            </a:xfrm>
                            <a:prstGeom prst="rect">
                              <a:avLst/>
                            </a:prstGeom>
                            <a:noFill/>
                          </wps:spPr>
                          <wps:txbx>
                            <w:txbxContent>
                              <w:p w14:paraId="01E86160" w14:textId="77777777" w:rsidR="00F75B1B" w:rsidRDefault="00F75B1B" w:rsidP="003F33E6">
                                <w:pPr>
                                  <w:pStyle w:val="NormalWeb"/>
                                  <w:spacing w:before="0" w:beforeAutospacing="0" w:after="0" w:afterAutospacing="0"/>
                                </w:pPr>
                                <w:r>
                                  <w:rPr>
                                    <w:rFonts w:asciiTheme="minorHAnsi" w:hAnsi="Calibri" w:cstheme="minorBidi"/>
                                    <w:b/>
                                    <w:bCs/>
                                    <w:color w:val="FFFFFF" w:themeColor="background1"/>
                                    <w:kern w:val="24"/>
                                    <w:sz w:val="28"/>
                                    <w:szCs w:val="28"/>
                                  </w:rPr>
                                  <w:t>(c)</w:t>
                                </w:r>
                              </w:p>
                            </w:txbxContent>
                          </wps:txbx>
                          <wps:bodyPr wrap="square" rtlCol="0">
                            <a:noAutofit/>
                          </wps:bodyPr>
                        </wps:wsp>
                        <wps:wsp>
                          <wps:cNvPr id="126" name="TextBox 28"/>
                          <wps:cNvSpPr txBox="1"/>
                          <wps:spPr>
                            <a:xfrm>
                              <a:off x="2753558" y="2076432"/>
                              <a:ext cx="1154097" cy="307777"/>
                            </a:xfrm>
                            <a:prstGeom prst="rect">
                              <a:avLst/>
                            </a:prstGeom>
                            <a:noFill/>
                          </wps:spPr>
                          <wps:txbx>
                            <w:txbxContent>
                              <w:p w14:paraId="66FBB8BB" w14:textId="77777777" w:rsidR="00F75B1B" w:rsidRDefault="00F75B1B" w:rsidP="003F33E6">
                                <w:pPr>
                                  <w:pStyle w:val="NormalWeb"/>
                                  <w:spacing w:before="0" w:beforeAutospacing="0" w:after="0" w:afterAutospacing="0"/>
                                </w:pPr>
                                <w:r>
                                  <w:rPr>
                                    <w:rFonts w:asciiTheme="minorHAnsi" w:hAnsi="Calibri" w:cstheme="minorBidi"/>
                                    <w:b/>
                                    <w:bCs/>
                                    <w:color w:val="FFFFFF" w:themeColor="background1"/>
                                    <w:kern w:val="24"/>
                                    <w:sz w:val="28"/>
                                    <w:szCs w:val="28"/>
                                  </w:rPr>
                                  <w:t>(d)</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3B47FECA" id="Group 83" o:spid="_x0000_s1128" style="position:absolute;margin-left:-19.65pt;margin-top:-.95pt;width:735.85pt;height:452.55pt;z-index:251739136;mso-width-relative:margin;mso-height-relative:margin" coordsize="93453,574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">
                <v:shape id="Text Box 129" o:spid="_x0000_s1129" type="#_x0000_t202" style="position:absolute;left:79380;top:41319;width:14073;height:16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" stroked="f">
                  <v:textbox inset="0,0,0,0">
                    <w:txbxContent>
                      <w:p w14:paraId="4DCB1C71" w14:textId="09E24726" w:rsidR="00F75B1B" w:rsidRPr="00316698" w:rsidRDefault="00F75B1B" w:rsidP="003F33E6">
                        <w:pPr>
                          <w:pStyle w:val="Caption"/>
                          <w:rPr>
                            <w:b/>
                            <w:bCs/>
                            <w:sz w:val="28"/>
                            <w:szCs w:val="28"/>
                          </w:rPr>
                        </w:pPr>
                        <w:bookmarkStart w:id="50" w:name="_Toc59633638"/>
                        <w:r w:rsidRPr="00316698">
                          <w:rPr>
                            <w:sz w:val="20"/>
                            <w:szCs w:val="20"/>
                          </w:rPr>
                          <w:t xml:space="preserve">Figure </w:t>
                        </w:r>
                        <w:r>
                          <w:rPr>
                            <w:sz w:val="20"/>
                            <w:szCs w:val="20"/>
                          </w:rPr>
                          <w:t>3.4</w:t>
                        </w:r>
                        <w:r w:rsidRPr="00A305AE">
                          <w:rPr>
                            <w:sz w:val="20"/>
                            <w:szCs w:val="20"/>
                          </w:rPr>
                          <w:t xml:space="preserve"> Cross sections of mung bean</w:t>
                        </w:r>
                        <w:r w:rsidRPr="00316698">
                          <w:rPr>
                            <w:sz w:val="20"/>
                            <w:szCs w:val="20"/>
                          </w:rPr>
                          <w:t xml:space="preserve"> stems under the microscope. (a) Mung bean with sampling capillary, (b) Mung bean cross section at higher magnification, (c) Cell being pierced by capillary, (d) Capillary with sample at tip.</w:t>
                        </w:r>
                        <w:bookmarkEnd w:id="50"/>
                      </w:p>
                    </w:txbxContent>
                  </v:textbox>
                </v:shape>
                <v:group id="Group 29" o:spid="_x0000_s1130" style="position:absolute;width:78676;height:56578" coordsize="54553,4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">
                  <v:shape id="Picture 119" o:spid="_x0000_s1131" type="#_x0000_t75" style="position:absolute;width:27017;height:20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">
                    <v:imagedata r:id="rId90" o:title=""/>
                  </v:shape>
                  <v:shape id="Picture 120" o:spid="_x0000_s1132" type="#_x0000_t75" style="position:absolute;left:27535;width:27018;height:20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">
                    <v:imagedata r:id="rId91" o:title=""/>
                  </v:shape>
                  <v:shape id="Picture 121" o:spid="_x0000_s1133" type="#_x0000_t75" style="position:absolute;top:20764;width:27017;height:20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">
                    <v:imagedata r:id="rId92" o:title=""/>
                  </v:shape>
                  <v:shape id="Picture 122" o:spid="_x0000_s1134" type="#_x0000_t75" style="position:absolute;left:27535;top:20764;width:27018;height:20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">
                    <v:imagedata r:id="rId93" o:title=""/>
                  </v:shape>
                  <v:shape id="TextBox 25" o:spid="_x0000_s1135" type="#_x0000_t202" style="position:absolute;width:11540;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" filled="f" stroked="f">
                    <v:textbox>
                      <w:txbxContent>
                        <w:p w14:paraId="4F1486A2" w14:textId="77777777" w:rsidR="00F75B1B" w:rsidRDefault="00F75B1B" w:rsidP="003F33E6">
                          <w:pPr>
                            <w:pStyle w:val="NormalWeb"/>
                            <w:spacing w:before="0" w:beforeAutospacing="0" w:after="0" w:afterAutospacing="0"/>
                          </w:pPr>
                          <w:r>
                            <w:rPr>
                              <w:rFonts w:asciiTheme="minorHAnsi" w:hAnsi="Calibri" w:cstheme="minorBidi"/>
                              <w:b/>
                              <w:bCs/>
                              <w:color w:val="FFFFFF" w:themeColor="background1"/>
                              <w:kern w:val="24"/>
                              <w:sz w:val="28"/>
                              <w:szCs w:val="28"/>
                            </w:rPr>
                            <w:t>(a)</w:t>
                          </w:r>
                        </w:p>
                      </w:txbxContent>
                    </v:textbox>
                  </v:shape>
                  <v:shape id="TextBox 26" o:spid="_x0000_s1136" type="#_x0000_t202" style="position:absolute;left:27535;top:74;width:11541;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" filled="f" stroked="f">
                    <v:textbox>
                      <w:txbxContent>
                        <w:p w14:paraId="3554CC9C" w14:textId="77777777" w:rsidR="00F75B1B" w:rsidRDefault="00F75B1B" w:rsidP="003F33E6">
                          <w:pPr>
                            <w:pStyle w:val="NormalWeb"/>
                            <w:spacing w:before="0" w:beforeAutospacing="0" w:after="0" w:afterAutospacing="0"/>
                          </w:pPr>
                          <w:r>
                            <w:rPr>
                              <w:rFonts w:asciiTheme="minorHAnsi" w:hAnsi="Calibri" w:cstheme="minorBidi"/>
                              <w:b/>
                              <w:bCs/>
                              <w:color w:val="FFFFFF" w:themeColor="background1"/>
                              <w:kern w:val="24"/>
                              <w:sz w:val="28"/>
                              <w:szCs w:val="28"/>
                            </w:rPr>
                            <w:t>(b)</w:t>
                          </w:r>
                        </w:p>
                      </w:txbxContent>
                    </v:textbox>
                  </v:shape>
                  <v:shape id="TextBox 27" o:spid="_x0000_s1137" type="#_x0000_t202" style="position:absolute;top:20838;width:1154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" filled="f" stroked="f">
                    <v:textbox>
                      <w:txbxContent>
                        <w:p w14:paraId="01E86160" w14:textId="77777777" w:rsidR="00F75B1B" w:rsidRDefault="00F75B1B" w:rsidP="003F33E6">
                          <w:pPr>
                            <w:pStyle w:val="NormalWeb"/>
                            <w:spacing w:before="0" w:beforeAutospacing="0" w:after="0" w:afterAutospacing="0"/>
                          </w:pPr>
                          <w:r>
                            <w:rPr>
                              <w:rFonts w:asciiTheme="minorHAnsi" w:hAnsi="Calibri" w:cstheme="minorBidi"/>
                              <w:b/>
                              <w:bCs/>
                              <w:color w:val="FFFFFF" w:themeColor="background1"/>
                              <w:kern w:val="24"/>
                              <w:sz w:val="28"/>
                              <w:szCs w:val="28"/>
                            </w:rPr>
                            <w:t>(c)</w:t>
                          </w:r>
                        </w:p>
                      </w:txbxContent>
                    </v:textbox>
                  </v:shape>
                  <v:shape id="TextBox 28" o:spid="_x0000_s1138" type="#_x0000_t202" style="position:absolute;left:27535;top:20764;width:11541;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" filled="f" stroked="f">
                    <v:textbox>
                      <w:txbxContent>
                        <w:p w14:paraId="66FBB8BB" w14:textId="77777777" w:rsidR="00F75B1B" w:rsidRDefault="00F75B1B" w:rsidP="003F33E6">
                          <w:pPr>
                            <w:pStyle w:val="NormalWeb"/>
                            <w:spacing w:before="0" w:beforeAutospacing="0" w:after="0" w:afterAutospacing="0"/>
                          </w:pPr>
                          <w:r>
                            <w:rPr>
                              <w:rFonts w:asciiTheme="minorHAnsi" w:hAnsi="Calibri" w:cstheme="minorBidi"/>
                              <w:b/>
                              <w:bCs/>
                              <w:color w:val="FFFFFF" w:themeColor="background1"/>
                              <w:kern w:val="24"/>
                              <w:sz w:val="28"/>
                              <w:szCs w:val="28"/>
                            </w:rPr>
                            <w:t>(d)</w:t>
                          </w:r>
                        </w:p>
                      </w:txbxContent>
                    </v:textbox>
                  </v:shape>
                </v:group>
              </v:group>
            </w:pict>
          </mc:Fallback>
        </mc:AlternateContent>
      </w:r>
    </w:p>
    <w:p w14:paraId="1B1CDA62" w14:textId="2495703C" w:rsidR="003F33E6" w:rsidRPr="009A00CF" w:rsidRDefault="003F33E6" w:rsidP="003F33E6">
      <w:pPr>
        <w:tabs>
          <w:tab w:val="left" w:pos="2483"/>
        </w:tabs>
        <w:spacing w:line="360" w:lineRule="auto"/>
      </w:pPr>
    </w:p>
    <w:p w14:paraId="3CF2B034" w14:textId="36D64148" w:rsidR="003F33E6" w:rsidRPr="009A00CF" w:rsidRDefault="003F33E6" w:rsidP="003F33E6">
      <w:pPr>
        <w:tabs>
          <w:tab w:val="left" w:pos="2483"/>
        </w:tabs>
        <w:spacing w:line="360" w:lineRule="auto"/>
      </w:pPr>
    </w:p>
    <w:p w14:paraId="455E831F" w14:textId="2A5FFE45" w:rsidR="003F33E6" w:rsidRPr="009A00CF" w:rsidRDefault="003F33E6" w:rsidP="003F33E6"/>
    <w:p w14:paraId="55D919FF" w14:textId="287C5531" w:rsidR="003F33E6" w:rsidRPr="009A00CF" w:rsidRDefault="003F33E6" w:rsidP="003F33E6"/>
    <w:p w14:paraId="04C72E65" w14:textId="6AEC1623" w:rsidR="003F33E6" w:rsidRPr="009A00CF" w:rsidRDefault="003F33E6" w:rsidP="003F33E6"/>
    <w:p w14:paraId="684B9B9A" w14:textId="4B52CD02" w:rsidR="003F33E6" w:rsidRPr="009A00CF" w:rsidRDefault="003F33E6" w:rsidP="003F33E6"/>
    <w:p w14:paraId="379D44A7" w14:textId="09CA50F8" w:rsidR="003F33E6" w:rsidRPr="009A00CF" w:rsidRDefault="003F33E6" w:rsidP="003F33E6"/>
    <w:p w14:paraId="275F8F1D" w14:textId="1E8E718B" w:rsidR="003F33E6" w:rsidRPr="009A00CF" w:rsidRDefault="00B85846" w:rsidP="003F33E6">
      <w:r>
        <w:rPr>
          <w:noProof/>
        </w:rPr>
        <mc:AlternateContent>
          <mc:Choice Requires="wps">
            <w:drawing>
              <wp:anchor distT="0" distB="0" distL="114300" distR="114300" simplePos="0" relativeHeight="251830272" behindDoc="0" locked="0" layoutInCell="1" allowOverlap="1" wp14:anchorId="5511BB56" wp14:editId="183A4921">
                <wp:simplePos x="0" y="0"/>
                <wp:positionH relativeFrom="column">
                  <wp:posOffset>2768061</wp:posOffset>
                </wp:positionH>
                <wp:positionV relativeFrom="paragraph">
                  <wp:posOffset>60960</wp:posOffset>
                </wp:positionV>
                <wp:extent cx="882925" cy="231140"/>
                <wp:effectExtent l="0" t="0" r="0" b="0"/>
                <wp:wrapNone/>
                <wp:docPr id="1099" name="TextBox 23"/>
                <wp:cNvGraphicFramePr/>
                <a:graphic xmlns:a="http://schemas.openxmlformats.org/drawingml/2006/main">
                  <a:graphicData uri="http://schemas.microsoft.com/office/word/2010/wordprocessingShape">
                    <wps:wsp>
                      <wps:cNvSpPr txBox="1"/>
                      <wps:spPr>
                        <a:xfrm>
                          <a:off x="0" y="0"/>
                          <a:ext cx="882925" cy="231140"/>
                        </a:xfrm>
                        <a:prstGeom prst="rect">
                          <a:avLst/>
                        </a:prstGeom>
                        <a:noFill/>
                      </wps:spPr>
                      <wps:txbx>
                        <w:txbxContent>
                          <w:p w14:paraId="7004B260" w14:textId="3CCCD3CD" w:rsidR="00F75B1B" w:rsidRPr="008D1A46" w:rsidRDefault="00F75B1B" w:rsidP="00F8637C">
                            <w:pPr>
                              <w:pStyle w:val="Header"/>
                              <w:rPr>
                                <w:color w:val="FFFFFF" w:themeColor="background1"/>
                              </w:rPr>
                            </w:pPr>
                            <w:r w:rsidRPr="008D1A46">
                              <w:rPr>
                                <w:rFonts w:hAnsi="Calibri"/>
                                <w:color w:val="FFFFFF" w:themeColor="background1"/>
                                <w:kern w:val="24"/>
                                <w:sz w:val="18"/>
                                <w:szCs w:val="18"/>
                              </w:rPr>
                              <w:t>Approx</w:t>
                            </w:r>
                            <w:r>
                              <w:rPr>
                                <w:rFonts w:hAnsi="Calibri"/>
                                <w:color w:val="FFFFFF" w:themeColor="background1"/>
                                <w:kern w:val="24"/>
                                <w:sz w:val="18"/>
                                <w:szCs w:val="18"/>
                              </w:rPr>
                              <w:t xml:space="preserve"> 1 mm</w:t>
                            </w:r>
                          </w:p>
                        </w:txbxContent>
                      </wps:txbx>
                      <wps:bodyPr wrap="square" rtlCol="0">
                        <a:spAutoFit/>
                      </wps:bodyPr>
                    </wps:wsp>
                  </a:graphicData>
                </a:graphic>
                <wp14:sizeRelH relativeFrom="margin">
                  <wp14:pctWidth>0</wp14:pctWidth>
                </wp14:sizeRelH>
              </wp:anchor>
            </w:drawing>
          </mc:Choice>
          <mc:Fallback>
            <w:pict>
              <v:shape w14:anchorId="5511BB56" id="TextBox 23" o:spid="_x0000_s1139" type="#_x0000_t202" style="position:absolute;margin-left:217.95pt;margin-top:4.8pt;width:69.5pt;height:18.2pt;z-index:251830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" filled="f" stroked="f">
                <v:textbox style="mso-fit-shape-to-text:t">
                  <w:txbxContent>
                    <w:p w14:paraId="7004B260" w14:textId="3CCCD3CD" w:rsidR="00F75B1B" w:rsidRPr="008D1A46" w:rsidRDefault="00F75B1B" w:rsidP="00F8637C">
                      <w:pPr>
                        <w:pStyle w:val="Header"/>
                        <w:rPr>
                          <w:color w:val="FFFFFF" w:themeColor="background1"/>
                        </w:rPr>
                      </w:pPr>
                      <w:r w:rsidRPr="008D1A46">
                        <w:rPr>
                          <w:rFonts w:hAnsi="Calibri"/>
                          <w:color w:val="FFFFFF" w:themeColor="background1"/>
                          <w:kern w:val="24"/>
                          <w:sz w:val="18"/>
                          <w:szCs w:val="18"/>
                        </w:rPr>
                        <w:t>Approx</w:t>
                      </w:r>
                      <w:r>
                        <w:rPr>
                          <w:rFonts w:hAnsi="Calibri"/>
                          <w:color w:val="FFFFFF" w:themeColor="background1"/>
                          <w:kern w:val="24"/>
                          <w:sz w:val="18"/>
                          <w:szCs w:val="18"/>
                        </w:rPr>
                        <w:t xml:space="preserve"> 1 mm</w:t>
                      </w:r>
                    </w:p>
                  </w:txbxContent>
                </v:textbox>
              </v:shape>
            </w:pict>
          </mc:Fallback>
        </mc:AlternateContent>
      </w:r>
      <w:r>
        <w:rPr>
          <w:noProof/>
        </w:rPr>
        <mc:AlternateContent>
          <mc:Choice Requires="wps">
            <w:drawing>
              <wp:anchor distT="0" distB="0" distL="114300" distR="114300" simplePos="0" relativeHeight="251835392" behindDoc="0" locked="0" layoutInCell="1" allowOverlap="1" wp14:anchorId="3B78E195" wp14:editId="0F1424D9">
                <wp:simplePos x="0" y="0"/>
                <wp:positionH relativeFrom="column">
                  <wp:posOffset>6771336</wp:posOffset>
                </wp:positionH>
                <wp:positionV relativeFrom="paragraph">
                  <wp:posOffset>103505</wp:posOffset>
                </wp:positionV>
                <wp:extent cx="791845" cy="0"/>
                <wp:effectExtent l="0" t="0" r="0" b="0"/>
                <wp:wrapNone/>
                <wp:docPr id="1332" name="Straight Connector 1332"/>
                <wp:cNvGraphicFramePr/>
                <a:graphic xmlns:a="http://schemas.openxmlformats.org/drawingml/2006/main">
                  <a:graphicData uri="http://schemas.microsoft.com/office/word/2010/wordprocessingShape">
                    <wps:wsp>
                      <wps:cNvCnPr/>
                      <wps:spPr>
                        <a:xfrm>
                          <a:off x="0" y="0"/>
                          <a:ext cx="791845" cy="0"/>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CBCD45" id="Straight Connector 1332" o:spid="_x0000_s1026" style="position:absolute;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3.2pt,8.15pt" to="595.5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" strokecolor="white [3212]" strokeweight="1pt">
                <v:stroke joinstyle="miter"/>
              </v:line>
            </w:pict>
          </mc:Fallback>
        </mc:AlternateContent>
      </w:r>
      <w:r>
        <w:rPr>
          <w:noProof/>
        </w:rPr>
        <mc:AlternateContent>
          <mc:Choice Requires="wps">
            <w:drawing>
              <wp:anchor distT="0" distB="0" distL="114300" distR="114300" simplePos="0" relativeHeight="251833344" behindDoc="0" locked="0" layoutInCell="1" allowOverlap="1" wp14:anchorId="4343C9AC" wp14:editId="12D6529B">
                <wp:simplePos x="0" y="0"/>
                <wp:positionH relativeFrom="column">
                  <wp:posOffset>2796209</wp:posOffset>
                </wp:positionH>
                <wp:positionV relativeFrom="paragraph">
                  <wp:posOffset>106680</wp:posOffset>
                </wp:positionV>
                <wp:extent cx="791845" cy="0"/>
                <wp:effectExtent l="0" t="0" r="0" b="0"/>
                <wp:wrapNone/>
                <wp:docPr id="1101" name="Straight Connector 1101"/>
                <wp:cNvGraphicFramePr/>
                <a:graphic xmlns:a="http://schemas.openxmlformats.org/drawingml/2006/main">
                  <a:graphicData uri="http://schemas.microsoft.com/office/word/2010/wordprocessingShape">
                    <wps:wsp>
                      <wps:cNvCnPr/>
                      <wps:spPr>
                        <a:xfrm>
                          <a:off x="0" y="0"/>
                          <a:ext cx="791845" cy="0"/>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DCE6A3" id="Straight Connector 1101" o:spid="_x0000_s1026" style="position:absolute;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0.15pt,8.4pt" to="282.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" strokecolor="white [3212]" strokeweight="1pt">
                <v:stroke joinstyle="miter"/>
              </v:line>
            </w:pict>
          </mc:Fallback>
        </mc:AlternateContent>
      </w:r>
      <w:r w:rsidR="00F8637C">
        <w:rPr>
          <w:noProof/>
        </w:rPr>
        <mc:AlternateContent>
          <mc:Choice Requires="wps">
            <w:drawing>
              <wp:anchor distT="0" distB="0" distL="114300" distR="114300" simplePos="0" relativeHeight="251832320" behindDoc="0" locked="0" layoutInCell="1" allowOverlap="1" wp14:anchorId="59B72095" wp14:editId="432BB982">
                <wp:simplePos x="0" y="0"/>
                <wp:positionH relativeFrom="column">
                  <wp:posOffset>6814820</wp:posOffset>
                </wp:positionH>
                <wp:positionV relativeFrom="paragraph">
                  <wp:posOffset>55521</wp:posOffset>
                </wp:positionV>
                <wp:extent cx="1136015" cy="231140"/>
                <wp:effectExtent l="0" t="0" r="0" b="0"/>
                <wp:wrapNone/>
                <wp:docPr id="1100" name="TextBox 23"/>
                <wp:cNvGraphicFramePr/>
                <a:graphic xmlns:a="http://schemas.openxmlformats.org/drawingml/2006/main">
                  <a:graphicData uri="http://schemas.microsoft.com/office/word/2010/wordprocessingShape">
                    <wps:wsp>
                      <wps:cNvSpPr txBox="1"/>
                      <wps:spPr>
                        <a:xfrm>
                          <a:off x="0" y="0"/>
                          <a:ext cx="1136015" cy="231140"/>
                        </a:xfrm>
                        <a:prstGeom prst="rect">
                          <a:avLst/>
                        </a:prstGeom>
                        <a:noFill/>
                      </wps:spPr>
                      <wps:txbx>
                        <w:txbxContent>
                          <w:p w14:paraId="7F033FC4" w14:textId="48A5E888" w:rsidR="00F75B1B" w:rsidRPr="008D1A46" w:rsidRDefault="00F75B1B" w:rsidP="00F8637C">
                            <w:pPr>
                              <w:pStyle w:val="Header"/>
                              <w:rPr>
                                <w:color w:val="FFFFFF" w:themeColor="background1"/>
                              </w:rPr>
                            </w:pPr>
                            <w:r w:rsidRPr="008D1A46">
                              <w:rPr>
                                <w:rFonts w:hAnsi="Calibri"/>
                                <w:color w:val="FFFFFF" w:themeColor="background1"/>
                                <w:kern w:val="24"/>
                                <w:sz w:val="18"/>
                                <w:szCs w:val="18"/>
                              </w:rPr>
                              <w:t xml:space="preserve">Approx. </w:t>
                            </w:r>
                            <w:r>
                              <w:rPr>
                                <w:rFonts w:hAnsi="Calibri"/>
                                <w:color w:val="FFFFFF" w:themeColor="background1"/>
                                <w:kern w:val="24"/>
                                <w:sz w:val="18"/>
                                <w:szCs w:val="18"/>
                              </w:rPr>
                              <w:t>0.5</w:t>
                            </w:r>
                            <w:r w:rsidRPr="008D1A46">
                              <w:rPr>
                                <w:rFonts w:hAnsi="Calibri"/>
                                <w:color w:val="FFFFFF" w:themeColor="background1"/>
                                <w:kern w:val="24"/>
                                <w:sz w:val="18"/>
                                <w:szCs w:val="18"/>
                              </w:rPr>
                              <w:t xml:space="preserve"> </w:t>
                            </w:r>
                            <w:r>
                              <w:rPr>
                                <w:rFonts w:hAnsi="Calibri"/>
                                <w:color w:val="FFFFFF" w:themeColor="background1"/>
                                <w:kern w:val="24"/>
                                <w:sz w:val="18"/>
                                <w:szCs w:val="18"/>
                              </w:rPr>
                              <w:t>m</w:t>
                            </w:r>
                            <w:r w:rsidRPr="008D1A46">
                              <w:rPr>
                                <w:rFonts w:hAnsi="Calibri"/>
                                <w:color w:val="FFFFFF" w:themeColor="background1"/>
                                <w:kern w:val="24"/>
                                <w:sz w:val="18"/>
                                <w:szCs w:val="18"/>
                              </w:rPr>
                              <w:t>m</w:t>
                            </w:r>
                          </w:p>
                        </w:txbxContent>
                      </wps:txbx>
                      <wps:bodyPr wrap="square" rtlCol="0">
                        <a:spAutoFit/>
                      </wps:bodyPr>
                    </wps:wsp>
                  </a:graphicData>
                </a:graphic>
              </wp:anchor>
            </w:drawing>
          </mc:Choice>
          <mc:Fallback>
            <w:pict>
              <v:shape w14:anchorId="59B72095" id="_x0000_s1140" type="#_x0000_t202" style="position:absolute;margin-left:536.6pt;margin-top:4.35pt;width:89.45pt;height:18.2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" filled="f" stroked="f">
                <v:textbox style="mso-fit-shape-to-text:t">
                  <w:txbxContent>
                    <w:p w14:paraId="7F033FC4" w14:textId="48A5E888" w:rsidR="00F75B1B" w:rsidRPr="008D1A46" w:rsidRDefault="00F75B1B" w:rsidP="00F8637C">
                      <w:pPr>
                        <w:pStyle w:val="Header"/>
                        <w:rPr>
                          <w:color w:val="FFFFFF" w:themeColor="background1"/>
                        </w:rPr>
                      </w:pPr>
                      <w:r w:rsidRPr="008D1A46">
                        <w:rPr>
                          <w:rFonts w:hAnsi="Calibri"/>
                          <w:color w:val="FFFFFF" w:themeColor="background1"/>
                          <w:kern w:val="24"/>
                          <w:sz w:val="18"/>
                          <w:szCs w:val="18"/>
                        </w:rPr>
                        <w:t xml:space="preserve">Approx. </w:t>
                      </w:r>
                      <w:r>
                        <w:rPr>
                          <w:rFonts w:hAnsi="Calibri"/>
                          <w:color w:val="FFFFFF" w:themeColor="background1"/>
                          <w:kern w:val="24"/>
                          <w:sz w:val="18"/>
                          <w:szCs w:val="18"/>
                        </w:rPr>
                        <w:t>0.5</w:t>
                      </w:r>
                      <w:r w:rsidRPr="008D1A46">
                        <w:rPr>
                          <w:rFonts w:hAnsi="Calibri"/>
                          <w:color w:val="FFFFFF" w:themeColor="background1"/>
                          <w:kern w:val="24"/>
                          <w:sz w:val="18"/>
                          <w:szCs w:val="18"/>
                        </w:rPr>
                        <w:t xml:space="preserve"> </w:t>
                      </w:r>
                      <w:r>
                        <w:rPr>
                          <w:rFonts w:hAnsi="Calibri"/>
                          <w:color w:val="FFFFFF" w:themeColor="background1"/>
                          <w:kern w:val="24"/>
                          <w:sz w:val="18"/>
                          <w:szCs w:val="18"/>
                        </w:rPr>
                        <w:t>m</w:t>
                      </w:r>
                      <w:r w:rsidRPr="008D1A46">
                        <w:rPr>
                          <w:rFonts w:hAnsi="Calibri"/>
                          <w:color w:val="FFFFFF" w:themeColor="background1"/>
                          <w:kern w:val="24"/>
                          <w:sz w:val="18"/>
                          <w:szCs w:val="18"/>
                        </w:rPr>
                        <w:t>m</w:t>
                      </w:r>
                    </w:p>
                  </w:txbxContent>
                </v:textbox>
              </v:shape>
            </w:pict>
          </mc:Fallback>
        </mc:AlternateContent>
      </w:r>
    </w:p>
    <w:p w14:paraId="18021A36" w14:textId="38AA583D" w:rsidR="003F33E6" w:rsidRPr="009A00CF" w:rsidRDefault="00B85846" w:rsidP="003F33E6">
      <w:r>
        <w:rPr>
          <w:noProof/>
        </w:rPr>
        <mc:AlternateContent>
          <mc:Choice Requires="wps">
            <w:drawing>
              <wp:anchor distT="45720" distB="45720" distL="114300" distR="114300" simplePos="0" relativeHeight="251847680" behindDoc="0" locked="0" layoutInCell="1" allowOverlap="1" wp14:anchorId="316615D7" wp14:editId="7F7888B7">
                <wp:simplePos x="0" y="0"/>
                <wp:positionH relativeFrom="column">
                  <wp:posOffset>3260689</wp:posOffset>
                </wp:positionH>
                <wp:positionV relativeFrom="paragraph">
                  <wp:posOffset>68583</wp:posOffset>
                </wp:positionV>
                <wp:extent cx="551180" cy="1404620"/>
                <wp:effectExtent l="0" t="0" r="0" b="0"/>
                <wp:wrapSquare wrapText="bothSides"/>
                <wp:docPr id="13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180" cy="1404620"/>
                        </a:xfrm>
                        <a:prstGeom prst="rect">
                          <a:avLst/>
                        </a:prstGeom>
                        <a:noFill/>
                        <a:ln w="9525">
                          <a:noFill/>
                          <a:miter lim="800000"/>
                          <a:headEnd/>
                          <a:tailEnd/>
                        </a:ln>
                      </wps:spPr>
                      <wps:txbx>
                        <w:txbxContent>
                          <w:p w14:paraId="3CE16EFA" w14:textId="5E763C9F" w:rsidR="00F75B1B" w:rsidRPr="008D1A46" w:rsidRDefault="00F75B1B" w:rsidP="00B85846">
                            <w:pPr>
                              <w:rPr>
                                <w:color w:val="FFFFFF" w:themeColor="background1"/>
                              </w:rPr>
                            </w:pPr>
                            <w:r>
                              <w:rPr>
                                <w:color w:val="FFFFFF" w:themeColor="background1"/>
                              </w:rPr>
                              <w:t>40</w:t>
                            </w:r>
                            <w:r w:rsidRPr="008D1A46">
                              <w:rPr>
                                <w:color w:val="FFFFFF" w:themeColor="background1"/>
                              </w:rPr>
                              <w:t>x</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16615D7" id="_x0000_s1141" type="#_x0000_t202" style="position:absolute;margin-left:256.75pt;margin-top:5.4pt;width:43.4pt;height:110.6pt;z-index:2518476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" filled="f" stroked="f">
                <v:textbox style="mso-fit-shape-to-text:t">
                  <w:txbxContent>
                    <w:p w14:paraId="3CE16EFA" w14:textId="5E763C9F" w:rsidR="00F75B1B" w:rsidRPr="008D1A46" w:rsidRDefault="00F75B1B" w:rsidP="00B85846">
                      <w:pPr>
                        <w:rPr>
                          <w:color w:val="FFFFFF" w:themeColor="background1"/>
                        </w:rPr>
                      </w:pPr>
                      <w:r>
                        <w:rPr>
                          <w:color w:val="FFFFFF" w:themeColor="background1"/>
                        </w:rPr>
                        <w:t>40</w:t>
                      </w:r>
                      <w:r w:rsidRPr="008D1A46">
                        <w:rPr>
                          <w:color w:val="FFFFFF" w:themeColor="background1"/>
                        </w:rPr>
                        <w:t>x</w:t>
                      </w:r>
                    </w:p>
                  </w:txbxContent>
                </v:textbox>
                <w10:wrap type="square"/>
              </v:shape>
            </w:pict>
          </mc:Fallback>
        </mc:AlternateContent>
      </w:r>
      <w:r>
        <w:rPr>
          <w:noProof/>
        </w:rPr>
        <mc:AlternateContent>
          <mc:Choice Requires="wps">
            <w:drawing>
              <wp:anchor distT="45720" distB="45720" distL="114300" distR="114300" simplePos="0" relativeHeight="251843584" behindDoc="0" locked="0" layoutInCell="1" allowOverlap="1" wp14:anchorId="0FBAE124" wp14:editId="4E21C22D">
                <wp:simplePos x="0" y="0"/>
                <wp:positionH relativeFrom="column">
                  <wp:posOffset>7231357</wp:posOffset>
                </wp:positionH>
                <wp:positionV relativeFrom="paragraph">
                  <wp:posOffset>65515</wp:posOffset>
                </wp:positionV>
                <wp:extent cx="551180" cy="1404620"/>
                <wp:effectExtent l="0" t="0" r="0" b="0"/>
                <wp:wrapSquare wrapText="bothSides"/>
                <wp:docPr id="13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180" cy="1404620"/>
                        </a:xfrm>
                        <a:prstGeom prst="rect">
                          <a:avLst/>
                        </a:prstGeom>
                        <a:noFill/>
                        <a:ln w="9525">
                          <a:noFill/>
                          <a:miter lim="800000"/>
                          <a:headEnd/>
                          <a:tailEnd/>
                        </a:ln>
                      </wps:spPr>
                      <wps:txbx>
                        <w:txbxContent>
                          <w:p w14:paraId="24A3C801" w14:textId="1874D2FB" w:rsidR="00F75B1B" w:rsidRPr="008D1A46" w:rsidRDefault="00F75B1B" w:rsidP="00B85846">
                            <w:pPr>
                              <w:rPr>
                                <w:color w:val="FFFFFF" w:themeColor="background1"/>
                              </w:rPr>
                            </w:pPr>
                            <w:r>
                              <w:rPr>
                                <w:color w:val="FFFFFF" w:themeColor="background1"/>
                              </w:rPr>
                              <w:t>10</w:t>
                            </w:r>
                            <w:r w:rsidRPr="008D1A46">
                              <w:rPr>
                                <w:color w:val="FFFFFF" w:themeColor="background1"/>
                              </w:rPr>
                              <w:t>x</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FBAE124" id="_x0000_s1142" type="#_x0000_t202" style="position:absolute;margin-left:569.4pt;margin-top:5.15pt;width:43.4pt;height:110.6pt;z-index:2518435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" filled="f" stroked="f">
                <v:textbox style="mso-fit-shape-to-text:t">
                  <w:txbxContent>
                    <w:p w14:paraId="24A3C801" w14:textId="1874D2FB" w:rsidR="00F75B1B" w:rsidRPr="008D1A46" w:rsidRDefault="00F75B1B" w:rsidP="00B85846">
                      <w:pPr>
                        <w:rPr>
                          <w:color w:val="FFFFFF" w:themeColor="background1"/>
                        </w:rPr>
                      </w:pPr>
                      <w:r>
                        <w:rPr>
                          <w:color w:val="FFFFFF" w:themeColor="background1"/>
                        </w:rPr>
                        <w:t>10</w:t>
                      </w:r>
                      <w:r w:rsidRPr="008D1A46">
                        <w:rPr>
                          <w:color w:val="FFFFFF" w:themeColor="background1"/>
                        </w:rPr>
                        <w:t>x</w:t>
                      </w:r>
                    </w:p>
                  </w:txbxContent>
                </v:textbox>
                <w10:wrap type="square"/>
              </v:shape>
            </w:pict>
          </mc:Fallback>
        </mc:AlternateContent>
      </w:r>
    </w:p>
    <w:p w14:paraId="23B458D2" w14:textId="52BB03F1" w:rsidR="003F33E6" w:rsidRPr="009A00CF" w:rsidRDefault="003F33E6" w:rsidP="003F33E6"/>
    <w:p w14:paraId="58C0238A" w14:textId="3B888EC3" w:rsidR="003F33E6" w:rsidRPr="009A00CF" w:rsidRDefault="003F33E6" w:rsidP="003F33E6"/>
    <w:p w14:paraId="5E204843" w14:textId="59730FDB" w:rsidR="003F33E6" w:rsidRPr="009A00CF" w:rsidRDefault="00B85846" w:rsidP="003F33E6">
      <w:pPr>
        <w:tabs>
          <w:tab w:val="left" w:pos="13020"/>
        </w:tabs>
        <w:sectPr w:rsidR="003F33E6" w:rsidRPr="009A00CF" w:rsidSect="00A305AE">
          <w:type w:val="continuous"/>
          <w:pgSz w:w="16838" w:h="11906" w:orient="landscape"/>
          <w:pgMar w:top="1440" w:right="1440" w:bottom="1440" w:left="1440" w:header="708" w:footer="708" w:gutter="0"/>
          <w:cols w:space="708"/>
          <w:docGrid w:linePitch="360"/>
        </w:sectPr>
      </w:pPr>
      <w:r>
        <w:rPr>
          <w:noProof/>
        </w:rPr>
        <mc:AlternateContent>
          <mc:Choice Requires="wps">
            <w:drawing>
              <wp:anchor distT="0" distB="0" distL="114300" distR="114300" simplePos="0" relativeHeight="251814912" behindDoc="0" locked="0" layoutInCell="1" allowOverlap="1" wp14:anchorId="517BD9C9" wp14:editId="00230F32">
                <wp:simplePos x="0" y="0"/>
                <wp:positionH relativeFrom="column">
                  <wp:posOffset>2696210</wp:posOffset>
                </wp:positionH>
                <wp:positionV relativeFrom="paragraph">
                  <wp:posOffset>6350</wp:posOffset>
                </wp:positionV>
                <wp:extent cx="1022985" cy="32766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1022985" cy="327660"/>
                        </a:xfrm>
                        <a:prstGeom prst="rect">
                          <a:avLst/>
                        </a:prstGeom>
                        <a:noFill/>
                        <a:ln w="6350">
                          <a:noFill/>
                        </a:ln>
                      </wps:spPr>
                      <wps:txbx>
                        <w:txbxContent>
                          <w:p w14:paraId="1C49676C" w14:textId="3AB7B6AE" w:rsidR="00F75B1B" w:rsidRPr="008D1A46" w:rsidRDefault="00F75B1B">
                            <w:pPr>
                              <w:rPr>
                                <w:b/>
                                <w:bCs/>
                                <w:color w:val="FFFFFF" w:themeColor="background1"/>
                              </w:rPr>
                            </w:pPr>
                            <w:r w:rsidRPr="008D1A46">
                              <w:rPr>
                                <w:b/>
                                <w:bCs/>
                                <w:color w:val="FFFFFF" w:themeColor="background1"/>
                              </w:rPr>
                              <w:t>Capilla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7BD9C9" id="Text Box 13" o:spid="_x0000_s1143" type="#_x0000_t202" style="position:absolute;margin-left:212.3pt;margin-top:.5pt;width:80.55pt;height:25.8pt;z-index:251814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" filled="f" stroked="f" strokeweight=".5pt">
                <v:textbox>
                  <w:txbxContent>
                    <w:p w14:paraId="1C49676C" w14:textId="3AB7B6AE" w:rsidR="00F75B1B" w:rsidRPr="008D1A46" w:rsidRDefault="00F75B1B">
                      <w:pPr>
                        <w:rPr>
                          <w:b/>
                          <w:bCs/>
                          <w:color w:val="FFFFFF" w:themeColor="background1"/>
                        </w:rPr>
                      </w:pPr>
                      <w:r w:rsidRPr="008D1A46">
                        <w:rPr>
                          <w:b/>
                          <w:bCs/>
                          <w:color w:val="FFFFFF" w:themeColor="background1"/>
                        </w:rPr>
                        <w:t>Capillary</w:t>
                      </w:r>
                    </w:p>
                  </w:txbxContent>
                </v:textbox>
              </v:shape>
            </w:pict>
          </mc:Fallback>
        </mc:AlternateContent>
      </w:r>
      <w:r>
        <w:rPr>
          <w:noProof/>
        </w:rPr>
        <mc:AlternateContent>
          <mc:Choice Requires="wps">
            <w:drawing>
              <wp:anchor distT="0" distB="0" distL="114300" distR="114300" simplePos="0" relativeHeight="251810816" behindDoc="0" locked="0" layoutInCell="1" allowOverlap="1" wp14:anchorId="6FCBDFB8" wp14:editId="5C0A9248">
                <wp:simplePos x="0" y="0"/>
                <wp:positionH relativeFrom="column">
                  <wp:posOffset>2778904</wp:posOffset>
                </wp:positionH>
                <wp:positionV relativeFrom="paragraph">
                  <wp:posOffset>238796</wp:posOffset>
                </wp:positionV>
                <wp:extent cx="227522" cy="685081"/>
                <wp:effectExtent l="38100" t="0" r="20320" b="58420"/>
                <wp:wrapNone/>
                <wp:docPr id="2" name="Straight Arrow Connector 2"/>
                <wp:cNvGraphicFramePr/>
                <a:graphic xmlns:a="http://schemas.openxmlformats.org/drawingml/2006/main">
                  <a:graphicData uri="http://schemas.microsoft.com/office/word/2010/wordprocessingShape">
                    <wps:wsp>
                      <wps:cNvCnPr/>
                      <wps:spPr>
                        <a:xfrm flipH="1">
                          <a:off x="0" y="0"/>
                          <a:ext cx="227522" cy="685081"/>
                        </a:xfrm>
                        <a:prstGeom prst="straightConnector1">
                          <a:avLst/>
                        </a:prstGeom>
                        <a:ln w="3175">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A2D6DF" id="Straight Arrow Connector 2" o:spid="_x0000_s1026" type="#_x0000_t32" style="position:absolute;margin-left:218.8pt;margin-top:18.8pt;width:17.9pt;height:53.95pt;flip:x;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" strokecolor="white [3212]" strokeweight=".25pt">
                <v:stroke endarrow="block" joinstyle="miter"/>
              </v:shape>
            </w:pict>
          </mc:Fallback>
        </mc:AlternateContent>
      </w:r>
      <w:r w:rsidR="003F33E6" w:rsidRPr="009A00CF">
        <w:tab/>
      </w:r>
    </w:p>
    <w:p w14:paraId="17811818" w14:textId="2CD71D85" w:rsidR="003F33E6" w:rsidRPr="009A00CF" w:rsidRDefault="003F33E6" w:rsidP="003F33E6">
      <w:pPr>
        <w:tabs>
          <w:tab w:val="left" w:pos="13020"/>
        </w:tabs>
      </w:pPr>
    </w:p>
    <w:p w14:paraId="4E861DD2" w14:textId="7331CE5F" w:rsidR="003F33E6" w:rsidRPr="009A00CF" w:rsidRDefault="00B85846" w:rsidP="003F33E6">
      <w:pPr>
        <w:tabs>
          <w:tab w:val="left" w:pos="13020"/>
        </w:tabs>
      </w:pPr>
      <w:r w:rsidRPr="00B85846">
        <w:rPr>
          <w:noProof/>
        </w:rPr>
        <mc:AlternateContent>
          <mc:Choice Requires="wps">
            <w:drawing>
              <wp:anchor distT="0" distB="0" distL="114300" distR="114300" simplePos="0" relativeHeight="251840512" behindDoc="0" locked="0" layoutInCell="1" allowOverlap="1" wp14:anchorId="085574A0" wp14:editId="1C9AB8F0">
                <wp:simplePos x="0" y="0"/>
                <wp:positionH relativeFrom="column">
                  <wp:posOffset>2699852</wp:posOffset>
                </wp:positionH>
                <wp:positionV relativeFrom="paragraph">
                  <wp:posOffset>1165860</wp:posOffset>
                </wp:positionV>
                <wp:extent cx="1495701" cy="231140"/>
                <wp:effectExtent l="0" t="0" r="0" b="0"/>
                <wp:wrapNone/>
                <wp:docPr id="1337" name="TextBox 23"/>
                <wp:cNvGraphicFramePr/>
                <a:graphic xmlns:a="http://schemas.openxmlformats.org/drawingml/2006/main">
                  <a:graphicData uri="http://schemas.microsoft.com/office/word/2010/wordprocessingShape">
                    <wps:wsp>
                      <wps:cNvSpPr txBox="1"/>
                      <wps:spPr>
                        <a:xfrm>
                          <a:off x="0" y="0"/>
                          <a:ext cx="1495701" cy="231140"/>
                        </a:xfrm>
                        <a:prstGeom prst="rect">
                          <a:avLst/>
                        </a:prstGeom>
                        <a:noFill/>
                      </wps:spPr>
                      <wps:txbx>
                        <w:txbxContent>
                          <w:p w14:paraId="061772F0" w14:textId="1FD68EDD" w:rsidR="00F75B1B" w:rsidRPr="008D1A46" w:rsidRDefault="00F75B1B" w:rsidP="00B85846">
                            <w:pPr>
                              <w:pStyle w:val="BalloonText"/>
                              <w:rPr>
                                <w:color w:val="FFFFFF" w:themeColor="background1"/>
                              </w:rPr>
                            </w:pPr>
                            <w:r w:rsidRPr="008D1A46">
                              <w:rPr>
                                <w:rFonts w:hAnsi="Calibri"/>
                                <w:color w:val="FFFFFF" w:themeColor="background1"/>
                                <w:kern w:val="24"/>
                              </w:rPr>
                              <w:t>Approx</w:t>
                            </w:r>
                            <w:r>
                              <w:rPr>
                                <w:rFonts w:hAnsi="Calibri"/>
                                <w:color w:val="FFFFFF" w:themeColor="background1"/>
                                <w:kern w:val="24"/>
                              </w:rPr>
                              <w:t xml:space="preserve"> 0.3 mm</w:t>
                            </w:r>
                          </w:p>
                        </w:txbxContent>
                      </wps:txbx>
                      <wps:bodyPr wrap="square" rtlCol="0">
                        <a:spAutoFit/>
                      </wps:bodyPr>
                    </wps:wsp>
                  </a:graphicData>
                </a:graphic>
                <wp14:sizeRelH relativeFrom="margin">
                  <wp14:pctWidth>0</wp14:pctWidth>
                </wp14:sizeRelH>
              </wp:anchor>
            </w:drawing>
          </mc:Choice>
          <mc:Fallback>
            <w:pict>
              <v:shape w14:anchorId="085574A0" id="_x0000_s1144" type="#_x0000_t202" style="position:absolute;margin-left:212.6pt;margin-top:91.8pt;width:117.75pt;height:18.2pt;z-index:251840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" filled="f" stroked="f">
                <v:textbox style="mso-fit-shape-to-text:t">
                  <w:txbxContent>
                    <w:p w14:paraId="061772F0" w14:textId="1FD68EDD" w:rsidR="00F75B1B" w:rsidRPr="008D1A46" w:rsidRDefault="00F75B1B" w:rsidP="00B85846">
                      <w:pPr>
                        <w:pStyle w:val="BalloonText"/>
                        <w:rPr>
                          <w:color w:val="FFFFFF" w:themeColor="background1"/>
                        </w:rPr>
                      </w:pPr>
                      <w:r w:rsidRPr="008D1A46">
                        <w:rPr>
                          <w:rFonts w:hAnsi="Calibri"/>
                          <w:color w:val="FFFFFF" w:themeColor="background1"/>
                          <w:kern w:val="24"/>
                        </w:rPr>
                        <w:t>Approx</w:t>
                      </w:r>
                      <w:r>
                        <w:rPr>
                          <w:rFonts w:hAnsi="Calibri"/>
                          <w:color w:val="FFFFFF" w:themeColor="background1"/>
                          <w:kern w:val="24"/>
                        </w:rPr>
                        <w:t xml:space="preserve"> 0.3 mm</w:t>
                      </w:r>
                    </w:p>
                  </w:txbxContent>
                </v:textbox>
              </v:shape>
            </w:pict>
          </mc:Fallback>
        </mc:AlternateContent>
      </w:r>
      <w:r w:rsidRPr="00B85846">
        <w:rPr>
          <w:noProof/>
        </w:rPr>
        <mc:AlternateContent>
          <mc:Choice Requires="wps">
            <w:drawing>
              <wp:anchor distT="0" distB="0" distL="114300" distR="114300" simplePos="0" relativeHeight="251841536" behindDoc="0" locked="0" layoutInCell="1" allowOverlap="1" wp14:anchorId="19EBCF93" wp14:editId="76B59CCF">
                <wp:simplePos x="0" y="0"/>
                <wp:positionH relativeFrom="column">
                  <wp:posOffset>2778125</wp:posOffset>
                </wp:positionH>
                <wp:positionV relativeFrom="paragraph">
                  <wp:posOffset>1208669</wp:posOffset>
                </wp:positionV>
                <wp:extent cx="791845" cy="0"/>
                <wp:effectExtent l="0" t="0" r="0" b="0"/>
                <wp:wrapNone/>
                <wp:docPr id="1338" name="Straight Connector 1338"/>
                <wp:cNvGraphicFramePr/>
                <a:graphic xmlns:a="http://schemas.openxmlformats.org/drawingml/2006/main">
                  <a:graphicData uri="http://schemas.microsoft.com/office/word/2010/wordprocessingShape">
                    <wps:wsp>
                      <wps:cNvCnPr/>
                      <wps:spPr>
                        <a:xfrm>
                          <a:off x="0" y="0"/>
                          <a:ext cx="791845" cy="0"/>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B10D0D" id="Straight Connector 1338" o:spid="_x0000_s1026" style="position:absolute;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8.75pt,95.15pt" to="281.1pt,9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" strokecolor="white [3212]" strokeweight="1pt">
                <v:stroke joinstyle="miter"/>
              </v:line>
            </w:pict>
          </mc:Fallback>
        </mc:AlternateContent>
      </w:r>
      <w:r w:rsidRPr="00B85846">
        <w:rPr>
          <w:noProof/>
        </w:rPr>
        <mc:AlternateContent>
          <mc:Choice Requires="wps">
            <w:drawing>
              <wp:anchor distT="0" distB="0" distL="114300" distR="114300" simplePos="0" relativeHeight="251838464" behindDoc="0" locked="0" layoutInCell="1" allowOverlap="1" wp14:anchorId="6E084BEA" wp14:editId="304DB84C">
                <wp:simplePos x="0" y="0"/>
                <wp:positionH relativeFrom="column">
                  <wp:posOffset>6771640</wp:posOffset>
                </wp:positionH>
                <wp:positionV relativeFrom="paragraph">
                  <wp:posOffset>1218565</wp:posOffset>
                </wp:positionV>
                <wp:extent cx="791845" cy="0"/>
                <wp:effectExtent l="0" t="0" r="0" b="0"/>
                <wp:wrapNone/>
                <wp:docPr id="1336" name="Straight Connector 1336"/>
                <wp:cNvGraphicFramePr/>
                <a:graphic xmlns:a="http://schemas.openxmlformats.org/drawingml/2006/main">
                  <a:graphicData uri="http://schemas.microsoft.com/office/word/2010/wordprocessingShape">
                    <wps:wsp>
                      <wps:cNvCnPr/>
                      <wps:spPr>
                        <a:xfrm>
                          <a:off x="0" y="0"/>
                          <a:ext cx="791845" cy="0"/>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7D6E43" id="Straight Connector 1336" o:spid="_x0000_s1026" style="position:absolute;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3.2pt,95.95pt" to="595.55pt,9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" strokecolor="white [3212]" strokeweight="1pt">
                <v:stroke joinstyle="miter"/>
              </v:line>
            </w:pict>
          </mc:Fallback>
        </mc:AlternateContent>
      </w:r>
      <w:r w:rsidRPr="00B85846">
        <w:rPr>
          <w:noProof/>
        </w:rPr>
        <mc:AlternateContent>
          <mc:Choice Requires="wps">
            <w:drawing>
              <wp:anchor distT="0" distB="0" distL="114300" distR="114300" simplePos="0" relativeHeight="251837440" behindDoc="0" locked="0" layoutInCell="1" allowOverlap="1" wp14:anchorId="55153468" wp14:editId="30A40245">
                <wp:simplePos x="0" y="0"/>
                <wp:positionH relativeFrom="column">
                  <wp:posOffset>6296963</wp:posOffset>
                </wp:positionH>
                <wp:positionV relativeFrom="paragraph">
                  <wp:posOffset>1181984</wp:posOffset>
                </wp:positionV>
                <wp:extent cx="1495701" cy="231140"/>
                <wp:effectExtent l="0" t="0" r="0" b="0"/>
                <wp:wrapNone/>
                <wp:docPr id="1335" name="TextBox 23"/>
                <wp:cNvGraphicFramePr/>
                <a:graphic xmlns:a="http://schemas.openxmlformats.org/drawingml/2006/main">
                  <a:graphicData uri="http://schemas.microsoft.com/office/word/2010/wordprocessingShape">
                    <wps:wsp>
                      <wps:cNvSpPr txBox="1"/>
                      <wps:spPr>
                        <a:xfrm>
                          <a:off x="0" y="0"/>
                          <a:ext cx="1495701" cy="231140"/>
                        </a:xfrm>
                        <a:prstGeom prst="rect">
                          <a:avLst/>
                        </a:prstGeom>
                        <a:noFill/>
                      </wps:spPr>
                      <wps:txbx>
                        <w:txbxContent>
                          <w:p w14:paraId="21A56BB8" w14:textId="7B588669" w:rsidR="00F75B1B" w:rsidRPr="008D1A46" w:rsidRDefault="00F75B1B" w:rsidP="00B85846">
                            <w:pPr>
                              <w:pStyle w:val="ListParagraph"/>
                              <w:rPr>
                                <w:color w:val="FFFFFF" w:themeColor="background1"/>
                              </w:rPr>
                            </w:pPr>
                            <w:r w:rsidRPr="008D1A46">
                              <w:rPr>
                                <w:rFonts w:hAnsi="Calibri"/>
                                <w:color w:val="FFFFFF" w:themeColor="background1"/>
                                <w:kern w:val="24"/>
                                <w:sz w:val="18"/>
                                <w:szCs w:val="18"/>
                              </w:rPr>
                              <w:t>Approx</w:t>
                            </w:r>
                            <w:r>
                              <w:rPr>
                                <w:rFonts w:hAnsi="Calibri"/>
                                <w:color w:val="FFFFFF" w:themeColor="background1"/>
                                <w:kern w:val="24"/>
                                <w:sz w:val="18"/>
                                <w:szCs w:val="18"/>
                              </w:rPr>
                              <w:t xml:space="preserve"> 1 mm</w:t>
                            </w:r>
                          </w:p>
                        </w:txbxContent>
                      </wps:txbx>
                      <wps:bodyPr wrap="square" rtlCol="0">
                        <a:spAutoFit/>
                      </wps:bodyPr>
                    </wps:wsp>
                  </a:graphicData>
                </a:graphic>
                <wp14:sizeRelH relativeFrom="margin">
                  <wp14:pctWidth>0</wp14:pctWidth>
                </wp14:sizeRelH>
              </wp:anchor>
            </w:drawing>
          </mc:Choice>
          <mc:Fallback>
            <w:pict>
              <v:shape w14:anchorId="55153468" id="_x0000_s1145" type="#_x0000_t202" style="position:absolute;margin-left:495.8pt;margin-top:93.05pt;width:117.75pt;height:18.2pt;z-index:251837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" filled="f" stroked="f">
                <v:textbox style="mso-fit-shape-to-text:t">
                  <w:txbxContent>
                    <w:p w14:paraId="21A56BB8" w14:textId="7B588669" w:rsidR="00F75B1B" w:rsidRPr="008D1A46" w:rsidRDefault="00F75B1B" w:rsidP="00B85846">
                      <w:pPr>
                        <w:pStyle w:val="ListParagraph"/>
                        <w:rPr>
                          <w:color w:val="FFFFFF" w:themeColor="background1"/>
                        </w:rPr>
                      </w:pPr>
                      <w:r w:rsidRPr="008D1A46">
                        <w:rPr>
                          <w:rFonts w:hAnsi="Calibri"/>
                          <w:color w:val="FFFFFF" w:themeColor="background1"/>
                          <w:kern w:val="24"/>
                          <w:sz w:val="18"/>
                          <w:szCs w:val="18"/>
                        </w:rPr>
                        <w:t>Approx</w:t>
                      </w:r>
                      <w:r>
                        <w:rPr>
                          <w:rFonts w:hAnsi="Calibri"/>
                          <w:color w:val="FFFFFF" w:themeColor="background1"/>
                          <w:kern w:val="24"/>
                          <w:sz w:val="18"/>
                          <w:szCs w:val="18"/>
                        </w:rPr>
                        <w:t xml:space="preserve"> 1 mm</w:t>
                      </w:r>
                    </w:p>
                  </w:txbxContent>
                </v:textbox>
              </v:shape>
            </w:pict>
          </mc:Fallback>
        </mc:AlternateContent>
      </w:r>
      <w:r w:rsidR="003453E3">
        <w:rPr>
          <w:noProof/>
        </w:rPr>
        <mc:AlternateContent>
          <mc:Choice Requires="wps">
            <w:drawing>
              <wp:anchor distT="0" distB="0" distL="114300" distR="114300" simplePos="0" relativeHeight="251813888" behindDoc="0" locked="0" layoutInCell="1" allowOverlap="1" wp14:anchorId="5365B194" wp14:editId="1EF7CF8F">
                <wp:simplePos x="0" y="0"/>
                <wp:positionH relativeFrom="column">
                  <wp:posOffset>1699146</wp:posOffset>
                </wp:positionH>
                <wp:positionV relativeFrom="paragraph">
                  <wp:posOffset>255782</wp:posOffset>
                </wp:positionV>
                <wp:extent cx="1951971" cy="411480"/>
                <wp:effectExtent l="0" t="0" r="10795" b="26670"/>
                <wp:wrapNone/>
                <wp:docPr id="12" name="Straight Connector 12"/>
                <wp:cNvGraphicFramePr/>
                <a:graphic xmlns:a="http://schemas.openxmlformats.org/drawingml/2006/main">
                  <a:graphicData uri="http://schemas.microsoft.com/office/word/2010/wordprocessingShape">
                    <wps:wsp>
                      <wps:cNvCnPr/>
                      <wps:spPr>
                        <a:xfrm>
                          <a:off x="0" y="0"/>
                          <a:ext cx="1951971" cy="411480"/>
                        </a:xfrm>
                        <a:prstGeom prst="line">
                          <a:avLst/>
                        </a:prstGeom>
                        <a:ln>
                          <a:solidFill>
                            <a:schemeClr val="bg2">
                              <a:lumMod val="7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1E1D34" id="Straight Connector 12" o:spid="_x0000_s1026" style="position:absolute;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8pt,20.15pt" to="287.5pt,5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" strokecolor="#aeaaaa [2414]" strokeweight=".5pt">
                <v:stroke dashstyle="dash" joinstyle="miter"/>
              </v:line>
            </w:pict>
          </mc:Fallback>
        </mc:AlternateContent>
      </w:r>
      <w:r w:rsidR="003453E3">
        <w:rPr>
          <w:noProof/>
        </w:rPr>
        <mc:AlternateContent>
          <mc:Choice Requires="wps">
            <w:drawing>
              <wp:anchor distT="0" distB="0" distL="114300" distR="114300" simplePos="0" relativeHeight="251811840" behindDoc="0" locked="0" layoutInCell="1" allowOverlap="1" wp14:anchorId="6B04F34F" wp14:editId="23E26729">
                <wp:simplePos x="0" y="0"/>
                <wp:positionH relativeFrom="column">
                  <wp:posOffset>1701209</wp:posOffset>
                </wp:positionH>
                <wp:positionV relativeFrom="paragraph">
                  <wp:posOffset>219917</wp:posOffset>
                </wp:positionV>
                <wp:extent cx="1950719" cy="276225"/>
                <wp:effectExtent l="0" t="0" r="31115" b="28575"/>
                <wp:wrapNone/>
                <wp:docPr id="4" name="Straight Connector 4"/>
                <wp:cNvGraphicFramePr/>
                <a:graphic xmlns:a="http://schemas.openxmlformats.org/drawingml/2006/main">
                  <a:graphicData uri="http://schemas.microsoft.com/office/word/2010/wordprocessingShape">
                    <wps:wsp>
                      <wps:cNvCnPr/>
                      <wps:spPr>
                        <a:xfrm>
                          <a:off x="0" y="0"/>
                          <a:ext cx="1950719" cy="276225"/>
                        </a:xfrm>
                        <a:prstGeom prst="line">
                          <a:avLst/>
                        </a:prstGeom>
                        <a:ln>
                          <a:solidFill>
                            <a:schemeClr val="bg2">
                              <a:lumMod val="7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5A64A5" id="Straight Connector 4" o:spid="_x0000_s1026" style="position:absolute;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95pt,17.3pt" to="287.55pt,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" strokecolor="#aeaaaa [2414]" strokeweight=".5pt">
                <v:stroke dashstyle="dash" joinstyle="miter"/>
              </v:line>
            </w:pict>
          </mc:Fallback>
        </mc:AlternateContent>
      </w:r>
    </w:p>
    <w:p w14:paraId="473B85EC" w14:textId="11BDB170" w:rsidR="003F33E6" w:rsidRPr="009A00CF" w:rsidRDefault="009002AE" w:rsidP="003F33E6">
      <w:pPr>
        <w:tabs>
          <w:tab w:val="left" w:pos="13020"/>
        </w:tabs>
        <w:sectPr w:rsidR="003F33E6" w:rsidRPr="009A00CF" w:rsidSect="00A305AE">
          <w:type w:val="continuous"/>
          <w:pgSz w:w="16838" w:h="11906" w:orient="landscape"/>
          <w:pgMar w:top="1440" w:right="1440" w:bottom="1440" w:left="1440" w:header="708" w:footer="708" w:gutter="0"/>
          <w:cols w:space="708"/>
          <w:docGrid w:linePitch="360"/>
        </w:sectPr>
      </w:pPr>
      <w:r w:rsidRPr="009002AE">
        <w:rPr>
          <w:noProof/>
        </w:rPr>
        <w:lastRenderedPageBreak/>
        <mc:AlternateContent>
          <mc:Choice Requires="wps">
            <w:drawing>
              <wp:anchor distT="0" distB="0" distL="114300" distR="114300" simplePos="0" relativeHeight="251854848" behindDoc="0" locked="0" layoutInCell="1" allowOverlap="1" wp14:anchorId="62A41235" wp14:editId="3F9C4AF0">
                <wp:simplePos x="0" y="0"/>
                <wp:positionH relativeFrom="column">
                  <wp:posOffset>2992822</wp:posOffset>
                </wp:positionH>
                <wp:positionV relativeFrom="paragraph">
                  <wp:posOffset>5326847</wp:posOffset>
                </wp:positionV>
                <wp:extent cx="1027430" cy="349645"/>
                <wp:effectExtent l="0" t="0" r="0" b="0"/>
                <wp:wrapNone/>
                <wp:docPr id="1345" name="TextBox 23"/>
                <wp:cNvGraphicFramePr/>
                <a:graphic xmlns:a="http://schemas.openxmlformats.org/drawingml/2006/main">
                  <a:graphicData uri="http://schemas.microsoft.com/office/word/2010/wordprocessingShape">
                    <wps:wsp>
                      <wps:cNvSpPr txBox="1"/>
                      <wps:spPr>
                        <a:xfrm>
                          <a:off x="0" y="0"/>
                          <a:ext cx="1027430" cy="349645"/>
                        </a:xfrm>
                        <a:prstGeom prst="rect">
                          <a:avLst/>
                        </a:prstGeom>
                        <a:noFill/>
                      </wps:spPr>
                      <wps:txbx>
                        <w:txbxContent>
                          <w:p w14:paraId="2D64F5A0" w14:textId="05336584" w:rsidR="00F75B1B" w:rsidRPr="008D1A46" w:rsidRDefault="00F75B1B" w:rsidP="009002AE">
                            <w:pPr>
                              <w:pStyle w:val="Heading31"/>
                              <w:rPr>
                                <w:color w:val="FFFFFF" w:themeColor="background1"/>
                                <w:sz w:val="18"/>
                                <w:szCs w:val="18"/>
                              </w:rPr>
                            </w:pPr>
                            <w:bookmarkStart w:id="51" w:name="_Toc68085927"/>
                            <w:r w:rsidRPr="008D1A46">
                              <w:rPr>
                                <w:rFonts w:hAnsi="Calibri"/>
                                <w:color w:val="FFFFFF" w:themeColor="background1"/>
                                <w:kern w:val="24"/>
                                <w:sz w:val="18"/>
                                <w:szCs w:val="18"/>
                              </w:rPr>
                              <w:t>Approx</w:t>
                            </w:r>
                            <w:r w:rsidRPr="009002AE">
                              <w:rPr>
                                <w:rFonts w:hAnsi="Calibri"/>
                                <w:color w:val="FFFFFF" w:themeColor="background1"/>
                                <w:kern w:val="24"/>
                                <w:sz w:val="18"/>
                                <w:szCs w:val="18"/>
                              </w:rPr>
                              <w:t xml:space="preserve"> </w:t>
                            </w:r>
                            <w:r w:rsidRPr="008D1A46">
                              <w:rPr>
                                <w:rFonts w:hAnsi="Calibri"/>
                                <w:color w:val="FFFFFF" w:themeColor="background1"/>
                                <w:kern w:val="24"/>
                                <w:sz w:val="18"/>
                                <w:szCs w:val="18"/>
                              </w:rPr>
                              <w:t>0.</w:t>
                            </w:r>
                            <w:r>
                              <w:rPr>
                                <w:rFonts w:hAnsi="Calibri"/>
                                <w:color w:val="FFFFFF" w:themeColor="background1"/>
                                <w:kern w:val="24"/>
                                <w:sz w:val="18"/>
                                <w:szCs w:val="18"/>
                              </w:rPr>
                              <w:t>2</w:t>
                            </w:r>
                            <w:r w:rsidRPr="009002AE">
                              <w:rPr>
                                <w:rFonts w:hAnsi="Calibri"/>
                                <w:color w:val="FFFFFF" w:themeColor="background1"/>
                                <w:kern w:val="24"/>
                                <w:sz w:val="18"/>
                                <w:szCs w:val="18"/>
                              </w:rPr>
                              <w:t xml:space="preserve"> mm</w:t>
                            </w:r>
                            <w:bookmarkEnd w:id="51"/>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2A41235" id="_x0000_s1146" type="#_x0000_t202" style="position:absolute;margin-left:235.65pt;margin-top:419.45pt;width:80.9pt;height:27.55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" filled="f" stroked="f">
                <v:textbox>
                  <w:txbxContent>
                    <w:p w14:paraId="2D64F5A0" w14:textId="05336584" w:rsidR="00F75B1B" w:rsidRPr="008D1A46" w:rsidRDefault="00F75B1B" w:rsidP="009002AE">
                      <w:pPr>
                        <w:pStyle w:val="Heading31"/>
                        <w:rPr>
                          <w:color w:val="FFFFFF" w:themeColor="background1"/>
                          <w:sz w:val="18"/>
                          <w:szCs w:val="18"/>
                        </w:rPr>
                      </w:pPr>
                      <w:bookmarkStart w:id="52" w:name="_Toc68085927"/>
                      <w:r w:rsidRPr="008D1A46">
                        <w:rPr>
                          <w:rFonts w:hAnsi="Calibri"/>
                          <w:color w:val="FFFFFF" w:themeColor="background1"/>
                          <w:kern w:val="24"/>
                          <w:sz w:val="18"/>
                          <w:szCs w:val="18"/>
                        </w:rPr>
                        <w:t>Approx</w:t>
                      </w:r>
                      <w:r w:rsidRPr="009002AE">
                        <w:rPr>
                          <w:rFonts w:hAnsi="Calibri"/>
                          <w:color w:val="FFFFFF" w:themeColor="background1"/>
                          <w:kern w:val="24"/>
                          <w:sz w:val="18"/>
                          <w:szCs w:val="18"/>
                        </w:rPr>
                        <w:t xml:space="preserve"> </w:t>
                      </w:r>
                      <w:r w:rsidRPr="008D1A46">
                        <w:rPr>
                          <w:rFonts w:hAnsi="Calibri"/>
                          <w:color w:val="FFFFFF" w:themeColor="background1"/>
                          <w:kern w:val="24"/>
                          <w:sz w:val="18"/>
                          <w:szCs w:val="18"/>
                        </w:rPr>
                        <w:t>0.</w:t>
                      </w:r>
                      <w:r>
                        <w:rPr>
                          <w:rFonts w:hAnsi="Calibri"/>
                          <w:color w:val="FFFFFF" w:themeColor="background1"/>
                          <w:kern w:val="24"/>
                          <w:sz w:val="18"/>
                          <w:szCs w:val="18"/>
                        </w:rPr>
                        <w:t>2</w:t>
                      </w:r>
                      <w:r w:rsidRPr="009002AE">
                        <w:rPr>
                          <w:rFonts w:hAnsi="Calibri"/>
                          <w:color w:val="FFFFFF" w:themeColor="background1"/>
                          <w:kern w:val="24"/>
                          <w:sz w:val="18"/>
                          <w:szCs w:val="18"/>
                        </w:rPr>
                        <w:t xml:space="preserve"> mm</w:t>
                      </w:r>
                      <w:bookmarkEnd w:id="52"/>
                    </w:p>
                  </w:txbxContent>
                </v:textbox>
              </v:shape>
            </w:pict>
          </mc:Fallback>
        </mc:AlternateContent>
      </w:r>
      <w:r w:rsidRPr="009002AE">
        <w:rPr>
          <w:noProof/>
        </w:rPr>
        <mc:AlternateContent>
          <mc:Choice Requires="wps">
            <w:drawing>
              <wp:anchor distT="0" distB="0" distL="114300" distR="114300" simplePos="0" relativeHeight="251865088" behindDoc="0" locked="0" layoutInCell="1" allowOverlap="1" wp14:anchorId="1DAAE5DC" wp14:editId="69F3B81F">
                <wp:simplePos x="0" y="0"/>
                <wp:positionH relativeFrom="column">
                  <wp:posOffset>6909435</wp:posOffset>
                </wp:positionH>
                <wp:positionV relativeFrom="paragraph">
                  <wp:posOffset>2417291</wp:posOffset>
                </wp:positionV>
                <wp:extent cx="1495701" cy="231140"/>
                <wp:effectExtent l="0" t="0" r="0" b="0"/>
                <wp:wrapNone/>
                <wp:docPr id="1351" name="TextBox 23"/>
                <wp:cNvGraphicFramePr/>
                <a:graphic xmlns:a="http://schemas.openxmlformats.org/drawingml/2006/main">
                  <a:graphicData uri="http://schemas.microsoft.com/office/word/2010/wordprocessingShape">
                    <wps:wsp>
                      <wps:cNvSpPr txBox="1"/>
                      <wps:spPr>
                        <a:xfrm>
                          <a:off x="0" y="0"/>
                          <a:ext cx="1495701" cy="231140"/>
                        </a:xfrm>
                        <a:prstGeom prst="rect">
                          <a:avLst/>
                        </a:prstGeom>
                        <a:noFill/>
                      </wps:spPr>
                      <wps:txbx>
                        <w:txbxContent>
                          <w:p w14:paraId="2BF5DE0F" w14:textId="7BB46156" w:rsidR="00F75B1B" w:rsidRPr="008D1A46" w:rsidRDefault="00F75B1B" w:rsidP="009002AE">
                            <w:pPr>
                              <w:pStyle w:val="Heading31"/>
                              <w:rPr>
                                <w:rFonts w:cs="Calibri Light"/>
                                <w:color w:val="FFFFFF" w:themeColor="background1"/>
                                <w:sz w:val="18"/>
                                <w:szCs w:val="18"/>
                              </w:rPr>
                            </w:pPr>
                            <w:bookmarkStart w:id="53" w:name="_Toc68085928"/>
                            <w:r w:rsidRPr="008D1A46">
                              <w:rPr>
                                <w:rFonts w:cs="Calibri Light"/>
                                <w:color w:val="FFFFFF" w:themeColor="background1"/>
                                <w:kern w:val="24"/>
                                <w:sz w:val="18"/>
                                <w:szCs w:val="18"/>
                              </w:rPr>
                              <w:t>Approx 0.</w:t>
                            </w:r>
                            <w:r>
                              <w:rPr>
                                <w:rFonts w:cs="Calibri Light"/>
                                <w:color w:val="FFFFFF" w:themeColor="background1"/>
                                <w:kern w:val="24"/>
                                <w:sz w:val="18"/>
                                <w:szCs w:val="18"/>
                              </w:rPr>
                              <w:t>2</w:t>
                            </w:r>
                            <w:r w:rsidRPr="008D1A46">
                              <w:rPr>
                                <w:rFonts w:cs="Calibri Light"/>
                                <w:color w:val="FFFFFF" w:themeColor="background1"/>
                                <w:kern w:val="24"/>
                                <w:sz w:val="18"/>
                                <w:szCs w:val="18"/>
                              </w:rPr>
                              <w:t xml:space="preserve"> mm</w:t>
                            </w:r>
                            <w:bookmarkEnd w:id="53"/>
                          </w:p>
                        </w:txbxContent>
                      </wps:txbx>
                      <wps:bodyPr wrap="square" rtlCol="0">
                        <a:spAutoFit/>
                      </wps:bodyPr>
                    </wps:wsp>
                  </a:graphicData>
                </a:graphic>
                <wp14:sizeRelH relativeFrom="margin">
                  <wp14:pctWidth>0</wp14:pctWidth>
                </wp14:sizeRelH>
              </wp:anchor>
            </w:drawing>
          </mc:Choice>
          <mc:Fallback>
            <w:pict>
              <v:shape w14:anchorId="1DAAE5DC" id="_x0000_s1147" type="#_x0000_t202" style="position:absolute;margin-left:544.05pt;margin-top:190.35pt;width:117.75pt;height:18.2pt;z-index:251865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" filled="f" stroked="f">
                <v:textbox style="mso-fit-shape-to-text:t">
                  <w:txbxContent>
                    <w:p w14:paraId="2BF5DE0F" w14:textId="7BB46156" w:rsidR="00F75B1B" w:rsidRPr="008D1A46" w:rsidRDefault="00F75B1B" w:rsidP="009002AE">
                      <w:pPr>
                        <w:pStyle w:val="Heading31"/>
                        <w:rPr>
                          <w:rFonts w:cs="Calibri Light"/>
                          <w:color w:val="FFFFFF" w:themeColor="background1"/>
                          <w:sz w:val="18"/>
                          <w:szCs w:val="18"/>
                        </w:rPr>
                      </w:pPr>
                      <w:bookmarkStart w:id="54" w:name="_Toc68085928"/>
                      <w:r w:rsidRPr="008D1A46">
                        <w:rPr>
                          <w:rFonts w:cs="Calibri Light"/>
                          <w:color w:val="FFFFFF" w:themeColor="background1"/>
                          <w:kern w:val="24"/>
                          <w:sz w:val="18"/>
                          <w:szCs w:val="18"/>
                        </w:rPr>
                        <w:t>Approx 0.</w:t>
                      </w:r>
                      <w:r>
                        <w:rPr>
                          <w:rFonts w:cs="Calibri Light"/>
                          <w:color w:val="FFFFFF" w:themeColor="background1"/>
                          <w:kern w:val="24"/>
                          <w:sz w:val="18"/>
                          <w:szCs w:val="18"/>
                        </w:rPr>
                        <w:t>2</w:t>
                      </w:r>
                      <w:r w:rsidRPr="008D1A46">
                        <w:rPr>
                          <w:rFonts w:cs="Calibri Light"/>
                          <w:color w:val="FFFFFF" w:themeColor="background1"/>
                          <w:kern w:val="24"/>
                          <w:sz w:val="18"/>
                          <w:szCs w:val="18"/>
                        </w:rPr>
                        <w:t xml:space="preserve"> mm</w:t>
                      </w:r>
                      <w:bookmarkEnd w:id="54"/>
                    </w:p>
                  </w:txbxContent>
                </v:textbox>
              </v:shape>
            </w:pict>
          </mc:Fallback>
        </mc:AlternateContent>
      </w:r>
      <w:r w:rsidRPr="009002AE">
        <w:rPr>
          <w:noProof/>
        </w:rPr>
        <mc:AlternateContent>
          <mc:Choice Requires="wps">
            <w:drawing>
              <wp:anchor distT="0" distB="0" distL="114300" distR="114300" simplePos="0" relativeHeight="251863040" behindDoc="0" locked="0" layoutInCell="1" allowOverlap="1" wp14:anchorId="12858849" wp14:editId="45EB5C6C">
                <wp:simplePos x="0" y="0"/>
                <wp:positionH relativeFrom="column">
                  <wp:posOffset>6984029</wp:posOffset>
                </wp:positionH>
                <wp:positionV relativeFrom="paragraph">
                  <wp:posOffset>2430456</wp:posOffset>
                </wp:positionV>
                <wp:extent cx="791845" cy="0"/>
                <wp:effectExtent l="0" t="0" r="0" b="0"/>
                <wp:wrapNone/>
                <wp:docPr id="1350" name="Straight Connector 1350"/>
                <wp:cNvGraphicFramePr/>
                <a:graphic xmlns:a="http://schemas.openxmlformats.org/drawingml/2006/main">
                  <a:graphicData uri="http://schemas.microsoft.com/office/word/2010/wordprocessingShape">
                    <wps:wsp>
                      <wps:cNvCnPr/>
                      <wps:spPr>
                        <a:xfrm>
                          <a:off x="0" y="0"/>
                          <a:ext cx="791845" cy="0"/>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F27795" id="Straight Connector 1350" o:spid="_x0000_s1026" style="position:absolute;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9.9pt,191.35pt" to="612.25pt,19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" strokecolor="white [3212]" strokeweight="1pt">
                <v:stroke joinstyle="miter"/>
              </v:line>
            </w:pict>
          </mc:Fallback>
        </mc:AlternateContent>
      </w:r>
      <w:r w:rsidRPr="009002AE">
        <w:rPr>
          <w:noProof/>
        </w:rPr>
        <mc:AlternateContent>
          <mc:Choice Requires="wps">
            <w:drawing>
              <wp:anchor distT="0" distB="0" distL="114300" distR="114300" simplePos="0" relativeHeight="251860992" behindDoc="0" locked="0" layoutInCell="1" allowOverlap="1" wp14:anchorId="0586E51B" wp14:editId="714568EF">
                <wp:simplePos x="0" y="0"/>
                <wp:positionH relativeFrom="column">
                  <wp:posOffset>6984269</wp:posOffset>
                </wp:positionH>
                <wp:positionV relativeFrom="paragraph">
                  <wp:posOffset>5319587</wp:posOffset>
                </wp:positionV>
                <wp:extent cx="791845" cy="0"/>
                <wp:effectExtent l="0" t="0" r="0" b="0"/>
                <wp:wrapNone/>
                <wp:docPr id="1349" name="Straight Connector 1349"/>
                <wp:cNvGraphicFramePr/>
                <a:graphic xmlns:a="http://schemas.openxmlformats.org/drawingml/2006/main">
                  <a:graphicData uri="http://schemas.microsoft.com/office/word/2010/wordprocessingShape">
                    <wps:wsp>
                      <wps:cNvCnPr/>
                      <wps:spPr>
                        <a:xfrm>
                          <a:off x="0" y="0"/>
                          <a:ext cx="791845" cy="0"/>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60BC22" id="Straight Connector 1349" o:spid="_x0000_s1026" style="position:absolute;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9.95pt,418.85pt" to="612.3pt,41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" strokecolor="white [3212]" strokeweight="1pt">
                <v:stroke joinstyle="miter"/>
              </v:line>
            </w:pict>
          </mc:Fallback>
        </mc:AlternateContent>
      </w:r>
      <w:r w:rsidRPr="009002AE">
        <w:rPr>
          <w:noProof/>
        </w:rPr>
        <mc:AlternateContent>
          <mc:Choice Requires="wps">
            <w:drawing>
              <wp:anchor distT="0" distB="0" distL="114300" distR="114300" simplePos="0" relativeHeight="251857920" behindDoc="0" locked="0" layoutInCell="1" allowOverlap="1" wp14:anchorId="15C7155D" wp14:editId="0ED78087">
                <wp:simplePos x="0" y="0"/>
                <wp:positionH relativeFrom="column">
                  <wp:posOffset>6909759</wp:posOffset>
                </wp:positionH>
                <wp:positionV relativeFrom="paragraph">
                  <wp:posOffset>5301207</wp:posOffset>
                </wp:positionV>
                <wp:extent cx="1495701" cy="231140"/>
                <wp:effectExtent l="0" t="0" r="0" b="0"/>
                <wp:wrapNone/>
                <wp:docPr id="1347" name="TextBox 23"/>
                <wp:cNvGraphicFramePr/>
                <a:graphic xmlns:a="http://schemas.openxmlformats.org/drawingml/2006/main">
                  <a:graphicData uri="http://schemas.microsoft.com/office/word/2010/wordprocessingShape">
                    <wps:wsp>
                      <wps:cNvSpPr txBox="1"/>
                      <wps:spPr>
                        <a:xfrm>
                          <a:off x="0" y="0"/>
                          <a:ext cx="1495701" cy="231140"/>
                        </a:xfrm>
                        <a:prstGeom prst="rect">
                          <a:avLst/>
                        </a:prstGeom>
                        <a:noFill/>
                      </wps:spPr>
                      <wps:txbx>
                        <w:txbxContent>
                          <w:p w14:paraId="680F028E" w14:textId="45234BF8" w:rsidR="00F75B1B" w:rsidRPr="008D1A46" w:rsidRDefault="00F75B1B" w:rsidP="009002AE">
                            <w:pPr>
                              <w:pStyle w:val="Heading31"/>
                              <w:rPr>
                                <w:rFonts w:cs="Calibri Light"/>
                                <w:color w:val="FFFFFF" w:themeColor="background1"/>
                                <w:sz w:val="18"/>
                                <w:szCs w:val="18"/>
                              </w:rPr>
                            </w:pPr>
                            <w:bookmarkStart w:id="55" w:name="_Toc68085929"/>
                            <w:r w:rsidRPr="008D1A46">
                              <w:rPr>
                                <w:rFonts w:cs="Calibri Light"/>
                                <w:color w:val="FFFFFF" w:themeColor="background1"/>
                                <w:kern w:val="24"/>
                                <w:sz w:val="18"/>
                                <w:szCs w:val="18"/>
                              </w:rPr>
                              <w:t>Approx 0.</w:t>
                            </w:r>
                            <w:r>
                              <w:rPr>
                                <w:rFonts w:cs="Calibri Light"/>
                                <w:color w:val="FFFFFF" w:themeColor="background1"/>
                                <w:kern w:val="24"/>
                                <w:sz w:val="18"/>
                                <w:szCs w:val="18"/>
                              </w:rPr>
                              <w:t>2</w:t>
                            </w:r>
                            <w:r w:rsidRPr="008D1A46">
                              <w:rPr>
                                <w:rFonts w:cs="Calibri Light"/>
                                <w:color w:val="FFFFFF" w:themeColor="background1"/>
                                <w:kern w:val="24"/>
                                <w:sz w:val="18"/>
                                <w:szCs w:val="18"/>
                              </w:rPr>
                              <w:t xml:space="preserve"> mm</w:t>
                            </w:r>
                            <w:bookmarkEnd w:id="55"/>
                          </w:p>
                        </w:txbxContent>
                      </wps:txbx>
                      <wps:bodyPr wrap="square" rtlCol="0">
                        <a:spAutoFit/>
                      </wps:bodyPr>
                    </wps:wsp>
                  </a:graphicData>
                </a:graphic>
                <wp14:sizeRelH relativeFrom="margin">
                  <wp14:pctWidth>0</wp14:pctWidth>
                </wp14:sizeRelH>
              </wp:anchor>
            </w:drawing>
          </mc:Choice>
          <mc:Fallback>
            <w:pict>
              <v:shape w14:anchorId="15C7155D" id="_x0000_s1148" type="#_x0000_t202" style="position:absolute;margin-left:544.1pt;margin-top:417.4pt;width:117.75pt;height:18.2pt;z-index:251857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" filled="f" stroked="f">
                <v:textbox style="mso-fit-shape-to-text:t">
                  <w:txbxContent>
                    <w:p w14:paraId="680F028E" w14:textId="45234BF8" w:rsidR="00F75B1B" w:rsidRPr="008D1A46" w:rsidRDefault="00F75B1B" w:rsidP="009002AE">
                      <w:pPr>
                        <w:pStyle w:val="Heading31"/>
                        <w:rPr>
                          <w:rFonts w:cs="Calibri Light"/>
                          <w:color w:val="FFFFFF" w:themeColor="background1"/>
                          <w:sz w:val="18"/>
                          <w:szCs w:val="18"/>
                        </w:rPr>
                      </w:pPr>
                      <w:bookmarkStart w:id="56" w:name="_Toc68085929"/>
                      <w:r w:rsidRPr="008D1A46">
                        <w:rPr>
                          <w:rFonts w:cs="Calibri Light"/>
                          <w:color w:val="FFFFFF" w:themeColor="background1"/>
                          <w:kern w:val="24"/>
                          <w:sz w:val="18"/>
                          <w:szCs w:val="18"/>
                        </w:rPr>
                        <w:t>Approx 0.</w:t>
                      </w:r>
                      <w:r>
                        <w:rPr>
                          <w:rFonts w:cs="Calibri Light"/>
                          <w:color w:val="FFFFFF" w:themeColor="background1"/>
                          <w:kern w:val="24"/>
                          <w:sz w:val="18"/>
                          <w:szCs w:val="18"/>
                        </w:rPr>
                        <w:t>2</w:t>
                      </w:r>
                      <w:r w:rsidRPr="008D1A46">
                        <w:rPr>
                          <w:rFonts w:cs="Calibri Light"/>
                          <w:color w:val="FFFFFF" w:themeColor="background1"/>
                          <w:kern w:val="24"/>
                          <w:sz w:val="18"/>
                          <w:szCs w:val="18"/>
                        </w:rPr>
                        <w:t xml:space="preserve"> mm</w:t>
                      </w:r>
                      <w:bookmarkEnd w:id="56"/>
                    </w:p>
                  </w:txbxContent>
                </v:textbox>
              </v:shape>
            </w:pict>
          </mc:Fallback>
        </mc:AlternateContent>
      </w:r>
      <w:r w:rsidRPr="009002AE">
        <w:rPr>
          <w:noProof/>
        </w:rPr>
        <mc:AlternateContent>
          <mc:Choice Requires="wps">
            <w:drawing>
              <wp:anchor distT="0" distB="0" distL="114300" distR="114300" simplePos="0" relativeHeight="251858944" behindDoc="0" locked="0" layoutInCell="1" allowOverlap="1" wp14:anchorId="25CF5B23" wp14:editId="7C6A7D80">
                <wp:simplePos x="0" y="0"/>
                <wp:positionH relativeFrom="column">
                  <wp:posOffset>130175</wp:posOffset>
                </wp:positionH>
                <wp:positionV relativeFrom="paragraph">
                  <wp:posOffset>5655945</wp:posOffset>
                </wp:positionV>
                <wp:extent cx="791845" cy="0"/>
                <wp:effectExtent l="0" t="0" r="0" b="0"/>
                <wp:wrapNone/>
                <wp:docPr id="1348" name="Straight Connector 1348"/>
                <wp:cNvGraphicFramePr/>
                <a:graphic xmlns:a="http://schemas.openxmlformats.org/drawingml/2006/main">
                  <a:graphicData uri="http://schemas.microsoft.com/office/word/2010/wordprocessingShape">
                    <wps:wsp>
                      <wps:cNvCnPr/>
                      <wps:spPr>
                        <a:xfrm>
                          <a:off x="0" y="0"/>
                          <a:ext cx="791845" cy="0"/>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956343" id="Straight Connector 1348" o:spid="_x0000_s1026" style="position:absolute;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25pt,445.35pt" to="72.6pt,44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" strokecolor="white [3212]" strokeweight="1pt">
                <v:stroke joinstyle="miter"/>
              </v:line>
            </w:pict>
          </mc:Fallback>
        </mc:AlternateContent>
      </w:r>
      <w:r w:rsidRPr="009002AE">
        <w:rPr>
          <w:noProof/>
        </w:rPr>
        <mc:AlternateContent>
          <mc:Choice Requires="wps">
            <w:drawing>
              <wp:anchor distT="0" distB="0" distL="114300" distR="114300" simplePos="0" relativeHeight="251851776" behindDoc="0" locked="0" layoutInCell="1" allowOverlap="1" wp14:anchorId="3C1A522D" wp14:editId="1C5D9C20">
                <wp:simplePos x="0" y="0"/>
                <wp:positionH relativeFrom="column">
                  <wp:posOffset>2949264</wp:posOffset>
                </wp:positionH>
                <wp:positionV relativeFrom="paragraph">
                  <wp:posOffset>2400935</wp:posOffset>
                </wp:positionV>
                <wp:extent cx="1495701" cy="231140"/>
                <wp:effectExtent l="0" t="0" r="0" b="0"/>
                <wp:wrapNone/>
                <wp:docPr id="1343" name="TextBox 23"/>
                <wp:cNvGraphicFramePr/>
                <a:graphic xmlns:a="http://schemas.openxmlformats.org/drawingml/2006/main">
                  <a:graphicData uri="http://schemas.microsoft.com/office/word/2010/wordprocessingShape">
                    <wps:wsp>
                      <wps:cNvSpPr txBox="1"/>
                      <wps:spPr>
                        <a:xfrm>
                          <a:off x="0" y="0"/>
                          <a:ext cx="1495701" cy="231140"/>
                        </a:xfrm>
                        <a:prstGeom prst="rect">
                          <a:avLst/>
                        </a:prstGeom>
                        <a:noFill/>
                      </wps:spPr>
                      <wps:txbx>
                        <w:txbxContent>
                          <w:p w14:paraId="34385A28" w14:textId="762ABE5F" w:rsidR="00F75B1B" w:rsidRPr="008D1A46" w:rsidRDefault="00F75B1B" w:rsidP="009002AE">
                            <w:pPr>
                              <w:pStyle w:val="BalloonText"/>
                              <w:rPr>
                                <w:rFonts w:asciiTheme="majorHAnsi" w:hAnsiTheme="majorHAnsi" w:cstheme="majorHAnsi"/>
                                <w:color w:val="FFFFFF" w:themeColor="background1"/>
                              </w:rPr>
                            </w:pPr>
                            <w:r w:rsidRPr="008D1A46">
                              <w:rPr>
                                <w:rFonts w:asciiTheme="majorHAnsi" w:hAnsiTheme="majorHAnsi" w:cstheme="majorHAnsi"/>
                                <w:color w:val="FFFFFF" w:themeColor="background1"/>
                                <w:kern w:val="24"/>
                              </w:rPr>
                              <w:t>Approx 0.</w:t>
                            </w:r>
                            <w:r>
                              <w:rPr>
                                <w:rFonts w:asciiTheme="majorHAnsi" w:hAnsiTheme="majorHAnsi" w:cstheme="majorHAnsi"/>
                                <w:color w:val="FFFFFF" w:themeColor="background1"/>
                                <w:kern w:val="24"/>
                              </w:rPr>
                              <w:t>2</w:t>
                            </w:r>
                            <w:r w:rsidRPr="008D1A46">
                              <w:rPr>
                                <w:rFonts w:asciiTheme="majorHAnsi" w:hAnsiTheme="majorHAnsi" w:cstheme="majorHAnsi"/>
                                <w:color w:val="FFFFFF" w:themeColor="background1"/>
                                <w:kern w:val="24"/>
                              </w:rPr>
                              <w:t xml:space="preserve"> mm</w:t>
                            </w:r>
                          </w:p>
                        </w:txbxContent>
                      </wps:txbx>
                      <wps:bodyPr wrap="square" rtlCol="0">
                        <a:spAutoFit/>
                      </wps:bodyPr>
                    </wps:wsp>
                  </a:graphicData>
                </a:graphic>
                <wp14:sizeRelH relativeFrom="margin">
                  <wp14:pctWidth>0</wp14:pctWidth>
                </wp14:sizeRelH>
              </wp:anchor>
            </w:drawing>
          </mc:Choice>
          <mc:Fallback>
            <w:pict>
              <v:shape w14:anchorId="3C1A522D" id="_x0000_s1149" type="#_x0000_t202" style="position:absolute;margin-left:232.25pt;margin-top:189.05pt;width:117.75pt;height:18.2pt;z-index:251851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" filled="f" stroked="f">
                <v:textbox style="mso-fit-shape-to-text:t">
                  <w:txbxContent>
                    <w:p w14:paraId="34385A28" w14:textId="762ABE5F" w:rsidR="00F75B1B" w:rsidRPr="008D1A46" w:rsidRDefault="00F75B1B" w:rsidP="009002AE">
                      <w:pPr>
                        <w:pStyle w:val="BalloonText"/>
                        <w:rPr>
                          <w:rFonts w:asciiTheme="majorHAnsi" w:hAnsiTheme="majorHAnsi" w:cstheme="majorHAnsi"/>
                          <w:color w:val="FFFFFF" w:themeColor="background1"/>
                        </w:rPr>
                      </w:pPr>
                      <w:r w:rsidRPr="008D1A46">
                        <w:rPr>
                          <w:rFonts w:asciiTheme="majorHAnsi" w:hAnsiTheme="majorHAnsi" w:cstheme="majorHAnsi"/>
                          <w:color w:val="FFFFFF" w:themeColor="background1"/>
                          <w:kern w:val="24"/>
                        </w:rPr>
                        <w:t>Approx 0.</w:t>
                      </w:r>
                      <w:r>
                        <w:rPr>
                          <w:rFonts w:asciiTheme="majorHAnsi" w:hAnsiTheme="majorHAnsi" w:cstheme="majorHAnsi"/>
                          <w:color w:val="FFFFFF" w:themeColor="background1"/>
                          <w:kern w:val="24"/>
                        </w:rPr>
                        <w:t>2</w:t>
                      </w:r>
                      <w:r w:rsidRPr="008D1A46">
                        <w:rPr>
                          <w:rFonts w:asciiTheme="majorHAnsi" w:hAnsiTheme="majorHAnsi" w:cstheme="majorHAnsi"/>
                          <w:color w:val="FFFFFF" w:themeColor="background1"/>
                          <w:kern w:val="24"/>
                        </w:rPr>
                        <w:t xml:space="preserve"> mm</w:t>
                      </w:r>
                    </w:p>
                  </w:txbxContent>
                </v:textbox>
              </v:shape>
            </w:pict>
          </mc:Fallback>
        </mc:AlternateContent>
      </w:r>
      <w:r w:rsidRPr="009002AE">
        <w:rPr>
          <w:noProof/>
        </w:rPr>
        <mc:AlternateContent>
          <mc:Choice Requires="wps">
            <w:drawing>
              <wp:anchor distT="0" distB="0" distL="114300" distR="114300" simplePos="0" relativeHeight="251855872" behindDoc="0" locked="0" layoutInCell="1" allowOverlap="1" wp14:anchorId="0B325C01" wp14:editId="4E3B3E95">
                <wp:simplePos x="0" y="0"/>
                <wp:positionH relativeFrom="column">
                  <wp:posOffset>3084195</wp:posOffset>
                </wp:positionH>
                <wp:positionV relativeFrom="paragraph">
                  <wp:posOffset>5338445</wp:posOffset>
                </wp:positionV>
                <wp:extent cx="791845" cy="0"/>
                <wp:effectExtent l="0" t="0" r="0" b="0"/>
                <wp:wrapNone/>
                <wp:docPr id="1346" name="Straight Connector 1346"/>
                <wp:cNvGraphicFramePr/>
                <a:graphic xmlns:a="http://schemas.openxmlformats.org/drawingml/2006/main">
                  <a:graphicData uri="http://schemas.microsoft.com/office/word/2010/wordprocessingShape">
                    <wps:wsp>
                      <wps:cNvCnPr/>
                      <wps:spPr>
                        <a:xfrm>
                          <a:off x="0" y="0"/>
                          <a:ext cx="791845" cy="0"/>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015D3A" id="Straight Connector 1346" o:spid="_x0000_s1026" style="position:absolute;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2.85pt,420.35pt" to="305.2pt,4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" strokecolor="white [3212]" strokeweight="1pt">
                <v:stroke joinstyle="miter"/>
              </v:line>
            </w:pict>
          </mc:Fallback>
        </mc:AlternateContent>
      </w:r>
      <w:r w:rsidRPr="009002AE">
        <w:rPr>
          <w:noProof/>
        </w:rPr>
        <mc:AlternateContent>
          <mc:Choice Requires="wps">
            <w:drawing>
              <wp:anchor distT="0" distB="0" distL="114300" distR="114300" simplePos="0" relativeHeight="251852800" behindDoc="0" locked="0" layoutInCell="1" allowOverlap="1" wp14:anchorId="27A3155A" wp14:editId="51DCB47E">
                <wp:simplePos x="0" y="0"/>
                <wp:positionH relativeFrom="column">
                  <wp:posOffset>3027680</wp:posOffset>
                </wp:positionH>
                <wp:positionV relativeFrom="paragraph">
                  <wp:posOffset>2436495</wp:posOffset>
                </wp:positionV>
                <wp:extent cx="791845" cy="0"/>
                <wp:effectExtent l="0" t="0" r="0" b="0"/>
                <wp:wrapNone/>
                <wp:docPr id="1344" name="Straight Connector 1344"/>
                <wp:cNvGraphicFramePr/>
                <a:graphic xmlns:a="http://schemas.openxmlformats.org/drawingml/2006/main">
                  <a:graphicData uri="http://schemas.microsoft.com/office/word/2010/wordprocessingShape">
                    <wps:wsp>
                      <wps:cNvCnPr/>
                      <wps:spPr>
                        <a:xfrm>
                          <a:off x="0" y="0"/>
                          <a:ext cx="791845" cy="0"/>
                        </a:xfrm>
                        <a:prstGeom prst="line">
                          <a:avLst/>
                        </a:prstGeom>
                        <a:ln w="127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785952" id="Straight Connector 1344" o:spid="_x0000_s1026" style="position:absolute;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8.4pt,191.85pt" to="300.75pt,19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" strokecolor="white [3212]" strokeweight="1pt">
                <v:stroke joinstyle="miter"/>
              </v:line>
            </w:pict>
          </mc:Fallback>
        </mc:AlternateContent>
      </w:r>
      <w:r w:rsidR="00F8637C">
        <w:rPr>
          <w:noProof/>
        </w:rPr>
        <mc:AlternateContent>
          <mc:Choice Requires="wps">
            <w:drawing>
              <wp:anchor distT="45720" distB="45720" distL="114300" distR="114300" simplePos="0" relativeHeight="251826176" behindDoc="0" locked="0" layoutInCell="1" allowOverlap="1" wp14:anchorId="510E0804" wp14:editId="1B0521DD">
                <wp:simplePos x="0" y="0"/>
                <wp:positionH relativeFrom="column">
                  <wp:posOffset>7402195</wp:posOffset>
                </wp:positionH>
                <wp:positionV relativeFrom="paragraph">
                  <wp:posOffset>28</wp:posOffset>
                </wp:positionV>
                <wp:extent cx="551180" cy="1404620"/>
                <wp:effectExtent l="0" t="0" r="0" b="0"/>
                <wp:wrapSquare wrapText="bothSides"/>
                <wp:docPr id="1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180" cy="1404620"/>
                        </a:xfrm>
                        <a:prstGeom prst="rect">
                          <a:avLst/>
                        </a:prstGeom>
                        <a:noFill/>
                        <a:ln w="9525">
                          <a:noFill/>
                          <a:miter lim="800000"/>
                          <a:headEnd/>
                          <a:tailEnd/>
                        </a:ln>
                      </wps:spPr>
                      <wps:txbx>
                        <w:txbxContent>
                          <w:p w14:paraId="3A131B72" w14:textId="04329559" w:rsidR="00F75B1B" w:rsidRPr="008D1A46" w:rsidRDefault="00F75B1B" w:rsidP="00F8637C">
                            <w:pPr>
                              <w:rPr>
                                <w:color w:val="FFFFFF" w:themeColor="background1"/>
                              </w:rPr>
                            </w:pPr>
                            <w:r w:rsidRPr="008D1A46">
                              <w:rPr>
                                <w:color w:val="FFFFFF" w:themeColor="background1"/>
                              </w:rPr>
                              <w:t>63x</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0E0804" id="_x0000_s1150" type="#_x0000_t202" style="position:absolute;margin-left:582.85pt;margin-top:0;width:43.4pt;height:110.6pt;z-index:2518261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" filled="f" stroked="f">
                <v:textbox style="mso-fit-shape-to-text:t">
                  <w:txbxContent>
                    <w:p w14:paraId="3A131B72" w14:textId="04329559" w:rsidR="00F75B1B" w:rsidRPr="008D1A46" w:rsidRDefault="00F75B1B" w:rsidP="00F8637C">
                      <w:pPr>
                        <w:rPr>
                          <w:color w:val="FFFFFF" w:themeColor="background1"/>
                        </w:rPr>
                      </w:pPr>
                      <w:r w:rsidRPr="008D1A46">
                        <w:rPr>
                          <w:color w:val="FFFFFF" w:themeColor="background1"/>
                        </w:rPr>
                        <w:t>63x</w:t>
                      </w:r>
                    </w:p>
                  </w:txbxContent>
                </v:textbox>
                <w10:wrap type="square"/>
              </v:shape>
            </w:pict>
          </mc:Fallback>
        </mc:AlternateContent>
      </w:r>
      <w:r w:rsidR="00F8637C">
        <w:rPr>
          <w:noProof/>
        </w:rPr>
        <mc:AlternateContent>
          <mc:Choice Requires="wps">
            <w:drawing>
              <wp:anchor distT="45720" distB="45720" distL="114300" distR="114300" simplePos="0" relativeHeight="251824128" behindDoc="0" locked="0" layoutInCell="1" allowOverlap="1" wp14:anchorId="7D0561BF" wp14:editId="2EF0D7D4">
                <wp:simplePos x="0" y="0"/>
                <wp:positionH relativeFrom="column">
                  <wp:posOffset>7402637</wp:posOffset>
                </wp:positionH>
                <wp:positionV relativeFrom="paragraph">
                  <wp:posOffset>2703195</wp:posOffset>
                </wp:positionV>
                <wp:extent cx="551180" cy="1404620"/>
                <wp:effectExtent l="0" t="0" r="0" b="0"/>
                <wp:wrapSquare wrapText="bothSides"/>
                <wp:docPr id="1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180" cy="1404620"/>
                        </a:xfrm>
                        <a:prstGeom prst="rect">
                          <a:avLst/>
                        </a:prstGeom>
                        <a:noFill/>
                        <a:ln w="9525">
                          <a:noFill/>
                          <a:miter lim="800000"/>
                          <a:headEnd/>
                          <a:tailEnd/>
                        </a:ln>
                      </wps:spPr>
                      <wps:txbx>
                        <w:txbxContent>
                          <w:p w14:paraId="1B14E8B1" w14:textId="239823C4" w:rsidR="00F75B1B" w:rsidRPr="008D1A46" w:rsidRDefault="00F75B1B" w:rsidP="00F8637C">
                            <w:pPr>
                              <w:rPr>
                                <w:color w:val="FFFFFF" w:themeColor="background1"/>
                              </w:rPr>
                            </w:pPr>
                            <w:r w:rsidRPr="008D1A46">
                              <w:rPr>
                                <w:color w:val="FFFFFF" w:themeColor="background1"/>
                              </w:rPr>
                              <w:t>63x</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D0561BF" id="_x0000_s1151" type="#_x0000_t202" style="position:absolute;margin-left:582.9pt;margin-top:212.85pt;width:43.4pt;height:110.6pt;z-index:2518241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" filled="f" stroked="f">
                <v:textbox style="mso-fit-shape-to-text:t">
                  <w:txbxContent>
                    <w:p w14:paraId="1B14E8B1" w14:textId="239823C4" w:rsidR="00F75B1B" w:rsidRPr="008D1A46" w:rsidRDefault="00F75B1B" w:rsidP="00F8637C">
                      <w:pPr>
                        <w:rPr>
                          <w:color w:val="FFFFFF" w:themeColor="background1"/>
                        </w:rPr>
                      </w:pPr>
                      <w:r w:rsidRPr="008D1A46">
                        <w:rPr>
                          <w:color w:val="FFFFFF" w:themeColor="background1"/>
                        </w:rPr>
                        <w:t>63x</w:t>
                      </w:r>
                    </w:p>
                  </w:txbxContent>
                </v:textbox>
                <w10:wrap type="square"/>
              </v:shape>
            </w:pict>
          </mc:Fallback>
        </mc:AlternateContent>
      </w:r>
      <w:r w:rsidR="00F8637C">
        <w:rPr>
          <w:noProof/>
        </w:rPr>
        <mc:AlternateContent>
          <mc:Choice Requires="wps">
            <w:drawing>
              <wp:anchor distT="45720" distB="45720" distL="114300" distR="114300" simplePos="0" relativeHeight="251822080" behindDoc="0" locked="0" layoutInCell="1" allowOverlap="1" wp14:anchorId="656D3E41" wp14:editId="6894B0DC">
                <wp:simplePos x="0" y="0"/>
                <wp:positionH relativeFrom="column">
                  <wp:posOffset>3491120</wp:posOffset>
                </wp:positionH>
                <wp:positionV relativeFrom="paragraph">
                  <wp:posOffset>2704926</wp:posOffset>
                </wp:positionV>
                <wp:extent cx="551180" cy="1404620"/>
                <wp:effectExtent l="0" t="0" r="0" b="0"/>
                <wp:wrapSquare wrapText="bothSides"/>
                <wp:docPr id="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180" cy="1404620"/>
                        </a:xfrm>
                        <a:prstGeom prst="rect">
                          <a:avLst/>
                        </a:prstGeom>
                        <a:noFill/>
                        <a:ln w="9525">
                          <a:noFill/>
                          <a:miter lim="800000"/>
                          <a:headEnd/>
                          <a:tailEnd/>
                        </a:ln>
                      </wps:spPr>
                      <wps:txbx>
                        <w:txbxContent>
                          <w:p w14:paraId="5CB3724F" w14:textId="62D0ED75" w:rsidR="00F75B1B" w:rsidRPr="008D1A46" w:rsidRDefault="00F75B1B" w:rsidP="00F8637C">
                            <w:pPr>
                              <w:rPr>
                                <w:color w:val="FFFFFF" w:themeColor="background1"/>
                              </w:rPr>
                            </w:pPr>
                            <w:r w:rsidRPr="008D1A46">
                              <w:rPr>
                                <w:color w:val="FFFFFF" w:themeColor="background1"/>
                              </w:rPr>
                              <w:t>63x</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6D3E41" id="_x0000_s1152" type="#_x0000_t202" style="position:absolute;margin-left:274.9pt;margin-top:213pt;width:43.4pt;height:110.6pt;z-index:2518220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" filled="f" stroked="f">
                <v:textbox style="mso-fit-shape-to-text:t">
                  <w:txbxContent>
                    <w:p w14:paraId="5CB3724F" w14:textId="62D0ED75" w:rsidR="00F75B1B" w:rsidRPr="008D1A46" w:rsidRDefault="00F75B1B" w:rsidP="00F8637C">
                      <w:pPr>
                        <w:rPr>
                          <w:color w:val="FFFFFF" w:themeColor="background1"/>
                        </w:rPr>
                      </w:pPr>
                      <w:r w:rsidRPr="008D1A46">
                        <w:rPr>
                          <w:color w:val="FFFFFF" w:themeColor="background1"/>
                        </w:rPr>
                        <w:t>63x</w:t>
                      </w:r>
                    </w:p>
                  </w:txbxContent>
                </v:textbox>
                <w10:wrap type="square"/>
              </v:shape>
            </w:pict>
          </mc:Fallback>
        </mc:AlternateContent>
      </w:r>
      <w:r w:rsidR="00F8637C">
        <w:rPr>
          <w:noProof/>
        </w:rPr>
        <mc:AlternateContent>
          <mc:Choice Requires="wps">
            <w:drawing>
              <wp:anchor distT="45720" distB="45720" distL="114300" distR="114300" simplePos="0" relativeHeight="251820032" behindDoc="0" locked="0" layoutInCell="1" allowOverlap="1" wp14:anchorId="5F1F2B00" wp14:editId="2B51E7C0">
                <wp:simplePos x="0" y="0"/>
                <wp:positionH relativeFrom="column">
                  <wp:posOffset>3490678</wp:posOffset>
                </wp:positionH>
                <wp:positionV relativeFrom="paragraph">
                  <wp:posOffset>0</wp:posOffset>
                </wp:positionV>
                <wp:extent cx="551180" cy="1404620"/>
                <wp:effectExtent l="0" t="0" r="0" b="0"/>
                <wp:wrapSquare wrapText="bothSides"/>
                <wp:docPr id="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180" cy="1404620"/>
                        </a:xfrm>
                        <a:prstGeom prst="rect">
                          <a:avLst/>
                        </a:prstGeom>
                        <a:noFill/>
                        <a:ln w="9525">
                          <a:noFill/>
                          <a:miter lim="800000"/>
                          <a:headEnd/>
                          <a:tailEnd/>
                        </a:ln>
                      </wps:spPr>
                      <wps:txbx>
                        <w:txbxContent>
                          <w:p w14:paraId="7AF9FBB9" w14:textId="0E2955E5" w:rsidR="00F75B1B" w:rsidRPr="008D1A46" w:rsidRDefault="00F75B1B">
                            <w:pPr>
                              <w:rPr>
                                <w:color w:val="FFFFFF" w:themeColor="background1"/>
                              </w:rPr>
                            </w:pPr>
                            <w:r w:rsidRPr="008D1A46">
                              <w:rPr>
                                <w:color w:val="FFFFFF" w:themeColor="background1"/>
                              </w:rPr>
                              <w:t>63x</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1F2B00" id="_x0000_s1153" type="#_x0000_t202" style="position:absolute;margin-left:274.85pt;margin-top:0;width:43.4pt;height:110.6pt;z-index:251820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" filled="f" stroked="f">
                <v:textbox style="mso-fit-shape-to-text:t">
                  <w:txbxContent>
                    <w:p w14:paraId="7AF9FBB9" w14:textId="0E2955E5" w:rsidR="00F75B1B" w:rsidRPr="008D1A46" w:rsidRDefault="00F75B1B">
                      <w:pPr>
                        <w:rPr>
                          <w:color w:val="FFFFFF" w:themeColor="background1"/>
                        </w:rPr>
                      </w:pPr>
                      <w:r w:rsidRPr="008D1A46">
                        <w:rPr>
                          <w:color w:val="FFFFFF" w:themeColor="background1"/>
                        </w:rPr>
                        <w:t>63x</w:t>
                      </w:r>
                    </w:p>
                  </w:txbxContent>
                </v:textbox>
                <w10:wrap type="square"/>
              </v:shape>
            </w:pict>
          </mc:Fallback>
        </mc:AlternateContent>
      </w:r>
      <w:r w:rsidR="003F33E6" w:rsidRPr="009A00CF">
        <w:rPr>
          <w:rFonts w:cstheme="minorHAnsi"/>
          <w:noProof/>
          <w:sz w:val="20"/>
          <w:szCs w:val="20"/>
          <w:lang w:val="en-US"/>
        </w:rPr>
        <mc:AlternateContent>
          <mc:Choice Requires="wpg">
            <w:drawing>
              <wp:anchor distT="0" distB="0" distL="114300" distR="114300" simplePos="0" relativeHeight="251737088" behindDoc="0" locked="0" layoutInCell="1" allowOverlap="1" wp14:anchorId="12ED7E53" wp14:editId="003485F3">
                <wp:simplePos x="0" y="0"/>
                <wp:positionH relativeFrom="margin">
                  <wp:posOffset>19050</wp:posOffset>
                </wp:positionH>
                <wp:positionV relativeFrom="paragraph">
                  <wp:posOffset>0</wp:posOffset>
                </wp:positionV>
                <wp:extent cx="9048750" cy="5620385"/>
                <wp:effectExtent l="0" t="0" r="0" b="0"/>
                <wp:wrapSquare wrapText="bothSides"/>
                <wp:docPr id="64" name="Group 64"/>
                <wp:cNvGraphicFramePr/>
                <a:graphic xmlns:a="http://schemas.openxmlformats.org/drawingml/2006/main">
                  <a:graphicData uri="http://schemas.microsoft.com/office/word/2010/wordprocessingGroup">
                    <wpg:wgp>
                      <wpg:cNvGrpSpPr/>
                      <wpg:grpSpPr>
                        <a:xfrm>
                          <a:off x="0" y="0"/>
                          <a:ext cx="9048750" cy="5620385"/>
                          <a:chOff x="14250" y="0"/>
                          <a:chExt cx="9050877" cy="5621484"/>
                        </a:xfrm>
                      </wpg:grpSpPr>
                      <wpg:grpSp>
                        <wpg:cNvPr id="65" name="Group 2"/>
                        <wpg:cNvGrpSpPr/>
                        <wpg:grpSpPr>
                          <a:xfrm>
                            <a:off x="14250" y="0"/>
                            <a:ext cx="7826856" cy="5621484"/>
                            <a:chOff x="14250" y="0"/>
                            <a:chExt cx="7826856" cy="5621484"/>
                          </a:xfrm>
                        </wpg:grpSpPr>
                        <pic:pic xmlns:pic="http://schemas.openxmlformats.org/drawingml/2006/picture">
                          <pic:nvPicPr>
                            <pic:cNvPr id="66" name="Picture 66"/>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14253" y="809"/>
                              <a:ext cx="3913426" cy="2935069"/>
                            </a:xfrm>
                            <a:prstGeom prst="rect">
                              <a:avLst/>
                            </a:prstGeom>
                          </pic:spPr>
                        </pic:pic>
                        <pic:pic xmlns:pic="http://schemas.openxmlformats.org/drawingml/2006/picture">
                          <pic:nvPicPr>
                            <pic:cNvPr id="67" name="Picture 67"/>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3922976" y="0"/>
                              <a:ext cx="3913426" cy="2935069"/>
                            </a:xfrm>
                            <a:prstGeom prst="rect">
                              <a:avLst/>
                            </a:prstGeom>
                          </pic:spPr>
                        </pic:pic>
                        <pic:pic xmlns:pic="http://schemas.openxmlformats.org/drawingml/2006/picture">
                          <pic:nvPicPr>
                            <pic:cNvPr id="68" name="Picture 68"/>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14252" y="2686415"/>
                              <a:ext cx="3913427" cy="2935069"/>
                            </a:xfrm>
                            <a:prstGeom prst="rect">
                              <a:avLst/>
                            </a:prstGeom>
                          </pic:spPr>
                        </pic:pic>
                        <pic:pic xmlns:pic="http://schemas.openxmlformats.org/drawingml/2006/picture">
                          <pic:nvPicPr>
                            <pic:cNvPr id="69" name="Picture 69"/>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3927679" y="2685606"/>
                              <a:ext cx="3913427" cy="2935069"/>
                            </a:xfrm>
                            <a:prstGeom prst="rect">
                              <a:avLst/>
                            </a:prstGeom>
                          </pic:spPr>
                        </pic:pic>
                        <wps:wsp>
                          <wps:cNvPr id="70" name="TextBox 1"/>
                          <wps:cNvSpPr txBox="1"/>
                          <wps:spPr>
                            <a:xfrm>
                              <a:off x="14253" y="0"/>
                              <a:ext cx="486524" cy="308670"/>
                            </a:xfrm>
                            <a:prstGeom prst="rect">
                              <a:avLst/>
                            </a:prstGeom>
                            <a:noFill/>
                          </wps:spPr>
                          <wps:txbx>
                            <w:txbxContent>
                              <w:p w14:paraId="06C97F63" w14:textId="77777777" w:rsidR="00F75B1B" w:rsidRPr="0052573C" w:rsidRDefault="00F75B1B" w:rsidP="003F33E6">
                                <w:pPr>
                                  <w:pStyle w:val="NormalWeb"/>
                                  <w:spacing w:before="0" w:beforeAutospacing="0" w:after="0" w:afterAutospacing="0"/>
                                  <w:rPr>
                                    <w:b/>
                                    <w:bCs/>
                                    <w:color w:val="FFFFFF" w:themeColor="background1"/>
                                  </w:rPr>
                                </w:pPr>
                                <w:r w:rsidRPr="0052573C">
                                  <w:rPr>
                                    <w:rFonts w:asciiTheme="minorHAnsi" w:hAnsi="Calibri" w:cstheme="minorBidi"/>
                                    <w:b/>
                                    <w:bCs/>
                                    <w:color w:val="FFFFFF" w:themeColor="background1"/>
                                    <w:kern w:val="24"/>
                                    <w:sz w:val="28"/>
                                    <w:szCs w:val="28"/>
                                  </w:rPr>
                                  <w:t>(1)</w:t>
                                </w:r>
                              </w:p>
                            </w:txbxContent>
                          </wps:txbx>
                          <wps:bodyPr wrap="square" rtlCol="0">
                            <a:spAutoFit/>
                          </wps:bodyPr>
                        </wps:wsp>
                        <wps:wsp>
                          <wps:cNvPr id="71" name="TextBox 13"/>
                          <wps:cNvSpPr txBox="1"/>
                          <wps:spPr>
                            <a:xfrm>
                              <a:off x="3922976" y="40943"/>
                              <a:ext cx="486524" cy="308670"/>
                            </a:xfrm>
                            <a:prstGeom prst="rect">
                              <a:avLst/>
                            </a:prstGeom>
                            <a:noFill/>
                          </wps:spPr>
                          <wps:txbx>
                            <w:txbxContent>
                              <w:p w14:paraId="62A89A01" w14:textId="77777777" w:rsidR="00F75B1B" w:rsidRPr="0052573C" w:rsidRDefault="00F75B1B" w:rsidP="003F33E6">
                                <w:pPr>
                                  <w:pStyle w:val="NormalWeb"/>
                                  <w:spacing w:before="0" w:beforeAutospacing="0" w:after="0" w:afterAutospacing="0"/>
                                  <w:rPr>
                                    <w:b/>
                                    <w:bCs/>
                                    <w:color w:val="FFFFFF" w:themeColor="background1"/>
                                  </w:rPr>
                                </w:pPr>
                                <w:r w:rsidRPr="0052573C">
                                  <w:rPr>
                                    <w:rFonts w:asciiTheme="minorHAnsi" w:hAnsi="Calibri" w:cstheme="minorBidi"/>
                                    <w:b/>
                                    <w:bCs/>
                                    <w:color w:val="FFFFFF" w:themeColor="background1"/>
                                    <w:kern w:val="24"/>
                                    <w:sz w:val="28"/>
                                    <w:szCs w:val="28"/>
                                  </w:rPr>
                                  <w:t>(2)</w:t>
                                </w:r>
                              </w:p>
                            </w:txbxContent>
                          </wps:txbx>
                          <wps:bodyPr wrap="square" rtlCol="0">
                            <a:spAutoFit/>
                          </wps:bodyPr>
                        </wps:wsp>
                        <wps:wsp>
                          <wps:cNvPr id="72" name="TextBox 14"/>
                          <wps:cNvSpPr txBox="1"/>
                          <wps:spPr>
                            <a:xfrm>
                              <a:off x="14250" y="2686415"/>
                              <a:ext cx="486524" cy="308670"/>
                            </a:xfrm>
                            <a:prstGeom prst="rect">
                              <a:avLst/>
                            </a:prstGeom>
                            <a:noFill/>
                          </wps:spPr>
                          <wps:txbx>
                            <w:txbxContent>
                              <w:p w14:paraId="371955F0" w14:textId="77777777" w:rsidR="00F75B1B" w:rsidRPr="0052573C" w:rsidRDefault="00F75B1B" w:rsidP="003F33E6">
                                <w:pPr>
                                  <w:pStyle w:val="NormalWeb"/>
                                  <w:spacing w:before="0" w:beforeAutospacing="0" w:after="0" w:afterAutospacing="0"/>
                                  <w:rPr>
                                    <w:b/>
                                    <w:bCs/>
                                    <w:color w:val="FFFFFF" w:themeColor="background1"/>
                                  </w:rPr>
                                </w:pPr>
                                <w:r w:rsidRPr="0052573C">
                                  <w:rPr>
                                    <w:rFonts w:asciiTheme="minorHAnsi" w:hAnsi="Calibri" w:cstheme="minorBidi"/>
                                    <w:b/>
                                    <w:bCs/>
                                    <w:color w:val="FFFFFF" w:themeColor="background1"/>
                                    <w:kern w:val="24"/>
                                    <w:sz w:val="28"/>
                                    <w:szCs w:val="28"/>
                                  </w:rPr>
                                  <w:t>(3)</w:t>
                                </w:r>
                              </w:p>
                            </w:txbxContent>
                          </wps:txbx>
                          <wps:bodyPr wrap="square" rtlCol="0">
                            <a:spAutoFit/>
                          </wps:bodyPr>
                        </wps:wsp>
                        <wps:wsp>
                          <wps:cNvPr id="73" name="TextBox 15"/>
                          <wps:cNvSpPr txBox="1"/>
                          <wps:spPr>
                            <a:xfrm>
                              <a:off x="3976188" y="2721913"/>
                              <a:ext cx="487159" cy="308670"/>
                            </a:xfrm>
                            <a:prstGeom prst="rect">
                              <a:avLst/>
                            </a:prstGeom>
                            <a:noFill/>
                          </wps:spPr>
                          <wps:txbx>
                            <w:txbxContent>
                              <w:p w14:paraId="1A2A229A" w14:textId="77777777" w:rsidR="00F75B1B" w:rsidRPr="0052573C" w:rsidRDefault="00F75B1B" w:rsidP="003F33E6">
                                <w:pPr>
                                  <w:pStyle w:val="NormalWeb"/>
                                  <w:spacing w:before="0" w:beforeAutospacing="0" w:after="0" w:afterAutospacing="0"/>
                                  <w:rPr>
                                    <w:b/>
                                    <w:bCs/>
                                    <w:color w:val="FFFFFF" w:themeColor="background1"/>
                                  </w:rPr>
                                </w:pPr>
                                <w:r w:rsidRPr="0052573C">
                                  <w:rPr>
                                    <w:rFonts w:asciiTheme="minorHAnsi" w:hAnsi="Calibri" w:cstheme="minorBidi"/>
                                    <w:b/>
                                    <w:bCs/>
                                    <w:color w:val="FFFFFF" w:themeColor="background1"/>
                                    <w:kern w:val="24"/>
                                    <w:sz w:val="28"/>
                                    <w:szCs w:val="28"/>
                                  </w:rPr>
                                  <w:t>(4)</w:t>
                                </w:r>
                              </w:p>
                            </w:txbxContent>
                          </wps:txbx>
                          <wps:bodyPr wrap="square" rtlCol="0">
                            <a:spAutoFit/>
                          </wps:bodyPr>
                        </wps:wsp>
                        <wps:wsp>
                          <wps:cNvPr id="74" name="TextBox 16"/>
                          <wps:cNvSpPr txBox="1"/>
                          <wps:spPr>
                            <a:xfrm>
                              <a:off x="28637" y="2166053"/>
                              <a:ext cx="1763174" cy="463641"/>
                            </a:xfrm>
                            <a:prstGeom prst="rect">
                              <a:avLst/>
                            </a:prstGeom>
                            <a:noFill/>
                          </wps:spPr>
                          <wps:txbx>
                            <w:txbxContent>
                              <w:p w14:paraId="4A45445F" w14:textId="77777777" w:rsidR="00F75B1B" w:rsidRPr="0052573C" w:rsidRDefault="00F75B1B" w:rsidP="003F33E6">
                                <w:pPr>
                                  <w:pStyle w:val="NormalWeb"/>
                                  <w:spacing w:before="0" w:beforeAutospacing="0" w:after="0" w:afterAutospacing="0"/>
                                  <w:rPr>
                                    <w:rFonts w:asciiTheme="minorHAnsi" w:hAnsi="Calibri" w:cstheme="minorBidi"/>
                                    <w:b/>
                                    <w:bCs/>
                                    <w:color w:val="FFFFFF" w:themeColor="background1"/>
                                    <w:kern w:val="24"/>
                                  </w:rPr>
                                </w:pPr>
                                <w:r w:rsidRPr="0052573C">
                                  <w:rPr>
                                    <w:rFonts w:asciiTheme="minorHAnsi" w:hAnsi="Calibri" w:cstheme="minorBidi"/>
                                    <w:b/>
                                    <w:bCs/>
                                    <w:color w:val="FFFFFF" w:themeColor="background1"/>
                                    <w:kern w:val="24"/>
                                  </w:rPr>
                                  <w:t xml:space="preserve">Target cell and </w:t>
                                </w:r>
                              </w:p>
                              <w:p w14:paraId="5E5CD823" w14:textId="77777777" w:rsidR="00F75B1B" w:rsidRPr="0052573C" w:rsidRDefault="00F75B1B" w:rsidP="003F33E6">
                                <w:pPr>
                                  <w:pStyle w:val="NormalWeb"/>
                                  <w:spacing w:before="0" w:beforeAutospacing="0" w:after="0" w:afterAutospacing="0"/>
                                  <w:rPr>
                                    <w:b/>
                                    <w:bCs/>
                                    <w:color w:val="FFFFFF" w:themeColor="background1"/>
                                    <w:sz w:val="32"/>
                                    <w:szCs w:val="32"/>
                                  </w:rPr>
                                </w:pPr>
                                <w:r w:rsidRPr="0052573C">
                                  <w:rPr>
                                    <w:rFonts w:asciiTheme="minorHAnsi" w:hAnsi="Calibri" w:cstheme="minorBidi"/>
                                    <w:b/>
                                    <w:bCs/>
                                    <w:color w:val="FFFFFF" w:themeColor="background1"/>
                                    <w:kern w:val="24"/>
                                  </w:rPr>
                                  <w:t xml:space="preserve">capillary </w:t>
                                </w:r>
                              </w:p>
                            </w:txbxContent>
                          </wps:txbx>
                          <wps:bodyPr wrap="square" rtlCol="0">
                            <a:spAutoFit/>
                          </wps:bodyPr>
                        </wps:wsp>
                        <wps:wsp>
                          <wps:cNvPr id="75" name="TextBox 17"/>
                          <wps:cNvSpPr txBox="1"/>
                          <wps:spPr>
                            <a:xfrm>
                              <a:off x="3994282" y="2352127"/>
                              <a:ext cx="1146444" cy="277549"/>
                            </a:xfrm>
                            <a:prstGeom prst="rect">
                              <a:avLst/>
                            </a:prstGeom>
                            <a:noFill/>
                          </wps:spPr>
                          <wps:txbx>
                            <w:txbxContent>
                              <w:p w14:paraId="6BD5FB6B" w14:textId="77777777" w:rsidR="00F75B1B" w:rsidRPr="0052573C" w:rsidRDefault="00F75B1B" w:rsidP="003F33E6">
                                <w:pPr>
                                  <w:pStyle w:val="NormalWeb"/>
                                  <w:spacing w:before="0" w:beforeAutospacing="0" w:after="0" w:afterAutospacing="0"/>
                                  <w:rPr>
                                    <w:b/>
                                    <w:bCs/>
                                    <w:color w:val="FFFFFF" w:themeColor="background1"/>
                                  </w:rPr>
                                </w:pPr>
                                <w:r w:rsidRPr="0052573C">
                                  <w:rPr>
                                    <w:rFonts w:asciiTheme="minorHAnsi" w:hAnsi="Calibri" w:cstheme="minorBidi"/>
                                    <w:b/>
                                    <w:bCs/>
                                    <w:color w:val="FFFFFF" w:themeColor="background1"/>
                                    <w:kern w:val="24"/>
                                  </w:rPr>
                                  <w:t>Cell pierced</w:t>
                                </w:r>
                              </w:p>
                            </w:txbxContent>
                          </wps:txbx>
                          <wps:bodyPr wrap="square" rtlCol="0">
                            <a:spAutoFit/>
                          </wps:bodyPr>
                        </wps:wsp>
                        <wps:wsp>
                          <wps:cNvPr id="76" name="TextBox 18"/>
                          <wps:cNvSpPr txBox="1"/>
                          <wps:spPr>
                            <a:xfrm>
                              <a:off x="28637" y="4688190"/>
                              <a:ext cx="1022590" cy="835823"/>
                            </a:xfrm>
                            <a:prstGeom prst="rect">
                              <a:avLst/>
                            </a:prstGeom>
                            <a:noFill/>
                          </wps:spPr>
                          <wps:txbx>
                            <w:txbxContent>
                              <w:p w14:paraId="2B5A8412" w14:textId="77777777" w:rsidR="00F75B1B" w:rsidRPr="0052573C" w:rsidRDefault="00F75B1B" w:rsidP="003F33E6">
                                <w:pPr>
                                  <w:pStyle w:val="NormalWeb"/>
                                  <w:spacing w:before="0" w:beforeAutospacing="0" w:after="0" w:afterAutospacing="0"/>
                                  <w:rPr>
                                    <w:b/>
                                    <w:bCs/>
                                    <w:color w:val="FFFFFF" w:themeColor="background1"/>
                                    <w:sz w:val="32"/>
                                    <w:szCs w:val="32"/>
                                  </w:rPr>
                                </w:pPr>
                                <w:r w:rsidRPr="0052573C">
                                  <w:rPr>
                                    <w:rFonts w:asciiTheme="minorHAnsi" w:hAnsi="Calibri" w:cstheme="minorBidi"/>
                                    <w:b/>
                                    <w:bCs/>
                                    <w:color w:val="FFFFFF" w:themeColor="background1"/>
                                    <w:kern w:val="24"/>
                                  </w:rPr>
                                  <w:t xml:space="preserve">Cell shrinks as fluid drawn </w:t>
                                </w:r>
                                <w:r>
                                  <w:rPr>
                                    <w:rFonts w:asciiTheme="minorHAnsi" w:hAnsi="Calibri" w:cstheme="minorBidi"/>
                                    <w:b/>
                                    <w:bCs/>
                                    <w:color w:val="FFFFFF" w:themeColor="background1"/>
                                    <w:kern w:val="24"/>
                                  </w:rPr>
                                  <w:t xml:space="preserve">up </w:t>
                                </w:r>
                                <w:r w:rsidRPr="0052573C">
                                  <w:rPr>
                                    <w:rFonts w:asciiTheme="minorHAnsi" w:hAnsi="Calibri" w:cstheme="minorBidi"/>
                                    <w:b/>
                                    <w:bCs/>
                                    <w:color w:val="FFFFFF" w:themeColor="background1"/>
                                    <w:kern w:val="24"/>
                                  </w:rPr>
                                  <w:t>into capillary</w:t>
                                </w:r>
                              </w:p>
                            </w:txbxContent>
                          </wps:txbx>
                          <wps:bodyPr wrap="square" rtlCol="0">
                            <a:spAutoFit/>
                          </wps:bodyPr>
                        </wps:wsp>
                        <wps:wsp>
                          <wps:cNvPr id="77" name="TextBox 19"/>
                          <wps:cNvSpPr txBox="1"/>
                          <wps:spPr>
                            <a:xfrm>
                              <a:off x="3976188" y="4806031"/>
                              <a:ext cx="1191540" cy="463641"/>
                            </a:xfrm>
                            <a:prstGeom prst="rect">
                              <a:avLst/>
                            </a:prstGeom>
                            <a:noFill/>
                            <a:ln>
                              <a:noFill/>
                            </a:ln>
                          </wps:spPr>
                          <wps:txbx>
                            <w:txbxContent>
                              <w:p w14:paraId="16F80775" w14:textId="60D6306E" w:rsidR="00F75B1B" w:rsidRPr="0052573C" w:rsidRDefault="00F75B1B" w:rsidP="003F33E6">
                                <w:pPr>
                                  <w:pStyle w:val="NormalWeb"/>
                                  <w:spacing w:before="0" w:beforeAutospacing="0" w:after="0" w:afterAutospacing="0"/>
                                  <w:rPr>
                                    <w:b/>
                                    <w:bCs/>
                                    <w:color w:val="FFFFFF" w:themeColor="background1"/>
                                    <w:sz w:val="32"/>
                                    <w:szCs w:val="32"/>
                                  </w:rPr>
                                </w:pPr>
                                <w:r w:rsidRPr="0052573C">
                                  <w:rPr>
                                    <w:rFonts w:asciiTheme="minorHAnsi" w:hAnsi="Calibri" w:cstheme="minorBidi"/>
                                    <w:b/>
                                    <w:bCs/>
                                    <w:color w:val="FFFFFF" w:themeColor="background1"/>
                                    <w:kern w:val="24"/>
                                  </w:rPr>
                                  <w:t xml:space="preserve">Fluid in the </w:t>
                                </w:r>
                                <w:r>
                                  <w:rPr>
                                    <w:rFonts w:asciiTheme="minorHAnsi" w:hAnsi="Calibri" w:cstheme="minorBidi"/>
                                    <w:b/>
                                    <w:bCs/>
                                    <w:color w:val="FFFFFF" w:themeColor="background1"/>
                                    <w:kern w:val="24"/>
                                  </w:rPr>
                                  <w:t>capillary</w:t>
                                </w:r>
                              </w:p>
                            </w:txbxContent>
                          </wps:txbx>
                          <wps:bodyPr wrap="square" rtlCol="0">
                            <a:spAutoFit/>
                          </wps:bodyPr>
                        </wps:wsp>
                      </wpg:grpSp>
                      <wps:wsp>
                        <wps:cNvPr id="78" name="Text Box 78"/>
                        <wps:cNvSpPr txBox="1"/>
                        <wps:spPr>
                          <a:xfrm>
                            <a:off x="7864695" y="4469072"/>
                            <a:ext cx="1200432" cy="1148111"/>
                          </a:xfrm>
                          <a:prstGeom prst="rect">
                            <a:avLst/>
                          </a:prstGeom>
                          <a:solidFill>
                            <a:prstClr val="white"/>
                          </a:solidFill>
                          <a:ln>
                            <a:noFill/>
                          </a:ln>
                        </wps:spPr>
                        <wps:txbx>
                          <w:txbxContent>
                            <w:p w14:paraId="533121D3" w14:textId="78207ACF" w:rsidR="00F75B1B" w:rsidRPr="00316698" w:rsidRDefault="00F75B1B" w:rsidP="003F33E6">
                              <w:pPr>
                                <w:pStyle w:val="Caption"/>
                                <w:rPr>
                                  <w:sz w:val="20"/>
                                  <w:szCs w:val="20"/>
                                </w:rPr>
                              </w:pPr>
                              <w:bookmarkStart w:id="57" w:name="_Toc59633639"/>
                              <w:r w:rsidRPr="00316698">
                                <w:rPr>
                                  <w:sz w:val="20"/>
                                  <w:szCs w:val="20"/>
                                </w:rPr>
                                <w:t xml:space="preserve">Figure </w:t>
                              </w:r>
                              <w:r>
                                <w:rPr>
                                  <w:sz w:val="20"/>
                                  <w:szCs w:val="20"/>
                                </w:rPr>
                                <w:t>3.</w:t>
                              </w:r>
                              <w:r w:rsidRPr="00B92518">
                                <w:rPr>
                                  <w:sz w:val="20"/>
                                  <w:szCs w:val="20"/>
                                </w:rPr>
                                <w:t>5</w:t>
                              </w:r>
                              <w:r w:rsidRPr="008D1A46">
                                <w:rPr>
                                  <w:sz w:val="20"/>
                                  <w:szCs w:val="20"/>
                                </w:rPr>
                                <w:t xml:space="preserve"> I</w:t>
                              </w:r>
                              <w:r w:rsidRPr="00B92518">
                                <w:rPr>
                                  <w:sz w:val="20"/>
                                  <w:szCs w:val="20"/>
                                </w:rPr>
                                <w:t>mage</w:t>
                              </w:r>
                              <w:r w:rsidRPr="00316698">
                                <w:rPr>
                                  <w:sz w:val="20"/>
                                  <w:szCs w:val="20"/>
                                </w:rPr>
                                <w:t xml:space="preserve"> sequence showing the process of piercing and taking up single plant cell material from a root hair cell of an arabidopsis seedling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2ED7E53" id="Group 64" o:spid="_x0000_s1154" style="position:absolute;margin-left:1.5pt;margin-top:0;width:712.5pt;height:442.55pt;z-index:251737088;mso-position-horizontal-relative:margin;mso-width-relative:margin;mso-height-relative:margin" coordorigin="142" coordsize="90508,562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">
                <v:group id="Group 2" o:spid="_x0000_s1155" style="position:absolute;left:142;width:78269;height:56214" coordorigin="142" coordsize="78268,56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shape id="Picture 66" o:spid="_x0000_s1156" type="#_x0000_t75" style="position:absolute;left:142;top:8;width:39134;height:29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">
                    <v:imagedata r:id="rId98" o:title=""/>
                  </v:shape>
                  <v:shape id="Picture 67" o:spid="_x0000_s1157" type="#_x0000_t75" style="position:absolute;left:39229;width:39135;height:29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">
                    <v:imagedata r:id="rId99" o:title=""/>
                  </v:shape>
                  <v:shape id="Picture 68" o:spid="_x0000_s1158" type="#_x0000_t75" style="position:absolute;left:142;top:26864;width:39134;height:29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">
                    <v:imagedata r:id="rId100" o:title=""/>
                  </v:shape>
                  <v:shape id="Picture 69" o:spid="_x0000_s1159" type="#_x0000_t75" style="position:absolute;left:39276;top:26856;width:39135;height:29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">
                    <v:imagedata r:id="rId101" o:title=""/>
                  </v:shape>
                  <v:shape id="TextBox 1" o:spid="_x0000_s1160" type="#_x0000_t202" style="position:absolute;left:142;width:486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06C97F63" w14:textId="77777777" w:rsidR="00F75B1B" w:rsidRPr="0052573C" w:rsidRDefault="00F75B1B" w:rsidP="003F33E6">
                          <w:pPr>
                            <w:pStyle w:val="NormalWeb"/>
                            <w:spacing w:before="0" w:beforeAutospacing="0" w:after="0" w:afterAutospacing="0"/>
                            <w:rPr>
                              <w:b/>
                              <w:bCs/>
                              <w:color w:val="FFFFFF" w:themeColor="background1"/>
                            </w:rPr>
                          </w:pPr>
                          <w:r w:rsidRPr="0052573C">
                            <w:rPr>
                              <w:rFonts w:asciiTheme="minorHAnsi" w:hAnsi="Calibri" w:cstheme="minorBidi"/>
                              <w:b/>
                              <w:bCs/>
                              <w:color w:val="FFFFFF" w:themeColor="background1"/>
                              <w:kern w:val="24"/>
                              <w:sz w:val="28"/>
                              <w:szCs w:val="28"/>
                            </w:rPr>
                            <w:t>(1)</w:t>
                          </w:r>
                        </w:p>
                      </w:txbxContent>
                    </v:textbox>
                  </v:shape>
                  <v:shape id="TextBox 13" o:spid="_x0000_s1161" type="#_x0000_t202" style="position:absolute;left:39229;top:409;width:4866;height:3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" filled="f" stroked="f">
                    <v:textbox style="mso-fit-shape-to-text:t">
                      <w:txbxContent>
                        <w:p w14:paraId="62A89A01" w14:textId="77777777" w:rsidR="00F75B1B" w:rsidRPr="0052573C" w:rsidRDefault="00F75B1B" w:rsidP="003F33E6">
                          <w:pPr>
                            <w:pStyle w:val="NormalWeb"/>
                            <w:spacing w:before="0" w:beforeAutospacing="0" w:after="0" w:afterAutospacing="0"/>
                            <w:rPr>
                              <w:b/>
                              <w:bCs/>
                              <w:color w:val="FFFFFF" w:themeColor="background1"/>
                            </w:rPr>
                          </w:pPr>
                          <w:r w:rsidRPr="0052573C">
                            <w:rPr>
                              <w:rFonts w:asciiTheme="minorHAnsi" w:hAnsi="Calibri" w:cstheme="minorBidi"/>
                              <w:b/>
                              <w:bCs/>
                              <w:color w:val="FFFFFF" w:themeColor="background1"/>
                              <w:kern w:val="24"/>
                              <w:sz w:val="28"/>
                              <w:szCs w:val="28"/>
                            </w:rPr>
                            <w:t>(2)</w:t>
                          </w:r>
                        </w:p>
                      </w:txbxContent>
                    </v:textbox>
                  </v:shape>
                  <v:shape id="TextBox 14" o:spid="_x0000_s1162" type="#_x0000_t202" style="position:absolute;left:142;top:26864;width:486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" filled="f" stroked="f">
                    <v:textbox style="mso-fit-shape-to-text:t">
                      <w:txbxContent>
                        <w:p w14:paraId="371955F0" w14:textId="77777777" w:rsidR="00F75B1B" w:rsidRPr="0052573C" w:rsidRDefault="00F75B1B" w:rsidP="003F33E6">
                          <w:pPr>
                            <w:pStyle w:val="NormalWeb"/>
                            <w:spacing w:before="0" w:beforeAutospacing="0" w:after="0" w:afterAutospacing="0"/>
                            <w:rPr>
                              <w:b/>
                              <w:bCs/>
                              <w:color w:val="FFFFFF" w:themeColor="background1"/>
                            </w:rPr>
                          </w:pPr>
                          <w:r w:rsidRPr="0052573C">
                            <w:rPr>
                              <w:rFonts w:asciiTheme="minorHAnsi" w:hAnsi="Calibri" w:cstheme="minorBidi"/>
                              <w:b/>
                              <w:bCs/>
                              <w:color w:val="FFFFFF" w:themeColor="background1"/>
                              <w:kern w:val="24"/>
                              <w:sz w:val="28"/>
                              <w:szCs w:val="28"/>
                            </w:rPr>
                            <w:t>(3)</w:t>
                          </w:r>
                        </w:p>
                      </w:txbxContent>
                    </v:textbox>
                  </v:shape>
                  <v:shape id="TextBox 15" o:spid="_x0000_s1163" type="#_x0000_t202" style="position:absolute;left:39761;top:27219;width:4872;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" filled="f" stroked="f">
                    <v:textbox style="mso-fit-shape-to-text:t">
                      <w:txbxContent>
                        <w:p w14:paraId="1A2A229A" w14:textId="77777777" w:rsidR="00F75B1B" w:rsidRPr="0052573C" w:rsidRDefault="00F75B1B" w:rsidP="003F33E6">
                          <w:pPr>
                            <w:pStyle w:val="NormalWeb"/>
                            <w:spacing w:before="0" w:beforeAutospacing="0" w:after="0" w:afterAutospacing="0"/>
                            <w:rPr>
                              <w:b/>
                              <w:bCs/>
                              <w:color w:val="FFFFFF" w:themeColor="background1"/>
                            </w:rPr>
                          </w:pPr>
                          <w:r w:rsidRPr="0052573C">
                            <w:rPr>
                              <w:rFonts w:asciiTheme="minorHAnsi" w:hAnsi="Calibri" w:cstheme="minorBidi"/>
                              <w:b/>
                              <w:bCs/>
                              <w:color w:val="FFFFFF" w:themeColor="background1"/>
                              <w:kern w:val="24"/>
                              <w:sz w:val="28"/>
                              <w:szCs w:val="28"/>
                            </w:rPr>
                            <w:t>(4)</w:t>
                          </w:r>
                        </w:p>
                      </w:txbxContent>
                    </v:textbox>
                  </v:shape>
                  <v:shape id="TextBox 16" o:spid="_x0000_s1164" type="#_x0000_t202" style="position:absolute;left:286;top:21660;width:17632;height:4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" filled="f" stroked="f">
                    <v:textbox style="mso-fit-shape-to-text:t">
                      <w:txbxContent>
                        <w:p w14:paraId="4A45445F" w14:textId="77777777" w:rsidR="00F75B1B" w:rsidRPr="0052573C" w:rsidRDefault="00F75B1B" w:rsidP="003F33E6">
                          <w:pPr>
                            <w:pStyle w:val="NormalWeb"/>
                            <w:spacing w:before="0" w:beforeAutospacing="0" w:after="0" w:afterAutospacing="0"/>
                            <w:rPr>
                              <w:rFonts w:asciiTheme="minorHAnsi" w:hAnsi="Calibri" w:cstheme="minorBidi"/>
                              <w:b/>
                              <w:bCs/>
                              <w:color w:val="FFFFFF" w:themeColor="background1"/>
                              <w:kern w:val="24"/>
                            </w:rPr>
                          </w:pPr>
                          <w:r w:rsidRPr="0052573C">
                            <w:rPr>
                              <w:rFonts w:asciiTheme="minorHAnsi" w:hAnsi="Calibri" w:cstheme="minorBidi"/>
                              <w:b/>
                              <w:bCs/>
                              <w:color w:val="FFFFFF" w:themeColor="background1"/>
                              <w:kern w:val="24"/>
                            </w:rPr>
                            <w:t xml:space="preserve">Target cell and </w:t>
                          </w:r>
                        </w:p>
                        <w:p w14:paraId="5E5CD823" w14:textId="77777777" w:rsidR="00F75B1B" w:rsidRPr="0052573C" w:rsidRDefault="00F75B1B" w:rsidP="003F33E6">
                          <w:pPr>
                            <w:pStyle w:val="NormalWeb"/>
                            <w:spacing w:before="0" w:beforeAutospacing="0" w:after="0" w:afterAutospacing="0"/>
                            <w:rPr>
                              <w:b/>
                              <w:bCs/>
                              <w:color w:val="FFFFFF" w:themeColor="background1"/>
                              <w:sz w:val="32"/>
                              <w:szCs w:val="32"/>
                            </w:rPr>
                          </w:pPr>
                          <w:r w:rsidRPr="0052573C">
                            <w:rPr>
                              <w:rFonts w:asciiTheme="minorHAnsi" w:hAnsi="Calibri" w:cstheme="minorBidi"/>
                              <w:b/>
                              <w:bCs/>
                              <w:color w:val="FFFFFF" w:themeColor="background1"/>
                              <w:kern w:val="24"/>
                            </w:rPr>
                            <w:t xml:space="preserve">capillary </w:t>
                          </w:r>
                        </w:p>
                      </w:txbxContent>
                    </v:textbox>
                  </v:shape>
                  <v:shape id="TextBox 17" o:spid="_x0000_s1165" type="#_x0000_t202" style="position:absolute;left:39942;top:23521;width:11465;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" filled="f" stroked="f">
                    <v:textbox style="mso-fit-shape-to-text:t">
                      <w:txbxContent>
                        <w:p w14:paraId="6BD5FB6B" w14:textId="77777777" w:rsidR="00F75B1B" w:rsidRPr="0052573C" w:rsidRDefault="00F75B1B" w:rsidP="003F33E6">
                          <w:pPr>
                            <w:pStyle w:val="NormalWeb"/>
                            <w:spacing w:before="0" w:beforeAutospacing="0" w:after="0" w:afterAutospacing="0"/>
                            <w:rPr>
                              <w:b/>
                              <w:bCs/>
                              <w:color w:val="FFFFFF" w:themeColor="background1"/>
                            </w:rPr>
                          </w:pPr>
                          <w:r w:rsidRPr="0052573C">
                            <w:rPr>
                              <w:rFonts w:asciiTheme="minorHAnsi" w:hAnsi="Calibri" w:cstheme="minorBidi"/>
                              <w:b/>
                              <w:bCs/>
                              <w:color w:val="FFFFFF" w:themeColor="background1"/>
                              <w:kern w:val="24"/>
                            </w:rPr>
                            <w:t>Cell pierced</w:t>
                          </w:r>
                        </w:p>
                      </w:txbxContent>
                    </v:textbox>
                  </v:shape>
                  <v:shape id="TextBox 18" o:spid="_x0000_s1166" type="#_x0000_t202" style="position:absolute;left:286;top:46881;width:10226;height:8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" filled="f" stroked="f">
                    <v:textbox style="mso-fit-shape-to-text:t">
                      <w:txbxContent>
                        <w:p w14:paraId="2B5A8412" w14:textId="77777777" w:rsidR="00F75B1B" w:rsidRPr="0052573C" w:rsidRDefault="00F75B1B" w:rsidP="003F33E6">
                          <w:pPr>
                            <w:pStyle w:val="NormalWeb"/>
                            <w:spacing w:before="0" w:beforeAutospacing="0" w:after="0" w:afterAutospacing="0"/>
                            <w:rPr>
                              <w:b/>
                              <w:bCs/>
                              <w:color w:val="FFFFFF" w:themeColor="background1"/>
                              <w:sz w:val="32"/>
                              <w:szCs w:val="32"/>
                            </w:rPr>
                          </w:pPr>
                          <w:r w:rsidRPr="0052573C">
                            <w:rPr>
                              <w:rFonts w:asciiTheme="minorHAnsi" w:hAnsi="Calibri" w:cstheme="minorBidi"/>
                              <w:b/>
                              <w:bCs/>
                              <w:color w:val="FFFFFF" w:themeColor="background1"/>
                              <w:kern w:val="24"/>
                            </w:rPr>
                            <w:t xml:space="preserve">Cell shrinks as fluid drawn </w:t>
                          </w:r>
                          <w:r>
                            <w:rPr>
                              <w:rFonts w:asciiTheme="minorHAnsi" w:hAnsi="Calibri" w:cstheme="minorBidi"/>
                              <w:b/>
                              <w:bCs/>
                              <w:color w:val="FFFFFF" w:themeColor="background1"/>
                              <w:kern w:val="24"/>
                            </w:rPr>
                            <w:t xml:space="preserve">up </w:t>
                          </w:r>
                          <w:r w:rsidRPr="0052573C">
                            <w:rPr>
                              <w:rFonts w:asciiTheme="minorHAnsi" w:hAnsi="Calibri" w:cstheme="minorBidi"/>
                              <w:b/>
                              <w:bCs/>
                              <w:color w:val="FFFFFF" w:themeColor="background1"/>
                              <w:kern w:val="24"/>
                            </w:rPr>
                            <w:t>into capillary</w:t>
                          </w:r>
                        </w:p>
                      </w:txbxContent>
                    </v:textbox>
                  </v:shape>
                  <v:shape id="TextBox 19" o:spid="_x0000_s1167" type="#_x0000_t202" style="position:absolute;left:39761;top:48060;width:11916;height:4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16F80775" w14:textId="60D6306E" w:rsidR="00F75B1B" w:rsidRPr="0052573C" w:rsidRDefault="00F75B1B" w:rsidP="003F33E6">
                          <w:pPr>
                            <w:pStyle w:val="NormalWeb"/>
                            <w:spacing w:before="0" w:beforeAutospacing="0" w:after="0" w:afterAutospacing="0"/>
                            <w:rPr>
                              <w:b/>
                              <w:bCs/>
                              <w:color w:val="FFFFFF" w:themeColor="background1"/>
                              <w:sz w:val="32"/>
                              <w:szCs w:val="32"/>
                            </w:rPr>
                          </w:pPr>
                          <w:r w:rsidRPr="0052573C">
                            <w:rPr>
                              <w:rFonts w:asciiTheme="minorHAnsi" w:hAnsi="Calibri" w:cstheme="minorBidi"/>
                              <w:b/>
                              <w:bCs/>
                              <w:color w:val="FFFFFF" w:themeColor="background1"/>
                              <w:kern w:val="24"/>
                            </w:rPr>
                            <w:t xml:space="preserve">Fluid in the </w:t>
                          </w:r>
                          <w:r>
                            <w:rPr>
                              <w:rFonts w:asciiTheme="minorHAnsi" w:hAnsi="Calibri" w:cstheme="minorBidi"/>
                              <w:b/>
                              <w:bCs/>
                              <w:color w:val="FFFFFF" w:themeColor="background1"/>
                              <w:kern w:val="24"/>
                            </w:rPr>
                            <w:t>capillary</w:t>
                          </w:r>
                        </w:p>
                      </w:txbxContent>
                    </v:textbox>
                  </v:shape>
                </v:group>
                <v:shape id="Text Box 78" o:spid="_x0000_s1168" type="#_x0000_t202" style="position:absolute;left:78646;top:44690;width:12005;height:114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z34wQAAANsAAAAPAAAAZHJzL2Rvd25yZXYueG1sRE+7bsIw&#10;FN0r9R+sW4mlAgcGilIMggSkDu3AQ8xX8W0SEV9HtvPg7/FQqePR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LqLPfjBAAAA2wAAAA8AAAAA&#10;AAAAAAAAAAAABwIAAGRycy9kb3ducmV2LnhtbFBLBQYAAAAAAwADALcAAAD1AgAAAAA=&#10;" stroked="f">
                  <v:textbox inset="0,0,0,0">
                    <w:txbxContent>
                      <w:p w14:paraId="533121D3" w14:textId="78207ACF" w:rsidR="00F75B1B" w:rsidRPr="00316698" w:rsidRDefault="00F75B1B" w:rsidP="003F33E6">
                        <w:pPr>
                          <w:pStyle w:val="Caption"/>
                          <w:rPr>
                            <w:sz w:val="20"/>
                            <w:szCs w:val="20"/>
                          </w:rPr>
                        </w:pPr>
                        <w:bookmarkStart w:id="58" w:name="_Toc59633639"/>
                        <w:r w:rsidRPr="00316698">
                          <w:rPr>
                            <w:sz w:val="20"/>
                            <w:szCs w:val="20"/>
                          </w:rPr>
                          <w:t xml:space="preserve">Figure </w:t>
                        </w:r>
                        <w:r>
                          <w:rPr>
                            <w:sz w:val="20"/>
                            <w:szCs w:val="20"/>
                          </w:rPr>
                          <w:t>3.</w:t>
                        </w:r>
                        <w:r w:rsidRPr="00B92518">
                          <w:rPr>
                            <w:sz w:val="20"/>
                            <w:szCs w:val="20"/>
                          </w:rPr>
                          <w:t>5</w:t>
                        </w:r>
                        <w:r w:rsidRPr="008D1A46">
                          <w:rPr>
                            <w:sz w:val="20"/>
                            <w:szCs w:val="20"/>
                          </w:rPr>
                          <w:t xml:space="preserve"> I</w:t>
                        </w:r>
                        <w:r w:rsidRPr="00B92518">
                          <w:rPr>
                            <w:sz w:val="20"/>
                            <w:szCs w:val="20"/>
                          </w:rPr>
                          <w:t>mage</w:t>
                        </w:r>
                        <w:r w:rsidRPr="00316698">
                          <w:rPr>
                            <w:sz w:val="20"/>
                            <w:szCs w:val="20"/>
                          </w:rPr>
                          <w:t xml:space="preserve"> sequence showing the process of piercing and taking up single plant cell material from a root hair cell of an arabidopsis seedlings.</w:t>
                        </w:r>
                        <w:bookmarkEnd w:id="58"/>
                      </w:p>
                    </w:txbxContent>
                  </v:textbox>
                </v:shape>
                <w10:wrap type="square" anchorx="margin"/>
              </v:group>
            </w:pict>
          </mc:Fallback>
        </mc:AlternateContent>
      </w:r>
      <w:r w:rsidR="003F33E6" w:rsidRPr="009A00CF">
        <w:rPr>
          <w:rFonts w:cstheme="minorHAnsi"/>
          <w:noProof/>
          <w:sz w:val="20"/>
          <w:szCs w:val="20"/>
          <w:lang w:val="en-US"/>
        </w:rPr>
        <mc:AlternateContent>
          <mc:Choice Requires="wps">
            <w:drawing>
              <wp:anchor distT="0" distB="0" distL="114300" distR="114300" simplePos="0" relativeHeight="251745280" behindDoc="0" locked="0" layoutInCell="1" allowOverlap="1" wp14:anchorId="634FB326" wp14:editId="7A035C8B">
                <wp:simplePos x="0" y="0"/>
                <wp:positionH relativeFrom="column">
                  <wp:posOffset>997527</wp:posOffset>
                </wp:positionH>
                <wp:positionV relativeFrom="paragraph">
                  <wp:posOffset>1147206</wp:posOffset>
                </wp:positionV>
                <wp:extent cx="1083005" cy="467838"/>
                <wp:effectExtent l="19050" t="19050" r="22225" b="27940"/>
                <wp:wrapNone/>
                <wp:docPr id="182" name="Oval 182"/>
                <wp:cNvGraphicFramePr/>
                <a:graphic xmlns:a="http://schemas.openxmlformats.org/drawingml/2006/main">
                  <a:graphicData uri="http://schemas.microsoft.com/office/word/2010/wordprocessingShape">
                    <wps:wsp>
                      <wps:cNvSpPr/>
                      <wps:spPr>
                        <a:xfrm>
                          <a:off x="0" y="0"/>
                          <a:ext cx="1083005" cy="467838"/>
                        </a:xfrm>
                        <a:prstGeom prst="ellipse">
                          <a:avLst/>
                        </a:prstGeom>
                        <a:noFill/>
                        <a:ln w="28575">
                          <a:solidFill>
                            <a:schemeClr val="bg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8C90FB" id="Oval 182" o:spid="_x0000_s1026" style="position:absolute;margin-left:78.55pt;margin-top:90.35pt;width:85.3pt;height:36.8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" filled="f" strokecolor="white [3212]" strokeweight="2.25pt">
                <v:stroke dashstyle="dash" joinstyle="miter"/>
              </v:oval>
            </w:pict>
          </mc:Fallback>
        </mc:AlternateContent>
      </w:r>
    </w:p>
    <w:p w14:paraId="518D91B7" w14:textId="17AD654A" w:rsidR="003F33E6" w:rsidRPr="009A00CF" w:rsidRDefault="00F8637C" w:rsidP="00921163">
      <w:pPr>
        <w:pStyle w:val="Heading4"/>
      </w:pPr>
      <w:bookmarkStart w:id="59" w:name="_Hlk59640037"/>
      <w:r w:rsidRPr="009A00CF">
        <w:rPr>
          <w:bCs/>
          <w:noProof/>
        </w:rPr>
        <w:lastRenderedPageBreak/>
        <mc:AlternateContent>
          <mc:Choice Requires="wpg">
            <w:drawing>
              <wp:anchor distT="0" distB="0" distL="114300" distR="114300" simplePos="0" relativeHeight="251740160" behindDoc="0" locked="0" layoutInCell="1" allowOverlap="1" wp14:anchorId="13074A09" wp14:editId="6E023336">
                <wp:simplePos x="0" y="0"/>
                <wp:positionH relativeFrom="margin">
                  <wp:posOffset>-181610</wp:posOffset>
                </wp:positionH>
                <wp:positionV relativeFrom="paragraph">
                  <wp:posOffset>194310</wp:posOffset>
                </wp:positionV>
                <wp:extent cx="6019800" cy="7844155"/>
                <wp:effectExtent l="0" t="0" r="19050" b="23495"/>
                <wp:wrapNone/>
                <wp:docPr id="84" name="Group 84"/>
                <wp:cNvGraphicFramePr/>
                <a:graphic xmlns:a="http://schemas.openxmlformats.org/drawingml/2006/main">
                  <a:graphicData uri="http://schemas.microsoft.com/office/word/2010/wordprocessingGroup">
                    <wpg:wgp>
                      <wpg:cNvGrpSpPr/>
                      <wpg:grpSpPr>
                        <a:xfrm>
                          <a:off x="0" y="0"/>
                          <a:ext cx="6019800" cy="7844155"/>
                          <a:chOff x="91738" y="147072"/>
                          <a:chExt cx="6019800" cy="7844402"/>
                        </a:xfrm>
                      </wpg:grpSpPr>
                      <wpg:grpSp>
                        <wpg:cNvPr id="87" name="Group 87"/>
                        <wpg:cNvGrpSpPr/>
                        <wpg:grpSpPr>
                          <a:xfrm>
                            <a:off x="91738" y="3314699"/>
                            <a:ext cx="6019800" cy="4676775"/>
                            <a:chOff x="-32087" y="-1"/>
                            <a:chExt cx="6019800" cy="4676775"/>
                          </a:xfrm>
                        </wpg:grpSpPr>
                        <pic:pic xmlns:pic="http://schemas.openxmlformats.org/drawingml/2006/picture">
                          <pic:nvPicPr>
                            <pic:cNvPr id="88" name="Picture 88"/>
                            <pic:cNvPicPr>
                              <a:picLocks noChangeAspect="1"/>
                            </pic:cNvPicPr>
                          </pic:nvPicPr>
                          <pic:blipFill>
                            <a:blip r:embed="rId102">
                              <a:extLst>
                                <a:ext uri="{28A0092B-C50C-407E-A947-70E740481C1C}">
                                  <a14:useLocalDpi xmlns:a14="http://schemas.microsoft.com/office/drawing/2010/main" val="0"/>
                                </a:ext>
                              </a:extLst>
                            </a:blip>
                            <a:srcRect/>
                            <a:stretch>
                              <a:fillRect/>
                            </a:stretch>
                          </pic:blipFill>
                          <pic:spPr bwMode="auto">
                            <a:xfrm>
                              <a:off x="53638" y="85724"/>
                              <a:ext cx="2974975" cy="2231390"/>
                            </a:xfrm>
                            <a:prstGeom prst="rect">
                              <a:avLst/>
                            </a:prstGeom>
                            <a:noFill/>
                            <a:ln>
                              <a:solidFill>
                                <a:schemeClr val="tx1"/>
                              </a:solidFill>
                            </a:ln>
                          </pic:spPr>
                        </pic:pic>
                        <pic:pic xmlns:pic="http://schemas.openxmlformats.org/drawingml/2006/picture">
                          <pic:nvPicPr>
                            <pic:cNvPr id="89" name="Picture 89"/>
                            <pic:cNvPicPr>
                              <a:picLocks noChangeAspect="1"/>
                            </pic:cNvPicPr>
                          </pic:nvPicPr>
                          <pic:blipFill>
                            <a:blip r:embed="rId103">
                              <a:extLst>
                                <a:ext uri="{BEBA8EAE-BF5A-486C-A8C5-ECC9F3942E4B}">
                                  <a14:imgProps xmlns:a14="http://schemas.microsoft.com/office/drawing/2010/main">
                                    <a14:imgLayer r:embed="rId104">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53638" y="2381249"/>
                              <a:ext cx="2965450" cy="2223770"/>
                            </a:xfrm>
                            <a:prstGeom prst="rect">
                              <a:avLst/>
                            </a:prstGeom>
                            <a:noFill/>
                            <a:ln>
                              <a:solidFill>
                                <a:schemeClr val="tx1"/>
                              </a:solidFill>
                            </a:ln>
                          </pic:spPr>
                        </pic:pic>
                        <pic:pic xmlns:pic="http://schemas.openxmlformats.org/drawingml/2006/picture">
                          <pic:nvPicPr>
                            <pic:cNvPr id="90" name="Picture 90"/>
                            <pic:cNvPicPr>
                              <a:picLocks noChangeAspect="1"/>
                            </pic:cNvPicPr>
                          </pic:nvPicPr>
                          <pic:blipFill rotWithShape="1">
                            <a:blip r:embed="rId105">
                              <a:extLst>
                                <a:ext uri="{28A0092B-C50C-407E-A947-70E740481C1C}">
                                  <a14:useLocalDpi xmlns:a14="http://schemas.microsoft.com/office/drawing/2010/main" val="0"/>
                                </a:ext>
                              </a:extLst>
                            </a:blip>
                            <a:srcRect l="22664" t="24299" b="12329"/>
                            <a:stretch/>
                          </pic:blipFill>
                          <pic:spPr bwMode="auto">
                            <a:xfrm>
                              <a:off x="3101638" y="85724"/>
                              <a:ext cx="2814320" cy="3075305"/>
                            </a:xfrm>
                            <a:prstGeom prst="rect">
                              <a:avLst/>
                            </a:prstGeom>
                            <a:ln>
                              <a:solidFill>
                                <a:schemeClr val="tx1"/>
                              </a:solidFill>
                            </a:ln>
                            <a:extLst>
                              <a:ext uri="{53640926-AAD7-44D8-BBD7-CCE9431645EC}">
                                <a14:shadowObscured xmlns:a14="http://schemas.microsoft.com/office/drawing/2010/main"/>
                              </a:ext>
                            </a:extLst>
                          </pic:spPr>
                        </pic:pic>
                        <wps:wsp>
                          <wps:cNvPr id="91" name="Rectangle 91"/>
                          <wps:cNvSpPr/>
                          <wps:spPr>
                            <a:xfrm>
                              <a:off x="-32087" y="-1"/>
                              <a:ext cx="6019800" cy="46767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2" name="Text Box 2"/>
                        <wps:cNvSpPr txBox="1">
                          <a:spLocks noChangeArrowheads="1"/>
                        </wps:cNvSpPr>
                        <wps:spPr bwMode="auto">
                          <a:xfrm>
                            <a:off x="161925" y="147072"/>
                            <a:ext cx="5925184" cy="1782909"/>
                          </a:xfrm>
                          <a:prstGeom prst="rect">
                            <a:avLst/>
                          </a:prstGeom>
                          <a:solidFill>
                            <a:srgbClr val="FFFFFF"/>
                          </a:solidFill>
                          <a:ln w="9525">
                            <a:noFill/>
                            <a:miter lim="800000"/>
                            <a:headEnd/>
                            <a:tailEnd/>
                          </a:ln>
                        </wps:spPr>
                        <wps:txbx>
                          <w:txbxContent>
                            <w:p w14:paraId="2E651ED3" w14:textId="185833DD" w:rsidR="00F75B1B" w:rsidRDefault="00F75B1B" w:rsidP="003F33E6">
                              <w:pPr>
                                <w:spacing w:line="360" w:lineRule="auto"/>
                              </w:pPr>
                              <w:r>
                                <w:rPr>
                                  <w:bCs/>
                                </w:rPr>
                                <w:t xml:space="preserve">The tapered capillaries used for sampling were pulled from borosilicate glass capillaries (1.0 mm outer diameter, 0.78 mm internal diameter) using a </w:t>
                              </w:r>
                              <w:r>
                                <w:t>Sutter Flaming/Brown P-97 Micropipette puller (</w:t>
                              </w:r>
                              <w:r w:rsidRPr="006835B8">
                                <w:t>figure 3.6). Table 3.1 outlines</w:t>
                              </w:r>
                              <w:r>
                                <w:t xml:space="preserve"> the program parameters used to form a taper on the capillary to form tips that were sharp and fine enough to pierce the cell wall, but strong enough to remain intact and not bend on contact with the plant sample. The length of each pair of capillaries was then cut down to &lt;4 cm (removal from the wide end of the capillary).</w:t>
                              </w:r>
                            </w:p>
                            <w:p w14:paraId="785C4709" w14:textId="77777777" w:rsidR="00F75B1B" w:rsidRDefault="00F75B1B" w:rsidP="003F33E6">
                              <w:pPr>
                                <w:spacing w:line="360" w:lineRule="auto"/>
                              </w:pPr>
                            </w:p>
                          </w:txbxContent>
                        </wps:txbx>
                        <wps:bodyPr rot="0" vert="horz" wrap="square" lIns="91440" tIns="45720" rIns="91440" bIns="45720" anchor="t" anchorCtr="0">
                          <a:noAutofit/>
                        </wps:bodyPr>
                      </wps:wsp>
                      <wps:wsp>
                        <wps:cNvPr id="93" name="Text Box 2"/>
                        <wps:cNvSpPr txBox="1">
                          <a:spLocks noChangeArrowheads="1"/>
                        </wps:cNvSpPr>
                        <wps:spPr bwMode="auto">
                          <a:xfrm>
                            <a:off x="179178" y="1749190"/>
                            <a:ext cx="3200400" cy="247650"/>
                          </a:xfrm>
                          <a:prstGeom prst="rect">
                            <a:avLst/>
                          </a:prstGeom>
                          <a:solidFill>
                            <a:srgbClr val="FFFFFF"/>
                          </a:solidFill>
                          <a:ln w="9525">
                            <a:noFill/>
                            <a:miter lim="800000"/>
                            <a:headEnd/>
                            <a:tailEnd/>
                          </a:ln>
                        </wps:spPr>
                        <wps:txbx>
                          <w:txbxContent>
                            <w:p w14:paraId="2A084C1A" w14:textId="2501300A" w:rsidR="00F75B1B" w:rsidRPr="00316698" w:rsidRDefault="00F75B1B" w:rsidP="003F33E6">
                              <w:pPr>
                                <w:pStyle w:val="Caption"/>
                                <w:rPr>
                                  <w:sz w:val="20"/>
                                  <w:szCs w:val="20"/>
                                </w:rPr>
                              </w:pPr>
                              <w:bookmarkStart w:id="60" w:name="_Toc59633640"/>
                              <w:r w:rsidRPr="00316698">
                                <w:rPr>
                                  <w:sz w:val="20"/>
                                  <w:szCs w:val="20"/>
                                </w:rPr>
                                <w:t xml:space="preserve">Table </w:t>
                              </w:r>
                              <w:r>
                                <w:rPr>
                                  <w:sz w:val="20"/>
                                  <w:szCs w:val="20"/>
                                </w:rPr>
                                <w:t xml:space="preserve">3.1 </w:t>
                              </w:r>
                              <w:r w:rsidRPr="00316698">
                                <w:rPr>
                                  <w:sz w:val="20"/>
                                  <w:szCs w:val="20"/>
                                </w:rPr>
                                <w:t>Capillary-pulling program parameters.</w:t>
                              </w:r>
                              <w:bookmarkEnd w:id="60"/>
                            </w:p>
                          </w:txbxContent>
                        </wps:txbx>
                        <wps:bodyPr rot="0" vert="horz" wrap="square" lIns="91440" tIns="45720" rIns="91440" bIns="45720" anchor="t" anchorCtr="0">
                          <a:noAutofit/>
                        </wps:bodyPr>
                      </wps:wsp>
                      <wps:wsp>
                        <wps:cNvPr id="94" name="Text Box 2"/>
                        <wps:cNvSpPr txBox="1">
                          <a:spLocks noChangeArrowheads="1"/>
                        </wps:cNvSpPr>
                        <wps:spPr bwMode="auto">
                          <a:xfrm>
                            <a:off x="120313" y="3399870"/>
                            <a:ext cx="400684" cy="386714"/>
                          </a:xfrm>
                          <a:prstGeom prst="rect">
                            <a:avLst/>
                          </a:prstGeom>
                          <a:noFill/>
                          <a:ln w="9525">
                            <a:noFill/>
                            <a:miter lim="800000"/>
                            <a:headEnd/>
                            <a:tailEnd/>
                          </a:ln>
                        </wps:spPr>
                        <wps:txbx>
                          <w:txbxContent>
                            <w:p w14:paraId="40213CF6" w14:textId="77777777" w:rsidR="00F75B1B" w:rsidRPr="00484621" w:rsidRDefault="00F75B1B" w:rsidP="003F33E6">
                              <w:pPr>
                                <w:rPr>
                                  <w:b/>
                                  <w:color w:val="FFFFFF" w:themeColor="background1"/>
                                </w:rPr>
                              </w:pPr>
                              <w:r w:rsidRPr="00484621">
                                <w:rPr>
                                  <w:b/>
                                  <w:color w:val="FFFFFF" w:themeColor="background1"/>
                                </w:rPr>
                                <w:t>(a)</w:t>
                              </w:r>
                            </w:p>
                          </w:txbxContent>
                        </wps:txbx>
                        <wps:bodyPr rot="0" vert="horz" wrap="square" lIns="91440" tIns="45720" rIns="91440" bIns="45720" anchor="t" anchorCtr="0">
                          <a:spAutoFit/>
                        </wps:bodyPr>
                      </wps:wsp>
                      <wps:wsp>
                        <wps:cNvPr id="95" name="Text Box 2"/>
                        <wps:cNvSpPr txBox="1">
                          <a:spLocks noChangeArrowheads="1"/>
                        </wps:cNvSpPr>
                        <wps:spPr bwMode="auto">
                          <a:xfrm>
                            <a:off x="129838" y="5704576"/>
                            <a:ext cx="400684" cy="386714"/>
                          </a:xfrm>
                          <a:prstGeom prst="rect">
                            <a:avLst/>
                          </a:prstGeom>
                          <a:noFill/>
                          <a:ln w="9525">
                            <a:noFill/>
                            <a:miter lim="800000"/>
                            <a:headEnd/>
                            <a:tailEnd/>
                          </a:ln>
                        </wps:spPr>
                        <wps:txbx>
                          <w:txbxContent>
                            <w:p w14:paraId="03568994" w14:textId="77777777" w:rsidR="00F75B1B" w:rsidRPr="00484621" w:rsidRDefault="00F75B1B" w:rsidP="003F33E6">
                              <w:pPr>
                                <w:rPr>
                                  <w:b/>
                                  <w:color w:val="FFFFFF" w:themeColor="background1"/>
                                </w:rPr>
                              </w:pPr>
                              <w:r w:rsidRPr="00484621">
                                <w:rPr>
                                  <w:b/>
                                  <w:color w:val="FFFFFF" w:themeColor="background1"/>
                                </w:rPr>
                                <w:t>(</w:t>
                              </w:r>
                              <w:r>
                                <w:rPr>
                                  <w:b/>
                                  <w:color w:val="FFFFFF" w:themeColor="background1"/>
                                </w:rPr>
                                <w:t>b</w:t>
                              </w:r>
                              <w:r w:rsidRPr="00484621">
                                <w:rPr>
                                  <w:b/>
                                  <w:color w:val="FFFFFF" w:themeColor="background1"/>
                                </w:rPr>
                                <w:t>)</w:t>
                              </w:r>
                            </w:p>
                          </w:txbxContent>
                        </wps:txbx>
                        <wps:bodyPr rot="0" vert="horz" wrap="square" lIns="91440" tIns="45720" rIns="91440" bIns="45720" anchor="t" anchorCtr="0">
                          <a:spAutoFit/>
                        </wps:bodyPr>
                      </wps:wsp>
                      <wps:wsp>
                        <wps:cNvPr id="96" name="Text Box 2"/>
                        <wps:cNvSpPr txBox="1">
                          <a:spLocks noChangeArrowheads="1"/>
                        </wps:cNvSpPr>
                        <wps:spPr bwMode="auto">
                          <a:xfrm>
                            <a:off x="3177838" y="3380822"/>
                            <a:ext cx="400684" cy="386714"/>
                          </a:xfrm>
                          <a:prstGeom prst="rect">
                            <a:avLst/>
                          </a:prstGeom>
                          <a:noFill/>
                          <a:ln w="9525">
                            <a:noFill/>
                            <a:miter lim="800000"/>
                            <a:headEnd/>
                            <a:tailEnd/>
                          </a:ln>
                        </wps:spPr>
                        <wps:txbx>
                          <w:txbxContent>
                            <w:p w14:paraId="5D2A4B19" w14:textId="77777777" w:rsidR="00F75B1B" w:rsidRPr="00484621" w:rsidRDefault="00F75B1B" w:rsidP="003F33E6">
                              <w:pPr>
                                <w:rPr>
                                  <w:b/>
                                  <w:color w:val="FFFFFF" w:themeColor="background1"/>
                                </w:rPr>
                              </w:pPr>
                              <w:r w:rsidRPr="00484621">
                                <w:rPr>
                                  <w:b/>
                                  <w:color w:val="FFFFFF" w:themeColor="background1"/>
                                </w:rPr>
                                <w:t>(</w:t>
                              </w:r>
                              <w:r>
                                <w:rPr>
                                  <w:b/>
                                  <w:color w:val="FFFFFF" w:themeColor="background1"/>
                                </w:rPr>
                                <w:t>c</w:t>
                              </w:r>
                              <w:r w:rsidRPr="00484621">
                                <w:rPr>
                                  <w:b/>
                                  <w:color w:val="FFFFFF" w:themeColor="background1"/>
                                </w:rPr>
                                <w:t>)</w:t>
                              </w:r>
                            </w:p>
                          </w:txbxContent>
                        </wps:txbx>
                        <wps:bodyPr rot="0" vert="horz" wrap="square" lIns="91440" tIns="45720" rIns="91440" bIns="45720" anchor="t" anchorCtr="0">
                          <a:spAutoFit/>
                        </wps:bodyPr>
                      </wps:wsp>
                      <wps:wsp>
                        <wps:cNvPr id="97" name="Text Box 97"/>
                        <wps:cNvSpPr txBox="1"/>
                        <wps:spPr>
                          <a:xfrm>
                            <a:off x="3292138" y="6868923"/>
                            <a:ext cx="2819400" cy="747395"/>
                          </a:xfrm>
                          <a:prstGeom prst="rect">
                            <a:avLst/>
                          </a:prstGeom>
                          <a:solidFill>
                            <a:prstClr val="white"/>
                          </a:solidFill>
                          <a:ln>
                            <a:noFill/>
                          </a:ln>
                        </wps:spPr>
                        <wps:txbx>
                          <w:txbxContent>
                            <w:p w14:paraId="3F9CB964" w14:textId="497D611A" w:rsidR="00F75B1B" w:rsidRPr="00316698" w:rsidRDefault="00F75B1B" w:rsidP="003F33E6">
                              <w:pPr>
                                <w:pStyle w:val="Caption"/>
                                <w:rPr>
                                  <w:bCs/>
                                  <w:noProof/>
                                  <w:sz w:val="28"/>
                                  <w:szCs w:val="28"/>
                                </w:rPr>
                              </w:pPr>
                              <w:bookmarkStart w:id="61" w:name="_Toc59633641"/>
                              <w:r w:rsidRPr="00316698">
                                <w:rPr>
                                  <w:sz w:val="20"/>
                                  <w:szCs w:val="20"/>
                                </w:rPr>
                                <w:t xml:space="preserve">Figure </w:t>
                              </w:r>
                              <w:r>
                                <w:rPr>
                                  <w:sz w:val="20"/>
                                  <w:szCs w:val="20"/>
                                </w:rPr>
                                <w:t>3.6</w:t>
                              </w:r>
                              <w:r w:rsidRPr="00316698">
                                <w:rPr>
                                  <w:sz w:val="20"/>
                                  <w:szCs w:val="20"/>
                                </w:rPr>
                                <w:t>: (a) Sutter Flaming/Brown P-97 Micropipette puller, (b) Close up of pulled capillaries and filament, (c) Resultant capillaries pulled under chosen parameters (table 3).</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3074A09" id="Group 84" o:spid="_x0000_s1169" style="position:absolute;margin-left:-14.3pt;margin-top:15.3pt;width:474pt;height:617.65pt;z-index:251740160;mso-position-horizontal-relative:margin;mso-width-relative:margin;mso-height-relative:margin" coordorigin="917,1470" coordsize="60198,78444" o:gfxdata="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2luZG93cyBQaG90byBF&#10;ZGl0b3IgMTAuMC4xMDAxMS4xNjM4NABXaW5kb3dzIFBob3RvIEVkaXRvciAxMC4wLjEwMDExLjE2&#10;Mzg0ADIwMjA6MTE6MDIgMTU6MzI6MDAAAAaQAwACAAAAFAAAERyQBAACAAAAFAAAETCSkQACAAAA&#10;AzEyAACSkgACAAAAAzEyAACgAQADAAAAAQABAADqHAAHAAAIDAAACRAAAAAAHOoAAAA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8P3hwYWNrZXQgZW5kPSd3Jz8+/9sAQwADAgIDAgID&#10;AwMDBAMDBAUIBQUEBAUKBwcGCAwKDAwLCgsLDQ4SEA0OEQ4LCxAWEBETFBUVFQwPFxgWFBgSFBUU&#10;/9sAQwEDBAQFBAUJBQUJFA0LDRQUFBQUFBQUFBQUFBQUFBQUFBQUFBQUFBQUFBQUFBQUFBQUFBQU&#10;FBQUFBQUFBQUFBQU/8AAEQgEAAMA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">
                <v:group id="Group 87" o:spid="_x0000_s1170" style="position:absolute;left:917;top:33146;width:60198;height:46768" coordorigin="-320" coordsize="60198,467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">
                  <v:shape id="Picture 88" o:spid="_x0000_s1171" type="#_x0000_t75" style="position:absolute;left:536;top:857;width:29750;height:223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" stroked="t" strokecolor="black [3213]">
                    <v:imagedata r:id="rId106" o:title=""/>
                    <v:path arrowok="t"/>
                  </v:shape>
                  <v:shape id="Picture 89" o:spid="_x0000_s1172" type="#_x0000_t75" style="position:absolute;left:536;top:23812;width:29654;height:22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" stroked="t" strokecolor="black [3213]">
                    <v:imagedata r:id="rId107" o:title=""/>
                    <v:path arrowok="t"/>
                  </v:shape>
                  <v:shape id="Picture 90" o:spid="_x0000_s1173" type="#_x0000_t75" style="position:absolute;left:31016;top:857;width:28143;height:307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" stroked="t" strokecolor="black [3213]">
                    <v:imagedata r:id="rId108" o:title="" croptop="15925f" cropbottom="8080f" cropleft="14853f"/>
                    <v:path arrowok="t"/>
                  </v:shape>
                  <v:rect id="Rectangle 91" o:spid="_x0000_s1174" style="position:absolute;left:-320;width:60197;height:46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group>
                <v:shape id="_x0000_s1175" type="#_x0000_t202" style="position:absolute;left:1619;top:1470;width:59252;height:17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" stroked="f">
                  <v:textbox>
                    <w:txbxContent>
                      <w:p w14:paraId="2E651ED3" w14:textId="185833DD" w:rsidR="00F75B1B" w:rsidRDefault="00F75B1B" w:rsidP="003F33E6">
                        <w:pPr>
                          <w:spacing w:line="360" w:lineRule="auto"/>
                        </w:pPr>
                        <w:r>
                          <w:rPr>
                            <w:bCs/>
                          </w:rPr>
                          <w:t xml:space="preserve">The tapered capillaries used for sampling were pulled from borosilicate glass capillaries (1.0 mm outer diameter, 0.78 mm internal diameter) using a </w:t>
                        </w:r>
                        <w:r>
                          <w:t>Sutter Flaming/Brown P-97 Micropipette puller (</w:t>
                        </w:r>
                        <w:r w:rsidRPr="006835B8">
                          <w:t>figure 3.6). Table 3.1 outlines</w:t>
                        </w:r>
                        <w:r>
                          <w:t xml:space="preserve"> the program parameters used to form a taper on the capillary to form tips that were sharp and fine enough to pierce the cell wall, but strong enough to remain intact and not bend on contact with the plant sample. The length of each pair of capillaries was then cut down to &lt;4 cm (removal from the wide end of the capillary).</w:t>
                        </w:r>
                      </w:p>
                      <w:p w14:paraId="785C4709" w14:textId="77777777" w:rsidR="00F75B1B" w:rsidRDefault="00F75B1B" w:rsidP="003F33E6">
                        <w:pPr>
                          <w:spacing w:line="360" w:lineRule="auto"/>
                        </w:pPr>
                      </w:p>
                    </w:txbxContent>
                  </v:textbox>
                </v:shape>
                <v:shape id="_x0000_s1176" type="#_x0000_t202" style="position:absolute;left:1791;top:17491;width:32004;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" stroked="f">
                  <v:textbox>
                    <w:txbxContent>
                      <w:p w14:paraId="2A084C1A" w14:textId="2501300A" w:rsidR="00F75B1B" w:rsidRPr="00316698" w:rsidRDefault="00F75B1B" w:rsidP="003F33E6">
                        <w:pPr>
                          <w:pStyle w:val="Caption"/>
                          <w:rPr>
                            <w:sz w:val="20"/>
                            <w:szCs w:val="20"/>
                          </w:rPr>
                        </w:pPr>
                        <w:bookmarkStart w:id="62" w:name="_Toc59633640"/>
                        <w:r w:rsidRPr="00316698">
                          <w:rPr>
                            <w:sz w:val="20"/>
                            <w:szCs w:val="20"/>
                          </w:rPr>
                          <w:t xml:space="preserve">Table </w:t>
                        </w:r>
                        <w:r>
                          <w:rPr>
                            <w:sz w:val="20"/>
                            <w:szCs w:val="20"/>
                          </w:rPr>
                          <w:t xml:space="preserve">3.1 </w:t>
                        </w:r>
                        <w:r w:rsidRPr="00316698">
                          <w:rPr>
                            <w:sz w:val="20"/>
                            <w:szCs w:val="20"/>
                          </w:rPr>
                          <w:t>Capillary-pulling program parameters.</w:t>
                        </w:r>
                        <w:bookmarkEnd w:id="62"/>
                      </w:p>
                    </w:txbxContent>
                  </v:textbox>
                </v:shape>
                <v:shape id="_x0000_s1177" type="#_x0000_t202" style="position:absolute;left:1203;top:33998;width:4006;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" filled="f" stroked="f">
                  <v:textbox style="mso-fit-shape-to-text:t">
                    <w:txbxContent>
                      <w:p w14:paraId="40213CF6" w14:textId="77777777" w:rsidR="00F75B1B" w:rsidRPr="00484621" w:rsidRDefault="00F75B1B" w:rsidP="003F33E6">
                        <w:pPr>
                          <w:rPr>
                            <w:b/>
                            <w:color w:val="FFFFFF" w:themeColor="background1"/>
                          </w:rPr>
                        </w:pPr>
                        <w:r w:rsidRPr="00484621">
                          <w:rPr>
                            <w:b/>
                            <w:color w:val="FFFFFF" w:themeColor="background1"/>
                          </w:rPr>
                          <w:t>(a)</w:t>
                        </w:r>
                      </w:p>
                    </w:txbxContent>
                  </v:textbox>
                </v:shape>
                <v:shape id="_x0000_s1178" type="#_x0000_t202" style="position:absolute;left:1298;top:57045;width:400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" filled="f" stroked="f">
                  <v:textbox style="mso-fit-shape-to-text:t">
                    <w:txbxContent>
                      <w:p w14:paraId="03568994" w14:textId="77777777" w:rsidR="00F75B1B" w:rsidRPr="00484621" w:rsidRDefault="00F75B1B" w:rsidP="003F33E6">
                        <w:pPr>
                          <w:rPr>
                            <w:b/>
                            <w:color w:val="FFFFFF" w:themeColor="background1"/>
                          </w:rPr>
                        </w:pPr>
                        <w:r w:rsidRPr="00484621">
                          <w:rPr>
                            <w:b/>
                            <w:color w:val="FFFFFF" w:themeColor="background1"/>
                          </w:rPr>
                          <w:t>(</w:t>
                        </w:r>
                        <w:r>
                          <w:rPr>
                            <w:b/>
                            <w:color w:val="FFFFFF" w:themeColor="background1"/>
                          </w:rPr>
                          <w:t>b</w:t>
                        </w:r>
                        <w:r w:rsidRPr="00484621">
                          <w:rPr>
                            <w:b/>
                            <w:color w:val="FFFFFF" w:themeColor="background1"/>
                          </w:rPr>
                          <w:t>)</w:t>
                        </w:r>
                      </w:p>
                    </w:txbxContent>
                  </v:textbox>
                </v:shape>
                <v:shape id="_x0000_s1179" type="#_x0000_t202" style="position:absolute;left:31778;top:33808;width:400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" filled="f" stroked="f">
                  <v:textbox style="mso-fit-shape-to-text:t">
                    <w:txbxContent>
                      <w:p w14:paraId="5D2A4B19" w14:textId="77777777" w:rsidR="00F75B1B" w:rsidRPr="00484621" w:rsidRDefault="00F75B1B" w:rsidP="003F33E6">
                        <w:pPr>
                          <w:rPr>
                            <w:b/>
                            <w:color w:val="FFFFFF" w:themeColor="background1"/>
                          </w:rPr>
                        </w:pPr>
                        <w:r w:rsidRPr="00484621">
                          <w:rPr>
                            <w:b/>
                            <w:color w:val="FFFFFF" w:themeColor="background1"/>
                          </w:rPr>
                          <w:t>(</w:t>
                        </w:r>
                        <w:r>
                          <w:rPr>
                            <w:b/>
                            <w:color w:val="FFFFFF" w:themeColor="background1"/>
                          </w:rPr>
                          <w:t>c</w:t>
                        </w:r>
                        <w:r w:rsidRPr="00484621">
                          <w:rPr>
                            <w:b/>
                            <w:color w:val="FFFFFF" w:themeColor="background1"/>
                          </w:rPr>
                          <w:t>)</w:t>
                        </w:r>
                      </w:p>
                    </w:txbxContent>
                  </v:textbox>
                </v:shape>
                <v:shape id="Text Box 97" o:spid="_x0000_s1180" type="#_x0000_t202" style="position:absolute;left:32921;top:68689;width:28194;height:7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" stroked="f">
                  <v:textbox style="mso-fit-shape-to-text:t" inset="0,0,0,0">
                    <w:txbxContent>
                      <w:p w14:paraId="3F9CB964" w14:textId="497D611A" w:rsidR="00F75B1B" w:rsidRPr="00316698" w:rsidRDefault="00F75B1B" w:rsidP="003F33E6">
                        <w:pPr>
                          <w:pStyle w:val="Caption"/>
                          <w:rPr>
                            <w:bCs/>
                            <w:noProof/>
                            <w:sz w:val="28"/>
                            <w:szCs w:val="28"/>
                          </w:rPr>
                        </w:pPr>
                        <w:bookmarkStart w:id="63" w:name="_Toc59633641"/>
                        <w:r w:rsidRPr="00316698">
                          <w:rPr>
                            <w:sz w:val="20"/>
                            <w:szCs w:val="20"/>
                          </w:rPr>
                          <w:t xml:space="preserve">Figure </w:t>
                        </w:r>
                        <w:r>
                          <w:rPr>
                            <w:sz w:val="20"/>
                            <w:szCs w:val="20"/>
                          </w:rPr>
                          <w:t>3.6</w:t>
                        </w:r>
                        <w:r w:rsidRPr="00316698">
                          <w:rPr>
                            <w:sz w:val="20"/>
                            <w:szCs w:val="20"/>
                          </w:rPr>
                          <w:t>: (a) Sutter Flaming/Brown P-97 Micropipette puller, (b) Close up of pulled capillaries and filament, (c) Resultant capillaries pulled under chosen parameters (table 3).</w:t>
                        </w:r>
                        <w:bookmarkEnd w:id="63"/>
                      </w:p>
                    </w:txbxContent>
                  </v:textbox>
                </v:shape>
                <w10:wrap anchorx="margin"/>
              </v:group>
            </w:pict>
          </mc:Fallback>
        </mc:AlternateContent>
      </w:r>
      <w:r w:rsidR="00916216">
        <w:t xml:space="preserve">3.2.3.1 </w:t>
      </w:r>
      <w:r w:rsidR="004C26DB" w:rsidRPr="009A00CF">
        <w:t>Capillary Pulling</w:t>
      </w:r>
      <w:bookmarkEnd w:id="59"/>
    </w:p>
    <w:p w14:paraId="3F1BF14C" w14:textId="5BFD18CD" w:rsidR="003F33E6" w:rsidRPr="009A00CF" w:rsidRDefault="003F33E6" w:rsidP="003F33E6">
      <w:pPr>
        <w:tabs>
          <w:tab w:val="left" w:pos="2483"/>
        </w:tabs>
        <w:spacing w:line="360" w:lineRule="auto"/>
      </w:pPr>
    </w:p>
    <w:p w14:paraId="2E04C5F4" w14:textId="77777777" w:rsidR="003F33E6" w:rsidRPr="009A00CF" w:rsidRDefault="003F33E6" w:rsidP="003F33E6">
      <w:pPr>
        <w:tabs>
          <w:tab w:val="left" w:pos="2483"/>
        </w:tabs>
      </w:pPr>
    </w:p>
    <w:p w14:paraId="082AF736" w14:textId="77777777" w:rsidR="003F33E6" w:rsidRPr="009A00CF" w:rsidRDefault="003F33E6" w:rsidP="003F33E6">
      <w:pPr>
        <w:tabs>
          <w:tab w:val="left" w:pos="2483"/>
        </w:tabs>
      </w:pPr>
    </w:p>
    <w:p w14:paraId="735A96B9" w14:textId="77777777" w:rsidR="003F33E6" w:rsidRPr="009A00CF" w:rsidRDefault="003F33E6" w:rsidP="003F33E6">
      <w:pPr>
        <w:tabs>
          <w:tab w:val="left" w:pos="2483"/>
        </w:tabs>
        <w:ind w:firstLine="720"/>
      </w:pPr>
    </w:p>
    <w:p w14:paraId="75553BAD" w14:textId="4B0ACE6C" w:rsidR="003F33E6" w:rsidRPr="009A00CF" w:rsidRDefault="003F33E6" w:rsidP="003F33E6">
      <w:pPr>
        <w:tabs>
          <w:tab w:val="left" w:pos="2483"/>
        </w:tabs>
      </w:pPr>
    </w:p>
    <w:p w14:paraId="61DF6171" w14:textId="7B2944EF" w:rsidR="003F33E6" w:rsidRPr="009A00CF" w:rsidRDefault="003F33E6" w:rsidP="003F33E6">
      <w:pPr>
        <w:tabs>
          <w:tab w:val="left" w:pos="2483"/>
        </w:tabs>
      </w:pPr>
    </w:p>
    <w:tbl>
      <w:tblPr>
        <w:tblStyle w:val="TableGrid"/>
        <w:tblpPr w:leftFromText="180" w:rightFromText="180" w:vertAnchor="text" w:horzAnchor="margin" w:tblpY="284"/>
        <w:tblW w:w="8955" w:type="dxa"/>
        <w:tblLook w:val="04A0" w:firstRow="1" w:lastRow="0" w:firstColumn="1" w:lastColumn="0" w:noHBand="0" w:noVBand="1"/>
      </w:tblPr>
      <w:tblGrid>
        <w:gridCol w:w="2174"/>
        <w:gridCol w:w="810"/>
        <w:gridCol w:w="1493"/>
        <w:gridCol w:w="1493"/>
        <w:gridCol w:w="1351"/>
        <w:gridCol w:w="1634"/>
      </w:tblGrid>
      <w:tr w:rsidR="003F33E6" w:rsidRPr="009A00CF" w14:paraId="391EBC3A" w14:textId="77777777" w:rsidTr="004C26DB">
        <w:trPr>
          <w:trHeight w:val="280"/>
        </w:trPr>
        <w:tc>
          <w:tcPr>
            <w:tcW w:w="2174" w:type="dxa"/>
          </w:tcPr>
          <w:p w14:paraId="51AA2728" w14:textId="77777777" w:rsidR="003F33E6" w:rsidRPr="009A00CF" w:rsidRDefault="003F33E6" w:rsidP="004C26DB">
            <w:pPr>
              <w:jc w:val="center"/>
            </w:pPr>
            <w:r w:rsidRPr="009A00CF">
              <w:t xml:space="preserve">Temperature </w:t>
            </w:r>
          </w:p>
          <w:p w14:paraId="07AD1415" w14:textId="77777777" w:rsidR="003F33E6" w:rsidRPr="009A00CF" w:rsidRDefault="003F33E6" w:rsidP="004C26DB">
            <w:pPr>
              <w:jc w:val="center"/>
            </w:pPr>
            <w:r w:rsidRPr="009A00CF">
              <w:t>(</w:t>
            </w:r>
            <w:r w:rsidRPr="009A00CF">
              <w:rPr>
                <w:rFonts w:cstheme="minorHAnsi"/>
              </w:rPr>
              <w:t>°C</w:t>
            </w:r>
            <w:r w:rsidRPr="009A00CF">
              <w:t>)</w:t>
            </w:r>
          </w:p>
        </w:tc>
        <w:tc>
          <w:tcPr>
            <w:tcW w:w="810" w:type="dxa"/>
          </w:tcPr>
          <w:p w14:paraId="2A910C9D" w14:textId="2D9F7AFD" w:rsidR="003F33E6" w:rsidRDefault="003F33E6" w:rsidP="004C26DB">
            <w:pPr>
              <w:jc w:val="center"/>
            </w:pPr>
            <w:r w:rsidRPr="009A00CF">
              <w:t>Pull</w:t>
            </w:r>
          </w:p>
          <w:p w14:paraId="5A3DFCF2" w14:textId="7FC5F0E2" w:rsidR="008A5037" w:rsidRDefault="008A5037" w:rsidP="004C26DB">
            <w:pPr>
              <w:jc w:val="center"/>
            </w:pPr>
            <w:r>
              <w:t>(</w:t>
            </w:r>
            <w:proofErr w:type="spellStart"/>
            <w:r>
              <w:t>p.d.u</w:t>
            </w:r>
            <w:proofErr w:type="spellEnd"/>
            <w:r>
              <w:t>)</w:t>
            </w:r>
          </w:p>
          <w:p w14:paraId="15E82859" w14:textId="6FE47608" w:rsidR="00B92518" w:rsidRPr="009A00CF" w:rsidRDefault="00B92518" w:rsidP="004C26DB">
            <w:pPr>
              <w:jc w:val="center"/>
            </w:pPr>
          </w:p>
        </w:tc>
        <w:tc>
          <w:tcPr>
            <w:tcW w:w="1493" w:type="dxa"/>
          </w:tcPr>
          <w:p w14:paraId="5B9A27F7" w14:textId="77777777" w:rsidR="003F33E6" w:rsidRDefault="003F33E6" w:rsidP="004C26DB">
            <w:pPr>
              <w:jc w:val="center"/>
            </w:pPr>
            <w:r w:rsidRPr="009A00CF">
              <w:t>Velocity</w:t>
            </w:r>
          </w:p>
          <w:p w14:paraId="43FC23D8" w14:textId="77777777" w:rsidR="008A5037" w:rsidRDefault="008A5037" w:rsidP="008A5037">
            <w:pPr>
              <w:jc w:val="center"/>
            </w:pPr>
            <w:r>
              <w:t>(</w:t>
            </w:r>
            <w:proofErr w:type="spellStart"/>
            <w:r>
              <w:t>p.d.u</w:t>
            </w:r>
            <w:proofErr w:type="spellEnd"/>
            <w:r>
              <w:t>)</w:t>
            </w:r>
          </w:p>
          <w:p w14:paraId="06609316" w14:textId="7FF7AC4E" w:rsidR="008A5037" w:rsidRPr="009A00CF" w:rsidRDefault="008A5037" w:rsidP="004C26DB">
            <w:pPr>
              <w:jc w:val="center"/>
            </w:pPr>
          </w:p>
        </w:tc>
        <w:tc>
          <w:tcPr>
            <w:tcW w:w="1493" w:type="dxa"/>
          </w:tcPr>
          <w:p w14:paraId="41F761AC" w14:textId="77777777" w:rsidR="003F33E6" w:rsidRPr="009A00CF" w:rsidRDefault="003F33E6" w:rsidP="004C26DB">
            <w:pPr>
              <w:jc w:val="center"/>
            </w:pPr>
            <w:r w:rsidRPr="009A00CF">
              <w:t xml:space="preserve">Time </w:t>
            </w:r>
          </w:p>
          <w:p w14:paraId="4A6AE38B" w14:textId="77777777" w:rsidR="003F33E6" w:rsidRPr="009A00CF" w:rsidRDefault="003F33E6" w:rsidP="004C26DB">
            <w:pPr>
              <w:jc w:val="center"/>
            </w:pPr>
            <w:r w:rsidRPr="009A00CF">
              <w:t>(1 = 0.5 milliseconds)</w:t>
            </w:r>
          </w:p>
        </w:tc>
        <w:tc>
          <w:tcPr>
            <w:tcW w:w="1351" w:type="dxa"/>
          </w:tcPr>
          <w:p w14:paraId="01A82018" w14:textId="77777777" w:rsidR="003F33E6" w:rsidRPr="009A00CF" w:rsidRDefault="003F33E6" w:rsidP="004C26DB">
            <w:pPr>
              <w:jc w:val="center"/>
            </w:pPr>
            <w:r w:rsidRPr="009A00CF">
              <w:t>Pressure</w:t>
            </w:r>
          </w:p>
          <w:p w14:paraId="29E3EEF8" w14:textId="77777777" w:rsidR="003F33E6" w:rsidRPr="009A00CF" w:rsidRDefault="003F33E6" w:rsidP="004C26DB">
            <w:pPr>
              <w:jc w:val="center"/>
            </w:pPr>
            <w:r w:rsidRPr="009A00CF">
              <w:t>(psi)</w:t>
            </w:r>
          </w:p>
        </w:tc>
        <w:tc>
          <w:tcPr>
            <w:tcW w:w="1634" w:type="dxa"/>
          </w:tcPr>
          <w:p w14:paraId="2853670E" w14:textId="77777777" w:rsidR="003F33E6" w:rsidRPr="009A00CF" w:rsidRDefault="003F33E6" w:rsidP="004C26DB">
            <w:pPr>
              <w:jc w:val="center"/>
            </w:pPr>
            <w:r w:rsidRPr="009A00CF">
              <w:t>Filament Shape</w:t>
            </w:r>
          </w:p>
          <w:p w14:paraId="22A54397" w14:textId="77777777" w:rsidR="003F33E6" w:rsidRPr="009A00CF" w:rsidRDefault="003F33E6" w:rsidP="004C26DB">
            <w:pPr>
              <w:jc w:val="center"/>
            </w:pPr>
            <w:r w:rsidRPr="009A00CF">
              <w:t>(box/trough)</w:t>
            </w:r>
          </w:p>
        </w:tc>
      </w:tr>
      <w:tr w:rsidR="003F33E6" w:rsidRPr="009A00CF" w14:paraId="6628A565" w14:textId="77777777" w:rsidTr="004C26DB">
        <w:trPr>
          <w:trHeight w:val="840"/>
        </w:trPr>
        <w:tc>
          <w:tcPr>
            <w:tcW w:w="2174" w:type="dxa"/>
          </w:tcPr>
          <w:p w14:paraId="6B27E063" w14:textId="77777777" w:rsidR="003F33E6" w:rsidRPr="009A00CF" w:rsidRDefault="003F33E6" w:rsidP="004C26DB">
            <w:pPr>
              <w:jc w:val="center"/>
            </w:pPr>
            <w:r w:rsidRPr="009A00CF">
              <w:t>827</w:t>
            </w:r>
          </w:p>
          <w:p w14:paraId="73D819EB" w14:textId="77777777" w:rsidR="003F33E6" w:rsidRPr="009A00CF" w:rsidRDefault="003F33E6" w:rsidP="004C26DB">
            <w:pPr>
              <w:jc w:val="center"/>
            </w:pPr>
            <w:r w:rsidRPr="009A00CF">
              <w:t>(Value dependant on ramp test)</w:t>
            </w:r>
          </w:p>
        </w:tc>
        <w:tc>
          <w:tcPr>
            <w:tcW w:w="810" w:type="dxa"/>
          </w:tcPr>
          <w:p w14:paraId="44673233" w14:textId="77777777" w:rsidR="003F33E6" w:rsidRPr="009A00CF" w:rsidRDefault="003F33E6" w:rsidP="004C26DB">
            <w:pPr>
              <w:jc w:val="center"/>
            </w:pPr>
            <w:r w:rsidRPr="009A00CF">
              <w:t>50</w:t>
            </w:r>
          </w:p>
        </w:tc>
        <w:tc>
          <w:tcPr>
            <w:tcW w:w="1493" w:type="dxa"/>
          </w:tcPr>
          <w:p w14:paraId="45FDA2AC" w14:textId="77777777" w:rsidR="003F33E6" w:rsidRPr="009A00CF" w:rsidRDefault="003F33E6" w:rsidP="004C26DB">
            <w:pPr>
              <w:jc w:val="center"/>
            </w:pPr>
            <w:r w:rsidRPr="009A00CF">
              <w:t>50</w:t>
            </w:r>
          </w:p>
        </w:tc>
        <w:tc>
          <w:tcPr>
            <w:tcW w:w="1493" w:type="dxa"/>
          </w:tcPr>
          <w:p w14:paraId="2E5679A7" w14:textId="77777777" w:rsidR="003F33E6" w:rsidRPr="009A00CF" w:rsidRDefault="003F33E6" w:rsidP="004C26DB">
            <w:pPr>
              <w:jc w:val="center"/>
            </w:pPr>
            <w:r w:rsidRPr="009A00CF">
              <w:t>250</w:t>
            </w:r>
          </w:p>
        </w:tc>
        <w:tc>
          <w:tcPr>
            <w:tcW w:w="1351" w:type="dxa"/>
          </w:tcPr>
          <w:p w14:paraId="4685B4FD" w14:textId="77777777" w:rsidR="003F33E6" w:rsidRPr="009A00CF" w:rsidRDefault="003F33E6" w:rsidP="004C26DB">
            <w:pPr>
              <w:jc w:val="center"/>
            </w:pPr>
            <w:r w:rsidRPr="009A00CF">
              <w:t>500</w:t>
            </w:r>
          </w:p>
        </w:tc>
        <w:tc>
          <w:tcPr>
            <w:tcW w:w="1634" w:type="dxa"/>
          </w:tcPr>
          <w:p w14:paraId="127D2607" w14:textId="77777777" w:rsidR="003F33E6" w:rsidRPr="009A00CF" w:rsidRDefault="003F33E6" w:rsidP="004C26DB">
            <w:pPr>
              <w:jc w:val="center"/>
            </w:pPr>
            <w:r w:rsidRPr="009A00CF">
              <w:t>Box</w:t>
            </w:r>
          </w:p>
        </w:tc>
      </w:tr>
    </w:tbl>
    <w:p w14:paraId="405DFF24" w14:textId="4D8E5314" w:rsidR="003F33E6" w:rsidRPr="009A00CF" w:rsidRDefault="003F33E6" w:rsidP="003F33E6">
      <w:pPr>
        <w:tabs>
          <w:tab w:val="left" w:pos="2483"/>
        </w:tabs>
      </w:pPr>
    </w:p>
    <w:p w14:paraId="7111CDAF" w14:textId="77777777" w:rsidR="003F33E6" w:rsidRPr="009A00CF" w:rsidRDefault="003F33E6" w:rsidP="003F33E6">
      <w:pPr>
        <w:tabs>
          <w:tab w:val="left" w:pos="2483"/>
        </w:tabs>
      </w:pPr>
    </w:p>
    <w:p w14:paraId="530CA8F6" w14:textId="155DDDA6" w:rsidR="003F33E6" w:rsidRPr="009A00CF" w:rsidRDefault="003F33E6" w:rsidP="003F33E6">
      <w:pPr>
        <w:tabs>
          <w:tab w:val="left" w:pos="2483"/>
        </w:tabs>
      </w:pPr>
    </w:p>
    <w:p w14:paraId="27BABEE9" w14:textId="77777777" w:rsidR="003F33E6" w:rsidRPr="009A00CF" w:rsidRDefault="003F33E6" w:rsidP="003F33E6">
      <w:pPr>
        <w:tabs>
          <w:tab w:val="left" w:pos="2483"/>
        </w:tabs>
      </w:pPr>
    </w:p>
    <w:p w14:paraId="423AA671" w14:textId="77777777" w:rsidR="003F33E6" w:rsidRPr="009A00CF" w:rsidRDefault="003F33E6" w:rsidP="003F33E6">
      <w:pPr>
        <w:tabs>
          <w:tab w:val="left" w:pos="2483"/>
        </w:tabs>
      </w:pPr>
    </w:p>
    <w:p w14:paraId="5F1026EC" w14:textId="77777777" w:rsidR="003F33E6" w:rsidRPr="009A00CF" w:rsidRDefault="003F33E6" w:rsidP="003F33E6">
      <w:pPr>
        <w:tabs>
          <w:tab w:val="left" w:pos="2483"/>
        </w:tabs>
      </w:pPr>
    </w:p>
    <w:p w14:paraId="09B21ED4" w14:textId="77777777" w:rsidR="003F33E6" w:rsidRPr="009A00CF" w:rsidRDefault="003F33E6" w:rsidP="003F33E6">
      <w:pPr>
        <w:tabs>
          <w:tab w:val="left" w:pos="2483"/>
        </w:tabs>
      </w:pPr>
    </w:p>
    <w:p w14:paraId="11555E7F" w14:textId="77777777" w:rsidR="003F33E6" w:rsidRPr="009A00CF" w:rsidRDefault="003F33E6" w:rsidP="003F33E6">
      <w:pPr>
        <w:tabs>
          <w:tab w:val="left" w:pos="2483"/>
        </w:tabs>
      </w:pPr>
    </w:p>
    <w:p w14:paraId="1316D973" w14:textId="5C90F626" w:rsidR="003F33E6" w:rsidRPr="009A00CF" w:rsidRDefault="003F33E6" w:rsidP="003F33E6">
      <w:pPr>
        <w:tabs>
          <w:tab w:val="left" w:pos="2483"/>
        </w:tabs>
      </w:pPr>
    </w:p>
    <w:p w14:paraId="6EA0C3CD" w14:textId="77777777" w:rsidR="003F33E6" w:rsidRPr="009A00CF" w:rsidRDefault="003F33E6" w:rsidP="003F33E6">
      <w:pPr>
        <w:tabs>
          <w:tab w:val="left" w:pos="2483"/>
        </w:tabs>
      </w:pPr>
    </w:p>
    <w:p w14:paraId="28848410" w14:textId="7F55684D" w:rsidR="003F33E6" w:rsidRPr="009A00CF" w:rsidRDefault="003F33E6" w:rsidP="003F33E6">
      <w:pPr>
        <w:tabs>
          <w:tab w:val="left" w:pos="2483"/>
        </w:tabs>
      </w:pPr>
    </w:p>
    <w:p w14:paraId="7ECB2590" w14:textId="69F6D33B" w:rsidR="003F33E6" w:rsidRPr="009A00CF" w:rsidRDefault="00B85846" w:rsidP="003F33E6">
      <w:pPr>
        <w:tabs>
          <w:tab w:val="left" w:pos="2483"/>
        </w:tabs>
      </w:pPr>
      <w:r>
        <w:rPr>
          <w:noProof/>
        </w:rPr>
        <mc:AlternateContent>
          <mc:Choice Requires="wps">
            <w:drawing>
              <wp:anchor distT="0" distB="0" distL="114300" distR="114300" simplePos="0" relativeHeight="251828224" behindDoc="0" locked="0" layoutInCell="1" allowOverlap="1" wp14:anchorId="39A6FC22" wp14:editId="65738A70">
                <wp:simplePos x="0" y="0"/>
                <wp:positionH relativeFrom="column">
                  <wp:posOffset>5032375</wp:posOffset>
                </wp:positionH>
                <wp:positionV relativeFrom="paragraph">
                  <wp:posOffset>180340</wp:posOffset>
                </wp:positionV>
                <wp:extent cx="1136015" cy="231140"/>
                <wp:effectExtent l="0" t="0" r="0" b="0"/>
                <wp:wrapNone/>
                <wp:docPr id="166" name="TextBox 23"/>
                <wp:cNvGraphicFramePr/>
                <a:graphic xmlns:a="http://schemas.openxmlformats.org/drawingml/2006/main">
                  <a:graphicData uri="http://schemas.microsoft.com/office/word/2010/wordprocessingShape">
                    <wps:wsp>
                      <wps:cNvSpPr txBox="1"/>
                      <wps:spPr>
                        <a:xfrm>
                          <a:off x="0" y="0"/>
                          <a:ext cx="1136015" cy="231140"/>
                        </a:xfrm>
                        <a:prstGeom prst="rect">
                          <a:avLst/>
                        </a:prstGeom>
                        <a:noFill/>
                      </wps:spPr>
                      <wps:txbx>
                        <w:txbxContent>
                          <w:p w14:paraId="5C3A9A0D" w14:textId="77777777" w:rsidR="00F75B1B" w:rsidRPr="008D1A46" w:rsidRDefault="00F75B1B" w:rsidP="00F8637C">
                            <w:pPr>
                              <w:pStyle w:val="Header"/>
                              <w:rPr>
                                <w:color w:val="FFFFFF" w:themeColor="background1"/>
                              </w:rPr>
                            </w:pPr>
                            <w:r w:rsidRPr="008D1A46">
                              <w:rPr>
                                <w:rFonts w:hAnsi="Calibri"/>
                                <w:color w:val="FFFFFF" w:themeColor="background1"/>
                                <w:kern w:val="24"/>
                                <w:sz w:val="18"/>
                                <w:szCs w:val="18"/>
                              </w:rPr>
                              <w:t>Approx. 1 cm</w:t>
                            </w:r>
                          </w:p>
                        </w:txbxContent>
                      </wps:txbx>
                      <wps:bodyPr wrap="square" rtlCol="0">
                        <a:spAutoFit/>
                      </wps:bodyPr>
                    </wps:wsp>
                  </a:graphicData>
                </a:graphic>
              </wp:anchor>
            </w:drawing>
          </mc:Choice>
          <mc:Fallback>
            <w:pict>
              <v:shape w14:anchorId="39A6FC22" id="_x0000_s1181" type="#_x0000_t202" style="position:absolute;margin-left:396.25pt;margin-top:14.2pt;width:89.45pt;height:18.2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" filled="f" stroked="f">
                <v:textbox style="mso-fit-shape-to-text:t">
                  <w:txbxContent>
                    <w:p w14:paraId="5C3A9A0D" w14:textId="77777777" w:rsidR="00F75B1B" w:rsidRPr="008D1A46" w:rsidRDefault="00F75B1B" w:rsidP="00F8637C">
                      <w:pPr>
                        <w:pStyle w:val="Header"/>
                        <w:rPr>
                          <w:color w:val="FFFFFF" w:themeColor="background1"/>
                        </w:rPr>
                      </w:pPr>
                      <w:r w:rsidRPr="008D1A46">
                        <w:rPr>
                          <w:rFonts w:hAnsi="Calibri"/>
                          <w:color w:val="FFFFFF" w:themeColor="background1"/>
                          <w:kern w:val="24"/>
                          <w:sz w:val="18"/>
                          <w:szCs w:val="18"/>
                        </w:rPr>
                        <w:t>Approx. 1 cm</w:t>
                      </w:r>
                    </w:p>
                  </w:txbxContent>
                </v:textbox>
              </v:shape>
            </w:pict>
          </mc:Fallback>
        </mc:AlternateContent>
      </w:r>
      <w:r w:rsidR="00F8637C">
        <w:rPr>
          <w:noProof/>
        </w:rPr>
        <mc:AlternateContent>
          <mc:Choice Requires="wps">
            <w:drawing>
              <wp:anchor distT="0" distB="0" distL="114300" distR="114300" simplePos="0" relativeHeight="251815936" behindDoc="0" locked="0" layoutInCell="1" allowOverlap="1" wp14:anchorId="29A38043" wp14:editId="1C92D337">
                <wp:simplePos x="0" y="0"/>
                <wp:positionH relativeFrom="column">
                  <wp:posOffset>5070451</wp:posOffset>
                </wp:positionH>
                <wp:positionV relativeFrom="paragraph">
                  <wp:posOffset>196478</wp:posOffset>
                </wp:positionV>
                <wp:extent cx="648000" cy="0"/>
                <wp:effectExtent l="0" t="19050" r="19050" b="19050"/>
                <wp:wrapNone/>
                <wp:docPr id="21" name="Straight Connector 21"/>
                <wp:cNvGraphicFramePr/>
                <a:graphic xmlns:a="http://schemas.openxmlformats.org/drawingml/2006/main">
                  <a:graphicData uri="http://schemas.microsoft.com/office/word/2010/wordprocessingShape">
                    <wps:wsp>
                      <wps:cNvCnPr/>
                      <wps:spPr>
                        <a:xfrm flipV="1">
                          <a:off x="0" y="0"/>
                          <a:ext cx="648000"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445C82" id="Straight Connector 21" o:spid="_x0000_s1026" style="position:absolute;flip:y;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9.25pt,15.45pt" to="450.25pt,1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" strokecolor="white [3212]" strokeweight="2.25pt">
                <v:stroke joinstyle="miter"/>
              </v:line>
            </w:pict>
          </mc:Fallback>
        </mc:AlternateContent>
      </w:r>
    </w:p>
    <w:p w14:paraId="526CF7A7" w14:textId="3F4F814A" w:rsidR="003F33E6" w:rsidRPr="009A00CF" w:rsidRDefault="003F33E6" w:rsidP="003F33E6">
      <w:pPr>
        <w:tabs>
          <w:tab w:val="left" w:pos="2483"/>
        </w:tabs>
      </w:pPr>
    </w:p>
    <w:p w14:paraId="3965A2B3" w14:textId="1EC56A72" w:rsidR="003F33E6" w:rsidRPr="009A00CF" w:rsidRDefault="003F33E6" w:rsidP="003F33E6">
      <w:pPr>
        <w:tabs>
          <w:tab w:val="left" w:pos="2483"/>
        </w:tabs>
      </w:pPr>
    </w:p>
    <w:p w14:paraId="0B1F8F7D" w14:textId="20790C10" w:rsidR="003F33E6" w:rsidRPr="009A00CF" w:rsidRDefault="003F33E6" w:rsidP="003F33E6">
      <w:pPr>
        <w:tabs>
          <w:tab w:val="left" w:pos="2483"/>
        </w:tabs>
      </w:pPr>
    </w:p>
    <w:p w14:paraId="54D05572" w14:textId="278EA9A5" w:rsidR="003F33E6" w:rsidRPr="009A00CF" w:rsidRDefault="003F33E6" w:rsidP="003F33E6">
      <w:pPr>
        <w:tabs>
          <w:tab w:val="left" w:pos="2483"/>
        </w:tabs>
      </w:pPr>
    </w:p>
    <w:p w14:paraId="576AE89B" w14:textId="081251CA" w:rsidR="003F33E6" w:rsidRPr="009A00CF" w:rsidRDefault="003F33E6" w:rsidP="003F33E6">
      <w:pPr>
        <w:tabs>
          <w:tab w:val="left" w:pos="2483"/>
        </w:tabs>
      </w:pPr>
    </w:p>
    <w:p w14:paraId="3B6A5541" w14:textId="0DA2B92A" w:rsidR="003F33E6" w:rsidRPr="009A00CF" w:rsidRDefault="003F33E6" w:rsidP="003F33E6">
      <w:pPr>
        <w:tabs>
          <w:tab w:val="left" w:pos="2483"/>
        </w:tabs>
      </w:pPr>
    </w:p>
    <w:p w14:paraId="79557B5F" w14:textId="08543EDF" w:rsidR="003F33E6" w:rsidRPr="009A00CF" w:rsidRDefault="003F33E6" w:rsidP="003F33E6">
      <w:pPr>
        <w:tabs>
          <w:tab w:val="left" w:pos="2483"/>
        </w:tabs>
      </w:pPr>
    </w:p>
    <w:p w14:paraId="5F6AE6C4" w14:textId="733B7209" w:rsidR="003F33E6" w:rsidRPr="009A00CF" w:rsidRDefault="003F33E6" w:rsidP="003F33E6">
      <w:pPr>
        <w:tabs>
          <w:tab w:val="left" w:pos="2483"/>
        </w:tabs>
      </w:pPr>
    </w:p>
    <w:p w14:paraId="2323E5C4" w14:textId="2D78E453" w:rsidR="003F33E6" w:rsidRPr="009A00CF" w:rsidRDefault="00916216" w:rsidP="00916216">
      <w:pPr>
        <w:pStyle w:val="Heading3"/>
      </w:pPr>
      <w:bookmarkStart w:id="64" w:name="_Toc68085930"/>
      <w:r>
        <w:lastRenderedPageBreak/>
        <w:t xml:space="preserve">3.2.4 </w:t>
      </w:r>
      <w:r w:rsidR="003F33E6" w:rsidRPr="009A00CF">
        <w:t>Mass spectrometry</w:t>
      </w:r>
      <w:bookmarkEnd w:id="64"/>
    </w:p>
    <w:p w14:paraId="33324DA5" w14:textId="14A38F03" w:rsidR="003F33E6" w:rsidRPr="009A00CF" w:rsidRDefault="003F33E6" w:rsidP="003F33E6">
      <w:pPr>
        <w:tabs>
          <w:tab w:val="left" w:pos="2483"/>
        </w:tabs>
        <w:spacing w:line="360" w:lineRule="auto"/>
      </w:pPr>
      <w:r w:rsidRPr="009A00CF">
        <w:rPr>
          <w:noProof/>
        </w:rPr>
        <mc:AlternateContent>
          <mc:Choice Requires="wpg">
            <w:drawing>
              <wp:anchor distT="0" distB="0" distL="114300" distR="114300" simplePos="0" relativeHeight="251729920" behindDoc="0" locked="0" layoutInCell="1" allowOverlap="1" wp14:anchorId="0C2D9529" wp14:editId="47BDA75E">
                <wp:simplePos x="0" y="0"/>
                <wp:positionH relativeFrom="margin">
                  <wp:posOffset>26670</wp:posOffset>
                </wp:positionH>
                <wp:positionV relativeFrom="paragraph">
                  <wp:posOffset>2647950</wp:posOffset>
                </wp:positionV>
                <wp:extent cx="5782941" cy="2395222"/>
                <wp:effectExtent l="0" t="0" r="27940" b="5080"/>
                <wp:wrapSquare wrapText="bothSides"/>
                <wp:docPr id="6" name="Group 6"/>
                <wp:cNvGraphicFramePr/>
                <a:graphic xmlns:a="http://schemas.openxmlformats.org/drawingml/2006/main">
                  <a:graphicData uri="http://schemas.microsoft.com/office/word/2010/wordprocessingGroup">
                    <wpg:wgp>
                      <wpg:cNvGrpSpPr/>
                      <wpg:grpSpPr>
                        <a:xfrm>
                          <a:off x="0" y="0"/>
                          <a:ext cx="5782941" cy="2395222"/>
                          <a:chOff x="0" y="32715"/>
                          <a:chExt cx="5783271" cy="2395630"/>
                        </a:xfrm>
                      </wpg:grpSpPr>
                      <wps:wsp>
                        <wps:cNvPr id="7" name="Text Box 7"/>
                        <wps:cNvSpPr txBox="1"/>
                        <wps:spPr>
                          <a:xfrm>
                            <a:off x="330" y="1991391"/>
                            <a:ext cx="5782005" cy="436954"/>
                          </a:xfrm>
                          <a:prstGeom prst="rect">
                            <a:avLst/>
                          </a:prstGeom>
                          <a:solidFill>
                            <a:prstClr val="white"/>
                          </a:solidFill>
                          <a:ln>
                            <a:noFill/>
                          </a:ln>
                        </wps:spPr>
                        <wps:txbx>
                          <w:txbxContent>
                            <w:p w14:paraId="452B900F" w14:textId="6AD1C322" w:rsidR="00F75B1B" w:rsidRPr="00316698" w:rsidRDefault="00F75B1B" w:rsidP="003F33E6">
                              <w:pPr>
                                <w:pStyle w:val="Caption"/>
                                <w:rPr>
                                  <w:noProof/>
                                  <w:sz w:val="20"/>
                                  <w:szCs w:val="20"/>
                                </w:rPr>
                              </w:pPr>
                              <w:bookmarkStart w:id="65" w:name="_Toc59633642"/>
                              <w:r w:rsidRPr="00316698">
                                <w:rPr>
                                  <w:sz w:val="20"/>
                                  <w:szCs w:val="20"/>
                                </w:rPr>
                                <w:t xml:space="preserve">Figure </w:t>
                              </w:r>
                              <w:r>
                                <w:rPr>
                                  <w:sz w:val="20"/>
                                  <w:szCs w:val="20"/>
                                </w:rPr>
                                <w:t xml:space="preserve">3.7 </w:t>
                              </w:r>
                              <w:r w:rsidRPr="00316698">
                                <w:rPr>
                                  <w:sz w:val="20"/>
                                  <w:szCs w:val="20"/>
                                </w:rPr>
                                <w:t>Capillary prepared for nanospray ionisation, containing the nanospray solvent, plant sample and nickel-chrome wire (not to scale).</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8" name="Group 8"/>
                        <wpg:cNvGrpSpPr/>
                        <wpg:grpSpPr>
                          <a:xfrm>
                            <a:off x="0" y="32715"/>
                            <a:ext cx="5783271" cy="1871065"/>
                            <a:chOff x="0" y="32715"/>
                            <a:chExt cx="5783271" cy="1871065"/>
                          </a:xfrm>
                        </wpg:grpSpPr>
                        <wps:wsp>
                          <wps:cNvPr id="9" name="Oval 9"/>
                          <wps:cNvSpPr/>
                          <wps:spPr>
                            <a:xfrm>
                              <a:off x="2828261" y="861237"/>
                              <a:ext cx="45719" cy="288262"/>
                            </a:xfrm>
                            <a:prstGeom prst="ellipse">
                              <a:avLst/>
                            </a:prstGeom>
                            <a:solidFill>
                              <a:schemeClr val="accent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 name="Group 3"/>
                          <wpg:cNvGrpSpPr/>
                          <wpg:grpSpPr>
                            <a:xfrm>
                              <a:off x="223284" y="159488"/>
                              <a:ext cx="5360670" cy="1541780"/>
                              <a:chOff x="0" y="-40"/>
                              <a:chExt cx="5701447" cy="1458229"/>
                            </a:xfrm>
                          </wpg:grpSpPr>
                          <wpg:grpSp>
                            <wpg:cNvPr id="16" name="Group 16"/>
                            <wpg:cNvGrpSpPr/>
                            <wpg:grpSpPr>
                              <a:xfrm>
                                <a:off x="0" y="561094"/>
                                <a:ext cx="5121283" cy="377720"/>
                                <a:chOff x="0" y="561094"/>
                                <a:chExt cx="5121283" cy="377720"/>
                              </a:xfrm>
                            </wpg:grpSpPr>
                            <wps:wsp>
                              <wps:cNvPr id="17" name="Freeform: Shape 17"/>
                              <wps:cNvSpPr/>
                              <wps:spPr>
                                <a:xfrm>
                                  <a:off x="2789011" y="649337"/>
                                  <a:ext cx="1747314" cy="287383"/>
                                </a:xfrm>
                                <a:custGeom>
                                  <a:avLst/>
                                  <a:gdLst>
                                    <a:gd name="connsiteX0" fmla="*/ 0 w 2368731"/>
                                    <a:gd name="connsiteY0" fmla="*/ 0 h 287383"/>
                                    <a:gd name="connsiteX1" fmla="*/ 609600 w 2368731"/>
                                    <a:gd name="connsiteY1" fmla="*/ 0 h 287383"/>
                                    <a:gd name="connsiteX2" fmla="*/ 2360023 w 2368731"/>
                                    <a:gd name="connsiteY2" fmla="*/ 148046 h 287383"/>
                                    <a:gd name="connsiteX3" fmla="*/ 2368731 w 2368731"/>
                                    <a:gd name="connsiteY3" fmla="*/ 165463 h 287383"/>
                                    <a:gd name="connsiteX4" fmla="*/ 1584960 w 2368731"/>
                                    <a:gd name="connsiteY4" fmla="*/ 209006 h 287383"/>
                                    <a:gd name="connsiteX5" fmla="*/ 679268 w 2368731"/>
                                    <a:gd name="connsiteY5" fmla="*/ 287383 h 287383"/>
                                    <a:gd name="connsiteX6" fmla="*/ 0 w 2368731"/>
                                    <a:gd name="connsiteY6" fmla="*/ 287383 h 287383"/>
                                    <a:gd name="connsiteX7" fmla="*/ 0 w 2368731"/>
                                    <a:gd name="connsiteY7" fmla="*/ 0 h 287383"/>
                                    <a:gd name="connsiteX0" fmla="*/ 0 w 2368731"/>
                                    <a:gd name="connsiteY0" fmla="*/ 0 h 287383"/>
                                    <a:gd name="connsiteX1" fmla="*/ 609600 w 2368731"/>
                                    <a:gd name="connsiteY1" fmla="*/ 0 h 287383"/>
                                    <a:gd name="connsiteX2" fmla="*/ 1436004 w 2368731"/>
                                    <a:gd name="connsiteY2" fmla="*/ 72528 h 287383"/>
                                    <a:gd name="connsiteX3" fmla="*/ 2360023 w 2368731"/>
                                    <a:gd name="connsiteY3" fmla="*/ 148046 h 287383"/>
                                    <a:gd name="connsiteX4" fmla="*/ 2368731 w 2368731"/>
                                    <a:gd name="connsiteY4" fmla="*/ 165463 h 287383"/>
                                    <a:gd name="connsiteX5" fmla="*/ 1584960 w 2368731"/>
                                    <a:gd name="connsiteY5" fmla="*/ 209006 h 287383"/>
                                    <a:gd name="connsiteX6" fmla="*/ 679268 w 2368731"/>
                                    <a:gd name="connsiteY6" fmla="*/ 287383 h 287383"/>
                                    <a:gd name="connsiteX7" fmla="*/ 0 w 2368731"/>
                                    <a:gd name="connsiteY7" fmla="*/ 287383 h 287383"/>
                                    <a:gd name="connsiteX8" fmla="*/ 0 w 2368731"/>
                                    <a:gd name="connsiteY8" fmla="*/ 0 h 287383"/>
                                    <a:gd name="connsiteX0" fmla="*/ 0 w 2368731"/>
                                    <a:gd name="connsiteY0" fmla="*/ 0 h 287383"/>
                                    <a:gd name="connsiteX1" fmla="*/ 609600 w 2368731"/>
                                    <a:gd name="connsiteY1" fmla="*/ 0 h 287383"/>
                                    <a:gd name="connsiteX2" fmla="*/ 1436004 w 2368731"/>
                                    <a:gd name="connsiteY2" fmla="*/ 77077 h 287383"/>
                                    <a:gd name="connsiteX3" fmla="*/ 2360023 w 2368731"/>
                                    <a:gd name="connsiteY3" fmla="*/ 148046 h 287383"/>
                                    <a:gd name="connsiteX4" fmla="*/ 2368731 w 2368731"/>
                                    <a:gd name="connsiteY4" fmla="*/ 165463 h 287383"/>
                                    <a:gd name="connsiteX5" fmla="*/ 1584960 w 2368731"/>
                                    <a:gd name="connsiteY5" fmla="*/ 209006 h 287383"/>
                                    <a:gd name="connsiteX6" fmla="*/ 679268 w 2368731"/>
                                    <a:gd name="connsiteY6" fmla="*/ 287383 h 287383"/>
                                    <a:gd name="connsiteX7" fmla="*/ 0 w 2368731"/>
                                    <a:gd name="connsiteY7" fmla="*/ 287383 h 287383"/>
                                    <a:gd name="connsiteX8" fmla="*/ 0 w 2368731"/>
                                    <a:gd name="connsiteY8" fmla="*/ 0 h 287383"/>
                                    <a:gd name="connsiteX0" fmla="*/ 0 w 2368731"/>
                                    <a:gd name="connsiteY0" fmla="*/ 0 h 287383"/>
                                    <a:gd name="connsiteX1" fmla="*/ 609600 w 2368731"/>
                                    <a:gd name="connsiteY1" fmla="*/ 0 h 287383"/>
                                    <a:gd name="connsiteX2" fmla="*/ 1436004 w 2368731"/>
                                    <a:gd name="connsiteY2" fmla="*/ 77077 h 287383"/>
                                    <a:gd name="connsiteX3" fmla="*/ 2360023 w 2368731"/>
                                    <a:gd name="connsiteY3" fmla="*/ 148046 h 287383"/>
                                    <a:gd name="connsiteX4" fmla="*/ 2368731 w 2368731"/>
                                    <a:gd name="connsiteY4" fmla="*/ 165463 h 287383"/>
                                    <a:gd name="connsiteX5" fmla="*/ 1434835 w 2368731"/>
                                    <a:gd name="connsiteY5" fmla="*/ 222654 h 287383"/>
                                    <a:gd name="connsiteX6" fmla="*/ 679268 w 2368731"/>
                                    <a:gd name="connsiteY6" fmla="*/ 287383 h 287383"/>
                                    <a:gd name="connsiteX7" fmla="*/ 0 w 2368731"/>
                                    <a:gd name="connsiteY7" fmla="*/ 287383 h 287383"/>
                                    <a:gd name="connsiteX8" fmla="*/ 0 w 2368731"/>
                                    <a:gd name="connsiteY8" fmla="*/ 0 h 287383"/>
                                    <a:gd name="connsiteX0" fmla="*/ 0 w 2377830"/>
                                    <a:gd name="connsiteY0" fmla="*/ 0 h 287383"/>
                                    <a:gd name="connsiteX1" fmla="*/ 609600 w 2377830"/>
                                    <a:gd name="connsiteY1" fmla="*/ 0 h 287383"/>
                                    <a:gd name="connsiteX2" fmla="*/ 1436004 w 2377830"/>
                                    <a:gd name="connsiteY2" fmla="*/ 77077 h 287383"/>
                                    <a:gd name="connsiteX3" fmla="*/ 2360023 w 2377830"/>
                                    <a:gd name="connsiteY3" fmla="*/ 148046 h 287383"/>
                                    <a:gd name="connsiteX4" fmla="*/ 2377830 w 2377830"/>
                                    <a:gd name="connsiteY4" fmla="*/ 174561 h 287383"/>
                                    <a:gd name="connsiteX5" fmla="*/ 1434835 w 2377830"/>
                                    <a:gd name="connsiteY5" fmla="*/ 222654 h 287383"/>
                                    <a:gd name="connsiteX6" fmla="*/ 679268 w 2377830"/>
                                    <a:gd name="connsiteY6" fmla="*/ 287383 h 287383"/>
                                    <a:gd name="connsiteX7" fmla="*/ 0 w 2377830"/>
                                    <a:gd name="connsiteY7" fmla="*/ 287383 h 287383"/>
                                    <a:gd name="connsiteX8" fmla="*/ 0 w 2377830"/>
                                    <a:gd name="connsiteY8" fmla="*/ 0 h 287383"/>
                                    <a:gd name="connsiteX0" fmla="*/ 0 w 2377830"/>
                                    <a:gd name="connsiteY0" fmla="*/ 0 h 287383"/>
                                    <a:gd name="connsiteX1" fmla="*/ 609600 w 2377830"/>
                                    <a:gd name="connsiteY1" fmla="*/ 0 h 287383"/>
                                    <a:gd name="connsiteX2" fmla="*/ 1436004 w 2377830"/>
                                    <a:gd name="connsiteY2" fmla="*/ 77077 h 287383"/>
                                    <a:gd name="connsiteX3" fmla="*/ 2350924 w 2377830"/>
                                    <a:gd name="connsiteY3" fmla="*/ 138947 h 287383"/>
                                    <a:gd name="connsiteX4" fmla="*/ 2377830 w 2377830"/>
                                    <a:gd name="connsiteY4" fmla="*/ 174561 h 287383"/>
                                    <a:gd name="connsiteX5" fmla="*/ 1434835 w 2377830"/>
                                    <a:gd name="connsiteY5" fmla="*/ 222654 h 287383"/>
                                    <a:gd name="connsiteX6" fmla="*/ 679268 w 2377830"/>
                                    <a:gd name="connsiteY6" fmla="*/ 287383 h 287383"/>
                                    <a:gd name="connsiteX7" fmla="*/ 0 w 2377830"/>
                                    <a:gd name="connsiteY7" fmla="*/ 287383 h 287383"/>
                                    <a:gd name="connsiteX8" fmla="*/ 0 w 2377830"/>
                                    <a:gd name="connsiteY8" fmla="*/ 0 h 287383"/>
                                    <a:gd name="connsiteX0" fmla="*/ 0 w 2377830"/>
                                    <a:gd name="connsiteY0" fmla="*/ 0 h 287383"/>
                                    <a:gd name="connsiteX1" fmla="*/ 609600 w 2377830"/>
                                    <a:gd name="connsiteY1" fmla="*/ 0 h 287383"/>
                                    <a:gd name="connsiteX2" fmla="*/ 1436004 w 2377830"/>
                                    <a:gd name="connsiteY2" fmla="*/ 77077 h 287383"/>
                                    <a:gd name="connsiteX3" fmla="*/ 2350924 w 2377830"/>
                                    <a:gd name="connsiteY3" fmla="*/ 138947 h 287383"/>
                                    <a:gd name="connsiteX4" fmla="*/ 2377830 w 2377830"/>
                                    <a:gd name="connsiteY4" fmla="*/ 174561 h 287383"/>
                                    <a:gd name="connsiteX5" fmla="*/ 1434835 w 2377830"/>
                                    <a:gd name="connsiteY5" fmla="*/ 222654 h 287383"/>
                                    <a:gd name="connsiteX6" fmla="*/ 679268 w 2377830"/>
                                    <a:gd name="connsiteY6" fmla="*/ 287383 h 287383"/>
                                    <a:gd name="connsiteX7" fmla="*/ 0 w 2377830"/>
                                    <a:gd name="connsiteY7" fmla="*/ 287383 h 287383"/>
                                    <a:gd name="connsiteX8" fmla="*/ 0 w 2377830"/>
                                    <a:gd name="connsiteY8" fmla="*/ 0 h 287383"/>
                                    <a:gd name="connsiteX0" fmla="*/ 0 w 2355084"/>
                                    <a:gd name="connsiteY0" fmla="*/ 0 h 287383"/>
                                    <a:gd name="connsiteX1" fmla="*/ 609600 w 2355084"/>
                                    <a:gd name="connsiteY1" fmla="*/ 0 h 287383"/>
                                    <a:gd name="connsiteX2" fmla="*/ 1436004 w 2355084"/>
                                    <a:gd name="connsiteY2" fmla="*/ 77077 h 287383"/>
                                    <a:gd name="connsiteX3" fmla="*/ 2350924 w 2355084"/>
                                    <a:gd name="connsiteY3" fmla="*/ 138947 h 287383"/>
                                    <a:gd name="connsiteX4" fmla="*/ 2355084 w 2355084"/>
                                    <a:gd name="connsiteY4" fmla="*/ 170012 h 287383"/>
                                    <a:gd name="connsiteX5" fmla="*/ 1434835 w 2355084"/>
                                    <a:gd name="connsiteY5" fmla="*/ 222654 h 287383"/>
                                    <a:gd name="connsiteX6" fmla="*/ 679268 w 2355084"/>
                                    <a:gd name="connsiteY6" fmla="*/ 287383 h 287383"/>
                                    <a:gd name="connsiteX7" fmla="*/ 0 w 2355084"/>
                                    <a:gd name="connsiteY7" fmla="*/ 287383 h 287383"/>
                                    <a:gd name="connsiteX8" fmla="*/ 0 w 2355084"/>
                                    <a:gd name="connsiteY8" fmla="*/ 0 h 287383"/>
                                    <a:gd name="connsiteX0" fmla="*/ 0 w 2355084"/>
                                    <a:gd name="connsiteY0" fmla="*/ 0 h 287383"/>
                                    <a:gd name="connsiteX1" fmla="*/ 609600 w 2355084"/>
                                    <a:gd name="connsiteY1" fmla="*/ 0 h 287383"/>
                                    <a:gd name="connsiteX2" fmla="*/ 1436004 w 2355084"/>
                                    <a:gd name="connsiteY2" fmla="*/ 77077 h 287383"/>
                                    <a:gd name="connsiteX3" fmla="*/ 2350924 w 2355084"/>
                                    <a:gd name="connsiteY3" fmla="*/ 138947 h 287383"/>
                                    <a:gd name="connsiteX4" fmla="*/ 2355084 w 2355084"/>
                                    <a:gd name="connsiteY4" fmla="*/ 170012 h 287383"/>
                                    <a:gd name="connsiteX5" fmla="*/ 1434835 w 2355084"/>
                                    <a:gd name="connsiteY5" fmla="*/ 222654 h 287383"/>
                                    <a:gd name="connsiteX6" fmla="*/ 679268 w 2355084"/>
                                    <a:gd name="connsiteY6" fmla="*/ 287383 h 287383"/>
                                    <a:gd name="connsiteX7" fmla="*/ 0 w 2355084"/>
                                    <a:gd name="connsiteY7" fmla="*/ 287383 h 287383"/>
                                    <a:gd name="connsiteX8" fmla="*/ 0 w 2355084"/>
                                    <a:gd name="connsiteY8" fmla="*/ 0 h 287383"/>
                                    <a:gd name="connsiteX0" fmla="*/ 0 w 2350924"/>
                                    <a:gd name="connsiteY0" fmla="*/ 0 h 287383"/>
                                    <a:gd name="connsiteX1" fmla="*/ 609600 w 2350924"/>
                                    <a:gd name="connsiteY1" fmla="*/ 0 h 287383"/>
                                    <a:gd name="connsiteX2" fmla="*/ 1436004 w 2350924"/>
                                    <a:gd name="connsiteY2" fmla="*/ 77077 h 287383"/>
                                    <a:gd name="connsiteX3" fmla="*/ 2350924 w 2350924"/>
                                    <a:gd name="connsiteY3" fmla="*/ 138947 h 287383"/>
                                    <a:gd name="connsiteX4" fmla="*/ 2350535 w 2350924"/>
                                    <a:gd name="connsiteY4" fmla="*/ 160914 h 287383"/>
                                    <a:gd name="connsiteX5" fmla="*/ 1434835 w 2350924"/>
                                    <a:gd name="connsiteY5" fmla="*/ 222654 h 287383"/>
                                    <a:gd name="connsiteX6" fmla="*/ 679268 w 2350924"/>
                                    <a:gd name="connsiteY6" fmla="*/ 287383 h 287383"/>
                                    <a:gd name="connsiteX7" fmla="*/ 0 w 2350924"/>
                                    <a:gd name="connsiteY7" fmla="*/ 287383 h 287383"/>
                                    <a:gd name="connsiteX8" fmla="*/ 0 w 2350924"/>
                                    <a:gd name="connsiteY8" fmla="*/ 0 h 287383"/>
                                    <a:gd name="connsiteX0" fmla="*/ 0 w 2386540"/>
                                    <a:gd name="connsiteY0" fmla="*/ 0 h 287383"/>
                                    <a:gd name="connsiteX1" fmla="*/ 609600 w 2386540"/>
                                    <a:gd name="connsiteY1" fmla="*/ 0 h 287383"/>
                                    <a:gd name="connsiteX2" fmla="*/ 1436004 w 2386540"/>
                                    <a:gd name="connsiteY2" fmla="*/ 77077 h 287383"/>
                                    <a:gd name="connsiteX3" fmla="*/ 2386540 w 2386540"/>
                                    <a:gd name="connsiteY3" fmla="*/ 124750 h 287383"/>
                                    <a:gd name="connsiteX4" fmla="*/ 2350535 w 2386540"/>
                                    <a:gd name="connsiteY4" fmla="*/ 160914 h 287383"/>
                                    <a:gd name="connsiteX5" fmla="*/ 1434835 w 2386540"/>
                                    <a:gd name="connsiteY5" fmla="*/ 222654 h 287383"/>
                                    <a:gd name="connsiteX6" fmla="*/ 679268 w 2386540"/>
                                    <a:gd name="connsiteY6" fmla="*/ 287383 h 287383"/>
                                    <a:gd name="connsiteX7" fmla="*/ 0 w 2386540"/>
                                    <a:gd name="connsiteY7" fmla="*/ 287383 h 287383"/>
                                    <a:gd name="connsiteX8" fmla="*/ 0 w 2386540"/>
                                    <a:gd name="connsiteY8" fmla="*/ 0 h 287383"/>
                                    <a:gd name="connsiteX0" fmla="*/ 0 w 2386540"/>
                                    <a:gd name="connsiteY0" fmla="*/ 0 h 287383"/>
                                    <a:gd name="connsiteX1" fmla="*/ 609600 w 2386540"/>
                                    <a:gd name="connsiteY1" fmla="*/ 0 h 287383"/>
                                    <a:gd name="connsiteX2" fmla="*/ 1436004 w 2386540"/>
                                    <a:gd name="connsiteY2" fmla="*/ 77077 h 287383"/>
                                    <a:gd name="connsiteX3" fmla="*/ 2386540 w 2386540"/>
                                    <a:gd name="connsiteY3" fmla="*/ 124750 h 287383"/>
                                    <a:gd name="connsiteX4" fmla="*/ 2350535 w 2386540"/>
                                    <a:gd name="connsiteY4" fmla="*/ 160914 h 287383"/>
                                    <a:gd name="connsiteX5" fmla="*/ 1434835 w 2386540"/>
                                    <a:gd name="connsiteY5" fmla="*/ 222654 h 287383"/>
                                    <a:gd name="connsiteX6" fmla="*/ 679268 w 2386540"/>
                                    <a:gd name="connsiteY6" fmla="*/ 287383 h 287383"/>
                                    <a:gd name="connsiteX7" fmla="*/ 0 w 2386540"/>
                                    <a:gd name="connsiteY7" fmla="*/ 287383 h 287383"/>
                                    <a:gd name="connsiteX8" fmla="*/ 0 w 2386540"/>
                                    <a:gd name="connsiteY8" fmla="*/ 0 h 287383"/>
                                    <a:gd name="connsiteX0" fmla="*/ 0 w 2386540"/>
                                    <a:gd name="connsiteY0" fmla="*/ 0 h 287383"/>
                                    <a:gd name="connsiteX1" fmla="*/ 609600 w 2386540"/>
                                    <a:gd name="connsiteY1" fmla="*/ 0 h 287383"/>
                                    <a:gd name="connsiteX2" fmla="*/ 1436004 w 2386540"/>
                                    <a:gd name="connsiteY2" fmla="*/ 60889 h 287383"/>
                                    <a:gd name="connsiteX3" fmla="*/ 2386540 w 2386540"/>
                                    <a:gd name="connsiteY3" fmla="*/ 124750 h 287383"/>
                                    <a:gd name="connsiteX4" fmla="*/ 2350535 w 2386540"/>
                                    <a:gd name="connsiteY4" fmla="*/ 160914 h 287383"/>
                                    <a:gd name="connsiteX5" fmla="*/ 1434835 w 2386540"/>
                                    <a:gd name="connsiteY5" fmla="*/ 222654 h 287383"/>
                                    <a:gd name="connsiteX6" fmla="*/ 679268 w 2386540"/>
                                    <a:gd name="connsiteY6" fmla="*/ 287383 h 287383"/>
                                    <a:gd name="connsiteX7" fmla="*/ 0 w 2386540"/>
                                    <a:gd name="connsiteY7" fmla="*/ 287383 h 287383"/>
                                    <a:gd name="connsiteX8" fmla="*/ 0 w 2386540"/>
                                    <a:gd name="connsiteY8" fmla="*/ 0 h 287383"/>
                                    <a:gd name="connsiteX0" fmla="*/ 0 w 2386540"/>
                                    <a:gd name="connsiteY0" fmla="*/ 0 h 287383"/>
                                    <a:gd name="connsiteX1" fmla="*/ 609600 w 2386540"/>
                                    <a:gd name="connsiteY1" fmla="*/ 0 h 287383"/>
                                    <a:gd name="connsiteX2" fmla="*/ 1436004 w 2386540"/>
                                    <a:gd name="connsiteY2" fmla="*/ 60889 h 287383"/>
                                    <a:gd name="connsiteX3" fmla="*/ 2386540 w 2386540"/>
                                    <a:gd name="connsiteY3" fmla="*/ 124750 h 287383"/>
                                    <a:gd name="connsiteX4" fmla="*/ 2350535 w 2386540"/>
                                    <a:gd name="connsiteY4" fmla="*/ 160914 h 287383"/>
                                    <a:gd name="connsiteX5" fmla="*/ 1442751 w 2386540"/>
                                    <a:gd name="connsiteY5" fmla="*/ 234215 h 287383"/>
                                    <a:gd name="connsiteX6" fmla="*/ 679268 w 2386540"/>
                                    <a:gd name="connsiteY6" fmla="*/ 287383 h 287383"/>
                                    <a:gd name="connsiteX7" fmla="*/ 0 w 2386540"/>
                                    <a:gd name="connsiteY7" fmla="*/ 287383 h 287383"/>
                                    <a:gd name="connsiteX8" fmla="*/ 0 w 2386540"/>
                                    <a:gd name="connsiteY8" fmla="*/ 0 h 287383"/>
                                    <a:gd name="connsiteX0" fmla="*/ 0 w 2441556"/>
                                    <a:gd name="connsiteY0" fmla="*/ 0 h 287383"/>
                                    <a:gd name="connsiteX1" fmla="*/ 609600 w 2441556"/>
                                    <a:gd name="connsiteY1" fmla="*/ 0 h 287383"/>
                                    <a:gd name="connsiteX2" fmla="*/ 1436004 w 2441556"/>
                                    <a:gd name="connsiteY2" fmla="*/ 60889 h 287383"/>
                                    <a:gd name="connsiteX3" fmla="*/ 2386540 w 2441556"/>
                                    <a:gd name="connsiteY3" fmla="*/ 124750 h 287383"/>
                                    <a:gd name="connsiteX4" fmla="*/ 2441556 w 2441556"/>
                                    <a:gd name="connsiteY4" fmla="*/ 179413 h 287383"/>
                                    <a:gd name="connsiteX5" fmla="*/ 1442751 w 2441556"/>
                                    <a:gd name="connsiteY5" fmla="*/ 234215 h 287383"/>
                                    <a:gd name="connsiteX6" fmla="*/ 679268 w 2441556"/>
                                    <a:gd name="connsiteY6" fmla="*/ 287383 h 287383"/>
                                    <a:gd name="connsiteX7" fmla="*/ 0 w 2441556"/>
                                    <a:gd name="connsiteY7" fmla="*/ 287383 h 287383"/>
                                    <a:gd name="connsiteX8" fmla="*/ 0 w 2441556"/>
                                    <a:gd name="connsiteY8" fmla="*/ 0 h 287383"/>
                                    <a:gd name="connsiteX0" fmla="*/ 0 w 2477562"/>
                                    <a:gd name="connsiteY0" fmla="*/ 0 h 287383"/>
                                    <a:gd name="connsiteX1" fmla="*/ 609600 w 2477562"/>
                                    <a:gd name="connsiteY1" fmla="*/ 0 h 287383"/>
                                    <a:gd name="connsiteX2" fmla="*/ 1436004 w 2477562"/>
                                    <a:gd name="connsiteY2" fmla="*/ 60889 h 287383"/>
                                    <a:gd name="connsiteX3" fmla="*/ 2477562 w 2477562"/>
                                    <a:gd name="connsiteY3" fmla="*/ 120125 h 287383"/>
                                    <a:gd name="connsiteX4" fmla="*/ 2441556 w 2477562"/>
                                    <a:gd name="connsiteY4" fmla="*/ 179413 h 287383"/>
                                    <a:gd name="connsiteX5" fmla="*/ 1442751 w 2477562"/>
                                    <a:gd name="connsiteY5" fmla="*/ 234215 h 287383"/>
                                    <a:gd name="connsiteX6" fmla="*/ 679268 w 2477562"/>
                                    <a:gd name="connsiteY6" fmla="*/ 287383 h 287383"/>
                                    <a:gd name="connsiteX7" fmla="*/ 0 w 2477562"/>
                                    <a:gd name="connsiteY7" fmla="*/ 287383 h 287383"/>
                                    <a:gd name="connsiteX8" fmla="*/ 0 w 2477562"/>
                                    <a:gd name="connsiteY8" fmla="*/ 0 h 287383"/>
                                    <a:gd name="connsiteX0" fmla="*/ 0 w 2485089"/>
                                    <a:gd name="connsiteY0" fmla="*/ 0 h 287383"/>
                                    <a:gd name="connsiteX1" fmla="*/ 609600 w 2485089"/>
                                    <a:gd name="connsiteY1" fmla="*/ 0 h 287383"/>
                                    <a:gd name="connsiteX2" fmla="*/ 1436004 w 2485089"/>
                                    <a:gd name="connsiteY2" fmla="*/ 60889 h 287383"/>
                                    <a:gd name="connsiteX3" fmla="*/ 2477562 w 2485089"/>
                                    <a:gd name="connsiteY3" fmla="*/ 120125 h 287383"/>
                                    <a:gd name="connsiteX4" fmla="*/ 2485087 w 2485089"/>
                                    <a:gd name="connsiteY4" fmla="*/ 181726 h 287383"/>
                                    <a:gd name="connsiteX5" fmla="*/ 1442751 w 2485089"/>
                                    <a:gd name="connsiteY5" fmla="*/ 234215 h 287383"/>
                                    <a:gd name="connsiteX6" fmla="*/ 679268 w 2485089"/>
                                    <a:gd name="connsiteY6" fmla="*/ 287383 h 287383"/>
                                    <a:gd name="connsiteX7" fmla="*/ 0 w 2485089"/>
                                    <a:gd name="connsiteY7" fmla="*/ 287383 h 287383"/>
                                    <a:gd name="connsiteX8" fmla="*/ 0 w 2485089"/>
                                    <a:gd name="connsiteY8" fmla="*/ 0 h 287383"/>
                                    <a:gd name="connsiteX0" fmla="*/ 0 w 2649280"/>
                                    <a:gd name="connsiteY0" fmla="*/ 0 h 287383"/>
                                    <a:gd name="connsiteX1" fmla="*/ 609600 w 2649280"/>
                                    <a:gd name="connsiteY1" fmla="*/ 0 h 287383"/>
                                    <a:gd name="connsiteX2" fmla="*/ 1436004 w 2649280"/>
                                    <a:gd name="connsiteY2" fmla="*/ 60889 h 287383"/>
                                    <a:gd name="connsiteX3" fmla="*/ 2649280 w 2649280"/>
                                    <a:gd name="connsiteY3" fmla="*/ 117813 h 287383"/>
                                    <a:gd name="connsiteX4" fmla="*/ 2485087 w 2649280"/>
                                    <a:gd name="connsiteY4" fmla="*/ 181726 h 287383"/>
                                    <a:gd name="connsiteX5" fmla="*/ 1442751 w 2649280"/>
                                    <a:gd name="connsiteY5" fmla="*/ 234215 h 287383"/>
                                    <a:gd name="connsiteX6" fmla="*/ 679268 w 2649280"/>
                                    <a:gd name="connsiteY6" fmla="*/ 287383 h 287383"/>
                                    <a:gd name="connsiteX7" fmla="*/ 0 w 2649280"/>
                                    <a:gd name="connsiteY7" fmla="*/ 287383 h 287383"/>
                                    <a:gd name="connsiteX8" fmla="*/ 0 w 2649280"/>
                                    <a:gd name="connsiteY8" fmla="*/ 0 h 287383"/>
                                    <a:gd name="connsiteX0" fmla="*/ 0 w 2659215"/>
                                    <a:gd name="connsiteY0" fmla="*/ 0 h 287383"/>
                                    <a:gd name="connsiteX1" fmla="*/ 609600 w 2659215"/>
                                    <a:gd name="connsiteY1" fmla="*/ 0 h 287383"/>
                                    <a:gd name="connsiteX2" fmla="*/ 1436004 w 2659215"/>
                                    <a:gd name="connsiteY2" fmla="*/ 60889 h 287383"/>
                                    <a:gd name="connsiteX3" fmla="*/ 2649280 w 2659215"/>
                                    <a:gd name="connsiteY3" fmla="*/ 117813 h 287383"/>
                                    <a:gd name="connsiteX4" fmla="*/ 2659214 w 2659215"/>
                                    <a:gd name="connsiteY4" fmla="*/ 177101 h 287383"/>
                                    <a:gd name="connsiteX5" fmla="*/ 1442751 w 2659215"/>
                                    <a:gd name="connsiteY5" fmla="*/ 234215 h 287383"/>
                                    <a:gd name="connsiteX6" fmla="*/ 679268 w 2659215"/>
                                    <a:gd name="connsiteY6" fmla="*/ 287383 h 287383"/>
                                    <a:gd name="connsiteX7" fmla="*/ 0 w 2659215"/>
                                    <a:gd name="connsiteY7" fmla="*/ 287383 h 287383"/>
                                    <a:gd name="connsiteX8" fmla="*/ 0 w 2659215"/>
                                    <a:gd name="connsiteY8" fmla="*/ 0 h 28738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659215" h="287383">
                                      <a:moveTo>
                                        <a:pt x="0" y="0"/>
                                      </a:moveTo>
                                      <a:lnTo>
                                        <a:pt x="609600" y="0"/>
                                      </a:lnTo>
                                      <a:lnTo>
                                        <a:pt x="1436004" y="60889"/>
                                      </a:lnTo>
                                      <a:lnTo>
                                        <a:pt x="2649280" y="117813"/>
                                      </a:lnTo>
                                      <a:cubicBezTo>
                                        <a:pt x="2649150" y="125135"/>
                                        <a:pt x="2659344" y="169779"/>
                                        <a:pt x="2659214" y="177101"/>
                                      </a:cubicBezTo>
                                      <a:cubicBezTo>
                                        <a:pt x="2338817" y="185549"/>
                                        <a:pt x="1749501" y="216668"/>
                                        <a:pt x="1442751" y="234215"/>
                                      </a:cubicBezTo>
                                      <a:lnTo>
                                        <a:pt x="679268" y="287383"/>
                                      </a:lnTo>
                                      <a:lnTo>
                                        <a:pt x="0" y="287383"/>
                                      </a:lnTo>
                                      <a:lnTo>
                                        <a:pt x="0" y="0"/>
                                      </a:lnTo>
                                      <a:close/>
                                    </a:path>
                                  </a:pathLst>
                                </a:custGeom>
                                <a:solidFill>
                                  <a:srgbClr val="EC8640">
                                    <a:alpha val="16863"/>
                                  </a:srgbClr>
                                </a:solidFill>
                                <a:ln>
                                  <a:noFill/>
                                </a:ln>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8" name="Group 18"/>
                              <wpg:cNvGrpSpPr/>
                              <wpg:grpSpPr>
                                <a:xfrm>
                                  <a:off x="198294" y="651242"/>
                                  <a:ext cx="4922989" cy="287572"/>
                                  <a:chOff x="198294" y="651242"/>
                                  <a:chExt cx="4374351" cy="287572"/>
                                </a:xfrm>
                              </wpg:grpSpPr>
                              <wps:wsp>
                                <wps:cNvPr id="19" name="Straight Connector 19"/>
                                <wps:cNvCnPr>
                                  <a:cxnSpLocks/>
                                </wps:cNvCnPr>
                                <wps:spPr>
                                  <a:xfrm>
                                    <a:off x="198294" y="651242"/>
                                    <a:ext cx="2792801"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 name="Straight Connector 23"/>
                                <wps:cNvCnPr>
                                  <a:cxnSpLocks/>
                                </wps:cNvCnPr>
                                <wps:spPr>
                                  <a:xfrm>
                                    <a:off x="198294" y="938814"/>
                                    <a:ext cx="2804021"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 name="Freeform: Shape 24"/>
                                <wps:cNvSpPr/>
                                <wps:spPr>
                                  <a:xfrm>
                                    <a:off x="2986939" y="651243"/>
                                    <a:ext cx="1585706" cy="136167"/>
                                  </a:xfrm>
                                  <a:custGeom>
                                    <a:avLst/>
                                    <a:gdLst>
                                      <a:gd name="connsiteX0" fmla="*/ 0 w 1114425"/>
                                      <a:gd name="connsiteY0" fmla="*/ 0 h 163481"/>
                                      <a:gd name="connsiteX1" fmla="*/ 742950 w 1114425"/>
                                      <a:gd name="connsiteY1" fmla="*/ 133350 h 163481"/>
                                      <a:gd name="connsiteX2" fmla="*/ 1014413 w 1114425"/>
                                      <a:gd name="connsiteY2" fmla="*/ 161925 h 163481"/>
                                      <a:gd name="connsiteX3" fmla="*/ 1114425 w 1114425"/>
                                      <a:gd name="connsiteY3" fmla="*/ 157163 h 163481"/>
                                      <a:gd name="connsiteX0" fmla="*/ 0 w 1014413"/>
                                      <a:gd name="connsiteY0" fmla="*/ 0 h 161925"/>
                                      <a:gd name="connsiteX1" fmla="*/ 742950 w 1014413"/>
                                      <a:gd name="connsiteY1" fmla="*/ 133350 h 161925"/>
                                      <a:gd name="connsiteX2" fmla="*/ 1014413 w 1014413"/>
                                      <a:gd name="connsiteY2" fmla="*/ 161925 h 161925"/>
                                      <a:gd name="connsiteX0" fmla="*/ 0 w 1014413"/>
                                      <a:gd name="connsiteY0" fmla="*/ 0 h 161925"/>
                                      <a:gd name="connsiteX1" fmla="*/ 533400 w 1014413"/>
                                      <a:gd name="connsiteY1" fmla="*/ 109538 h 161925"/>
                                      <a:gd name="connsiteX2" fmla="*/ 1014413 w 1014413"/>
                                      <a:gd name="connsiteY2" fmla="*/ 161925 h 161925"/>
                                      <a:gd name="connsiteX0" fmla="*/ 0 w 1014413"/>
                                      <a:gd name="connsiteY0" fmla="*/ 0 h 178247"/>
                                      <a:gd name="connsiteX1" fmla="*/ 533400 w 1014413"/>
                                      <a:gd name="connsiteY1" fmla="*/ 109538 h 178247"/>
                                      <a:gd name="connsiteX2" fmla="*/ 1014413 w 1014413"/>
                                      <a:gd name="connsiteY2" fmla="*/ 178247 h 178247"/>
                                    </a:gdLst>
                                    <a:ahLst/>
                                    <a:cxnLst>
                                      <a:cxn ang="0">
                                        <a:pos x="connsiteX0" y="connsiteY0"/>
                                      </a:cxn>
                                      <a:cxn ang="0">
                                        <a:pos x="connsiteX1" y="connsiteY1"/>
                                      </a:cxn>
                                      <a:cxn ang="0">
                                        <a:pos x="connsiteX2" y="connsiteY2"/>
                                      </a:cxn>
                                    </a:cxnLst>
                                    <a:rect l="l" t="t" r="r" b="b"/>
                                    <a:pathLst>
                                      <a:path w="1014413" h="178247">
                                        <a:moveTo>
                                          <a:pt x="0" y="0"/>
                                        </a:moveTo>
                                        <a:cubicBezTo>
                                          <a:pt x="177800" y="36513"/>
                                          <a:pt x="364331" y="79830"/>
                                          <a:pt x="533400" y="109538"/>
                                        </a:cubicBezTo>
                                        <a:cubicBezTo>
                                          <a:pt x="702469" y="139246"/>
                                          <a:pt x="952501" y="174278"/>
                                          <a:pt x="1014413" y="178247"/>
                                        </a:cubicBezTo>
                                      </a:path>
                                    </a:pathLst>
                                  </a:cu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 name="Freeform: Shape 25"/>
                                <wps:cNvSpPr/>
                                <wps:spPr>
                                  <a:xfrm flipV="1">
                                    <a:off x="3002315" y="802646"/>
                                    <a:ext cx="1570330" cy="136167"/>
                                  </a:xfrm>
                                  <a:custGeom>
                                    <a:avLst/>
                                    <a:gdLst>
                                      <a:gd name="connsiteX0" fmla="*/ 0 w 1114425"/>
                                      <a:gd name="connsiteY0" fmla="*/ 0 h 163481"/>
                                      <a:gd name="connsiteX1" fmla="*/ 742950 w 1114425"/>
                                      <a:gd name="connsiteY1" fmla="*/ 133350 h 163481"/>
                                      <a:gd name="connsiteX2" fmla="*/ 1014413 w 1114425"/>
                                      <a:gd name="connsiteY2" fmla="*/ 161925 h 163481"/>
                                      <a:gd name="connsiteX3" fmla="*/ 1114425 w 1114425"/>
                                      <a:gd name="connsiteY3" fmla="*/ 157163 h 163481"/>
                                      <a:gd name="connsiteX0" fmla="*/ 0 w 1014413"/>
                                      <a:gd name="connsiteY0" fmla="*/ 0 h 161925"/>
                                      <a:gd name="connsiteX1" fmla="*/ 742950 w 1014413"/>
                                      <a:gd name="connsiteY1" fmla="*/ 133350 h 161925"/>
                                      <a:gd name="connsiteX2" fmla="*/ 1014413 w 1014413"/>
                                      <a:gd name="connsiteY2" fmla="*/ 161925 h 161925"/>
                                      <a:gd name="connsiteX0" fmla="*/ 0 w 1014413"/>
                                      <a:gd name="connsiteY0" fmla="*/ 0 h 161925"/>
                                      <a:gd name="connsiteX1" fmla="*/ 533400 w 1014413"/>
                                      <a:gd name="connsiteY1" fmla="*/ 109538 h 161925"/>
                                      <a:gd name="connsiteX2" fmla="*/ 1014413 w 1014413"/>
                                      <a:gd name="connsiteY2" fmla="*/ 161925 h 161925"/>
                                      <a:gd name="connsiteX0" fmla="*/ 0 w 1014413"/>
                                      <a:gd name="connsiteY0" fmla="*/ 0 h 178247"/>
                                      <a:gd name="connsiteX1" fmla="*/ 533400 w 1014413"/>
                                      <a:gd name="connsiteY1" fmla="*/ 109538 h 178247"/>
                                      <a:gd name="connsiteX2" fmla="*/ 1014413 w 1014413"/>
                                      <a:gd name="connsiteY2" fmla="*/ 178247 h 178247"/>
                                    </a:gdLst>
                                    <a:ahLst/>
                                    <a:cxnLst>
                                      <a:cxn ang="0">
                                        <a:pos x="connsiteX0" y="connsiteY0"/>
                                      </a:cxn>
                                      <a:cxn ang="0">
                                        <a:pos x="connsiteX1" y="connsiteY1"/>
                                      </a:cxn>
                                      <a:cxn ang="0">
                                        <a:pos x="connsiteX2" y="connsiteY2"/>
                                      </a:cxn>
                                    </a:cxnLst>
                                    <a:rect l="l" t="t" r="r" b="b"/>
                                    <a:pathLst>
                                      <a:path w="1014413" h="178247">
                                        <a:moveTo>
                                          <a:pt x="0" y="0"/>
                                        </a:moveTo>
                                        <a:cubicBezTo>
                                          <a:pt x="177800" y="36513"/>
                                          <a:pt x="364331" y="79830"/>
                                          <a:pt x="533400" y="109538"/>
                                        </a:cubicBezTo>
                                        <a:cubicBezTo>
                                          <a:pt x="702469" y="139246"/>
                                          <a:pt x="952501" y="174278"/>
                                          <a:pt x="1014413" y="178247"/>
                                        </a:cubicBezTo>
                                      </a:path>
                                    </a:pathLst>
                                  </a:cu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26" name="Freeform: Shape 26"/>
                              <wps:cNvSpPr/>
                              <wps:spPr>
                                <a:xfrm>
                                  <a:off x="0" y="561094"/>
                                  <a:ext cx="3902049" cy="225304"/>
                                </a:xfrm>
                                <a:custGeom>
                                  <a:avLst/>
                                  <a:gdLst>
                                    <a:gd name="connsiteX0" fmla="*/ 3059846 w 3059846"/>
                                    <a:gd name="connsiteY0" fmla="*/ 246101 h 247099"/>
                                    <a:gd name="connsiteX1" fmla="*/ 212143 w 3059846"/>
                                    <a:gd name="connsiteY1" fmla="*/ 211267 h 247099"/>
                                    <a:gd name="connsiteX2" fmla="*/ 412440 w 3059846"/>
                                    <a:gd name="connsiteY2" fmla="*/ 10970 h 247099"/>
                                    <a:gd name="connsiteX3" fmla="*/ 2040943 w 3059846"/>
                                    <a:gd name="connsiteY3" fmla="*/ 28387 h 247099"/>
                                    <a:gd name="connsiteX4" fmla="*/ 2310909 w 3059846"/>
                                    <a:gd name="connsiteY4" fmla="*/ 45804 h 247099"/>
                                    <a:gd name="connsiteX0" fmla="*/ 3059846 w 3059846"/>
                                    <a:gd name="connsiteY0" fmla="*/ 242775 h 242851"/>
                                    <a:gd name="connsiteX1" fmla="*/ 212143 w 3059846"/>
                                    <a:gd name="connsiteY1" fmla="*/ 160799 h 242851"/>
                                    <a:gd name="connsiteX2" fmla="*/ 412440 w 3059846"/>
                                    <a:gd name="connsiteY2" fmla="*/ 7644 h 242851"/>
                                    <a:gd name="connsiteX3" fmla="*/ 2040943 w 3059846"/>
                                    <a:gd name="connsiteY3" fmla="*/ 25061 h 242851"/>
                                    <a:gd name="connsiteX4" fmla="*/ 2310909 w 3059846"/>
                                    <a:gd name="connsiteY4" fmla="*/ 42478 h 242851"/>
                                    <a:gd name="connsiteX0" fmla="*/ 3057088 w 3057088"/>
                                    <a:gd name="connsiteY0" fmla="*/ 217728 h 217795"/>
                                    <a:gd name="connsiteX1" fmla="*/ 209385 w 3057088"/>
                                    <a:gd name="connsiteY1" fmla="*/ 135752 h 217795"/>
                                    <a:gd name="connsiteX2" fmla="*/ 417619 w 3057088"/>
                                    <a:gd name="connsiteY2" fmla="*/ 20310 h 217795"/>
                                    <a:gd name="connsiteX3" fmla="*/ 2038185 w 3057088"/>
                                    <a:gd name="connsiteY3" fmla="*/ 14 h 217795"/>
                                    <a:gd name="connsiteX4" fmla="*/ 2308151 w 3057088"/>
                                    <a:gd name="connsiteY4" fmla="*/ 17431 h 217795"/>
                                    <a:gd name="connsiteX0" fmla="*/ 3057088 w 3057088"/>
                                    <a:gd name="connsiteY0" fmla="*/ 239083 h 239150"/>
                                    <a:gd name="connsiteX1" fmla="*/ 209385 w 3057088"/>
                                    <a:gd name="connsiteY1" fmla="*/ 157107 h 239150"/>
                                    <a:gd name="connsiteX2" fmla="*/ 417619 w 3057088"/>
                                    <a:gd name="connsiteY2" fmla="*/ 41665 h 239150"/>
                                    <a:gd name="connsiteX3" fmla="*/ 2038185 w 3057088"/>
                                    <a:gd name="connsiteY3" fmla="*/ 21369 h 239150"/>
                                    <a:gd name="connsiteX4" fmla="*/ 2387527 w 3057088"/>
                                    <a:gd name="connsiteY4" fmla="*/ 1072 h 239150"/>
                                    <a:gd name="connsiteX0" fmla="*/ 3057088 w 3057088"/>
                                    <a:gd name="connsiteY0" fmla="*/ 222207 h 222274"/>
                                    <a:gd name="connsiteX1" fmla="*/ 209385 w 3057088"/>
                                    <a:gd name="connsiteY1" fmla="*/ 140231 h 222274"/>
                                    <a:gd name="connsiteX2" fmla="*/ 417619 w 3057088"/>
                                    <a:gd name="connsiteY2" fmla="*/ 24789 h 222274"/>
                                    <a:gd name="connsiteX3" fmla="*/ 2038185 w 3057088"/>
                                    <a:gd name="connsiteY3" fmla="*/ 4493 h 222274"/>
                                    <a:gd name="connsiteX4" fmla="*/ 2411340 w 3057088"/>
                                    <a:gd name="connsiteY4" fmla="*/ 3052 h 222274"/>
                                    <a:gd name="connsiteX0" fmla="*/ 3057088 w 3057088"/>
                                    <a:gd name="connsiteY0" fmla="*/ 218003 h 218070"/>
                                    <a:gd name="connsiteX1" fmla="*/ 209385 w 3057088"/>
                                    <a:gd name="connsiteY1" fmla="*/ 136027 h 218070"/>
                                    <a:gd name="connsiteX2" fmla="*/ 417619 w 3057088"/>
                                    <a:gd name="connsiteY2" fmla="*/ 20585 h 218070"/>
                                    <a:gd name="connsiteX3" fmla="*/ 2038185 w 3057088"/>
                                    <a:gd name="connsiteY3" fmla="*/ 289 h 218070"/>
                                    <a:gd name="connsiteX4" fmla="*/ 2431809 w 3057088"/>
                                    <a:gd name="connsiteY4" fmla="*/ 24134 h 218070"/>
                                    <a:gd name="connsiteX0" fmla="*/ 3057088 w 3057088"/>
                                    <a:gd name="connsiteY0" fmla="*/ 218003 h 218070"/>
                                    <a:gd name="connsiteX1" fmla="*/ 209385 w 3057088"/>
                                    <a:gd name="connsiteY1" fmla="*/ 136027 h 218070"/>
                                    <a:gd name="connsiteX2" fmla="*/ 417619 w 3057088"/>
                                    <a:gd name="connsiteY2" fmla="*/ 20585 h 218070"/>
                                    <a:gd name="connsiteX3" fmla="*/ 2038185 w 3057088"/>
                                    <a:gd name="connsiteY3" fmla="*/ 289 h 218070"/>
                                  </a:gdLst>
                                  <a:ahLst/>
                                  <a:cxnLst>
                                    <a:cxn ang="0">
                                      <a:pos x="connsiteX0" y="connsiteY0"/>
                                    </a:cxn>
                                    <a:cxn ang="0">
                                      <a:pos x="connsiteX1" y="connsiteY1"/>
                                    </a:cxn>
                                    <a:cxn ang="0">
                                      <a:pos x="connsiteX2" y="connsiteY2"/>
                                    </a:cxn>
                                    <a:cxn ang="0">
                                      <a:pos x="connsiteX3" y="connsiteY3"/>
                                    </a:cxn>
                                  </a:cxnLst>
                                  <a:rect l="l" t="t" r="r" b="b"/>
                                  <a:pathLst>
                                    <a:path w="3057088" h="218070">
                                      <a:moveTo>
                                        <a:pt x="3057088" y="218003"/>
                                      </a:moveTo>
                                      <a:cubicBezTo>
                                        <a:pt x="1853853" y="220180"/>
                                        <a:pt x="649297" y="168930"/>
                                        <a:pt x="209385" y="136027"/>
                                      </a:cubicBezTo>
                                      <a:cubicBezTo>
                                        <a:pt x="-230527" y="103124"/>
                                        <a:pt x="112819" y="43208"/>
                                        <a:pt x="417619" y="20585"/>
                                      </a:cubicBezTo>
                                      <a:cubicBezTo>
                                        <a:pt x="722419" y="-2038"/>
                                        <a:pt x="1702487" y="-302"/>
                                        <a:pt x="2038185" y="289"/>
                                      </a:cubicBezTo>
                                    </a:path>
                                  </a:pathLst>
                                </a:custGeom>
                                <a:ln w="19050"/>
                              </wps:spPr>
                              <wps:style>
                                <a:lnRef idx="1">
                                  <a:schemeClr val="accent3"/>
                                </a:lnRef>
                                <a:fillRef idx="0">
                                  <a:schemeClr val="accent3"/>
                                </a:fillRef>
                                <a:effectRef idx="0">
                                  <a:schemeClr val="accent3"/>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27" name="TextBox 5"/>
                            <wps:cNvSpPr txBox="1"/>
                            <wps:spPr>
                              <a:xfrm>
                                <a:off x="2638828" y="1205807"/>
                                <a:ext cx="1397625" cy="252382"/>
                              </a:xfrm>
                              <a:prstGeom prst="rect">
                                <a:avLst/>
                              </a:prstGeom>
                              <a:noFill/>
                              <a:ln>
                                <a:solidFill>
                                  <a:schemeClr val="tx1"/>
                                </a:solidFill>
                              </a:ln>
                            </wps:spPr>
                            <wps:txbx>
                              <w:txbxContent>
                                <w:p w14:paraId="14E817E7" w14:textId="77777777" w:rsidR="00F75B1B" w:rsidRDefault="00F75B1B" w:rsidP="003F33E6">
                                  <w:pPr>
                                    <w:jc w:val="center"/>
                                    <w:rPr>
                                      <w:sz w:val="24"/>
                                      <w:szCs w:val="24"/>
                                    </w:rPr>
                                  </w:pPr>
                                  <w:r>
                                    <w:rPr>
                                      <w:rFonts w:hAnsi="Calibri"/>
                                      <w:color w:val="000000" w:themeColor="text1"/>
                                      <w:kern w:val="24"/>
                                    </w:rPr>
                                    <w:t>Nanospray solvent</w:t>
                                  </w:r>
                                </w:p>
                              </w:txbxContent>
                            </wps:txbx>
                            <wps:bodyPr wrap="square" rtlCol="0">
                              <a:noAutofit/>
                            </wps:bodyPr>
                          </wps:wsp>
                          <wps:wsp>
                            <wps:cNvPr id="28" name="TextBox 6"/>
                            <wps:cNvSpPr txBox="1"/>
                            <wps:spPr>
                              <a:xfrm>
                                <a:off x="425757" y="1205724"/>
                                <a:ext cx="1320655" cy="252465"/>
                              </a:xfrm>
                              <a:prstGeom prst="rect">
                                <a:avLst/>
                              </a:prstGeom>
                              <a:noFill/>
                              <a:ln>
                                <a:solidFill>
                                  <a:schemeClr val="tx1"/>
                                </a:solidFill>
                              </a:ln>
                            </wps:spPr>
                            <wps:txbx>
                              <w:txbxContent>
                                <w:p w14:paraId="70E009D2" w14:textId="77777777" w:rsidR="00F75B1B" w:rsidRDefault="00F75B1B" w:rsidP="003F33E6">
                                  <w:pPr>
                                    <w:jc w:val="center"/>
                                    <w:rPr>
                                      <w:sz w:val="24"/>
                                      <w:szCs w:val="24"/>
                                    </w:rPr>
                                  </w:pPr>
                                  <w:r>
                                    <w:rPr>
                                      <w:rFonts w:hAnsi="Calibri"/>
                                      <w:color w:val="000000" w:themeColor="text1"/>
                                      <w:kern w:val="24"/>
                                    </w:rPr>
                                    <w:t>Tapered capillary</w:t>
                                  </w:r>
                                </w:p>
                              </w:txbxContent>
                            </wps:txbx>
                            <wps:bodyPr wrap="square" rtlCol="0">
                              <a:noAutofit/>
                            </wps:bodyPr>
                          </wps:wsp>
                          <wps:wsp>
                            <wps:cNvPr id="29" name="TextBox 7"/>
                            <wps:cNvSpPr txBox="1"/>
                            <wps:spPr>
                              <a:xfrm>
                                <a:off x="4507051" y="39531"/>
                                <a:ext cx="1194396" cy="232028"/>
                              </a:xfrm>
                              <a:prstGeom prst="rect">
                                <a:avLst/>
                              </a:prstGeom>
                              <a:noFill/>
                              <a:ln>
                                <a:solidFill>
                                  <a:schemeClr val="tx1"/>
                                </a:solidFill>
                              </a:ln>
                            </wps:spPr>
                            <wps:txbx>
                              <w:txbxContent>
                                <w:p w14:paraId="5180DE12" w14:textId="77777777" w:rsidR="00F75B1B" w:rsidRDefault="00F75B1B" w:rsidP="003F33E6">
                                  <w:pPr>
                                    <w:jc w:val="center"/>
                                    <w:rPr>
                                      <w:sz w:val="24"/>
                                      <w:szCs w:val="24"/>
                                    </w:rPr>
                                  </w:pPr>
                                  <w:r>
                                    <w:rPr>
                                      <w:rFonts w:hAnsi="Calibri"/>
                                      <w:color w:val="000000" w:themeColor="text1"/>
                                      <w:kern w:val="24"/>
                                    </w:rPr>
                                    <w:t>Plant sample</w:t>
                                  </w:r>
                                </w:p>
                              </w:txbxContent>
                            </wps:txbx>
                            <wps:bodyPr wrap="square" rtlCol="0">
                              <a:noAutofit/>
                            </wps:bodyPr>
                          </wps:wsp>
                          <wps:wsp>
                            <wps:cNvPr id="30" name="TextBox 8"/>
                            <wps:cNvSpPr txBox="1"/>
                            <wps:spPr>
                              <a:xfrm>
                                <a:off x="933804" y="-40"/>
                                <a:ext cx="1407753" cy="247400"/>
                              </a:xfrm>
                              <a:prstGeom prst="rect">
                                <a:avLst/>
                              </a:prstGeom>
                              <a:noFill/>
                              <a:ln>
                                <a:solidFill>
                                  <a:schemeClr val="tx1"/>
                                </a:solidFill>
                              </a:ln>
                            </wps:spPr>
                            <wps:txbx>
                              <w:txbxContent>
                                <w:p w14:paraId="05410686" w14:textId="77777777" w:rsidR="00F75B1B" w:rsidRDefault="00F75B1B" w:rsidP="003F33E6">
                                  <w:pPr>
                                    <w:jc w:val="center"/>
                                    <w:rPr>
                                      <w:sz w:val="24"/>
                                      <w:szCs w:val="24"/>
                                    </w:rPr>
                                  </w:pPr>
                                  <w:r>
                                    <w:rPr>
                                      <w:rFonts w:hAnsi="Calibri"/>
                                      <w:color w:val="000000" w:themeColor="text1"/>
                                      <w:kern w:val="24"/>
                                    </w:rPr>
                                    <w:t>Nickel-chrome wire</w:t>
                                  </w:r>
                                </w:p>
                              </w:txbxContent>
                            </wps:txbx>
                            <wps:bodyPr wrap="square" rtlCol="0">
                              <a:noAutofit/>
                            </wps:bodyPr>
                          </wps:wsp>
                          <wps:wsp>
                            <wps:cNvPr id="31" name="Straight Arrow Connector 31"/>
                            <wps:cNvCnPr>
                              <a:cxnSpLocks/>
                            </wps:cNvCnPr>
                            <wps:spPr>
                              <a:xfrm flipH="1">
                                <a:off x="1593120" y="247360"/>
                                <a:ext cx="44809" cy="313732"/>
                              </a:xfrm>
                              <a:prstGeom prst="straightConnector1">
                                <a:avLst/>
                              </a:prstGeom>
                              <a:ln>
                                <a:solidFill>
                                  <a:schemeClr val="tx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a:cxnSpLocks/>
                            </wps:cNvCnPr>
                            <wps:spPr>
                              <a:xfrm flipV="1">
                                <a:off x="1086400" y="936732"/>
                                <a:ext cx="59703" cy="269133"/>
                              </a:xfrm>
                              <a:prstGeom prst="straightConnector1">
                                <a:avLst/>
                              </a:prstGeom>
                              <a:ln>
                                <a:solidFill>
                                  <a:schemeClr val="tx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a:cxnSpLocks/>
                            </wps:cNvCnPr>
                            <wps:spPr>
                              <a:xfrm flipH="1" flipV="1">
                                <a:off x="3152717" y="858355"/>
                                <a:ext cx="185210" cy="347510"/>
                              </a:xfrm>
                              <a:prstGeom prst="straightConnector1">
                                <a:avLst/>
                              </a:prstGeom>
                              <a:ln>
                                <a:solidFill>
                                  <a:schemeClr val="tx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flipH="1">
                                <a:off x="4761213" y="271558"/>
                                <a:ext cx="343036" cy="524273"/>
                              </a:xfrm>
                              <a:prstGeom prst="straightConnector1">
                                <a:avLst/>
                              </a:prstGeom>
                              <a:ln>
                                <a:solidFill>
                                  <a:schemeClr val="tx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s:wsp>
                          <wps:cNvPr id="35" name="Rectangle 35"/>
                          <wps:cNvSpPr/>
                          <wps:spPr>
                            <a:xfrm>
                              <a:off x="0" y="32715"/>
                              <a:ext cx="5783271" cy="187106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Freeform: Shape 36"/>
                          <wps:cNvSpPr/>
                          <wps:spPr>
                            <a:xfrm>
                              <a:off x="4497572" y="967563"/>
                              <a:ext cx="410113" cy="75565"/>
                            </a:xfrm>
                            <a:custGeom>
                              <a:avLst/>
                              <a:gdLst>
                                <a:gd name="connsiteX0" fmla="*/ 0 w 2368731"/>
                                <a:gd name="connsiteY0" fmla="*/ 0 h 287383"/>
                                <a:gd name="connsiteX1" fmla="*/ 609600 w 2368731"/>
                                <a:gd name="connsiteY1" fmla="*/ 0 h 287383"/>
                                <a:gd name="connsiteX2" fmla="*/ 2360023 w 2368731"/>
                                <a:gd name="connsiteY2" fmla="*/ 148046 h 287383"/>
                                <a:gd name="connsiteX3" fmla="*/ 2368731 w 2368731"/>
                                <a:gd name="connsiteY3" fmla="*/ 165463 h 287383"/>
                                <a:gd name="connsiteX4" fmla="*/ 1584960 w 2368731"/>
                                <a:gd name="connsiteY4" fmla="*/ 209006 h 287383"/>
                                <a:gd name="connsiteX5" fmla="*/ 679268 w 2368731"/>
                                <a:gd name="connsiteY5" fmla="*/ 287383 h 287383"/>
                                <a:gd name="connsiteX6" fmla="*/ 0 w 2368731"/>
                                <a:gd name="connsiteY6" fmla="*/ 287383 h 287383"/>
                                <a:gd name="connsiteX7" fmla="*/ 0 w 2368731"/>
                                <a:gd name="connsiteY7" fmla="*/ 0 h 287383"/>
                                <a:gd name="connsiteX0" fmla="*/ 0 w 2368731"/>
                                <a:gd name="connsiteY0" fmla="*/ 0 h 287383"/>
                                <a:gd name="connsiteX1" fmla="*/ 609600 w 2368731"/>
                                <a:gd name="connsiteY1" fmla="*/ 0 h 287383"/>
                                <a:gd name="connsiteX2" fmla="*/ 1436004 w 2368731"/>
                                <a:gd name="connsiteY2" fmla="*/ 72528 h 287383"/>
                                <a:gd name="connsiteX3" fmla="*/ 2360023 w 2368731"/>
                                <a:gd name="connsiteY3" fmla="*/ 148046 h 287383"/>
                                <a:gd name="connsiteX4" fmla="*/ 2368731 w 2368731"/>
                                <a:gd name="connsiteY4" fmla="*/ 165463 h 287383"/>
                                <a:gd name="connsiteX5" fmla="*/ 1584960 w 2368731"/>
                                <a:gd name="connsiteY5" fmla="*/ 209006 h 287383"/>
                                <a:gd name="connsiteX6" fmla="*/ 679268 w 2368731"/>
                                <a:gd name="connsiteY6" fmla="*/ 287383 h 287383"/>
                                <a:gd name="connsiteX7" fmla="*/ 0 w 2368731"/>
                                <a:gd name="connsiteY7" fmla="*/ 287383 h 287383"/>
                                <a:gd name="connsiteX8" fmla="*/ 0 w 2368731"/>
                                <a:gd name="connsiteY8" fmla="*/ 0 h 287383"/>
                                <a:gd name="connsiteX0" fmla="*/ 0 w 2368731"/>
                                <a:gd name="connsiteY0" fmla="*/ 0 h 287383"/>
                                <a:gd name="connsiteX1" fmla="*/ 609600 w 2368731"/>
                                <a:gd name="connsiteY1" fmla="*/ 0 h 287383"/>
                                <a:gd name="connsiteX2" fmla="*/ 1436004 w 2368731"/>
                                <a:gd name="connsiteY2" fmla="*/ 77077 h 287383"/>
                                <a:gd name="connsiteX3" fmla="*/ 2360023 w 2368731"/>
                                <a:gd name="connsiteY3" fmla="*/ 148046 h 287383"/>
                                <a:gd name="connsiteX4" fmla="*/ 2368731 w 2368731"/>
                                <a:gd name="connsiteY4" fmla="*/ 165463 h 287383"/>
                                <a:gd name="connsiteX5" fmla="*/ 1584960 w 2368731"/>
                                <a:gd name="connsiteY5" fmla="*/ 209006 h 287383"/>
                                <a:gd name="connsiteX6" fmla="*/ 679268 w 2368731"/>
                                <a:gd name="connsiteY6" fmla="*/ 287383 h 287383"/>
                                <a:gd name="connsiteX7" fmla="*/ 0 w 2368731"/>
                                <a:gd name="connsiteY7" fmla="*/ 287383 h 287383"/>
                                <a:gd name="connsiteX8" fmla="*/ 0 w 2368731"/>
                                <a:gd name="connsiteY8" fmla="*/ 0 h 287383"/>
                                <a:gd name="connsiteX0" fmla="*/ 0 w 2368731"/>
                                <a:gd name="connsiteY0" fmla="*/ 0 h 287383"/>
                                <a:gd name="connsiteX1" fmla="*/ 609600 w 2368731"/>
                                <a:gd name="connsiteY1" fmla="*/ 0 h 287383"/>
                                <a:gd name="connsiteX2" fmla="*/ 1436004 w 2368731"/>
                                <a:gd name="connsiteY2" fmla="*/ 77077 h 287383"/>
                                <a:gd name="connsiteX3" fmla="*/ 2360023 w 2368731"/>
                                <a:gd name="connsiteY3" fmla="*/ 148046 h 287383"/>
                                <a:gd name="connsiteX4" fmla="*/ 2368731 w 2368731"/>
                                <a:gd name="connsiteY4" fmla="*/ 165463 h 287383"/>
                                <a:gd name="connsiteX5" fmla="*/ 1434835 w 2368731"/>
                                <a:gd name="connsiteY5" fmla="*/ 222654 h 287383"/>
                                <a:gd name="connsiteX6" fmla="*/ 679268 w 2368731"/>
                                <a:gd name="connsiteY6" fmla="*/ 287383 h 287383"/>
                                <a:gd name="connsiteX7" fmla="*/ 0 w 2368731"/>
                                <a:gd name="connsiteY7" fmla="*/ 287383 h 287383"/>
                                <a:gd name="connsiteX8" fmla="*/ 0 w 2368731"/>
                                <a:gd name="connsiteY8" fmla="*/ 0 h 287383"/>
                                <a:gd name="connsiteX0" fmla="*/ 0 w 2377830"/>
                                <a:gd name="connsiteY0" fmla="*/ 0 h 287383"/>
                                <a:gd name="connsiteX1" fmla="*/ 609600 w 2377830"/>
                                <a:gd name="connsiteY1" fmla="*/ 0 h 287383"/>
                                <a:gd name="connsiteX2" fmla="*/ 1436004 w 2377830"/>
                                <a:gd name="connsiteY2" fmla="*/ 77077 h 287383"/>
                                <a:gd name="connsiteX3" fmla="*/ 2360023 w 2377830"/>
                                <a:gd name="connsiteY3" fmla="*/ 148046 h 287383"/>
                                <a:gd name="connsiteX4" fmla="*/ 2377830 w 2377830"/>
                                <a:gd name="connsiteY4" fmla="*/ 174561 h 287383"/>
                                <a:gd name="connsiteX5" fmla="*/ 1434835 w 2377830"/>
                                <a:gd name="connsiteY5" fmla="*/ 222654 h 287383"/>
                                <a:gd name="connsiteX6" fmla="*/ 679268 w 2377830"/>
                                <a:gd name="connsiteY6" fmla="*/ 287383 h 287383"/>
                                <a:gd name="connsiteX7" fmla="*/ 0 w 2377830"/>
                                <a:gd name="connsiteY7" fmla="*/ 287383 h 287383"/>
                                <a:gd name="connsiteX8" fmla="*/ 0 w 2377830"/>
                                <a:gd name="connsiteY8" fmla="*/ 0 h 287383"/>
                                <a:gd name="connsiteX0" fmla="*/ 0 w 2377830"/>
                                <a:gd name="connsiteY0" fmla="*/ 0 h 287383"/>
                                <a:gd name="connsiteX1" fmla="*/ 609600 w 2377830"/>
                                <a:gd name="connsiteY1" fmla="*/ 0 h 287383"/>
                                <a:gd name="connsiteX2" fmla="*/ 1436004 w 2377830"/>
                                <a:gd name="connsiteY2" fmla="*/ 77077 h 287383"/>
                                <a:gd name="connsiteX3" fmla="*/ 2350924 w 2377830"/>
                                <a:gd name="connsiteY3" fmla="*/ 138947 h 287383"/>
                                <a:gd name="connsiteX4" fmla="*/ 2377830 w 2377830"/>
                                <a:gd name="connsiteY4" fmla="*/ 174561 h 287383"/>
                                <a:gd name="connsiteX5" fmla="*/ 1434835 w 2377830"/>
                                <a:gd name="connsiteY5" fmla="*/ 222654 h 287383"/>
                                <a:gd name="connsiteX6" fmla="*/ 679268 w 2377830"/>
                                <a:gd name="connsiteY6" fmla="*/ 287383 h 287383"/>
                                <a:gd name="connsiteX7" fmla="*/ 0 w 2377830"/>
                                <a:gd name="connsiteY7" fmla="*/ 287383 h 287383"/>
                                <a:gd name="connsiteX8" fmla="*/ 0 w 2377830"/>
                                <a:gd name="connsiteY8" fmla="*/ 0 h 287383"/>
                                <a:gd name="connsiteX0" fmla="*/ 0 w 2377830"/>
                                <a:gd name="connsiteY0" fmla="*/ 0 h 287383"/>
                                <a:gd name="connsiteX1" fmla="*/ 609600 w 2377830"/>
                                <a:gd name="connsiteY1" fmla="*/ 0 h 287383"/>
                                <a:gd name="connsiteX2" fmla="*/ 1436004 w 2377830"/>
                                <a:gd name="connsiteY2" fmla="*/ 77077 h 287383"/>
                                <a:gd name="connsiteX3" fmla="*/ 2350924 w 2377830"/>
                                <a:gd name="connsiteY3" fmla="*/ 138947 h 287383"/>
                                <a:gd name="connsiteX4" fmla="*/ 2377830 w 2377830"/>
                                <a:gd name="connsiteY4" fmla="*/ 174561 h 287383"/>
                                <a:gd name="connsiteX5" fmla="*/ 1434835 w 2377830"/>
                                <a:gd name="connsiteY5" fmla="*/ 222654 h 287383"/>
                                <a:gd name="connsiteX6" fmla="*/ 679268 w 2377830"/>
                                <a:gd name="connsiteY6" fmla="*/ 287383 h 287383"/>
                                <a:gd name="connsiteX7" fmla="*/ 0 w 2377830"/>
                                <a:gd name="connsiteY7" fmla="*/ 287383 h 287383"/>
                                <a:gd name="connsiteX8" fmla="*/ 0 w 2377830"/>
                                <a:gd name="connsiteY8" fmla="*/ 0 h 287383"/>
                                <a:gd name="connsiteX0" fmla="*/ 0 w 2355084"/>
                                <a:gd name="connsiteY0" fmla="*/ 0 h 287383"/>
                                <a:gd name="connsiteX1" fmla="*/ 609600 w 2355084"/>
                                <a:gd name="connsiteY1" fmla="*/ 0 h 287383"/>
                                <a:gd name="connsiteX2" fmla="*/ 1436004 w 2355084"/>
                                <a:gd name="connsiteY2" fmla="*/ 77077 h 287383"/>
                                <a:gd name="connsiteX3" fmla="*/ 2350924 w 2355084"/>
                                <a:gd name="connsiteY3" fmla="*/ 138947 h 287383"/>
                                <a:gd name="connsiteX4" fmla="*/ 2355084 w 2355084"/>
                                <a:gd name="connsiteY4" fmla="*/ 170012 h 287383"/>
                                <a:gd name="connsiteX5" fmla="*/ 1434835 w 2355084"/>
                                <a:gd name="connsiteY5" fmla="*/ 222654 h 287383"/>
                                <a:gd name="connsiteX6" fmla="*/ 679268 w 2355084"/>
                                <a:gd name="connsiteY6" fmla="*/ 287383 h 287383"/>
                                <a:gd name="connsiteX7" fmla="*/ 0 w 2355084"/>
                                <a:gd name="connsiteY7" fmla="*/ 287383 h 287383"/>
                                <a:gd name="connsiteX8" fmla="*/ 0 w 2355084"/>
                                <a:gd name="connsiteY8" fmla="*/ 0 h 287383"/>
                                <a:gd name="connsiteX0" fmla="*/ 0 w 2355084"/>
                                <a:gd name="connsiteY0" fmla="*/ 0 h 287383"/>
                                <a:gd name="connsiteX1" fmla="*/ 609600 w 2355084"/>
                                <a:gd name="connsiteY1" fmla="*/ 0 h 287383"/>
                                <a:gd name="connsiteX2" fmla="*/ 1436004 w 2355084"/>
                                <a:gd name="connsiteY2" fmla="*/ 77077 h 287383"/>
                                <a:gd name="connsiteX3" fmla="*/ 2350924 w 2355084"/>
                                <a:gd name="connsiteY3" fmla="*/ 138947 h 287383"/>
                                <a:gd name="connsiteX4" fmla="*/ 2355084 w 2355084"/>
                                <a:gd name="connsiteY4" fmla="*/ 170012 h 287383"/>
                                <a:gd name="connsiteX5" fmla="*/ 1434835 w 2355084"/>
                                <a:gd name="connsiteY5" fmla="*/ 222654 h 287383"/>
                                <a:gd name="connsiteX6" fmla="*/ 679268 w 2355084"/>
                                <a:gd name="connsiteY6" fmla="*/ 287383 h 287383"/>
                                <a:gd name="connsiteX7" fmla="*/ 0 w 2355084"/>
                                <a:gd name="connsiteY7" fmla="*/ 287383 h 287383"/>
                                <a:gd name="connsiteX8" fmla="*/ 0 w 2355084"/>
                                <a:gd name="connsiteY8" fmla="*/ 0 h 287383"/>
                                <a:gd name="connsiteX0" fmla="*/ 0 w 2350924"/>
                                <a:gd name="connsiteY0" fmla="*/ 0 h 287383"/>
                                <a:gd name="connsiteX1" fmla="*/ 609600 w 2350924"/>
                                <a:gd name="connsiteY1" fmla="*/ 0 h 287383"/>
                                <a:gd name="connsiteX2" fmla="*/ 1436004 w 2350924"/>
                                <a:gd name="connsiteY2" fmla="*/ 77077 h 287383"/>
                                <a:gd name="connsiteX3" fmla="*/ 2350924 w 2350924"/>
                                <a:gd name="connsiteY3" fmla="*/ 138947 h 287383"/>
                                <a:gd name="connsiteX4" fmla="*/ 2350535 w 2350924"/>
                                <a:gd name="connsiteY4" fmla="*/ 160914 h 287383"/>
                                <a:gd name="connsiteX5" fmla="*/ 1434835 w 2350924"/>
                                <a:gd name="connsiteY5" fmla="*/ 222654 h 287383"/>
                                <a:gd name="connsiteX6" fmla="*/ 679268 w 2350924"/>
                                <a:gd name="connsiteY6" fmla="*/ 287383 h 287383"/>
                                <a:gd name="connsiteX7" fmla="*/ 0 w 2350924"/>
                                <a:gd name="connsiteY7" fmla="*/ 287383 h 287383"/>
                                <a:gd name="connsiteX8" fmla="*/ 0 w 2350924"/>
                                <a:gd name="connsiteY8" fmla="*/ 0 h 287383"/>
                                <a:gd name="connsiteX0" fmla="*/ 0 w 2350924"/>
                                <a:gd name="connsiteY0" fmla="*/ 0 h 287383"/>
                                <a:gd name="connsiteX1" fmla="*/ 593912 w 2350924"/>
                                <a:gd name="connsiteY1" fmla="*/ 44341 h 287383"/>
                                <a:gd name="connsiteX2" fmla="*/ 1436004 w 2350924"/>
                                <a:gd name="connsiteY2" fmla="*/ 77077 h 287383"/>
                                <a:gd name="connsiteX3" fmla="*/ 2350924 w 2350924"/>
                                <a:gd name="connsiteY3" fmla="*/ 138947 h 287383"/>
                                <a:gd name="connsiteX4" fmla="*/ 2350535 w 2350924"/>
                                <a:gd name="connsiteY4" fmla="*/ 160914 h 287383"/>
                                <a:gd name="connsiteX5" fmla="*/ 1434835 w 2350924"/>
                                <a:gd name="connsiteY5" fmla="*/ 222654 h 287383"/>
                                <a:gd name="connsiteX6" fmla="*/ 679268 w 2350924"/>
                                <a:gd name="connsiteY6" fmla="*/ 287383 h 287383"/>
                                <a:gd name="connsiteX7" fmla="*/ 0 w 2350924"/>
                                <a:gd name="connsiteY7" fmla="*/ 287383 h 287383"/>
                                <a:gd name="connsiteX8" fmla="*/ 0 w 2350924"/>
                                <a:gd name="connsiteY8" fmla="*/ 0 h 287383"/>
                                <a:gd name="connsiteX0" fmla="*/ 0 w 2350924"/>
                                <a:gd name="connsiteY0" fmla="*/ 0 h 287383"/>
                                <a:gd name="connsiteX1" fmla="*/ 593912 w 2350924"/>
                                <a:gd name="connsiteY1" fmla="*/ 44341 h 287383"/>
                                <a:gd name="connsiteX2" fmla="*/ 1436004 w 2350924"/>
                                <a:gd name="connsiteY2" fmla="*/ 77077 h 287383"/>
                                <a:gd name="connsiteX3" fmla="*/ 2350924 w 2350924"/>
                                <a:gd name="connsiteY3" fmla="*/ 138947 h 287383"/>
                                <a:gd name="connsiteX4" fmla="*/ 2350535 w 2350924"/>
                                <a:gd name="connsiteY4" fmla="*/ 160914 h 287383"/>
                                <a:gd name="connsiteX5" fmla="*/ 1434835 w 2350924"/>
                                <a:gd name="connsiteY5" fmla="*/ 222654 h 287383"/>
                                <a:gd name="connsiteX6" fmla="*/ 679268 w 2350924"/>
                                <a:gd name="connsiteY6" fmla="*/ 250188 h 287383"/>
                                <a:gd name="connsiteX7" fmla="*/ 0 w 2350924"/>
                                <a:gd name="connsiteY7" fmla="*/ 287383 h 287383"/>
                                <a:gd name="connsiteX8" fmla="*/ 0 w 2350924"/>
                                <a:gd name="connsiteY8" fmla="*/ 0 h 287383"/>
                                <a:gd name="connsiteX0" fmla="*/ 0 w 2350924"/>
                                <a:gd name="connsiteY0" fmla="*/ 0 h 287383"/>
                                <a:gd name="connsiteX1" fmla="*/ 593912 w 2350924"/>
                                <a:gd name="connsiteY1" fmla="*/ 16445 h 287383"/>
                                <a:gd name="connsiteX2" fmla="*/ 1436004 w 2350924"/>
                                <a:gd name="connsiteY2" fmla="*/ 77077 h 287383"/>
                                <a:gd name="connsiteX3" fmla="*/ 2350924 w 2350924"/>
                                <a:gd name="connsiteY3" fmla="*/ 138947 h 287383"/>
                                <a:gd name="connsiteX4" fmla="*/ 2350535 w 2350924"/>
                                <a:gd name="connsiteY4" fmla="*/ 160914 h 287383"/>
                                <a:gd name="connsiteX5" fmla="*/ 1434835 w 2350924"/>
                                <a:gd name="connsiteY5" fmla="*/ 222654 h 287383"/>
                                <a:gd name="connsiteX6" fmla="*/ 679268 w 2350924"/>
                                <a:gd name="connsiteY6" fmla="*/ 250188 h 287383"/>
                                <a:gd name="connsiteX7" fmla="*/ 0 w 2350924"/>
                                <a:gd name="connsiteY7" fmla="*/ 287383 h 287383"/>
                                <a:gd name="connsiteX8" fmla="*/ 0 w 2350924"/>
                                <a:gd name="connsiteY8" fmla="*/ 0 h 287383"/>
                                <a:gd name="connsiteX0" fmla="*/ 0 w 2601528"/>
                                <a:gd name="connsiteY0" fmla="*/ 0 h 287383"/>
                                <a:gd name="connsiteX1" fmla="*/ 593912 w 2601528"/>
                                <a:gd name="connsiteY1" fmla="*/ 16445 h 287383"/>
                                <a:gd name="connsiteX2" fmla="*/ 1436004 w 2601528"/>
                                <a:gd name="connsiteY2" fmla="*/ 77077 h 287383"/>
                                <a:gd name="connsiteX3" fmla="*/ 2350924 w 2601528"/>
                                <a:gd name="connsiteY3" fmla="*/ 138947 h 287383"/>
                                <a:gd name="connsiteX4" fmla="*/ 2601528 w 2601528"/>
                                <a:gd name="connsiteY4" fmla="*/ 159176 h 287383"/>
                                <a:gd name="connsiteX5" fmla="*/ 1434835 w 2601528"/>
                                <a:gd name="connsiteY5" fmla="*/ 222654 h 287383"/>
                                <a:gd name="connsiteX6" fmla="*/ 679268 w 2601528"/>
                                <a:gd name="connsiteY6" fmla="*/ 250188 h 287383"/>
                                <a:gd name="connsiteX7" fmla="*/ 0 w 2601528"/>
                                <a:gd name="connsiteY7" fmla="*/ 287383 h 287383"/>
                                <a:gd name="connsiteX8" fmla="*/ 0 w 2601528"/>
                                <a:gd name="connsiteY8" fmla="*/ 0 h 287383"/>
                                <a:gd name="connsiteX0" fmla="*/ 0 w 2633526"/>
                                <a:gd name="connsiteY0" fmla="*/ 0 h 287383"/>
                                <a:gd name="connsiteX1" fmla="*/ 593912 w 2633526"/>
                                <a:gd name="connsiteY1" fmla="*/ 16445 h 287383"/>
                                <a:gd name="connsiteX2" fmla="*/ 1436004 w 2633526"/>
                                <a:gd name="connsiteY2" fmla="*/ 77077 h 287383"/>
                                <a:gd name="connsiteX3" fmla="*/ 2633526 w 2633526"/>
                                <a:gd name="connsiteY3" fmla="*/ 111051 h 287383"/>
                                <a:gd name="connsiteX4" fmla="*/ 2601528 w 2633526"/>
                                <a:gd name="connsiteY4" fmla="*/ 159176 h 287383"/>
                                <a:gd name="connsiteX5" fmla="*/ 1434835 w 2633526"/>
                                <a:gd name="connsiteY5" fmla="*/ 222654 h 287383"/>
                                <a:gd name="connsiteX6" fmla="*/ 679268 w 2633526"/>
                                <a:gd name="connsiteY6" fmla="*/ 250188 h 287383"/>
                                <a:gd name="connsiteX7" fmla="*/ 0 w 2633526"/>
                                <a:gd name="connsiteY7" fmla="*/ 287383 h 287383"/>
                                <a:gd name="connsiteX8" fmla="*/ 0 w 2633526"/>
                                <a:gd name="connsiteY8" fmla="*/ 0 h 28738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633526" h="287383">
                                  <a:moveTo>
                                    <a:pt x="0" y="0"/>
                                  </a:moveTo>
                                  <a:lnTo>
                                    <a:pt x="593912" y="16445"/>
                                  </a:lnTo>
                                  <a:cubicBezTo>
                                    <a:pt x="869380" y="42137"/>
                                    <a:pt x="1160536" y="51385"/>
                                    <a:pt x="1436004" y="77077"/>
                                  </a:cubicBezTo>
                                  <a:cubicBezTo>
                                    <a:pt x="1740977" y="97700"/>
                                    <a:pt x="2333102" y="113174"/>
                                    <a:pt x="2633526" y="111051"/>
                                  </a:cubicBezTo>
                                  <a:cubicBezTo>
                                    <a:pt x="2633396" y="118373"/>
                                    <a:pt x="2601658" y="151854"/>
                                    <a:pt x="2601528" y="159176"/>
                                  </a:cubicBezTo>
                                  <a:cubicBezTo>
                                    <a:pt x="2281131" y="167624"/>
                                    <a:pt x="1741585" y="205107"/>
                                    <a:pt x="1434835" y="222654"/>
                                  </a:cubicBezTo>
                                  <a:lnTo>
                                    <a:pt x="679268" y="250188"/>
                                  </a:lnTo>
                                  <a:lnTo>
                                    <a:pt x="0" y="287383"/>
                                  </a:lnTo>
                                  <a:lnTo>
                                    <a:pt x="0" y="0"/>
                                  </a:lnTo>
                                  <a:close/>
                                </a:path>
                              </a:pathLst>
                            </a:custGeom>
                            <a:solidFill>
                              <a:schemeClr val="accent1">
                                <a:lumMod val="75000"/>
                                <a:alpha val="16863"/>
                              </a:schemeClr>
                            </a:solidFill>
                            <a:ln>
                              <a:noFill/>
                            </a:ln>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 name="Oval 37"/>
                          <wps:cNvSpPr/>
                          <wps:spPr>
                            <a:xfrm>
                              <a:off x="4476307" y="967563"/>
                              <a:ext cx="45719" cy="75216"/>
                            </a:xfrm>
                            <a:prstGeom prst="ellipse">
                              <a:avLst/>
                            </a:prstGeom>
                            <a:solidFill>
                              <a:schemeClr val="accent1">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Oval 38"/>
                          <wps:cNvSpPr/>
                          <wps:spPr>
                            <a:xfrm>
                              <a:off x="382772" y="850604"/>
                              <a:ext cx="45719" cy="303849"/>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C2D9529" id="Group 6" o:spid="_x0000_s1182" style="position:absolute;margin-left:2.1pt;margin-top:208.5pt;width:455.35pt;height:188.6pt;z-index:251729920;mso-position-horizontal-relative:margin;mso-width-relative:margin;mso-height-relative:margin" coordorigin=",327" coordsize="57832,23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">
                <v:shape id="Text Box 7" o:spid="_x0000_s1183" type="#_x0000_t202" style="position:absolute;left:3;top:19913;width:57820;height:4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452B900F" w14:textId="6AD1C322" w:rsidR="00F75B1B" w:rsidRPr="00316698" w:rsidRDefault="00F75B1B" w:rsidP="003F33E6">
                        <w:pPr>
                          <w:pStyle w:val="Caption"/>
                          <w:rPr>
                            <w:noProof/>
                            <w:sz w:val="20"/>
                            <w:szCs w:val="20"/>
                          </w:rPr>
                        </w:pPr>
                        <w:bookmarkStart w:id="66" w:name="_Toc59633642"/>
                        <w:r w:rsidRPr="00316698">
                          <w:rPr>
                            <w:sz w:val="20"/>
                            <w:szCs w:val="20"/>
                          </w:rPr>
                          <w:t xml:space="preserve">Figure </w:t>
                        </w:r>
                        <w:r>
                          <w:rPr>
                            <w:sz w:val="20"/>
                            <w:szCs w:val="20"/>
                          </w:rPr>
                          <w:t xml:space="preserve">3.7 </w:t>
                        </w:r>
                        <w:r w:rsidRPr="00316698">
                          <w:rPr>
                            <w:sz w:val="20"/>
                            <w:szCs w:val="20"/>
                          </w:rPr>
                          <w:t>Capillary prepared for nanospray ionisation, containing the nanospray solvent, plant sample and nickel-chrome wire (not to scale).</w:t>
                        </w:r>
                        <w:bookmarkEnd w:id="66"/>
                      </w:p>
                    </w:txbxContent>
                  </v:textbox>
                </v:shape>
                <v:group id="Group 8" o:spid="_x0000_s1184" style="position:absolute;top:327;width:57832;height:18710" coordorigin=",327" coordsize="57832,18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oval id="Oval 9" o:spid="_x0000_s1185" style="position:absolute;left:28282;top:8612;width:457;height:28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" fillcolor="#f7caac [1301]" stroked="f" strokeweight="1pt">
                    <v:stroke joinstyle="miter"/>
                  </v:oval>
                  <v:group id="Group 3" o:spid="_x0000_s1186" style="position:absolute;left:2232;top:1594;width:53607;height:15418" coordorigin="" coordsize="57014,14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group id="Group 16" o:spid="_x0000_s1187" style="position:absolute;top:5610;width:51212;height:3778" coordorigin=",5610" coordsize="51212,3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Freeform: Shape 17" o:spid="_x0000_s1188" style="position:absolute;left:27890;top:6493;width:17473;height:2874;visibility:visible;mso-wrap-style:square;v-text-anchor:middle" coordsize="2659215,287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" path="m,l609600,r826404,60889l2649280,117813v-130,7322,10064,51966,9934,59288c2338817,185549,1749501,216668,1442751,234215l679268,287383,,287383,,xe" fillcolor="#ec8640" stroked="f" strokeweight="1pt">
                        <v:fill opacity="11051f"/>
                        <v:stroke joinstyle="miter"/>
                        <v:path arrowok="t" o:connecttype="custom" o:connectlocs="0,0;400555,0;943568,60889;1740786,117813;1747313,177101;948001,234215;446333,287383;0,287383;0,0" o:connectangles="0,0,0,0,0,0,0,0,0"/>
                      </v:shape>
                      <v:group id="Group 18" o:spid="_x0000_s1189" style="position:absolute;left:1982;top:6512;width:49230;height:2876" coordorigin="1982,6512" coordsize="43743,2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line id="Straight Connector 19" o:spid="_x0000_s1190" style="position:absolute;visibility:visible;mso-wrap-style:square" from="1982,6512" to="29910,6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" strokecolor="black [3213]" strokeweight=".5pt">
                          <v:stroke joinstyle="miter"/>
                          <o:lock v:ext="edit" shapetype="f"/>
                        </v:line>
                        <v:line id="Straight Connector 23" o:spid="_x0000_s1191" style="position:absolute;visibility:visible;mso-wrap-style:square" from="1982,9388" to="30023,93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" strokecolor="black [3213]" strokeweight=".5pt">
                          <v:stroke joinstyle="miter"/>
                          <o:lock v:ext="edit" shapetype="f"/>
                        </v:line>
                        <v:shape id="Freeform: Shape 24" o:spid="_x0000_s1192" style="position:absolute;left:29869;top:6512;width:15857;height:1362;visibility:visible;mso-wrap-style:square;v-text-anchor:middle" coordsize="1014413,178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" path="m,c177800,36513,364331,79830,533400,109538v169069,29708,419101,64740,481013,68709e" filled="f" strokecolor="black [3200]" strokeweight=".5pt">
                          <v:stroke joinstyle="miter"/>
                          <v:path arrowok="t" o:connecttype="custom" o:connectlocs="0,0;833798,83679;1585706,136167" o:connectangles="0,0,0"/>
                        </v:shape>
                        <v:shape id="Freeform: Shape 25" o:spid="_x0000_s1193" style="position:absolute;left:30023;top:8026;width:15703;height:1362;flip:y;visibility:visible;mso-wrap-style:square;v-text-anchor:middle" coordsize="1014413,178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" path="m,c177800,36513,364331,79830,533400,109538v169069,29708,419101,64740,481013,68709e" filled="f" strokecolor="black [3200]" strokeweight=".5pt">
                          <v:stroke joinstyle="miter"/>
                          <v:path arrowok="t" o:connecttype="custom" o:connectlocs="0,0;825713,83679;1570330,136167" o:connectangles="0,0,0"/>
                        </v:shape>
                      </v:group>
                      <v:shape id="Freeform: Shape 26" o:spid="_x0000_s1194" style="position:absolute;top:5610;width:39020;height:2253;visibility:visible;mso-wrap-style:square;v-text-anchor:middle" coordsize="3057088,218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" path="m3057088,218003c1853853,220180,649297,168930,209385,136027,-230527,103124,112819,43208,417619,20585,722419,-2038,1702487,-302,2038185,289e" filled="f" strokecolor="#a5a5a5 [3206]" strokeweight="1.5pt">
                        <v:stroke joinstyle="miter"/>
                        <v:path arrowok="t" o:connecttype="custom" o:connectlocs="3902049,225235;267258,140539;533046,21268;2601527,299" o:connectangles="0,0,0,0"/>
                      </v:shape>
                    </v:group>
                    <v:shape id="TextBox 5" o:spid="_x0000_s1195" type="#_x0000_t202" style="position:absolute;left:26388;top:12058;width:13976;height:25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" filled="f" strokecolor="black [3213]">
                      <v:textbox>
                        <w:txbxContent>
                          <w:p w14:paraId="14E817E7" w14:textId="77777777" w:rsidR="00F75B1B" w:rsidRDefault="00F75B1B" w:rsidP="003F33E6">
                            <w:pPr>
                              <w:jc w:val="center"/>
                              <w:rPr>
                                <w:sz w:val="24"/>
                                <w:szCs w:val="24"/>
                              </w:rPr>
                            </w:pPr>
                            <w:r>
                              <w:rPr>
                                <w:rFonts w:hAnsi="Calibri"/>
                                <w:color w:val="000000" w:themeColor="text1"/>
                                <w:kern w:val="24"/>
                              </w:rPr>
                              <w:t>Nanospray solvent</w:t>
                            </w:r>
                          </w:p>
                        </w:txbxContent>
                      </v:textbox>
                    </v:shape>
                    <v:shape id="TextBox 6" o:spid="_x0000_s1196" type="#_x0000_t202" style="position:absolute;left:4257;top:12057;width:1320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" filled="f" strokecolor="black [3213]">
                      <v:textbox>
                        <w:txbxContent>
                          <w:p w14:paraId="70E009D2" w14:textId="77777777" w:rsidR="00F75B1B" w:rsidRDefault="00F75B1B" w:rsidP="003F33E6">
                            <w:pPr>
                              <w:jc w:val="center"/>
                              <w:rPr>
                                <w:sz w:val="24"/>
                                <w:szCs w:val="24"/>
                              </w:rPr>
                            </w:pPr>
                            <w:r>
                              <w:rPr>
                                <w:rFonts w:hAnsi="Calibri"/>
                                <w:color w:val="000000" w:themeColor="text1"/>
                                <w:kern w:val="24"/>
                              </w:rPr>
                              <w:t>Tapered capillary</w:t>
                            </w:r>
                          </w:p>
                        </w:txbxContent>
                      </v:textbox>
                    </v:shape>
                    <v:shape id="TextBox 7" o:spid="_x0000_s1197" type="#_x0000_t202" style="position:absolute;left:45070;top:395;width:11944;height:23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" filled="f" strokecolor="black [3213]">
                      <v:textbox>
                        <w:txbxContent>
                          <w:p w14:paraId="5180DE12" w14:textId="77777777" w:rsidR="00F75B1B" w:rsidRDefault="00F75B1B" w:rsidP="003F33E6">
                            <w:pPr>
                              <w:jc w:val="center"/>
                              <w:rPr>
                                <w:sz w:val="24"/>
                                <w:szCs w:val="24"/>
                              </w:rPr>
                            </w:pPr>
                            <w:r>
                              <w:rPr>
                                <w:rFonts w:hAnsi="Calibri"/>
                                <w:color w:val="000000" w:themeColor="text1"/>
                                <w:kern w:val="24"/>
                              </w:rPr>
                              <w:t>Plant sample</w:t>
                            </w:r>
                          </w:p>
                        </w:txbxContent>
                      </v:textbox>
                    </v:shape>
                    <v:shape id="TextBox 8" o:spid="_x0000_s1198" type="#_x0000_t202" style="position:absolute;left:9338;width:14077;height:2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" filled="f" strokecolor="black [3213]">
                      <v:textbox>
                        <w:txbxContent>
                          <w:p w14:paraId="05410686" w14:textId="77777777" w:rsidR="00F75B1B" w:rsidRDefault="00F75B1B" w:rsidP="003F33E6">
                            <w:pPr>
                              <w:jc w:val="center"/>
                              <w:rPr>
                                <w:sz w:val="24"/>
                                <w:szCs w:val="24"/>
                              </w:rPr>
                            </w:pPr>
                            <w:r>
                              <w:rPr>
                                <w:rFonts w:hAnsi="Calibri"/>
                                <w:color w:val="000000" w:themeColor="text1"/>
                                <w:kern w:val="24"/>
                              </w:rPr>
                              <w:t>Nickel-chrome wire</w:t>
                            </w:r>
                          </w:p>
                        </w:txbxContent>
                      </v:textbox>
                    </v:shape>
                    <v:shape id="Straight Arrow Connector 31" o:spid="_x0000_s1199" type="#_x0000_t32" style="position:absolute;left:15931;top:2473;width:448;height:31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" strokecolor="black [3213]" strokeweight=".5pt">
                      <v:stroke joinstyle="miter"/>
                      <o:lock v:ext="edit" shapetype="f"/>
                    </v:shape>
                    <v:shape id="Straight Arrow Connector 32" o:spid="_x0000_s1200" type="#_x0000_t32" style="position:absolute;left:10864;top:9367;width:597;height:269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" strokecolor="black [3213]" strokeweight=".5pt">
                      <v:stroke joinstyle="miter"/>
                      <o:lock v:ext="edit" shapetype="f"/>
                    </v:shape>
                    <v:shape id="Straight Arrow Connector 33" o:spid="_x0000_s1201" type="#_x0000_t32" style="position:absolute;left:31527;top:8583;width:1852;height:34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" strokecolor="black [3213]" strokeweight=".5pt">
                      <v:stroke joinstyle="miter"/>
                      <o:lock v:ext="edit" shapetype="f"/>
                    </v:shape>
                    <v:shape id="Straight Arrow Connector 34" o:spid="_x0000_s1202" type="#_x0000_t32" style="position:absolute;left:47612;top:2715;width:3430;height:524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" strokecolor="black [3213]" strokeweight=".5pt">
                      <v:stroke joinstyle="miter"/>
                    </v:shape>
                  </v:group>
                  <v:rect id="Rectangle 35" o:spid="_x0000_s1203" style="position:absolute;top:327;width:57832;height:187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shape id="Freeform: Shape 36" o:spid="_x0000_s1204" style="position:absolute;left:44975;top:9675;width:4101;height:756;visibility:visible;mso-wrap-style:square;v-text-anchor:middle" coordsize="2633526,287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" path="m,l593912,16445v275468,25692,566624,34940,842092,60632c1740977,97700,2333102,113174,2633526,111051v-130,7322,-31868,40803,-31998,48125c2281131,167624,1741585,205107,1434835,222654l679268,250188,,287383,,xe" fillcolor="#2f5496 [2404]" stroked="f" strokeweight="1pt">
                    <v:fill opacity="11051f"/>
                    <v:stroke joinstyle="miter"/>
                    <v:path arrowok="t" o:connecttype="custom" o:connectlocs="0,0;92489,4324;223626,20267;410113,29200;405130,41854;223444,58545;105781,65785;0,75565;0,0" o:connectangles="0,0,0,0,0,0,0,0,0"/>
                  </v:shape>
                  <v:oval id="Oval 37" o:spid="_x0000_s1205" style="position:absolute;left:44763;top:9675;width:457;height: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" fillcolor="#b4c6e7 [1300]" stroked="f" strokeweight="1pt">
                    <v:stroke joinstyle="miter"/>
                  </v:oval>
                  <v:oval id="Oval 38" o:spid="_x0000_s1206" style="position:absolute;left:3827;top:8506;width:457;height:30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" filled="f" strokecolor="black [3213]" strokeweight=".25pt">
                    <v:stroke joinstyle="miter"/>
                  </v:oval>
                </v:group>
                <w10:wrap type="square" anchorx="margin"/>
              </v:group>
            </w:pict>
          </mc:Fallback>
        </mc:AlternateContent>
      </w:r>
      <w:r w:rsidRPr="009A00CF">
        <w:t xml:space="preserve">Nanospray solvent (15 </w:t>
      </w:r>
      <w:r w:rsidRPr="009A00CF">
        <w:rPr>
          <w:rFonts w:cstheme="minorHAnsi"/>
        </w:rPr>
        <w:t>µ</w:t>
      </w:r>
      <w:r w:rsidRPr="009A00CF">
        <w:t>L, 1:1 (</w:t>
      </w:r>
      <w:proofErr w:type="spellStart"/>
      <w:proofErr w:type="gramStart"/>
      <w:r w:rsidRPr="009A00CF">
        <w:t>v:v</w:t>
      </w:r>
      <w:proofErr w:type="spellEnd"/>
      <w:proofErr w:type="gramEnd"/>
      <w:r w:rsidRPr="009A00CF">
        <w:t>) acetonitrile: H</w:t>
      </w:r>
      <w:r w:rsidRPr="009A00CF">
        <w:rPr>
          <w:vertAlign w:val="subscript"/>
        </w:rPr>
        <w:t>2</w:t>
      </w:r>
      <w:r w:rsidRPr="009A00CF">
        <w:t xml:space="preserve">O, 0.1% formic acid) was introduced through the wide end of the sampling capillary (i.e. behind the plug of cell contents) and the capillary was gently shaken until the nanospray solvent was brought into contact with the cell contents. Analysis of the capillary contents was carried out by using the capillary as a static nanospray emitter. </w:t>
      </w:r>
      <w:proofErr w:type="gramStart"/>
      <w:r w:rsidRPr="009A00CF">
        <w:t>In order to</w:t>
      </w:r>
      <w:proofErr w:type="gramEnd"/>
      <w:r w:rsidRPr="009A00CF">
        <w:t xml:space="preserve"> provide electrical contact with the sample, a 3 cm length of nickel-chrome wire (0.5 mm diameter) was inserted into the wide end of the capillary, until in contact with the fluid contents, with the excess bent along the shaft of the capillary (fig</w:t>
      </w:r>
      <w:r w:rsidR="004C26DB" w:rsidRPr="009A00CF">
        <w:t>ure</w:t>
      </w:r>
      <w:r w:rsidRPr="009A00CF">
        <w:t xml:space="preserve"> </w:t>
      </w:r>
      <w:r w:rsidR="004C26DB" w:rsidRPr="009A00CF">
        <w:t>3.7</w:t>
      </w:r>
      <w:r w:rsidRPr="009A00CF">
        <w:t>). In the original description of SCMS, a metal coated capillary was used as a nanospray emitter; however, in the delicate process of targeting and sampling material from single plant cells, it was advantageous to be able to see through the tip. Therefore nickel-chrome wire was used instead of metal coating of the tip.</w:t>
      </w:r>
    </w:p>
    <w:p w14:paraId="2BD98AAF" w14:textId="0F0A2025" w:rsidR="003F33E6" w:rsidRPr="009A00CF" w:rsidRDefault="003F33E6" w:rsidP="003F33E6">
      <w:pPr>
        <w:tabs>
          <w:tab w:val="left" w:pos="2483"/>
        </w:tabs>
        <w:spacing w:line="360" w:lineRule="auto"/>
      </w:pPr>
      <w:r w:rsidRPr="009A00CF">
        <w:rPr>
          <w:noProof/>
        </w:rPr>
        <mc:AlternateContent>
          <mc:Choice Requires="wpg">
            <w:drawing>
              <wp:anchor distT="0" distB="0" distL="114300" distR="114300" simplePos="0" relativeHeight="251741184" behindDoc="0" locked="0" layoutInCell="1" allowOverlap="1" wp14:anchorId="1D10F73B" wp14:editId="51CA9870">
                <wp:simplePos x="0" y="0"/>
                <wp:positionH relativeFrom="margin">
                  <wp:posOffset>3589020</wp:posOffset>
                </wp:positionH>
                <wp:positionV relativeFrom="paragraph">
                  <wp:posOffset>2350135</wp:posOffset>
                </wp:positionV>
                <wp:extent cx="2223770" cy="3220720"/>
                <wp:effectExtent l="0" t="0" r="5080" b="0"/>
                <wp:wrapSquare wrapText="bothSides"/>
                <wp:docPr id="101" name="Group 101"/>
                <wp:cNvGraphicFramePr/>
                <a:graphic xmlns:a="http://schemas.openxmlformats.org/drawingml/2006/main">
                  <a:graphicData uri="http://schemas.microsoft.com/office/word/2010/wordprocessingGroup">
                    <wpg:wgp>
                      <wpg:cNvGrpSpPr/>
                      <wpg:grpSpPr>
                        <a:xfrm>
                          <a:off x="0" y="0"/>
                          <a:ext cx="2223770" cy="3220720"/>
                          <a:chOff x="0" y="0"/>
                          <a:chExt cx="2139315" cy="3279775"/>
                        </a:xfrm>
                      </wpg:grpSpPr>
                      <pic:pic xmlns:pic="http://schemas.openxmlformats.org/drawingml/2006/picture">
                        <pic:nvPicPr>
                          <pic:cNvPr id="99" name="Picture 99"/>
                          <pic:cNvPicPr>
                            <a:picLocks noChangeAspect="1"/>
                          </pic:cNvPicPr>
                        </pic:nvPicPr>
                        <pic:blipFill>
                          <a:blip r:embed="rId109">
                            <a:extLst>
                              <a:ext uri="{28A0092B-C50C-407E-A947-70E740481C1C}">
                                <a14:useLocalDpi xmlns:a14="http://schemas.microsoft.com/office/drawing/2010/main" val="0"/>
                              </a:ext>
                            </a:extLst>
                          </a:blip>
                          <a:srcRect/>
                          <a:stretch>
                            <a:fillRect/>
                          </a:stretch>
                        </pic:blipFill>
                        <pic:spPr bwMode="auto">
                          <a:xfrm rot="5400000">
                            <a:off x="-356870" y="356870"/>
                            <a:ext cx="2853055" cy="2139315"/>
                          </a:xfrm>
                          <a:prstGeom prst="rect">
                            <a:avLst/>
                          </a:prstGeom>
                          <a:noFill/>
                          <a:ln>
                            <a:noFill/>
                          </a:ln>
                        </pic:spPr>
                      </pic:pic>
                      <wps:wsp>
                        <wps:cNvPr id="98" name="Text Box 98"/>
                        <wps:cNvSpPr txBox="1"/>
                        <wps:spPr>
                          <a:xfrm>
                            <a:off x="23362" y="2874010"/>
                            <a:ext cx="2112010" cy="405765"/>
                          </a:xfrm>
                          <a:prstGeom prst="rect">
                            <a:avLst/>
                          </a:prstGeom>
                          <a:solidFill>
                            <a:prstClr val="white"/>
                          </a:solidFill>
                          <a:ln>
                            <a:noFill/>
                          </a:ln>
                        </wps:spPr>
                        <wps:txbx>
                          <w:txbxContent>
                            <w:p w14:paraId="6DAE9F24" w14:textId="305D268B" w:rsidR="00F75B1B" w:rsidRPr="00316698" w:rsidRDefault="00F75B1B" w:rsidP="003F33E6">
                              <w:pPr>
                                <w:pStyle w:val="Caption"/>
                                <w:rPr>
                                  <w:noProof/>
                                  <w:sz w:val="28"/>
                                  <w:szCs w:val="28"/>
                                </w:rPr>
                              </w:pPr>
                              <w:bookmarkStart w:id="67" w:name="_Toc59633643"/>
                              <w:r w:rsidRPr="00316698">
                                <w:rPr>
                                  <w:sz w:val="20"/>
                                  <w:szCs w:val="20"/>
                                </w:rPr>
                                <w:t xml:space="preserve">Figure </w:t>
                              </w:r>
                              <w:r>
                                <w:rPr>
                                  <w:sz w:val="20"/>
                                  <w:szCs w:val="20"/>
                                </w:rPr>
                                <w:t>3.8</w:t>
                              </w:r>
                              <w:r w:rsidRPr="00316698">
                                <w:rPr>
                                  <w:sz w:val="20"/>
                                  <w:szCs w:val="20"/>
                                </w:rPr>
                                <w:t>: Sampling capillary loaded into the Orbitrap mass spectrometer.</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10F73B" id="Group 101" o:spid="_x0000_s1207" style="position:absolute;margin-left:282.6pt;margin-top:185.05pt;width:175.1pt;height:253.6pt;z-index:251741184;mso-position-horizontal-relative:margin;mso-width-relative:margin;mso-height-relative:margin" coordsize="21393,327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">
                <v:shape id="Picture 99" o:spid="_x0000_s1208" type="#_x0000_t75" style="position:absolute;left:-3568;top:3568;width:28530;height:2139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">
                  <v:imagedata r:id="rId110" o:title=""/>
                </v:shape>
                <v:shape id="Text Box 98" o:spid="_x0000_s1209" type="#_x0000_t202" style="position:absolute;left:233;top:28740;width:21120;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" stroked="f">
                  <v:textbox inset="0,0,0,0">
                    <w:txbxContent>
                      <w:p w14:paraId="6DAE9F24" w14:textId="305D268B" w:rsidR="00F75B1B" w:rsidRPr="00316698" w:rsidRDefault="00F75B1B" w:rsidP="003F33E6">
                        <w:pPr>
                          <w:pStyle w:val="Caption"/>
                          <w:rPr>
                            <w:noProof/>
                            <w:sz w:val="28"/>
                            <w:szCs w:val="28"/>
                          </w:rPr>
                        </w:pPr>
                        <w:bookmarkStart w:id="68" w:name="_Toc59633643"/>
                        <w:r w:rsidRPr="00316698">
                          <w:rPr>
                            <w:sz w:val="20"/>
                            <w:szCs w:val="20"/>
                          </w:rPr>
                          <w:t xml:space="preserve">Figure </w:t>
                        </w:r>
                        <w:r>
                          <w:rPr>
                            <w:sz w:val="20"/>
                            <w:szCs w:val="20"/>
                          </w:rPr>
                          <w:t>3.8</w:t>
                        </w:r>
                        <w:r w:rsidRPr="00316698">
                          <w:rPr>
                            <w:sz w:val="20"/>
                            <w:szCs w:val="20"/>
                          </w:rPr>
                          <w:t>: Sampling capillary loaded into the Orbitrap mass spectrometer.</w:t>
                        </w:r>
                        <w:bookmarkEnd w:id="68"/>
                      </w:p>
                    </w:txbxContent>
                  </v:textbox>
                </v:shape>
                <w10:wrap type="square" anchorx="margin"/>
              </v:group>
            </w:pict>
          </mc:Fallback>
        </mc:AlternateContent>
      </w:r>
      <w:r w:rsidRPr="009A00CF">
        <w:t>Each capillary was loaded into a Nanospray Flex ion source with offline nanospray source head and the capillary tip positioned approximately 0.5 – 1.5 cm from the inlet of the mass spectrometer</w:t>
      </w:r>
      <w:r w:rsidR="004C26DB" w:rsidRPr="009A00CF">
        <w:t xml:space="preserve"> (figure 3.8)</w:t>
      </w:r>
      <w:r w:rsidRPr="009A00CF">
        <w:t>.</w:t>
      </w:r>
    </w:p>
    <w:p w14:paraId="53AA29F3" w14:textId="6C643DEE" w:rsidR="003F33E6" w:rsidRPr="009A00CF" w:rsidRDefault="003F33E6" w:rsidP="003F33E6">
      <w:pPr>
        <w:tabs>
          <w:tab w:val="left" w:pos="2483"/>
        </w:tabs>
        <w:spacing w:line="360" w:lineRule="auto"/>
      </w:pPr>
      <w:r w:rsidRPr="009A00CF">
        <w:t xml:space="preserve">Spectra were acquired from the Orbitrap of a Thermo Scientific Orbitrap </w:t>
      </w:r>
      <w:proofErr w:type="spellStart"/>
      <w:r w:rsidRPr="009A00CF">
        <w:t>Fusion</w:t>
      </w:r>
      <w:r w:rsidRPr="009A00CF">
        <w:rPr>
          <w:vertAlign w:val="superscript"/>
        </w:rPr>
        <w:t>TM</w:t>
      </w:r>
      <w:proofErr w:type="spellEnd"/>
      <w:r w:rsidRPr="009A00CF">
        <w:t xml:space="preserve"> </w:t>
      </w:r>
      <w:proofErr w:type="spellStart"/>
      <w:r w:rsidRPr="009A00CF">
        <w:t>Tribrid</w:t>
      </w:r>
      <w:r w:rsidRPr="009A00CF">
        <w:rPr>
          <w:vertAlign w:val="superscript"/>
        </w:rPr>
        <w:t>TM</w:t>
      </w:r>
      <w:proofErr w:type="spellEnd"/>
      <w:r w:rsidRPr="009A00CF">
        <w:t xml:space="preserve"> mass spectrometer in positive ion mode, with an </w:t>
      </w:r>
      <w:proofErr w:type="spellStart"/>
      <w:r w:rsidRPr="009A00CF">
        <w:t>ion</w:t>
      </w:r>
      <w:proofErr w:type="spellEnd"/>
      <w:r w:rsidRPr="009A00CF">
        <w:t xml:space="preserve"> transfer tube temperature of 275 </w:t>
      </w:r>
      <w:r w:rsidRPr="009A00CF">
        <w:rPr>
          <w:rFonts w:cstheme="minorHAnsi"/>
        </w:rPr>
        <w:t>°</w:t>
      </w:r>
      <w:r w:rsidRPr="009A00CF">
        <w:t>C. A voltage of 1500 – 1900 V was applied until a spray was induced, and spectra acquired using an instrument resolution of 120000 and a mass-to-charge ratio (</w:t>
      </w:r>
      <w:r w:rsidRPr="009A00CF">
        <w:rPr>
          <w:i/>
          <w:iCs/>
        </w:rPr>
        <w:t>m/z</w:t>
      </w:r>
      <w:r w:rsidRPr="009A00CF">
        <w:t>) scan range of 100-1000. Each nanospray ionisation period was sustained until each capillary, containing the cell sample and ionisation solvent, ran dry</w:t>
      </w:r>
      <w:r w:rsidR="00B00DA2">
        <w:t xml:space="preserve"> (approximately 2 – 8 minutes)</w:t>
      </w:r>
      <w:r w:rsidRPr="009A00CF">
        <w:t>.</w:t>
      </w:r>
    </w:p>
    <w:p w14:paraId="421828F7" w14:textId="6B50F0CD" w:rsidR="003F33E6" w:rsidRPr="009A00CF" w:rsidRDefault="00916216" w:rsidP="00916216">
      <w:pPr>
        <w:pStyle w:val="Heading3"/>
      </w:pPr>
      <w:bookmarkStart w:id="69" w:name="_Toc68085931"/>
      <w:r>
        <w:lastRenderedPageBreak/>
        <w:t xml:space="preserve">3.2.5 </w:t>
      </w:r>
      <w:r w:rsidR="003F33E6" w:rsidRPr="009A00CF">
        <w:t>Data Analysis</w:t>
      </w:r>
      <w:bookmarkEnd w:id="69"/>
    </w:p>
    <w:p w14:paraId="33E875D4" w14:textId="34661902" w:rsidR="003F33E6" w:rsidRPr="009A00CF" w:rsidRDefault="003F33E6" w:rsidP="003F33E6">
      <w:pPr>
        <w:spacing w:line="360" w:lineRule="auto"/>
      </w:pPr>
      <w:r w:rsidRPr="009A00CF">
        <w:t xml:space="preserve">The resulting mass spectra were viewed using the ‘Qual Browser’ application of the Thermo </w:t>
      </w:r>
      <w:proofErr w:type="spellStart"/>
      <w:r w:rsidRPr="009A00CF">
        <w:t>Xcalibur</w:t>
      </w:r>
      <w:proofErr w:type="spellEnd"/>
      <w:r w:rsidRPr="009A00CF">
        <w:t xml:space="preserve"> software (version 4.0.27.10). The calculated </w:t>
      </w:r>
      <w:r w:rsidRPr="009A00CF">
        <w:rPr>
          <w:i/>
          <w:iCs/>
        </w:rPr>
        <w:t>m/z</w:t>
      </w:r>
      <w:r w:rsidRPr="009A00CF">
        <w:t xml:space="preserve"> values of parent compounds and key metabolites/degradants of antiepileptic levetiracetam, and antibiotic metronidazole, were searched for, assuming they were ionising as commonly encountered cationised molecules (H</w:t>
      </w:r>
      <w:r w:rsidRPr="009A00CF">
        <w:rPr>
          <w:vertAlign w:val="superscript"/>
        </w:rPr>
        <w:t>+</w:t>
      </w:r>
      <w:r w:rsidRPr="009A00CF">
        <w:t>, K</w:t>
      </w:r>
      <w:r w:rsidRPr="009A00CF">
        <w:rPr>
          <w:vertAlign w:val="superscript"/>
        </w:rPr>
        <w:t>+</w:t>
      </w:r>
      <w:r w:rsidRPr="009A00CF">
        <w:t>, Na</w:t>
      </w:r>
      <w:r w:rsidRPr="009A00CF">
        <w:rPr>
          <w:vertAlign w:val="superscript"/>
        </w:rPr>
        <w:t>+</w:t>
      </w:r>
      <w:r w:rsidRPr="009A00CF">
        <w:t xml:space="preserve">) (table </w:t>
      </w:r>
      <w:r w:rsidR="004C26DB" w:rsidRPr="009A00CF">
        <w:t>3.2</w:t>
      </w:r>
      <w:r w:rsidRPr="009A00CF">
        <w:t xml:space="preserve">) </w:t>
      </w:r>
      <w:r w:rsidRPr="009A00CF">
        <w:fldChar w:fldCharType="begin" w:fldLock="1"/>
      </w:r>
      <w:r w:rsidR="006F3575">
        <w:instrText>ADDIN CSL_CITATION {"citationItems":[{"id":"ITEM-1","itemData":{"DOI":"10.1002/jms.495","ISSN":"10765174","PMID":"12938103","abstract":"Beclomethasone dipropionate (BDP) is a potent pro-drug to beclomethasone (BOH) and is used in the treatment of chronic and acute respiratory disorders in the horse. The therapeutic dose of BDP (325 μg per horse) by inhalation results in very low plasma and urinary concentrations of BDP and its metabolites that pose a challenge to detection and confirmation by equine forensic laboratories. To solve this problem, a method involving the use of a liquid chromatography coupled with tandem mass spectrometry (LC/MS/MS) was developed for the detection, confirmation and quantification of the analytes in equine samples. Ammonium formate or acetate buffer added to LC mobile phase favored the formation of [M + H]+ ions from BDP and its metabolites, whereas formic acid led to the formation of sodium and potassium adduct ions ([M + Na]+ , [M + K]+) together with [M + H]+ ions. Acetonitrile, on the other hand, favored the formation of abundant solvent adduct ions [M + H + CH3CN]+ with the analytes under electrospray ionization (ESI) and atmospheric pressure chemical ionization conditions. In contrast, methanol formed much less solvent adduct ions than acetonitrile. The solvent adduct ions were thermally stable and could not be completely desolvated under the experimental conditions, but they were very fragile to collision-induced dissociation (CID). Interestingly, these solvent adduct ions were observed on a triple-quadrupole mass spectrometry but not on an ion trap instrument where helium used as a damping gas in the ion trap might cause the solvent adduct ions desolvated by collision. By CID studies on the [M + H]+ ions of BDP and its metabolites, their fragmentation paths were proposed. In equine plasma at ambient temperature over 2 h, BDP and B21P were hydrolyzed in part to B17P and BOH, respectively, but B17P was not hydrolyzed. Sodium fluoride added to equine plasma inhibited the hydrolysis of BDP and B21P. The matrix effect in ESI was evaluated in equine plasma and urine samples. The method involved the extraction of BDP and its metabolites from equine plasma and urine samples by methyl tert-butyl ether, resolution on a C8 column with a mobile phase gradient consisting of methanol and ammonium formate (2 mmol l-1, pH 3.4) and multiple reaction monitoring for the analytes on a triple-quadrupole mass spectrometer. The detection limit was 13 pg ml-1 for BDP and B17P, 25 pg ml-1 for BOH and 50 pg ml-1 for B21P in plasma and 25 pg ml-1 for BOH in urine. The method w…","author":[{"dropping-particle":"","family":"Guan","given":"Fuyu","non-dropping-particle":"","parse-names":false,"suffix":""},{"dropping-particle":"","family":"Uboh","given":"Cornelius","non-dropping-particle":"","parse-names":false,"suffix":""},{"dropping-particle":"","family":"Soma","given":"Lawrence","non-dropping-particle":"","parse-names":false,"suffix":""},{"dropping-particle":"","family":"Hess","given":"Anne","non-dropping-particle":"","parse-names":false,"suffix":""},{"dropping-particle":"","family":"Luo","given":"Yi","non-dropping-particle":"","parse-names":false,"suffix":""},{"dropping-particle":"","family":"Tsang","given":"Deborah S.","non-dropping-particle":"","parse-names":false,"suffix":""}],"container-title":"Journal of Mass Spectrometry","id":"ITEM-1","issued":{"date-parts":[["2003"]]},"title":"Sensitive liquid chromatographic/tandem mass spectrometric method for the determination of beclomethasone dipropionate and its metabolites in equine plasma and urine","type":"article-journal"},"uris":["http://www.mendeley.com/documents/?uuid=30e29034-71d1-4d82-b87d-9c87c96c6f93"]}],"mendeley":{"formattedCitation":"(155)","plainTextFormattedCitation":"(155)","previouslyFormattedCitation":"(154)"},"properties":{"noteIndex":0},"schema":"https://github.com/citation-style-language/schema/raw/master/csl-citation.json"}</w:instrText>
      </w:r>
      <w:r w:rsidRPr="009A00CF">
        <w:fldChar w:fldCharType="separate"/>
      </w:r>
      <w:r w:rsidR="006F3575" w:rsidRPr="006F3575">
        <w:rPr>
          <w:noProof/>
        </w:rPr>
        <w:t>(155)</w:t>
      </w:r>
      <w:r w:rsidRPr="009A00CF">
        <w:fldChar w:fldCharType="end"/>
      </w:r>
      <w:r w:rsidRPr="009A00CF">
        <w:t xml:space="preserve">. </w:t>
      </w:r>
    </w:p>
    <w:p w14:paraId="77FD27A5" w14:textId="51D7DC8A" w:rsidR="003F33E6" w:rsidRPr="009A00CF" w:rsidRDefault="003F33E6" w:rsidP="003F33E6">
      <w:pPr>
        <w:tabs>
          <w:tab w:val="left" w:pos="1265"/>
        </w:tabs>
        <w:spacing w:line="360" w:lineRule="auto"/>
      </w:pPr>
      <w:r w:rsidRPr="009A00CF">
        <w:t xml:space="preserve">For each sample, two approaches were used to screen for relevant analytes. First, after producing the recorded data, an average spectrum </w:t>
      </w:r>
      <w:r w:rsidR="002A0D44">
        <w:t xml:space="preserve">was </w:t>
      </w:r>
      <w:r w:rsidRPr="009A00CF">
        <w:t>produced by averaging across the spray period</w:t>
      </w:r>
      <w:r w:rsidR="002A0D44">
        <w:t>.</w:t>
      </w:r>
      <w:r w:rsidRPr="009A00CF">
        <w:t xml:space="preserve"> </w:t>
      </w:r>
      <w:r w:rsidR="002A0D44">
        <w:t>T</w:t>
      </w:r>
      <w:r w:rsidRPr="009A00CF">
        <w:t xml:space="preserve">he observed isotopic clusters were compared with simulated isotopic clusters for each analyte, ionising with each of the specified charge-bearing species. Secondly, extracted ion plots were generated for specific spray periods (areas of successfully induced nanospray ionisation). Extracted ion plots represent signal intensity for the </w:t>
      </w:r>
      <w:proofErr w:type="gramStart"/>
      <w:r w:rsidRPr="009A00CF">
        <w:t xml:space="preserve">particular </w:t>
      </w:r>
      <w:r w:rsidRPr="009A00CF">
        <w:rPr>
          <w:i/>
          <w:iCs/>
        </w:rPr>
        <w:t>m/z</w:t>
      </w:r>
      <w:proofErr w:type="gramEnd"/>
      <w:r w:rsidRPr="009A00CF">
        <w:rPr>
          <w:i/>
          <w:iCs/>
        </w:rPr>
        <w:t xml:space="preserve"> </w:t>
      </w:r>
      <w:r w:rsidRPr="009A00CF">
        <w:t xml:space="preserve">value over the time period during which voltage was applied to the </w:t>
      </w:r>
      <w:r w:rsidR="002A0D44">
        <w:t>capillary</w:t>
      </w:r>
      <w:r w:rsidRPr="009A00CF">
        <w:t xml:space="preserve">. A signal shows the place(s) in the spray period at which there was a signal in a defined </w:t>
      </w:r>
      <w:r w:rsidRPr="009A00CF">
        <w:rPr>
          <w:i/>
        </w:rPr>
        <w:t>m/z</w:t>
      </w:r>
      <w:r w:rsidRPr="009A00CF">
        <w:t xml:space="preserve"> range (the theoretical </w:t>
      </w:r>
      <w:r w:rsidRPr="009A00CF">
        <w:rPr>
          <w:i/>
        </w:rPr>
        <w:t>m/z</w:t>
      </w:r>
      <w:r w:rsidRPr="009A00CF">
        <w:t xml:space="preserve"> value of the monoisotopic peak </w:t>
      </w:r>
      <w:r w:rsidRPr="009A00CF">
        <w:rPr>
          <w:rFonts w:cstheme="minorHAnsi"/>
        </w:rPr>
        <w:t xml:space="preserve">± </w:t>
      </w:r>
      <w:r w:rsidRPr="009A00CF">
        <w:t xml:space="preserve">0.01). Composite spectra were produced by averaging across </w:t>
      </w:r>
      <w:r w:rsidR="00B92518">
        <w:t>t</w:t>
      </w:r>
      <w:r w:rsidRPr="009A00CF">
        <w:t xml:space="preserve">he period during which the targeted signal was observed. The isotopic clusters in these spectra were compared with simulations of theoretical isotopic clusters for the relevant elemental compositions, and the </w:t>
      </w:r>
      <w:r w:rsidRPr="009A00CF">
        <w:rPr>
          <w:i/>
        </w:rPr>
        <w:t>m/z</w:t>
      </w:r>
      <w:r w:rsidRPr="009A00CF">
        <w:t xml:space="preserve"> value of the monoisotopic peak of the isotopic cluster was compared with the theoretical accurate monoisotopic mass.</w:t>
      </w:r>
    </w:p>
    <w:p w14:paraId="45E6D8C8" w14:textId="61346DD3" w:rsidR="003F33E6" w:rsidRPr="009A00CF" w:rsidRDefault="003F33E6" w:rsidP="003F33E6">
      <w:pPr>
        <w:tabs>
          <w:tab w:val="left" w:pos="1265"/>
        </w:tabs>
        <w:spacing w:line="360" w:lineRule="auto"/>
      </w:pPr>
      <w:r w:rsidRPr="009A00CF">
        <w:t>For identification of a peak, the signal strength must be differentiable from background/noise. Signal strength is expected to be relatively low due to the small volumes of each sample (</w:t>
      </w:r>
      <w:r w:rsidR="00FC7E9B">
        <w:t xml:space="preserve">&lt; 2 </w:t>
      </w:r>
      <w:r w:rsidR="00FC7E9B">
        <w:rPr>
          <w:rFonts w:cstheme="minorHAnsi"/>
        </w:rPr>
        <w:t>µ</w:t>
      </w:r>
      <w:r w:rsidRPr="009A00CF">
        <w:t>L</w:t>
      </w:r>
      <w:r w:rsidR="00FC7E9B">
        <w:t xml:space="preserve"> for mung bean cells</w:t>
      </w:r>
      <w:r w:rsidR="00791D94">
        <w:t>,</w:t>
      </w:r>
      <w:r w:rsidR="004B5C05">
        <w:t xml:space="preserve"> assuming maximum hydration capacity and total retrieval of the cell contents</w:t>
      </w:r>
      <w:r w:rsidRPr="009A00CF">
        <w:t>)</w:t>
      </w:r>
      <w:r w:rsidR="00791D94">
        <w:t xml:space="preserve"> </w:t>
      </w:r>
      <w:r w:rsidR="00791D94">
        <w:fldChar w:fldCharType="begin" w:fldLock="1"/>
      </w:r>
      <w:r w:rsidR="006F3575">
        <w:instrText>ADDIN CSL_CITATION {"citationItems":[{"id":"ITEM-1","itemData":{"DOI":"10.1371/journal.pone.0128384","ISSN":"1932-6203 (Electronic)","PMID":"26053016","abstract":"In this study, a revised target model for quantifying the in vitro radiosensitivity  of mung bean sprout elongation to 6-MV X-rays was developed. The revised target model, which incorporated the Poisson prediction for a low probability of success, provided theoretical estimates that were highly consistent with the actual data measured in this study. The revised target model correlated different in vitro radiosensitivities to various effective target volumes and was successfully confirmed by exposing mung beans in various elongation states to various doses of 6-MV X-rays. For the experiment, 5,000 fresh mung beans were randomly distributed into 100 petri dishes, which were randomly divided into ten groups. Each group received an initial watering at a different time point prior to X-ray exposure, resulting in different effective target volumes. The bean sprouts were measured 70 hr after X-ray exposure, and the average length of the bean sprouts in each group was recorded as an index of the mung bean in vitro radiosensitivity. Mung beans that received an initial watering either six or sixteen hours before X-ray exposure had the shortest sprout length, indicating that the maximum effective target volume was formed within that specific time period. The revised target model could be also expanded to interpret the \"two-hit\" model of target theory, although the experimental data supported the \"one-hit\" model. If the \"two-hit\" model was sustained, theoretically, the target size would be 2.14 times larger than its original size to produce the same results.","author":[{"dropping-particle":"","family":"Wang","given":"Tzu Hwei","non-dropping-particle":"","parse-names":false,"suffix":""},{"dropping-particle":"","family":"Kittipayak","given":"Samrit","non-dropping-particle":"","parse-names":false,"suffix":""},{"dropping-particle":"","family":"Lin","given":"Yu Ting","non-dropping-particle":"","parse-names":false,"suffix":""},{"dropping-particle":"","family":"Lin","given":"Cheng Hsun","non-dropping-particle":"","parse-names":false,"suffix":""},{"dropping-particle":"","family":"Pan","given":"Lung Kwang","non-dropping-particle":"","parse-names":false,"suffix":""}],"container-title":"PloS one","id":"ITEM-1","issue":"6","issued":{"date-parts":[["2015"]]},"language":"eng","page":"e0128384","title":"Quantification of the In Vitro Radiosensitivity of Mung Bean Sprout Elongation to  6MV X-Ray: A Revised Target Model Study.","type":"article-journal","volume":"10"},"uris":["http://www.mendeley.com/documents/?uuid=eea0d3b1-ff66-4c68-9599-9bd73a7a2be5"]}],"mendeley":{"formattedCitation":"(156)","plainTextFormattedCitation":"(156)","previouslyFormattedCitation":"(155)"},"properties":{"noteIndex":0},"schema":"https://github.com/citation-style-language/schema/raw/master/csl-citation.json"}</w:instrText>
      </w:r>
      <w:r w:rsidR="00791D94">
        <w:fldChar w:fldCharType="separate"/>
      </w:r>
      <w:r w:rsidR="006F3575" w:rsidRPr="006F3575">
        <w:rPr>
          <w:noProof/>
        </w:rPr>
        <w:t>(156)</w:t>
      </w:r>
      <w:r w:rsidR="00791D94">
        <w:fldChar w:fldCharType="end"/>
      </w:r>
      <w:r w:rsidRPr="009A00CF">
        <w:t xml:space="preserve">. However, signals visible in recorded data from the pharmaceutical-treated samples need to have a higher signal intensity than background for confident identification. Data recorded from the untreated control plant samples was used to define background signal intensity. The instrument was mass calibrated prior to analysis and calculated mass accuracy was expected to be &lt;3 ppm </w:t>
      </w:r>
      <w:r w:rsidRPr="009A00CF">
        <w:fldChar w:fldCharType="begin" w:fldLock="1"/>
      </w:r>
      <w:r w:rsidR="006F3575">
        <w:instrText>ADDIN CSL_CITATION {"citationItems":[{"id":"ITEM-1","itemData":{"DOI":"https://doi.org/10.1002/9780470027318.a9309.pub2","ISBN":"9780470027318","abstract":"Abstract Analytical chemistry has considerably benefited from the developments in the field of mass spectrometry. The high resolution, mass accuracy, and sensitivity offered by modern mass spectrometers have been essential in addressing analytical needs in numerous areas of research as well as in routine laboratory praxis. Orbitrap-based instruments have established themselves firmly in the field of proteomics, biopharmaceuticals, metabolomics, and metabolite analysis and made an ultra-high resolution mass spectrometer accessible to most life science laboratories. Moreover, it has gained increased popularity in areas of bioanalysis, lipidomics, doping, as well as in drug and pesticide residue analysis. This article presents the principle of operation of the Orbitrap analyzer, its most recent technological developments and outlook, and it reviews application areas where the Orbitrap analyzers represent the state-of-the-art solution to a multitude of analytical needs.","author":[{"dropping-particle":"","family":"Hecht","given":"Elizabeth S","non-dropping-particle":"","parse-names":false,"suffix":""},{"dropping-particle":"","family":"Scigelova","given":"Michaela","non-dropping-particle":"","parse-names":false,"suffix":""},{"dropping-particle":"","family":"Eliuk","given":"Shannon","non-dropping-particle":"","parse-names":false,"suffix":""},{"dropping-particle":"","family":"Makarov","given":"Alexander","non-dropping-particle":"","parse-names":false,"suffix":""}],"container-title":"Encyclopedia of Analytical Chemistry","id":"ITEM-1","issued":{"date-parts":[["2019"]]},"page":"1-40","publisher":"American Cancer Society","title":"Fundamentals and Advances of Orbitrap Mass Spectrometry","type":"chapter"},"uris":["http://www.mendeley.com/documents/?uuid=8aac4a81-afc3-4191-bfd8-b02ede8444a6"]}],"mendeley":{"formattedCitation":"(157)","plainTextFormattedCitation":"(157)","previouslyFormattedCitation":"(156)"},"properties":{"noteIndex":0},"schema":"https://github.com/citation-style-language/schema/raw/master/csl-citation.json"}</w:instrText>
      </w:r>
      <w:r w:rsidRPr="009A00CF">
        <w:fldChar w:fldCharType="separate"/>
      </w:r>
      <w:r w:rsidR="006F3575" w:rsidRPr="006F3575">
        <w:rPr>
          <w:noProof/>
        </w:rPr>
        <w:t>(157)</w:t>
      </w:r>
      <w:r w:rsidRPr="009A00CF">
        <w:fldChar w:fldCharType="end"/>
      </w:r>
      <w:r w:rsidRPr="009A00CF">
        <w:t xml:space="preserve">. </w:t>
      </w:r>
    </w:p>
    <w:p w14:paraId="4417439A" w14:textId="77777777" w:rsidR="003F33E6" w:rsidRPr="009A00CF" w:rsidRDefault="003F33E6" w:rsidP="003F33E6"/>
    <w:p w14:paraId="4B8947B5" w14:textId="77777777" w:rsidR="003F33E6" w:rsidRPr="009A00CF" w:rsidRDefault="003F33E6" w:rsidP="003F33E6"/>
    <w:p w14:paraId="6C90BFA5" w14:textId="77777777" w:rsidR="003F33E6" w:rsidRPr="009A00CF" w:rsidRDefault="003F33E6" w:rsidP="003F33E6"/>
    <w:p w14:paraId="0815156E" w14:textId="77777777" w:rsidR="003F33E6" w:rsidRPr="009A00CF" w:rsidRDefault="003F33E6" w:rsidP="003F33E6"/>
    <w:p w14:paraId="2BE3D36F" w14:textId="77777777" w:rsidR="003F33E6" w:rsidRPr="009A00CF" w:rsidRDefault="003F33E6" w:rsidP="003F33E6"/>
    <w:p w14:paraId="5E33252F" w14:textId="77777777" w:rsidR="003F33E6" w:rsidRPr="009A00CF" w:rsidRDefault="003F33E6" w:rsidP="003F33E6"/>
    <w:p w14:paraId="6B26706F" w14:textId="77777777" w:rsidR="003F33E6" w:rsidRPr="009A00CF" w:rsidRDefault="003F33E6" w:rsidP="003F33E6">
      <w:pPr>
        <w:tabs>
          <w:tab w:val="left" w:pos="1216"/>
        </w:tabs>
        <w:sectPr w:rsidR="003F33E6" w:rsidRPr="009A00CF" w:rsidSect="00A305AE">
          <w:pgSz w:w="11906" w:h="16838"/>
          <w:pgMar w:top="1440" w:right="1440" w:bottom="1440" w:left="1440" w:header="708" w:footer="708" w:gutter="0"/>
          <w:cols w:space="708"/>
          <w:docGrid w:linePitch="360"/>
        </w:sectPr>
      </w:pPr>
    </w:p>
    <w:tbl>
      <w:tblPr>
        <w:tblStyle w:val="TableGrid"/>
        <w:tblpPr w:leftFromText="180" w:rightFromText="180" w:vertAnchor="text" w:horzAnchor="margin" w:tblpY="957"/>
        <w:tblW w:w="13923" w:type="dxa"/>
        <w:tblLayout w:type="fixed"/>
        <w:tblLook w:val="04A0" w:firstRow="1" w:lastRow="0" w:firstColumn="1" w:lastColumn="0" w:noHBand="0" w:noVBand="1"/>
      </w:tblPr>
      <w:tblGrid>
        <w:gridCol w:w="2452"/>
        <w:gridCol w:w="1512"/>
        <w:gridCol w:w="1163"/>
        <w:gridCol w:w="1467"/>
        <w:gridCol w:w="1623"/>
        <w:gridCol w:w="1843"/>
        <w:gridCol w:w="1763"/>
        <w:gridCol w:w="2100"/>
      </w:tblGrid>
      <w:tr w:rsidR="003F33E6" w:rsidRPr="009A00CF" w14:paraId="7230168E" w14:textId="77777777" w:rsidTr="004C26DB">
        <w:trPr>
          <w:trHeight w:val="714"/>
        </w:trPr>
        <w:tc>
          <w:tcPr>
            <w:tcW w:w="3964" w:type="dxa"/>
            <w:gridSpan w:val="2"/>
            <w:vMerge w:val="restart"/>
            <w:shd w:val="clear" w:color="auto" w:fill="F2F2F2" w:themeFill="background1" w:themeFillShade="F2"/>
          </w:tcPr>
          <w:p w14:paraId="3CB455E6" w14:textId="77777777" w:rsidR="003F33E6" w:rsidRPr="009A00CF" w:rsidRDefault="003F33E6" w:rsidP="004C26DB">
            <w:pPr>
              <w:jc w:val="center"/>
              <w:rPr>
                <w:b/>
                <w:bCs/>
                <w:i/>
              </w:rPr>
            </w:pPr>
            <w:r w:rsidRPr="009A00CF">
              <w:rPr>
                <w:b/>
                <w:bCs/>
                <w:i/>
              </w:rPr>
              <w:lastRenderedPageBreak/>
              <w:t>Target Analyte</w:t>
            </w:r>
          </w:p>
        </w:tc>
        <w:tc>
          <w:tcPr>
            <w:tcW w:w="1163" w:type="dxa"/>
            <w:vMerge w:val="restart"/>
            <w:shd w:val="clear" w:color="auto" w:fill="F2F2F2" w:themeFill="background1" w:themeFillShade="F2"/>
          </w:tcPr>
          <w:p w14:paraId="6D5030E5" w14:textId="77777777" w:rsidR="003F33E6" w:rsidRPr="009A00CF" w:rsidRDefault="003F33E6" w:rsidP="004C26DB">
            <w:pPr>
              <w:jc w:val="center"/>
              <w:rPr>
                <w:b/>
                <w:bCs/>
                <w:i/>
              </w:rPr>
            </w:pPr>
            <w:r w:rsidRPr="009A00CF">
              <w:rPr>
                <w:b/>
                <w:bCs/>
                <w:i/>
              </w:rPr>
              <w:t>Chemical formula</w:t>
            </w:r>
          </w:p>
        </w:tc>
        <w:tc>
          <w:tcPr>
            <w:tcW w:w="1467" w:type="dxa"/>
            <w:vMerge w:val="restart"/>
            <w:shd w:val="clear" w:color="auto" w:fill="F2F2F2" w:themeFill="background1" w:themeFillShade="F2"/>
          </w:tcPr>
          <w:p w14:paraId="3870A0F3" w14:textId="77777777" w:rsidR="003F33E6" w:rsidRPr="009A00CF" w:rsidRDefault="003F33E6" w:rsidP="004C26DB">
            <w:pPr>
              <w:jc w:val="center"/>
              <w:rPr>
                <w:b/>
                <w:bCs/>
                <w:i/>
              </w:rPr>
            </w:pPr>
            <w:r w:rsidRPr="009A00CF">
              <w:rPr>
                <w:b/>
                <w:bCs/>
                <w:i/>
              </w:rPr>
              <w:t>Monoisotopic mass [M]</w:t>
            </w:r>
          </w:p>
        </w:tc>
        <w:tc>
          <w:tcPr>
            <w:tcW w:w="5229" w:type="dxa"/>
            <w:gridSpan w:val="3"/>
            <w:shd w:val="clear" w:color="auto" w:fill="F2F2F2" w:themeFill="background1" w:themeFillShade="F2"/>
          </w:tcPr>
          <w:p w14:paraId="53DB6983" w14:textId="77777777" w:rsidR="003F33E6" w:rsidRPr="009A00CF" w:rsidRDefault="003F33E6" w:rsidP="004C26DB">
            <w:pPr>
              <w:jc w:val="center"/>
              <w:rPr>
                <w:b/>
                <w:bCs/>
                <w:i/>
              </w:rPr>
            </w:pPr>
            <w:r w:rsidRPr="009A00CF">
              <w:rPr>
                <w:b/>
                <w:bCs/>
                <w:i/>
              </w:rPr>
              <w:t xml:space="preserve">Theoretical </w:t>
            </w:r>
            <w:r w:rsidRPr="009A00CF">
              <w:rPr>
                <w:b/>
                <w:bCs/>
                <w:i/>
                <w:iCs/>
              </w:rPr>
              <w:t xml:space="preserve">m/z </w:t>
            </w:r>
            <w:r w:rsidRPr="009A00CF">
              <w:rPr>
                <w:b/>
                <w:bCs/>
                <w:i/>
              </w:rPr>
              <w:t>value of analyte with charge bearing species</w:t>
            </w:r>
          </w:p>
        </w:tc>
        <w:tc>
          <w:tcPr>
            <w:tcW w:w="2100" w:type="dxa"/>
            <w:vMerge w:val="restart"/>
            <w:shd w:val="clear" w:color="auto" w:fill="F2F2F2" w:themeFill="background1" w:themeFillShade="F2"/>
          </w:tcPr>
          <w:p w14:paraId="236B9B43" w14:textId="77777777" w:rsidR="003F33E6" w:rsidRPr="009A00CF" w:rsidRDefault="003F33E6" w:rsidP="004C26DB">
            <w:pPr>
              <w:jc w:val="center"/>
              <w:rPr>
                <w:b/>
                <w:bCs/>
                <w:i/>
              </w:rPr>
            </w:pPr>
            <w:r w:rsidRPr="009A00CF">
              <w:rPr>
                <w:b/>
                <w:bCs/>
                <w:i/>
              </w:rPr>
              <w:t>Samples (technical replicates)</w:t>
            </w:r>
          </w:p>
        </w:tc>
      </w:tr>
      <w:tr w:rsidR="003F33E6" w:rsidRPr="009A00CF" w14:paraId="6BE8DD95" w14:textId="77777777" w:rsidTr="004C26DB">
        <w:trPr>
          <w:trHeight w:val="362"/>
        </w:trPr>
        <w:tc>
          <w:tcPr>
            <w:tcW w:w="3964" w:type="dxa"/>
            <w:gridSpan w:val="2"/>
            <w:vMerge/>
          </w:tcPr>
          <w:p w14:paraId="39DE2EC9" w14:textId="77777777" w:rsidR="003F33E6" w:rsidRPr="009A00CF" w:rsidRDefault="003F33E6" w:rsidP="004C26DB">
            <w:pPr>
              <w:jc w:val="center"/>
              <w:rPr>
                <w:b/>
                <w:bCs/>
                <w:i/>
              </w:rPr>
            </w:pPr>
          </w:p>
        </w:tc>
        <w:tc>
          <w:tcPr>
            <w:tcW w:w="1163" w:type="dxa"/>
            <w:vMerge/>
          </w:tcPr>
          <w:p w14:paraId="1BB5AFC3" w14:textId="77777777" w:rsidR="003F33E6" w:rsidRPr="009A00CF" w:rsidRDefault="003F33E6" w:rsidP="004C26DB">
            <w:pPr>
              <w:jc w:val="center"/>
            </w:pPr>
          </w:p>
        </w:tc>
        <w:tc>
          <w:tcPr>
            <w:tcW w:w="1467" w:type="dxa"/>
            <w:vMerge/>
          </w:tcPr>
          <w:p w14:paraId="24247E0B" w14:textId="77777777" w:rsidR="003F33E6" w:rsidRPr="009A00CF" w:rsidRDefault="003F33E6" w:rsidP="004C26DB">
            <w:pPr>
              <w:jc w:val="center"/>
            </w:pPr>
          </w:p>
        </w:tc>
        <w:tc>
          <w:tcPr>
            <w:tcW w:w="1623" w:type="dxa"/>
            <w:shd w:val="clear" w:color="auto" w:fill="E7E6E6" w:themeFill="background2"/>
          </w:tcPr>
          <w:p w14:paraId="27043A4C" w14:textId="77777777" w:rsidR="003F33E6" w:rsidRPr="009A00CF" w:rsidRDefault="003F33E6" w:rsidP="004C26DB">
            <w:pPr>
              <w:jc w:val="center"/>
              <w:rPr>
                <w:b/>
                <w:bCs/>
              </w:rPr>
            </w:pPr>
            <w:r w:rsidRPr="009A00CF">
              <w:rPr>
                <w:b/>
                <w:bCs/>
              </w:rPr>
              <w:t>[M + H]</w:t>
            </w:r>
            <w:r w:rsidRPr="009A00CF">
              <w:rPr>
                <w:b/>
                <w:bCs/>
                <w:vertAlign w:val="superscript"/>
              </w:rPr>
              <w:t xml:space="preserve"> +</w:t>
            </w:r>
          </w:p>
        </w:tc>
        <w:tc>
          <w:tcPr>
            <w:tcW w:w="1843" w:type="dxa"/>
            <w:shd w:val="clear" w:color="auto" w:fill="E7E6E6" w:themeFill="background2"/>
          </w:tcPr>
          <w:p w14:paraId="683D4854" w14:textId="77777777" w:rsidR="003F33E6" w:rsidRPr="009A00CF" w:rsidRDefault="003F33E6" w:rsidP="004C26DB">
            <w:pPr>
              <w:jc w:val="center"/>
              <w:rPr>
                <w:b/>
                <w:bCs/>
              </w:rPr>
            </w:pPr>
            <w:r w:rsidRPr="009A00CF">
              <w:rPr>
                <w:b/>
                <w:bCs/>
              </w:rPr>
              <w:t xml:space="preserve">[M + </w:t>
            </w:r>
            <w:proofErr w:type="gramStart"/>
            <w:r w:rsidRPr="009A00CF">
              <w:rPr>
                <w:b/>
                <w:bCs/>
              </w:rPr>
              <w:t>K]</w:t>
            </w:r>
            <w:r w:rsidRPr="009A00CF">
              <w:rPr>
                <w:b/>
                <w:bCs/>
                <w:vertAlign w:val="superscript"/>
              </w:rPr>
              <w:t>+</w:t>
            </w:r>
            <w:proofErr w:type="gramEnd"/>
          </w:p>
        </w:tc>
        <w:tc>
          <w:tcPr>
            <w:tcW w:w="1763" w:type="dxa"/>
            <w:shd w:val="clear" w:color="auto" w:fill="E7E6E6" w:themeFill="background2"/>
          </w:tcPr>
          <w:p w14:paraId="120CACBD" w14:textId="77777777" w:rsidR="003F33E6" w:rsidRPr="009A00CF" w:rsidRDefault="003F33E6" w:rsidP="004C26DB">
            <w:pPr>
              <w:jc w:val="center"/>
              <w:rPr>
                <w:b/>
                <w:bCs/>
              </w:rPr>
            </w:pPr>
            <w:r w:rsidRPr="009A00CF">
              <w:rPr>
                <w:b/>
                <w:bCs/>
              </w:rPr>
              <w:t>[M + Na]</w:t>
            </w:r>
            <w:r w:rsidRPr="009A00CF">
              <w:rPr>
                <w:b/>
                <w:bCs/>
                <w:vertAlign w:val="superscript"/>
              </w:rPr>
              <w:t xml:space="preserve"> +</w:t>
            </w:r>
          </w:p>
        </w:tc>
        <w:tc>
          <w:tcPr>
            <w:tcW w:w="2100" w:type="dxa"/>
            <w:vMerge/>
          </w:tcPr>
          <w:p w14:paraId="0B4B898F" w14:textId="77777777" w:rsidR="003F33E6" w:rsidRPr="009A00CF" w:rsidRDefault="003F33E6" w:rsidP="004C26DB">
            <w:pPr>
              <w:jc w:val="center"/>
              <w:rPr>
                <w:b/>
                <w:bCs/>
              </w:rPr>
            </w:pPr>
          </w:p>
        </w:tc>
      </w:tr>
      <w:tr w:rsidR="003F33E6" w:rsidRPr="009A00CF" w14:paraId="2A806CAB" w14:textId="77777777" w:rsidTr="004C26DB">
        <w:trPr>
          <w:trHeight w:val="346"/>
        </w:trPr>
        <w:tc>
          <w:tcPr>
            <w:tcW w:w="2452" w:type="dxa"/>
            <w:shd w:val="clear" w:color="auto" w:fill="DEEAF6" w:themeFill="accent5" w:themeFillTint="33"/>
          </w:tcPr>
          <w:p w14:paraId="5F898487" w14:textId="77777777" w:rsidR="003F33E6" w:rsidRPr="009A00CF" w:rsidRDefault="003F33E6" w:rsidP="004C26DB">
            <w:pPr>
              <w:jc w:val="center"/>
              <w:rPr>
                <w:b/>
                <w:bCs/>
                <w:i/>
              </w:rPr>
            </w:pPr>
            <w:r w:rsidRPr="009A00CF">
              <w:rPr>
                <w:b/>
                <w:bCs/>
                <w:i/>
              </w:rPr>
              <w:t>Levetiracetam</w:t>
            </w:r>
          </w:p>
        </w:tc>
        <w:tc>
          <w:tcPr>
            <w:tcW w:w="1512" w:type="dxa"/>
            <w:shd w:val="clear" w:color="auto" w:fill="DEEAF6" w:themeFill="accent5" w:themeFillTint="33"/>
          </w:tcPr>
          <w:p w14:paraId="39AE225C" w14:textId="77777777" w:rsidR="003F33E6" w:rsidRPr="009A00CF" w:rsidRDefault="003F33E6" w:rsidP="004C26DB">
            <w:pPr>
              <w:jc w:val="center"/>
            </w:pPr>
            <w:r w:rsidRPr="009A00CF">
              <w:t>Parent</w:t>
            </w:r>
          </w:p>
        </w:tc>
        <w:tc>
          <w:tcPr>
            <w:tcW w:w="1163" w:type="dxa"/>
            <w:shd w:val="clear" w:color="auto" w:fill="DEEAF6" w:themeFill="accent5" w:themeFillTint="33"/>
          </w:tcPr>
          <w:p w14:paraId="6868EBCD" w14:textId="77777777" w:rsidR="003F33E6" w:rsidRPr="009A00CF" w:rsidRDefault="003F33E6" w:rsidP="004C26DB">
            <w:pPr>
              <w:jc w:val="center"/>
              <w:rPr>
                <w:vertAlign w:val="subscript"/>
              </w:rPr>
            </w:pPr>
            <w:r w:rsidRPr="009A00CF">
              <w:t>C</w:t>
            </w:r>
            <w:r w:rsidRPr="009A00CF">
              <w:rPr>
                <w:vertAlign w:val="subscript"/>
              </w:rPr>
              <w:t>8</w:t>
            </w:r>
            <w:r w:rsidRPr="009A00CF">
              <w:t>H</w:t>
            </w:r>
            <w:r w:rsidRPr="009A00CF">
              <w:rPr>
                <w:vertAlign w:val="subscript"/>
              </w:rPr>
              <w:t>14</w:t>
            </w:r>
            <w:r w:rsidRPr="009A00CF">
              <w:t>N</w:t>
            </w:r>
            <w:r w:rsidRPr="009A00CF">
              <w:rPr>
                <w:vertAlign w:val="subscript"/>
              </w:rPr>
              <w:t>2</w:t>
            </w:r>
            <w:r w:rsidRPr="009A00CF">
              <w:t>O</w:t>
            </w:r>
            <w:r w:rsidRPr="009A00CF">
              <w:rPr>
                <w:vertAlign w:val="subscript"/>
              </w:rPr>
              <w:t>2</w:t>
            </w:r>
          </w:p>
        </w:tc>
        <w:tc>
          <w:tcPr>
            <w:tcW w:w="1467" w:type="dxa"/>
            <w:shd w:val="clear" w:color="auto" w:fill="DEEAF6" w:themeFill="accent5" w:themeFillTint="33"/>
          </w:tcPr>
          <w:p w14:paraId="1C2B0326" w14:textId="77777777" w:rsidR="003F33E6" w:rsidRPr="009A00CF" w:rsidRDefault="003F33E6" w:rsidP="004C26DB">
            <w:pPr>
              <w:jc w:val="center"/>
            </w:pPr>
            <w:r w:rsidRPr="009A00CF">
              <w:t>170.1055</w:t>
            </w:r>
          </w:p>
        </w:tc>
        <w:tc>
          <w:tcPr>
            <w:tcW w:w="1623" w:type="dxa"/>
            <w:shd w:val="clear" w:color="auto" w:fill="DEEAF6" w:themeFill="accent5" w:themeFillTint="33"/>
          </w:tcPr>
          <w:p w14:paraId="39247CF5" w14:textId="77777777" w:rsidR="003F33E6" w:rsidRPr="009A00CF" w:rsidRDefault="003F33E6" w:rsidP="004C26DB">
            <w:pPr>
              <w:jc w:val="center"/>
            </w:pPr>
            <w:r w:rsidRPr="009A00CF">
              <w:t>171.1128</w:t>
            </w:r>
          </w:p>
        </w:tc>
        <w:tc>
          <w:tcPr>
            <w:tcW w:w="1843" w:type="dxa"/>
            <w:shd w:val="clear" w:color="auto" w:fill="DEEAF6" w:themeFill="accent5" w:themeFillTint="33"/>
          </w:tcPr>
          <w:p w14:paraId="47DA86AA" w14:textId="77777777" w:rsidR="003F33E6" w:rsidRPr="009A00CF" w:rsidRDefault="003F33E6" w:rsidP="004C26DB">
            <w:pPr>
              <w:jc w:val="center"/>
            </w:pPr>
            <w:r w:rsidRPr="009A00CF">
              <w:t>209.0687</w:t>
            </w:r>
          </w:p>
        </w:tc>
        <w:tc>
          <w:tcPr>
            <w:tcW w:w="1763" w:type="dxa"/>
            <w:shd w:val="clear" w:color="auto" w:fill="DEEAF6" w:themeFill="accent5" w:themeFillTint="33"/>
          </w:tcPr>
          <w:p w14:paraId="256D026C" w14:textId="77777777" w:rsidR="003F33E6" w:rsidRPr="009A00CF" w:rsidRDefault="003F33E6" w:rsidP="004C26DB">
            <w:pPr>
              <w:jc w:val="center"/>
            </w:pPr>
            <w:r w:rsidRPr="009A00CF">
              <w:t>193.0947</w:t>
            </w:r>
          </w:p>
        </w:tc>
        <w:tc>
          <w:tcPr>
            <w:tcW w:w="2100" w:type="dxa"/>
            <w:vMerge w:val="restart"/>
            <w:shd w:val="clear" w:color="auto" w:fill="DEEAF6" w:themeFill="accent5" w:themeFillTint="33"/>
          </w:tcPr>
          <w:p w14:paraId="6202BAD4" w14:textId="77777777" w:rsidR="003F33E6" w:rsidRPr="009A00CF" w:rsidRDefault="003F33E6" w:rsidP="004C26DB">
            <w:pPr>
              <w:jc w:val="center"/>
            </w:pPr>
            <w:r w:rsidRPr="009A00CF">
              <w:t>Mung bean (1)</w:t>
            </w:r>
          </w:p>
          <w:p w14:paraId="1DC64FCD" w14:textId="77777777" w:rsidR="003F33E6" w:rsidRPr="009A00CF" w:rsidRDefault="003F33E6" w:rsidP="004C26DB">
            <w:pPr>
              <w:jc w:val="center"/>
            </w:pPr>
          </w:p>
          <w:p w14:paraId="5BF03DD1" w14:textId="77777777" w:rsidR="003F33E6" w:rsidRPr="009A00CF" w:rsidRDefault="003F33E6" w:rsidP="004C26DB">
            <w:pPr>
              <w:jc w:val="center"/>
            </w:pPr>
            <w:r w:rsidRPr="009A00CF">
              <w:t>arabidopsis (1)</w:t>
            </w:r>
          </w:p>
        </w:tc>
      </w:tr>
      <w:tr w:rsidR="003F33E6" w:rsidRPr="009A00CF" w14:paraId="73D226F0" w14:textId="77777777" w:rsidTr="004C26DB">
        <w:trPr>
          <w:trHeight w:val="346"/>
        </w:trPr>
        <w:tc>
          <w:tcPr>
            <w:tcW w:w="2452" w:type="dxa"/>
            <w:shd w:val="clear" w:color="auto" w:fill="DEEAF6" w:themeFill="accent5" w:themeFillTint="33"/>
          </w:tcPr>
          <w:p w14:paraId="1BD5AB9F" w14:textId="77777777" w:rsidR="003F33E6" w:rsidRPr="009A00CF" w:rsidRDefault="003F33E6" w:rsidP="004C26DB">
            <w:pPr>
              <w:jc w:val="center"/>
              <w:rPr>
                <w:b/>
                <w:bCs/>
                <w:i/>
              </w:rPr>
            </w:pPr>
            <w:r w:rsidRPr="009A00CF">
              <w:rPr>
                <w:b/>
                <w:bCs/>
                <w:i/>
              </w:rPr>
              <w:t>L057</w:t>
            </w:r>
          </w:p>
        </w:tc>
        <w:tc>
          <w:tcPr>
            <w:tcW w:w="1512" w:type="dxa"/>
            <w:shd w:val="clear" w:color="auto" w:fill="DEEAF6" w:themeFill="accent5" w:themeFillTint="33"/>
          </w:tcPr>
          <w:p w14:paraId="6F25C1E2" w14:textId="77777777" w:rsidR="003F33E6" w:rsidRPr="009A00CF" w:rsidRDefault="003F33E6" w:rsidP="004C26DB">
            <w:pPr>
              <w:jc w:val="center"/>
            </w:pPr>
            <w:r w:rsidRPr="009A00CF">
              <w:t>Inactive Metabolite</w:t>
            </w:r>
          </w:p>
        </w:tc>
        <w:tc>
          <w:tcPr>
            <w:tcW w:w="1163" w:type="dxa"/>
            <w:shd w:val="clear" w:color="auto" w:fill="DEEAF6" w:themeFill="accent5" w:themeFillTint="33"/>
          </w:tcPr>
          <w:p w14:paraId="168BF41D" w14:textId="77777777" w:rsidR="003F33E6" w:rsidRPr="009A00CF" w:rsidRDefault="003F33E6" w:rsidP="004C26DB">
            <w:pPr>
              <w:jc w:val="center"/>
            </w:pPr>
            <w:r w:rsidRPr="009A00CF">
              <w:t>C</w:t>
            </w:r>
            <w:r w:rsidRPr="009A00CF">
              <w:rPr>
                <w:vertAlign w:val="subscript"/>
              </w:rPr>
              <w:t>8</w:t>
            </w:r>
            <w:r w:rsidRPr="009A00CF">
              <w:t>H</w:t>
            </w:r>
            <w:r w:rsidRPr="009A00CF">
              <w:rPr>
                <w:vertAlign w:val="subscript"/>
              </w:rPr>
              <w:t>13</w:t>
            </w:r>
            <w:r w:rsidRPr="009A00CF">
              <w:t>NO</w:t>
            </w:r>
            <w:r w:rsidRPr="009A00CF">
              <w:rPr>
                <w:vertAlign w:val="subscript"/>
              </w:rPr>
              <w:t>3</w:t>
            </w:r>
          </w:p>
        </w:tc>
        <w:tc>
          <w:tcPr>
            <w:tcW w:w="1467" w:type="dxa"/>
            <w:shd w:val="clear" w:color="auto" w:fill="DEEAF6" w:themeFill="accent5" w:themeFillTint="33"/>
          </w:tcPr>
          <w:p w14:paraId="1220BD80" w14:textId="77777777" w:rsidR="003F33E6" w:rsidRPr="009A00CF" w:rsidRDefault="003F33E6" w:rsidP="004C26DB">
            <w:pPr>
              <w:jc w:val="center"/>
            </w:pPr>
            <w:r w:rsidRPr="009A00CF">
              <w:t>171.0895</w:t>
            </w:r>
          </w:p>
        </w:tc>
        <w:tc>
          <w:tcPr>
            <w:tcW w:w="1623" w:type="dxa"/>
            <w:shd w:val="clear" w:color="auto" w:fill="DEEAF6" w:themeFill="accent5" w:themeFillTint="33"/>
          </w:tcPr>
          <w:p w14:paraId="0D129D7D" w14:textId="77777777" w:rsidR="003F33E6" w:rsidRPr="009A00CF" w:rsidRDefault="003F33E6" w:rsidP="004C26DB">
            <w:pPr>
              <w:jc w:val="center"/>
            </w:pPr>
            <w:r w:rsidRPr="009A00CF">
              <w:t>172.0968</w:t>
            </w:r>
          </w:p>
        </w:tc>
        <w:tc>
          <w:tcPr>
            <w:tcW w:w="1843" w:type="dxa"/>
            <w:shd w:val="clear" w:color="auto" w:fill="DEEAF6" w:themeFill="accent5" w:themeFillTint="33"/>
          </w:tcPr>
          <w:p w14:paraId="1E306A8D" w14:textId="77777777" w:rsidR="003F33E6" w:rsidRPr="009A00CF" w:rsidRDefault="003F33E6" w:rsidP="004C26DB">
            <w:pPr>
              <w:jc w:val="center"/>
            </w:pPr>
            <w:r w:rsidRPr="009A00CF">
              <w:t>210.0527</w:t>
            </w:r>
          </w:p>
        </w:tc>
        <w:tc>
          <w:tcPr>
            <w:tcW w:w="1763" w:type="dxa"/>
            <w:shd w:val="clear" w:color="auto" w:fill="DEEAF6" w:themeFill="accent5" w:themeFillTint="33"/>
          </w:tcPr>
          <w:p w14:paraId="42746828" w14:textId="77777777" w:rsidR="003F33E6" w:rsidRPr="009A00CF" w:rsidRDefault="003F33E6" w:rsidP="004C26DB">
            <w:pPr>
              <w:jc w:val="center"/>
            </w:pPr>
            <w:r w:rsidRPr="009A00CF">
              <w:t>194.0788</w:t>
            </w:r>
          </w:p>
        </w:tc>
        <w:tc>
          <w:tcPr>
            <w:tcW w:w="2100" w:type="dxa"/>
            <w:vMerge/>
          </w:tcPr>
          <w:p w14:paraId="06CCA492" w14:textId="77777777" w:rsidR="003F33E6" w:rsidRPr="009A00CF" w:rsidRDefault="003F33E6" w:rsidP="004C26DB">
            <w:pPr>
              <w:jc w:val="center"/>
            </w:pPr>
          </w:p>
        </w:tc>
      </w:tr>
      <w:tr w:rsidR="003F33E6" w:rsidRPr="009A00CF" w14:paraId="7CCB1B3D" w14:textId="77777777" w:rsidTr="004C26DB">
        <w:trPr>
          <w:trHeight w:val="362"/>
        </w:trPr>
        <w:tc>
          <w:tcPr>
            <w:tcW w:w="2452" w:type="dxa"/>
            <w:shd w:val="clear" w:color="auto" w:fill="E2EFD9" w:themeFill="accent6" w:themeFillTint="33"/>
          </w:tcPr>
          <w:p w14:paraId="602CC457" w14:textId="77777777" w:rsidR="003F33E6" w:rsidRPr="009A00CF" w:rsidRDefault="003F33E6" w:rsidP="004C26DB">
            <w:pPr>
              <w:jc w:val="center"/>
              <w:rPr>
                <w:b/>
                <w:bCs/>
                <w:i/>
              </w:rPr>
            </w:pPr>
            <w:r w:rsidRPr="009A00CF">
              <w:rPr>
                <w:b/>
                <w:bCs/>
                <w:i/>
              </w:rPr>
              <w:t>Metronidazole</w:t>
            </w:r>
          </w:p>
        </w:tc>
        <w:tc>
          <w:tcPr>
            <w:tcW w:w="1512" w:type="dxa"/>
            <w:shd w:val="clear" w:color="auto" w:fill="E2EFD9" w:themeFill="accent6" w:themeFillTint="33"/>
          </w:tcPr>
          <w:p w14:paraId="307520E3" w14:textId="77777777" w:rsidR="003F33E6" w:rsidRPr="009A00CF" w:rsidRDefault="003F33E6" w:rsidP="004C26DB">
            <w:pPr>
              <w:jc w:val="center"/>
            </w:pPr>
            <w:r w:rsidRPr="009A00CF">
              <w:t>Parent</w:t>
            </w:r>
          </w:p>
        </w:tc>
        <w:tc>
          <w:tcPr>
            <w:tcW w:w="1163" w:type="dxa"/>
            <w:shd w:val="clear" w:color="auto" w:fill="E2EFD9" w:themeFill="accent6" w:themeFillTint="33"/>
          </w:tcPr>
          <w:p w14:paraId="187B71CB" w14:textId="77777777" w:rsidR="003F33E6" w:rsidRPr="009A00CF" w:rsidRDefault="003F33E6" w:rsidP="004C26DB">
            <w:pPr>
              <w:jc w:val="center"/>
            </w:pPr>
            <w:r w:rsidRPr="009A00CF">
              <w:t>C</w:t>
            </w:r>
            <w:r w:rsidRPr="009A00CF">
              <w:rPr>
                <w:vertAlign w:val="subscript"/>
              </w:rPr>
              <w:t>6</w:t>
            </w:r>
            <w:r w:rsidRPr="009A00CF">
              <w:t>H</w:t>
            </w:r>
            <w:r w:rsidRPr="009A00CF">
              <w:rPr>
                <w:vertAlign w:val="subscript"/>
              </w:rPr>
              <w:t>9</w:t>
            </w:r>
            <w:r w:rsidRPr="009A00CF">
              <w:t>N</w:t>
            </w:r>
            <w:r w:rsidRPr="009A00CF">
              <w:rPr>
                <w:vertAlign w:val="subscript"/>
              </w:rPr>
              <w:t>3</w:t>
            </w:r>
            <w:r w:rsidRPr="009A00CF">
              <w:t>O</w:t>
            </w:r>
            <w:r w:rsidRPr="009A00CF">
              <w:rPr>
                <w:vertAlign w:val="subscript"/>
              </w:rPr>
              <w:t>3</w:t>
            </w:r>
          </w:p>
        </w:tc>
        <w:tc>
          <w:tcPr>
            <w:tcW w:w="1467" w:type="dxa"/>
            <w:shd w:val="clear" w:color="auto" w:fill="E2EFD9" w:themeFill="accent6" w:themeFillTint="33"/>
          </w:tcPr>
          <w:p w14:paraId="52C93D9B" w14:textId="77777777" w:rsidR="003F33E6" w:rsidRPr="009A00CF" w:rsidRDefault="003F33E6" w:rsidP="004C26DB">
            <w:pPr>
              <w:jc w:val="center"/>
            </w:pPr>
            <w:r w:rsidRPr="009A00CF">
              <w:t>171.0644</w:t>
            </w:r>
          </w:p>
        </w:tc>
        <w:tc>
          <w:tcPr>
            <w:tcW w:w="1623" w:type="dxa"/>
            <w:shd w:val="clear" w:color="auto" w:fill="E2EFD9" w:themeFill="accent6" w:themeFillTint="33"/>
          </w:tcPr>
          <w:p w14:paraId="0D4D3A61" w14:textId="77777777" w:rsidR="003F33E6" w:rsidRPr="009A00CF" w:rsidRDefault="003F33E6" w:rsidP="004C26DB">
            <w:pPr>
              <w:jc w:val="center"/>
            </w:pPr>
            <w:r w:rsidRPr="009A00CF">
              <w:t>172.0717</w:t>
            </w:r>
          </w:p>
        </w:tc>
        <w:tc>
          <w:tcPr>
            <w:tcW w:w="1843" w:type="dxa"/>
            <w:shd w:val="clear" w:color="auto" w:fill="E2EFD9" w:themeFill="accent6" w:themeFillTint="33"/>
          </w:tcPr>
          <w:p w14:paraId="66C55142" w14:textId="77777777" w:rsidR="003F33E6" w:rsidRPr="009A00CF" w:rsidRDefault="003F33E6" w:rsidP="004C26DB">
            <w:pPr>
              <w:jc w:val="center"/>
            </w:pPr>
            <w:r w:rsidRPr="009A00CF">
              <w:t>210.0275</w:t>
            </w:r>
          </w:p>
        </w:tc>
        <w:tc>
          <w:tcPr>
            <w:tcW w:w="1763" w:type="dxa"/>
            <w:shd w:val="clear" w:color="auto" w:fill="E2EFD9" w:themeFill="accent6" w:themeFillTint="33"/>
          </w:tcPr>
          <w:p w14:paraId="3ACB4FC2" w14:textId="77777777" w:rsidR="003F33E6" w:rsidRPr="009A00CF" w:rsidRDefault="003F33E6" w:rsidP="004C26DB">
            <w:pPr>
              <w:jc w:val="center"/>
            </w:pPr>
            <w:r w:rsidRPr="009A00CF">
              <w:t>194.0536</w:t>
            </w:r>
          </w:p>
        </w:tc>
        <w:tc>
          <w:tcPr>
            <w:tcW w:w="2100" w:type="dxa"/>
            <w:vMerge w:val="restart"/>
            <w:shd w:val="clear" w:color="auto" w:fill="E2EFD9" w:themeFill="accent6" w:themeFillTint="33"/>
          </w:tcPr>
          <w:p w14:paraId="24BF85D8" w14:textId="77777777" w:rsidR="003F33E6" w:rsidRPr="009A00CF" w:rsidRDefault="003F33E6" w:rsidP="004C26DB">
            <w:pPr>
              <w:jc w:val="center"/>
            </w:pPr>
            <w:r w:rsidRPr="009A00CF">
              <w:t>Mung bean (2)</w:t>
            </w:r>
          </w:p>
          <w:p w14:paraId="627E6411" w14:textId="77777777" w:rsidR="003F33E6" w:rsidRPr="009A00CF" w:rsidRDefault="003F33E6" w:rsidP="004C26DB">
            <w:pPr>
              <w:jc w:val="center"/>
            </w:pPr>
          </w:p>
          <w:p w14:paraId="25D1CDA6" w14:textId="77777777" w:rsidR="003F33E6" w:rsidRPr="009A00CF" w:rsidRDefault="003F33E6" w:rsidP="004C26DB">
            <w:pPr>
              <w:jc w:val="center"/>
            </w:pPr>
            <w:r w:rsidRPr="009A00CF">
              <w:t>arabidopsis (1)</w:t>
            </w:r>
          </w:p>
        </w:tc>
      </w:tr>
      <w:tr w:rsidR="003F33E6" w:rsidRPr="009A00CF" w14:paraId="2B372703" w14:textId="77777777" w:rsidTr="004C26DB">
        <w:trPr>
          <w:trHeight w:val="346"/>
        </w:trPr>
        <w:tc>
          <w:tcPr>
            <w:tcW w:w="2452" w:type="dxa"/>
            <w:shd w:val="clear" w:color="auto" w:fill="E2EFD9" w:themeFill="accent6" w:themeFillTint="33"/>
          </w:tcPr>
          <w:p w14:paraId="16E0ED5F" w14:textId="77777777" w:rsidR="003F33E6" w:rsidRPr="009A00CF" w:rsidRDefault="003F33E6" w:rsidP="004C26DB">
            <w:pPr>
              <w:rPr>
                <w:b/>
                <w:bCs/>
                <w:i/>
              </w:rPr>
            </w:pPr>
            <w:bookmarkStart w:id="70" w:name="_Hlk55670827"/>
            <w:r w:rsidRPr="009A00CF">
              <w:rPr>
                <w:b/>
                <w:bCs/>
                <w:i/>
              </w:rPr>
              <w:t>2-hydroxymetronidazole</w:t>
            </w:r>
            <w:bookmarkEnd w:id="70"/>
          </w:p>
        </w:tc>
        <w:tc>
          <w:tcPr>
            <w:tcW w:w="1512" w:type="dxa"/>
            <w:shd w:val="clear" w:color="auto" w:fill="E2EFD9" w:themeFill="accent6" w:themeFillTint="33"/>
          </w:tcPr>
          <w:p w14:paraId="4DFF12E1" w14:textId="77777777" w:rsidR="003F33E6" w:rsidRPr="009A00CF" w:rsidRDefault="003F33E6" w:rsidP="004C26DB">
            <w:pPr>
              <w:jc w:val="center"/>
            </w:pPr>
            <w:r w:rsidRPr="009A00CF">
              <w:t>Active Metabolite</w:t>
            </w:r>
          </w:p>
        </w:tc>
        <w:tc>
          <w:tcPr>
            <w:tcW w:w="1163" w:type="dxa"/>
            <w:shd w:val="clear" w:color="auto" w:fill="E2EFD9" w:themeFill="accent6" w:themeFillTint="33"/>
          </w:tcPr>
          <w:p w14:paraId="4D841283" w14:textId="77777777" w:rsidR="003F33E6" w:rsidRPr="009A00CF" w:rsidRDefault="003F33E6" w:rsidP="004C26DB">
            <w:pPr>
              <w:jc w:val="center"/>
              <w:rPr>
                <w:vertAlign w:val="subscript"/>
              </w:rPr>
            </w:pPr>
            <w:r w:rsidRPr="009A00CF">
              <w:t>C</w:t>
            </w:r>
            <w:r w:rsidRPr="009A00CF">
              <w:rPr>
                <w:vertAlign w:val="subscript"/>
              </w:rPr>
              <w:t>6</w:t>
            </w:r>
            <w:r w:rsidRPr="009A00CF">
              <w:t>H</w:t>
            </w:r>
            <w:r w:rsidRPr="009A00CF">
              <w:rPr>
                <w:vertAlign w:val="subscript"/>
              </w:rPr>
              <w:t>9</w:t>
            </w:r>
            <w:r w:rsidRPr="009A00CF">
              <w:t>N</w:t>
            </w:r>
            <w:r w:rsidRPr="009A00CF">
              <w:rPr>
                <w:vertAlign w:val="subscript"/>
              </w:rPr>
              <w:t>3</w:t>
            </w:r>
            <w:r w:rsidRPr="009A00CF">
              <w:t>O</w:t>
            </w:r>
            <w:r w:rsidRPr="009A00CF">
              <w:rPr>
                <w:vertAlign w:val="subscript"/>
              </w:rPr>
              <w:t>4</w:t>
            </w:r>
          </w:p>
        </w:tc>
        <w:tc>
          <w:tcPr>
            <w:tcW w:w="1467" w:type="dxa"/>
            <w:shd w:val="clear" w:color="auto" w:fill="E2EFD9" w:themeFill="accent6" w:themeFillTint="33"/>
          </w:tcPr>
          <w:p w14:paraId="5EC6FE16" w14:textId="77777777" w:rsidR="003F33E6" w:rsidRPr="009A00CF" w:rsidRDefault="003F33E6" w:rsidP="004C26DB">
            <w:pPr>
              <w:jc w:val="center"/>
            </w:pPr>
            <w:r w:rsidRPr="009A00CF">
              <w:t>187.0588</w:t>
            </w:r>
          </w:p>
        </w:tc>
        <w:tc>
          <w:tcPr>
            <w:tcW w:w="1623" w:type="dxa"/>
            <w:shd w:val="clear" w:color="auto" w:fill="E2EFD9" w:themeFill="accent6" w:themeFillTint="33"/>
          </w:tcPr>
          <w:p w14:paraId="130E6B4F" w14:textId="77777777" w:rsidR="003F33E6" w:rsidRPr="009A00CF" w:rsidRDefault="003F33E6" w:rsidP="004C26DB">
            <w:pPr>
              <w:jc w:val="center"/>
            </w:pPr>
            <w:r w:rsidRPr="009A00CF">
              <w:t>188.0666</w:t>
            </w:r>
          </w:p>
        </w:tc>
        <w:tc>
          <w:tcPr>
            <w:tcW w:w="1843" w:type="dxa"/>
            <w:shd w:val="clear" w:color="auto" w:fill="E2EFD9" w:themeFill="accent6" w:themeFillTint="33"/>
          </w:tcPr>
          <w:p w14:paraId="2B377CF5" w14:textId="77777777" w:rsidR="003F33E6" w:rsidRPr="009A00CF" w:rsidRDefault="003F33E6" w:rsidP="004C26DB">
            <w:pPr>
              <w:jc w:val="center"/>
            </w:pPr>
            <w:r w:rsidRPr="009A00CF">
              <w:t>226.0225</w:t>
            </w:r>
          </w:p>
        </w:tc>
        <w:tc>
          <w:tcPr>
            <w:tcW w:w="1763" w:type="dxa"/>
            <w:shd w:val="clear" w:color="auto" w:fill="E2EFD9" w:themeFill="accent6" w:themeFillTint="33"/>
          </w:tcPr>
          <w:p w14:paraId="0AC192E2" w14:textId="77777777" w:rsidR="003F33E6" w:rsidRPr="009A00CF" w:rsidRDefault="003F33E6" w:rsidP="004C26DB">
            <w:pPr>
              <w:jc w:val="center"/>
            </w:pPr>
            <w:r w:rsidRPr="009A00CF">
              <w:t>210.0485</w:t>
            </w:r>
          </w:p>
        </w:tc>
        <w:tc>
          <w:tcPr>
            <w:tcW w:w="2100" w:type="dxa"/>
            <w:vMerge/>
            <w:shd w:val="clear" w:color="auto" w:fill="E2EFD9" w:themeFill="accent6" w:themeFillTint="33"/>
          </w:tcPr>
          <w:p w14:paraId="3F2C8D57" w14:textId="77777777" w:rsidR="003F33E6" w:rsidRPr="009A00CF" w:rsidRDefault="003F33E6" w:rsidP="004C26DB">
            <w:pPr>
              <w:jc w:val="center"/>
            </w:pPr>
          </w:p>
        </w:tc>
      </w:tr>
      <w:tr w:rsidR="003F33E6" w:rsidRPr="009A00CF" w14:paraId="278A07AF" w14:textId="77777777" w:rsidTr="004C26DB">
        <w:trPr>
          <w:trHeight w:val="346"/>
        </w:trPr>
        <w:tc>
          <w:tcPr>
            <w:tcW w:w="2452" w:type="dxa"/>
            <w:shd w:val="clear" w:color="auto" w:fill="E2EFD9" w:themeFill="accent6" w:themeFillTint="33"/>
          </w:tcPr>
          <w:p w14:paraId="7DE060D9" w14:textId="77777777" w:rsidR="003F33E6" w:rsidRPr="009A00CF" w:rsidRDefault="003F33E6" w:rsidP="004C26DB">
            <w:pPr>
              <w:jc w:val="center"/>
              <w:rPr>
                <w:b/>
                <w:bCs/>
                <w:i/>
              </w:rPr>
            </w:pPr>
            <w:bookmarkStart w:id="71" w:name="_Hlk55726738"/>
            <w:r w:rsidRPr="009A00CF">
              <w:rPr>
                <w:b/>
                <w:bCs/>
                <w:i/>
              </w:rPr>
              <w:t xml:space="preserve">2- methyl-5-nitroimidazole </w:t>
            </w:r>
            <w:bookmarkEnd w:id="71"/>
          </w:p>
        </w:tc>
        <w:tc>
          <w:tcPr>
            <w:tcW w:w="1512" w:type="dxa"/>
            <w:shd w:val="clear" w:color="auto" w:fill="E2EFD9" w:themeFill="accent6" w:themeFillTint="33"/>
          </w:tcPr>
          <w:p w14:paraId="23F05EF8" w14:textId="77777777" w:rsidR="003F33E6" w:rsidRPr="009A00CF" w:rsidRDefault="003F33E6" w:rsidP="004C26DB">
            <w:pPr>
              <w:jc w:val="center"/>
            </w:pPr>
            <w:r w:rsidRPr="009A00CF">
              <w:t>Degradant</w:t>
            </w:r>
          </w:p>
        </w:tc>
        <w:tc>
          <w:tcPr>
            <w:tcW w:w="1163" w:type="dxa"/>
            <w:shd w:val="clear" w:color="auto" w:fill="E2EFD9" w:themeFill="accent6" w:themeFillTint="33"/>
          </w:tcPr>
          <w:p w14:paraId="57780691" w14:textId="77777777" w:rsidR="003F33E6" w:rsidRPr="009A00CF" w:rsidRDefault="003F33E6" w:rsidP="004C26DB">
            <w:pPr>
              <w:jc w:val="center"/>
              <w:rPr>
                <w:vertAlign w:val="subscript"/>
              </w:rPr>
            </w:pPr>
            <w:r w:rsidRPr="009A00CF">
              <w:t>C</w:t>
            </w:r>
            <w:r w:rsidRPr="009A00CF">
              <w:rPr>
                <w:vertAlign w:val="subscript"/>
              </w:rPr>
              <w:t>4</w:t>
            </w:r>
            <w:r w:rsidRPr="009A00CF">
              <w:t>H</w:t>
            </w:r>
            <w:r w:rsidRPr="009A00CF">
              <w:rPr>
                <w:vertAlign w:val="subscript"/>
              </w:rPr>
              <w:t>5</w:t>
            </w:r>
            <w:r w:rsidRPr="009A00CF">
              <w:t>N</w:t>
            </w:r>
            <w:r w:rsidRPr="009A00CF">
              <w:rPr>
                <w:vertAlign w:val="subscript"/>
              </w:rPr>
              <w:t>3</w:t>
            </w:r>
            <w:r w:rsidRPr="009A00CF">
              <w:t>O</w:t>
            </w:r>
            <w:r w:rsidRPr="009A00CF">
              <w:rPr>
                <w:vertAlign w:val="subscript"/>
              </w:rPr>
              <w:t>2</w:t>
            </w:r>
          </w:p>
        </w:tc>
        <w:tc>
          <w:tcPr>
            <w:tcW w:w="1467" w:type="dxa"/>
            <w:shd w:val="clear" w:color="auto" w:fill="E2EFD9" w:themeFill="accent6" w:themeFillTint="33"/>
          </w:tcPr>
          <w:p w14:paraId="32A0C48A" w14:textId="77777777" w:rsidR="003F33E6" w:rsidRPr="009A00CF" w:rsidRDefault="003F33E6" w:rsidP="004C26DB">
            <w:pPr>
              <w:jc w:val="center"/>
            </w:pPr>
            <w:r w:rsidRPr="009A00CF">
              <w:t>127.0376</w:t>
            </w:r>
          </w:p>
        </w:tc>
        <w:tc>
          <w:tcPr>
            <w:tcW w:w="1623" w:type="dxa"/>
            <w:shd w:val="clear" w:color="auto" w:fill="E2EFD9" w:themeFill="accent6" w:themeFillTint="33"/>
          </w:tcPr>
          <w:p w14:paraId="5CA0B022" w14:textId="77777777" w:rsidR="003F33E6" w:rsidRPr="009A00CF" w:rsidRDefault="003F33E6" w:rsidP="004C26DB">
            <w:pPr>
              <w:jc w:val="center"/>
            </w:pPr>
            <w:r w:rsidRPr="009A00CF">
              <w:t>128.0455</w:t>
            </w:r>
          </w:p>
        </w:tc>
        <w:tc>
          <w:tcPr>
            <w:tcW w:w="1843" w:type="dxa"/>
            <w:shd w:val="clear" w:color="auto" w:fill="E2EFD9" w:themeFill="accent6" w:themeFillTint="33"/>
          </w:tcPr>
          <w:p w14:paraId="1B91E591" w14:textId="77777777" w:rsidR="003F33E6" w:rsidRPr="009A00CF" w:rsidRDefault="003F33E6" w:rsidP="004C26DB">
            <w:pPr>
              <w:jc w:val="center"/>
            </w:pPr>
            <w:r w:rsidRPr="009A00CF">
              <w:t>166.0013</w:t>
            </w:r>
          </w:p>
        </w:tc>
        <w:tc>
          <w:tcPr>
            <w:tcW w:w="1763" w:type="dxa"/>
            <w:shd w:val="clear" w:color="auto" w:fill="E2EFD9" w:themeFill="accent6" w:themeFillTint="33"/>
          </w:tcPr>
          <w:p w14:paraId="47209DA7" w14:textId="77777777" w:rsidR="003F33E6" w:rsidRPr="009A00CF" w:rsidRDefault="003F33E6" w:rsidP="004C26DB">
            <w:pPr>
              <w:jc w:val="center"/>
            </w:pPr>
            <w:r w:rsidRPr="009A00CF">
              <w:t>150.0274</w:t>
            </w:r>
          </w:p>
        </w:tc>
        <w:tc>
          <w:tcPr>
            <w:tcW w:w="2100" w:type="dxa"/>
            <w:vMerge/>
            <w:shd w:val="clear" w:color="auto" w:fill="E2EFD9" w:themeFill="accent6" w:themeFillTint="33"/>
          </w:tcPr>
          <w:p w14:paraId="494CEF6D" w14:textId="77777777" w:rsidR="003F33E6" w:rsidRPr="009A00CF" w:rsidRDefault="003F33E6" w:rsidP="004C26DB">
            <w:pPr>
              <w:jc w:val="center"/>
            </w:pPr>
          </w:p>
        </w:tc>
      </w:tr>
    </w:tbl>
    <w:p w14:paraId="75558B4E" w14:textId="0025F349" w:rsidR="003F33E6" w:rsidRPr="009A00CF" w:rsidRDefault="003F33E6" w:rsidP="003F33E6">
      <w:pPr>
        <w:pStyle w:val="Caption"/>
        <w:keepNext/>
        <w:rPr>
          <w:sz w:val="20"/>
          <w:szCs w:val="20"/>
        </w:rPr>
      </w:pPr>
      <w:bookmarkStart w:id="72" w:name="_Toc59633292"/>
      <w:bookmarkStart w:id="73" w:name="_Toc59633644"/>
      <w:r w:rsidRPr="009A00CF">
        <w:rPr>
          <w:sz w:val="20"/>
          <w:szCs w:val="20"/>
        </w:rPr>
        <w:t>Table</w:t>
      </w:r>
      <w:r w:rsidR="004C26DB" w:rsidRPr="009A00CF">
        <w:rPr>
          <w:sz w:val="20"/>
          <w:szCs w:val="20"/>
        </w:rPr>
        <w:t xml:space="preserve"> 3.2</w:t>
      </w:r>
      <w:r w:rsidRPr="009A00CF">
        <w:rPr>
          <w:noProof/>
          <w:sz w:val="20"/>
          <w:szCs w:val="20"/>
        </w:rPr>
        <w:t>:</w:t>
      </w:r>
      <w:r w:rsidRPr="009A00CF">
        <w:rPr>
          <w:sz w:val="20"/>
          <w:szCs w:val="20"/>
        </w:rPr>
        <w:t xml:space="preserve"> Theoretical molecular masses of target analytes, with m/z values for their commonly observed cationised molecules and corresponding samples in which target analytes were screened for in respective mass spectra.</w:t>
      </w:r>
      <w:bookmarkEnd w:id="72"/>
      <w:bookmarkEnd w:id="73"/>
    </w:p>
    <w:p w14:paraId="6DCE1B28" w14:textId="649509AE" w:rsidR="003F33E6" w:rsidRPr="009A00CF" w:rsidRDefault="003F33E6" w:rsidP="003F33E6">
      <w:pPr>
        <w:pStyle w:val="Caption"/>
        <w:keepNext/>
      </w:pPr>
      <w:bookmarkStart w:id="74" w:name="_Toc59633293"/>
      <w:bookmarkStart w:id="75" w:name="_Toc59633645"/>
      <w:r w:rsidRPr="009A00CF">
        <w:t>.</w:t>
      </w:r>
      <w:bookmarkEnd w:id="74"/>
      <w:bookmarkEnd w:id="75"/>
    </w:p>
    <w:p w14:paraId="16F4B60F" w14:textId="77777777" w:rsidR="003F33E6" w:rsidRPr="009A00CF" w:rsidRDefault="003F33E6" w:rsidP="003F33E6">
      <w:pPr>
        <w:tabs>
          <w:tab w:val="left" w:pos="1265"/>
        </w:tabs>
      </w:pPr>
    </w:p>
    <w:p w14:paraId="44F91FE9" w14:textId="77777777" w:rsidR="003F33E6" w:rsidRPr="009A00CF" w:rsidRDefault="003F33E6" w:rsidP="003F33E6">
      <w:pPr>
        <w:tabs>
          <w:tab w:val="left" w:pos="1265"/>
        </w:tabs>
      </w:pPr>
    </w:p>
    <w:p w14:paraId="244A0BE8" w14:textId="77777777" w:rsidR="003F33E6" w:rsidRPr="009A00CF" w:rsidRDefault="003F33E6" w:rsidP="003F33E6">
      <w:pPr>
        <w:tabs>
          <w:tab w:val="left" w:pos="1265"/>
        </w:tabs>
      </w:pPr>
    </w:p>
    <w:p w14:paraId="47B78A17" w14:textId="77777777" w:rsidR="003F33E6" w:rsidRPr="009A00CF" w:rsidRDefault="003F33E6" w:rsidP="003F33E6">
      <w:pPr>
        <w:tabs>
          <w:tab w:val="left" w:pos="1265"/>
        </w:tabs>
      </w:pPr>
    </w:p>
    <w:p w14:paraId="673960C8" w14:textId="77777777" w:rsidR="003F33E6" w:rsidRPr="009A00CF" w:rsidRDefault="003F33E6" w:rsidP="003F33E6">
      <w:pPr>
        <w:tabs>
          <w:tab w:val="left" w:pos="1265"/>
        </w:tabs>
      </w:pPr>
    </w:p>
    <w:p w14:paraId="1F42BCFD" w14:textId="77777777" w:rsidR="003F33E6" w:rsidRPr="009A00CF" w:rsidRDefault="003F33E6" w:rsidP="003F33E6">
      <w:pPr>
        <w:tabs>
          <w:tab w:val="left" w:pos="1265"/>
        </w:tabs>
      </w:pPr>
    </w:p>
    <w:p w14:paraId="5E58F1B4" w14:textId="77777777" w:rsidR="003F33E6" w:rsidRPr="009A00CF" w:rsidRDefault="003F33E6" w:rsidP="003F33E6">
      <w:pPr>
        <w:tabs>
          <w:tab w:val="left" w:pos="4376"/>
        </w:tabs>
      </w:pPr>
      <w:r w:rsidRPr="009A00CF">
        <w:tab/>
      </w:r>
    </w:p>
    <w:p w14:paraId="153D5E49" w14:textId="77777777" w:rsidR="003F33E6" w:rsidRPr="009A00CF" w:rsidRDefault="003F33E6" w:rsidP="003F33E6">
      <w:pPr>
        <w:tabs>
          <w:tab w:val="left" w:pos="4376"/>
        </w:tabs>
      </w:pPr>
      <w:r w:rsidRPr="009A00CF">
        <w:tab/>
      </w:r>
    </w:p>
    <w:p w14:paraId="6E56CC77" w14:textId="77777777" w:rsidR="003F33E6" w:rsidRPr="009A00CF" w:rsidRDefault="003F33E6" w:rsidP="003F33E6">
      <w:pPr>
        <w:tabs>
          <w:tab w:val="left" w:pos="4376"/>
        </w:tabs>
        <w:sectPr w:rsidR="003F33E6" w:rsidRPr="009A00CF" w:rsidSect="00A305AE">
          <w:pgSz w:w="16838" w:h="11906" w:orient="landscape"/>
          <w:pgMar w:top="1440" w:right="1440" w:bottom="1440" w:left="1440" w:header="708" w:footer="708" w:gutter="0"/>
          <w:cols w:space="708"/>
          <w:docGrid w:linePitch="360"/>
        </w:sectPr>
      </w:pPr>
      <w:r w:rsidRPr="009A00CF">
        <w:tab/>
      </w:r>
    </w:p>
    <w:p w14:paraId="73A4F5D6" w14:textId="134A9B45" w:rsidR="003F33E6" w:rsidRPr="009A00CF" w:rsidRDefault="00916216" w:rsidP="00FF002F">
      <w:pPr>
        <w:pStyle w:val="Heading2"/>
      </w:pPr>
      <w:bookmarkStart w:id="76" w:name="_Toc68085932"/>
      <w:r>
        <w:lastRenderedPageBreak/>
        <w:t xml:space="preserve">3.3 </w:t>
      </w:r>
      <w:r w:rsidR="003F33E6" w:rsidRPr="009A00CF">
        <w:t>Instrumentation</w:t>
      </w:r>
      <w:bookmarkEnd w:id="76"/>
    </w:p>
    <w:p w14:paraId="1A780CF4" w14:textId="5B51F18A" w:rsidR="003F33E6" w:rsidRPr="009A00CF" w:rsidRDefault="00916216" w:rsidP="00916216">
      <w:pPr>
        <w:pStyle w:val="Heading3"/>
        <w:rPr>
          <w:rFonts w:eastAsia="Calibri"/>
          <w:lang w:eastAsia="en-GB"/>
        </w:rPr>
      </w:pPr>
      <w:bookmarkStart w:id="77" w:name="_Toc68085933"/>
      <w:r>
        <w:rPr>
          <w:rFonts w:eastAsia="Calibri"/>
          <w:lang w:eastAsia="en-GB"/>
        </w:rPr>
        <w:t xml:space="preserve">3.3.1 </w:t>
      </w:r>
      <w:r w:rsidR="003F33E6" w:rsidRPr="009A00CF">
        <w:rPr>
          <w:rFonts w:eastAsia="Calibri"/>
          <w:lang w:eastAsia="en-GB"/>
        </w:rPr>
        <w:t xml:space="preserve">Thermo Scientific™ Orbitrap Fusion™ </w:t>
      </w:r>
      <w:proofErr w:type="spellStart"/>
      <w:r w:rsidR="003F33E6" w:rsidRPr="009A00CF">
        <w:rPr>
          <w:rFonts w:eastAsia="Calibri"/>
          <w:lang w:eastAsia="en-GB"/>
        </w:rPr>
        <w:t>Tribrid</w:t>
      </w:r>
      <w:proofErr w:type="spellEnd"/>
      <w:r w:rsidR="003F33E6" w:rsidRPr="009A00CF">
        <w:rPr>
          <w:rFonts w:eastAsia="Calibri"/>
          <w:lang w:eastAsia="en-GB"/>
        </w:rPr>
        <w:t>™ mass spectrometer</w:t>
      </w:r>
      <w:bookmarkEnd w:id="77"/>
      <w:r w:rsidR="003F33E6" w:rsidRPr="009A00CF">
        <w:rPr>
          <w:rFonts w:eastAsia="Calibri"/>
          <w:lang w:eastAsia="en-GB"/>
        </w:rPr>
        <w:t xml:space="preserve"> </w:t>
      </w:r>
    </w:p>
    <w:p w14:paraId="0A95AA03" w14:textId="7AA96211" w:rsidR="003F33E6" w:rsidRPr="009A00CF" w:rsidRDefault="003F33E6" w:rsidP="003F33E6">
      <w:pPr>
        <w:spacing w:line="360" w:lineRule="auto"/>
        <w:rPr>
          <w:rFonts w:ascii="Calibri" w:eastAsia="Calibri" w:hAnsi="Calibri" w:cs="Calibri"/>
          <w:lang w:eastAsia="en-GB"/>
        </w:rPr>
      </w:pPr>
      <w:r w:rsidRPr="009A00CF">
        <w:rPr>
          <w:rFonts w:ascii="Calibri" w:eastAsia="Calibri" w:hAnsi="Calibri" w:cs="Calibri"/>
          <w:lang w:eastAsia="en-GB"/>
        </w:rPr>
        <w:t xml:space="preserve">A Thermo Scientific™ Orbitrap Fusion™ </w:t>
      </w:r>
      <w:proofErr w:type="spellStart"/>
      <w:r w:rsidRPr="009A00CF">
        <w:rPr>
          <w:rFonts w:ascii="Calibri" w:eastAsia="Calibri" w:hAnsi="Calibri" w:cs="Calibri"/>
          <w:lang w:eastAsia="en-GB"/>
        </w:rPr>
        <w:t>Tribrid</w:t>
      </w:r>
      <w:proofErr w:type="spellEnd"/>
      <w:r w:rsidRPr="009A00CF">
        <w:rPr>
          <w:rFonts w:ascii="Calibri" w:eastAsia="Calibri" w:hAnsi="Calibri" w:cs="Calibri"/>
          <w:lang w:eastAsia="en-GB"/>
        </w:rPr>
        <w:t xml:space="preserve">™ mass spectrometer enables rapid analysis of complex samples through the combined operation of three different mass analysers: the quadrupole, orbitrap and ion traps. This enables high-resolution analysis which is able to support a wide range of applications in analytical chemistry, from routine compound identification, to analysis of trace-level components in complex mixtures </w:t>
      </w:r>
      <w:r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DOI":"10.1021/ac4001223","ISSN":"00032700","PMID":"23590404","author":[{"dropping-particle":"","family":"Zubarev","given":"Roman A.","non-dropping-particle":"","parse-names":false,"suffix":""},{"dropping-particle":"","family":"Makarov","given":"Alexander","non-dropping-particle":"","parse-names":false,"suffix":""}],"container-title":"Analytical Chemistry","id":"ITEM-1","issued":{"date-parts":[["2013"]]},"title":"Orbitrap mass spectrometry","type":"article-journal"},"uris":["http://www.mendeley.com/documents/?uuid=5feafa7e-a3ac-4761-9d2f-0c72bd854c3d"]}],"mendeley":{"formattedCitation":"(158)","plainTextFormattedCitation":"(158)","previouslyFormattedCitation":"(157)"},"properties":{"noteIndex":0},"schema":"https://github.com/citation-style-language/schema/raw/master/csl-citation.json"}</w:instrText>
      </w:r>
      <w:r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58)</w:t>
      </w:r>
      <w:r w:rsidRPr="009A00CF">
        <w:rPr>
          <w:rFonts w:ascii="Calibri" w:eastAsia="Calibri" w:hAnsi="Calibri" w:cs="Calibri"/>
          <w:lang w:eastAsia="en-GB"/>
        </w:rPr>
        <w:fldChar w:fldCharType="end"/>
      </w:r>
      <w:r w:rsidRPr="009A00CF">
        <w:rPr>
          <w:rFonts w:ascii="Calibri" w:eastAsia="Calibri" w:hAnsi="Calibri" w:cs="Calibri"/>
          <w:lang w:eastAsia="en-GB"/>
        </w:rPr>
        <w:t>.</w:t>
      </w:r>
    </w:p>
    <w:p w14:paraId="2AA7DF80" w14:textId="336633BC" w:rsidR="003F33E6" w:rsidRPr="009A00CF" w:rsidRDefault="003F33E6" w:rsidP="003F33E6">
      <w:pPr>
        <w:spacing w:line="360" w:lineRule="auto"/>
        <w:rPr>
          <w:rFonts w:ascii="Calibri" w:eastAsia="Calibri" w:hAnsi="Calibri" w:cs="Calibri"/>
          <w:lang w:eastAsia="en-GB"/>
        </w:rPr>
      </w:pPr>
      <w:r w:rsidRPr="009A00CF">
        <w:rPr>
          <w:rFonts w:ascii="Calibri" w:eastAsia="Calibri" w:hAnsi="Calibri" w:cs="Calibri"/>
          <w:lang w:eastAsia="en-GB"/>
        </w:rPr>
        <w:t xml:space="preserve">The Orbitrap Fusion mass spectrometer has 3 key benefits that make it an ideal candidate for analysis of the single cell samples, each of which are determined by the operation of its component mass analysers. The first is the outstanding limits of detection, enabling the detection of low abundance species. For analysis of the intracellular material of single cells, this is of particular significance due to the small sample volumes (&lt; </w:t>
      </w:r>
      <w:r w:rsidR="00791D94">
        <w:rPr>
          <w:rFonts w:ascii="Calibri" w:eastAsia="Calibri" w:hAnsi="Calibri" w:cs="Calibri"/>
          <w:lang w:eastAsia="en-GB"/>
        </w:rPr>
        <w:t xml:space="preserve">2 </w:t>
      </w:r>
      <w:r w:rsidRPr="009A00CF">
        <w:rPr>
          <w:rFonts w:ascii="Calibri" w:eastAsia="Calibri" w:hAnsi="Calibri" w:cs="Calibri"/>
          <w:lang w:eastAsia="en-GB"/>
        </w:rPr>
        <w:t>µL), in which the abundance of xenobiotics is expected to be relatively low</w:t>
      </w:r>
      <w:r w:rsidR="00791D94">
        <w:rPr>
          <w:rFonts w:ascii="Calibri" w:eastAsia="Calibri" w:hAnsi="Calibri" w:cs="Calibri"/>
          <w:lang w:eastAsia="en-GB"/>
        </w:rPr>
        <w:t xml:space="preserve"> </w:t>
      </w:r>
      <w:r w:rsidR="00791D94">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DOI":"10.1371/journal.pone.0128384","ISSN":"1932-6203 (Electronic)","PMID":"26053016","abstract":"In this study, a revised target model for quantifying the in vitro radiosensitivity  of mung bean sprout elongation to 6-MV X-rays was developed. The revised target model, which incorporated the Poisson prediction for a low probability of success, provided theoretical estimates that were highly consistent with the actual data measured in this study. The revised target model correlated different in vitro radiosensitivities to various effective target volumes and was successfully confirmed by exposing mung beans in various elongation states to various doses of 6-MV X-rays. For the experiment, 5,000 fresh mung beans were randomly distributed into 100 petri dishes, which were randomly divided into ten groups. Each group received an initial watering at a different time point prior to X-ray exposure, resulting in different effective target volumes. The bean sprouts were measured 70 hr after X-ray exposure, and the average length of the bean sprouts in each group was recorded as an index of the mung bean in vitro radiosensitivity. Mung beans that received an initial watering either six or sixteen hours before X-ray exposure had the shortest sprout length, indicating that the maximum effective target volume was formed within that specific time period. The revised target model could be also expanded to interpret the \"two-hit\" model of target theory, although the experimental data supported the \"one-hit\" model. If the \"two-hit\" model was sustained, theoretically, the target size would be 2.14 times larger than its original size to produce the same results.","author":[{"dropping-particle":"","family":"Wang","given":"Tzu Hwei","non-dropping-particle":"","parse-names":false,"suffix":""},{"dropping-particle":"","family":"Kittipayak","given":"Samrit","non-dropping-particle":"","parse-names":false,"suffix":""},{"dropping-particle":"","family":"Lin","given":"Yu Ting","non-dropping-particle":"","parse-names":false,"suffix":""},{"dropping-particle":"","family":"Lin","given":"Cheng Hsun","non-dropping-particle":"","parse-names":false,"suffix":""},{"dropping-particle":"","family":"Pan","given":"Lung Kwang","non-dropping-particle":"","parse-names":false,"suffix":""}],"container-title":"PloS one","id":"ITEM-1","issue":"6","issued":{"date-parts":[["2015"]]},"language":"eng","page":"e0128384","title":"Quantification of the In Vitro Radiosensitivity of Mung Bean Sprout Elongation to  6MV X-Ray: A Revised Target Model Study.","type":"article-journal","volume":"10"},"uris":["http://www.mendeley.com/documents/?uuid=eea0d3b1-ff66-4c68-9599-9bd73a7a2be5"]}],"mendeley":{"formattedCitation":"(156)","plainTextFormattedCitation":"(156)","previouslyFormattedCitation":"(155)"},"properties":{"noteIndex":0},"schema":"https://github.com/citation-style-language/schema/raw/master/csl-citation.json"}</w:instrText>
      </w:r>
      <w:r w:rsidR="00791D94">
        <w:rPr>
          <w:rFonts w:ascii="Calibri" w:eastAsia="Calibri" w:hAnsi="Calibri" w:cs="Calibri"/>
          <w:lang w:eastAsia="en-GB"/>
        </w:rPr>
        <w:fldChar w:fldCharType="separate"/>
      </w:r>
      <w:r w:rsidR="006F3575" w:rsidRPr="006F3575">
        <w:rPr>
          <w:rFonts w:ascii="Calibri" w:eastAsia="Calibri" w:hAnsi="Calibri" w:cs="Calibri"/>
          <w:noProof/>
          <w:lang w:eastAsia="en-GB"/>
        </w:rPr>
        <w:t>(156)</w:t>
      </w:r>
      <w:r w:rsidR="00791D94">
        <w:rPr>
          <w:rFonts w:ascii="Calibri" w:eastAsia="Calibri" w:hAnsi="Calibri" w:cs="Calibri"/>
          <w:lang w:eastAsia="en-GB"/>
        </w:rPr>
        <w:fldChar w:fldCharType="end"/>
      </w:r>
      <w:r w:rsidRPr="009A00CF">
        <w:rPr>
          <w:rFonts w:ascii="Calibri" w:eastAsia="Calibri" w:hAnsi="Calibri" w:cs="Calibri"/>
          <w:lang w:eastAsia="en-GB"/>
        </w:rPr>
        <w:t>. The Orbitrap mass spectrometer also has very high resolution relative to other instruments (max resolution of 1,000,000 at m/z 200), making it possible to discriminate between ions with similar isotopic mass to charge ratios (</w:t>
      </w:r>
      <w:r w:rsidRPr="009A00CF">
        <w:rPr>
          <w:rFonts w:ascii="Calibri" w:eastAsia="Calibri" w:hAnsi="Calibri" w:cs="Calibri"/>
          <w:i/>
          <w:lang w:eastAsia="en-GB"/>
        </w:rPr>
        <w:t>m/z</w:t>
      </w:r>
      <w:r w:rsidRPr="009A00CF">
        <w:rPr>
          <w:rFonts w:ascii="Calibri" w:eastAsia="Calibri" w:hAnsi="Calibri" w:cs="Calibri"/>
          <w:lang w:eastAsia="en-GB"/>
        </w:rPr>
        <w:t xml:space="preserve">) </w:t>
      </w:r>
      <w:r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author":[{"dropping-particle":"","family":"Thermo Fisher Scientific","given":"","non-dropping-particle":"","parse-names":false,"suffix":""}],"id":"ITEM-1","issued":{"date-parts":[["2018"]]},"number-of-pages":"1-6","title":"LC-MS innovations: review of the technology and its advancements","type":"report"},"uris":["http://www.mendeley.com/documents/?uuid=32026283-423e-483c-9251-03b7837282bc"]}],"mendeley":{"formattedCitation":"(159)","plainTextFormattedCitation":"(159)","previouslyFormattedCitation":"(158)"},"properties":{"noteIndex":0},"schema":"https://github.com/citation-style-language/schema/raw/master/csl-citation.json"}</w:instrText>
      </w:r>
      <w:r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59)</w:t>
      </w:r>
      <w:r w:rsidRPr="009A00CF">
        <w:rPr>
          <w:rFonts w:ascii="Calibri" w:eastAsia="Calibri" w:hAnsi="Calibri" w:cs="Calibri"/>
          <w:lang w:eastAsia="en-GB"/>
        </w:rPr>
        <w:fldChar w:fldCharType="end"/>
      </w:r>
      <w:r w:rsidRPr="009A00CF">
        <w:rPr>
          <w:rFonts w:ascii="Calibri" w:eastAsia="Calibri" w:hAnsi="Calibri" w:cs="Calibri"/>
          <w:lang w:eastAsia="en-GB"/>
        </w:rPr>
        <w:t>. This facilitates the characterisation and identification of both target and non-target analytes by allowing compounds to be identified and differentiated from matrix ions in complex sample mixtures</w:t>
      </w:r>
      <w:r w:rsidR="002A0D44">
        <w:rPr>
          <w:rFonts w:ascii="Calibri" w:eastAsia="Calibri" w:hAnsi="Calibri" w:cs="Calibri"/>
          <w:lang w:eastAsia="en-GB"/>
        </w:rPr>
        <w:t xml:space="preserve"> </w:t>
      </w:r>
      <w:r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DOI":"10.1021/ac4001223","ISSN":"00032700","PMID":"23590404","author":[{"dropping-particle":"","family":"Zubarev","given":"Roman A.","non-dropping-particle":"","parse-names":false,"suffix":""},{"dropping-particle":"","family":"Makarov","given":"Alexander","non-dropping-particle":"","parse-names":false,"suffix":""}],"container-title":"Analytical Chemistry","id":"ITEM-1","issued":{"date-parts":[["2013"]]},"title":"Orbitrap mass spectrometry","type":"article-journal"},"uris":["http://www.mendeley.com/documents/?uuid=5feafa7e-a3ac-4761-9d2f-0c72bd854c3d"]}],"mendeley":{"formattedCitation":"(158)","plainTextFormattedCitation":"(158)","previouslyFormattedCitation":"(157)"},"properties":{"noteIndex":0},"schema":"https://github.com/citation-style-language/schema/raw/master/csl-citation.json"}</w:instrText>
      </w:r>
      <w:r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58)</w:t>
      </w:r>
      <w:r w:rsidRPr="009A00CF">
        <w:rPr>
          <w:rFonts w:ascii="Calibri" w:eastAsia="Calibri" w:hAnsi="Calibri" w:cs="Calibri"/>
          <w:lang w:eastAsia="en-GB"/>
        </w:rPr>
        <w:fldChar w:fldCharType="end"/>
      </w:r>
      <w:r w:rsidRPr="009A00CF">
        <w:rPr>
          <w:rFonts w:ascii="Calibri" w:eastAsia="Calibri" w:hAnsi="Calibri" w:cs="Calibri"/>
          <w:lang w:eastAsia="en-GB"/>
        </w:rPr>
        <w:t xml:space="preserve">. As such, the masking effects of isobaric matrix interference are reduced, even in the presence of other compounds of almost identical mass </w:t>
      </w:r>
      <w:r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author":[{"dropping-particle":"","family":"Thermo Fisher Scientific","given":"","non-dropping-particle":"","parse-names":false,"suffix":""}],"id":"ITEM-1","issued":{"date-parts":[["2018"]]},"number-of-pages":"1-6","title":"LC-MS innovations: review of the technology and its advancements","type":"report"},"uris":["http://www.mendeley.com/documents/?uuid=32026283-423e-483c-9251-03b7837282bc"]}],"mendeley":{"formattedCitation":"(159)","plainTextFormattedCitation":"(159)","previouslyFormattedCitation":"(158)"},"properties":{"noteIndex":0},"schema":"https://github.com/citation-style-language/schema/raw/master/csl-citation.json"}</w:instrText>
      </w:r>
      <w:r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59)</w:t>
      </w:r>
      <w:r w:rsidRPr="009A00CF">
        <w:rPr>
          <w:rFonts w:ascii="Calibri" w:eastAsia="Calibri" w:hAnsi="Calibri" w:cs="Calibri"/>
          <w:lang w:eastAsia="en-GB"/>
        </w:rPr>
        <w:fldChar w:fldCharType="end"/>
      </w:r>
      <w:r w:rsidRPr="009A00CF">
        <w:rPr>
          <w:rFonts w:ascii="Calibri" w:eastAsia="Calibri" w:hAnsi="Calibri" w:cs="Calibri"/>
          <w:lang w:eastAsia="en-GB"/>
        </w:rPr>
        <w:t xml:space="preserve">. The high resolution competency gives rise to determination of low mass accuracies through separation of ions of similar mass </w:t>
      </w:r>
      <w:r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URL":"https://analyteguru.com/why-is-the-orbitrap-mass-analyzer-amazing/","accessed":{"date-parts":[["2020","11","10"]]},"author":[{"dropping-particle":"","family":"Hornshaw","given":"Martin","non-dropping-particle":"","parse-names":false,"suffix":""}],"container-title":"Analyte Guru","id":"ITEM-1","issued":{"date-parts":[["2015"]]},"title":"Why is the Orbitrap Mass Analyzer so Amazing?","type":"webpage"},"uris":["http://www.mendeley.com/documents/?uuid=f42cbcd1-5e08-4f67-b671-295819538ae6"]}],"mendeley":{"formattedCitation":"(160)","plainTextFormattedCitation":"(160)","previouslyFormattedCitation":"(159)"},"properties":{"noteIndex":0},"schema":"https://github.com/citation-style-language/schema/raw/master/csl-citation.json"}</w:instrText>
      </w:r>
      <w:r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60)</w:t>
      </w:r>
      <w:r w:rsidRPr="009A00CF">
        <w:rPr>
          <w:rFonts w:ascii="Calibri" w:eastAsia="Calibri" w:hAnsi="Calibri" w:cs="Calibri"/>
          <w:lang w:eastAsia="en-GB"/>
        </w:rPr>
        <w:fldChar w:fldCharType="end"/>
      </w:r>
      <w:r w:rsidRPr="009A00CF">
        <w:rPr>
          <w:rFonts w:ascii="Calibri" w:eastAsia="Calibri" w:hAnsi="Calibri" w:cs="Calibri"/>
          <w:lang w:eastAsia="en-GB"/>
        </w:rPr>
        <w:t>. Mass accuracy is a measure of closeness of ions of similar mass, determined by the difference between the theoretical monoisotopic mass (</w:t>
      </w:r>
      <w:r w:rsidRPr="009A00CF">
        <w:rPr>
          <w:rFonts w:ascii="Calibri" w:eastAsia="Calibri" w:hAnsi="Calibri" w:cs="Calibri"/>
          <w:i/>
          <w:lang w:eastAsia="en-GB"/>
        </w:rPr>
        <w:t>m</w:t>
      </w:r>
      <w:r w:rsidRPr="009A00CF">
        <w:rPr>
          <w:rFonts w:ascii="Calibri" w:eastAsia="Calibri" w:hAnsi="Calibri" w:cs="Calibri"/>
          <w:i/>
          <w:vertAlign w:val="subscript"/>
          <w:lang w:eastAsia="en-GB"/>
        </w:rPr>
        <w:t>a</w:t>
      </w:r>
      <w:r w:rsidRPr="009A00CF">
        <w:rPr>
          <w:rFonts w:ascii="Calibri" w:eastAsia="Calibri" w:hAnsi="Calibri" w:cs="Calibri"/>
          <w:lang w:eastAsia="en-GB"/>
        </w:rPr>
        <w:t xml:space="preserve">) and the </w:t>
      </w:r>
      <w:r w:rsidRPr="009A00CF">
        <w:rPr>
          <w:rFonts w:ascii="Calibri" w:eastAsia="Calibri" w:hAnsi="Calibri" w:cs="Calibri"/>
          <w:i/>
          <w:iCs/>
          <w:lang w:eastAsia="en-GB"/>
        </w:rPr>
        <w:t>m/z</w:t>
      </w:r>
      <w:r w:rsidRPr="009A00CF">
        <w:rPr>
          <w:rFonts w:ascii="Calibri" w:eastAsia="Calibri" w:hAnsi="Calibri" w:cs="Calibri"/>
          <w:lang w:eastAsia="en-GB"/>
        </w:rPr>
        <w:t xml:space="preserve"> value of the recorded peak (</w:t>
      </w:r>
      <w:r w:rsidRPr="009A00CF">
        <w:rPr>
          <w:rFonts w:ascii="Calibri" w:eastAsia="Calibri" w:hAnsi="Calibri" w:cs="Calibri"/>
          <w:i/>
          <w:lang w:eastAsia="en-GB"/>
        </w:rPr>
        <w:t>m</w:t>
      </w:r>
      <w:r w:rsidRPr="009A00CF">
        <w:rPr>
          <w:rFonts w:ascii="Calibri" w:eastAsia="Calibri" w:hAnsi="Calibri" w:cs="Calibri"/>
          <w:i/>
          <w:vertAlign w:val="subscript"/>
          <w:lang w:eastAsia="en-GB"/>
        </w:rPr>
        <w:t>i</w:t>
      </w:r>
      <w:r w:rsidRPr="009A00CF">
        <w:rPr>
          <w:rFonts w:ascii="Calibri" w:eastAsia="Calibri" w:hAnsi="Calibri" w:cs="Calibri"/>
          <w:lang w:eastAsia="en-GB"/>
        </w:rPr>
        <w:t>) (</w:t>
      </w:r>
      <w:r w:rsidR="002A0D44">
        <w:rPr>
          <w:rFonts w:ascii="Calibri" w:eastAsia="Calibri" w:hAnsi="Calibri" w:cs="Calibri"/>
          <w:lang w:eastAsia="en-GB"/>
        </w:rPr>
        <w:t>E</w:t>
      </w:r>
      <w:r w:rsidRPr="009A00CF">
        <w:rPr>
          <w:rFonts w:ascii="Calibri" w:eastAsia="Calibri" w:hAnsi="Calibri" w:cs="Calibri"/>
          <w:lang w:eastAsia="en-GB"/>
        </w:rPr>
        <w:t xml:space="preserve">qn. </w:t>
      </w:r>
      <w:r w:rsidR="004C26DB" w:rsidRPr="009A00CF">
        <w:rPr>
          <w:rFonts w:ascii="Calibri" w:eastAsia="Calibri" w:hAnsi="Calibri" w:cs="Calibri"/>
          <w:lang w:eastAsia="en-GB"/>
        </w:rPr>
        <w:t>2</w:t>
      </w:r>
      <w:r w:rsidRPr="009A00CF">
        <w:rPr>
          <w:rFonts w:ascii="Calibri" w:eastAsia="Calibri" w:hAnsi="Calibri" w:cs="Calibri"/>
          <w:lang w:eastAsia="en-GB"/>
        </w:rPr>
        <w:t xml:space="preserve">) </w:t>
      </w:r>
      <w:r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DOI":"10.1021/jasms.9b00150","ISSN":"18791123","PMID":"32186871","author":[{"dropping-particle":"","family":"Cody","given":"Robert B.","non-dropping-particle":"","parse-names":false,"suffix":""}],"container-title":"Journal of the American Society for Mass Spectrometry","id":"ITEM-1","issued":{"date-parts":[["2020"]]},"title":"Why Are We Still Reporting Mass Accuracy in Parts per Million (ppm)?","type":"article"},"uris":["http://www.mendeley.com/documents/?uuid=2af8869c-9cb6-4b72-9828-51e29c05b0e3"]}],"mendeley":{"formattedCitation":"(161)","plainTextFormattedCitation":"(161)","previouslyFormattedCitation":"(160)"},"properties":{"noteIndex":0},"schema":"https://github.com/citation-style-language/schema/raw/master/csl-citation.json"}</w:instrText>
      </w:r>
      <w:r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61)</w:t>
      </w:r>
      <w:r w:rsidRPr="009A00CF">
        <w:rPr>
          <w:rFonts w:ascii="Calibri" w:eastAsia="Calibri" w:hAnsi="Calibri" w:cs="Calibri"/>
          <w:lang w:eastAsia="en-GB"/>
        </w:rPr>
        <w:fldChar w:fldCharType="end"/>
      </w:r>
      <w:r w:rsidRPr="009A00CF">
        <w:rPr>
          <w:rFonts w:ascii="Calibri" w:eastAsia="Calibri" w:hAnsi="Calibri" w:cs="Calibri"/>
          <w:lang w:eastAsia="en-GB"/>
        </w:rPr>
        <w:t xml:space="preserve">.  </w:t>
      </w:r>
    </w:p>
    <w:p w14:paraId="05360400" w14:textId="77777777" w:rsidR="003F33E6" w:rsidRPr="009A00CF" w:rsidRDefault="003F33E6" w:rsidP="003F33E6">
      <w:pPr>
        <w:spacing w:line="360" w:lineRule="auto"/>
        <w:rPr>
          <w:rFonts w:ascii="Calibri" w:eastAsia="Calibri" w:hAnsi="Calibri" w:cs="Calibri"/>
          <w:lang w:eastAsia="en-GB"/>
        </w:rPr>
      </w:pPr>
      <w:r w:rsidRPr="009A00CF">
        <w:rPr>
          <w:rFonts w:ascii="Calibri" w:eastAsia="Calibri" w:hAnsi="Calibri" w:cs="Calibri"/>
          <w:noProof/>
          <w:lang w:eastAsia="en-GB"/>
        </w:rPr>
        <mc:AlternateContent>
          <mc:Choice Requires="wps">
            <w:drawing>
              <wp:anchor distT="45720" distB="45720" distL="114300" distR="114300" simplePos="0" relativeHeight="251767808" behindDoc="0" locked="0" layoutInCell="1" hidden="0" allowOverlap="1" wp14:anchorId="55F325B2" wp14:editId="6446F1FA">
                <wp:simplePos x="0" y="0"/>
                <wp:positionH relativeFrom="column">
                  <wp:posOffset>5131435</wp:posOffset>
                </wp:positionH>
                <wp:positionV relativeFrom="paragraph">
                  <wp:posOffset>372717</wp:posOffset>
                </wp:positionV>
                <wp:extent cx="400050" cy="477520"/>
                <wp:effectExtent l="0" t="0" r="0" b="0"/>
                <wp:wrapSquare wrapText="bothSides" distT="45720" distB="45720" distL="114300" distR="114300"/>
                <wp:docPr id="912" name="Rectangle 912"/>
                <wp:cNvGraphicFramePr/>
                <a:graphic xmlns:a="http://schemas.openxmlformats.org/drawingml/2006/main">
                  <a:graphicData uri="http://schemas.microsoft.com/office/word/2010/wordprocessingShape">
                    <wps:wsp>
                      <wps:cNvSpPr/>
                      <wps:spPr>
                        <a:xfrm>
                          <a:off x="0" y="0"/>
                          <a:ext cx="400050" cy="477520"/>
                        </a:xfrm>
                        <a:prstGeom prst="rect">
                          <a:avLst/>
                        </a:prstGeom>
                        <a:solidFill>
                          <a:srgbClr val="FFFFFF"/>
                        </a:solidFill>
                        <a:ln>
                          <a:noFill/>
                        </a:ln>
                      </wps:spPr>
                      <wps:txbx>
                        <w:txbxContent>
                          <w:p w14:paraId="4F369C42" w14:textId="4E76E913" w:rsidR="00F75B1B" w:rsidRDefault="00F75B1B" w:rsidP="003F33E6">
                            <w:pPr>
                              <w:spacing w:line="258" w:lineRule="auto"/>
                              <w:textDirection w:val="btLr"/>
                            </w:pPr>
                            <w:r>
                              <w:rPr>
                                <w:color w:val="000000"/>
                              </w:rPr>
                              <w:t>(2)</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55F325B2" id="Rectangle 912" o:spid="_x0000_s1210" style="position:absolute;margin-left:404.05pt;margin-top:29.35pt;width:31.5pt;height:37.6pt;z-index:251767808;visibility:visible;mso-wrap-style:square;mso-height-percent:0;mso-wrap-distance-left:9pt;mso-wrap-distance-top:3.6pt;mso-wrap-distance-right:9pt;mso-wrap-distance-bottom:3.6pt;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" stroked="f">
                <v:textbox inset="2.53958mm,1.2694mm,2.53958mm,1.2694mm">
                  <w:txbxContent>
                    <w:p w14:paraId="4F369C42" w14:textId="4E76E913" w:rsidR="00F75B1B" w:rsidRDefault="00F75B1B" w:rsidP="003F33E6">
                      <w:pPr>
                        <w:spacing w:line="258" w:lineRule="auto"/>
                        <w:textDirection w:val="btLr"/>
                      </w:pPr>
                      <w:r>
                        <w:rPr>
                          <w:color w:val="000000"/>
                        </w:rPr>
                        <w:t>(2)</w:t>
                      </w:r>
                    </w:p>
                  </w:txbxContent>
                </v:textbox>
                <w10:wrap type="square"/>
              </v:rect>
            </w:pict>
          </mc:Fallback>
        </mc:AlternateContent>
      </w:r>
    </w:p>
    <w:p w14:paraId="044426F5" w14:textId="77777777" w:rsidR="003F33E6" w:rsidRPr="009A00CF" w:rsidRDefault="003F33E6" w:rsidP="003F33E6">
      <w:pPr>
        <w:spacing w:line="360" w:lineRule="auto"/>
        <w:rPr>
          <w:rFonts w:ascii="Calibri" w:eastAsia="Calibri" w:hAnsi="Calibri" w:cs="Calibri"/>
          <w:lang w:eastAsia="en-GB"/>
        </w:rPr>
      </w:pPr>
      <m:oMathPara>
        <m:oMath>
          <m:r>
            <w:rPr>
              <w:rFonts w:ascii="Cambria Math" w:eastAsia="Cambria Math" w:hAnsi="Cambria Math" w:cs="Cambria Math"/>
              <w:lang w:eastAsia="en-GB"/>
            </w:rPr>
            <m:t xml:space="preserve">Mass accuracy </m:t>
          </m:r>
          <m:d>
            <m:dPr>
              <m:ctrlPr>
                <w:rPr>
                  <w:rFonts w:ascii="Cambria Math" w:eastAsia="Cambria Math" w:hAnsi="Cambria Math" w:cs="Cambria Math"/>
                  <w:lang w:eastAsia="en-GB"/>
                </w:rPr>
              </m:ctrlPr>
            </m:dPr>
            <m:e>
              <m:r>
                <w:rPr>
                  <w:rFonts w:ascii="Cambria Math" w:eastAsia="Cambria Math" w:hAnsi="Cambria Math" w:cs="Cambria Math"/>
                  <w:lang w:eastAsia="en-GB"/>
                </w:rPr>
                <m:t>ppm</m:t>
              </m:r>
            </m:e>
          </m:d>
          <m:r>
            <w:rPr>
              <w:rFonts w:ascii="Cambria Math" w:eastAsia="Cambria Math" w:hAnsi="Cambria Math" w:cs="Cambria Math"/>
              <w:lang w:eastAsia="en-GB"/>
            </w:rPr>
            <m:t xml:space="preserve">= </m:t>
          </m:r>
          <m:sSup>
            <m:sSupPr>
              <m:ctrlPr>
                <w:rPr>
                  <w:rFonts w:ascii="Cambria Math" w:eastAsia="Cambria Math" w:hAnsi="Cambria Math" w:cs="Cambria Math"/>
                  <w:lang w:eastAsia="en-GB"/>
                </w:rPr>
              </m:ctrlPr>
            </m:sSupPr>
            <m:e>
              <m:r>
                <w:rPr>
                  <w:rFonts w:ascii="Cambria Math" w:eastAsia="Cambria Math" w:hAnsi="Cambria Math" w:cs="Cambria Math"/>
                  <w:lang w:eastAsia="en-GB"/>
                </w:rPr>
                <m:t>10</m:t>
              </m:r>
            </m:e>
            <m:sup>
              <m:r>
                <w:rPr>
                  <w:rFonts w:ascii="Cambria Math" w:eastAsia="Cambria Math" w:hAnsi="Cambria Math" w:cs="Cambria Math"/>
                  <w:lang w:eastAsia="en-GB"/>
                </w:rPr>
                <m:t>6</m:t>
              </m:r>
            </m:sup>
          </m:sSup>
          <m:f>
            <m:fPr>
              <m:ctrlPr>
                <w:rPr>
                  <w:rFonts w:ascii="Cambria Math" w:eastAsia="Cambria Math" w:hAnsi="Cambria Math" w:cs="Cambria Math"/>
                  <w:lang w:eastAsia="en-GB"/>
                </w:rPr>
              </m:ctrlPr>
            </m:fPr>
            <m:num>
              <m:r>
                <w:rPr>
                  <w:rFonts w:ascii="Cambria Math" w:eastAsia="Cambria Math" w:hAnsi="Cambria Math" w:cs="Cambria Math"/>
                  <w:lang w:eastAsia="en-GB"/>
                </w:rPr>
                <m:t>(</m:t>
              </m:r>
              <m:sSub>
                <m:sSubPr>
                  <m:ctrlPr>
                    <w:rPr>
                      <w:rFonts w:ascii="Cambria Math" w:eastAsia="Cambria Math" w:hAnsi="Cambria Math" w:cs="Cambria Math"/>
                      <w:lang w:eastAsia="en-GB"/>
                    </w:rPr>
                  </m:ctrlPr>
                </m:sSubPr>
                <m:e>
                  <m:r>
                    <w:rPr>
                      <w:rFonts w:ascii="Cambria Math" w:eastAsia="Cambria Math" w:hAnsi="Cambria Math" w:cs="Cambria Math"/>
                      <w:lang w:eastAsia="en-GB"/>
                    </w:rPr>
                    <m:t>m</m:t>
                  </m:r>
                </m:e>
                <m:sub>
                  <m:r>
                    <w:rPr>
                      <w:rFonts w:ascii="Cambria Math" w:eastAsia="Cambria Math" w:hAnsi="Cambria Math" w:cs="Cambria Math"/>
                      <w:lang w:eastAsia="en-GB"/>
                    </w:rPr>
                    <m:t>i</m:t>
                  </m:r>
                </m:sub>
              </m:sSub>
              <m:r>
                <w:rPr>
                  <w:rFonts w:ascii="Cambria Math" w:eastAsia="Cambria Math" w:hAnsi="Cambria Math" w:cs="Cambria Math"/>
                  <w:lang w:eastAsia="en-GB"/>
                </w:rPr>
                <m:t xml:space="preserve">- </m:t>
              </m:r>
              <m:sSub>
                <m:sSubPr>
                  <m:ctrlPr>
                    <w:rPr>
                      <w:rFonts w:ascii="Cambria Math" w:eastAsia="Cambria Math" w:hAnsi="Cambria Math" w:cs="Cambria Math"/>
                      <w:lang w:eastAsia="en-GB"/>
                    </w:rPr>
                  </m:ctrlPr>
                </m:sSubPr>
                <m:e>
                  <m:r>
                    <w:rPr>
                      <w:rFonts w:ascii="Cambria Math" w:eastAsia="Cambria Math" w:hAnsi="Cambria Math" w:cs="Cambria Math"/>
                      <w:lang w:eastAsia="en-GB"/>
                    </w:rPr>
                    <m:t>m</m:t>
                  </m:r>
                </m:e>
                <m:sub>
                  <m:r>
                    <w:rPr>
                      <w:rFonts w:ascii="Cambria Math" w:eastAsia="Cambria Math" w:hAnsi="Cambria Math" w:cs="Cambria Math"/>
                      <w:lang w:eastAsia="en-GB"/>
                    </w:rPr>
                    <m:t>a</m:t>
                  </m:r>
                </m:sub>
              </m:sSub>
              <m:r>
                <w:rPr>
                  <w:rFonts w:ascii="Cambria Math" w:eastAsia="Cambria Math" w:hAnsi="Cambria Math" w:cs="Cambria Math"/>
                  <w:lang w:eastAsia="en-GB"/>
                </w:rPr>
                <m:t>)</m:t>
              </m:r>
            </m:num>
            <m:den>
              <m:sSub>
                <m:sSubPr>
                  <m:ctrlPr>
                    <w:rPr>
                      <w:rFonts w:ascii="Cambria Math" w:eastAsia="Cambria Math" w:hAnsi="Cambria Math" w:cs="Cambria Math"/>
                      <w:lang w:eastAsia="en-GB"/>
                    </w:rPr>
                  </m:ctrlPr>
                </m:sSubPr>
                <m:e>
                  <m:r>
                    <w:rPr>
                      <w:rFonts w:ascii="Cambria Math" w:eastAsia="Cambria Math" w:hAnsi="Cambria Math" w:cs="Cambria Math"/>
                      <w:lang w:eastAsia="en-GB"/>
                    </w:rPr>
                    <m:t>m</m:t>
                  </m:r>
                </m:e>
                <m:sub>
                  <m:r>
                    <w:rPr>
                      <w:rFonts w:ascii="Cambria Math" w:eastAsia="Cambria Math" w:hAnsi="Cambria Math" w:cs="Cambria Math"/>
                      <w:lang w:eastAsia="en-GB"/>
                    </w:rPr>
                    <m:t>a</m:t>
                  </m:r>
                </m:sub>
              </m:sSub>
            </m:den>
          </m:f>
        </m:oMath>
      </m:oMathPara>
    </w:p>
    <w:p w14:paraId="459725E6" w14:textId="63D1AFAC" w:rsidR="003F33E6" w:rsidRPr="009A00CF" w:rsidRDefault="003F33E6" w:rsidP="003F33E6">
      <w:pPr>
        <w:spacing w:line="360" w:lineRule="auto"/>
        <w:rPr>
          <w:rFonts w:ascii="Calibri" w:eastAsia="Calibri" w:hAnsi="Calibri" w:cs="Calibri"/>
          <w:lang w:eastAsia="en-GB"/>
        </w:rPr>
      </w:pPr>
      <w:r w:rsidRPr="009A00CF">
        <w:rPr>
          <w:rFonts w:ascii="Calibri" w:eastAsia="Calibri" w:hAnsi="Calibri" w:cs="Calibri"/>
          <w:lang w:eastAsia="en-GB"/>
        </w:rPr>
        <w:t xml:space="preserve">The Orbitrap mass spectrometer delivers low mass accuracies of &lt;1 – 2 ppm, providing a high level of confidence in the identification of compounds </w:t>
      </w:r>
      <w:r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URL":"https://www.thermofisher.com/uk/en/home/industrial/mass-spectrometry/liquid-chromatography-mass-spectrometry-lc-ms/lc-ms-systems/orbitrap-lc-ms.html?gclid=Cj0KCQjwxNT8BRD9ARIsAJ8S5xbuOZHY6FvnhEsY-lejygYx02epS3m8rM1CYTesIlPcLu0eKg7FfVMaAtmWEALw_wcB&amp;ce=E.20","accessed":{"date-parts":[["2020","10","25"]]},"author":[{"dropping-particle":"","family":"Thermo Fisher Scientific","given":"","non-dropping-particle":"","parse-names":false,"suffix":""}],"id":"ITEM-1","issued":{"date-parts":[["2020"]]},"title":"Orbitrap LC-MS","type":"webpage"},"uris":["http://www.mendeley.com/documents/?uuid=9a43ca84-fb52-4b05-87b9-300d95748910"]}],"mendeley":{"formattedCitation":"(162)","plainTextFormattedCitation":"(162)","previouslyFormattedCitation":"(161)"},"properties":{"noteIndex":0},"schema":"https://github.com/citation-style-language/schema/raw/master/csl-citation.json"}</w:instrText>
      </w:r>
      <w:r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62)</w:t>
      </w:r>
      <w:r w:rsidRPr="009A00CF">
        <w:rPr>
          <w:rFonts w:ascii="Calibri" w:eastAsia="Calibri" w:hAnsi="Calibri" w:cs="Calibri"/>
          <w:lang w:eastAsia="en-GB"/>
        </w:rPr>
        <w:fldChar w:fldCharType="end"/>
      </w:r>
      <w:r w:rsidRPr="009A00CF">
        <w:rPr>
          <w:rFonts w:ascii="Calibri" w:eastAsia="Calibri" w:hAnsi="Calibri" w:cs="Calibri"/>
          <w:lang w:eastAsia="en-GB"/>
        </w:rPr>
        <w:t>.</w:t>
      </w:r>
      <w:sdt>
        <w:sdtPr>
          <w:rPr>
            <w:rFonts w:ascii="Calibri" w:eastAsia="Calibri" w:hAnsi="Calibri" w:cs="Calibri"/>
            <w:lang w:eastAsia="en-GB"/>
          </w:rPr>
          <w:tag w:val="goog_rdk_1"/>
          <w:id w:val="-1554389456"/>
        </w:sdtPr>
        <w:sdtEndPr/>
        <w:sdtContent/>
      </w:sdt>
      <w:r w:rsidRPr="009A00CF">
        <w:rPr>
          <w:rFonts w:ascii="Calibri" w:eastAsia="Calibri" w:hAnsi="Calibri" w:cs="Calibri"/>
          <w:lang w:eastAsia="en-GB"/>
        </w:rPr>
        <w:t xml:space="preserve"> By comparison, the high-resolution Quadrupole Ion Trap, for example, generally gives mass accuracies of approximately 12-15 ppm, which is of comparative disadvantage, particularly for non-targeted analysis where many analytes may be unknown </w:t>
      </w:r>
      <w:r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DOI":"10.1021/ac4001223","ISSN":"00032700","PMID":"23590404","author":[{"dropping-particle":"","family":"Zubarev","given":"Roman A.","non-dropping-particle":"","parse-names":false,"suffix":""},{"dropping-particle":"","family":"Makarov","given":"Alexander","non-dropping-particle":"","parse-names":false,"suffix":""}],"container-title":"Analytical Chemistry","id":"ITEM-1","issued":{"date-parts":[["2013"]]},"title":"Orbitrap mass spectrometry","type":"article-journal"},"uris":["http://www.mendeley.com/documents/?uuid=5feafa7e-a3ac-4761-9d2f-0c72bd854c3d"]}],"mendeley":{"formattedCitation":"(158)","plainTextFormattedCitation":"(158)","previouslyFormattedCitation":"(157)"},"properties":{"noteIndex":0},"schema":"https://github.com/citation-style-language/schema/raw/master/csl-citation.json"}</w:instrText>
      </w:r>
      <w:r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58)</w:t>
      </w:r>
      <w:r w:rsidRPr="009A00CF">
        <w:rPr>
          <w:rFonts w:ascii="Calibri" w:eastAsia="Calibri" w:hAnsi="Calibri" w:cs="Calibri"/>
          <w:lang w:eastAsia="en-GB"/>
        </w:rPr>
        <w:fldChar w:fldCharType="end"/>
      </w:r>
      <w:r w:rsidRPr="009A00CF">
        <w:rPr>
          <w:rFonts w:ascii="Calibri" w:eastAsia="Calibri" w:hAnsi="Calibri" w:cs="Calibri"/>
          <w:lang w:eastAsia="en-GB"/>
        </w:rPr>
        <w:t xml:space="preserve">. For the analysis of the contents of single cells in this study, </w:t>
      </w:r>
      <w:r w:rsidRPr="009A00CF">
        <w:rPr>
          <w:rFonts w:eastAsia="Arial" w:cstheme="minorHAnsi"/>
          <w:color w:val="000000"/>
          <w:lang w:eastAsia="en-GB"/>
        </w:rPr>
        <w:t xml:space="preserve">high mass resolution was necessary to determine analytes from complex plant matrices. The high mass accuracy was also required in this study </w:t>
      </w:r>
      <w:proofErr w:type="gramStart"/>
      <w:r w:rsidRPr="009A00CF">
        <w:rPr>
          <w:rFonts w:eastAsia="Arial" w:cstheme="minorHAnsi"/>
          <w:color w:val="000000"/>
          <w:lang w:eastAsia="en-GB"/>
        </w:rPr>
        <w:t>in order to</w:t>
      </w:r>
      <w:proofErr w:type="gramEnd"/>
      <w:r w:rsidRPr="009A00CF">
        <w:rPr>
          <w:rFonts w:eastAsia="Arial" w:cstheme="minorHAnsi"/>
          <w:color w:val="000000"/>
          <w:lang w:eastAsia="en-GB"/>
        </w:rPr>
        <w:t xml:space="preserve"> allow tentative assignments of potential xenobiotic metabolites and degradants to be made.</w:t>
      </w:r>
    </w:p>
    <w:p w14:paraId="5295B86D" w14:textId="55059A2E" w:rsidR="003F33E6" w:rsidRPr="009A00CF" w:rsidRDefault="00916216" w:rsidP="00916216">
      <w:pPr>
        <w:pStyle w:val="Heading3"/>
        <w:rPr>
          <w:rFonts w:ascii="Cambria Math" w:eastAsia="Cambria Math" w:hAnsi="Cambria Math" w:cs="Cambria Math"/>
          <w:lang w:eastAsia="en-GB"/>
        </w:rPr>
      </w:pPr>
      <w:bookmarkStart w:id="78" w:name="_Toc68085934"/>
      <w:r>
        <w:rPr>
          <w:rFonts w:eastAsia="Calibri"/>
          <w:lang w:eastAsia="en-GB"/>
        </w:rPr>
        <w:lastRenderedPageBreak/>
        <w:t xml:space="preserve">3.3.2 </w:t>
      </w:r>
      <w:r w:rsidR="003F33E6" w:rsidRPr="009A00CF">
        <w:rPr>
          <w:rFonts w:eastAsia="Calibri"/>
          <w:lang w:eastAsia="en-GB"/>
        </w:rPr>
        <w:t>Route of ion transmission through the Orbitrap mass spectrometer</w:t>
      </w:r>
      <w:bookmarkEnd w:id="78"/>
    </w:p>
    <w:p w14:paraId="54D11F90" w14:textId="770D9EF3" w:rsidR="003F33E6" w:rsidRPr="009A00CF" w:rsidRDefault="003F33E6" w:rsidP="003F33E6">
      <w:pPr>
        <w:spacing w:line="360" w:lineRule="auto"/>
        <w:rPr>
          <w:rFonts w:ascii="Calibri" w:eastAsia="Calibri" w:hAnsi="Calibri" w:cs="Calibri"/>
          <w:lang w:eastAsia="en-GB"/>
        </w:rPr>
      </w:pPr>
      <w:proofErr w:type="gramStart"/>
      <w:r w:rsidRPr="009A00CF">
        <w:rPr>
          <w:rFonts w:ascii="Calibri" w:eastAsia="Calibri" w:hAnsi="Calibri" w:cs="Calibri"/>
          <w:lang w:eastAsia="en-GB"/>
        </w:rPr>
        <w:t>In order to</w:t>
      </w:r>
      <w:proofErr w:type="gramEnd"/>
      <w:r w:rsidRPr="009A00CF">
        <w:rPr>
          <w:rFonts w:ascii="Calibri" w:eastAsia="Calibri" w:hAnsi="Calibri" w:cs="Calibri"/>
          <w:lang w:eastAsia="en-GB"/>
        </w:rPr>
        <w:t xml:space="preserve"> determine such a high level of sensitivity, resolution and accuracy, ions entering the Orbitrap mass spectrometer are transmitted through a multistage process to achieve and record refined and accurate signals. Following direct sample injection via a nanospray ionisation plume, ions pass through the S-Lens, a radio frequency (RF) device which captures and focuses ions into a tight beam resulting in increased instrument sensitivity (fig</w:t>
      </w:r>
      <w:r w:rsidR="004C26DB" w:rsidRPr="009A00CF">
        <w:rPr>
          <w:rFonts w:ascii="Calibri" w:eastAsia="Calibri" w:hAnsi="Calibri" w:cs="Calibri"/>
          <w:lang w:eastAsia="en-GB"/>
        </w:rPr>
        <w:t>ure 3.9</w:t>
      </w:r>
      <w:r w:rsidRPr="009A00CF">
        <w:rPr>
          <w:rFonts w:ascii="Calibri" w:eastAsia="Calibri" w:hAnsi="Calibri" w:cs="Calibri"/>
          <w:lang w:eastAsia="en-GB"/>
        </w:rPr>
        <w:t xml:space="preserve">). This beam of ions is transmitted through the active beam guide, which reduces noise by preventing neutral ions from entering the quadrupole. The quadrupole mass filter acts as an ion transmission device, whilst filtering ions according to their </w:t>
      </w:r>
      <w:r w:rsidRPr="009A00CF">
        <w:rPr>
          <w:rFonts w:ascii="Calibri" w:eastAsia="Calibri" w:hAnsi="Calibri" w:cs="Calibri"/>
          <w:i/>
          <w:lang w:eastAsia="en-GB"/>
        </w:rPr>
        <w:t>m/z</w:t>
      </w:r>
      <w:r w:rsidRPr="009A00CF">
        <w:rPr>
          <w:rFonts w:ascii="Calibri" w:eastAsia="Calibri" w:hAnsi="Calibri" w:cs="Calibri"/>
          <w:lang w:eastAsia="en-GB"/>
        </w:rPr>
        <w:t xml:space="preserve"> values. Ions are then transferred into the curved linear trap (C-Trap) which focuses ions and injects them into the orbitrap mass analyser</w:t>
      </w:r>
      <w:r w:rsidR="00F238CF" w:rsidRPr="009A00CF">
        <w:rPr>
          <w:rFonts w:ascii="Calibri" w:eastAsia="Calibri" w:hAnsi="Calibri" w:cs="Calibri"/>
          <w:lang w:eastAsia="en-GB"/>
        </w:rPr>
        <w:t>.</w:t>
      </w:r>
    </w:p>
    <w:p w14:paraId="75B4BBB7" w14:textId="77777777" w:rsidR="003F33E6" w:rsidRPr="009A00CF" w:rsidRDefault="003F33E6" w:rsidP="003F33E6">
      <w:pPr>
        <w:rPr>
          <w:rFonts w:ascii="Calibri" w:eastAsia="Calibri" w:hAnsi="Calibri" w:cs="Calibri"/>
          <w:i/>
          <w:iCs/>
          <w:lang w:eastAsia="en-GB"/>
        </w:rPr>
      </w:pPr>
      <w:r w:rsidRPr="009A00CF">
        <w:rPr>
          <w:rFonts w:ascii="Calibri" w:eastAsia="Calibri" w:hAnsi="Calibri" w:cs="Calibri"/>
          <w:i/>
          <w:iCs/>
          <w:noProof/>
          <w:lang w:eastAsia="en-GB"/>
        </w:rPr>
        <mc:AlternateContent>
          <mc:Choice Requires="wpg">
            <w:drawing>
              <wp:anchor distT="0" distB="0" distL="114300" distR="114300" simplePos="0" relativeHeight="251768832" behindDoc="0" locked="0" layoutInCell="1" hidden="0" allowOverlap="1" wp14:anchorId="6FB5A03D" wp14:editId="10BDF63D">
                <wp:simplePos x="0" y="0"/>
                <wp:positionH relativeFrom="column">
                  <wp:posOffset>-152400</wp:posOffset>
                </wp:positionH>
                <wp:positionV relativeFrom="paragraph">
                  <wp:posOffset>86995</wp:posOffset>
                </wp:positionV>
                <wp:extent cx="6257925" cy="4491355"/>
                <wp:effectExtent l="0" t="0" r="9525" b="4445"/>
                <wp:wrapSquare wrapText="bothSides" distT="0" distB="0" distL="114300" distR="114300"/>
                <wp:docPr id="913" name="Group 913"/>
                <wp:cNvGraphicFramePr/>
                <a:graphic xmlns:a="http://schemas.openxmlformats.org/drawingml/2006/main">
                  <a:graphicData uri="http://schemas.microsoft.com/office/word/2010/wordprocessingGroup">
                    <wpg:wgp>
                      <wpg:cNvGrpSpPr/>
                      <wpg:grpSpPr>
                        <a:xfrm>
                          <a:off x="0" y="0"/>
                          <a:ext cx="6257925" cy="4491355"/>
                          <a:chOff x="2217038" y="1533688"/>
                          <a:chExt cx="6257925" cy="4492600"/>
                        </a:xfrm>
                      </wpg:grpSpPr>
                      <wpg:grpSp>
                        <wpg:cNvPr id="914" name="Group 914"/>
                        <wpg:cNvGrpSpPr/>
                        <wpg:grpSpPr>
                          <a:xfrm>
                            <a:off x="2217038" y="1533688"/>
                            <a:ext cx="6257925" cy="4492600"/>
                            <a:chOff x="0" y="0"/>
                            <a:chExt cx="5731510" cy="4182976"/>
                          </a:xfrm>
                        </wpg:grpSpPr>
                        <wps:wsp>
                          <wps:cNvPr id="915" name="Rectangle 915"/>
                          <wps:cNvSpPr/>
                          <wps:spPr>
                            <a:xfrm>
                              <a:off x="0" y="0"/>
                              <a:ext cx="5731500" cy="4182975"/>
                            </a:xfrm>
                            <a:prstGeom prst="rect">
                              <a:avLst/>
                            </a:prstGeom>
                            <a:noFill/>
                            <a:ln>
                              <a:noFill/>
                            </a:ln>
                          </wps:spPr>
                          <wps:txbx>
                            <w:txbxContent>
                              <w:p w14:paraId="7D15743A"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916" name="Shape 4"/>
                            <pic:cNvPicPr preferRelativeResize="0"/>
                          </pic:nvPicPr>
                          <pic:blipFill rotWithShape="1">
                            <a:blip r:embed="rId111">
                              <a:alphaModFix/>
                            </a:blip>
                            <a:srcRect/>
                            <a:stretch/>
                          </pic:blipFill>
                          <pic:spPr>
                            <a:xfrm>
                              <a:off x="0" y="0"/>
                              <a:ext cx="5731510" cy="3106420"/>
                            </a:xfrm>
                            <a:prstGeom prst="rect">
                              <a:avLst/>
                            </a:prstGeom>
                            <a:noFill/>
                            <a:ln>
                              <a:noFill/>
                            </a:ln>
                          </pic:spPr>
                        </pic:pic>
                        <wps:wsp>
                          <wps:cNvPr id="917" name="Rectangle 917"/>
                          <wps:cNvSpPr/>
                          <wps:spPr>
                            <a:xfrm>
                              <a:off x="0" y="3158490"/>
                              <a:ext cx="5731510" cy="1024486"/>
                            </a:xfrm>
                            <a:prstGeom prst="rect">
                              <a:avLst/>
                            </a:prstGeom>
                            <a:solidFill>
                              <a:srgbClr val="FFFFFF"/>
                            </a:solidFill>
                            <a:ln>
                              <a:noFill/>
                            </a:ln>
                          </wps:spPr>
                          <wps:txbx>
                            <w:txbxContent>
                              <w:p w14:paraId="3B18D69F" w14:textId="7A4A1DBF" w:rsidR="00F75B1B" w:rsidRDefault="00F75B1B" w:rsidP="003F33E6">
                                <w:pPr>
                                  <w:spacing w:after="200" w:line="360" w:lineRule="auto"/>
                                  <w:textDirection w:val="btLr"/>
                                </w:pPr>
                                <w:r>
                                  <w:rPr>
                                    <w:rFonts w:ascii="Arial" w:eastAsia="Arial" w:hAnsi="Arial" w:cs="Arial"/>
                                    <w:i/>
                                    <w:color w:val="44546A"/>
                                    <w:sz w:val="18"/>
                                  </w:rPr>
                                  <w:t xml:space="preserve">Figure 3.9 Schematic diagram of an Orbitrap Fusion Tribrid mass spectrometer. Following Nanospray ionisation at the ion source, ions are transmitted through the S-Lens, active beam guide and Quadrupole mass filter, into the C-Trap before delivery into the Orbitrap mass analyser. High voltage pulses applied across the C-Trap cause each m/z packet to be ejected. On entry to the mass analyser, each packet is spread into oscillating rings that induce a current which is then amplified and detected. </w:t>
                                </w:r>
                                <w:r w:rsidRPr="00BF2F66">
                                  <w:rPr>
                                    <w:rFonts w:ascii="Arial" w:eastAsia="Arial" w:hAnsi="Arial" w:cs="Arial"/>
                                    <w:i/>
                                    <w:color w:val="44546A"/>
                                    <w:sz w:val="18"/>
                                  </w:rPr>
                                  <w:t>(Thermo Fisher Scientific, 2018)</w:t>
                                </w:r>
                              </w:p>
                            </w:txbxContent>
                          </wps:txbx>
                          <wps:bodyPr spcFirstLastPara="1" wrap="square" lIns="0" tIns="0" rIns="0" bIns="0" anchor="t" anchorCtr="0">
                            <a:noAutofit/>
                          </wps:bodyPr>
                        </wps:wsp>
                      </wpg:grpSp>
                    </wpg:wgp>
                  </a:graphicData>
                </a:graphic>
                <wp14:sizeRelV relativeFrom="margin">
                  <wp14:pctHeight>0</wp14:pctHeight>
                </wp14:sizeRelV>
              </wp:anchor>
            </w:drawing>
          </mc:Choice>
          <mc:Fallback>
            <w:pict>
              <v:group w14:anchorId="6FB5A03D" id="Group 913" o:spid="_x0000_s1211" style="position:absolute;margin-left:-12pt;margin-top:6.85pt;width:492.75pt;height:353.65pt;z-index:251768832;mso-height-relative:margin" coordorigin="22170,15336" coordsize="62579,449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">
                <v:group id="Group 914" o:spid="_x0000_s1212" style="position:absolute;left:22170;top:15336;width:62579;height:44926" coordsize="57315,41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">
                  <v:rect id="Rectangle 915" o:spid="_x0000_s1213" style="position:absolute;width:57315;height:4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" filled="f" stroked="f">
                    <v:textbox inset="2.53958mm,2.53958mm,2.53958mm,2.53958mm">
                      <w:txbxContent>
                        <w:p w14:paraId="7D15743A" w14:textId="77777777" w:rsidR="00F75B1B" w:rsidRDefault="00F75B1B" w:rsidP="003F33E6">
                          <w:pPr>
                            <w:spacing w:after="0" w:line="240" w:lineRule="auto"/>
                            <w:textDirection w:val="btLr"/>
                          </w:pPr>
                        </w:p>
                      </w:txbxContent>
                    </v:textbox>
                  </v:rect>
                  <v:shape id="Shape 4" o:spid="_x0000_s1214" type="#_x0000_t75" style="position:absolute;width:57315;height:3106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">
                    <v:imagedata r:id="rId112" o:title=""/>
                  </v:shape>
                  <v:rect id="Rectangle 917" o:spid="_x0000_s1215" style="position:absolute;top:31584;width:57315;height:10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" stroked="f">
                    <v:textbox inset="0,0,0,0">
                      <w:txbxContent>
                        <w:p w14:paraId="3B18D69F" w14:textId="7A4A1DBF" w:rsidR="00F75B1B" w:rsidRDefault="00F75B1B" w:rsidP="003F33E6">
                          <w:pPr>
                            <w:spacing w:after="200" w:line="360" w:lineRule="auto"/>
                            <w:textDirection w:val="btLr"/>
                          </w:pPr>
                          <w:r>
                            <w:rPr>
                              <w:rFonts w:ascii="Arial" w:eastAsia="Arial" w:hAnsi="Arial" w:cs="Arial"/>
                              <w:i/>
                              <w:color w:val="44546A"/>
                              <w:sz w:val="18"/>
                            </w:rPr>
                            <w:t xml:space="preserve">Figure 3.9 Schematic diagram of an Orbitrap Fusion Tribrid mass spectrometer. Following Nanospray ionisation at the ion source, ions are transmitted through the S-Lens, active beam guide and Quadrupole mass filter, into the C-Trap before delivery into the Orbitrap mass analyser. High voltage pulses applied across the C-Trap cause each m/z packet to be ejected. On entry to the mass analyser, each packet is spread into oscillating rings that induce a current which is then amplified and detected. </w:t>
                          </w:r>
                          <w:r w:rsidRPr="00BF2F66">
                            <w:rPr>
                              <w:rFonts w:ascii="Arial" w:eastAsia="Arial" w:hAnsi="Arial" w:cs="Arial"/>
                              <w:i/>
                              <w:color w:val="44546A"/>
                              <w:sz w:val="18"/>
                            </w:rPr>
                            <w:t>(Thermo Fisher Scientific, 2018)</w:t>
                          </w:r>
                        </w:p>
                      </w:txbxContent>
                    </v:textbox>
                  </v:rect>
                </v:group>
                <w10:wrap type="square"/>
              </v:group>
            </w:pict>
          </mc:Fallback>
        </mc:AlternateContent>
      </w:r>
      <w:r w:rsidRPr="009A00CF">
        <w:rPr>
          <w:rFonts w:ascii="Calibri" w:eastAsia="Calibri" w:hAnsi="Calibri" w:cs="Calibri"/>
          <w:i/>
          <w:iCs/>
          <w:lang w:eastAsia="en-GB"/>
        </w:rPr>
        <w:br w:type="page"/>
      </w:r>
    </w:p>
    <w:p w14:paraId="3192449B" w14:textId="7E53B2C7" w:rsidR="003F33E6" w:rsidRPr="009A00CF" w:rsidRDefault="00916216" w:rsidP="00916216">
      <w:pPr>
        <w:pStyle w:val="Heading3"/>
        <w:rPr>
          <w:rFonts w:eastAsia="Calibri"/>
          <w:lang w:eastAsia="en-GB"/>
        </w:rPr>
      </w:pPr>
      <w:bookmarkStart w:id="79" w:name="_Toc68085935"/>
      <w:r>
        <w:rPr>
          <w:rFonts w:eastAsia="Calibri"/>
          <w:lang w:eastAsia="en-GB"/>
        </w:rPr>
        <w:lastRenderedPageBreak/>
        <w:t xml:space="preserve">3.3.3 </w:t>
      </w:r>
      <w:r w:rsidR="003F33E6" w:rsidRPr="009A00CF">
        <w:rPr>
          <w:rFonts w:eastAsia="Calibri"/>
          <w:lang w:eastAsia="en-GB"/>
        </w:rPr>
        <w:t>Nanospray ionisation</w:t>
      </w:r>
      <w:bookmarkEnd w:id="79"/>
    </w:p>
    <w:p w14:paraId="535EC227" w14:textId="09F2DF57" w:rsidR="003F33E6" w:rsidRPr="009A00CF" w:rsidRDefault="003F33E6" w:rsidP="003F33E6">
      <w:pPr>
        <w:spacing w:line="360" w:lineRule="auto"/>
        <w:rPr>
          <w:rFonts w:ascii="Calibri" w:eastAsia="Calibri" w:hAnsi="Calibri" w:cs="Calibri"/>
          <w:lang w:eastAsia="en-GB"/>
        </w:rPr>
      </w:pPr>
      <w:r w:rsidRPr="009A00CF">
        <w:rPr>
          <w:rFonts w:ascii="Calibri" w:eastAsia="Calibri" w:hAnsi="Calibri" w:cs="Calibri"/>
          <w:lang w:eastAsia="en-GB"/>
        </w:rPr>
        <w:t xml:space="preserve">Nanospray ionisation refers to the technique through which molecules are ionised on application of a high voltage and converted from liquid to gas phase for delivery into a mass spectrometer </w:t>
      </w:r>
      <w:r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DOI":"10.1155/2012/282574","ISSN":"1687-8760","PMID":"22611397","abstract":"The Electrospray Ionization (ESI) is a soft ionization technique extensively used for production of gas phase ions (without fragmentation) of thermally labile large supramolecules. In the present review we have described the development of Electrospray Ionization mass spectrometry (ESI-MS) during the last 25 years in the study of various properties of different types of biological molecules. There have been extensive studies on the mechanism of formation of charged gaseous species by the ESI. Several groups have investigated the origin and implications of the multiple charge states of proteins observed in the ESI-mass spectra of the proteins. The charged analytes produced by ESI can be fragmented by activating them in the gas-phase, and thus tandem mass spectrometry has been developed, which provides very important insights on the structural properties of the molecule. The review will highlight recent developments and emerging directions in this fascinating area of research.","author":[{"dropping-particle":"","family":"Banerjee","given":"Shibdas","non-dropping-particle":"","parse-names":false,"suffix":""},{"dropping-particle":"","family":"Mazumdar","given":"Shyamalava","non-dropping-particle":"","parse-names":false,"suffix":""}],"container-title":"International Journal of Analytical Chemistry","id":"ITEM-1","issued":{"date-parts":[["2012"]]},"title":"Electrospray Ionization Mass Spectrometry: A Technique to Access the Information beyond the Molecular Weight of the Analyte","type":"article-journal"},"uris":["http://www.mendeley.com/documents/?uuid=bd0a5d00-0480-4dae-98b4-edfba4ce82fe"]}],"mendeley":{"formattedCitation":"(163)","plainTextFormattedCitation":"(163)","previouslyFormattedCitation":"(162)"},"properties":{"noteIndex":0},"schema":"https://github.com/citation-style-language/schema/raw/master/csl-citation.json"}</w:instrText>
      </w:r>
      <w:r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63)</w:t>
      </w:r>
      <w:r w:rsidRPr="009A00CF">
        <w:rPr>
          <w:rFonts w:ascii="Calibri" w:eastAsia="Calibri" w:hAnsi="Calibri" w:cs="Calibri"/>
          <w:lang w:eastAsia="en-GB"/>
        </w:rPr>
        <w:fldChar w:fldCharType="end"/>
      </w:r>
      <w:r w:rsidRPr="009A00CF">
        <w:rPr>
          <w:rFonts w:ascii="Calibri" w:eastAsia="Calibri" w:hAnsi="Calibri" w:cs="Calibri"/>
          <w:lang w:eastAsia="en-GB"/>
        </w:rPr>
        <w:t xml:space="preserve">. Nanospray ionisation is a derivative of electrospray ionisation (ESI) where, commonly, dilute analyte solutions are injected from an ion source (capillary or needle) into the mass spectrometer. Nanospray ionisation provides a means through which samples of small volumes (µL) with potentially low analyte concentrations (nmol/mL), can be analysed </w:t>
      </w:r>
      <w:r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DOI":"10.1007/s002160051561","ISSN":"09370633","PMID":"11225778","abstract":"The advent of nano-electrospray ionization (nano-ESI) has considerably extended the usability of ESI in the analytical mass spectrometric laboratory. One of the remarkable features of nano-ESI is its extremely low sample consumption. Only a few microliters of analyte solution (10-5-10-8 M) are sufficient for molecular weight determination and structural investigations by MS/MS. But nano-ESI is more than just a minimized-flow ESI; the low solvent flow rate also affects the mechanism of ion formation. As a consequence, the area of ESI-MS applications is significantly enhanced. Oligosaccharides, glycosides as well as glycoproteins can be analyzed more easily than with normal ion spray. The same holds for the analysis of non-covalent complexes sprayed directly from aqueous solutions. © Springer-Verlag 2000.","author":[{"dropping-particle":"","family":"Karas","given":"M.","non-dropping-particle":"","parse-names":false,"suffix":""},{"dropping-particle":"","family":"Bahr","given":"U.","non-dropping-particle":"","parse-names":false,"suffix":""},{"dropping-particle":"","family":"Dülcks","given":"T.","non-dropping-particle":"","parse-names":false,"suffix":""}],"container-title":"Fresenius' Journal of Analytical Chemistry","id":"ITEM-1","issued":{"date-parts":[["2000"]]},"title":"Nano-electrospray ionization mass spectrometry: Addressing analytical problems beyond routine","type":"article"},"uris":["http://www.mendeley.com/documents/?uuid=2cf0600d-bdd8-4748-9049-7fdf4d4af3b0"]},{"id":"ITEM-2","itemData":{"URL":"http://www.chm.bris.ac.uk/ms/nano-ionisation.xhtml","accessed":{"date-parts":[["2020","10","1"]]},"author":[{"dropping-particle":"","family":"Gates","given":"Paul","non-dropping-particle":"","parse-names":false,"suffix":""}],"container-title":"School of Chemistry, University of Bristol","id":"ITEM-2","issued":{"date-parts":[["2015"]]},"title":"Nanospray Ionisation","type":"webpage"},"uris":["http://www.mendeley.com/documents/?uuid=a34ca46f-7493-4677-a66a-8cceb13e2a46"]}],"mendeley":{"formattedCitation":"(164,165)","plainTextFormattedCitation":"(164,165)","previouslyFormattedCitation":"(163,164)"},"properties":{"noteIndex":0},"schema":"https://github.com/citation-style-language/schema/raw/master/csl-citation.json"}</w:instrText>
      </w:r>
      <w:r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64,165)</w:t>
      </w:r>
      <w:r w:rsidRPr="009A00CF">
        <w:rPr>
          <w:rFonts w:ascii="Calibri" w:eastAsia="Calibri" w:hAnsi="Calibri" w:cs="Calibri"/>
          <w:lang w:eastAsia="en-GB"/>
        </w:rPr>
        <w:fldChar w:fldCharType="end"/>
      </w:r>
      <w:r w:rsidRPr="009A00CF">
        <w:rPr>
          <w:rFonts w:ascii="Calibri" w:eastAsia="Calibri" w:hAnsi="Calibri" w:cs="Calibri"/>
          <w:lang w:eastAsia="en-GB"/>
        </w:rPr>
        <w:t xml:space="preserve">. This is also a soft ionisation method, reducing the risk of fragmentation in biological samples by preserving very weak non-covalent bonds, making it a suitable technique for the ionisation of the sub-microlitre volume single plant-cell samples </w:t>
      </w:r>
      <w:r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DOI":"10.1155/2012/282574","ISSN":"1687-8760","PMID":"22611397","abstract":"The Electrospray Ionization (ESI) is a soft ionization technique extensively used for production of gas phase ions (without fragmentation) of thermally labile large supramolecules. In the present review we have described the development of Electrospray Ionization mass spectrometry (ESI-MS) during the last 25 years in the study of various properties of different types of biological molecules. There have been extensive studies on the mechanism of formation of charged gaseous species by the ESI. Several groups have investigated the origin and implications of the multiple charge states of proteins observed in the ESI-mass spectra of the proteins. The charged analytes produced by ESI can be fragmented by activating them in the gas-phase, and thus tandem mass spectrometry has been developed, which provides very important insights on the structural properties of the molecule. The review will highlight recent developments and emerging directions in this fascinating area of research.","author":[{"dropping-particle":"","family":"Banerjee","given":"Shibdas","non-dropping-particle":"","parse-names":false,"suffix":""},{"dropping-particle":"","family":"Mazumdar","given":"Shyamalava","non-dropping-particle":"","parse-names":false,"suffix":""}],"container-title":"International Journal of Analytical Chemistry","id":"ITEM-1","issued":{"date-parts":[["2012"]]},"title":"Electrospray Ionization Mass Spectrometry: A Technique to Access the Information beyond the Molecular Weight of the Analyte","type":"article-journal"},"uris":["http://www.mendeley.com/documents/?uuid=bd0a5d00-0480-4dae-98b4-edfba4ce82fe"]},{"id":"ITEM-2","itemData":{"URL":"astbury.leeds.ac.uk/facil/MStut/mstutorial.htm","accessed":{"date-parts":[["2020","11","10"]]},"author":[{"dropping-particle":"","family":"Ashcroft","given":"Alison","non-dropping-particle":"","parse-names":false,"suffix":""}],"container-title":"Astbury Centre for Structural Molecular Biology, University of Leeds","id":"ITEM-2","issued":{"date-parts":[["2019"]]},"title":"An Introduction to Mass Spectrometry","type":"webpage"},"uris":["http://www.mendeley.com/documents/?uuid=f00b231e-0986-43a8-81b8-9b5b256f9cf9"]}],"mendeley":{"formattedCitation":"(163,166)","plainTextFormattedCitation":"(163,166)","previouslyFormattedCitation":"(162,165)"},"properties":{"noteIndex":0},"schema":"https://github.com/citation-style-language/schema/raw/master/csl-citation.json"}</w:instrText>
      </w:r>
      <w:r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63,166)</w:t>
      </w:r>
      <w:r w:rsidRPr="009A00CF">
        <w:rPr>
          <w:rFonts w:ascii="Calibri" w:eastAsia="Calibri" w:hAnsi="Calibri" w:cs="Calibri"/>
          <w:lang w:eastAsia="en-GB"/>
        </w:rPr>
        <w:fldChar w:fldCharType="end"/>
      </w:r>
      <w:r w:rsidRPr="009A00CF">
        <w:rPr>
          <w:rFonts w:ascii="Calibri" w:eastAsia="Calibri" w:hAnsi="Calibri" w:cs="Calibri"/>
          <w:lang w:eastAsia="en-GB"/>
        </w:rPr>
        <w:t>.</w:t>
      </w:r>
    </w:p>
    <w:p w14:paraId="754B35D2" w14:textId="77777777" w:rsidR="003F33E6" w:rsidRPr="009A00CF" w:rsidRDefault="003F33E6" w:rsidP="003F33E6">
      <w:pPr>
        <w:spacing w:line="360" w:lineRule="auto"/>
        <w:rPr>
          <w:rFonts w:ascii="Calibri" w:eastAsia="Calibri" w:hAnsi="Calibri" w:cs="Calibri"/>
          <w:i/>
          <w:iCs/>
          <w:lang w:eastAsia="en-GB"/>
        </w:rPr>
      </w:pPr>
      <w:r w:rsidRPr="009A00CF">
        <w:rPr>
          <w:rFonts w:ascii="Calibri" w:eastAsia="Calibri" w:hAnsi="Calibri" w:cs="Calibri"/>
          <w:i/>
          <w:iCs/>
          <w:lang w:eastAsia="en-GB"/>
        </w:rPr>
        <w:t>Process of ionisation:</w:t>
      </w:r>
    </w:p>
    <w:p w14:paraId="615CA974" w14:textId="456ED416" w:rsidR="003F33E6" w:rsidRPr="009A00CF" w:rsidRDefault="003F33E6" w:rsidP="003F33E6">
      <w:pPr>
        <w:spacing w:line="360" w:lineRule="auto"/>
        <w:rPr>
          <w:rFonts w:ascii="Calibri" w:eastAsia="Calibri" w:hAnsi="Calibri" w:cs="Calibri"/>
          <w:lang w:eastAsia="en-GB"/>
        </w:rPr>
        <w:sectPr w:rsidR="003F33E6" w:rsidRPr="009A00CF" w:rsidSect="00391734">
          <w:footerReference w:type="default" r:id="rId113"/>
          <w:pgSz w:w="11906" w:h="16838"/>
          <w:pgMar w:top="1440" w:right="1440" w:bottom="1440" w:left="1440" w:header="708" w:footer="708" w:gutter="0"/>
          <w:cols w:space="720"/>
        </w:sectPr>
      </w:pPr>
      <w:r w:rsidRPr="009A00CF">
        <w:rPr>
          <w:rFonts w:ascii="Calibri" w:eastAsia="Calibri" w:hAnsi="Calibri" w:cs="Calibri"/>
          <w:lang w:eastAsia="en-GB"/>
        </w:rPr>
        <w:t xml:space="preserve">To initiate nanospray ionisation, a high voltage relative to the sampling cone of the mass analyser is applied to the finely tapered capillary containing an analyte solution </w:t>
      </w:r>
      <w:r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DOI":"10.1002/9780470588901","ISBN":"9780471741077","abstract":"Discover how advances in mass spectrometry are fueling new discoveries across a broad range of research areas. Electrospray and MALDI Mass Spectrometry brings both veteran practitioners and beginning scientists up to date with the most recent trends and findings in electrospray ionization and matrix-assisted laser desorption/ionization (MALDI) mass spectrometry. In particular, this Second Edition highlights how advances in electrospray and MALDI mass spectrometry are supporting important discoveries in new and emerging fields such as proteomics and metabolomics as well as in traditional areas of chemistry and physics research. Electrospray AND MALDI Mass Spectrometry, SECOND EDITION is divided into five parts: Part A, Fundamentals of ES, explains the fundamental phenomena underlying the electrospray process, including selectivity in ionization and inherent electrochemistry, and concludes with a chapter offering a comparative inventory of source hardware. Part B, Fundamentals of MALDI, confronts ionization mechanisms, instrument development, and matrix selection, and includes a final chapter that explores the special application of MALDI to obtain two-dimensional images of spatial distributions of compounds on surfaces. Part C, ES and MALDI Coupling to Mass Spectrometry Instrumentation, examines the coupling of these ionization techniques to various mass analyzers, including quadrupole ion trap, time-of-flight, Fourier transform ion cyclotron resonance, and ion mobility mass spectrometers. Part D, Practical Aspects of ES and MALDI, investigates analytical issues including quantification, charge-state distributions, noncovalent interactions in solution that are preserved as gas-phase ions, and various means of ion excitation in preparation for tandem mass spectrometry, and offers a guide to the interpretation of even-electron mass spectra. Part E, Biological Applications of ES and MALDI, examines the role of mass spectrometry in such areas as peptide and protein characterization, carbohydrate analysis, lipid analysis, and drug discovery. Written by a team of leading experts, the book not only provides a critical review of the literature, but also presents key concepts in tutorial fashion to help readers take full advantage of the latest technological breakthroughs and applications. As a result, Electrospray and MALDI Mass Spectrometry will help researchers fully leverage the power of electrospray and MALDI mass spectrometry. The judicious compartmentaliza…","author":[{"dropping-particle":"","family":"Cole","given":"Richard B.","non-dropping-particle":"","parse-names":false,"suffix":""}],"container-title":"Electrospray and MALDI Mass Spectrometry: Fundamentals, Instrumentation, Practicalities, and Biological Applications: Second Edition","id":"ITEM-1","issued":{"date-parts":[["2012"]]},"title":"Electrospray and MALDI Mass Spectrometry: Fundamentals, Instrumentation, Practicalities, and Biological Applications: Second Edition","type":"book"},"uris":["http://www.mendeley.com/documents/?uuid=c1b3eb2a-0dfe-493c-8c51-40decf5e5002"]}],"mendeley":{"formattedCitation":"(167)","plainTextFormattedCitation":"(167)","previouslyFormattedCitation":"(166)"},"properties":{"noteIndex":0},"schema":"https://github.com/citation-style-language/schema/raw/master/csl-citation.json"}</w:instrText>
      </w:r>
      <w:r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67)</w:t>
      </w:r>
      <w:r w:rsidRPr="009A00CF">
        <w:rPr>
          <w:rFonts w:ascii="Calibri" w:eastAsia="Calibri" w:hAnsi="Calibri" w:cs="Calibri"/>
          <w:lang w:eastAsia="en-GB"/>
        </w:rPr>
        <w:fldChar w:fldCharType="end"/>
      </w:r>
      <w:r w:rsidRPr="009A00CF">
        <w:rPr>
          <w:rFonts w:ascii="Calibri" w:eastAsia="Calibri" w:hAnsi="Calibri" w:cs="Calibri"/>
          <w:lang w:eastAsia="en-GB"/>
        </w:rPr>
        <w:t>. This results in the molecules in the analyte solution becoming highly charged (fig</w:t>
      </w:r>
      <w:r w:rsidR="00F238CF" w:rsidRPr="009A00CF">
        <w:rPr>
          <w:rFonts w:ascii="Calibri" w:eastAsia="Calibri" w:hAnsi="Calibri" w:cs="Calibri"/>
          <w:lang w:eastAsia="en-GB"/>
        </w:rPr>
        <w:t>ure 3.10</w:t>
      </w:r>
      <w:r w:rsidRPr="009A00CF">
        <w:rPr>
          <w:rFonts w:ascii="Calibri" w:eastAsia="Calibri" w:hAnsi="Calibri" w:cs="Calibri"/>
          <w:lang w:eastAsia="en-GB"/>
        </w:rPr>
        <w:t xml:space="preserve">). The energised molecules repel each other and are forced out of the capillary tip, briefly forming a cone shape, known as a Taylor cone, before the droplets disperse, forming a fine aerosol spray of highly charged electrospray droplets </w:t>
      </w:r>
      <w:r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DOI":"10.1155/2012/282574","ISSN":"1687-8760","PMID":"22611397","abstract":"The Electrospray Ionization (ESI) is a soft ionization technique extensively used for production of gas phase ions (without fragmentation) of thermally labile large supramolecules. In the present review we have described the development of Electrospray Ionization mass spectrometry (ESI-MS) during the last 25 years in the study of various properties of different types of biological molecules. There have been extensive studies on the mechanism of formation of charged gaseous species by the ESI. Several groups have investigated the origin and implications of the multiple charge states of proteins observed in the ESI-mass spectra of the proteins. The charged analytes produced by ESI can be fragmented by activating them in the gas-phase, and thus tandem mass spectrometry has been developed, which provides very important insights on the structural properties of the molecule. The review will highlight recent developments and emerging directions in this fascinating area of research.","author":[{"dropping-particle":"","family":"Banerjee","given":"Shibdas","non-dropping-particle":"","parse-names":false,"suffix":""},{"dropping-particle":"","family":"Mazumdar","given":"Shyamalava","non-dropping-particle":"","parse-names":false,"suffix":""}],"container-title":"International Journal of Analytical Chemistry","id":"ITEM-1","issued":{"date-parts":[["2012"]]},"title":"Electrospray Ionization Mass Spectrometry: A Technique to Access the Information beyond the Molecular Weight of the Analyte","type":"article-journal"},"uris":["http://www.mendeley.com/documents/?uuid=bd0a5d00-0480-4dae-98b4-edfba4ce82fe"]},{"id":"ITEM-2","itemData":{"DOI":"10.1002/9780470588901","ISBN":"9780471741077","abstract":"Discover how advances in mass spectrometry are fueling new discoveries across a broad range of research areas. Electrospray and MALDI Mass Spectrometry brings both veteran practitioners and beginning scientists up to date with the most recent trends and findings in electrospray ionization and matrix-assisted laser desorption/ionization (MALDI) mass spectrometry. In particular, this Second Edition highlights how advances in electrospray and MALDI mass spectrometry are supporting important discoveries in new and emerging fields such as proteomics and metabolomics as well as in traditional areas of chemistry and physics research. Electrospray AND MALDI Mass Spectrometry, SECOND EDITION is divided into five parts: Part A, Fundamentals of ES, explains the fundamental phenomena underlying the electrospray process, including selectivity in ionization and inherent electrochemistry, and concludes with a chapter offering a comparative inventory of source hardware. Part B, Fundamentals of MALDI, confronts ionization mechanisms, instrument development, and matrix selection, and includes a final chapter that explores the special application of MALDI to obtain two-dimensional images of spatial distributions of compounds on surfaces. Part C, ES and MALDI Coupling to Mass Spectrometry Instrumentation, examines the coupling of these ionization techniques to various mass analyzers, including quadrupole ion trap, time-of-flight, Fourier transform ion cyclotron resonance, and ion mobility mass spectrometers. Part D, Practical Aspects of ES and MALDI, investigates analytical issues including quantification, charge-state distributions, noncovalent interactions in solution that are preserved as gas-phase ions, and various means of ion excitation in preparation for tandem mass spectrometry, and offers a guide to the interpretation of even-electron mass spectra. Part E, Biological Applications of ES and MALDI, examines the role of mass spectrometry in such areas as peptide and protein characterization, carbohydrate analysis, lipid analysis, and drug discovery. Written by a team of leading experts, the book not only provides a critical review of the literature, but also presents key concepts in tutorial fashion to help readers take full advantage of the latest technological breakthroughs and applications. As a result, Electrospray and MALDI Mass Spectrometry will help researchers fully leverage the power of electrospray and MALDI mass spectrometry. The judicious compartmentaliza…","author":[{"dropping-particle":"","family":"Cole","given":"Richard B.","non-dropping-particle":"","parse-names":false,"suffix":""}],"container-title":"Electrospray and MALDI Mass Spectrometry: Fundamentals, Instrumentation, Practicalities, and Biological Applications: Second Edition","id":"ITEM-2","issued":{"date-parts":[["2012"]]},"title":"Electrospray and MALDI Mass Spectrometry: Fundamentals, Instrumentation, Practicalities, and Biological Applications: Second Edition","type":"book"},"uris":["http://www.mendeley.com/documents/?uuid=c1b3eb2a-0dfe-493c-8c51-40decf5e5002"]}],"mendeley":{"formattedCitation":"(163,167)","plainTextFormattedCitation":"(163,167)","previouslyFormattedCitation":"(162,166)"},"properties":{"noteIndex":0},"schema":"https://github.com/citation-style-language/schema/raw/master/csl-citation.json"}</w:instrText>
      </w:r>
      <w:r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63,167)</w:t>
      </w:r>
      <w:r w:rsidRPr="009A00CF">
        <w:rPr>
          <w:rFonts w:ascii="Calibri" w:eastAsia="Calibri" w:hAnsi="Calibri" w:cs="Calibri"/>
          <w:lang w:eastAsia="en-GB"/>
        </w:rPr>
        <w:fldChar w:fldCharType="end"/>
      </w:r>
      <w:r w:rsidRPr="009A00CF">
        <w:rPr>
          <w:rFonts w:ascii="Calibri" w:eastAsia="Calibri" w:hAnsi="Calibri" w:cs="Calibri"/>
          <w:lang w:eastAsia="en-GB"/>
        </w:rPr>
        <w:t>. The released aerosol droplets go through a series of divisions under the non-energetic process of desolvation, in which the solvent solution evaporates, driven by the introduction of nitrogen gas to the ionisation chamber (fig</w:t>
      </w:r>
      <w:r w:rsidR="00F238CF" w:rsidRPr="009A00CF">
        <w:rPr>
          <w:rFonts w:ascii="Calibri" w:eastAsia="Calibri" w:hAnsi="Calibri" w:cs="Calibri"/>
          <w:lang w:eastAsia="en-GB"/>
        </w:rPr>
        <w:t>ure 3.10a</w:t>
      </w:r>
      <w:r w:rsidRPr="009A00CF">
        <w:rPr>
          <w:rFonts w:ascii="Calibri" w:eastAsia="Calibri" w:hAnsi="Calibri" w:cs="Calibri"/>
          <w:lang w:eastAsia="en-GB"/>
        </w:rPr>
        <w:t xml:space="preserve">) </w:t>
      </w:r>
      <w:r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DOI":"10.1155/2012/282574","ISSN":"1687-8760","PMID":"22611397","abstract":"The Electrospray Ionization (ESI) is a soft ionization technique extensively used for production of gas phase ions (without fragmentation) of thermally labile large supramolecules. In the present review we have described the development of Electrospray Ionization mass spectrometry (ESI-MS) during the last 25 years in the study of various properties of different types of biological molecules. There have been extensive studies on the mechanism of formation of charged gaseous species by the ESI. Several groups have investigated the origin and implications of the multiple charge states of proteins observed in the ESI-mass spectra of the proteins. The charged analytes produced by ESI can be fragmented by activating them in the gas-phase, and thus tandem mass spectrometry has been developed, which provides very important insights on the structural properties of the molecule. The review will highlight recent developments and emerging directions in this fascinating area of research.","author":[{"dropping-particle":"","family":"Banerjee","given":"Shibdas","non-dropping-particle":"","parse-names":false,"suffix":""},{"dropping-particle":"","family":"Mazumdar","given":"Shyamalava","non-dropping-particle":"","parse-names":false,"suffix":""}],"container-title":"International Journal of Analytical Chemistry","id":"ITEM-1","issued":{"date-parts":[["2012"]]},"title":"Electrospray Ionization Mass Spectrometry: A Technique to Access the Information beyond the Molecular Weight of the Analyte","type":"article-journal"},"uris":["http://www.mendeley.com/documents/?uuid=bd0a5d00-0480-4dae-98b4-edfba4ce82fe"]},{"id":"ITEM-2","itemData":{"DOI":"10.1002/9780470588901","ISBN":"9780471741077","abstract":"Discover how advances in mass spectrometry are fueling new discoveries across a broad range of research areas. Electrospray and MALDI Mass Spectrometry brings both veteran practitioners and beginning scientists up to date with the most recent trends and findings in electrospray ionization and matrix-assisted laser desorption/ionization (MALDI) mass spectrometry. In particular, this Second Edition highlights how advances in electrospray and MALDI mass spectrometry are supporting important discoveries in new and emerging fields such as proteomics and metabolomics as well as in traditional areas of chemistry and physics research. Electrospray AND MALDI Mass Spectrometry, SECOND EDITION is divided into five parts: Part A, Fundamentals of ES, explains the fundamental phenomena underlying the electrospray process, including selectivity in ionization and inherent electrochemistry, and concludes with a chapter offering a comparative inventory of source hardware. Part B, Fundamentals of MALDI, confronts ionization mechanisms, instrument development, and matrix selection, and includes a final chapter that explores the special application of MALDI to obtain two-dimensional images of spatial distributions of compounds on surfaces. Part C, ES and MALDI Coupling to Mass Spectrometry Instrumentation, examines the coupling of these ionization techniques to various mass analyzers, including quadrupole ion trap, time-of-flight, Fourier transform ion cyclotron resonance, and ion mobility mass spectrometers. Part D, Practical Aspects of ES and MALDI, investigates analytical issues including quantification, charge-state distributions, noncovalent interactions in solution that are preserved as gas-phase ions, and various means of ion excitation in preparation for tandem mass spectrometry, and offers a guide to the interpretation of even-electron mass spectra. Part E, Biological Applications of ES and MALDI, examines the role of mass spectrometry in such areas as peptide and protein characterization, carbohydrate analysis, lipid analysis, and drug discovery. Written by a team of leading experts, the book not only provides a critical review of the literature, but also presents key concepts in tutorial fashion to help readers take full advantage of the latest technological breakthroughs and applications. As a result, Electrospray and MALDI Mass Spectrometry will help researchers fully leverage the power of electrospray and MALDI mass spectrometry. The judicious compartmentaliza…","author":[{"dropping-particle":"","family":"Cole","given":"Richard B.","non-dropping-particle":"","parse-names":false,"suffix":""}],"container-title":"Electrospray and MALDI Mass Spectrometry: Fundamentals, Instrumentation, Practicalities, and Biological Applications: Second Edition","id":"ITEM-2","issued":{"date-parts":[["2012"]]},"title":"Electrospray and MALDI Mass Spectrometry: Fundamentals, Instrumentation, Practicalities, and Biological Applications: Second Edition","type":"book"},"uris":["http://www.mendeley.com/documents/?uuid=c1b3eb2a-0dfe-493c-8c51-40decf5e5002"]}],"mendeley":{"formattedCitation":"(163,167)","plainTextFormattedCitation":"(163,167)","previouslyFormattedCitation":"(162,166)"},"properties":{"noteIndex":0},"schema":"https://github.com/citation-style-language/schema/raw/master/csl-citation.json"}</w:instrText>
      </w:r>
      <w:r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63,167)</w:t>
      </w:r>
      <w:r w:rsidRPr="009A00CF">
        <w:rPr>
          <w:rFonts w:ascii="Calibri" w:eastAsia="Calibri" w:hAnsi="Calibri" w:cs="Calibri"/>
          <w:lang w:eastAsia="en-GB"/>
        </w:rPr>
        <w:fldChar w:fldCharType="end"/>
      </w:r>
      <w:r w:rsidRPr="009A00CF">
        <w:rPr>
          <w:rFonts w:ascii="Calibri" w:eastAsia="Calibri" w:hAnsi="Calibri" w:cs="Calibri"/>
          <w:lang w:eastAsia="en-GB"/>
        </w:rPr>
        <w:t xml:space="preserve">. This causes the size of the droplets to decrease, until they reach the Rayleigh limit, at which the surface tension overpowers the Coulomb force of repulsion between like charges on the surface of each droplet </w:t>
      </w:r>
      <w:r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DOI":"10.1002/9780470588901","ISBN":"9780471741077","abstract":"Discover how advances in mass spectrometry are fueling new discoveries across a broad range of research areas. Electrospray and MALDI Mass Spectrometry brings both veteran practitioners and beginning scientists up to date with the most recent trends and findings in electrospray ionization and matrix-assisted laser desorption/ionization (MALDI) mass spectrometry. In particular, this Second Edition highlights how advances in electrospray and MALDI mass spectrometry are supporting important discoveries in new and emerging fields such as proteomics and metabolomics as well as in traditional areas of chemistry and physics research. Electrospray AND MALDI Mass Spectrometry, SECOND EDITION is divided into five parts: Part A, Fundamentals of ES, explains the fundamental phenomena underlying the electrospray process, including selectivity in ionization and inherent electrochemistry, and concludes with a chapter offering a comparative inventory of source hardware. Part B, Fundamentals of MALDI, confronts ionization mechanisms, instrument development, and matrix selection, and includes a final chapter that explores the special application of MALDI to obtain two-dimensional images of spatial distributions of compounds on surfaces. Part C, ES and MALDI Coupling to Mass Spectrometry Instrumentation, examines the coupling of these ionization techniques to various mass analyzers, including quadrupole ion trap, time-of-flight, Fourier transform ion cyclotron resonance, and ion mobility mass spectrometers. Part D, Practical Aspects of ES and MALDI, investigates analytical issues including quantification, charge-state distributions, noncovalent interactions in solution that are preserved as gas-phase ions, and various means of ion excitation in preparation for tandem mass spectrometry, and offers a guide to the interpretation of even-electron mass spectra. Part E, Biological Applications of ES and MALDI, examines the role of mass spectrometry in such areas as peptide and protein characterization, carbohydrate analysis, lipid analysis, and drug discovery. Written by a team of leading experts, the book not only provides a critical review of the literature, but also presents key concepts in tutorial fashion to help readers take full advantage of the latest technological breakthroughs and applications. As a result, Electrospray and MALDI Mass Spectrometry will help researchers fully leverage the power of electrospray and MALDI mass spectrometry. The judicious compartmentaliza…","author":[{"dropping-particle":"","family":"Cole","given":"Richard B.","non-dropping-particle":"","parse-names":false,"suffix":""}],"container-title":"Electrospray and MALDI Mass Spectrometry: Fundamentals, Instrumentation, Practicalities, and Biological Applications: Second Edition","id":"ITEM-1","issued":{"date-parts":[["2012"]]},"title":"Electrospray and MALDI Mass Spectrometry: Fundamentals, Instrumentation, Practicalities, and Biological Applications: Second Edition","type":"book"},"uris":["http://www.mendeley.com/documents/?uuid=c1b3eb2a-0dfe-493c-8c51-40decf5e5002"]}],"mendeley":{"formattedCitation":"(167)","plainTextFormattedCitation":"(167)","previouslyFormattedCitation":"(166)"},"properties":{"noteIndex":0},"schema":"https://github.com/citation-style-language/schema/raw/master/csl-citation.json"}</w:instrText>
      </w:r>
      <w:r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67)</w:t>
      </w:r>
      <w:r w:rsidRPr="009A00CF">
        <w:rPr>
          <w:rFonts w:ascii="Calibri" w:eastAsia="Calibri" w:hAnsi="Calibri" w:cs="Calibri"/>
          <w:lang w:eastAsia="en-GB"/>
        </w:rPr>
        <w:fldChar w:fldCharType="end"/>
      </w:r>
      <w:r w:rsidRPr="009A00CF">
        <w:rPr>
          <w:rFonts w:ascii="Calibri" w:eastAsia="Calibri" w:hAnsi="Calibri" w:cs="Calibri"/>
          <w:lang w:eastAsia="en-GB"/>
        </w:rPr>
        <w:t xml:space="preserve">. As a result, Coulomb fission occurs, triggering a process of repeated separation of parent droplets into much finer droplets (progeny droplets) until charged nanodroplets are transformed into charged, gas-phase analyte molecules that are drawn along a voltage gradient, into the mass spectrometer </w:t>
      </w:r>
      <w:r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DOI":"10.1155/2012/282574","ISSN":"1687-8760","PMID":"22611397","abstract":"The Electrospray Ionization (ESI) is a soft ionization technique extensively used for production of gas phase ions (without fragmentation) of thermally labile large supramolecules. In the present review we have described the development of Electrospray Ionization mass spectrometry (ESI-MS) during the last 25 years in the study of various properties of different types of biological molecules. There have been extensive studies on the mechanism of formation of charged gaseous species by the ESI. Several groups have investigated the origin and implications of the multiple charge states of proteins observed in the ESI-mass spectra of the proteins. The charged analytes produced by ESI can be fragmented by activating them in the gas-phase, and thus tandem mass spectrometry has been developed, which provides very important insights on the structural properties of the molecule. The review will highlight recent developments and emerging directions in this fascinating area of research.","author":[{"dropping-particle":"","family":"Banerjee","given":"Shibdas","non-dropping-particle":"","parse-names":false,"suffix":""},{"dropping-particle":"","family":"Mazumdar","given":"Shyamalava","non-dropping-particle":"","parse-names":false,"suffix":""}],"container-title":"International Journal of Analytical Chemistry","id":"ITEM-1","issued":{"date-parts":[["2012"]]},"title":"Electrospray Ionization Mass Spectrometry: A Technique to Access the Information beyond the Molecular Weight of the Analyte","type":"article-journal"},"uris":["http://www.mendeley.com/documents/?uuid=bd0a5d00-0480-4dae-98b4-edfba4ce82fe"]}],"mendeley":{"formattedCitation":"(163)","plainTextFormattedCitation":"(163)","previouslyFormattedCitation":"(162)"},"properties":{"noteIndex":0},"schema":"https://github.com/citation-style-language/schema/raw/master/csl-citation.json"}</w:instrText>
      </w:r>
      <w:r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63)</w:t>
      </w:r>
      <w:r w:rsidRPr="009A00CF">
        <w:rPr>
          <w:rFonts w:ascii="Calibri" w:eastAsia="Calibri" w:hAnsi="Calibri" w:cs="Calibri"/>
          <w:lang w:eastAsia="en-GB"/>
        </w:rPr>
        <w:fldChar w:fldCharType="end"/>
      </w:r>
      <w:r w:rsidRPr="009A00CF">
        <w:rPr>
          <w:rFonts w:ascii="Calibri" w:eastAsia="Calibri" w:hAnsi="Calibri" w:cs="Calibri"/>
          <w:lang w:eastAsia="en-GB"/>
        </w:rPr>
        <w:t>.</w:t>
      </w:r>
    </w:p>
    <w:p w14:paraId="3ADDC432" w14:textId="77777777" w:rsidR="003F33E6" w:rsidRPr="009A00CF" w:rsidRDefault="003F33E6" w:rsidP="003F33E6">
      <w:pPr>
        <w:spacing w:line="360" w:lineRule="auto"/>
        <w:rPr>
          <w:rFonts w:ascii="Calibri" w:eastAsia="Calibri" w:hAnsi="Calibri" w:cs="Calibri"/>
          <w:lang w:eastAsia="en-GB"/>
        </w:rPr>
        <w:sectPr w:rsidR="003F33E6" w:rsidRPr="009A00CF" w:rsidSect="00391734">
          <w:pgSz w:w="16838" w:h="11906" w:orient="landscape"/>
          <w:pgMar w:top="1440" w:right="1440" w:bottom="1440" w:left="1440" w:header="708" w:footer="708" w:gutter="0"/>
          <w:cols w:space="720"/>
          <w:docGrid w:linePitch="299"/>
        </w:sectPr>
      </w:pPr>
      <w:r w:rsidRPr="009A00CF">
        <w:rPr>
          <w:rFonts w:ascii="Calibri" w:eastAsia="Calibri" w:hAnsi="Calibri" w:cs="Calibri"/>
          <w:noProof/>
          <w:lang w:eastAsia="en-GB"/>
        </w:rPr>
        <w:lastRenderedPageBreak/>
        <mc:AlternateContent>
          <mc:Choice Requires="wpg">
            <w:drawing>
              <wp:anchor distT="0" distB="0" distL="114300" distR="114300" simplePos="0" relativeHeight="251769856" behindDoc="0" locked="0" layoutInCell="1" hidden="0" allowOverlap="1" wp14:anchorId="67B9FB38" wp14:editId="629C43A5">
                <wp:simplePos x="0" y="0"/>
                <wp:positionH relativeFrom="column">
                  <wp:posOffset>-191075</wp:posOffset>
                </wp:positionH>
                <wp:positionV relativeFrom="paragraph">
                  <wp:posOffset>42261</wp:posOffset>
                </wp:positionV>
                <wp:extent cx="9240267" cy="5461005"/>
                <wp:effectExtent l="0" t="0" r="0" b="0"/>
                <wp:wrapNone/>
                <wp:docPr id="918" name="Group 918"/>
                <wp:cNvGraphicFramePr/>
                <a:graphic xmlns:a="http://schemas.openxmlformats.org/drawingml/2006/main">
                  <a:graphicData uri="http://schemas.microsoft.com/office/word/2010/wordprocessingGroup">
                    <wpg:wgp>
                      <wpg:cNvGrpSpPr/>
                      <wpg:grpSpPr>
                        <a:xfrm>
                          <a:off x="0" y="0"/>
                          <a:ext cx="9240267" cy="5461005"/>
                          <a:chOff x="725867" y="1049498"/>
                          <a:chExt cx="9240267" cy="5461005"/>
                        </a:xfrm>
                      </wpg:grpSpPr>
                      <wpg:grpSp>
                        <wpg:cNvPr id="919" name="Group 919"/>
                        <wpg:cNvGrpSpPr/>
                        <wpg:grpSpPr>
                          <a:xfrm>
                            <a:off x="725867" y="1049498"/>
                            <a:ext cx="9240267" cy="5461005"/>
                            <a:chOff x="0" y="-8687"/>
                            <a:chExt cx="9240267" cy="5461005"/>
                          </a:xfrm>
                        </wpg:grpSpPr>
                        <wps:wsp>
                          <wps:cNvPr id="920" name="Rectangle 920"/>
                          <wps:cNvSpPr/>
                          <wps:spPr>
                            <a:xfrm>
                              <a:off x="0" y="-8687"/>
                              <a:ext cx="9240250" cy="5461000"/>
                            </a:xfrm>
                            <a:prstGeom prst="rect">
                              <a:avLst/>
                            </a:prstGeom>
                            <a:noFill/>
                            <a:ln>
                              <a:noFill/>
                            </a:ln>
                          </wps:spPr>
                          <wps:txbx>
                            <w:txbxContent>
                              <w:p w14:paraId="42EE6DD9"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s:wsp>
                          <wps:cNvPr id="921" name="Straight Arrow Connector 921"/>
                          <wps:cNvCnPr/>
                          <wps:spPr>
                            <a:xfrm rot="10800000" flipH="1">
                              <a:off x="2711669" y="1876097"/>
                              <a:ext cx="1524436" cy="1415332"/>
                            </a:xfrm>
                            <a:prstGeom prst="straightConnector1">
                              <a:avLst/>
                            </a:prstGeom>
                            <a:noFill/>
                            <a:ln w="9525" cap="flat" cmpd="sng">
                              <a:solidFill>
                                <a:srgbClr val="3A3838"/>
                              </a:solidFill>
                              <a:prstDash val="dash"/>
                              <a:miter lim="800000"/>
                              <a:headEnd type="none" w="sm" len="sm"/>
                              <a:tailEnd type="none" w="sm" len="sm"/>
                            </a:ln>
                          </wps:spPr>
                          <wps:bodyPr/>
                        </wps:wsp>
                        <wpg:grpSp>
                          <wpg:cNvPr id="922" name="Group 922"/>
                          <wpg:cNvGrpSpPr/>
                          <wpg:grpSpPr>
                            <a:xfrm>
                              <a:off x="0" y="-8687"/>
                              <a:ext cx="9240267" cy="5461005"/>
                              <a:chOff x="21521" y="-534517"/>
                              <a:chExt cx="9240589" cy="5462310"/>
                            </a:xfrm>
                          </wpg:grpSpPr>
                          <wpg:grpSp>
                            <wpg:cNvPr id="923" name="Group 923"/>
                            <wpg:cNvGrpSpPr/>
                            <wpg:grpSpPr>
                              <a:xfrm>
                                <a:off x="21521" y="-534517"/>
                                <a:ext cx="9240589" cy="5462310"/>
                                <a:chOff x="-66426" y="-207048"/>
                                <a:chExt cx="9240896" cy="5463104"/>
                              </a:xfrm>
                            </wpg:grpSpPr>
                            <wps:wsp>
                              <wps:cNvPr id="924" name="Straight Arrow Connector 924"/>
                              <wps:cNvCnPr/>
                              <wps:spPr>
                                <a:xfrm rot="10800000">
                                  <a:off x="3033156" y="1593767"/>
                                  <a:ext cx="0" cy="294521"/>
                                </a:xfrm>
                                <a:prstGeom prst="straightConnector1">
                                  <a:avLst/>
                                </a:prstGeom>
                                <a:noFill/>
                                <a:ln w="9525" cap="flat" cmpd="sng">
                                  <a:solidFill>
                                    <a:sysClr val="windowText" lastClr="000000"/>
                                  </a:solidFill>
                                  <a:prstDash val="solid"/>
                                  <a:miter lim="800000"/>
                                  <a:headEnd type="none" w="sm" len="sm"/>
                                  <a:tailEnd type="triangle" w="med" len="med"/>
                                </a:ln>
                              </wps:spPr>
                              <wps:bodyPr/>
                            </wps:wsp>
                            <wpg:grpSp>
                              <wpg:cNvPr id="925" name="Group 925"/>
                              <wpg:cNvGrpSpPr/>
                              <wpg:grpSpPr>
                                <a:xfrm>
                                  <a:off x="-66426" y="-207048"/>
                                  <a:ext cx="9240896" cy="5463104"/>
                                  <a:chOff x="-66426" y="-207048"/>
                                  <a:chExt cx="9240896" cy="5463104"/>
                                </a:xfrm>
                              </wpg:grpSpPr>
                              <wps:wsp>
                                <wps:cNvPr id="926" name="Straight Arrow Connector 926"/>
                                <wps:cNvCnPr/>
                                <wps:spPr>
                                  <a:xfrm>
                                    <a:off x="1442221" y="-50735"/>
                                    <a:ext cx="0" cy="1644130"/>
                                  </a:xfrm>
                                  <a:prstGeom prst="straightConnector1">
                                    <a:avLst/>
                                  </a:prstGeom>
                                  <a:noFill/>
                                  <a:ln w="9525" cap="flat" cmpd="sng">
                                    <a:solidFill>
                                      <a:srgbClr val="4472C4"/>
                                    </a:solidFill>
                                    <a:prstDash val="solid"/>
                                    <a:miter lim="800000"/>
                                    <a:headEnd type="none" w="sm" len="sm"/>
                                    <a:tailEnd type="none" w="sm" len="sm"/>
                                  </a:ln>
                                </wps:spPr>
                                <wps:bodyPr/>
                              </wps:wsp>
                              <wps:wsp>
                                <wps:cNvPr id="927" name="Straight Arrow Connector 927"/>
                                <wps:cNvCnPr/>
                                <wps:spPr>
                                  <a:xfrm>
                                    <a:off x="8044900" y="-81048"/>
                                    <a:ext cx="0" cy="800493"/>
                                  </a:xfrm>
                                  <a:prstGeom prst="straightConnector1">
                                    <a:avLst/>
                                  </a:prstGeom>
                                  <a:noFill/>
                                  <a:ln w="9525" cap="flat" cmpd="sng">
                                    <a:solidFill>
                                      <a:srgbClr val="4472C4"/>
                                    </a:solidFill>
                                    <a:prstDash val="solid"/>
                                    <a:miter lim="800000"/>
                                    <a:headEnd type="none" w="sm" len="sm"/>
                                    <a:tailEnd type="none" w="sm" len="sm"/>
                                  </a:ln>
                                </wps:spPr>
                                <wps:bodyPr/>
                              </wps:wsp>
                              <wpg:grpSp>
                                <wpg:cNvPr id="928" name="Group 928"/>
                                <wpg:cNvGrpSpPr/>
                                <wpg:grpSpPr>
                                  <a:xfrm>
                                    <a:off x="-66426" y="-207048"/>
                                    <a:ext cx="9240896" cy="5463104"/>
                                    <a:chOff x="-66426" y="-207048"/>
                                    <a:chExt cx="9240896" cy="5463104"/>
                                  </a:xfrm>
                                </wpg:grpSpPr>
                                <wpg:grpSp>
                                  <wpg:cNvPr id="929" name="Group 929"/>
                                  <wpg:cNvGrpSpPr/>
                                  <wpg:grpSpPr>
                                    <a:xfrm>
                                      <a:off x="7083188" y="627797"/>
                                      <a:ext cx="1123568" cy="1671593"/>
                                      <a:chOff x="8565682" y="369442"/>
                                      <a:chExt cx="1104900" cy="1571625"/>
                                    </a:xfrm>
                                  </wpg:grpSpPr>
                                  <wps:wsp>
                                    <wps:cNvPr id="930" name="Freeform: Shape 930"/>
                                    <wps:cNvSpPr/>
                                    <wps:spPr>
                                      <a:xfrm>
                                        <a:off x="8565682" y="369442"/>
                                        <a:ext cx="1104900" cy="742950"/>
                                      </a:xfrm>
                                      <a:custGeom>
                                        <a:avLst/>
                                        <a:gdLst/>
                                        <a:ahLst/>
                                        <a:cxnLst/>
                                        <a:rect l="l" t="t" r="r" b="b"/>
                                        <a:pathLst>
                                          <a:path w="1552575" h="742950" extrusionOk="0">
                                            <a:moveTo>
                                              <a:pt x="0" y="609600"/>
                                            </a:moveTo>
                                            <a:lnTo>
                                              <a:pt x="1047750" y="0"/>
                                            </a:lnTo>
                                            <a:lnTo>
                                              <a:pt x="1552575" y="0"/>
                                            </a:lnTo>
                                            <a:lnTo>
                                              <a:pt x="1552575" y="733425"/>
                                            </a:lnTo>
                                            <a:lnTo>
                                              <a:pt x="0" y="742950"/>
                                            </a:lnTo>
                                            <a:lnTo>
                                              <a:pt x="0" y="609600"/>
                                            </a:lnTo>
                                            <a:close/>
                                          </a:path>
                                        </a:pathLst>
                                      </a:custGeom>
                                      <a:solidFill>
                                        <a:srgbClr val="DBDBDB"/>
                                      </a:solidFill>
                                      <a:ln w="12700" cap="flat" cmpd="sng">
                                        <a:solidFill>
                                          <a:srgbClr val="7F7F7F"/>
                                        </a:solidFill>
                                        <a:prstDash val="solid"/>
                                        <a:miter lim="800000"/>
                                        <a:headEnd type="none" w="sm" len="sm"/>
                                        <a:tailEnd type="none" w="sm" len="sm"/>
                                      </a:ln>
                                    </wps:spPr>
                                    <wps:bodyPr spcFirstLastPara="1" wrap="square" lIns="91425" tIns="91425" rIns="91425" bIns="91425" anchor="ctr" anchorCtr="0">
                                      <a:noAutofit/>
                                    </wps:bodyPr>
                                  </wps:wsp>
                                  <wps:wsp>
                                    <wps:cNvPr id="931" name="Freeform: Shape 931"/>
                                    <wps:cNvSpPr/>
                                    <wps:spPr>
                                      <a:xfrm rot="10800000" flipH="1">
                                        <a:off x="8565682" y="1198117"/>
                                        <a:ext cx="1104900" cy="742950"/>
                                      </a:xfrm>
                                      <a:custGeom>
                                        <a:avLst/>
                                        <a:gdLst/>
                                        <a:ahLst/>
                                        <a:cxnLst/>
                                        <a:rect l="l" t="t" r="r" b="b"/>
                                        <a:pathLst>
                                          <a:path w="1552575" h="742950" extrusionOk="0">
                                            <a:moveTo>
                                              <a:pt x="0" y="609600"/>
                                            </a:moveTo>
                                            <a:lnTo>
                                              <a:pt x="1047750" y="0"/>
                                            </a:lnTo>
                                            <a:lnTo>
                                              <a:pt x="1552575" y="0"/>
                                            </a:lnTo>
                                            <a:lnTo>
                                              <a:pt x="1552575" y="733425"/>
                                            </a:lnTo>
                                            <a:lnTo>
                                              <a:pt x="0" y="742950"/>
                                            </a:lnTo>
                                            <a:lnTo>
                                              <a:pt x="0" y="609600"/>
                                            </a:lnTo>
                                            <a:close/>
                                          </a:path>
                                        </a:pathLst>
                                      </a:custGeom>
                                      <a:solidFill>
                                        <a:srgbClr val="DBDBDB"/>
                                      </a:solidFill>
                                      <a:ln w="12700" cap="flat" cmpd="sng">
                                        <a:solidFill>
                                          <a:srgbClr val="7F7F7F"/>
                                        </a:solidFill>
                                        <a:prstDash val="solid"/>
                                        <a:miter lim="800000"/>
                                        <a:headEnd type="none" w="sm" len="sm"/>
                                        <a:tailEnd type="none" w="sm" len="sm"/>
                                      </a:ln>
                                    </wps:spPr>
                                    <wps:bodyPr spcFirstLastPara="1" wrap="square" lIns="91425" tIns="91425" rIns="91425" bIns="91425" anchor="ctr" anchorCtr="0">
                                      <a:noAutofit/>
                                    </wps:bodyPr>
                                  </wps:wsp>
                                </wpg:grpSp>
                                <wpg:grpSp>
                                  <wpg:cNvPr id="932" name="Group 932"/>
                                  <wpg:cNvGrpSpPr/>
                                  <wpg:grpSpPr>
                                    <a:xfrm>
                                      <a:off x="0" y="327547"/>
                                      <a:ext cx="3594123" cy="2409365"/>
                                      <a:chOff x="0" y="0"/>
                                      <a:chExt cx="5113496" cy="2992272"/>
                                    </a:xfrm>
                                  </wpg:grpSpPr>
                                  <wps:wsp>
                                    <wps:cNvPr id="933" name="Rectangle 933"/>
                                    <wps:cNvSpPr/>
                                    <wps:spPr>
                                      <a:xfrm>
                                        <a:off x="0" y="0"/>
                                        <a:ext cx="661102" cy="2992272"/>
                                      </a:xfrm>
                                      <a:prstGeom prst="rect">
                                        <a:avLst/>
                                      </a:prstGeom>
                                      <a:solidFill>
                                        <a:srgbClr val="D0CECE"/>
                                      </a:solidFill>
                                      <a:ln w="12700" cap="flat" cmpd="sng">
                                        <a:solidFill>
                                          <a:srgbClr val="7F7F7F"/>
                                        </a:solidFill>
                                        <a:prstDash val="solid"/>
                                        <a:miter lim="800000"/>
                                        <a:headEnd type="none" w="sm" len="sm"/>
                                        <a:tailEnd type="none" w="sm" len="sm"/>
                                      </a:ln>
                                    </wps:spPr>
                                    <wps:txbx>
                                      <w:txbxContent>
                                        <w:p w14:paraId="4FF900BD"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g:grpSp>
                                    <wpg:cNvPr id="934" name="Group 934"/>
                                    <wpg:cNvGrpSpPr/>
                                    <wpg:grpSpPr>
                                      <a:xfrm>
                                        <a:off x="397746" y="249791"/>
                                        <a:ext cx="1861898" cy="2348710"/>
                                        <a:chOff x="397746" y="249791"/>
                                        <a:chExt cx="1861898" cy="2348710"/>
                                      </a:xfrm>
                                    </wpg:grpSpPr>
                                    <wps:wsp>
                                      <wps:cNvPr id="935" name="Cylinder 935"/>
                                      <wps:cNvSpPr/>
                                      <wps:spPr>
                                        <a:xfrm rot="5400000">
                                          <a:off x="575493" y="513280"/>
                                          <a:ext cx="1498734" cy="1854227"/>
                                        </a:xfrm>
                                        <a:prstGeom prst="can">
                                          <a:avLst>
                                            <a:gd name="adj" fmla="val 25000"/>
                                          </a:avLst>
                                        </a:prstGeom>
                                        <a:solidFill>
                                          <a:srgbClr val="DBDBDB"/>
                                        </a:solidFill>
                                        <a:ln w="12700" cap="flat" cmpd="sng">
                                          <a:solidFill>
                                            <a:srgbClr val="7F7F7F"/>
                                          </a:solidFill>
                                          <a:prstDash val="solid"/>
                                          <a:miter lim="800000"/>
                                          <a:headEnd type="none" w="sm" len="sm"/>
                                          <a:tailEnd type="none" w="sm" len="sm"/>
                                        </a:ln>
                                      </wps:spPr>
                                      <wps:txbx>
                                        <w:txbxContent>
                                          <w:p w14:paraId="1E9E2383"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s:wsp>
                                      <wps:cNvPr id="936" name="Freeform: Shape 936"/>
                                      <wps:cNvSpPr/>
                                      <wps:spPr>
                                        <a:xfrm rot="-5400000">
                                          <a:off x="286019" y="624876"/>
                                          <a:ext cx="2348710" cy="1598540"/>
                                        </a:xfrm>
                                        <a:custGeom>
                                          <a:avLst/>
                                          <a:gdLst/>
                                          <a:ahLst/>
                                          <a:cxnLst/>
                                          <a:rect l="l" t="t" r="r" b="b"/>
                                          <a:pathLst>
                                            <a:path w="120000" h="120000" extrusionOk="0">
                                              <a:moveTo>
                                                <a:pt x="48596" y="11575"/>
                                              </a:moveTo>
                                              <a:lnTo>
                                                <a:pt x="48596" y="11575"/>
                                              </a:lnTo>
                                              <a:cubicBezTo>
                                                <a:pt x="66933" y="7910"/>
                                                <a:pt x="86017" y="13313"/>
                                                <a:pt x="98956" y="25831"/>
                                              </a:cubicBezTo>
                                              <a:lnTo>
                                                <a:pt x="103931" y="23538"/>
                                              </a:lnTo>
                                              <a:lnTo>
                                                <a:pt x="105266" y="39142"/>
                                              </a:lnTo>
                                              <a:lnTo>
                                                <a:pt x="86736" y="31461"/>
                                              </a:lnTo>
                                              <a:lnTo>
                                                <a:pt x="91472" y="29279"/>
                                              </a:lnTo>
                                              <a:lnTo>
                                                <a:pt x="91472" y="29279"/>
                                              </a:lnTo>
                                              <a:cubicBezTo>
                                                <a:pt x="80224" y="21225"/>
                                                <a:pt x="65184" y="17922"/>
                                                <a:pt x="50654" y="20313"/>
                                              </a:cubicBezTo>
                                              <a:close/>
                                            </a:path>
                                          </a:pathLst>
                                        </a:custGeom>
                                        <a:solidFill>
                                          <a:srgbClr val="BFBFBF"/>
                                        </a:solidFill>
                                        <a:ln w="12700" cap="flat" cmpd="sng">
                                          <a:solidFill>
                                            <a:srgbClr val="7F7F7F"/>
                                          </a:solidFill>
                                          <a:prstDash val="solid"/>
                                          <a:miter lim="800000"/>
                                          <a:headEnd type="none" w="sm" len="sm"/>
                                          <a:tailEnd type="none" w="sm" len="sm"/>
                                        </a:ln>
                                      </wps:spPr>
                                      <wps:txbx>
                                        <w:txbxContent>
                                          <w:p w14:paraId="33C50BB1"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s:wsp>
                                      <wps:cNvPr id="937" name="Oval 937"/>
                                      <wps:cNvSpPr/>
                                      <wps:spPr>
                                        <a:xfrm>
                                          <a:off x="2036666" y="1182245"/>
                                          <a:ext cx="102693" cy="516295"/>
                                        </a:xfrm>
                                        <a:prstGeom prst="ellipse">
                                          <a:avLst/>
                                        </a:prstGeom>
                                        <a:solidFill>
                                          <a:sysClr val="windowText" lastClr="000000"/>
                                        </a:solidFill>
                                        <a:ln w="12700" cap="flat" cmpd="sng">
                                          <a:solidFill>
                                            <a:sysClr val="windowText" lastClr="000000"/>
                                          </a:solidFill>
                                          <a:prstDash val="solid"/>
                                          <a:miter lim="800000"/>
                                          <a:headEnd type="none" w="sm" len="sm"/>
                                          <a:tailEnd type="none" w="sm" len="sm"/>
                                        </a:ln>
                                      </wps:spPr>
                                      <wps:txbx>
                                        <w:txbxContent>
                                          <w:p w14:paraId="295E5A7F"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g:grpSp>
                                  <wps:wsp>
                                    <wps:cNvPr id="938" name="Straight Arrow Connector 938"/>
                                    <wps:cNvCnPr/>
                                    <wps:spPr>
                                      <a:xfrm rot="10800000" flipH="1">
                                        <a:off x="2125343" y="1114612"/>
                                        <a:ext cx="1741199" cy="135403"/>
                                      </a:xfrm>
                                      <a:prstGeom prst="straightConnector1">
                                        <a:avLst/>
                                      </a:prstGeom>
                                      <a:noFill/>
                                      <a:ln w="9525" cap="flat" cmpd="sng">
                                        <a:solidFill>
                                          <a:srgbClr val="7F7F7F"/>
                                        </a:solidFill>
                                        <a:prstDash val="solid"/>
                                        <a:miter lim="800000"/>
                                        <a:headEnd type="none" w="sm" len="sm"/>
                                        <a:tailEnd type="none" w="sm" len="sm"/>
                                      </a:ln>
                                    </wps:spPr>
                                    <wps:bodyPr/>
                                  </wps:wsp>
                                  <wps:wsp>
                                    <wps:cNvPr id="939" name="Straight Arrow Connector 939"/>
                                    <wps:cNvCnPr/>
                                    <wps:spPr>
                                      <a:xfrm rot="10800000">
                                        <a:off x="2125217" y="1412248"/>
                                        <a:ext cx="2988279" cy="19467"/>
                                      </a:xfrm>
                                      <a:prstGeom prst="straightConnector1">
                                        <a:avLst/>
                                      </a:prstGeom>
                                      <a:noFill/>
                                      <a:ln w="9525" cap="flat" cmpd="sng">
                                        <a:solidFill>
                                          <a:srgbClr val="7F7F7F"/>
                                        </a:solidFill>
                                        <a:prstDash val="solid"/>
                                        <a:miter lim="800000"/>
                                        <a:headEnd type="none" w="sm" len="sm"/>
                                        <a:tailEnd type="none" w="sm" len="sm"/>
                                      </a:ln>
                                    </wps:spPr>
                                    <wps:bodyPr/>
                                  </wps:wsp>
                                </wpg:grpSp>
                                <wps:wsp>
                                  <wps:cNvPr id="940" name="Freeform: Shape 940"/>
                                  <wps:cNvSpPr/>
                                  <wps:spPr>
                                    <a:xfrm>
                                      <a:off x="4318095" y="1329235"/>
                                      <a:ext cx="2694665" cy="264160"/>
                                    </a:xfrm>
                                    <a:custGeom>
                                      <a:avLst/>
                                      <a:gdLst/>
                                      <a:ahLst/>
                                      <a:cxnLst/>
                                      <a:rect l="l" t="t" r="r" b="b"/>
                                      <a:pathLst>
                                        <a:path w="1685758" h="303939" extrusionOk="0">
                                          <a:moveTo>
                                            <a:pt x="0" y="146425"/>
                                          </a:moveTo>
                                          <a:lnTo>
                                            <a:pt x="1533789" y="75985"/>
                                          </a:lnTo>
                                          <a:lnTo>
                                            <a:pt x="1533789" y="0"/>
                                          </a:lnTo>
                                          <a:lnTo>
                                            <a:pt x="1685758" y="151970"/>
                                          </a:lnTo>
                                          <a:lnTo>
                                            <a:pt x="1533789" y="303939"/>
                                          </a:lnTo>
                                          <a:lnTo>
                                            <a:pt x="1533789" y="227954"/>
                                          </a:lnTo>
                                          <a:lnTo>
                                            <a:pt x="7374" y="159715"/>
                                          </a:lnTo>
                                          <a:lnTo>
                                            <a:pt x="0" y="146425"/>
                                          </a:lnTo>
                                          <a:close/>
                                        </a:path>
                                      </a:pathLst>
                                    </a:custGeom>
                                    <a:noFill/>
                                    <a:ln w="12700" cap="flat" cmpd="sng">
                                      <a:solidFill>
                                        <a:srgbClr val="7F7F7F"/>
                                      </a:solidFill>
                                      <a:prstDash val="dash"/>
                                      <a:miter lim="800000"/>
                                      <a:headEnd type="none" w="sm" len="sm"/>
                                      <a:tailEnd type="none" w="sm" len="sm"/>
                                    </a:ln>
                                  </wps:spPr>
                                  <wps:bodyPr spcFirstLastPara="1" wrap="square" lIns="91425" tIns="91425" rIns="91425" bIns="91425" anchor="ctr" anchorCtr="0">
                                    <a:noAutofit/>
                                  </wps:bodyPr>
                                </wps:wsp>
                                <wps:wsp>
                                  <wps:cNvPr id="941" name="Arrow: Right 941"/>
                                  <wps:cNvSpPr/>
                                  <wps:spPr>
                                    <a:xfrm>
                                      <a:off x="8297839" y="1329235"/>
                                      <a:ext cx="672861" cy="289068"/>
                                    </a:xfrm>
                                    <a:prstGeom prst="rightArrow">
                                      <a:avLst>
                                        <a:gd name="adj1" fmla="val 50000"/>
                                        <a:gd name="adj2" fmla="val 50000"/>
                                      </a:avLst>
                                    </a:prstGeom>
                                    <a:noFill/>
                                    <a:ln w="12700" cap="flat" cmpd="sng">
                                      <a:solidFill>
                                        <a:sysClr val="windowText" lastClr="000000"/>
                                      </a:solidFill>
                                      <a:prstDash val="solid"/>
                                      <a:miter lim="800000"/>
                                      <a:headEnd type="none" w="sm" len="sm"/>
                                      <a:tailEnd type="none" w="sm" len="sm"/>
                                    </a:ln>
                                  </wps:spPr>
                                  <wps:txbx>
                                    <w:txbxContent>
                                      <w:p w14:paraId="23C281C5"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s:wsp>
                                  <wps:cNvPr id="942" name="Rectangle 942"/>
                                  <wps:cNvSpPr/>
                                  <wps:spPr>
                                    <a:xfrm>
                                      <a:off x="8093123" y="1678675"/>
                                      <a:ext cx="1081347" cy="478016"/>
                                    </a:xfrm>
                                    <a:prstGeom prst="rect">
                                      <a:avLst/>
                                    </a:prstGeom>
                                    <a:noFill/>
                                    <a:ln>
                                      <a:noFill/>
                                    </a:ln>
                                  </wps:spPr>
                                  <wps:txbx>
                                    <w:txbxContent>
                                      <w:p w14:paraId="77F92EEA" w14:textId="77777777" w:rsidR="00F75B1B" w:rsidRDefault="00F75B1B" w:rsidP="003F33E6">
                                        <w:pPr>
                                          <w:spacing w:after="0" w:line="240" w:lineRule="auto"/>
                                          <w:jc w:val="center"/>
                                          <w:textDirection w:val="btLr"/>
                                        </w:pPr>
                                        <w:r>
                                          <w:rPr>
                                            <w:color w:val="000000"/>
                                            <w:sz w:val="20"/>
                                          </w:rPr>
                                          <w:t>Mass Spectrometer</w:t>
                                        </w:r>
                                      </w:p>
                                    </w:txbxContent>
                                  </wps:txbx>
                                  <wps:bodyPr spcFirstLastPara="1" wrap="square" lIns="91425" tIns="45700" rIns="91425" bIns="45700" anchor="t" anchorCtr="0">
                                    <a:noAutofit/>
                                  </wps:bodyPr>
                                </wps:wsp>
                                <wps:wsp>
                                  <wps:cNvPr id="943" name="Rectangle 943"/>
                                  <wps:cNvSpPr/>
                                  <wps:spPr>
                                    <a:xfrm>
                                      <a:off x="3760363" y="484230"/>
                                      <a:ext cx="1884177" cy="469978"/>
                                    </a:xfrm>
                                    <a:prstGeom prst="rect">
                                      <a:avLst/>
                                    </a:prstGeom>
                                    <a:solidFill>
                                      <a:sysClr val="window" lastClr="FFFFFF"/>
                                    </a:solidFill>
                                    <a:ln w="12700" cap="flat" cmpd="sng">
                                      <a:solidFill>
                                        <a:sysClr val="windowText" lastClr="000000"/>
                                      </a:solidFill>
                                      <a:prstDash val="solid"/>
                                      <a:miter lim="800000"/>
                                      <a:headEnd type="none" w="sm" len="sm"/>
                                      <a:tailEnd type="none" w="sm" len="sm"/>
                                    </a:ln>
                                  </wps:spPr>
                                  <wps:txbx>
                                    <w:txbxContent>
                                      <w:p w14:paraId="2D89CABC" w14:textId="77777777" w:rsidR="00F75B1B" w:rsidRDefault="00F75B1B" w:rsidP="003F33E6">
                                        <w:pPr>
                                          <w:spacing w:after="0" w:line="240" w:lineRule="auto"/>
                                          <w:jc w:val="center"/>
                                          <w:textDirection w:val="btLr"/>
                                        </w:pPr>
                                        <w:r>
                                          <w:rPr>
                                            <w:color w:val="000000"/>
                                            <w:sz w:val="24"/>
                                          </w:rPr>
                                          <w:t>Charged nano-electrospray droplets (aerosol)</w:t>
                                        </w:r>
                                      </w:p>
                                    </w:txbxContent>
                                  </wps:txbx>
                                  <wps:bodyPr spcFirstLastPara="1" wrap="square" lIns="91425" tIns="45700" rIns="91425" bIns="45700" anchor="t" anchorCtr="0">
                                    <a:noAutofit/>
                                  </wps:bodyPr>
                                </wps:wsp>
                                <wps:wsp>
                                  <wps:cNvPr id="944" name="Straight Arrow Connector 944"/>
                                  <wps:cNvCnPr/>
                                  <wps:spPr>
                                    <a:xfrm>
                                      <a:off x="4702292" y="954110"/>
                                      <a:ext cx="849317" cy="514338"/>
                                    </a:xfrm>
                                    <a:prstGeom prst="straightConnector1">
                                      <a:avLst/>
                                    </a:prstGeom>
                                    <a:noFill/>
                                    <a:ln w="9525" cap="flat" cmpd="sng">
                                      <a:solidFill>
                                        <a:sysClr val="windowText" lastClr="000000"/>
                                      </a:solidFill>
                                      <a:prstDash val="solid"/>
                                      <a:miter lim="800000"/>
                                      <a:headEnd type="none" w="sm" len="sm"/>
                                      <a:tailEnd type="triangle" w="med" len="med"/>
                                    </a:ln>
                                  </wps:spPr>
                                  <wps:bodyPr/>
                                </wps:wsp>
                                <wps:wsp>
                                  <wps:cNvPr id="945" name="Rectangle 945"/>
                                  <wps:cNvSpPr/>
                                  <wps:spPr>
                                    <a:xfrm>
                                      <a:off x="1937982" y="1883391"/>
                                      <a:ext cx="2181858" cy="698811"/>
                                    </a:xfrm>
                                    <a:prstGeom prst="rect">
                                      <a:avLst/>
                                    </a:prstGeom>
                                    <a:solidFill>
                                      <a:sysClr val="window" lastClr="FFFFFF"/>
                                    </a:solidFill>
                                    <a:ln w="12700" cap="flat" cmpd="sng">
                                      <a:solidFill>
                                        <a:sysClr val="windowText" lastClr="000000"/>
                                      </a:solidFill>
                                      <a:prstDash val="solid"/>
                                      <a:miter lim="800000"/>
                                      <a:headEnd type="none" w="sm" len="sm"/>
                                      <a:tailEnd type="none" w="sm" len="sm"/>
                                    </a:ln>
                                  </wps:spPr>
                                  <wps:txbx>
                                    <w:txbxContent>
                                      <w:p w14:paraId="1A334E5D" w14:textId="77777777" w:rsidR="00F75B1B" w:rsidRDefault="00F75B1B" w:rsidP="003F33E6">
                                        <w:pPr>
                                          <w:spacing w:after="0" w:line="240" w:lineRule="auto"/>
                                          <w:jc w:val="center"/>
                                          <w:textDirection w:val="btLr"/>
                                        </w:pPr>
                                        <w:r>
                                          <w:rPr>
                                            <w:color w:val="000000"/>
                                            <w:sz w:val="24"/>
                                          </w:rPr>
                                          <w:t>Sampling capillary containing plant sample and ionisation solvent</w:t>
                                        </w:r>
                                      </w:p>
                                    </w:txbxContent>
                                  </wps:txbx>
                                  <wps:bodyPr spcFirstLastPara="1" wrap="square" lIns="91425" tIns="45700" rIns="91425" bIns="45700" anchor="t" anchorCtr="0">
                                    <a:noAutofit/>
                                  </wps:bodyPr>
                                </wps:wsp>
                                <wps:wsp>
                                  <wps:cNvPr id="946" name="Straight Arrow Connector 946"/>
                                  <wps:cNvCnPr/>
                                  <wps:spPr>
                                    <a:xfrm rot="10800000" flipH="1">
                                      <a:off x="1431512" y="-89176"/>
                                      <a:ext cx="6616460" cy="51063"/>
                                    </a:xfrm>
                                    <a:prstGeom prst="straightConnector1">
                                      <a:avLst/>
                                    </a:prstGeom>
                                    <a:noFill/>
                                    <a:ln w="9525" cap="flat" cmpd="sng">
                                      <a:solidFill>
                                        <a:srgbClr val="4472C4"/>
                                      </a:solidFill>
                                      <a:prstDash val="solid"/>
                                      <a:miter lim="800000"/>
                                      <a:headEnd type="none" w="sm" len="sm"/>
                                      <a:tailEnd type="none" w="sm" len="sm"/>
                                    </a:ln>
                                  </wps:spPr>
                                  <wps:bodyPr/>
                                </wps:wsp>
                                <wps:wsp>
                                  <wps:cNvPr id="947" name="Rectangle 947"/>
                                  <wps:cNvSpPr/>
                                  <wps:spPr>
                                    <a:xfrm>
                                      <a:off x="-66426" y="4012248"/>
                                      <a:ext cx="2522392" cy="1243808"/>
                                    </a:xfrm>
                                    <a:prstGeom prst="rect">
                                      <a:avLst/>
                                    </a:prstGeom>
                                    <a:solidFill>
                                      <a:srgbClr val="FFFFFF"/>
                                    </a:solidFill>
                                    <a:ln>
                                      <a:noFill/>
                                    </a:ln>
                                  </wps:spPr>
                                  <wps:txbx>
                                    <w:txbxContent>
                                      <w:p w14:paraId="3D5204E0" w14:textId="140CD7C9" w:rsidR="00F75B1B" w:rsidRDefault="00F75B1B" w:rsidP="003F33E6">
                                        <w:pPr>
                                          <w:spacing w:after="200" w:line="240" w:lineRule="auto"/>
                                          <w:textDirection w:val="btLr"/>
                                        </w:pPr>
                                        <w:r w:rsidRPr="004766D8">
                                          <w:rPr>
                                            <w:rFonts w:ascii="Arial" w:eastAsia="Arial" w:hAnsi="Arial" w:cs="Arial"/>
                                            <w:i/>
                                            <w:color w:val="44546A"/>
                                            <w:sz w:val="18"/>
                                          </w:rPr>
                                          <w:t>Figure 3.10: Sch</w:t>
                                        </w:r>
                                        <w:r>
                                          <w:rPr>
                                            <w:rFonts w:ascii="Arial" w:eastAsia="Arial" w:hAnsi="Arial" w:cs="Arial"/>
                                            <w:i/>
                                            <w:color w:val="44546A"/>
                                            <w:sz w:val="18"/>
                                          </w:rPr>
                                          <w:t>ematic representation of the ionization chamber with nanospray ion source, set up for direct nanospray of plant material from the sampling capillary in to an Orbitrap mass spectrometer (not to scale). Insert (a): a schematic representation of the nanospray ionization process in which, A = desolvation, B = Coulomb fission (information derived and figure adapted from Banerjee and Mazumdar, 2012).</w:t>
                                        </w:r>
                                      </w:p>
                                    </w:txbxContent>
                                  </wps:txbx>
                                  <wps:bodyPr spcFirstLastPara="1" wrap="square" lIns="0" tIns="0" rIns="0" bIns="0" anchor="t" anchorCtr="0">
                                    <a:noAutofit/>
                                  </wps:bodyPr>
                                </wps:wsp>
                                <wpg:grpSp>
                                  <wpg:cNvPr id="948" name="Group 948"/>
                                  <wpg:cNvGrpSpPr/>
                                  <wpg:grpSpPr>
                                    <a:xfrm>
                                      <a:off x="1460311" y="1351129"/>
                                      <a:ext cx="2760345" cy="257810"/>
                                      <a:chOff x="382772" y="846072"/>
                                      <a:chExt cx="4655695" cy="308381"/>
                                    </a:xfrm>
                                  </wpg:grpSpPr>
                                  <wps:wsp>
                                    <wps:cNvPr id="949" name="Oval 949"/>
                                    <wps:cNvSpPr/>
                                    <wps:spPr>
                                      <a:xfrm>
                                        <a:off x="2828261" y="861237"/>
                                        <a:ext cx="45719" cy="288262"/>
                                      </a:xfrm>
                                      <a:prstGeom prst="ellipse">
                                        <a:avLst/>
                                      </a:prstGeom>
                                      <a:solidFill>
                                        <a:srgbClr val="F7CAAC"/>
                                      </a:solidFill>
                                      <a:ln>
                                        <a:noFill/>
                                      </a:ln>
                                    </wps:spPr>
                                    <wps:txbx>
                                      <w:txbxContent>
                                        <w:p w14:paraId="0E91DCF8"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g:grpSp>
                                    <wpg:cNvPr id="950" name="Group 950"/>
                                    <wpg:cNvGrpSpPr/>
                                    <wpg:grpSpPr>
                                      <a:xfrm>
                                        <a:off x="409726" y="846072"/>
                                        <a:ext cx="4628741" cy="306063"/>
                                        <a:chOff x="198294" y="649337"/>
                                        <a:chExt cx="4922989" cy="289477"/>
                                      </a:xfrm>
                                    </wpg:grpSpPr>
                                    <wps:wsp>
                                      <wps:cNvPr id="951" name="Freeform: Shape 951"/>
                                      <wps:cNvSpPr/>
                                      <wps:spPr>
                                        <a:xfrm>
                                          <a:off x="2789011" y="649337"/>
                                          <a:ext cx="1747314" cy="287383"/>
                                        </a:xfrm>
                                        <a:custGeom>
                                          <a:avLst/>
                                          <a:gdLst/>
                                          <a:ahLst/>
                                          <a:cxnLst/>
                                          <a:rect l="l" t="t" r="r" b="b"/>
                                          <a:pathLst>
                                            <a:path w="2659215" h="287383" extrusionOk="0">
                                              <a:moveTo>
                                                <a:pt x="0" y="0"/>
                                              </a:moveTo>
                                              <a:lnTo>
                                                <a:pt x="609600" y="0"/>
                                              </a:lnTo>
                                              <a:lnTo>
                                                <a:pt x="1436004" y="60889"/>
                                              </a:lnTo>
                                              <a:lnTo>
                                                <a:pt x="2649280" y="117813"/>
                                              </a:lnTo>
                                              <a:cubicBezTo>
                                                <a:pt x="2649150" y="125135"/>
                                                <a:pt x="2659344" y="169779"/>
                                                <a:pt x="2659214" y="177101"/>
                                              </a:cubicBezTo>
                                              <a:cubicBezTo>
                                                <a:pt x="2338817" y="185549"/>
                                                <a:pt x="1749501" y="216668"/>
                                                <a:pt x="1442751" y="234215"/>
                                              </a:cubicBezTo>
                                              <a:lnTo>
                                                <a:pt x="679268" y="287383"/>
                                              </a:lnTo>
                                              <a:lnTo>
                                                <a:pt x="0" y="287383"/>
                                              </a:lnTo>
                                              <a:lnTo>
                                                <a:pt x="0" y="0"/>
                                              </a:lnTo>
                                              <a:close/>
                                            </a:path>
                                          </a:pathLst>
                                        </a:custGeom>
                                        <a:solidFill>
                                          <a:srgbClr val="EC8640">
                                            <a:alpha val="16862"/>
                                          </a:srgbClr>
                                        </a:solidFill>
                                        <a:ln>
                                          <a:noFill/>
                                        </a:ln>
                                      </wps:spPr>
                                      <wps:txbx>
                                        <w:txbxContent>
                                          <w:p w14:paraId="0CD6D689"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g:grpSp>
                                      <wpg:cNvPr id="952" name="Group 952"/>
                                      <wpg:cNvGrpSpPr/>
                                      <wpg:grpSpPr>
                                        <a:xfrm>
                                          <a:off x="198294" y="651242"/>
                                          <a:ext cx="4922989" cy="287572"/>
                                          <a:chOff x="198294" y="651242"/>
                                          <a:chExt cx="4374351" cy="287572"/>
                                        </a:xfrm>
                                      </wpg:grpSpPr>
                                      <wps:wsp>
                                        <wps:cNvPr id="953" name="Straight Arrow Connector 953"/>
                                        <wps:cNvCnPr/>
                                        <wps:spPr>
                                          <a:xfrm>
                                            <a:off x="198294" y="651242"/>
                                            <a:ext cx="2792801" cy="0"/>
                                          </a:xfrm>
                                          <a:prstGeom prst="straightConnector1">
                                            <a:avLst/>
                                          </a:prstGeom>
                                          <a:noFill/>
                                          <a:ln w="9525" cap="flat" cmpd="sng">
                                            <a:solidFill>
                                              <a:sysClr val="windowText" lastClr="000000"/>
                                            </a:solidFill>
                                            <a:prstDash val="solid"/>
                                            <a:miter lim="800000"/>
                                            <a:headEnd type="none" w="sm" len="sm"/>
                                            <a:tailEnd type="none" w="sm" len="sm"/>
                                          </a:ln>
                                        </wps:spPr>
                                        <wps:bodyPr/>
                                      </wps:wsp>
                                      <wps:wsp>
                                        <wps:cNvPr id="954" name="Straight Arrow Connector 954"/>
                                        <wps:cNvCnPr/>
                                        <wps:spPr>
                                          <a:xfrm>
                                            <a:off x="198294" y="938814"/>
                                            <a:ext cx="2804021" cy="0"/>
                                          </a:xfrm>
                                          <a:prstGeom prst="straightConnector1">
                                            <a:avLst/>
                                          </a:prstGeom>
                                          <a:noFill/>
                                          <a:ln w="9525" cap="flat" cmpd="sng">
                                            <a:solidFill>
                                              <a:sysClr val="windowText" lastClr="000000"/>
                                            </a:solidFill>
                                            <a:prstDash val="solid"/>
                                            <a:miter lim="800000"/>
                                            <a:headEnd type="none" w="sm" len="sm"/>
                                            <a:tailEnd type="none" w="sm" len="sm"/>
                                          </a:ln>
                                        </wps:spPr>
                                        <wps:bodyPr/>
                                      </wps:wsp>
                                      <wps:wsp>
                                        <wps:cNvPr id="955" name="Freeform: Shape 955"/>
                                        <wps:cNvSpPr/>
                                        <wps:spPr>
                                          <a:xfrm>
                                            <a:off x="2986939" y="651243"/>
                                            <a:ext cx="1585706" cy="136167"/>
                                          </a:xfrm>
                                          <a:custGeom>
                                            <a:avLst/>
                                            <a:gdLst/>
                                            <a:ahLst/>
                                            <a:cxnLst/>
                                            <a:rect l="l" t="t" r="r" b="b"/>
                                            <a:pathLst>
                                              <a:path w="1014413" h="178247" extrusionOk="0">
                                                <a:moveTo>
                                                  <a:pt x="0" y="0"/>
                                                </a:moveTo>
                                                <a:cubicBezTo>
                                                  <a:pt x="177800" y="36513"/>
                                                  <a:pt x="364331" y="79830"/>
                                                  <a:pt x="533400" y="109538"/>
                                                </a:cubicBezTo>
                                                <a:cubicBezTo>
                                                  <a:pt x="702469" y="139246"/>
                                                  <a:pt x="952501" y="174278"/>
                                                  <a:pt x="1014413" y="178247"/>
                                                </a:cubicBezTo>
                                              </a:path>
                                            </a:pathLst>
                                          </a:custGeom>
                                          <a:noFill/>
                                          <a:ln w="9525" cap="flat" cmpd="sng">
                                            <a:solidFill>
                                              <a:sysClr val="windowText" lastClr="000000"/>
                                            </a:solidFill>
                                            <a:prstDash val="solid"/>
                                            <a:miter lim="800000"/>
                                            <a:headEnd type="none" w="sm" len="sm"/>
                                            <a:tailEnd type="none" w="sm" len="sm"/>
                                          </a:ln>
                                        </wps:spPr>
                                        <wps:txbx>
                                          <w:txbxContent>
                                            <w:p w14:paraId="28F10157"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s:wsp>
                                        <wps:cNvPr id="956" name="Freeform: Shape 956"/>
                                        <wps:cNvSpPr/>
                                        <wps:spPr>
                                          <a:xfrm rot="10800000" flipH="1">
                                            <a:off x="3002315" y="802646"/>
                                            <a:ext cx="1570330" cy="136167"/>
                                          </a:xfrm>
                                          <a:custGeom>
                                            <a:avLst/>
                                            <a:gdLst/>
                                            <a:ahLst/>
                                            <a:cxnLst/>
                                            <a:rect l="l" t="t" r="r" b="b"/>
                                            <a:pathLst>
                                              <a:path w="1014413" h="178247" extrusionOk="0">
                                                <a:moveTo>
                                                  <a:pt x="0" y="0"/>
                                                </a:moveTo>
                                                <a:cubicBezTo>
                                                  <a:pt x="177800" y="36513"/>
                                                  <a:pt x="364331" y="79830"/>
                                                  <a:pt x="533400" y="109538"/>
                                                </a:cubicBezTo>
                                                <a:cubicBezTo>
                                                  <a:pt x="702469" y="139246"/>
                                                  <a:pt x="952501" y="174278"/>
                                                  <a:pt x="1014413" y="178247"/>
                                                </a:cubicBezTo>
                                              </a:path>
                                            </a:pathLst>
                                          </a:custGeom>
                                          <a:noFill/>
                                          <a:ln w="9525" cap="flat" cmpd="sng">
                                            <a:solidFill>
                                              <a:sysClr val="windowText" lastClr="000000"/>
                                            </a:solidFill>
                                            <a:prstDash val="solid"/>
                                            <a:miter lim="800000"/>
                                            <a:headEnd type="none" w="sm" len="sm"/>
                                            <a:tailEnd type="none" w="sm" len="sm"/>
                                          </a:ln>
                                        </wps:spPr>
                                        <wps:txbx>
                                          <w:txbxContent>
                                            <w:p w14:paraId="40CD2997"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g:grpSp>
                                  </wpg:grpSp>
                                  <wps:wsp>
                                    <wps:cNvPr id="957" name="Freeform: Shape 957"/>
                                    <wps:cNvSpPr/>
                                    <wps:spPr>
                                      <a:xfrm>
                                        <a:off x="4497572" y="967563"/>
                                        <a:ext cx="410113" cy="75565"/>
                                      </a:xfrm>
                                      <a:custGeom>
                                        <a:avLst/>
                                        <a:gdLst/>
                                        <a:ahLst/>
                                        <a:cxnLst/>
                                        <a:rect l="l" t="t" r="r" b="b"/>
                                        <a:pathLst>
                                          <a:path w="2633526" h="287383" extrusionOk="0">
                                            <a:moveTo>
                                              <a:pt x="0" y="0"/>
                                            </a:moveTo>
                                            <a:lnTo>
                                              <a:pt x="593912" y="16445"/>
                                            </a:lnTo>
                                            <a:cubicBezTo>
                                              <a:pt x="869380" y="42137"/>
                                              <a:pt x="1160536" y="51385"/>
                                              <a:pt x="1436004" y="77077"/>
                                            </a:cubicBezTo>
                                            <a:cubicBezTo>
                                              <a:pt x="1740977" y="97700"/>
                                              <a:pt x="2333102" y="113174"/>
                                              <a:pt x="2633526" y="111051"/>
                                            </a:cubicBezTo>
                                            <a:cubicBezTo>
                                              <a:pt x="2633396" y="118373"/>
                                              <a:pt x="2601658" y="151854"/>
                                              <a:pt x="2601528" y="159176"/>
                                            </a:cubicBezTo>
                                            <a:cubicBezTo>
                                              <a:pt x="2281131" y="167624"/>
                                              <a:pt x="1741585" y="205107"/>
                                              <a:pt x="1434835" y="222654"/>
                                            </a:cubicBezTo>
                                            <a:lnTo>
                                              <a:pt x="679268" y="250188"/>
                                            </a:lnTo>
                                            <a:lnTo>
                                              <a:pt x="0" y="287383"/>
                                            </a:lnTo>
                                            <a:lnTo>
                                              <a:pt x="0" y="0"/>
                                            </a:lnTo>
                                            <a:close/>
                                          </a:path>
                                        </a:pathLst>
                                      </a:custGeom>
                                      <a:solidFill>
                                        <a:srgbClr val="2F5496">
                                          <a:alpha val="16862"/>
                                        </a:srgbClr>
                                      </a:solidFill>
                                      <a:ln>
                                        <a:noFill/>
                                      </a:ln>
                                    </wps:spPr>
                                    <wps:txbx>
                                      <w:txbxContent>
                                        <w:p w14:paraId="19C16E88"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s:wsp>
                                    <wps:cNvPr id="958" name="Oval 958"/>
                                    <wps:cNvSpPr/>
                                    <wps:spPr>
                                      <a:xfrm>
                                        <a:off x="4476307" y="967563"/>
                                        <a:ext cx="45719" cy="75216"/>
                                      </a:xfrm>
                                      <a:prstGeom prst="ellipse">
                                        <a:avLst/>
                                      </a:prstGeom>
                                      <a:solidFill>
                                        <a:srgbClr val="B3C6E7"/>
                                      </a:solidFill>
                                      <a:ln>
                                        <a:noFill/>
                                      </a:ln>
                                    </wps:spPr>
                                    <wps:txbx>
                                      <w:txbxContent>
                                        <w:p w14:paraId="2CBA27BB"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s:wsp>
                                    <wps:cNvPr id="959" name="Oval 959"/>
                                    <wps:cNvSpPr/>
                                    <wps:spPr>
                                      <a:xfrm>
                                        <a:off x="382772" y="850604"/>
                                        <a:ext cx="45719" cy="303849"/>
                                      </a:xfrm>
                                      <a:prstGeom prst="ellipse">
                                        <a:avLst/>
                                      </a:prstGeom>
                                      <a:noFill/>
                                      <a:ln w="9525" cap="flat" cmpd="sng">
                                        <a:solidFill>
                                          <a:sysClr val="windowText" lastClr="000000"/>
                                        </a:solidFill>
                                        <a:prstDash val="solid"/>
                                        <a:miter lim="800000"/>
                                        <a:headEnd type="none" w="sm" len="sm"/>
                                        <a:tailEnd type="none" w="sm" len="sm"/>
                                      </a:ln>
                                    </wps:spPr>
                                    <wps:txbx>
                                      <w:txbxContent>
                                        <w:p w14:paraId="7C92FFFB"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g:grpSp>
                                <wps:wsp>
                                  <wps:cNvPr id="960" name="Rectangle 960"/>
                                  <wps:cNvSpPr/>
                                  <wps:spPr>
                                    <a:xfrm>
                                      <a:off x="3807917" y="-207048"/>
                                      <a:ext cx="1503255" cy="296262"/>
                                    </a:xfrm>
                                    <a:prstGeom prst="rect">
                                      <a:avLst/>
                                    </a:prstGeom>
                                    <a:solidFill>
                                      <a:sysClr val="window" lastClr="FFFFFF"/>
                                    </a:solidFill>
                                    <a:ln w="12700" cap="flat" cmpd="sng">
                                      <a:solidFill>
                                        <a:srgbClr val="4472C4"/>
                                      </a:solidFill>
                                      <a:prstDash val="solid"/>
                                      <a:miter lim="800000"/>
                                      <a:headEnd type="none" w="sm" len="sm"/>
                                      <a:tailEnd type="none" w="sm" len="sm"/>
                                    </a:ln>
                                  </wps:spPr>
                                  <wps:txbx>
                                    <w:txbxContent>
                                      <w:p w14:paraId="2E73323A" w14:textId="77777777" w:rsidR="00F75B1B" w:rsidRDefault="00F75B1B" w:rsidP="003F33E6">
                                        <w:pPr>
                                          <w:spacing w:after="0" w:line="240" w:lineRule="auto"/>
                                          <w:jc w:val="center"/>
                                          <w:textDirection w:val="btLr"/>
                                        </w:pPr>
                                        <w:r>
                                          <w:rPr>
                                            <w:color w:val="000000"/>
                                            <w:sz w:val="24"/>
                                          </w:rPr>
                                          <w:t>Voltage difference</w:t>
                                        </w:r>
                                      </w:p>
                                    </w:txbxContent>
                                  </wps:txbx>
                                  <wps:bodyPr spcFirstLastPara="1" wrap="square" lIns="91425" tIns="45700" rIns="91425" bIns="45700" anchor="t" anchorCtr="0">
                                    <a:noAutofit/>
                                  </wps:bodyPr>
                                </wps:wsp>
                                <wps:wsp>
                                  <wps:cNvPr id="961" name="Oval 961"/>
                                  <wps:cNvSpPr/>
                                  <wps:spPr>
                                    <a:xfrm>
                                      <a:off x="1305388" y="208214"/>
                                      <a:ext cx="284672" cy="276045"/>
                                    </a:xfrm>
                                    <a:prstGeom prst="ellipse">
                                      <a:avLst/>
                                    </a:prstGeom>
                                    <a:solidFill>
                                      <a:sysClr val="window" lastClr="FFFFFF"/>
                                    </a:solidFill>
                                    <a:ln w="12700" cap="flat" cmpd="sng">
                                      <a:solidFill>
                                        <a:srgbClr val="31538F"/>
                                      </a:solidFill>
                                      <a:prstDash val="solid"/>
                                      <a:miter lim="800000"/>
                                      <a:headEnd type="none" w="sm" len="sm"/>
                                      <a:tailEnd type="none" w="sm" len="sm"/>
                                    </a:ln>
                                  </wps:spPr>
                                  <wps:txbx>
                                    <w:txbxContent>
                                      <w:p w14:paraId="145AA03B"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s:wsp>
                                  <wps:cNvPr id="962" name="Oval 962"/>
                                  <wps:cNvSpPr/>
                                  <wps:spPr>
                                    <a:xfrm>
                                      <a:off x="7897258" y="208214"/>
                                      <a:ext cx="284480" cy="275590"/>
                                    </a:xfrm>
                                    <a:prstGeom prst="ellipse">
                                      <a:avLst/>
                                    </a:prstGeom>
                                    <a:solidFill>
                                      <a:sysClr val="window" lastClr="FFFFFF"/>
                                    </a:solidFill>
                                    <a:ln w="12700" cap="flat" cmpd="sng">
                                      <a:solidFill>
                                        <a:srgbClr val="31538F"/>
                                      </a:solidFill>
                                      <a:prstDash val="solid"/>
                                      <a:miter lim="800000"/>
                                      <a:headEnd type="none" w="sm" len="sm"/>
                                      <a:tailEnd type="none" w="sm" len="sm"/>
                                    </a:ln>
                                  </wps:spPr>
                                  <wps:txbx>
                                    <w:txbxContent>
                                      <w:p w14:paraId="73C1C402"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963" name="Shape 49" descr="Add"/>
                                    <pic:cNvPicPr preferRelativeResize="0"/>
                                  </pic:nvPicPr>
                                  <pic:blipFill rotWithShape="1">
                                    <a:blip r:embed="rId114">
                                      <a:alphaModFix/>
                                    </a:blip>
                                    <a:srcRect/>
                                    <a:stretch/>
                                  </pic:blipFill>
                                  <pic:spPr>
                                    <a:xfrm>
                                      <a:off x="1371855" y="264576"/>
                                      <a:ext cx="163830" cy="163830"/>
                                    </a:xfrm>
                                    <a:prstGeom prst="rect">
                                      <a:avLst/>
                                    </a:prstGeom>
                                    <a:noFill/>
                                    <a:ln>
                                      <a:noFill/>
                                    </a:ln>
                                  </pic:spPr>
                                </pic:pic>
                                <pic:pic xmlns:pic="http://schemas.openxmlformats.org/drawingml/2006/picture">
                                  <pic:nvPicPr>
                                    <pic:cNvPr id="964" name="Shape 50" descr="Add"/>
                                    <pic:cNvPicPr preferRelativeResize="0"/>
                                  </pic:nvPicPr>
                                  <pic:blipFill rotWithShape="1">
                                    <a:blip r:embed="rId114">
                                      <a:alphaModFix/>
                                    </a:blip>
                                    <a:srcRect t="46246" r="60545" b="43088"/>
                                    <a:stretch/>
                                  </pic:blipFill>
                                  <pic:spPr>
                                    <a:xfrm rot="10800000">
                                      <a:off x="7979143" y="331044"/>
                                      <a:ext cx="184150" cy="45085"/>
                                    </a:xfrm>
                                    <a:prstGeom prst="rect">
                                      <a:avLst/>
                                    </a:prstGeom>
                                    <a:noFill/>
                                    <a:ln>
                                      <a:noFill/>
                                    </a:ln>
                                  </pic:spPr>
                                </pic:pic>
                                <wps:wsp>
                                  <wps:cNvPr id="965" name="Rectangle 965"/>
                                  <wps:cNvSpPr/>
                                  <wps:spPr>
                                    <a:xfrm>
                                      <a:off x="6019795" y="463976"/>
                                      <a:ext cx="1142305" cy="469978"/>
                                    </a:xfrm>
                                    <a:prstGeom prst="rect">
                                      <a:avLst/>
                                    </a:prstGeom>
                                    <a:solidFill>
                                      <a:sysClr val="window" lastClr="FFFFFF"/>
                                    </a:solidFill>
                                    <a:ln w="12700" cap="flat" cmpd="sng">
                                      <a:solidFill>
                                        <a:sysClr val="windowText" lastClr="000000"/>
                                      </a:solidFill>
                                      <a:prstDash val="solid"/>
                                      <a:miter lim="800000"/>
                                      <a:headEnd type="none" w="sm" len="sm"/>
                                      <a:tailEnd type="none" w="sm" len="sm"/>
                                    </a:ln>
                                  </wps:spPr>
                                  <wps:txbx>
                                    <w:txbxContent>
                                      <w:p w14:paraId="6B8972FD" w14:textId="77777777" w:rsidR="00F75B1B" w:rsidRDefault="00F75B1B" w:rsidP="003F33E6">
                                        <w:pPr>
                                          <w:spacing w:after="0" w:line="240" w:lineRule="auto"/>
                                          <w:jc w:val="center"/>
                                          <w:textDirection w:val="btLr"/>
                                        </w:pPr>
                                        <w:r>
                                          <w:rPr>
                                            <w:color w:val="000000"/>
                                            <w:sz w:val="24"/>
                                          </w:rPr>
                                          <w:t>Ion source sampling cone</w:t>
                                        </w:r>
                                      </w:p>
                                    </w:txbxContent>
                                  </wps:txbx>
                                  <wps:bodyPr spcFirstLastPara="1" wrap="square" lIns="91425" tIns="45700" rIns="91425" bIns="45700" anchor="t" anchorCtr="0">
                                    <a:noAutofit/>
                                  </wps:bodyPr>
                                </wps:wsp>
                                <wps:wsp>
                                  <wps:cNvPr id="966" name="Straight Arrow Connector 966"/>
                                  <wps:cNvCnPr/>
                                  <wps:spPr>
                                    <a:xfrm>
                                      <a:off x="7162100" y="698965"/>
                                      <a:ext cx="537170" cy="84236"/>
                                    </a:xfrm>
                                    <a:prstGeom prst="straightConnector1">
                                      <a:avLst/>
                                    </a:prstGeom>
                                    <a:noFill/>
                                    <a:ln w="9525" cap="flat" cmpd="sng">
                                      <a:solidFill>
                                        <a:sysClr val="windowText" lastClr="000000"/>
                                      </a:solidFill>
                                      <a:prstDash val="solid"/>
                                      <a:miter lim="800000"/>
                                      <a:headEnd type="none" w="sm" len="sm"/>
                                      <a:tailEnd type="triangle" w="med" len="med"/>
                                    </a:ln>
                                  </wps:spPr>
                                  <wps:bodyPr/>
                                </wps:wsp>
                              </wpg:grpSp>
                            </wpg:grpSp>
                          </wpg:grpSp>
                          <wps:wsp>
                            <wps:cNvPr id="967" name="Rectangle 967"/>
                            <wps:cNvSpPr/>
                            <wps:spPr>
                              <a:xfrm>
                                <a:off x="4259179" y="914400"/>
                                <a:ext cx="3039943" cy="448408"/>
                              </a:xfrm>
                              <a:prstGeom prst="rect">
                                <a:avLst/>
                              </a:prstGeom>
                              <a:noFill/>
                              <a:ln w="12700" cap="flat" cmpd="sng">
                                <a:solidFill>
                                  <a:srgbClr val="595959"/>
                                </a:solidFill>
                                <a:prstDash val="dash"/>
                                <a:miter lim="800000"/>
                                <a:headEnd type="none" w="sm" len="sm"/>
                                <a:tailEnd type="none" w="sm" len="sm"/>
                              </a:ln>
                            </wps:spPr>
                            <wps:txbx>
                              <w:txbxContent>
                                <w:p w14:paraId="130D5444"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s:wsp>
                            <wps:cNvPr id="968" name="Rectangle 968"/>
                            <wps:cNvSpPr/>
                            <wps:spPr>
                              <a:xfrm>
                                <a:off x="4224854" y="884918"/>
                                <a:ext cx="367665" cy="296545"/>
                              </a:xfrm>
                              <a:prstGeom prst="rect">
                                <a:avLst/>
                              </a:prstGeom>
                              <a:noFill/>
                              <a:ln>
                                <a:noFill/>
                              </a:ln>
                            </wps:spPr>
                            <wps:txbx>
                              <w:txbxContent>
                                <w:p w14:paraId="01666E07" w14:textId="77777777" w:rsidR="00F75B1B" w:rsidRDefault="00F75B1B" w:rsidP="003F33E6">
                                  <w:pPr>
                                    <w:spacing w:line="258" w:lineRule="auto"/>
                                    <w:textDirection w:val="btLr"/>
                                  </w:pPr>
                                  <w:r>
                                    <w:rPr>
                                      <w:b/>
                                      <w:color w:val="000000"/>
                                    </w:rPr>
                                    <w:t>(a)</w:t>
                                  </w:r>
                                </w:p>
                              </w:txbxContent>
                            </wps:txbx>
                            <wps:bodyPr spcFirstLastPara="1" wrap="square" lIns="91425" tIns="45700" rIns="91425" bIns="45700" anchor="t" anchorCtr="0">
                              <a:noAutofit/>
                            </wps:bodyPr>
                          </wps:wsp>
                        </wpg:grpSp>
                        <wpg:grpSp>
                          <wpg:cNvPr id="969" name="Group 969"/>
                          <wpg:cNvGrpSpPr/>
                          <wpg:grpSpPr>
                            <a:xfrm>
                              <a:off x="2680138" y="3294994"/>
                              <a:ext cx="6301551" cy="1869440"/>
                              <a:chOff x="0" y="0"/>
                              <a:chExt cx="6301551" cy="1869440"/>
                            </a:xfrm>
                          </wpg:grpSpPr>
                          <wpg:grpSp>
                            <wpg:cNvPr id="970" name="Group 970"/>
                            <wpg:cNvGrpSpPr/>
                            <wpg:grpSpPr>
                              <a:xfrm>
                                <a:off x="11876" y="0"/>
                                <a:ext cx="6289675" cy="1869440"/>
                                <a:chOff x="0" y="0"/>
                                <a:chExt cx="6289845" cy="1869743"/>
                              </a:xfrm>
                            </wpg:grpSpPr>
                            <wps:wsp>
                              <wps:cNvPr id="971" name="Rectangle 971"/>
                              <wps:cNvSpPr/>
                              <wps:spPr>
                                <a:xfrm>
                                  <a:off x="11875" y="0"/>
                                  <a:ext cx="6277970" cy="1869743"/>
                                </a:xfrm>
                                <a:prstGeom prst="rect">
                                  <a:avLst/>
                                </a:prstGeom>
                                <a:solidFill>
                                  <a:sysClr val="window" lastClr="FFFFFF"/>
                                </a:solidFill>
                                <a:ln w="12700" cap="flat" cmpd="sng">
                                  <a:solidFill>
                                    <a:srgbClr val="757070"/>
                                  </a:solidFill>
                                  <a:prstDash val="dash"/>
                                  <a:miter lim="800000"/>
                                  <a:headEnd type="none" w="sm" len="sm"/>
                                  <a:tailEnd type="none" w="sm" len="sm"/>
                                </a:ln>
                              </wps:spPr>
                              <wps:txbx>
                                <w:txbxContent>
                                  <w:p w14:paraId="5197B44B"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s:wsp>
                              <wps:cNvPr id="972" name="Rectangle 972"/>
                              <wps:cNvSpPr/>
                              <wps:spPr>
                                <a:xfrm>
                                  <a:off x="3004222" y="1198872"/>
                                  <a:ext cx="968400" cy="503636"/>
                                </a:xfrm>
                                <a:prstGeom prst="rect">
                                  <a:avLst/>
                                </a:prstGeom>
                                <a:solidFill>
                                  <a:srgbClr val="FFFFFF"/>
                                </a:solidFill>
                                <a:ln>
                                  <a:noFill/>
                                </a:ln>
                              </wps:spPr>
                              <wps:txbx>
                                <w:txbxContent>
                                  <w:p w14:paraId="43EC9277" w14:textId="77777777" w:rsidR="00F75B1B" w:rsidRDefault="00F75B1B" w:rsidP="003F33E6">
                                    <w:pPr>
                                      <w:spacing w:line="258" w:lineRule="auto"/>
                                      <w:jc w:val="center"/>
                                      <w:textDirection w:val="btLr"/>
                                    </w:pPr>
                                    <w:r>
                                      <w:rPr>
                                        <w:color w:val="000000"/>
                                        <w:sz w:val="18"/>
                                      </w:rPr>
                                      <w:t>Charged droplet at Rayleigh limit</w:t>
                                    </w:r>
                                  </w:p>
                                </w:txbxContent>
                              </wps:txbx>
                              <wps:bodyPr spcFirstLastPara="1" wrap="square" lIns="91425" tIns="45700" rIns="91425" bIns="45700" anchor="t" anchorCtr="0">
                                <a:noAutofit/>
                              </wps:bodyPr>
                            </wps:wsp>
                            <wps:wsp>
                              <wps:cNvPr id="973" name="Rectangle 973"/>
                              <wps:cNvSpPr/>
                              <wps:spPr>
                                <a:xfrm>
                                  <a:off x="1876112" y="1210745"/>
                                  <a:ext cx="887118" cy="503636"/>
                                </a:xfrm>
                                <a:prstGeom prst="rect">
                                  <a:avLst/>
                                </a:prstGeom>
                                <a:solidFill>
                                  <a:srgbClr val="FFFFFF"/>
                                </a:solidFill>
                                <a:ln>
                                  <a:noFill/>
                                </a:ln>
                              </wps:spPr>
                              <wps:txbx>
                                <w:txbxContent>
                                  <w:p w14:paraId="65BBAFC7" w14:textId="77777777" w:rsidR="00F75B1B" w:rsidRDefault="00F75B1B" w:rsidP="003F33E6">
                                    <w:pPr>
                                      <w:spacing w:line="258" w:lineRule="auto"/>
                                      <w:jc w:val="center"/>
                                      <w:textDirection w:val="btLr"/>
                                    </w:pPr>
                                    <w:r>
                                      <w:rPr>
                                        <w:color w:val="000000"/>
                                        <w:sz w:val="18"/>
                                      </w:rPr>
                                      <w:t>Charged parent droplet</w:t>
                                    </w:r>
                                  </w:p>
                                </w:txbxContent>
                              </wps:txbx>
                              <wps:bodyPr spcFirstLastPara="1" wrap="square" lIns="91425" tIns="45700" rIns="91425" bIns="45700" anchor="t" anchorCtr="0">
                                <a:noAutofit/>
                              </wps:bodyPr>
                            </wps:wsp>
                            <wpg:grpSp>
                              <wpg:cNvPr id="974" name="Group 974"/>
                              <wpg:cNvGrpSpPr/>
                              <wpg:grpSpPr>
                                <a:xfrm>
                                  <a:off x="5723906" y="0"/>
                                  <a:ext cx="564078" cy="1865351"/>
                                  <a:chOff x="13648" y="-68239"/>
                                  <a:chExt cx="836996" cy="1865351"/>
                                </a:xfrm>
                              </wpg:grpSpPr>
                              <wps:wsp>
                                <wps:cNvPr id="975" name="Freeform: Shape 975"/>
                                <wps:cNvSpPr/>
                                <wps:spPr>
                                  <a:xfrm>
                                    <a:off x="13751" y="-68239"/>
                                    <a:ext cx="836893" cy="790206"/>
                                  </a:xfrm>
                                  <a:custGeom>
                                    <a:avLst/>
                                    <a:gdLst/>
                                    <a:ahLst/>
                                    <a:cxnLst/>
                                    <a:rect l="l" t="t" r="r" b="b"/>
                                    <a:pathLst>
                                      <a:path w="1156520" h="742950" extrusionOk="0">
                                        <a:moveTo>
                                          <a:pt x="0" y="609600"/>
                                        </a:moveTo>
                                        <a:lnTo>
                                          <a:pt x="1047750" y="0"/>
                                        </a:lnTo>
                                        <a:lnTo>
                                          <a:pt x="1156520" y="0"/>
                                        </a:lnTo>
                                        <a:lnTo>
                                          <a:pt x="1156520" y="742950"/>
                                        </a:lnTo>
                                        <a:lnTo>
                                          <a:pt x="0" y="742950"/>
                                        </a:lnTo>
                                        <a:lnTo>
                                          <a:pt x="0" y="609600"/>
                                        </a:lnTo>
                                        <a:close/>
                                      </a:path>
                                    </a:pathLst>
                                  </a:custGeom>
                                  <a:solidFill>
                                    <a:srgbClr val="DBDBDB"/>
                                  </a:solidFill>
                                  <a:ln w="12700" cap="flat" cmpd="sng">
                                    <a:solidFill>
                                      <a:srgbClr val="7F7F7F"/>
                                    </a:solidFill>
                                    <a:prstDash val="solid"/>
                                    <a:miter lim="800000"/>
                                    <a:headEnd type="none" w="sm" len="sm"/>
                                    <a:tailEnd type="none" w="sm" len="sm"/>
                                  </a:ln>
                                </wps:spPr>
                                <wps:bodyPr spcFirstLastPara="1" wrap="square" lIns="91425" tIns="91425" rIns="91425" bIns="91425" anchor="ctr" anchorCtr="0">
                                  <a:noAutofit/>
                                </wps:bodyPr>
                              </wps:wsp>
                              <wps:wsp>
                                <wps:cNvPr id="976" name="Freeform: Shape 976"/>
                                <wps:cNvSpPr/>
                                <wps:spPr>
                                  <a:xfrm rot="10800000" flipH="1">
                                    <a:off x="13648" y="1006906"/>
                                    <a:ext cx="836894" cy="790206"/>
                                  </a:xfrm>
                                  <a:custGeom>
                                    <a:avLst/>
                                    <a:gdLst/>
                                    <a:ahLst/>
                                    <a:cxnLst/>
                                    <a:rect l="l" t="t" r="r" b="b"/>
                                    <a:pathLst>
                                      <a:path w="1156520" h="742950" extrusionOk="0">
                                        <a:moveTo>
                                          <a:pt x="0" y="609600"/>
                                        </a:moveTo>
                                        <a:lnTo>
                                          <a:pt x="1047750" y="0"/>
                                        </a:lnTo>
                                        <a:lnTo>
                                          <a:pt x="1156520" y="0"/>
                                        </a:lnTo>
                                        <a:lnTo>
                                          <a:pt x="1156520" y="742950"/>
                                        </a:lnTo>
                                        <a:lnTo>
                                          <a:pt x="0" y="742950"/>
                                        </a:lnTo>
                                        <a:lnTo>
                                          <a:pt x="0" y="609600"/>
                                        </a:lnTo>
                                        <a:close/>
                                      </a:path>
                                    </a:pathLst>
                                  </a:custGeom>
                                  <a:solidFill>
                                    <a:srgbClr val="DBDBDB"/>
                                  </a:solidFill>
                                  <a:ln w="12700" cap="flat" cmpd="sng">
                                    <a:solidFill>
                                      <a:srgbClr val="7F7F7F"/>
                                    </a:solidFill>
                                    <a:prstDash val="solid"/>
                                    <a:miter lim="800000"/>
                                    <a:headEnd type="none" w="sm" len="sm"/>
                                    <a:tailEnd type="none" w="sm" len="sm"/>
                                  </a:ln>
                                </wps:spPr>
                                <wps:bodyPr spcFirstLastPara="1" wrap="square" lIns="91425" tIns="91425" rIns="91425" bIns="91425" anchor="ctr" anchorCtr="0">
                                  <a:noAutofit/>
                                </wps:bodyPr>
                              </wps:wsp>
                            </wpg:grpSp>
                            <wpg:grpSp>
                              <wpg:cNvPr id="977" name="Group 977"/>
                              <wpg:cNvGrpSpPr/>
                              <wpg:grpSpPr>
                                <a:xfrm>
                                  <a:off x="1828800" y="415637"/>
                                  <a:ext cx="949819" cy="914400"/>
                                  <a:chOff x="0" y="0"/>
                                  <a:chExt cx="949819" cy="914400"/>
                                </a:xfrm>
                              </wpg:grpSpPr>
                              <pic:pic xmlns:pic="http://schemas.openxmlformats.org/drawingml/2006/picture">
                                <pic:nvPicPr>
                                  <pic:cNvPr id="978" name="Shape 64" descr="Water"/>
                                  <pic:cNvPicPr preferRelativeResize="0"/>
                                </pic:nvPicPr>
                                <pic:blipFill rotWithShape="1">
                                  <a:blip r:embed="rId115">
                                    <a:alphaModFix/>
                                  </a:blip>
                                  <a:srcRect/>
                                  <a:stretch/>
                                </pic:blipFill>
                                <pic:spPr>
                                  <a:xfrm rot="-5400000">
                                    <a:off x="0" y="0"/>
                                    <a:ext cx="914400" cy="914400"/>
                                  </a:xfrm>
                                  <a:prstGeom prst="rect">
                                    <a:avLst/>
                                  </a:prstGeom>
                                  <a:noFill/>
                                  <a:ln>
                                    <a:noFill/>
                                  </a:ln>
                                </pic:spPr>
                              </pic:pic>
                              <wps:wsp>
                                <wps:cNvPr id="979" name="Oval 979"/>
                                <wps:cNvSpPr/>
                                <wps:spPr>
                                  <a:xfrm rot="10800000" flipH="1">
                                    <a:off x="525470" y="542020"/>
                                    <a:ext cx="49968" cy="45719"/>
                                  </a:xfrm>
                                  <a:prstGeom prst="ellipse">
                                    <a:avLst/>
                                  </a:prstGeom>
                                  <a:solidFill>
                                    <a:sysClr val="windowText" lastClr="000000"/>
                                  </a:solidFill>
                                  <a:ln w="12700" cap="flat" cmpd="sng">
                                    <a:solidFill>
                                      <a:sysClr val="windowText" lastClr="000000"/>
                                    </a:solidFill>
                                    <a:prstDash val="solid"/>
                                    <a:miter lim="800000"/>
                                    <a:headEnd type="none" w="sm" len="sm"/>
                                    <a:tailEnd type="none" w="sm" len="sm"/>
                                  </a:ln>
                                </wps:spPr>
                                <wps:txbx>
                                  <w:txbxContent>
                                    <w:p w14:paraId="6C53493F"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980" name="Shape 66" descr="Add"/>
                                  <pic:cNvPicPr preferRelativeResize="0"/>
                                </pic:nvPicPr>
                                <pic:blipFill rotWithShape="1">
                                  <a:blip r:embed="rId116">
                                    <a:alphaModFix/>
                                  </a:blip>
                                  <a:srcRect/>
                                  <a:stretch/>
                                </pic:blipFill>
                                <pic:spPr>
                                  <a:xfrm>
                                    <a:off x="562708" y="107577"/>
                                    <a:ext cx="93345" cy="93345"/>
                                  </a:xfrm>
                                  <a:prstGeom prst="rect">
                                    <a:avLst/>
                                  </a:prstGeom>
                                  <a:noFill/>
                                  <a:ln>
                                    <a:noFill/>
                                  </a:ln>
                                </pic:spPr>
                              </pic:pic>
                              <pic:pic xmlns:pic="http://schemas.openxmlformats.org/drawingml/2006/picture">
                                <pic:nvPicPr>
                                  <pic:cNvPr id="981" name="Shape 67" descr="Add"/>
                                  <pic:cNvPicPr preferRelativeResize="0"/>
                                </pic:nvPicPr>
                                <pic:blipFill rotWithShape="1">
                                  <a:blip r:embed="rId116">
                                    <a:alphaModFix/>
                                  </a:blip>
                                  <a:srcRect/>
                                  <a:stretch/>
                                </pic:blipFill>
                                <pic:spPr>
                                  <a:xfrm>
                                    <a:off x="161365" y="260666"/>
                                    <a:ext cx="93345" cy="93345"/>
                                  </a:xfrm>
                                  <a:prstGeom prst="rect">
                                    <a:avLst/>
                                  </a:prstGeom>
                                  <a:noFill/>
                                  <a:ln>
                                    <a:noFill/>
                                  </a:ln>
                                </pic:spPr>
                              </pic:pic>
                              <pic:pic xmlns:pic="http://schemas.openxmlformats.org/drawingml/2006/picture">
                                <pic:nvPicPr>
                                  <pic:cNvPr id="982" name="Shape 68" descr="Add"/>
                                  <pic:cNvPicPr preferRelativeResize="0"/>
                                </pic:nvPicPr>
                                <pic:blipFill rotWithShape="1">
                                  <a:blip r:embed="rId116">
                                    <a:alphaModFix/>
                                  </a:blip>
                                  <a:srcRect/>
                                  <a:stretch/>
                                </pic:blipFill>
                                <pic:spPr>
                                  <a:xfrm>
                                    <a:off x="426168" y="119989"/>
                                    <a:ext cx="93345" cy="93345"/>
                                  </a:xfrm>
                                  <a:prstGeom prst="rect">
                                    <a:avLst/>
                                  </a:prstGeom>
                                  <a:noFill/>
                                  <a:ln>
                                    <a:noFill/>
                                  </a:ln>
                                </pic:spPr>
                              </pic:pic>
                              <pic:pic xmlns:pic="http://schemas.openxmlformats.org/drawingml/2006/picture">
                                <pic:nvPicPr>
                                  <pic:cNvPr id="983" name="Shape 69" descr="Add"/>
                                  <pic:cNvPicPr preferRelativeResize="0"/>
                                </pic:nvPicPr>
                                <pic:blipFill rotWithShape="1">
                                  <a:blip r:embed="rId116">
                                    <a:alphaModFix/>
                                  </a:blip>
                                  <a:srcRect/>
                                  <a:stretch/>
                                </pic:blipFill>
                                <pic:spPr>
                                  <a:xfrm>
                                    <a:off x="711660" y="161365"/>
                                    <a:ext cx="93345" cy="93345"/>
                                  </a:xfrm>
                                  <a:prstGeom prst="rect">
                                    <a:avLst/>
                                  </a:prstGeom>
                                  <a:noFill/>
                                  <a:ln>
                                    <a:noFill/>
                                  </a:ln>
                                </pic:spPr>
                              </pic:pic>
                              <pic:pic xmlns:pic="http://schemas.openxmlformats.org/drawingml/2006/picture">
                                <pic:nvPicPr>
                                  <pic:cNvPr id="984" name="Shape 70" descr="Add"/>
                                  <pic:cNvPicPr preferRelativeResize="0"/>
                                </pic:nvPicPr>
                                <pic:blipFill rotWithShape="1">
                                  <a:blip r:embed="rId116">
                                    <a:alphaModFix/>
                                  </a:blip>
                                  <a:srcRect/>
                                  <a:stretch/>
                                </pic:blipFill>
                                <pic:spPr>
                                  <a:xfrm>
                                    <a:off x="297904" y="177915"/>
                                    <a:ext cx="93345" cy="93345"/>
                                  </a:xfrm>
                                  <a:prstGeom prst="rect">
                                    <a:avLst/>
                                  </a:prstGeom>
                                  <a:noFill/>
                                  <a:ln>
                                    <a:noFill/>
                                  </a:ln>
                                </pic:spPr>
                              </pic:pic>
                              <pic:pic xmlns:pic="http://schemas.openxmlformats.org/drawingml/2006/picture">
                                <pic:nvPicPr>
                                  <pic:cNvPr id="985" name="Shape 71" descr="Add"/>
                                  <pic:cNvPicPr preferRelativeResize="0"/>
                                </pic:nvPicPr>
                                <pic:blipFill rotWithShape="1">
                                  <a:blip r:embed="rId116">
                                    <a:alphaModFix/>
                                  </a:blip>
                                  <a:srcRect/>
                                  <a:stretch/>
                                </pic:blipFill>
                                <pic:spPr>
                                  <a:xfrm>
                                    <a:off x="806824" y="248254"/>
                                    <a:ext cx="93345" cy="93345"/>
                                  </a:xfrm>
                                  <a:prstGeom prst="rect">
                                    <a:avLst/>
                                  </a:prstGeom>
                                  <a:noFill/>
                                  <a:ln>
                                    <a:noFill/>
                                  </a:ln>
                                </pic:spPr>
                              </pic:pic>
                              <pic:pic xmlns:pic="http://schemas.openxmlformats.org/drawingml/2006/picture">
                                <pic:nvPicPr>
                                  <pic:cNvPr id="986" name="Shape 72" descr="Add"/>
                                  <pic:cNvPicPr preferRelativeResize="0"/>
                                </pic:nvPicPr>
                                <pic:blipFill rotWithShape="1">
                                  <a:blip r:embed="rId116">
                                    <a:alphaModFix/>
                                  </a:blip>
                                  <a:srcRect/>
                                  <a:stretch/>
                                </pic:blipFill>
                                <pic:spPr>
                                  <a:xfrm>
                                    <a:off x="856474" y="380655"/>
                                    <a:ext cx="93345" cy="93345"/>
                                  </a:xfrm>
                                  <a:prstGeom prst="rect">
                                    <a:avLst/>
                                  </a:prstGeom>
                                  <a:noFill/>
                                  <a:ln>
                                    <a:noFill/>
                                  </a:ln>
                                </pic:spPr>
                              </pic:pic>
                              <pic:pic xmlns:pic="http://schemas.openxmlformats.org/drawingml/2006/picture">
                                <pic:nvPicPr>
                                  <pic:cNvPr id="987" name="Shape 73" descr="Add"/>
                                  <pic:cNvPicPr preferRelativeResize="0"/>
                                </pic:nvPicPr>
                                <pic:blipFill rotWithShape="1">
                                  <a:blip r:embed="rId116">
                                    <a:alphaModFix/>
                                  </a:blip>
                                  <a:srcRect/>
                                  <a:stretch/>
                                </pic:blipFill>
                                <pic:spPr>
                                  <a:xfrm>
                                    <a:off x="815099" y="517195"/>
                                    <a:ext cx="93345" cy="93345"/>
                                  </a:xfrm>
                                  <a:prstGeom prst="rect">
                                    <a:avLst/>
                                  </a:prstGeom>
                                  <a:noFill/>
                                  <a:ln>
                                    <a:noFill/>
                                  </a:ln>
                                </pic:spPr>
                              </pic:pic>
                              <pic:pic xmlns:pic="http://schemas.openxmlformats.org/drawingml/2006/picture">
                                <pic:nvPicPr>
                                  <pic:cNvPr id="988" name="Shape 74" descr="Add"/>
                                  <pic:cNvPicPr preferRelativeResize="0"/>
                                </pic:nvPicPr>
                                <pic:blipFill rotWithShape="1">
                                  <a:blip r:embed="rId116">
                                    <a:alphaModFix/>
                                  </a:blip>
                                  <a:srcRect/>
                                  <a:stretch/>
                                </pic:blipFill>
                                <pic:spPr>
                                  <a:xfrm>
                                    <a:off x="49651" y="339280"/>
                                    <a:ext cx="93345" cy="93345"/>
                                  </a:xfrm>
                                  <a:prstGeom prst="rect">
                                    <a:avLst/>
                                  </a:prstGeom>
                                  <a:noFill/>
                                  <a:ln>
                                    <a:noFill/>
                                  </a:ln>
                                </pic:spPr>
                              </pic:pic>
                              <pic:pic xmlns:pic="http://schemas.openxmlformats.org/drawingml/2006/picture">
                                <pic:nvPicPr>
                                  <pic:cNvPr id="989" name="Shape 75" descr="Add"/>
                                  <pic:cNvPicPr preferRelativeResize="0"/>
                                </pic:nvPicPr>
                                <pic:blipFill rotWithShape="1">
                                  <a:blip r:embed="rId116">
                                    <a:alphaModFix/>
                                  </a:blip>
                                  <a:srcRect/>
                                  <a:stretch/>
                                </pic:blipFill>
                                <pic:spPr>
                                  <a:xfrm>
                                    <a:off x="24825" y="471682"/>
                                    <a:ext cx="93345" cy="93345"/>
                                  </a:xfrm>
                                  <a:prstGeom prst="rect">
                                    <a:avLst/>
                                  </a:prstGeom>
                                  <a:noFill/>
                                  <a:ln>
                                    <a:noFill/>
                                  </a:ln>
                                </pic:spPr>
                              </pic:pic>
                              <pic:pic xmlns:pic="http://schemas.openxmlformats.org/drawingml/2006/picture">
                                <pic:nvPicPr>
                                  <pic:cNvPr id="990" name="Shape 76" descr="Add"/>
                                  <pic:cNvPicPr preferRelativeResize="0"/>
                                </pic:nvPicPr>
                                <pic:blipFill rotWithShape="1">
                                  <a:blip r:embed="rId116">
                                    <a:alphaModFix/>
                                  </a:blip>
                                  <a:srcRect/>
                                  <a:stretch/>
                                </pic:blipFill>
                                <pic:spPr>
                                  <a:xfrm>
                                    <a:off x="124127" y="542020"/>
                                    <a:ext cx="93345" cy="93345"/>
                                  </a:xfrm>
                                  <a:prstGeom prst="rect">
                                    <a:avLst/>
                                  </a:prstGeom>
                                  <a:noFill/>
                                  <a:ln>
                                    <a:noFill/>
                                  </a:ln>
                                </pic:spPr>
                              </pic:pic>
                              <pic:pic xmlns:pic="http://schemas.openxmlformats.org/drawingml/2006/picture">
                                <pic:nvPicPr>
                                  <pic:cNvPr id="991" name="Shape 77" descr="Add"/>
                                  <pic:cNvPicPr preferRelativeResize="0"/>
                                </pic:nvPicPr>
                                <pic:blipFill rotWithShape="1">
                                  <a:blip r:embed="rId116">
                                    <a:alphaModFix/>
                                  </a:blip>
                                  <a:srcRect/>
                                  <a:stretch/>
                                </pic:blipFill>
                                <pic:spPr>
                                  <a:xfrm>
                                    <a:off x="231703" y="599946"/>
                                    <a:ext cx="93345" cy="93345"/>
                                  </a:xfrm>
                                  <a:prstGeom prst="rect">
                                    <a:avLst/>
                                  </a:prstGeom>
                                  <a:noFill/>
                                  <a:ln>
                                    <a:noFill/>
                                  </a:ln>
                                </pic:spPr>
                              </pic:pic>
                              <pic:pic xmlns:pic="http://schemas.openxmlformats.org/drawingml/2006/picture">
                                <pic:nvPicPr>
                                  <pic:cNvPr id="992" name="Shape 78" descr="Add"/>
                                  <pic:cNvPicPr preferRelativeResize="0"/>
                                </pic:nvPicPr>
                                <pic:blipFill rotWithShape="1">
                                  <a:blip r:embed="rId116">
                                    <a:alphaModFix/>
                                  </a:blip>
                                  <a:srcRect/>
                                  <a:stretch/>
                                </pic:blipFill>
                                <pic:spPr>
                                  <a:xfrm>
                                    <a:off x="343417" y="657872"/>
                                    <a:ext cx="93345" cy="93345"/>
                                  </a:xfrm>
                                  <a:prstGeom prst="rect">
                                    <a:avLst/>
                                  </a:prstGeom>
                                  <a:noFill/>
                                  <a:ln>
                                    <a:noFill/>
                                  </a:ln>
                                </pic:spPr>
                              </pic:pic>
                              <pic:pic xmlns:pic="http://schemas.openxmlformats.org/drawingml/2006/picture">
                                <pic:nvPicPr>
                                  <pic:cNvPr id="993" name="Shape 79" descr="Add"/>
                                  <pic:cNvPicPr preferRelativeResize="0"/>
                                </pic:nvPicPr>
                                <pic:blipFill rotWithShape="1">
                                  <a:blip r:embed="rId116">
                                    <a:alphaModFix/>
                                  </a:blip>
                                  <a:srcRect/>
                                  <a:stretch/>
                                </pic:blipFill>
                                <pic:spPr>
                                  <a:xfrm>
                                    <a:off x="450994" y="707522"/>
                                    <a:ext cx="93345" cy="93345"/>
                                  </a:xfrm>
                                  <a:prstGeom prst="rect">
                                    <a:avLst/>
                                  </a:prstGeom>
                                  <a:noFill/>
                                  <a:ln>
                                    <a:noFill/>
                                  </a:ln>
                                </pic:spPr>
                              </pic:pic>
                              <pic:pic xmlns:pic="http://schemas.openxmlformats.org/drawingml/2006/picture">
                                <pic:nvPicPr>
                                  <pic:cNvPr id="994" name="Shape 80" descr="Add"/>
                                  <pic:cNvPicPr preferRelativeResize="0"/>
                                </pic:nvPicPr>
                                <pic:blipFill rotWithShape="1">
                                  <a:blip r:embed="rId116">
                                    <a:alphaModFix/>
                                  </a:blip>
                                  <a:srcRect/>
                                  <a:stretch/>
                                </pic:blipFill>
                                <pic:spPr>
                                  <a:xfrm>
                                    <a:off x="587533" y="711660"/>
                                    <a:ext cx="93345" cy="93345"/>
                                  </a:xfrm>
                                  <a:prstGeom prst="rect">
                                    <a:avLst/>
                                  </a:prstGeom>
                                  <a:noFill/>
                                  <a:ln>
                                    <a:noFill/>
                                  </a:ln>
                                </pic:spPr>
                              </pic:pic>
                              <pic:pic xmlns:pic="http://schemas.openxmlformats.org/drawingml/2006/picture">
                                <pic:nvPicPr>
                                  <pic:cNvPr id="995" name="Shape 81" descr="Add"/>
                                  <pic:cNvPicPr preferRelativeResize="0"/>
                                </pic:nvPicPr>
                                <pic:blipFill rotWithShape="1">
                                  <a:blip r:embed="rId116">
                                    <a:alphaModFix/>
                                  </a:blip>
                                  <a:srcRect/>
                                  <a:stretch/>
                                </pic:blipFill>
                                <pic:spPr>
                                  <a:xfrm>
                                    <a:off x="732347" y="657872"/>
                                    <a:ext cx="93345" cy="93345"/>
                                  </a:xfrm>
                                  <a:prstGeom prst="rect">
                                    <a:avLst/>
                                  </a:prstGeom>
                                  <a:noFill/>
                                  <a:ln>
                                    <a:noFill/>
                                  </a:ln>
                                </pic:spPr>
                              </pic:pic>
                              <wps:wsp>
                                <wps:cNvPr id="996" name="Oval 996"/>
                                <wps:cNvSpPr/>
                                <wps:spPr>
                                  <a:xfrm rot="10800000" flipH="1">
                                    <a:off x="351692" y="422031"/>
                                    <a:ext cx="49968" cy="45719"/>
                                  </a:xfrm>
                                  <a:prstGeom prst="ellipse">
                                    <a:avLst/>
                                  </a:prstGeom>
                                  <a:solidFill>
                                    <a:sysClr val="windowText" lastClr="000000"/>
                                  </a:solidFill>
                                  <a:ln w="12700" cap="flat" cmpd="sng">
                                    <a:solidFill>
                                      <a:sysClr val="windowText" lastClr="000000"/>
                                    </a:solidFill>
                                    <a:prstDash val="solid"/>
                                    <a:miter lim="800000"/>
                                    <a:headEnd type="none" w="sm" len="sm"/>
                                    <a:tailEnd type="none" w="sm" len="sm"/>
                                  </a:ln>
                                </wps:spPr>
                                <wps:txbx>
                                  <w:txbxContent>
                                    <w:p w14:paraId="522DDB90"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s:wsp>
                                <wps:cNvPr id="997" name="Oval 997"/>
                                <wps:cNvSpPr/>
                                <wps:spPr>
                                  <a:xfrm rot="10800000" flipH="1">
                                    <a:off x="513057" y="314455"/>
                                    <a:ext cx="49968" cy="45719"/>
                                  </a:xfrm>
                                  <a:prstGeom prst="ellipse">
                                    <a:avLst/>
                                  </a:prstGeom>
                                  <a:solidFill>
                                    <a:sysClr val="windowText" lastClr="000000"/>
                                  </a:solidFill>
                                  <a:ln w="12700" cap="flat" cmpd="sng">
                                    <a:solidFill>
                                      <a:sysClr val="windowText" lastClr="000000"/>
                                    </a:solidFill>
                                    <a:prstDash val="solid"/>
                                    <a:miter lim="800000"/>
                                    <a:headEnd type="none" w="sm" len="sm"/>
                                    <a:tailEnd type="none" w="sm" len="sm"/>
                                  </a:ln>
                                </wps:spPr>
                                <wps:txbx>
                                  <w:txbxContent>
                                    <w:p w14:paraId="444D0FE2"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s:wsp>
                                <wps:cNvPr id="998" name="Oval 998"/>
                                <wps:cNvSpPr/>
                                <wps:spPr>
                                  <a:xfrm rot="10800000" flipH="1">
                                    <a:off x="624771" y="450994"/>
                                    <a:ext cx="49968" cy="45719"/>
                                  </a:xfrm>
                                  <a:prstGeom prst="ellipse">
                                    <a:avLst/>
                                  </a:prstGeom>
                                  <a:solidFill>
                                    <a:sysClr val="windowText" lastClr="000000"/>
                                  </a:solidFill>
                                  <a:ln w="12700" cap="flat" cmpd="sng">
                                    <a:solidFill>
                                      <a:sysClr val="windowText" lastClr="000000"/>
                                    </a:solidFill>
                                    <a:prstDash val="solid"/>
                                    <a:miter lim="800000"/>
                                    <a:headEnd type="none" w="sm" len="sm"/>
                                    <a:tailEnd type="none" w="sm" len="sm"/>
                                  </a:ln>
                                </wps:spPr>
                                <wps:txbx>
                                  <w:txbxContent>
                                    <w:p w14:paraId="5B673282"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g:grpSp>
                            <wpg:grpSp>
                              <wpg:cNvPr id="999" name="Group 999"/>
                              <wpg:cNvGrpSpPr/>
                              <wpg:grpSpPr>
                                <a:xfrm>
                                  <a:off x="3218212" y="558141"/>
                                  <a:ext cx="603984" cy="592108"/>
                                  <a:chOff x="0" y="0"/>
                                  <a:chExt cx="603984" cy="592108"/>
                                </a:xfrm>
                              </wpg:grpSpPr>
                              <wps:wsp>
                                <wps:cNvPr id="1000" name="Oval 1000"/>
                                <wps:cNvSpPr/>
                                <wps:spPr>
                                  <a:xfrm>
                                    <a:off x="95002" y="106878"/>
                                    <a:ext cx="396240" cy="379095"/>
                                  </a:xfrm>
                                  <a:prstGeom prst="ellipse">
                                    <a:avLst/>
                                  </a:prstGeom>
                                  <a:solidFill>
                                    <a:srgbClr val="D8E2F3"/>
                                  </a:solidFill>
                                  <a:ln w="12700" cap="flat" cmpd="sng">
                                    <a:solidFill>
                                      <a:sysClr val="windowText" lastClr="000000"/>
                                    </a:solidFill>
                                    <a:prstDash val="solid"/>
                                    <a:miter lim="800000"/>
                                    <a:headEnd type="none" w="sm" len="sm"/>
                                    <a:tailEnd type="none" w="sm" len="sm"/>
                                  </a:ln>
                                </wps:spPr>
                                <wps:txbx>
                                  <w:txbxContent>
                                    <w:p w14:paraId="2109842A"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1001" name="Shape 87" descr="Add"/>
                                  <pic:cNvPicPr preferRelativeResize="0"/>
                                </pic:nvPicPr>
                                <pic:blipFill rotWithShape="1">
                                  <a:blip r:embed="rId116">
                                    <a:alphaModFix/>
                                  </a:blip>
                                  <a:srcRect/>
                                  <a:stretch/>
                                </pic:blipFill>
                                <pic:spPr>
                                  <a:xfrm>
                                    <a:off x="249382" y="0"/>
                                    <a:ext cx="93345" cy="93345"/>
                                  </a:xfrm>
                                  <a:prstGeom prst="rect">
                                    <a:avLst/>
                                  </a:prstGeom>
                                  <a:noFill/>
                                  <a:ln>
                                    <a:noFill/>
                                  </a:ln>
                                </pic:spPr>
                              </pic:pic>
                              <pic:pic xmlns:pic="http://schemas.openxmlformats.org/drawingml/2006/picture">
                                <pic:nvPicPr>
                                  <pic:cNvPr id="1002" name="Shape 88" descr="Add"/>
                                  <pic:cNvPicPr preferRelativeResize="0"/>
                                </pic:nvPicPr>
                                <pic:blipFill rotWithShape="1">
                                  <a:blip r:embed="rId116">
                                    <a:alphaModFix/>
                                  </a:blip>
                                  <a:srcRect/>
                                  <a:stretch/>
                                </pic:blipFill>
                                <pic:spPr>
                                  <a:xfrm>
                                    <a:off x="397823" y="29688"/>
                                    <a:ext cx="93345" cy="93345"/>
                                  </a:xfrm>
                                  <a:prstGeom prst="rect">
                                    <a:avLst/>
                                  </a:prstGeom>
                                  <a:noFill/>
                                  <a:ln>
                                    <a:noFill/>
                                  </a:ln>
                                </pic:spPr>
                              </pic:pic>
                              <pic:pic xmlns:pic="http://schemas.openxmlformats.org/drawingml/2006/picture">
                                <pic:nvPicPr>
                                  <pic:cNvPr id="1003" name="Shape 89" descr="Add"/>
                                  <pic:cNvPicPr preferRelativeResize="0"/>
                                </pic:nvPicPr>
                                <pic:blipFill rotWithShape="1">
                                  <a:blip r:embed="rId116">
                                    <a:alphaModFix/>
                                  </a:blip>
                                  <a:srcRect/>
                                  <a:stretch/>
                                </pic:blipFill>
                                <pic:spPr>
                                  <a:xfrm>
                                    <a:off x="486888" y="142504"/>
                                    <a:ext cx="93345" cy="93345"/>
                                  </a:xfrm>
                                  <a:prstGeom prst="rect">
                                    <a:avLst/>
                                  </a:prstGeom>
                                  <a:noFill/>
                                  <a:ln>
                                    <a:noFill/>
                                  </a:ln>
                                </pic:spPr>
                              </pic:pic>
                              <pic:pic xmlns:pic="http://schemas.openxmlformats.org/drawingml/2006/picture">
                                <pic:nvPicPr>
                                  <pic:cNvPr id="1004" name="Shape 90" descr="Add"/>
                                  <pic:cNvPicPr preferRelativeResize="0"/>
                                </pic:nvPicPr>
                                <pic:blipFill rotWithShape="1">
                                  <a:blip r:embed="rId116">
                                    <a:alphaModFix/>
                                  </a:blip>
                                  <a:srcRect/>
                                  <a:stretch/>
                                </pic:blipFill>
                                <pic:spPr>
                                  <a:xfrm>
                                    <a:off x="510639" y="285008"/>
                                    <a:ext cx="93345" cy="93345"/>
                                  </a:xfrm>
                                  <a:prstGeom prst="rect">
                                    <a:avLst/>
                                  </a:prstGeom>
                                  <a:noFill/>
                                  <a:ln>
                                    <a:noFill/>
                                  </a:ln>
                                </pic:spPr>
                              </pic:pic>
                              <pic:pic xmlns:pic="http://schemas.openxmlformats.org/drawingml/2006/picture">
                                <pic:nvPicPr>
                                  <pic:cNvPr id="1005" name="Shape 91" descr="Add"/>
                                  <pic:cNvPicPr preferRelativeResize="0"/>
                                </pic:nvPicPr>
                                <pic:blipFill rotWithShape="1">
                                  <a:blip r:embed="rId116">
                                    <a:alphaModFix/>
                                  </a:blip>
                                  <a:srcRect/>
                                  <a:stretch/>
                                </pic:blipFill>
                                <pic:spPr>
                                  <a:xfrm>
                                    <a:off x="451262" y="415636"/>
                                    <a:ext cx="93345" cy="93345"/>
                                  </a:xfrm>
                                  <a:prstGeom prst="rect">
                                    <a:avLst/>
                                  </a:prstGeom>
                                  <a:noFill/>
                                  <a:ln>
                                    <a:noFill/>
                                  </a:ln>
                                </pic:spPr>
                              </pic:pic>
                              <pic:pic xmlns:pic="http://schemas.openxmlformats.org/drawingml/2006/picture">
                                <pic:nvPicPr>
                                  <pic:cNvPr id="1006" name="Shape 92" descr="Add"/>
                                  <pic:cNvPicPr preferRelativeResize="0"/>
                                </pic:nvPicPr>
                                <pic:blipFill rotWithShape="1">
                                  <a:blip r:embed="rId116">
                                    <a:alphaModFix/>
                                  </a:blip>
                                  <a:srcRect/>
                                  <a:stretch/>
                                </pic:blipFill>
                                <pic:spPr>
                                  <a:xfrm>
                                    <a:off x="356260" y="475013"/>
                                    <a:ext cx="93345" cy="93345"/>
                                  </a:xfrm>
                                  <a:prstGeom prst="rect">
                                    <a:avLst/>
                                  </a:prstGeom>
                                  <a:noFill/>
                                  <a:ln>
                                    <a:noFill/>
                                  </a:ln>
                                </pic:spPr>
                              </pic:pic>
                              <pic:pic xmlns:pic="http://schemas.openxmlformats.org/drawingml/2006/picture">
                                <pic:nvPicPr>
                                  <pic:cNvPr id="1007" name="Shape 93" descr="Add"/>
                                  <pic:cNvPicPr preferRelativeResize="0"/>
                                </pic:nvPicPr>
                                <pic:blipFill rotWithShape="1">
                                  <a:blip r:embed="rId116">
                                    <a:alphaModFix/>
                                  </a:blip>
                                  <a:srcRect/>
                                  <a:stretch/>
                                </pic:blipFill>
                                <pic:spPr>
                                  <a:xfrm>
                                    <a:off x="237506" y="498763"/>
                                    <a:ext cx="93345" cy="93345"/>
                                  </a:xfrm>
                                  <a:prstGeom prst="rect">
                                    <a:avLst/>
                                  </a:prstGeom>
                                  <a:noFill/>
                                  <a:ln>
                                    <a:noFill/>
                                  </a:ln>
                                </pic:spPr>
                              </pic:pic>
                              <pic:pic xmlns:pic="http://schemas.openxmlformats.org/drawingml/2006/picture">
                                <pic:nvPicPr>
                                  <pic:cNvPr id="1008" name="Shape 94" descr="Add"/>
                                  <pic:cNvPicPr preferRelativeResize="0"/>
                                </pic:nvPicPr>
                                <pic:blipFill rotWithShape="1">
                                  <a:blip r:embed="rId116">
                                    <a:alphaModFix/>
                                  </a:blip>
                                  <a:srcRect/>
                                  <a:stretch/>
                                </pic:blipFill>
                                <pic:spPr>
                                  <a:xfrm>
                                    <a:off x="100940" y="445324"/>
                                    <a:ext cx="93345" cy="93345"/>
                                  </a:xfrm>
                                  <a:prstGeom prst="rect">
                                    <a:avLst/>
                                  </a:prstGeom>
                                  <a:noFill/>
                                  <a:ln>
                                    <a:noFill/>
                                  </a:ln>
                                </pic:spPr>
                              </pic:pic>
                              <pic:pic xmlns:pic="http://schemas.openxmlformats.org/drawingml/2006/picture">
                                <pic:nvPicPr>
                                  <pic:cNvPr id="1009" name="Shape 95" descr="Add"/>
                                  <pic:cNvPicPr preferRelativeResize="0"/>
                                </pic:nvPicPr>
                                <pic:blipFill rotWithShape="1">
                                  <a:blip r:embed="rId116">
                                    <a:alphaModFix/>
                                  </a:blip>
                                  <a:srcRect/>
                                  <a:stretch/>
                                </pic:blipFill>
                                <pic:spPr>
                                  <a:xfrm>
                                    <a:off x="5937" y="326571"/>
                                    <a:ext cx="93345" cy="93345"/>
                                  </a:xfrm>
                                  <a:prstGeom prst="rect">
                                    <a:avLst/>
                                  </a:prstGeom>
                                  <a:noFill/>
                                  <a:ln>
                                    <a:noFill/>
                                  </a:ln>
                                </pic:spPr>
                              </pic:pic>
                              <pic:pic xmlns:pic="http://schemas.openxmlformats.org/drawingml/2006/picture">
                                <pic:nvPicPr>
                                  <pic:cNvPr id="1010" name="Shape 96" descr="Add"/>
                                  <pic:cNvPicPr preferRelativeResize="0"/>
                                </pic:nvPicPr>
                                <pic:blipFill rotWithShape="1">
                                  <a:blip r:embed="rId116">
                                    <a:alphaModFix/>
                                  </a:blip>
                                  <a:srcRect/>
                                  <a:stretch/>
                                </pic:blipFill>
                                <pic:spPr>
                                  <a:xfrm>
                                    <a:off x="0" y="213756"/>
                                    <a:ext cx="93345" cy="93345"/>
                                  </a:xfrm>
                                  <a:prstGeom prst="rect">
                                    <a:avLst/>
                                  </a:prstGeom>
                                  <a:noFill/>
                                  <a:ln>
                                    <a:noFill/>
                                  </a:ln>
                                </pic:spPr>
                              </pic:pic>
                              <pic:pic xmlns:pic="http://schemas.openxmlformats.org/drawingml/2006/picture">
                                <pic:nvPicPr>
                                  <pic:cNvPr id="1011" name="Shape 97" descr="Add"/>
                                  <pic:cNvPicPr preferRelativeResize="0"/>
                                </pic:nvPicPr>
                                <pic:blipFill rotWithShape="1">
                                  <a:blip r:embed="rId116">
                                    <a:alphaModFix/>
                                  </a:blip>
                                  <a:srcRect/>
                                  <a:stretch/>
                                </pic:blipFill>
                                <pic:spPr>
                                  <a:xfrm>
                                    <a:off x="59376" y="83127"/>
                                    <a:ext cx="93345" cy="93345"/>
                                  </a:xfrm>
                                  <a:prstGeom prst="rect">
                                    <a:avLst/>
                                  </a:prstGeom>
                                  <a:noFill/>
                                  <a:ln>
                                    <a:noFill/>
                                  </a:ln>
                                </pic:spPr>
                              </pic:pic>
                              <pic:pic xmlns:pic="http://schemas.openxmlformats.org/drawingml/2006/picture">
                                <pic:nvPicPr>
                                  <pic:cNvPr id="1012" name="Shape 98" descr="Add"/>
                                  <pic:cNvPicPr preferRelativeResize="0"/>
                                </pic:nvPicPr>
                                <pic:blipFill rotWithShape="1">
                                  <a:blip r:embed="rId116">
                                    <a:alphaModFix/>
                                  </a:blip>
                                  <a:srcRect/>
                                  <a:stretch/>
                                </pic:blipFill>
                                <pic:spPr>
                                  <a:xfrm>
                                    <a:off x="148441" y="11875"/>
                                    <a:ext cx="93345" cy="93345"/>
                                  </a:xfrm>
                                  <a:prstGeom prst="rect">
                                    <a:avLst/>
                                  </a:prstGeom>
                                  <a:noFill/>
                                  <a:ln>
                                    <a:noFill/>
                                  </a:ln>
                                </pic:spPr>
                              </pic:pic>
                              <wps:wsp>
                                <wps:cNvPr id="1013" name="Oval 1013"/>
                                <wps:cNvSpPr/>
                                <wps:spPr>
                                  <a:xfrm rot="10800000" flipH="1">
                                    <a:off x="154379" y="261257"/>
                                    <a:ext cx="49530" cy="45085"/>
                                  </a:xfrm>
                                  <a:prstGeom prst="ellipse">
                                    <a:avLst/>
                                  </a:prstGeom>
                                  <a:solidFill>
                                    <a:sysClr val="windowText" lastClr="000000"/>
                                  </a:solidFill>
                                  <a:ln w="12700" cap="flat" cmpd="sng">
                                    <a:solidFill>
                                      <a:sysClr val="windowText" lastClr="000000"/>
                                    </a:solidFill>
                                    <a:prstDash val="solid"/>
                                    <a:miter lim="800000"/>
                                    <a:headEnd type="none" w="sm" len="sm"/>
                                    <a:tailEnd type="none" w="sm" len="sm"/>
                                  </a:ln>
                                </wps:spPr>
                                <wps:txbx>
                                  <w:txbxContent>
                                    <w:p w14:paraId="051FF80F"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s:wsp>
                                <wps:cNvPr id="1014" name="Oval 1014"/>
                                <wps:cNvSpPr/>
                                <wps:spPr>
                                  <a:xfrm rot="10800000" flipH="1">
                                    <a:off x="279070" y="154379"/>
                                    <a:ext cx="49530" cy="45085"/>
                                  </a:xfrm>
                                  <a:prstGeom prst="ellipse">
                                    <a:avLst/>
                                  </a:prstGeom>
                                  <a:solidFill>
                                    <a:sysClr val="windowText" lastClr="000000"/>
                                  </a:solidFill>
                                  <a:ln w="12700" cap="flat" cmpd="sng">
                                    <a:solidFill>
                                      <a:sysClr val="windowText" lastClr="000000"/>
                                    </a:solidFill>
                                    <a:prstDash val="solid"/>
                                    <a:miter lim="800000"/>
                                    <a:headEnd type="none" w="sm" len="sm"/>
                                    <a:tailEnd type="none" w="sm" len="sm"/>
                                  </a:ln>
                                </wps:spPr>
                                <wps:txbx>
                                  <w:txbxContent>
                                    <w:p w14:paraId="367BFECA"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s:wsp>
                                <wps:cNvPr id="1015" name="Oval 1015"/>
                                <wps:cNvSpPr/>
                                <wps:spPr>
                                  <a:xfrm rot="10800000" flipH="1">
                                    <a:off x="391886" y="285008"/>
                                    <a:ext cx="49968" cy="45719"/>
                                  </a:xfrm>
                                  <a:prstGeom prst="ellipse">
                                    <a:avLst/>
                                  </a:prstGeom>
                                  <a:solidFill>
                                    <a:sysClr val="windowText" lastClr="000000"/>
                                  </a:solidFill>
                                  <a:ln w="12700" cap="flat" cmpd="sng">
                                    <a:solidFill>
                                      <a:sysClr val="windowText" lastClr="000000"/>
                                    </a:solidFill>
                                    <a:prstDash val="solid"/>
                                    <a:miter lim="800000"/>
                                    <a:headEnd type="none" w="sm" len="sm"/>
                                    <a:tailEnd type="none" w="sm" len="sm"/>
                                  </a:ln>
                                </wps:spPr>
                                <wps:txbx>
                                  <w:txbxContent>
                                    <w:p w14:paraId="4DEA4CB8"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s:wsp>
                                <wps:cNvPr id="1016" name="Oval 1016"/>
                                <wps:cNvSpPr/>
                                <wps:spPr>
                                  <a:xfrm rot="10800000" flipH="1">
                                    <a:off x="290945" y="356259"/>
                                    <a:ext cx="49530" cy="45085"/>
                                  </a:xfrm>
                                  <a:prstGeom prst="ellipse">
                                    <a:avLst/>
                                  </a:prstGeom>
                                  <a:solidFill>
                                    <a:sysClr val="windowText" lastClr="000000"/>
                                  </a:solidFill>
                                  <a:ln w="12700" cap="flat" cmpd="sng">
                                    <a:solidFill>
                                      <a:sysClr val="windowText" lastClr="000000"/>
                                    </a:solidFill>
                                    <a:prstDash val="solid"/>
                                    <a:miter lim="800000"/>
                                    <a:headEnd type="none" w="sm" len="sm"/>
                                    <a:tailEnd type="none" w="sm" len="sm"/>
                                  </a:ln>
                                </wps:spPr>
                                <wps:txbx>
                                  <w:txbxContent>
                                    <w:p w14:paraId="308E17AB"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g:grpSp>
                            <wpg:grpSp>
                              <wpg:cNvPr id="1017" name="Group 1017"/>
                              <wpg:cNvGrpSpPr/>
                              <wpg:grpSpPr>
                                <a:xfrm>
                                  <a:off x="4358244" y="522515"/>
                                  <a:ext cx="292100" cy="283210"/>
                                  <a:chOff x="0" y="0"/>
                                  <a:chExt cx="292100" cy="283210"/>
                                </a:xfrm>
                              </wpg:grpSpPr>
                              <wpg:grpSp>
                                <wpg:cNvPr id="1018" name="Group 1018"/>
                                <wpg:cNvGrpSpPr/>
                                <wpg:grpSpPr>
                                  <a:xfrm>
                                    <a:off x="0" y="0"/>
                                    <a:ext cx="292100" cy="283210"/>
                                    <a:chOff x="0" y="0"/>
                                    <a:chExt cx="292388" cy="283761"/>
                                  </a:xfrm>
                                </wpg:grpSpPr>
                                <pic:pic xmlns:pic="http://schemas.openxmlformats.org/drawingml/2006/picture">
                                  <pic:nvPicPr>
                                    <pic:cNvPr id="1019" name="Shape 105" descr="Add"/>
                                    <pic:cNvPicPr preferRelativeResize="0"/>
                                  </pic:nvPicPr>
                                  <pic:blipFill rotWithShape="1">
                                    <a:blip r:embed="rId116">
                                      <a:alphaModFix/>
                                    </a:blip>
                                    <a:srcRect/>
                                    <a:stretch/>
                                  </pic:blipFill>
                                  <pic:spPr>
                                    <a:xfrm>
                                      <a:off x="86264" y="0"/>
                                      <a:ext cx="93980" cy="93980"/>
                                    </a:xfrm>
                                    <a:prstGeom prst="rect">
                                      <a:avLst/>
                                    </a:prstGeom>
                                    <a:noFill/>
                                    <a:ln>
                                      <a:noFill/>
                                    </a:ln>
                                  </pic:spPr>
                                </pic:pic>
                                <wpg:grpSp>
                                  <wpg:cNvPr id="1020" name="Group 1020"/>
                                  <wpg:cNvGrpSpPr/>
                                  <wpg:grpSpPr>
                                    <a:xfrm>
                                      <a:off x="0" y="94890"/>
                                      <a:ext cx="292388" cy="188871"/>
                                      <a:chOff x="0" y="0"/>
                                      <a:chExt cx="292388" cy="188871"/>
                                    </a:xfrm>
                                  </wpg:grpSpPr>
                                  <wps:wsp>
                                    <wps:cNvPr id="1021" name="Oval 1021"/>
                                    <wps:cNvSpPr/>
                                    <wps:spPr>
                                      <a:xfrm>
                                        <a:off x="69011" y="0"/>
                                        <a:ext cx="120770" cy="120770"/>
                                      </a:xfrm>
                                      <a:prstGeom prst="ellipse">
                                        <a:avLst/>
                                      </a:prstGeom>
                                      <a:solidFill>
                                        <a:srgbClr val="D8E2F3"/>
                                      </a:solidFill>
                                      <a:ln w="12700" cap="flat" cmpd="sng">
                                        <a:solidFill>
                                          <a:sysClr val="windowText" lastClr="000000"/>
                                        </a:solidFill>
                                        <a:prstDash val="solid"/>
                                        <a:miter lim="800000"/>
                                        <a:headEnd type="none" w="sm" len="sm"/>
                                        <a:tailEnd type="none" w="sm" len="sm"/>
                                      </a:ln>
                                    </wps:spPr>
                                    <wps:txbx>
                                      <w:txbxContent>
                                        <w:p w14:paraId="562ED961"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1022" name="Shape 108" descr="Add"/>
                                      <pic:cNvPicPr preferRelativeResize="0"/>
                                    </pic:nvPicPr>
                                    <pic:blipFill rotWithShape="1">
                                      <a:blip r:embed="rId116">
                                        <a:alphaModFix/>
                                      </a:blip>
                                      <a:srcRect/>
                                      <a:stretch/>
                                    </pic:blipFill>
                                    <pic:spPr>
                                      <a:xfrm>
                                        <a:off x="198408" y="17253"/>
                                        <a:ext cx="93980" cy="93980"/>
                                      </a:xfrm>
                                      <a:prstGeom prst="rect">
                                        <a:avLst/>
                                      </a:prstGeom>
                                      <a:noFill/>
                                      <a:ln>
                                        <a:noFill/>
                                      </a:ln>
                                    </pic:spPr>
                                  </pic:pic>
                                  <pic:pic xmlns:pic="http://schemas.openxmlformats.org/drawingml/2006/picture">
                                    <pic:nvPicPr>
                                      <pic:cNvPr id="1023" name="Shape 109" descr="Add"/>
                                      <pic:cNvPicPr preferRelativeResize="0"/>
                                    </pic:nvPicPr>
                                    <pic:blipFill rotWithShape="1">
                                      <a:blip r:embed="rId116">
                                        <a:alphaModFix/>
                                      </a:blip>
                                      <a:srcRect/>
                                      <a:stretch/>
                                    </pic:blipFill>
                                    <pic:spPr>
                                      <a:xfrm>
                                        <a:off x="0" y="94891"/>
                                        <a:ext cx="93980" cy="93980"/>
                                      </a:xfrm>
                                      <a:prstGeom prst="rect">
                                        <a:avLst/>
                                      </a:prstGeom>
                                      <a:noFill/>
                                      <a:ln>
                                        <a:noFill/>
                                      </a:ln>
                                    </pic:spPr>
                                  </pic:pic>
                                </wpg:grpSp>
                              </wpg:grpSp>
                              <wps:wsp>
                                <wps:cNvPr id="1024" name="Oval 1024"/>
                                <wps:cNvSpPr/>
                                <wps:spPr>
                                  <a:xfrm rot="10800000" flipH="1">
                                    <a:off x="106878" y="130629"/>
                                    <a:ext cx="49530" cy="45085"/>
                                  </a:xfrm>
                                  <a:prstGeom prst="ellipse">
                                    <a:avLst/>
                                  </a:prstGeom>
                                  <a:solidFill>
                                    <a:sysClr val="windowText" lastClr="000000"/>
                                  </a:solidFill>
                                  <a:ln w="12700" cap="flat" cmpd="sng">
                                    <a:solidFill>
                                      <a:sysClr val="windowText" lastClr="000000"/>
                                    </a:solidFill>
                                    <a:prstDash val="solid"/>
                                    <a:miter lim="800000"/>
                                    <a:headEnd type="none" w="sm" len="sm"/>
                                    <a:tailEnd type="none" w="sm" len="sm"/>
                                  </a:ln>
                                </wps:spPr>
                                <wps:txbx>
                                  <w:txbxContent>
                                    <w:p w14:paraId="5E564B68"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g:grpSp>
                            <wpg:grpSp>
                              <wpg:cNvPr id="1025" name="Group 1025"/>
                              <wpg:cNvGrpSpPr/>
                              <wpg:grpSpPr>
                                <a:xfrm>
                                  <a:off x="4631376" y="641268"/>
                                  <a:ext cx="292100" cy="308610"/>
                                  <a:chOff x="0" y="0"/>
                                  <a:chExt cx="292100" cy="308610"/>
                                </a:xfrm>
                              </wpg:grpSpPr>
                              <wpg:grpSp>
                                <wpg:cNvPr id="1026" name="Group 1026"/>
                                <wpg:cNvGrpSpPr/>
                                <wpg:grpSpPr>
                                  <a:xfrm>
                                    <a:off x="0" y="0"/>
                                    <a:ext cx="292100" cy="308610"/>
                                    <a:chOff x="0" y="0"/>
                                    <a:chExt cx="292388" cy="309005"/>
                                  </a:xfrm>
                                </wpg:grpSpPr>
                                <wpg:grpSp>
                                  <wpg:cNvPr id="1027" name="Group 1027"/>
                                  <wpg:cNvGrpSpPr/>
                                  <wpg:grpSpPr>
                                    <a:xfrm>
                                      <a:off x="0" y="0"/>
                                      <a:ext cx="292388" cy="283761"/>
                                      <a:chOff x="0" y="0"/>
                                      <a:chExt cx="292388" cy="283761"/>
                                    </a:xfrm>
                                  </wpg:grpSpPr>
                                  <pic:pic xmlns:pic="http://schemas.openxmlformats.org/drawingml/2006/picture">
                                    <pic:nvPicPr>
                                      <pic:cNvPr id="1028" name="Shape 114" descr="Add"/>
                                      <pic:cNvPicPr preferRelativeResize="0"/>
                                    </pic:nvPicPr>
                                    <pic:blipFill rotWithShape="1">
                                      <a:blip r:embed="rId116">
                                        <a:alphaModFix/>
                                      </a:blip>
                                      <a:srcRect/>
                                      <a:stretch/>
                                    </pic:blipFill>
                                    <pic:spPr>
                                      <a:xfrm>
                                        <a:off x="86264" y="0"/>
                                        <a:ext cx="93980" cy="93980"/>
                                      </a:xfrm>
                                      <a:prstGeom prst="rect">
                                        <a:avLst/>
                                      </a:prstGeom>
                                      <a:noFill/>
                                      <a:ln>
                                        <a:noFill/>
                                      </a:ln>
                                    </pic:spPr>
                                  </pic:pic>
                                  <wpg:grpSp>
                                    <wpg:cNvPr id="1029" name="Group 1029"/>
                                    <wpg:cNvGrpSpPr/>
                                    <wpg:grpSpPr>
                                      <a:xfrm>
                                        <a:off x="0" y="94890"/>
                                        <a:ext cx="292388" cy="188871"/>
                                        <a:chOff x="0" y="0"/>
                                        <a:chExt cx="292388" cy="188871"/>
                                      </a:xfrm>
                                    </wpg:grpSpPr>
                                    <wps:wsp>
                                      <wps:cNvPr id="1030" name="Oval 1030"/>
                                      <wps:cNvSpPr/>
                                      <wps:spPr>
                                        <a:xfrm>
                                          <a:off x="69011" y="0"/>
                                          <a:ext cx="120770" cy="120770"/>
                                        </a:xfrm>
                                        <a:prstGeom prst="ellipse">
                                          <a:avLst/>
                                        </a:prstGeom>
                                        <a:solidFill>
                                          <a:srgbClr val="D8E2F3"/>
                                        </a:solidFill>
                                        <a:ln w="12700" cap="flat" cmpd="sng">
                                          <a:solidFill>
                                            <a:sysClr val="windowText" lastClr="000000"/>
                                          </a:solidFill>
                                          <a:prstDash val="solid"/>
                                          <a:miter lim="800000"/>
                                          <a:headEnd type="none" w="sm" len="sm"/>
                                          <a:tailEnd type="none" w="sm" len="sm"/>
                                        </a:ln>
                                      </wps:spPr>
                                      <wps:txbx>
                                        <w:txbxContent>
                                          <w:p w14:paraId="2F97C793"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1031" name="Shape 117" descr="Add"/>
                                        <pic:cNvPicPr preferRelativeResize="0"/>
                                      </pic:nvPicPr>
                                      <pic:blipFill rotWithShape="1">
                                        <a:blip r:embed="rId116">
                                          <a:alphaModFix/>
                                        </a:blip>
                                        <a:srcRect/>
                                        <a:stretch/>
                                      </pic:blipFill>
                                      <pic:spPr>
                                        <a:xfrm>
                                          <a:off x="198408" y="17253"/>
                                          <a:ext cx="93980" cy="93980"/>
                                        </a:xfrm>
                                        <a:prstGeom prst="rect">
                                          <a:avLst/>
                                        </a:prstGeom>
                                        <a:noFill/>
                                        <a:ln>
                                          <a:noFill/>
                                        </a:ln>
                                      </pic:spPr>
                                    </pic:pic>
                                    <pic:pic xmlns:pic="http://schemas.openxmlformats.org/drawingml/2006/picture">
                                      <pic:nvPicPr>
                                        <pic:cNvPr id="1032" name="Shape 118" descr="Add"/>
                                        <pic:cNvPicPr preferRelativeResize="0"/>
                                      </pic:nvPicPr>
                                      <pic:blipFill rotWithShape="1">
                                        <a:blip r:embed="rId116">
                                          <a:alphaModFix/>
                                        </a:blip>
                                        <a:srcRect/>
                                        <a:stretch/>
                                      </pic:blipFill>
                                      <pic:spPr>
                                        <a:xfrm>
                                          <a:off x="0" y="94891"/>
                                          <a:ext cx="93980" cy="93980"/>
                                        </a:xfrm>
                                        <a:prstGeom prst="rect">
                                          <a:avLst/>
                                        </a:prstGeom>
                                        <a:noFill/>
                                        <a:ln>
                                          <a:noFill/>
                                        </a:ln>
                                      </pic:spPr>
                                    </pic:pic>
                                  </wpg:grpSp>
                                </wpg:grpSp>
                                <pic:pic xmlns:pic="http://schemas.openxmlformats.org/drawingml/2006/picture">
                                  <pic:nvPicPr>
                                    <pic:cNvPr id="1033" name="Shape 119" descr="Add"/>
                                    <pic:cNvPicPr preferRelativeResize="0"/>
                                  </pic:nvPicPr>
                                  <pic:blipFill rotWithShape="1">
                                    <a:blip r:embed="rId116">
                                      <a:alphaModFix/>
                                    </a:blip>
                                    <a:srcRect/>
                                    <a:stretch/>
                                  </pic:blipFill>
                                  <pic:spPr>
                                    <a:xfrm>
                                      <a:off x="129396" y="215660"/>
                                      <a:ext cx="93345" cy="93345"/>
                                    </a:xfrm>
                                    <a:prstGeom prst="rect">
                                      <a:avLst/>
                                    </a:prstGeom>
                                    <a:noFill/>
                                    <a:ln>
                                      <a:noFill/>
                                    </a:ln>
                                  </pic:spPr>
                                </pic:pic>
                              </wpg:grpSp>
                              <wps:wsp>
                                <wps:cNvPr id="1034" name="Oval 1034"/>
                                <wps:cNvSpPr/>
                                <wps:spPr>
                                  <a:xfrm rot="10800000" flipH="1">
                                    <a:off x="106878" y="130628"/>
                                    <a:ext cx="49530" cy="45085"/>
                                  </a:xfrm>
                                  <a:prstGeom prst="ellipse">
                                    <a:avLst/>
                                  </a:prstGeom>
                                  <a:solidFill>
                                    <a:sysClr val="windowText" lastClr="000000"/>
                                  </a:solidFill>
                                  <a:ln w="12700" cap="flat" cmpd="sng">
                                    <a:solidFill>
                                      <a:sysClr val="windowText" lastClr="000000"/>
                                    </a:solidFill>
                                    <a:prstDash val="solid"/>
                                    <a:miter lim="800000"/>
                                    <a:headEnd type="none" w="sm" len="sm"/>
                                    <a:tailEnd type="none" w="sm" len="sm"/>
                                  </a:ln>
                                </wps:spPr>
                                <wps:txbx>
                                  <w:txbxContent>
                                    <w:p w14:paraId="6CD0105E"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g:grpSp>
                            <wpg:grpSp>
                              <wpg:cNvPr id="1035" name="Group 1035"/>
                              <wpg:cNvGrpSpPr/>
                              <wpg:grpSpPr>
                                <a:xfrm>
                                  <a:off x="4286992" y="866899"/>
                                  <a:ext cx="309245" cy="317500"/>
                                  <a:chOff x="0" y="0"/>
                                  <a:chExt cx="309245" cy="317500"/>
                                </a:xfrm>
                              </wpg:grpSpPr>
                              <wpg:grpSp>
                                <wpg:cNvPr id="1036" name="Group 1036"/>
                                <wpg:cNvGrpSpPr/>
                                <wpg:grpSpPr>
                                  <a:xfrm>
                                    <a:off x="0" y="0"/>
                                    <a:ext cx="309245" cy="317500"/>
                                    <a:chOff x="0" y="0"/>
                                    <a:chExt cx="309640" cy="317632"/>
                                  </a:xfrm>
                                </wpg:grpSpPr>
                                <wpg:grpSp>
                                  <wpg:cNvPr id="1037" name="Group 1037"/>
                                  <wpg:cNvGrpSpPr/>
                                  <wpg:grpSpPr>
                                    <a:xfrm>
                                      <a:off x="0" y="0"/>
                                      <a:ext cx="309640" cy="215660"/>
                                      <a:chOff x="-17252" y="0"/>
                                      <a:chExt cx="309640" cy="215660"/>
                                    </a:xfrm>
                                  </wpg:grpSpPr>
                                  <pic:pic xmlns:pic="http://schemas.openxmlformats.org/drawingml/2006/picture">
                                    <pic:nvPicPr>
                                      <pic:cNvPr id="1038" name="Shape 124" descr="Add"/>
                                      <pic:cNvPicPr preferRelativeResize="0"/>
                                    </pic:nvPicPr>
                                    <pic:blipFill rotWithShape="1">
                                      <a:blip r:embed="rId116">
                                        <a:alphaModFix/>
                                      </a:blip>
                                      <a:srcRect/>
                                      <a:stretch/>
                                    </pic:blipFill>
                                    <pic:spPr>
                                      <a:xfrm>
                                        <a:off x="86264" y="0"/>
                                        <a:ext cx="93980" cy="93980"/>
                                      </a:xfrm>
                                      <a:prstGeom prst="rect">
                                        <a:avLst/>
                                      </a:prstGeom>
                                      <a:noFill/>
                                      <a:ln>
                                        <a:noFill/>
                                      </a:ln>
                                    </pic:spPr>
                                  </pic:pic>
                                  <wpg:grpSp>
                                    <wpg:cNvPr id="1039" name="Group 1039"/>
                                    <wpg:cNvGrpSpPr/>
                                    <wpg:grpSpPr>
                                      <a:xfrm>
                                        <a:off x="-17252" y="86269"/>
                                        <a:ext cx="309640" cy="129391"/>
                                        <a:chOff x="-17252" y="-8621"/>
                                        <a:chExt cx="309640" cy="129391"/>
                                      </a:xfrm>
                                    </wpg:grpSpPr>
                                    <wps:wsp>
                                      <wps:cNvPr id="1040" name="Oval 1040"/>
                                      <wps:cNvSpPr/>
                                      <wps:spPr>
                                        <a:xfrm>
                                          <a:off x="69011" y="0"/>
                                          <a:ext cx="120770" cy="120770"/>
                                        </a:xfrm>
                                        <a:prstGeom prst="ellipse">
                                          <a:avLst/>
                                        </a:prstGeom>
                                        <a:solidFill>
                                          <a:srgbClr val="D8E2F3"/>
                                        </a:solidFill>
                                        <a:ln w="12700" cap="flat" cmpd="sng">
                                          <a:solidFill>
                                            <a:sysClr val="windowText" lastClr="000000"/>
                                          </a:solidFill>
                                          <a:prstDash val="solid"/>
                                          <a:miter lim="800000"/>
                                          <a:headEnd type="none" w="sm" len="sm"/>
                                          <a:tailEnd type="none" w="sm" len="sm"/>
                                        </a:ln>
                                      </wps:spPr>
                                      <wps:txbx>
                                        <w:txbxContent>
                                          <w:p w14:paraId="0510C84F"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1041" name="Shape 127" descr="Add"/>
                                        <pic:cNvPicPr preferRelativeResize="0"/>
                                      </pic:nvPicPr>
                                      <pic:blipFill rotWithShape="1">
                                        <a:blip r:embed="rId116">
                                          <a:alphaModFix/>
                                        </a:blip>
                                        <a:srcRect/>
                                        <a:stretch/>
                                      </pic:blipFill>
                                      <pic:spPr>
                                        <a:xfrm>
                                          <a:off x="198408" y="17253"/>
                                          <a:ext cx="93980" cy="93980"/>
                                        </a:xfrm>
                                        <a:prstGeom prst="rect">
                                          <a:avLst/>
                                        </a:prstGeom>
                                        <a:noFill/>
                                        <a:ln>
                                          <a:noFill/>
                                        </a:ln>
                                      </pic:spPr>
                                    </pic:pic>
                                    <pic:pic xmlns:pic="http://schemas.openxmlformats.org/drawingml/2006/picture">
                                      <pic:nvPicPr>
                                        <pic:cNvPr id="1042" name="Shape 128" descr="Add"/>
                                        <pic:cNvPicPr preferRelativeResize="0"/>
                                      </pic:nvPicPr>
                                      <pic:blipFill rotWithShape="1">
                                        <a:blip r:embed="rId116">
                                          <a:alphaModFix/>
                                        </a:blip>
                                        <a:srcRect/>
                                        <a:stretch/>
                                      </pic:blipFill>
                                      <pic:spPr>
                                        <a:xfrm>
                                          <a:off x="-17252" y="-8621"/>
                                          <a:ext cx="93980" cy="93980"/>
                                        </a:xfrm>
                                        <a:prstGeom prst="rect">
                                          <a:avLst/>
                                        </a:prstGeom>
                                        <a:noFill/>
                                        <a:ln>
                                          <a:noFill/>
                                        </a:ln>
                                      </pic:spPr>
                                    </pic:pic>
                                  </wpg:grpSp>
                                </wpg:grpSp>
                                <pic:pic xmlns:pic="http://schemas.openxmlformats.org/drawingml/2006/picture">
                                  <pic:nvPicPr>
                                    <pic:cNvPr id="1043" name="Shape 129" descr="Add"/>
                                    <pic:cNvPicPr preferRelativeResize="0"/>
                                  </pic:nvPicPr>
                                  <pic:blipFill rotWithShape="1">
                                    <a:blip r:embed="rId116">
                                      <a:alphaModFix/>
                                    </a:blip>
                                    <a:srcRect/>
                                    <a:stretch/>
                                  </pic:blipFill>
                                  <pic:spPr>
                                    <a:xfrm>
                                      <a:off x="34506" y="215661"/>
                                      <a:ext cx="93345" cy="93345"/>
                                    </a:xfrm>
                                    <a:prstGeom prst="rect">
                                      <a:avLst/>
                                    </a:prstGeom>
                                    <a:noFill/>
                                    <a:ln>
                                      <a:noFill/>
                                    </a:ln>
                                  </pic:spPr>
                                </pic:pic>
                                <pic:pic xmlns:pic="http://schemas.openxmlformats.org/drawingml/2006/picture">
                                  <pic:nvPicPr>
                                    <pic:cNvPr id="1044" name="Shape 130" descr="Add"/>
                                    <pic:cNvPicPr preferRelativeResize="0"/>
                                  </pic:nvPicPr>
                                  <pic:blipFill rotWithShape="1">
                                    <a:blip r:embed="rId116">
                                      <a:alphaModFix/>
                                    </a:blip>
                                    <a:srcRect/>
                                    <a:stretch/>
                                  </pic:blipFill>
                                  <pic:spPr>
                                    <a:xfrm>
                                      <a:off x="163902" y="224287"/>
                                      <a:ext cx="93345" cy="93345"/>
                                    </a:xfrm>
                                    <a:prstGeom prst="rect">
                                      <a:avLst/>
                                    </a:prstGeom>
                                    <a:noFill/>
                                    <a:ln>
                                      <a:noFill/>
                                    </a:ln>
                                  </pic:spPr>
                                </pic:pic>
                              </wpg:grpSp>
                              <wps:wsp>
                                <wps:cNvPr id="1045" name="Oval 1045"/>
                                <wps:cNvSpPr/>
                                <wps:spPr>
                                  <a:xfrm rot="10800000" flipH="1">
                                    <a:off x="124691" y="130628"/>
                                    <a:ext cx="49530" cy="45085"/>
                                  </a:xfrm>
                                  <a:prstGeom prst="ellipse">
                                    <a:avLst/>
                                  </a:prstGeom>
                                  <a:solidFill>
                                    <a:sysClr val="windowText" lastClr="000000"/>
                                  </a:solidFill>
                                  <a:ln w="12700" cap="flat" cmpd="sng">
                                    <a:solidFill>
                                      <a:sysClr val="windowText" lastClr="000000"/>
                                    </a:solidFill>
                                    <a:prstDash val="solid"/>
                                    <a:miter lim="800000"/>
                                    <a:headEnd type="none" w="sm" len="sm"/>
                                    <a:tailEnd type="none" w="sm" len="sm"/>
                                  </a:ln>
                                </wps:spPr>
                                <wps:txbx>
                                  <w:txbxContent>
                                    <w:p w14:paraId="6FE13060"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g:grpSp>
                            <wpg:grpSp>
                              <wpg:cNvPr id="1046" name="Group 1046"/>
                              <wpg:cNvGrpSpPr/>
                              <wpg:grpSpPr>
                                <a:xfrm>
                                  <a:off x="4690657" y="930640"/>
                                  <a:ext cx="306640" cy="298231"/>
                                  <a:chOff x="-7270" y="-7511"/>
                                  <a:chExt cx="306640" cy="298231"/>
                                </a:xfrm>
                              </wpg:grpSpPr>
                              <wpg:grpSp>
                                <wpg:cNvPr id="1047" name="Group 1047"/>
                                <wpg:cNvGrpSpPr/>
                                <wpg:grpSpPr>
                                  <a:xfrm rot="-10618485">
                                    <a:off x="0" y="0"/>
                                    <a:ext cx="292100" cy="283210"/>
                                    <a:chOff x="0" y="0"/>
                                    <a:chExt cx="292388" cy="283761"/>
                                  </a:xfrm>
                                </wpg:grpSpPr>
                                <pic:pic xmlns:pic="http://schemas.openxmlformats.org/drawingml/2006/picture">
                                  <pic:nvPicPr>
                                    <pic:cNvPr id="1048" name="Shape 134" descr="Add"/>
                                    <pic:cNvPicPr preferRelativeResize="0"/>
                                  </pic:nvPicPr>
                                  <pic:blipFill rotWithShape="1">
                                    <a:blip r:embed="rId116">
                                      <a:alphaModFix/>
                                    </a:blip>
                                    <a:srcRect/>
                                    <a:stretch/>
                                  </pic:blipFill>
                                  <pic:spPr>
                                    <a:xfrm>
                                      <a:off x="86264" y="0"/>
                                      <a:ext cx="93980" cy="93980"/>
                                    </a:xfrm>
                                    <a:prstGeom prst="rect">
                                      <a:avLst/>
                                    </a:prstGeom>
                                    <a:noFill/>
                                    <a:ln>
                                      <a:noFill/>
                                    </a:ln>
                                  </pic:spPr>
                                </pic:pic>
                                <wpg:grpSp>
                                  <wpg:cNvPr id="1049" name="Group 1049"/>
                                  <wpg:cNvGrpSpPr/>
                                  <wpg:grpSpPr>
                                    <a:xfrm>
                                      <a:off x="0" y="94890"/>
                                      <a:ext cx="292388" cy="188871"/>
                                      <a:chOff x="0" y="0"/>
                                      <a:chExt cx="292388" cy="188871"/>
                                    </a:xfrm>
                                  </wpg:grpSpPr>
                                  <wps:wsp>
                                    <wps:cNvPr id="1050" name="Oval 1050"/>
                                    <wps:cNvSpPr/>
                                    <wps:spPr>
                                      <a:xfrm>
                                        <a:off x="69011" y="0"/>
                                        <a:ext cx="120770" cy="120770"/>
                                      </a:xfrm>
                                      <a:prstGeom prst="ellipse">
                                        <a:avLst/>
                                      </a:prstGeom>
                                      <a:solidFill>
                                        <a:srgbClr val="D8E2F3"/>
                                      </a:solidFill>
                                      <a:ln w="12700" cap="flat" cmpd="sng">
                                        <a:solidFill>
                                          <a:sysClr val="windowText" lastClr="000000"/>
                                        </a:solidFill>
                                        <a:prstDash val="solid"/>
                                        <a:miter lim="800000"/>
                                        <a:headEnd type="none" w="sm" len="sm"/>
                                        <a:tailEnd type="none" w="sm" len="sm"/>
                                      </a:ln>
                                    </wps:spPr>
                                    <wps:txbx>
                                      <w:txbxContent>
                                        <w:p w14:paraId="2D09BD20"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1051" name="Shape 137" descr="Add"/>
                                      <pic:cNvPicPr preferRelativeResize="0"/>
                                    </pic:nvPicPr>
                                    <pic:blipFill rotWithShape="1">
                                      <a:blip r:embed="rId116">
                                        <a:alphaModFix/>
                                      </a:blip>
                                      <a:srcRect/>
                                      <a:stretch/>
                                    </pic:blipFill>
                                    <pic:spPr>
                                      <a:xfrm>
                                        <a:off x="198408" y="17253"/>
                                        <a:ext cx="93980" cy="93980"/>
                                      </a:xfrm>
                                      <a:prstGeom prst="rect">
                                        <a:avLst/>
                                      </a:prstGeom>
                                      <a:noFill/>
                                      <a:ln>
                                        <a:noFill/>
                                      </a:ln>
                                    </pic:spPr>
                                  </pic:pic>
                                  <pic:pic xmlns:pic="http://schemas.openxmlformats.org/drawingml/2006/picture">
                                    <pic:nvPicPr>
                                      <pic:cNvPr id="1052" name="Shape 138" descr="Add"/>
                                      <pic:cNvPicPr preferRelativeResize="0"/>
                                    </pic:nvPicPr>
                                    <pic:blipFill rotWithShape="1">
                                      <a:blip r:embed="rId116">
                                        <a:alphaModFix/>
                                      </a:blip>
                                      <a:srcRect/>
                                      <a:stretch/>
                                    </pic:blipFill>
                                    <pic:spPr>
                                      <a:xfrm>
                                        <a:off x="0" y="94891"/>
                                        <a:ext cx="93980" cy="93980"/>
                                      </a:xfrm>
                                      <a:prstGeom prst="rect">
                                        <a:avLst/>
                                      </a:prstGeom>
                                      <a:noFill/>
                                      <a:ln>
                                        <a:noFill/>
                                      </a:ln>
                                    </pic:spPr>
                                  </pic:pic>
                                </wpg:grpSp>
                              </wpg:grpSp>
                              <wps:wsp>
                                <wps:cNvPr id="1053" name="Oval 1053"/>
                                <wps:cNvSpPr/>
                                <wps:spPr>
                                  <a:xfrm rot="10800000" flipH="1">
                                    <a:off x="141266" y="100940"/>
                                    <a:ext cx="49530" cy="45085"/>
                                  </a:xfrm>
                                  <a:prstGeom prst="ellipse">
                                    <a:avLst/>
                                  </a:prstGeom>
                                  <a:solidFill>
                                    <a:sysClr val="windowText" lastClr="000000"/>
                                  </a:solidFill>
                                  <a:ln w="12700" cap="flat" cmpd="sng">
                                    <a:solidFill>
                                      <a:sysClr val="windowText" lastClr="000000"/>
                                    </a:solidFill>
                                    <a:prstDash val="solid"/>
                                    <a:miter lim="800000"/>
                                    <a:headEnd type="none" w="sm" len="sm"/>
                                    <a:tailEnd type="none" w="sm" len="sm"/>
                                  </a:ln>
                                </wps:spPr>
                                <wps:txbx>
                                  <w:txbxContent>
                                    <w:p w14:paraId="69A93DFA"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g:grpSp>
                            <wpg:grpSp>
                              <wpg:cNvPr id="1054" name="Group 1054"/>
                              <wpg:cNvGrpSpPr/>
                              <wpg:grpSpPr>
                                <a:xfrm>
                                  <a:off x="5391397" y="783772"/>
                                  <a:ext cx="475649" cy="275805"/>
                                  <a:chOff x="-29244" y="96342"/>
                                  <a:chExt cx="475649" cy="275805"/>
                                </a:xfrm>
                              </wpg:grpSpPr>
                              <wpg:grpSp>
                                <wpg:cNvPr id="1055" name="Group 1055"/>
                                <wpg:cNvGrpSpPr/>
                                <wpg:grpSpPr>
                                  <a:xfrm>
                                    <a:off x="47767" y="96342"/>
                                    <a:ext cx="398638" cy="275805"/>
                                    <a:chOff x="47834" y="96383"/>
                                    <a:chExt cx="399194" cy="275919"/>
                                  </a:xfrm>
                                </wpg:grpSpPr>
                                <pic:pic xmlns:pic="http://schemas.openxmlformats.org/drawingml/2006/picture">
                                  <pic:nvPicPr>
                                    <pic:cNvPr id="1056" name="Shape 142" descr="Add"/>
                                    <pic:cNvPicPr preferRelativeResize="0"/>
                                  </pic:nvPicPr>
                                  <pic:blipFill rotWithShape="1">
                                    <a:blip r:embed="rId116">
                                      <a:alphaModFix/>
                                    </a:blip>
                                    <a:srcRect/>
                                    <a:stretch/>
                                  </pic:blipFill>
                                  <pic:spPr>
                                    <a:xfrm>
                                      <a:off x="205240" y="96383"/>
                                      <a:ext cx="93345" cy="93345"/>
                                    </a:xfrm>
                                    <a:prstGeom prst="rect">
                                      <a:avLst/>
                                    </a:prstGeom>
                                    <a:noFill/>
                                    <a:ln>
                                      <a:noFill/>
                                    </a:ln>
                                  </pic:spPr>
                                </pic:pic>
                                <pic:pic xmlns:pic="http://schemas.openxmlformats.org/drawingml/2006/picture">
                                  <pic:nvPicPr>
                                    <pic:cNvPr id="1057" name="Shape 143" descr="Add"/>
                                    <pic:cNvPicPr preferRelativeResize="0"/>
                                  </pic:nvPicPr>
                                  <pic:blipFill rotWithShape="1">
                                    <a:blip r:embed="rId116">
                                      <a:alphaModFix/>
                                    </a:blip>
                                    <a:srcRect/>
                                    <a:stretch/>
                                  </pic:blipFill>
                                  <pic:spPr>
                                    <a:xfrm>
                                      <a:off x="353683" y="155275"/>
                                      <a:ext cx="93345" cy="93345"/>
                                    </a:xfrm>
                                    <a:prstGeom prst="rect">
                                      <a:avLst/>
                                    </a:prstGeom>
                                    <a:noFill/>
                                    <a:ln>
                                      <a:noFill/>
                                    </a:ln>
                                  </pic:spPr>
                                </pic:pic>
                                <pic:pic xmlns:pic="http://schemas.openxmlformats.org/drawingml/2006/picture">
                                  <pic:nvPicPr>
                                    <pic:cNvPr id="1058" name="Shape 144" descr="Add"/>
                                    <pic:cNvPicPr preferRelativeResize="0"/>
                                  </pic:nvPicPr>
                                  <pic:blipFill rotWithShape="1">
                                    <a:blip r:embed="rId116">
                                      <a:alphaModFix/>
                                    </a:blip>
                                    <a:srcRect/>
                                    <a:stretch/>
                                  </pic:blipFill>
                                  <pic:spPr>
                                    <a:xfrm>
                                      <a:off x="186533" y="278957"/>
                                      <a:ext cx="93345" cy="93345"/>
                                    </a:xfrm>
                                    <a:prstGeom prst="rect">
                                      <a:avLst/>
                                    </a:prstGeom>
                                    <a:noFill/>
                                    <a:ln>
                                      <a:noFill/>
                                    </a:ln>
                                  </pic:spPr>
                                </pic:pic>
                                <pic:pic xmlns:pic="http://schemas.openxmlformats.org/drawingml/2006/picture">
                                  <pic:nvPicPr>
                                    <pic:cNvPr id="1059" name="Shape 145" descr="Add"/>
                                    <pic:cNvPicPr preferRelativeResize="0"/>
                                  </pic:nvPicPr>
                                  <pic:blipFill rotWithShape="1">
                                    <a:blip r:embed="rId116">
                                      <a:alphaModFix/>
                                    </a:blip>
                                    <a:srcRect/>
                                    <a:stretch/>
                                  </pic:blipFill>
                                  <pic:spPr>
                                    <a:xfrm>
                                      <a:off x="47834" y="162323"/>
                                      <a:ext cx="93345" cy="93345"/>
                                    </a:xfrm>
                                    <a:prstGeom prst="rect">
                                      <a:avLst/>
                                    </a:prstGeom>
                                    <a:noFill/>
                                    <a:ln>
                                      <a:noFill/>
                                    </a:ln>
                                  </pic:spPr>
                                </pic:pic>
                              </wpg:grpSp>
                              <wps:wsp>
                                <wps:cNvPr id="1060" name="Oval 1060"/>
                                <wps:cNvSpPr/>
                                <wps:spPr>
                                  <a:xfrm rot="10800000" flipH="1">
                                    <a:off x="216957" y="197100"/>
                                    <a:ext cx="49530" cy="45085"/>
                                  </a:xfrm>
                                  <a:prstGeom prst="ellipse">
                                    <a:avLst/>
                                  </a:prstGeom>
                                  <a:solidFill>
                                    <a:sysClr val="windowText" lastClr="000000"/>
                                  </a:solidFill>
                                  <a:ln w="12700" cap="flat" cmpd="sng">
                                    <a:solidFill>
                                      <a:sysClr val="windowText" lastClr="000000"/>
                                    </a:solidFill>
                                    <a:prstDash val="solid"/>
                                    <a:miter lim="800000"/>
                                    <a:headEnd type="none" w="sm" len="sm"/>
                                    <a:tailEnd type="none" w="sm" len="sm"/>
                                  </a:ln>
                                </wps:spPr>
                                <wps:txbx>
                                  <w:txbxContent>
                                    <w:p w14:paraId="1CBB995B"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s:wsp>
                                <wps:cNvPr id="1061" name="Oval 1061"/>
                                <wps:cNvSpPr/>
                                <wps:spPr>
                                  <a:xfrm rot="10800000" flipH="1">
                                    <a:off x="338447" y="231569"/>
                                    <a:ext cx="49530" cy="45085"/>
                                  </a:xfrm>
                                  <a:prstGeom prst="ellipse">
                                    <a:avLst/>
                                  </a:prstGeom>
                                  <a:solidFill>
                                    <a:sysClr val="windowText" lastClr="000000"/>
                                  </a:solidFill>
                                  <a:ln w="12700" cap="flat" cmpd="sng">
                                    <a:solidFill>
                                      <a:sysClr val="windowText" lastClr="000000"/>
                                    </a:solidFill>
                                    <a:prstDash val="solid"/>
                                    <a:miter lim="800000"/>
                                    <a:headEnd type="none" w="sm" len="sm"/>
                                    <a:tailEnd type="none" w="sm" len="sm"/>
                                  </a:ln>
                                </wps:spPr>
                                <wps:txbx>
                                  <w:txbxContent>
                                    <w:p w14:paraId="63F7035C"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s:wsp>
                                <wps:cNvPr id="1062" name="Oval 1062"/>
                                <wps:cNvSpPr/>
                                <wps:spPr>
                                  <a:xfrm rot="10800000" flipH="1">
                                    <a:off x="132667" y="240158"/>
                                    <a:ext cx="49530" cy="45085"/>
                                  </a:xfrm>
                                  <a:prstGeom prst="ellipse">
                                    <a:avLst/>
                                  </a:prstGeom>
                                  <a:solidFill>
                                    <a:sysClr val="windowText" lastClr="000000"/>
                                  </a:solidFill>
                                  <a:ln w="12700" cap="flat" cmpd="sng">
                                    <a:solidFill>
                                      <a:sysClr val="windowText" lastClr="000000"/>
                                    </a:solidFill>
                                    <a:prstDash val="solid"/>
                                    <a:miter lim="800000"/>
                                    <a:headEnd type="none" w="sm" len="sm"/>
                                    <a:tailEnd type="none" w="sm" len="sm"/>
                                  </a:ln>
                                </wps:spPr>
                                <wps:txbx>
                                  <w:txbxContent>
                                    <w:p w14:paraId="1648CF52"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s:wsp>
                                <wps:cNvPr id="1063" name="Oval 1063"/>
                                <wps:cNvSpPr/>
                                <wps:spPr>
                                  <a:xfrm rot="10800000" flipH="1">
                                    <a:off x="-29244" y="166074"/>
                                    <a:ext cx="49530" cy="45085"/>
                                  </a:xfrm>
                                  <a:prstGeom prst="ellipse">
                                    <a:avLst/>
                                  </a:prstGeom>
                                  <a:solidFill>
                                    <a:sysClr val="windowText" lastClr="000000"/>
                                  </a:solidFill>
                                  <a:ln w="12700" cap="flat" cmpd="sng">
                                    <a:solidFill>
                                      <a:sysClr val="windowText" lastClr="000000"/>
                                    </a:solidFill>
                                    <a:prstDash val="solid"/>
                                    <a:miter lim="800000"/>
                                    <a:headEnd type="none" w="sm" len="sm"/>
                                    <a:tailEnd type="none" w="sm" len="sm"/>
                                  </a:ln>
                                </wps:spPr>
                                <wps:txbx>
                                  <w:txbxContent>
                                    <w:p w14:paraId="024629AD"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g:grpSp>
                            <wpg:grpSp>
                              <wpg:cNvPr id="1064" name="Group 1064"/>
                              <wpg:cNvGrpSpPr/>
                              <wpg:grpSpPr>
                                <a:xfrm>
                                  <a:off x="0" y="700644"/>
                                  <a:ext cx="1856096" cy="352813"/>
                                  <a:chOff x="0" y="0"/>
                                  <a:chExt cx="1856096" cy="352813"/>
                                </a:xfrm>
                              </wpg:grpSpPr>
                              <wpg:grpSp>
                                <wpg:cNvPr id="1065" name="Group 1065"/>
                                <wpg:cNvGrpSpPr/>
                                <wpg:grpSpPr>
                                  <a:xfrm>
                                    <a:off x="0" y="0"/>
                                    <a:ext cx="1856096" cy="352813"/>
                                    <a:chOff x="301925" y="0"/>
                                    <a:chExt cx="1535953" cy="258382"/>
                                  </a:xfrm>
                                </wpg:grpSpPr>
                                <wps:wsp>
                                  <wps:cNvPr id="1066" name="Freeform: Shape 1066"/>
                                  <wps:cNvSpPr/>
                                  <wps:spPr>
                                    <a:xfrm>
                                      <a:off x="309562" y="1"/>
                                      <a:ext cx="679777" cy="255727"/>
                                    </a:xfrm>
                                    <a:custGeom>
                                      <a:avLst/>
                                      <a:gdLst/>
                                      <a:ahLst/>
                                      <a:cxnLst/>
                                      <a:rect l="l" t="t" r="r" b="b"/>
                                      <a:pathLst>
                                        <a:path w="1855946" h="289314" extrusionOk="0">
                                          <a:moveTo>
                                            <a:pt x="26251" y="289314"/>
                                          </a:moveTo>
                                          <a:lnTo>
                                            <a:pt x="0" y="0"/>
                                          </a:lnTo>
                                          <a:lnTo>
                                            <a:pt x="622738" y="43319"/>
                                          </a:lnTo>
                                          <a:lnTo>
                                            <a:pt x="1846012" y="107376"/>
                                          </a:lnTo>
                                          <a:cubicBezTo>
                                            <a:pt x="1845882" y="114698"/>
                                            <a:pt x="1856076" y="185681"/>
                                            <a:pt x="1855946" y="193003"/>
                                          </a:cubicBezTo>
                                          <a:cubicBezTo>
                                            <a:pt x="1535549" y="201451"/>
                                            <a:pt x="928258" y="231310"/>
                                            <a:pt x="621508" y="248857"/>
                                          </a:cubicBezTo>
                                          <a:lnTo>
                                            <a:pt x="26251" y="289314"/>
                                          </a:lnTo>
                                          <a:close/>
                                        </a:path>
                                      </a:pathLst>
                                    </a:custGeom>
                                    <a:solidFill>
                                      <a:srgbClr val="EC8640">
                                        <a:alpha val="16862"/>
                                      </a:srgbClr>
                                    </a:solidFill>
                                    <a:ln>
                                      <a:noFill/>
                                    </a:ln>
                                  </wps:spPr>
                                  <wps:txbx>
                                    <w:txbxContent>
                                      <w:p w14:paraId="58B97DC1"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s:wsp>
                                  <wps:cNvPr id="1067" name="Freeform: Shape 1067"/>
                                  <wps:cNvSpPr/>
                                  <wps:spPr>
                                    <a:xfrm>
                                      <a:off x="301925" y="0"/>
                                      <a:ext cx="988263" cy="103517"/>
                                    </a:xfrm>
                                    <a:custGeom>
                                      <a:avLst/>
                                      <a:gdLst/>
                                      <a:ahLst/>
                                      <a:cxnLst/>
                                      <a:rect l="l" t="t" r="r" b="b"/>
                                      <a:pathLst>
                                        <a:path w="1007782" h="153305" extrusionOk="0">
                                          <a:moveTo>
                                            <a:pt x="0" y="0"/>
                                          </a:moveTo>
                                          <a:cubicBezTo>
                                            <a:pt x="177800" y="36513"/>
                                            <a:pt x="364331" y="79830"/>
                                            <a:pt x="533400" y="109538"/>
                                          </a:cubicBezTo>
                                          <a:cubicBezTo>
                                            <a:pt x="702469" y="139246"/>
                                            <a:pt x="945870" y="149336"/>
                                            <a:pt x="1007782" y="153305"/>
                                          </a:cubicBezTo>
                                        </a:path>
                                      </a:pathLst>
                                    </a:custGeom>
                                    <a:noFill/>
                                    <a:ln w="9525" cap="flat" cmpd="sng">
                                      <a:solidFill>
                                        <a:sysClr val="windowText" lastClr="000000"/>
                                      </a:solidFill>
                                      <a:prstDash val="solid"/>
                                      <a:miter lim="800000"/>
                                      <a:headEnd type="none" w="sm" len="sm"/>
                                      <a:tailEnd type="none" w="sm" len="sm"/>
                                    </a:ln>
                                  </wps:spPr>
                                  <wps:txbx>
                                    <w:txbxContent>
                                      <w:p w14:paraId="5F1A3FE3"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s:wsp>
                                  <wps:cNvPr id="1068" name="Freeform: Shape 1068"/>
                                  <wps:cNvSpPr/>
                                  <wps:spPr>
                                    <a:xfrm rot="10800000" flipH="1">
                                      <a:off x="319177" y="160538"/>
                                      <a:ext cx="971012" cy="97844"/>
                                    </a:xfrm>
                                    <a:custGeom>
                                      <a:avLst/>
                                      <a:gdLst/>
                                      <a:ahLst/>
                                      <a:cxnLst/>
                                      <a:rect l="l" t="t" r="r" b="b"/>
                                      <a:pathLst>
                                        <a:path w="999884" h="144903" extrusionOk="0">
                                          <a:moveTo>
                                            <a:pt x="0" y="0"/>
                                          </a:moveTo>
                                          <a:cubicBezTo>
                                            <a:pt x="177800" y="36513"/>
                                            <a:pt x="364331" y="79830"/>
                                            <a:pt x="533400" y="109538"/>
                                          </a:cubicBezTo>
                                          <a:cubicBezTo>
                                            <a:pt x="702469" y="139246"/>
                                            <a:pt x="937972" y="140934"/>
                                            <a:pt x="999884" y="144903"/>
                                          </a:cubicBezTo>
                                        </a:path>
                                      </a:pathLst>
                                    </a:custGeom>
                                    <a:noFill/>
                                    <a:ln w="9525" cap="flat" cmpd="sng">
                                      <a:solidFill>
                                        <a:sysClr val="windowText" lastClr="000000"/>
                                      </a:solidFill>
                                      <a:prstDash val="solid"/>
                                      <a:miter lim="800000"/>
                                      <a:headEnd type="none" w="sm" len="sm"/>
                                      <a:tailEnd type="none" w="sm" len="sm"/>
                                    </a:ln>
                                  </wps:spPr>
                                  <wps:txbx>
                                    <w:txbxContent>
                                      <w:p w14:paraId="0D11D217"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s:wsp>
                                  <wps:cNvPr id="1069" name="Freeform: Shape 1069"/>
                                  <wps:cNvSpPr/>
                                  <wps:spPr>
                                    <a:xfrm>
                                      <a:off x="980283" y="91116"/>
                                      <a:ext cx="857595" cy="69784"/>
                                    </a:xfrm>
                                    <a:custGeom>
                                      <a:avLst/>
                                      <a:gdLst/>
                                      <a:ahLst/>
                                      <a:cxnLst/>
                                      <a:rect l="l" t="t" r="r" b="b"/>
                                      <a:pathLst>
                                        <a:path w="10490854" h="346012" extrusionOk="0">
                                          <a:moveTo>
                                            <a:pt x="4" y="-1"/>
                                          </a:moveTo>
                                          <a:lnTo>
                                            <a:pt x="1555421" y="57044"/>
                                          </a:lnTo>
                                          <a:lnTo>
                                            <a:pt x="3791032" y="65689"/>
                                          </a:lnTo>
                                          <a:lnTo>
                                            <a:pt x="4472109" y="160911"/>
                                          </a:lnTo>
                                          <a:lnTo>
                                            <a:pt x="10490851" y="205045"/>
                                          </a:lnTo>
                                          <a:lnTo>
                                            <a:pt x="4472109" y="226080"/>
                                          </a:lnTo>
                                          <a:cubicBezTo>
                                            <a:pt x="4190105" y="265458"/>
                                            <a:pt x="4023815" y="360192"/>
                                            <a:pt x="3626098" y="344214"/>
                                          </a:cubicBezTo>
                                          <a:lnTo>
                                            <a:pt x="649231" y="343342"/>
                                          </a:lnTo>
                                          <a:lnTo>
                                            <a:pt x="33261" y="343342"/>
                                          </a:lnTo>
                                          <a:lnTo>
                                            <a:pt x="4" y="-1"/>
                                          </a:lnTo>
                                          <a:close/>
                                        </a:path>
                                      </a:pathLst>
                                    </a:custGeom>
                                    <a:solidFill>
                                      <a:srgbClr val="2F5496">
                                        <a:alpha val="16862"/>
                                      </a:srgbClr>
                                    </a:solidFill>
                                    <a:ln>
                                      <a:noFill/>
                                    </a:ln>
                                  </wps:spPr>
                                  <wps:txbx>
                                    <w:txbxContent>
                                      <w:p w14:paraId="7FB58209"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g:grpSp>
                              <wpg:grpSp>
                                <wpg:cNvPr id="1070" name="Group 1070"/>
                                <wpg:cNvGrpSpPr/>
                                <wpg:grpSpPr>
                                  <a:xfrm rot="5400000">
                                    <a:off x="307866" y="-191699"/>
                                    <a:ext cx="140202" cy="688204"/>
                                    <a:chOff x="92337" y="-183076"/>
                                    <a:chExt cx="140202" cy="688204"/>
                                  </a:xfrm>
                                </wpg:grpSpPr>
                                <wpg:grpSp>
                                  <wpg:cNvPr id="1071" name="Group 1071"/>
                                  <wpg:cNvGrpSpPr/>
                                  <wpg:grpSpPr>
                                    <a:xfrm>
                                      <a:off x="104941" y="-124691"/>
                                      <a:ext cx="127598" cy="629819"/>
                                      <a:chOff x="105087" y="-124744"/>
                                      <a:chExt cx="127776" cy="630085"/>
                                    </a:xfrm>
                                  </wpg:grpSpPr>
                                  <pic:pic xmlns:pic="http://schemas.openxmlformats.org/drawingml/2006/picture">
                                    <pic:nvPicPr>
                                      <pic:cNvPr id="1072" name="Shape 158" descr="Add"/>
                                      <pic:cNvPicPr preferRelativeResize="0"/>
                                    </pic:nvPicPr>
                                    <pic:blipFill rotWithShape="1">
                                      <a:blip r:embed="rId116">
                                        <a:alphaModFix/>
                                      </a:blip>
                                      <a:srcRect/>
                                      <a:stretch/>
                                    </pic:blipFill>
                                    <pic:spPr>
                                      <a:xfrm>
                                        <a:off x="139518" y="-124744"/>
                                        <a:ext cx="93345" cy="93345"/>
                                      </a:xfrm>
                                      <a:prstGeom prst="rect">
                                        <a:avLst/>
                                      </a:prstGeom>
                                      <a:noFill/>
                                      <a:ln>
                                        <a:noFill/>
                                      </a:ln>
                                    </pic:spPr>
                                  </pic:pic>
                                  <pic:pic xmlns:pic="http://schemas.openxmlformats.org/drawingml/2006/picture">
                                    <pic:nvPicPr>
                                      <pic:cNvPr id="1073" name="Shape 159" descr="Add"/>
                                      <pic:cNvPicPr preferRelativeResize="0"/>
                                    </pic:nvPicPr>
                                    <pic:blipFill rotWithShape="1">
                                      <a:blip r:embed="rId116">
                                        <a:alphaModFix/>
                                      </a:blip>
                                      <a:srcRect/>
                                      <a:stretch/>
                                    </pic:blipFill>
                                    <pic:spPr>
                                      <a:xfrm>
                                        <a:off x="119377" y="411996"/>
                                        <a:ext cx="93345" cy="93345"/>
                                      </a:xfrm>
                                      <a:prstGeom prst="rect">
                                        <a:avLst/>
                                      </a:prstGeom>
                                      <a:noFill/>
                                      <a:ln>
                                        <a:noFill/>
                                      </a:ln>
                                    </pic:spPr>
                                  </pic:pic>
                                  <pic:pic xmlns:pic="http://schemas.openxmlformats.org/drawingml/2006/picture">
                                    <pic:nvPicPr>
                                      <pic:cNvPr id="1074" name="Shape 160" descr="Add"/>
                                      <pic:cNvPicPr preferRelativeResize="0"/>
                                    </pic:nvPicPr>
                                    <pic:blipFill rotWithShape="1">
                                      <a:blip r:embed="rId116">
                                        <a:alphaModFix/>
                                      </a:blip>
                                      <a:srcRect/>
                                      <a:stretch/>
                                    </pic:blipFill>
                                    <pic:spPr>
                                      <a:xfrm>
                                        <a:off x="105087" y="113693"/>
                                        <a:ext cx="93345" cy="93345"/>
                                      </a:xfrm>
                                      <a:prstGeom prst="rect">
                                        <a:avLst/>
                                      </a:prstGeom>
                                      <a:noFill/>
                                      <a:ln>
                                        <a:noFill/>
                                      </a:ln>
                                    </pic:spPr>
                                  </pic:pic>
                                </wpg:grpSp>
                                <wps:wsp>
                                  <wps:cNvPr id="1075" name="Oval 1075"/>
                                  <wps:cNvSpPr/>
                                  <wps:spPr>
                                    <a:xfrm rot="10800000" flipH="1">
                                      <a:off x="159721" y="-183076"/>
                                      <a:ext cx="49530" cy="45085"/>
                                    </a:xfrm>
                                    <a:prstGeom prst="ellipse">
                                      <a:avLst/>
                                    </a:prstGeom>
                                    <a:solidFill>
                                      <a:sysClr val="windowText" lastClr="000000"/>
                                    </a:solidFill>
                                    <a:ln w="12700" cap="flat" cmpd="sng">
                                      <a:solidFill>
                                        <a:sysClr val="windowText" lastClr="000000"/>
                                      </a:solidFill>
                                      <a:prstDash val="solid"/>
                                      <a:miter lim="800000"/>
                                      <a:headEnd type="none" w="sm" len="sm"/>
                                      <a:tailEnd type="none" w="sm" len="sm"/>
                                    </a:ln>
                                  </wps:spPr>
                                  <wps:txbx>
                                    <w:txbxContent>
                                      <w:p w14:paraId="714A909F"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s:wsp>
                                  <wps:cNvPr id="1076" name="Oval 1076"/>
                                  <wps:cNvSpPr/>
                                  <wps:spPr>
                                    <a:xfrm rot="10800000" flipH="1">
                                      <a:off x="177145" y="77189"/>
                                      <a:ext cx="49530" cy="45085"/>
                                    </a:xfrm>
                                    <a:prstGeom prst="ellipse">
                                      <a:avLst/>
                                    </a:prstGeom>
                                    <a:solidFill>
                                      <a:sysClr val="windowText" lastClr="000000"/>
                                    </a:solidFill>
                                    <a:ln w="12700" cap="flat" cmpd="sng">
                                      <a:solidFill>
                                        <a:sysClr val="windowText" lastClr="000000"/>
                                      </a:solidFill>
                                      <a:prstDash val="solid"/>
                                      <a:miter lim="800000"/>
                                      <a:headEnd type="none" w="sm" len="sm"/>
                                      <a:tailEnd type="none" w="sm" len="sm"/>
                                    </a:ln>
                                  </wps:spPr>
                                  <wps:txbx>
                                    <w:txbxContent>
                                      <w:p w14:paraId="549B1F9E"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s:wsp>
                                  <wps:cNvPr id="1077" name="Oval 1077"/>
                                  <wps:cNvSpPr/>
                                  <wps:spPr>
                                    <a:xfrm rot="10800000" flipH="1">
                                      <a:off x="92337" y="388008"/>
                                      <a:ext cx="49530" cy="45085"/>
                                    </a:xfrm>
                                    <a:prstGeom prst="ellipse">
                                      <a:avLst/>
                                    </a:prstGeom>
                                    <a:solidFill>
                                      <a:sysClr val="windowText" lastClr="000000"/>
                                    </a:solidFill>
                                    <a:ln w="12700" cap="flat" cmpd="sng">
                                      <a:solidFill>
                                        <a:sysClr val="windowText" lastClr="000000"/>
                                      </a:solidFill>
                                      <a:prstDash val="solid"/>
                                      <a:miter lim="800000"/>
                                      <a:headEnd type="none" w="sm" len="sm"/>
                                      <a:tailEnd type="none" w="sm" len="sm"/>
                                    </a:ln>
                                  </wps:spPr>
                                  <wps:txbx>
                                    <w:txbxContent>
                                      <w:p w14:paraId="5E18D3FA"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g:grpSp>
                              <wpg:grpSp>
                                <wpg:cNvPr id="1078" name="Group 1078"/>
                                <wpg:cNvGrpSpPr/>
                                <wpg:grpSpPr>
                                  <a:xfrm>
                                    <a:off x="136478" y="136478"/>
                                    <a:ext cx="1054878" cy="181421"/>
                                    <a:chOff x="0" y="0"/>
                                    <a:chExt cx="1054878" cy="181421"/>
                                  </a:xfrm>
                                </wpg:grpSpPr>
                                <wps:wsp>
                                  <wps:cNvPr id="1079" name="Oval 1079"/>
                                  <wps:cNvSpPr/>
                                  <wps:spPr>
                                    <a:xfrm rot="-5400000" flipH="1">
                                      <a:off x="58956" y="72604"/>
                                      <a:ext cx="49511" cy="45072"/>
                                    </a:xfrm>
                                    <a:prstGeom prst="ellipse">
                                      <a:avLst/>
                                    </a:prstGeom>
                                    <a:solidFill>
                                      <a:sysClr val="windowText" lastClr="000000"/>
                                    </a:solidFill>
                                    <a:ln w="12700" cap="flat" cmpd="sng">
                                      <a:solidFill>
                                        <a:sysClr val="windowText" lastClr="000000"/>
                                      </a:solidFill>
                                      <a:prstDash val="solid"/>
                                      <a:miter lim="800000"/>
                                      <a:headEnd type="none" w="sm" len="sm"/>
                                      <a:tailEnd type="none" w="sm" len="sm"/>
                                    </a:ln>
                                  </wps:spPr>
                                  <wps:txbx>
                                    <w:txbxContent>
                                      <w:p w14:paraId="79890704"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1080" name="Shape 166" descr="Add"/>
                                    <pic:cNvPicPr preferRelativeResize="0"/>
                                  </pic:nvPicPr>
                                  <pic:blipFill rotWithShape="1">
                                    <a:blip r:embed="rId116">
                                      <a:alphaModFix/>
                                    </a:blip>
                                    <a:srcRect/>
                                    <a:stretch/>
                                  </pic:blipFill>
                                  <pic:spPr>
                                    <a:xfrm rot="5400000">
                                      <a:off x="0" y="88711"/>
                                      <a:ext cx="92710" cy="92710"/>
                                    </a:xfrm>
                                    <a:prstGeom prst="rect">
                                      <a:avLst/>
                                    </a:prstGeom>
                                    <a:noFill/>
                                    <a:ln>
                                      <a:noFill/>
                                    </a:ln>
                                  </pic:spPr>
                                </pic:pic>
                                <wps:wsp>
                                  <wps:cNvPr id="1081" name="Oval 1081"/>
                                  <wps:cNvSpPr/>
                                  <wps:spPr>
                                    <a:xfrm rot="-5400000" flipH="1">
                                      <a:off x="852986" y="6824"/>
                                      <a:ext cx="49353" cy="45052"/>
                                    </a:xfrm>
                                    <a:prstGeom prst="ellipse">
                                      <a:avLst/>
                                    </a:prstGeom>
                                    <a:solidFill>
                                      <a:sysClr val="windowText" lastClr="000000"/>
                                    </a:solidFill>
                                    <a:ln w="12700" cap="flat" cmpd="sng">
                                      <a:solidFill>
                                        <a:sysClr val="windowText" lastClr="000000"/>
                                      </a:solidFill>
                                      <a:prstDash val="solid"/>
                                      <a:miter lim="800000"/>
                                      <a:headEnd type="none" w="sm" len="sm"/>
                                      <a:tailEnd type="none" w="sm" len="sm"/>
                                    </a:ln>
                                  </wps:spPr>
                                  <wps:txbx>
                                    <w:txbxContent>
                                      <w:p w14:paraId="18DF258F"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1082" name="Shape 168" descr="Add"/>
                                    <pic:cNvPicPr preferRelativeResize="0"/>
                                  </pic:nvPicPr>
                                  <pic:blipFill rotWithShape="1">
                                    <a:blip r:embed="rId116">
                                      <a:alphaModFix/>
                                    </a:blip>
                                    <a:srcRect/>
                                    <a:stretch/>
                                  </pic:blipFill>
                                  <pic:spPr>
                                    <a:xfrm rot="5400000">
                                      <a:off x="750628" y="0"/>
                                      <a:ext cx="92710" cy="92710"/>
                                    </a:xfrm>
                                    <a:prstGeom prst="rect">
                                      <a:avLst/>
                                    </a:prstGeom>
                                    <a:noFill/>
                                    <a:ln>
                                      <a:noFill/>
                                    </a:ln>
                                  </pic:spPr>
                                </pic:pic>
                                <pic:pic xmlns:pic="http://schemas.openxmlformats.org/drawingml/2006/picture">
                                  <pic:nvPicPr>
                                    <pic:cNvPr id="1083" name="Shape 169" descr="Add"/>
                                    <pic:cNvPicPr preferRelativeResize="0"/>
                                  </pic:nvPicPr>
                                  <pic:blipFill rotWithShape="1">
                                    <a:blip r:embed="rId116">
                                      <a:alphaModFix/>
                                    </a:blip>
                                    <a:srcRect/>
                                    <a:stretch/>
                                  </pic:blipFill>
                                  <pic:spPr>
                                    <a:xfrm rot="5400000">
                                      <a:off x="962168" y="0"/>
                                      <a:ext cx="92710" cy="92710"/>
                                    </a:xfrm>
                                    <a:prstGeom prst="rect">
                                      <a:avLst/>
                                    </a:prstGeom>
                                    <a:noFill/>
                                    <a:ln>
                                      <a:noFill/>
                                    </a:ln>
                                  </pic:spPr>
                                </pic:pic>
                              </wpg:grpSp>
                            </wpg:grpSp>
                            <wps:wsp>
                              <wps:cNvPr id="1084" name="Straight Arrow Connector 1084"/>
                              <wps:cNvCnPr/>
                              <wps:spPr>
                                <a:xfrm rot="10800000" flipH="1">
                                  <a:off x="2814451" y="883722"/>
                                  <a:ext cx="340995" cy="8890"/>
                                </a:xfrm>
                                <a:prstGeom prst="straightConnector1">
                                  <a:avLst/>
                                </a:prstGeom>
                                <a:noFill/>
                                <a:ln w="9525" cap="flat" cmpd="sng">
                                  <a:solidFill>
                                    <a:srgbClr val="757070"/>
                                  </a:solidFill>
                                  <a:prstDash val="solid"/>
                                  <a:miter lim="800000"/>
                                  <a:headEnd type="none" w="sm" len="sm"/>
                                  <a:tailEnd type="triangle" w="med" len="med"/>
                                </a:ln>
                              </wps:spPr>
                              <wps:bodyPr/>
                            </wps:wsp>
                            <wps:wsp>
                              <wps:cNvPr id="1085" name="Straight Arrow Connector 1085"/>
                              <wps:cNvCnPr/>
                              <wps:spPr>
                                <a:xfrm rot="10800000" flipH="1">
                                  <a:off x="3906981" y="883722"/>
                                  <a:ext cx="340995" cy="8890"/>
                                </a:xfrm>
                                <a:prstGeom prst="straightConnector1">
                                  <a:avLst/>
                                </a:prstGeom>
                                <a:noFill/>
                                <a:ln w="9525" cap="flat" cmpd="sng">
                                  <a:solidFill>
                                    <a:srgbClr val="757070"/>
                                  </a:solidFill>
                                  <a:prstDash val="solid"/>
                                  <a:miter lim="800000"/>
                                  <a:headEnd type="none" w="sm" len="sm"/>
                                  <a:tailEnd type="triangle" w="med" len="med"/>
                                </a:ln>
                              </wps:spPr>
                              <wps:bodyPr/>
                            </wps:wsp>
                            <wps:wsp>
                              <wps:cNvPr id="1086" name="Straight Arrow Connector 1086"/>
                              <wps:cNvCnPr/>
                              <wps:spPr>
                                <a:xfrm rot="10800000" flipH="1">
                                  <a:off x="4999511" y="883722"/>
                                  <a:ext cx="341194" cy="9149"/>
                                </a:xfrm>
                                <a:prstGeom prst="straightConnector1">
                                  <a:avLst/>
                                </a:prstGeom>
                                <a:noFill/>
                                <a:ln w="9525" cap="flat" cmpd="sng">
                                  <a:solidFill>
                                    <a:srgbClr val="757070"/>
                                  </a:solidFill>
                                  <a:prstDash val="solid"/>
                                  <a:miter lim="800000"/>
                                  <a:headEnd type="none" w="sm" len="sm"/>
                                  <a:tailEnd type="triangle" w="med" len="med"/>
                                </a:ln>
                              </wps:spPr>
                              <wps:bodyPr/>
                            </wps:wsp>
                            <wps:wsp>
                              <wps:cNvPr id="1087" name="Rectangle 1087"/>
                              <wps:cNvSpPr/>
                              <wps:spPr>
                                <a:xfrm>
                                  <a:off x="2849848" y="652672"/>
                                  <a:ext cx="272421" cy="386777"/>
                                </a:xfrm>
                                <a:prstGeom prst="rect">
                                  <a:avLst/>
                                </a:prstGeom>
                                <a:noFill/>
                                <a:ln>
                                  <a:noFill/>
                                </a:ln>
                              </wps:spPr>
                              <wps:txbx>
                                <w:txbxContent>
                                  <w:p w14:paraId="43B0913A" w14:textId="77777777" w:rsidR="00F75B1B" w:rsidRDefault="00F75B1B" w:rsidP="003F33E6">
                                    <w:pPr>
                                      <w:spacing w:line="258" w:lineRule="auto"/>
                                      <w:textDirection w:val="btLr"/>
                                    </w:pPr>
                                    <w:r>
                                      <w:rPr>
                                        <w:color w:val="767171"/>
                                      </w:rPr>
                                      <w:t>A</w:t>
                                    </w:r>
                                  </w:p>
                                </w:txbxContent>
                              </wps:txbx>
                              <wps:bodyPr spcFirstLastPara="1" wrap="square" lIns="91425" tIns="45700" rIns="91425" bIns="45700" anchor="t" anchorCtr="0">
                                <a:noAutofit/>
                              </wps:bodyPr>
                            </wps:wsp>
                            <wps:wsp>
                              <wps:cNvPr id="1088" name="Rectangle 1088"/>
                              <wps:cNvSpPr/>
                              <wps:spPr>
                                <a:xfrm>
                                  <a:off x="3930458" y="652672"/>
                                  <a:ext cx="272421" cy="386777"/>
                                </a:xfrm>
                                <a:prstGeom prst="rect">
                                  <a:avLst/>
                                </a:prstGeom>
                                <a:noFill/>
                                <a:ln>
                                  <a:noFill/>
                                </a:ln>
                              </wps:spPr>
                              <wps:txbx>
                                <w:txbxContent>
                                  <w:p w14:paraId="67C03356" w14:textId="77777777" w:rsidR="00F75B1B" w:rsidRDefault="00F75B1B" w:rsidP="003F33E6">
                                    <w:pPr>
                                      <w:spacing w:line="258" w:lineRule="auto"/>
                                      <w:textDirection w:val="btLr"/>
                                    </w:pPr>
                                    <w:r>
                                      <w:rPr>
                                        <w:color w:val="767171"/>
                                      </w:rPr>
                                      <w:t>B</w:t>
                                    </w:r>
                                  </w:p>
                                </w:txbxContent>
                              </wps:txbx>
                              <wps:bodyPr spcFirstLastPara="1" wrap="square" lIns="91425" tIns="45700" rIns="91425" bIns="45700" anchor="t" anchorCtr="0">
                                <a:noAutofit/>
                              </wps:bodyPr>
                            </wps:wsp>
                            <wps:wsp>
                              <wps:cNvPr id="1089" name="Rectangle 1089"/>
                              <wps:cNvSpPr/>
                              <wps:spPr>
                                <a:xfrm>
                                  <a:off x="4999193" y="652672"/>
                                  <a:ext cx="272421" cy="386777"/>
                                </a:xfrm>
                                <a:prstGeom prst="rect">
                                  <a:avLst/>
                                </a:prstGeom>
                                <a:noFill/>
                                <a:ln>
                                  <a:noFill/>
                                </a:ln>
                              </wps:spPr>
                              <wps:txbx>
                                <w:txbxContent>
                                  <w:p w14:paraId="537E5F34" w14:textId="77777777" w:rsidR="00F75B1B" w:rsidRDefault="00F75B1B" w:rsidP="003F33E6">
                                    <w:pPr>
                                      <w:spacing w:line="258" w:lineRule="auto"/>
                                      <w:textDirection w:val="btLr"/>
                                    </w:pPr>
                                    <w:r>
                                      <w:rPr>
                                        <w:color w:val="767171"/>
                                      </w:rPr>
                                      <w:t>C</w:t>
                                    </w:r>
                                  </w:p>
                                </w:txbxContent>
                              </wps:txbx>
                              <wps:bodyPr spcFirstLastPara="1" wrap="square" lIns="91425" tIns="45700" rIns="91425" bIns="45700" anchor="t" anchorCtr="0">
                                <a:noAutofit/>
                              </wps:bodyPr>
                            </wps:wsp>
                            <wps:wsp>
                              <wps:cNvPr id="1090" name="Rectangle 1090"/>
                              <wps:cNvSpPr/>
                              <wps:spPr>
                                <a:xfrm>
                                  <a:off x="760461" y="1399808"/>
                                  <a:ext cx="782975" cy="353116"/>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32173C7C" w14:textId="77777777" w:rsidR="00F75B1B" w:rsidRDefault="00F75B1B" w:rsidP="003F33E6">
                                    <w:pPr>
                                      <w:spacing w:line="258" w:lineRule="auto"/>
                                      <w:jc w:val="center"/>
                                      <w:textDirection w:val="btLr"/>
                                    </w:pPr>
                                    <w:r>
                                      <w:rPr>
                                        <w:color w:val="000000"/>
                                        <w:sz w:val="18"/>
                                      </w:rPr>
                                      <w:t>Taylor cone</w:t>
                                    </w:r>
                                  </w:p>
                                </w:txbxContent>
                              </wps:txbx>
                              <wps:bodyPr spcFirstLastPara="1" wrap="square" lIns="91425" tIns="45700" rIns="91425" bIns="45700" anchor="t" anchorCtr="0">
                                <a:noAutofit/>
                              </wps:bodyPr>
                            </wps:wsp>
                            <wps:wsp>
                              <wps:cNvPr id="1091" name="Rectangle 1091"/>
                              <wps:cNvSpPr/>
                              <wps:spPr>
                                <a:xfrm>
                                  <a:off x="1579241" y="165842"/>
                                  <a:ext cx="1024917" cy="353116"/>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40783EC8" w14:textId="77777777" w:rsidR="00F75B1B" w:rsidRDefault="00F75B1B" w:rsidP="003F33E6">
                                    <w:pPr>
                                      <w:spacing w:line="258" w:lineRule="auto"/>
                                      <w:jc w:val="center"/>
                                      <w:textDirection w:val="btLr"/>
                                    </w:pPr>
                                    <w:r>
                                      <w:rPr>
                                        <w:color w:val="000000"/>
                                        <w:sz w:val="18"/>
                                      </w:rPr>
                                      <w:t>Analyte molecule</w:t>
                                    </w:r>
                                  </w:p>
                                </w:txbxContent>
                              </wps:txbx>
                              <wps:bodyPr spcFirstLastPara="1" wrap="square" lIns="91425" tIns="45700" rIns="91425" bIns="45700" anchor="t" anchorCtr="0">
                                <a:noAutofit/>
                              </wps:bodyPr>
                            </wps:wsp>
                            <wps:wsp>
                              <wps:cNvPr id="1092" name="Rectangle 1092"/>
                              <wps:cNvSpPr/>
                              <wps:spPr>
                                <a:xfrm>
                                  <a:off x="4167954" y="1222620"/>
                                  <a:ext cx="1003326" cy="503636"/>
                                </a:xfrm>
                                <a:prstGeom prst="rect">
                                  <a:avLst/>
                                </a:prstGeom>
                                <a:solidFill>
                                  <a:srgbClr val="FFFFFF"/>
                                </a:solidFill>
                                <a:ln>
                                  <a:noFill/>
                                </a:ln>
                              </wps:spPr>
                              <wps:txbx>
                                <w:txbxContent>
                                  <w:p w14:paraId="600D6169" w14:textId="77777777" w:rsidR="00F75B1B" w:rsidRDefault="00F75B1B" w:rsidP="003F33E6">
                                    <w:pPr>
                                      <w:spacing w:line="258" w:lineRule="auto"/>
                                      <w:jc w:val="center"/>
                                      <w:textDirection w:val="btLr"/>
                                    </w:pPr>
                                    <w:r>
                                      <w:rPr>
                                        <w:color w:val="000000"/>
                                        <w:sz w:val="18"/>
                                      </w:rPr>
                                      <w:t>Charged progeny droplets</w:t>
                                    </w:r>
                                  </w:p>
                                </w:txbxContent>
                              </wps:txbx>
                              <wps:bodyPr spcFirstLastPara="1" wrap="square" lIns="91425" tIns="45700" rIns="91425" bIns="45700" anchor="t" anchorCtr="0">
                                <a:noAutofit/>
                              </wps:bodyPr>
                            </wps:wsp>
                            <wps:wsp>
                              <wps:cNvPr id="1093" name="Rectangle 1093"/>
                              <wps:cNvSpPr/>
                              <wps:spPr>
                                <a:xfrm>
                                  <a:off x="4761697" y="177716"/>
                                  <a:ext cx="908074" cy="503636"/>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7C5EE26A" w14:textId="77777777" w:rsidR="00F75B1B" w:rsidRDefault="00F75B1B" w:rsidP="003F33E6">
                                    <w:pPr>
                                      <w:spacing w:line="258" w:lineRule="auto"/>
                                      <w:jc w:val="center"/>
                                      <w:textDirection w:val="btLr"/>
                                    </w:pPr>
                                    <w:r>
                                      <w:rPr>
                                        <w:color w:val="000000"/>
                                        <w:sz w:val="18"/>
                                      </w:rPr>
                                      <w:t>Naked charged analyte</w:t>
                                    </w:r>
                                  </w:p>
                                </w:txbxContent>
                              </wps:txbx>
                              <wps:bodyPr spcFirstLastPara="1" wrap="square" lIns="91425" tIns="45700" rIns="91425" bIns="45700" anchor="t" anchorCtr="0">
                                <a:noAutofit/>
                              </wps:bodyPr>
                            </wps:wsp>
                            <wps:wsp>
                              <wps:cNvPr id="1094" name="Straight Arrow Connector 1094"/>
                              <wps:cNvCnPr/>
                              <wps:spPr>
                                <a:xfrm rot="10800000" flipH="1">
                                  <a:off x="1115809" y="886821"/>
                                  <a:ext cx="145558" cy="513134"/>
                                </a:xfrm>
                                <a:prstGeom prst="straightConnector1">
                                  <a:avLst/>
                                </a:prstGeom>
                                <a:noFill/>
                                <a:ln w="9525" cap="flat" cmpd="sng">
                                  <a:solidFill>
                                    <a:sysClr val="windowText" lastClr="000000"/>
                                  </a:solidFill>
                                  <a:prstDash val="solid"/>
                                  <a:miter lim="800000"/>
                                  <a:headEnd type="none" w="sm" len="sm"/>
                                  <a:tailEnd type="triangle" w="med" len="med"/>
                                </a:ln>
                              </wps:spPr>
                              <wps:bodyPr/>
                            </wps:wsp>
                            <wps:wsp>
                              <wps:cNvPr id="1095" name="Straight Arrow Connector 1095"/>
                              <wps:cNvCnPr/>
                              <wps:spPr>
                                <a:xfrm>
                                  <a:off x="2137558" y="403761"/>
                                  <a:ext cx="196859" cy="340748"/>
                                </a:xfrm>
                                <a:prstGeom prst="straightConnector1">
                                  <a:avLst/>
                                </a:prstGeom>
                                <a:noFill/>
                                <a:ln w="9525" cap="flat" cmpd="sng">
                                  <a:solidFill>
                                    <a:sysClr val="windowText" lastClr="000000"/>
                                  </a:solidFill>
                                  <a:prstDash val="solid"/>
                                  <a:miter lim="800000"/>
                                  <a:headEnd type="none" w="sm" len="sm"/>
                                  <a:tailEnd type="triangle" w="med" len="med"/>
                                </a:ln>
                              </wps:spPr>
                              <wps:bodyPr/>
                            </wps:wsp>
                            <wps:wsp>
                              <wps:cNvPr id="1096" name="Straight Arrow Connector 1096"/>
                              <wps:cNvCnPr/>
                              <wps:spPr>
                                <a:xfrm>
                                  <a:off x="5237018" y="558141"/>
                                  <a:ext cx="156950" cy="301690"/>
                                </a:xfrm>
                                <a:prstGeom prst="straightConnector1">
                                  <a:avLst/>
                                </a:prstGeom>
                                <a:noFill/>
                                <a:ln w="9525" cap="flat" cmpd="sng">
                                  <a:solidFill>
                                    <a:sysClr val="windowText" lastClr="000000"/>
                                  </a:solidFill>
                                  <a:prstDash val="solid"/>
                                  <a:miter lim="800000"/>
                                  <a:headEnd type="none" w="sm" len="sm"/>
                                  <a:tailEnd type="triangle" w="med" len="med"/>
                                </a:ln>
                              </wps:spPr>
                              <wps:bodyPr/>
                            </wps:wsp>
                          </wpg:grpSp>
                          <wps:wsp>
                            <wps:cNvPr id="1097" name="Rectangle 1097"/>
                            <wps:cNvSpPr/>
                            <wps:spPr>
                              <a:xfrm>
                                <a:off x="0" y="0"/>
                                <a:ext cx="367665" cy="296545"/>
                              </a:xfrm>
                              <a:prstGeom prst="rect">
                                <a:avLst/>
                              </a:prstGeom>
                              <a:noFill/>
                              <a:ln>
                                <a:noFill/>
                              </a:ln>
                            </wps:spPr>
                            <wps:txbx>
                              <w:txbxContent>
                                <w:p w14:paraId="5F210493" w14:textId="77777777" w:rsidR="00F75B1B" w:rsidRDefault="00F75B1B" w:rsidP="003F33E6">
                                  <w:pPr>
                                    <w:spacing w:line="258" w:lineRule="auto"/>
                                    <w:textDirection w:val="btLr"/>
                                  </w:pPr>
                                  <w:r>
                                    <w:rPr>
                                      <w:b/>
                                      <w:color w:val="000000"/>
                                    </w:rPr>
                                    <w:t>(a)</w:t>
                                  </w:r>
                                </w:p>
                              </w:txbxContent>
                            </wps:txbx>
                            <wps:bodyPr spcFirstLastPara="1" wrap="square" lIns="91425" tIns="45700" rIns="91425" bIns="45700" anchor="t" anchorCtr="0">
                              <a:noAutofit/>
                            </wps:bodyPr>
                          </wps:wsp>
                        </wpg:grpSp>
                        <wps:wsp>
                          <wps:cNvPr id="1098" name="Straight Arrow Connector 1098"/>
                          <wps:cNvCnPr/>
                          <wps:spPr>
                            <a:xfrm rot="10800000">
                              <a:off x="7283669" y="1891863"/>
                              <a:ext cx="1705536" cy="1413163"/>
                            </a:xfrm>
                            <a:prstGeom prst="straightConnector1">
                              <a:avLst/>
                            </a:prstGeom>
                            <a:noFill/>
                            <a:ln w="9525" cap="flat" cmpd="sng">
                              <a:solidFill>
                                <a:srgbClr val="3A3838"/>
                              </a:solidFill>
                              <a:prstDash val="dash"/>
                              <a:miter lim="800000"/>
                              <a:headEnd type="none" w="sm" len="sm"/>
                              <a:tailEnd type="none" w="sm" len="sm"/>
                            </a:ln>
                          </wps:spPr>
                          <wps:bodyPr/>
                        </wps:wsp>
                      </wpg:grpSp>
                    </wpg:wgp>
                  </a:graphicData>
                </a:graphic>
                <wp14:sizeRelH relativeFrom="margin">
                  <wp14:pctWidth>0</wp14:pctWidth>
                </wp14:sizeRelH>
                <wp14:sizeRelV relativeFrom="margin">
                  <wp14:pctHeight>0</wp14:pctHeight>
                </wp14:sizeRelV>
              </wp:anchor>
            </w:drawing>
          </mc:Choice>
          <mc:Fallback>
            <w:pict>
              <v:group w14:anchorId="67B9FB38" id="Group 918" o:spid="_x0000_s1216" style="position:absolute;margin-left:-15.05pt;margin-top:3.35pt;width:727.6pt;height:430pt;z-index:251769856;mso-width-relative:margin;mso-height-relative:margin" coordorigin="7258,10494" coordsize="92402,546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">
                <v:group id="Group 919" o:spid="_x0000_s1217" style="position:absolute;left:7258;top:10494;width:92403;height:54611" coordorigin=",-86" coordsize="92402,54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">
                  <v:rect id="Rectangle 920" o:spid="_x0000_s1218" style="position:absolute;top:-86;width:92402;height:54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" filled="f" stroked="f">
                    <v:textbox inset="2.53958mm,2.53958mm,2.53958mm,2.53958mm">
                      <w:txbxContent>
                        <w:p w14:paraId="42EE6DD9" w14:textId="77777777" w:rsidR="00F75B1B" w:rsidRDefault="00F75B1B" w:rsidP="003F33E6">
                          <w:pPr>
                            <w:spacing w:after="0" w:line="240" w:lineRule="auto"/>
                            <w:textDirection w:val="btLr"/>
                          </w:pPr>
                        </w:p>
                      </w:txbxContent>
                    </v:textbox>
                  </v:rect>
                  <v:shape id="Straight Arrow Connector 921" o:spid="_x0000_s1219" type="#_x0000_t32" style="position:absolute;left:27116;top:18760;width:15245;height:14154;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" strokecolor="#3a3838">
                    <v:stroke dashstyle="dash" startarrowwidth="narrow" startarrowlength="short" endarrowwidth="narrow" endarrowlength="short" joinstyle="miter"/>
                  </v:shape>
                  <v:group id="Group 922" o:spid="_x0000_s1220" style="position:absolute;top:-86;width:92402;height:54609" coordorigin="215,-5345" coordsize="92405,54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">
                    <v:group id="Group 923" o:spid="_x0000_s1221" style="position:absolute;left:215;top:-5345;width:92406;height:54622" coordorigin="-664,-2070" coordsize="92408,54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QF4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sEySeHvTDgCcv0LAAD//wMAUEsBAi0AFAAGAAgAAAAhANvh9svuAAAAhQEAABMAAAAAAAAA&#10;AAAAAAAAAAAAAFtDb250ZW50X1R5cGVzXS54bWxQSwECLQAUAAYACAAAACEAWvQsW78AAAAVAQAA&#10;CwAAAAAAAAAAAAAAAAAfAQAAX3JlbHMvLnJlbHNQSwECLQAUAAYACAAAACEAxr0BeMYAAADcAAAA&#10;DwAAAAAAAAAAAAAAAAAHAgAAZHJzL2Rvd25yZXYueG1sUEsFBgAAAAADAAMAtwAAAPoCAAAAAA==&#10;">
                      <v:shape id="Straight Arrow Connector 924" o:spid="_x0000_s1222" type="#_x0000_t32" style="position:absolute;left:30331;top:15937;width:0;height:2945;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" strokecolor="windowText">
                        <v:stroke startarrowwidth="narrow" startarrowlength="short" endarrow="block" joinstyle="miter"/>
                      </v:shape>
                      <v:group id="Group 925" o:spid="_x0000_s1223" style="position:absolute;left:-664;top:-2070;width:92408;height:54630" coordorigin="-664,-2070" coordsize="92408,54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">
                        <v:shape id="Straight Arrow Connector 926" o:spid="_x0000_s1224" type="#_x0000_t32" style="position:absolute;left:14422;top:-507;width:0;height:164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" strokecolor="#4472c4">
                          <v:stroke startarrowwidth="narrow" startarrowlength="short" endarrowwidth="narrow" endarrowlength="short" joinstyle="miter"/>
                        </v:shape>
                        <v:shape id="Straight Arrow Connector 927" o:spid="_x0000_s1225" type="#_x0000_t32" style="position:absolute;left:80449;top:-810;width:0;height:80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" strokecolor="#4472c4">
                          <v:stroke startarrowwidth="narrow" startarrowlength="short" endarrowwidth="narrow" endarrowlength="short" joinstyle="miter"/>
                        </v:shape>
                        <v:group id="Group 928" o:spid="_x0000_s1226" style="position:absolute;left:-664;top:-2070;width:92408;height:54630" coordorigin="-664,-2070" coordsize="92408,54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">
                          <v:group id="Group 929" o:spid="_x0000_s1227" style="position:absolute;left:70831;top:6277;width:11236;height:16716" coordorigin="85656,3694" coordsize="11049,15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">
                            <v:shape id="Freeform: Shape 930" o:spid="_x0000_s1228" style="position:absolute;left:85656;top:3694;width:11049;height:7429;visibility:visible;mso-wrap-style:square;v-text-anchor:middle" coordsize="1552575,742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" path="m,609600l1047750,r504825,l1552575,733425,,742950,,609600xe" fillcolor="#dbdbdb" strokecolor="#7f7f7f" strokeweight="1pt">
                              <v:stroke startarrowwidth="narrow" startarrowlength="short" endarrowwidth="narrow" endarrowlength="short" joinstyle="miter"/>
                              <v:path arrowok="t" o:extrusionok="f"/>
                            </v:shape>
                            <v:shape id="Freeform: Shape 931" o:spid="_x0000_s1229" style="position:absolute;left:85656;top:11981;width:11049;height:7429;rotation:180;flip:x;visibility:visible;mso-wrap-style:square;v-text-anchor:middle" coordsize="1552575,742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" path="m,609600l1047750,r504825,l1552575,733425,,742950,,609600xe" fillcolor="#dbdbdb" strokecolor="#7f7f7f" strokeweight="1pt">
                              <v:stroke startarrowwidth="narrow" startarrowlength="short" endarrowwidth="narrow" endarrowlength="short" joinstyle="miter"/>
                              <v:path arrowok="t" o:extrusionok="f"/>
                            </v:shape>
                          </v:group>
                          <v:group id="Group 932" o:spid="_x0000_s1230" style="position:absolute;top:3275;width:35941;height:24094" coordsize="51134,29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DI+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sEyTeDvTDgCcv0LAAD//wMAUEsBAi0AFAAGAAgAAAAhANvh9svuAAAAhQEAABMAAAAAAAAA&#10;AAAAAAAAAAAAAFtDb250ZW50X1R5cGVzXS54bWxQSwECLQAUAAYACAAAACEAWvQsW78AAAAVAQAA&#10;CwAAAAAAAAAAAAAAAAAfAQAAX3JlbHMvLnJlbHNQSwECLQAUAAYACAAAACEALCgyPsYAAADcAAAA&#10;DwAAAAAAAAAAAAAAAAAHAgAAZHJzL2Rvd25yZXYueG1sUEsFBgAAAAADAAMAtwAAAPoCAAAAAA==&#10;">
                            <v:rect id="Rectangle 933" o:spid="_x0000_s1231" style="position:absolute;width:6611;height:299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" fillcolor="#d0cece" strokecolor="#7f7f7f" strokeweight="1pt">
                              <v:stroke startarrowwidth="narrow" startarrowlength="short" endarrowwidth="narrow" endarrowlength="short"/>
                              <v:textbox inset="2.53958mm,2.53958mm,2.53958mm,2.53958mm">
                                <w:txbxContent>
                                  <w:p w14:paraId="4FF900BD" w14:textId="77777777" w:rsidR="00F75B1B" w:rsidRDefault="00F75B1B" w:rsidP="003F33E6">
                                    <w:pPr>
                                      <w:spacing w:after="0" w:line="240" w:lineRule="auto"/>
                                      <w:textDirection w:val="btLr"/>
                                    </w:pPr>
                                  </w:p>
                                </w:txbxContent>
                              </v:textbox>
                            </v:rect>
                            <v:group id="Group 934" o:spid="_x0000_s1232" style="position:absolute;left:3977;top:2497;width:18619;height:23488" coordorigin="3977,2497" coordsize="18618,23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ylinder 935" o:spid="_x0000_s1233" type="#_x0000_t22" style="position:absolute;left:5754;top:5133;width:14987;height:1854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" adj="4365" fillcolor="#dbdbdb" strokecolor="#7f7f7f" strokeweight="1pt">
                                <v:stroke startarrowwidth="narrow" startarrowlength="short" endarrowwidth="narrow" endarrowlength="short" joinstyle="miter"/>
                                <v:textbox inset="2.53958mm,2.53958mm,2.53958mm,2.53958mm">
                                  <w:txbxContent>
                                    <w:p w14:paraId="1E9E2383" w14:textId="77777777" w:rsidR="00F75B1B" w:rsidRDefault="00F75B1B" w:rsidP="003F33E6">
                                      <w:pPr>
                                        <w:spacing w:after="0" w:line="240" w:lineRule="auto"/>
                                        <w:textDirection w:val="btLr"/>
                                      </w:pPr>
                                    </w:p>
                                  </w:txbxContent>
                                </v:textbox>
                              </v:shape>
                              <v:shape id="Freeform: Shape 936" o:spid="_x0000_s1234" style="position:absolute;left:2860;top:6248;width:23488;height:15985;rotation:-90;visibility:visible;mso-wrap-style:square;v-text-anchor:middle" coordsize="120000,12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" adj="-11796480,,5400" path="m48596,11575r,c66933,7910,86017,13313,98956,25831r4975,-2293l105266,39142,86736,31461r4736,-2182l91472,29279c80224,21225,65184,17922,50654,20313l48596,11575xe" fillcolor="#bfbfbf" strokecolor="#7f7f7f" strokeweight="1pt">
                                <v:stroke startarrowwidth="narrow" startarrowlength="short" endarrowwidth="narrow" endarrowlength="short" joinstyle="miter"/>
                                <v:formulas/>
                                <v:path arrowok="t" o:extrusionok="f" o:connecttype="custom" textboxrect="0,0,120000,120000"/>
                                <v:textbox inset="2.53958mm,2.53958mm,2.53958mm,2.53958mm">
                                  <w:txbxContent>
                                    <w:p w14:paraId="33C50BB1" w14:textId="77777777" w:rsidR="00F75B1B" w:rsidRDefault="00F75B1B" w:rsidP="003F33E6">
                                      <w:pPr>
                                        <w:spacing w:after="0" w:line="240" w:lineRule="auto"/>
                                        <w:textDirection w:val="btLr"/>
                                      </w:pPr>
                                    </w:p>
                                  </w:txbxContent>
                                </v:textbox>
                              </v:shape>
                              <v:oval id="Oval 937" o:spid="_x0000_s1235" style="position:absolute;left:20366;top:11822;width:1027;height:51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" fillcolor="windowText" strokecolor="windowText" strokeweight="1pt">
                                <v:stroke startarrowwidth="narrow" startarrowlength="short" endarrowwidth="narrow" endarrowlength="short" joinstyle="miter"/>
                                <v:textbox inset="2.53958mm,2.53958mm,2.53958mm,2.53958mm">
                                  <w:txbxContent>
                                    <w:p w14:paraId="295E5A7F" w14:textId="77777777" w:rsidR="00F75B1B" w:rsidRDefault="00F75B1B" w:rsidP="003F33E6">
                                      <w:pPr>
                                        <w:spacing w:after="0" w:line="240" w:lineRule="auto"/>
                                        <w:textDirection w:val="btLr"/>
                                      </w:pPr>
                                    </w:p>
                                  </w:txbxContent>
                                </v:textbox>
                              </v:oval>
                            </v:group>
                            <v:shape id="Straight Arrow Connector 938" o:spid="_x0000_s1236" type="#_x0000_t32" style="position:absolute;left:21253;top:11146;width:17412;height:1354;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" strokecolor="#7f7f7f">
                              <v:stroke startarrowwidth="narrow" startarrowlength="short" endarrowwidth="narrow" endarrowlength="short" joinstyle="miter"/>
                            </v:shape>
                            <v:shape id="Straight Arrow Connector 939" o:spid="_x0000_s1237" type="#_x0000_t32" style="position:absolute;left:21252;top:14122;width:29882;height:195;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" strokecolor="#7f7f7f">
                              <v:stroke startarrowwidth="narrow" startarrowlength="short" endarrowwidth="narrow" endarrowlength="short" joinstyle="miter"/>
                            </v:shape>
                          </v:group>
                          <v:shape id="Freeform: Shape 940" o:spid="_x0000_s1238" style="position:absolute;left:43180;top:13292;width:26947;height:2641;visibility:visible;mso-wrap-style:square;v-text-anchor:middle" coordsize="1685758,303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" path="m,146425l1533789,75985r,-75985l1685758,151970,1533789,303939r,-75985l7374,159715,,146425xe" filled="f" strokecolor="#7f7f7f" strokeweight="1pt">
                            <v:stroke dashstyle="dash" startarrowwidth="narrow" startarrowlength="short" endarrowwidth="narrow" endarrowlength="short" joinstyle="miter"/>
                            <v:path arrowok="t" o:extrusionok="f"/>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941" o:spid="_x0000_s1239" type="#_x0000_t13" style="position:absolute;left:82978;top:13292;width:6729;height:28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" adj="16960" filled="f" strokecolor="windowText" strokeweight="1pt">
                            <v:stroke startarrowwidth="narrow" startarrowlength="short" endarrowwidth="narrow" endarrowlength="short"/>
                            <v:textbox inset="2.53958mm,2.53958mm,2.53958mm,2.53958mm">
                              <w:txbxContent>
                                <w:p w14:paraId="23C281C5" w14:textId="77777777" w:rsidR="00F75B1B" w:rsidRDefault="00F75B1B" w:rsidP="003F33E6">
                                  <w:pPr>
                                    <w:spacing w:after="0" w:line="240" w:lineRule="auto"/>
                                    <w:textDirection w:val="btLr"/>
                                  </w:pPr>
                                </w:p>
                              </w:txbxContent>
                            </v:textbox>
                          </v:shape>
                          <v:rect id="Rectangle 942" o:spid="_x0000_s1240" style="position:absolute;left:80931;top:16786;width:10813;height:4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" filled="f" stroked="f">
                            <v:textbox inset="2.53958mm,1.2694mm,2.53958mm,1.2694mm">
                              <w:txbxContent>
                                <w:p w14:paraId="77F92EEA" w14:textId="77777777" w:rsidR="00F75B1B" w:rsidRDefault="00F75B1B" w:rsidP="003F33E6">
                                  <w:pPr>
                                    <w:spacing w:after="0" w:line="240" w:lineRule="auto"/>
                                    <w:jc w:val="center"/>
                                    <w:textDirection w:val="btLr"/>
                                  </w:pPr>
                                  <w:r>
                                    <w:rPr>
                                      <w:color w:val="000000"/>
                                      <w:sz w:val="20"/>
                                    </w:rPr>
                                    <w:t>Mass Spectrometer</w:t>
                                  </w:r>
                                </w:p>
                              </w:txbxContent>
                            </v:textbox>
                          </v:rect>
                          <v:rect id="Rectangle 943" o:spid="_x0000_s1241" style="position:absolute;left:37603;top:4842;width:18842;height:4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" fillcolor="window" strokecolor="windowText" strokeweight="1pt">
                            <v:stroke startarrowwidth="narrow" startarrowlength="short" endarrowwidth="narrow" endarrowlength="short"/>
                            <v:textbox inset="2.53958mm,1.2694mm,2.53958mm,1.2694mm">
                              <w:txbxContent>
                                <w:p w14:paraId="2D89CABC" w14:textId="77777777" w:rsidR="00F75B1B" w:rsidRDefault="00F75B1B" w:rsidP="003F33E6">
                                  <w:pPr>
                                    <w:spacing w:after="0" w:line="240" w:lineRule="auto"/>
                                    <w:jc w:val="center"/>
                                    <w:textDirection w:val="btLr"/>
                                  </w:pPr>
                                  <w:r>
                                    <w:rPr>
                                      <w:color w:val="000000"/>
                                      <w:sz w:val="24"/>
                                    </w:rPr>
                                    <w:t>Charged nano-electrospray droplets (aerosol)</w:t>
                                  </w:r>
                                </w:p>
                              </w:txbxContent>
                            </v:textbox>
                          </v:rect>
                          <v:shape id="Straight Arrow Connector 944" o:spid="_x0000_s1242" type="#_x0000_t32" style="position:absolute;left:47022;top:9541;width:8494;height:5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" strokecolor="windowText">
                            <v:stroke startarrowwidth="narrow" startarrowlength="short" endarrow="block" joinstyle="miter"/>
                          </v:shape>
                          <v:rect id="Rectangle 945" o:spid="_x0000_s1243" style="position:absolute;left:19379;top:18833;width:21819;height:69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" fillcolor="window" strokecolor="windowText" strokeweight="1pt">
                            <v:stroke startarrowwidth="narrow" startarrowlength="short" endarrowwidth="narrow" endarrowlength="short"/>
                            <v:textbox inset="2.53958mm,1.2694mm,2.53958mm,1.2694mm">
                              <w:txbxContent>
                                <w:p w14:paraId="1A334E5D" w14:textId="77777777" w:rsidR="00F75B1B" w:rsidRDefault="00F75B1B" w:rsidP="003F33E6">
                                  <w:pPr>
                                    <w:spacing w:after="0" w:line="240" w:lineRule="auto"/>
                                    <w:jc w:val="center"/>
                                    <w:textDirection w:val="btLr"/>
                                  </w:pPr>
                                  <w:r>
                                    <w:rPr>
                                      <w:color w:val="000000"/>
                                      <w:sz w:val="24"/>
                                    </w:rPr>
                                    <w:t>Sampling capillary containing plant sample and ionisation solvent</w:t>
                                  </w:r>
                                </w:p>
                              </w:txbxContent>
                            </v:textbox>
                          </v:rect>
                          <v:shape id="Straight Arrow Connector 946" o:spid="_x0000_s1244" type="#_x0000_t32" style="position:absolute;left:14315;top:-891;width:66164;height:510;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" strokecolor="#4472c4">
                            <v:stroke startarrowwidth="narrow" startarrowlength="short" endarrowwidth="narrow" endarrowlength="short" joinstyle="miter"/>
                          </v:shape>
                          <v:rect id="Rectangle 947" o:spid="_x0000_s1245" style="position:absolute;left:-664;top:40122;width:25223;height:1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" stroked="f">
                            <v:textbox inset="0,0,0,0">
                              <w:txbxContent>
                                <w:p w14:paraId="3D5204E0" w14:textId="140CD7C9" w:rsidR="00F75B1B" w:rsidRDefault="00F75B1B" w:rsidP="003F33E6">
                                  <w:pPr>
                                    <w:spacing w:after="200" w:line="240" w:lineRule="auto"/>
                                    <w:textDirection w:val="btLr"/>
                                  </w:pPr>
                                  <w:r w:rsidRPr="004766D8">
                                    <w:rPr>
                                      <w:rFonts w:ascii="Arial" w:eastAsia="Arial" w:hAnsi="Arial" w:cs="Arial"/>
                                      <w:i/>
                                      <w:color w:val="44546A"/>
                                      <w:sz w:val="18"/>
                                    </w:rPr>
                                    <w:t>Figure 3.10: Sch</w:t>
                                  </w:r>
                                  <w:r>
                                    <w:rPr>
                                      <w:rFonts w:ascii="Arial" w:eastAsia="Arial" w:hAnsi="Arial" w:cs="Arial"/>
                                      <w:i/>
                                      <w:color w:val="44546A"/>
                                      <w:sz w:val="18"/>
                                    </w:rPr>
                                    <w:t>ematic representation of the ionization chamber with nanospray ion source, set up for direct nanospray of plant material from the sampling capillary in to an Orbitrap mass spectrometer (not to scale). Insert (a): a schematic representation of the nanospray ionization process in which, A = desolvation, B = Coulomb fission (information derived and figure adapted from Banerjee and Mazumdar, 2012).</w:t>
                                  </w:r>
                                </w:p>
                              </w:txbxContent>
                            </v:textbox>
                          </v:rect>
                          <v:group id="Group 948" o:spid="_x0000_s1246" style="position:absolute;left:14603;top:13511;width:27603;height:2578" coordorigin="3827,8460" coordsize="46556,3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">
                            <v:oval id="Oval 949" o:spid="_x0000_s1247" style="position:absolute;left:28282;top:8612;width:457;height:28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" fillcolor="#f7caac" stroked="f">
                              <v:textbox inset="2.53958mm,2.53958mm,2.53958mm,2.53958mm">
                                <w:txbxContent>
                                  <w:p w14:paraId="0E91DCF8" w14:textId="77777777" w:rsidR="00F75B1B" w:rsidRDefault="00F75B1B" w:rsidP="003F33E6">
                                    <w:pPr>
                                      <w:spacing w:after="0" w:line="240" w:lineRule="auto"/>
                                      <w:textDirection w:val="btLr"/>
                                    </w:pPr>
                                  </w:p>
                                </w:txbxContent>
                              </v:textbox>
                            </v:oval>
                            <v:group id="Group 950" o:spid="_x0000_s1248" style="position:absolute;left:4097;top:8460;width:46287;height:3061" coordorigin="1982,6493" coordsize="49229,28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">
                              <v:shape id="Freeform: Shape 951" o:spid="_x0000_s1249" style="position:absolute;left:27890;top:6493;width:17473;height:2874;visibility:visible;mso-wrap-style:square;v-text-anchor:middle" coordsize="2659215,28738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" adj="-11796480,,5400" path="m,l609600,r826404,60889l2649280,117813v-130,7322,10064,51966,9934,59288c2338817,185549,1749501,216668,1442751,234215l679268,287383,,287383,,xe" fillcolor="#ec8640" stroked="f">
                                <v:fill opacity="11051f"/>
                                <v:stroke joinstyle="miter"/>
                                <v:formulas/>
                                <v:path arrowok="t" o:extrusionok="f" o:connecttype="custom" textboxrect="0,0,2659215,287383"/>
                                <v:textbox inset="2.53958mm,2.53958mm,2.53958mm,2.53958mm">
                                  <w:txbxContent>
                                    <w:p w14:paraId="0CD6D689" w14:textId="77777777" w:rsidR="00F75B1B" w:rsidRDefault="00F75B1B" w:rsidP="003F33E6">
                                      <w:pPr>
                                        <w:spacing w:after="0" w:line="240" w:lineRule="auto"/>
                                        <w:textDirection w:val="btLr"/>
                                      </w:pPr>
                                    </w:p>
                                  </w:txbxContent>
                                </v:textbox>
                              </v:shape>
                              <v:group id="Group 952" o:spid="_x0000_s1250" style="position:absolute;left:1982;top:6512;width:49230;height:2876" coordorigin="1982,6512" coordsize="43743,2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">
                                <v:shape id="Straight Arrow Connector 953" o:spid="_x0000_s1251" type="#_x0000_t32" style="position:absolute;left:1982;top:6512;width:279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" strokecolor="windowText">
                                  <v:stroke startarrowwidth="narrow" startarrowlength="short" endarrowwidth="narrow" endarrowlength="short" joinstyle="miter"/>
                                </v:shape>
                                <v:shape id="Straight Arrow Connector 954" o:spid="_x0000_s1252" type="#_x0000_t32" style="position:absolute;left:1982;top:9388;width:280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" strokecolor="windowText">
                                  <v:stroke startarrowwidth="narrow" startarrowlength="short" endarrowwidth="narrow" endarrowlength="short" joinstyle="miter"/>
                                </v:shape>
                                <v:shape id="Freeform: Shape 955" o:spid="_x0000_s1253" style="position:absolute;left:29869;top:6512;width:15857;height:1362;visibility:visible;mso-wrap-style:square;v-text-anchor:middle" coordsize="1014413,17824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" adj="-11796480,,5400" path="m,c177800,36513,364331,79830,533400,109538v169069,29708,419101,64740,481013,68709e" filled="f" strokecolor="windowText">
                                  <v:stroke startarrowwidth="narrow" startarrowlength="short" endarrowwidth="narrow" endarrowlength="short" joinstyle="miter"/>
                                  <v:formulas/>
                                  <v:path arrowok="t" o:extrusionok="f" o:connecttype="custom" textboxrect="0,0,1014413,178247"/>
                                  <v:textbox inset="2.53958mm,2.53958mm,2.53958mm,2.53958mm">
                                    <w:txbxContent>
                                      <w:p w14:paraId="28F10157" w14:textId="77777777" w:rsidR="00F75B1B" w:rsidRDefault="00F75B1B" w:rsidP="003F33E6">
                                        <w:pPr>
                                          <w:spacing w:after="0" w:line="240" w:lineRule="auto"/>
                                          <w:textDirection w:val="btLr"/>
                                        </w:pPr>
                                      </w:p>
                                    </w:txbxContent>
                                  </v:textbox>
                                </v:shape>
                                <v:shape id="Freeform: Shape 956" o:spid="_x0000_s1254" style="position:absolute;left:30023;top:8026;width:15703;height:1362;rotation:180;flip:x;visibility:visible;mso-wrap-style:square;v-text-anchor:middle" coordsize="1014413,17824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" adj="-11796480,,5400" path="m,c177800,36513,364331,79830,533400,109538v169069,29708,419101,64740,481013,68709e" filled="f" strokecolor="windowText">
                                  <v:stroke startarrowwidth="narrow" startarrowlength="short" endarrowwidth="narrow" endarrowlength="short" joinstyle="miter"/>
                                  <v:formulas/>
                                  <v:path arrowok="t" o:extrusionok="f" o:connecttype="custom" textboxrect="0,0,1014413,178247"/>
                                  <v:textbox inset="2.53958mm,2.53958mm,2.53958mm,2.53958mm">
                                    <w:txbxContent>
                                      <w:p w14:paraId="40CD2997" w14:textId="77777777" w:rsidR="00F75B1B" w:rsidRDefault="00F75B1B" w:rsidP="003F33E6">
                                        <w:pPr>
                                          <w:spacing w:after="0" w:line="240" w:lineRule="auto"/>
                                          <w:textDirection w:val="btLr"/>
                                        </w:pPr>
                                      </w:p>
                                    </w:txbxContent>
                                  </v:textbox>
                                </v:shape>
                              </v:group>
                            </v:group>
                            <v:shape id="Freeform: Shape 957" o:spid="_x0000_s1255" style="position:absolute;left:44975;top:9675;width:4101;height:756;visibility:visible;mso-wrap-style:square;v-text-anchor:middle" coordsize="2633526,28738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" adj="-11796480,,5400" path="m,l593912,16445v275468,25692,566624,34940,842092,60632c1740977,97700,2333102,113174,2633526,111051v-130,7322,-31868,40803,-31998,48125c2281131,167624,1741585,205107,1434835,222654l679268,250188,,287383,,xe" fillcolor="#2f5496" stroked="f">
                              <v:fill opacity="11051f"/>
                              <v:stroke joinstyle="miter"/>
                              <v:formulas/>
                              <v:path arrowok="t" o:extrusionok="f" o:connecttype="custom" textboxrect="0,0,2633526,287383"/>
                              <v:textbox inset="2.53958mm,2.53958mm,2.53958mm,2.53958mm">
                                <w:txbxContent>
                                  <w:p w14:paraId="19C16E88" w14:textId="77777777" w:rsidR="00F75B1B" w:rsidRDefault="00F75B1B" w:rsidP="003F33E6">
                                    <w:pPr>
                                      <w:spacing w:after="0" w:line="240" w:lineRule="auto"/>
                                      <w:textDirection w:val="btLr"/>
                                    </w:pPr>
                                  </w:p>
                                </w:txbxContent>
                              </v:textbox>
                            </v:shape>
                            <v:oval id="Oval 958" o:spid="_x0000_s1256" style="position:absolute;left:44763;top:9675;width:457;height: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" fillcolor="#b3c6e7" stroked="f">
                              <v:textbox inset="2.53958mm,2.53958mm,2.53958mm,2.53958mm">
                                <w:txbxContent>
                                  <w:p w14:paraId="2CBA27BB" w14:textId="77777777" w:rsidR="00F75B1B" w:rsidRDefault="00F75B1B" w:rsidP="003F33E6">
                                    <w:pPr>
                                      <w:spacing w:after="0" w:line="240" w:lineRule="auto"/>
                                      <w:textDirection w:val="btLr"/>
                                    </w:pPr>
                                  </w:p>
                                </w:txbxContent>
                              </v:textbox>
                            </v:oval>
                            <v:oval id="Oval 959" o:spid="_x0000_s1257" style="position:absolute;left:3827;top:8506;width:457;height:30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" filled="f" strokecolor="windowText">
                              <v:stroke startarrowwidth="narrow" startarrowlength="short" endarrowwidth="narrow" endarrowlength="short" joinstyle="miter"/>
                              <v:textbox inset="2.53958mm,2.53958mm,2.53958mm,2.53958mm">
                                <w:txbxContent>
                                  <w:p w14:paraId="7C92FFFB" w14:textId="77777777" w:rsidR="00F75B1B" w:rsidRDefault="00F75B1B" w:rsidP="003F33E6">
                                    <w:pPr>
                                      <w:spacing w:after="0" w:line="240" w:lineRule="auto"/>
                                      <w:textDirection w:val="btLr"/>
                                    </w:pPr>
                                  </w:p>
                                </w:txbxContent>
                              </v:textbox>
                            </v:oval>
                          </v:group>
                          <v:rect id="Rectangle 960" o:spid="_x0000_s1258" style="position:absolute;left:38079;top:-2070;width:15032;height:2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" fillcolor="window" strokecolor="#4472c4" strokeweight="1pt">
                            <v:stroke startarrowwidth="narrow" startarrowlength="short" endarrowwidth="narrow" endarrowlength="short"/>
                            <v:textbox inset="2.53958mm,1.2694mm,2.53958mm,1.2694mm">
                              <w:txbxContent>
                                <w:p w14:paraId="2E73323A" w14:textId="77777777" w:rsidR="00F75B1B" w:rsidRDefault="00F75B1B" w:rsidP="003F33E6">
                                  <w:pPr>
                                    <w:spacing w:after="0" w:line="240" w:lineRule="auto"/>
                                    <w:jc w:val="center"/>
                                    <w:textDirection w:val="btLr"/>
                                  </w:pPr>
                                  <w:r>
                                    <w:rPr>
                                      <w:color w:val="000000"/>
                                      <w:sz w:val="24"/>
                                    </w:rPr>
                                    <w:t>Voltage difference</w:t>
                                  </w:r>
                                </w:p>
                              </w:txbxContent>
                            </v:textbox>
                          </v:rect>
                          <v:oval id="Oval 961" o:spid="_x0000_s1259" style="position:absolute;left:13053;top:2082;width:2847;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" fillcolor="window" strokecolor="#31538f" strokeweight="1pt">
                            <v:stroke startarrowwidth="narrow" startarrowlength="short" endarrowwidth="narrow" endarrowlength="short" joinstyle="miter"/>
                            <v:textbox inset="2.53958mm,2.53958mm,2.53958mm,2.53958mm">
                              <w:txbxContent>
                                <w:p w14:paraId="145AA03B" w14:textId="77777777" w:rsidR="00F75B1B" w:rsidRDefault="00F75B1B" w:rsidP="003F33E6">
                                  <w:pPr>
                                    <w:spacing w:after="0" w:line="240" w:lineRule="auto"/>
                                    <w:textDirection w:val="btLr"/>
                                  </w:pPr>
                                </w:p>
                              </w:txbxContent>
                            </v:textbox>
                          </v:oval>
                          <v:oval id="Oval 962" o:spid="_x0000_s1260" style="position:absolute;left:78972;top:2082;width:2845;height:2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" fillcolor="window" strokecolor="#31538f" strokeweight="1pt">
                            <v:stroke startarrowwidth="narrow" startarrowlength="short" endarrowwidth="narrow" endarrowlength="short" joinstyle="miter"/>
                            <v:textbox inset="2.53958mm,2.53958mm,2.53958mm,2.53958mm">
                              <w:txbxContent>
                                <w:p w14:paraId="73C1C402" w14:textId="77777777" w:rsidR="00F75B1B" w:rsidRDefault="00F75B1B" w:rsidP="003F33E6">
                                  <w:pPr>
                                    <w:spacing w:after="0" w:line="240" w:lineRule="auto"/>
                                    <w:textDirection w:val="btLr"/>
                                  </w:pPr>
                                </w:p>
                              </w:txbxContent>
                            </v:textbox>
                          </v:oval>
                          <v:shape id="Shape 49" o:spid="_x0000_s1261" type="#_x0000_t75" alt="Add" style="position:absolute;left:13718;top:2645;width:1638;height:163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">
                            <v:imagedata r:id="rId117" o:title="Add"/>
                          </v:shape>
                          <v:shape id="Shape 50" o:spid="_x0000_s1262" type="#_x0000_t75" alt="Add" style="position:absolute;left:79791;top:3310;width:1841;height:451;rotation:1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">
                            <v:imagedata r:id="rId117" o:title="Add" croptop="30308f" cropbottom="28238f" cropright="39679f"/>
                          </v:shape>
                          <v:rect id="Rectangle 965" o:spid="_x0000_s1263" style="position:absolute;left:60197;top:4639;width:11424;height:4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" fillcolor="window" strokecolor="windowText" strokeweight="1pt">
                            <v:stroke startarrowwidth="narrow" startarrowlength="short" endarrowwidth="narrow" endarrowlength="short"/>
                            <v:textbox inset="2.53958mm,1.2694mm,2.53958mm,1.2694mm">
                              <w:txbxContent>
                                <w:p w14:paraId="6B8972FD" w14:textId="77777777" w:rsidR="00F75B1B" w:rsidRDefault="00F75B1B" w:rsidP="003F33E6">
                                  <w:pPr>
                                    <w:spacing w:after="0" w:line="240" w:lineRule="auto"/>
                                    <w:jc w:val="center"/>
                                    <w:textDirection w:val="btLr"/>
                                  </w:pPr>
                                  <w:r>
                                    <w:rPr>
                                      <w:color w:val="000000"/>
                                      <w:sz w:val="24"/>
                                    </w:rPr>
                                    <w:t>Ion source sampling cone</w:t>
                                  </w:r>
                                </w:p>
                              </w:txbxContent>
                            </v:textbox>
                          </v:rect>
                          <v:shape id="Straight Arrow Connector 966" o:spid="_x0000_s1264" type="#_x0000_t32" style="position:absolute;left:71621;top:6989;width:5371;height:8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" strokecolor="windowText">
                            <v:stroke startarrowwidth="narrow" startarrowlength="short" endarrow="block" joinstyle="miter"/>
                          </v:shape>
                        </v:group>
                      </v:group>
                    </v:group>
                    <v:rect id="Rectangle 967" o:spid="_x0000_s1265" style="position:absolute;left:42591;top:9144;width:30400;height:44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" filled="f" strokecolor="#595959" strokeweight="1pt">
                      <v:stroke dashstyle="dash" startarrowwidth="narrow" startarrowlength="short" endarrowwidth="narrow" endarrowlength="short"/>
                      <v:textbox inset="2.53958mm,2.53958mm,2.53958mm,2.53958mm">
                        <w:txbxContent>
                          <w:p w14:paraId="130D5444" w14:textId="77777777" w:rsidR="00F75B1B" w:rsidRDefault="00F75B1B" w:rsidP="003F33E6">
                            <w:pPr>
                              <w:spacing w:after="0" w:line="240" w:lineRule="auto"/>
                              <w:textDirection w:val="btLr"/>
                            </w:pPr>
                          </w:p>
                        </w:txbxContent>
                      </v:textbox>
                    </v:rect>
                    <v:rect id="Rectangle 968" o:spid="_x0000_s1266" style="position:absolute;left:42248;top:8849;width:3677;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" filled="f" stroked="f">
                      <v:textbox inset="2.53958mm,1.2694mm,2.53958mm,1.2694mm">
                        <w:txbxContent>
                          <w:p w14:paraId="01666E07" w14:textId="77777777" w:rsidR="00F75B1B" w:rsidRDefault="00F75B1B" w:rsidP="003F33E6">
                            <w:pPr>
                              <w:spacing w:line="258" w:lineRule="auto"/>
                              <w:textDirection w:val="btLr"/>
                            </w:pPr>
                            <w:r>
                              <w:rPr>
                                <w:b/>
                                <w:color w:val="000000"/>
                              </w:rPr>
                              <w:t>(a)</w:t>
                            </w:r>
                          </w:p>
                        </w:txbxContent>
                      </v:textbox>
                    </v:rect>
                  </v:group>
                  <v:group id="Group 969" o:spid="_x0000_s1267" style="position:absolute;left:26801;top:32949;width:63015;height:18695" coordsize="63015,18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">
                    <v:group id="Group 970" o:spid="_x0000_s1268" style="position:absolute;left:118;width:62897;height:18694" coordsize="62898,18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">
                      <v:rect id="Rectangle 971" o:spid="_x0000_s1269" style="position:absolute;left:118;width:62780;height:186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" fillcolor="window" strokecolor="#757070" strokeweight="1pt">
                        <v:stroke dashstyle="dash" startarrowwidth="narrow" startarrowlength="short" endarrowwidth="narrow" endarrowlength="short"/>
                        <v:textbox inset="2.53958mm,2.53958mm,2.53958mm,2.53958mm">
                          <w:txbxContent>
                            <w:p w14:paraId="5197B44B" w14:textId="77777777" w:rsidR="00F75B1B" w:rsidRDefault="00F75B1B" w:rsidP="003F33E6">
                              <w:pPr>
                                <w:spacing w:after="0" w:line="240" w:lineRule="auto"/>
                                <w:textDirection w:val="btLr"/>
                              </w:pPr>
                            </w:p>
                          </w:txbxContent>
                        </v:textbox>
                      </v:rect>
                      <v:rect id="Rectangle 972" o:spid="_x0000_s1270" style="position:absolute;left:30042;top:11988;width:9684;height:50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" stroked="f">
                        <v:textbox inset="2.53958mm,1.2694mm,2.53958mm,1.2694mm">
                          <w:txbxContent>
                            <w:p w14:paraId="43EC9277" w14:textId="77777777" w:rsidR="00F75B1B" w:rsidRDefault="00F75B1B" w:rsidP="003F33E6">
                              <w:pPr>
                                <w:spacing w:line="258" w:lineRule="auto"/>
                                <w:jc w:val="center"/>
                                <w:textDirection w:val="btLr"/>
                              </w:pPr>
                              <w:r>
                                <w:rPr>
                                  <w:color w:val="000000"/>
                                  <w:sz w:val="18"/>
                                </w:rPr>
                                <w:t>Charged droplet at Rayleigh limit</w:t>
                              </w:r>
                            </w:p>
                          </w:txbxContent>
                        </v:textbox>
                      </v:rect>
                      <v:rect id="Rectangle 973" o:spid="_x0000_s1271" style="position:absolute;left:18761;top:12107;width:8871;height:50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" stroked="f">
                        <v:textbox inset="2.53958mm,1.2694mm,2.53958mm,1.2694mm">
                          <w:txbxContent>
                            <w:p w14:paraId="65BBAFC7" w14:textId="77777777" w:rsidR="00F75B1B" w:rsidRDefault="00F75B1B" w:rsidP="003F33E6">
                              <w:pPr>
                                <w:spacing w:line="258" w:lineRule="auto"/>
                                <w:jc w:val="center"/>
                                <w:textDirection w:val="btLr"/>
                              </w:pPr>
                              <w:r>
                                <w:rPr>
                                  <w:color w:val="000000"/>
                                  <w:sz w:val="18"/>
                                </w:rPr>
                                <w:t>Charged parent droplet</w:t>
                              </w:r>
                            </w:p>
                          </w:txbxContent>
                        </v:textbox>
                      </v:rect>
                      <v:group id="Group 974" o:spid="_x0000_s1272" style="position:absolute;left:57239;width:5640;height:18653" coordorigin="136,-682" coordsize="8369,18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">
                        <v:shape id="Freeform: Shape 975" o:spid="_x0000_s1273" style="position:absolute;left:137;top:-682;width:8369;height:7901;visibility:visible;mso-wrap-style:square;v-text-anchor:middle" coordsize="1156520,742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" path="m,609600l1047750,r108770,l1156520,742950,,742950,,609600xe" fillcolor="#dbdbdb" strokecolor="#7f7f7f" strokeweight="1pt">
                          <v:stroke startarrowwidth="narrow" startarrowlength="short" endarrowwidth="narrow" endarrowlength="short" joinstyle="miter"/>
                          <v:path arrowok="t" o:extrusionok="f"/>
                        </v:shape>
                        <v:shape id="Freeform: Shape 976" o:spid="_x0000_s1274" style="position:absolute;left:136;top:10069;width:8369;height:7902;rotation:180;flip:x;visibility:visible;mso-wrap-style:square;v-text-anchor:middle" coordsize="1156520,742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" path="m,609600l1047750,r108770,l1156520,742950,,742950,,609600xe" fillcolor="#dbdbdb" strokecolor="#7f7f7f" strokeweight="1pt">
                          <v:stroke startarrowwidth="narrow" startarrowlength="short" endarrowwidth="narrow" endarrowlength="short" joinstyle="miter"/>
                          <v:path arrowok="t" o:extrusionok="f"/>
                        </v:shape>
                      </v:group>
                      <v:group id="Group 977" o:spid="_x0000_s1275" style="position:absolute;left:18288;top:4156;width:9498;height:9144" coordsize="949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">
                        <v:shape id="Shape 64" o:spid="_x0000_s1276" type="#_x0000_t75" alt="Water" style="position:absolute;width:9144;height:9144;rotation:-9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">
                          <v:imagedata r:id="rId118" o:title="Water"/>
                        </v:shape>
                        <v:oval id="Oval 979" o:spid="_x0000_s1277" style="position:absolute;left:5254;top:5420;width:500;height:457;rotation:18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" fillcolor="windowText" strokecolor="windowText" strokeweight="1pt">
                          <v:stroke startarrowwidth="narrow" startarrowlength="short" endarrowwidth="narrow" endarrowlength="short" joinstyle="miter"/>
                          <v:textbox inset="2.53958mm,2.53958mm,2.53958mm,2.53958mm">
                            <w:txbxContent>
                              <w:p w14:paraId="6C53493F" w14:textId="77777777" w:rsidR="00F75B1B" w:rsidRDefault="00F75B1B" w:rsidP="003F33E6">
                                <w:pPr>
                                  <w:spacing w:after="0" w:line="240" w:lineRule="auto"/>
                                  <w:textDirection w:val="btLr"/>
                                </w:pPr>
                              </w:p>
                            </w:txbxContent>
                          </v:textbox>
                        </v:oval>
                        <v:shape id="Shape 66" o:spid="_x0000_s1278" type="#_x0000_t75" alt="Add" style="position:absolute;left:5627;top:1075;width:933;height:9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">
                          <v:imagedata r:id="rId119" o:title="Add"/>
                        </v:shape>
                        <v:shape id="Shape 67" o:spid="_x0000_s1279" type="#_x0000_t75" alt="Add" style="position:absolute;left:1613;top:2606;width:934;height:9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">
                          <v:imagedata r:id="rId119" o:title="Add"/>
                        </v:shape>
                        <v:shape id="Shape 68" o:spid="_x0000_s1280" type="#_x0000_t75" alt="Add" style="position:absolute;left:4261;top:1199;width:934;height:9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">
                          <v:imagedata r:id="rId119" o:title="Add"/>
                        </v:shape>
                        <v:shape id="Shape 69" o:spid="_x0000_s1281" type="#_x0000_t75" alt="Add" style="position:absolute;left:7116;top:1613;width:934;height:9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">
                          <v:imagedata r:id="rId119" o:title="Add"/>
                        </v:shape>
                        <v:shape id="Shape 70" o:spid="_x0000_s1282" type="#_x0000_t75" alt="Add" style="position:absolute;left:2979;top:1779;width:933;height:93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">
                          <v:imagedata r:id="rId119" o:title="Add"/>
                        </v:shape>
                        <v:shape id="Shape 71" o:spid="_x0000_s1283" type="#_x0000_t75" alt="Add" style="position:absolute;left:8068;top:2482;width:933;height:93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">
                          <v:imagedata r:id="rId119" o:title="Add"/>
                        </v:shape>
                        <v:shape id="Shape 72" o:spid="_x0000_s1284" type="#_x0000_t75" alt="Add" style="position:absolute;left:8564;top:3806;width:934;height:9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">
                          <v:imagedata r:id="rId119" o:title="Add"/>
                        </v:shape>
                        <v:shape id="Shape 73" o:spid="_x0000_s1285" type="#_x0000_t75" alt="Add" style="position:absolute;left:8150;top:5171;width:934;height:9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">
                          <v:imagedata r:id="rId119" o:title="Add"/>
                        </v:shape>
                        <v:shape id="Shape 74" o:spid="_x0000_s1286" type="#_x0000_t75" alt="Add" style="position:absolute;left:496;top:3392;width:933;height:9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">
                          <v:imagedata r:id="rId119" o:title="Add"/>
                        </v:shape>
                        <v:shape id="Shape 75" o:spid="_x0000_s1287" type="#_x0000_t75" alt="Add" style="position:absolute;left:248;top:4716;width:933;height:9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">
                          <v:imagedata r:id="rId119" o:title="Add"/>
                        </v:shape>
                        <v:shape id="Shape 76" o:spid="_x0000_s1288" type="#_x0000_t75" alt="Add" style="position:absolute;left:1241;top:5420;width:933;height:93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">
                          <v:imagedata r:id="rId119" o:title="Add"/>
                        </v:shape>
                        <v:shape id="Shape 77" o:spid="_x0000_s1289" type="#_x0000_t75" alt="Add" style="position:absolute;left:2317;top:5999;width:933;height:93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">
                          <v:imagedata r:id="rId119" o:title="Add"/>
                        </v:shape>
                        <v:shape id="Shape 78" o:spid="_x0000_s1290" type="#_x0000_t75" alt="Add" style="position:absolute;left:3434;top:6578;width:933;height:9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">
                          <v:imagedata r:id="rId119" o:title="Add"/>
                        </v:shape>
                        <v:shape id="Shape 79" o:spid="_x0000_s1291" type="#_x0000_t75" alt="Add" style="position:absolute;left:4509;top:7075;width:934;height:93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">
                          <v:imagedata r:id="rId119" o:title="Add"/>
                        </v:shape>
                        <v:shape id="Shape 80" o:spid="_x0000_s1292" type="#_x0000_t75" alt="Add" style="position:absolute;left:5875;top:7116;width:933;height:9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">
                          <v:imagedata r:id="rId119" o:title="Add"/>
                        </v:shape>
                        <v:shape id="Shape 81" o:spid="_x0000_s1293" type="#_x0000_t75" alt="Add" style="position:absolute;left:7323;top:6578;width:933;height:9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">
                          <v:imagedata r:id="rId119" o:title="Add"/>
                        </v:shape>
                        <v:oval id="Oval 996" o:spid="_x0000_s1294" style="position:absolute;left:3516;top:4220;width:500;height:457;rotation:18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" fillcolor="windowText" strokecolor="windowText" strokeweight="1pt">
                          <v:stroke startarrowwidth="narrow" startarrowlength="short" endarrowwidth="narrow" endarrowlength="short" joinstyle="miter"/>
                          <v:textbox inset="2.53958mm,2.53958mm,2.53958mm,2.53958mm">
                            <w:txbxContent>
                              <w:p w14:paraId="522DDB90" w14:textId="77777777" w:rsidR="00F75B1B" w:rsidRDefault="00F75B1B" w:rsidP="003F33E6">
                                <w:pPr>
                                  <w:spacing w:after="0" w:line="240" w:lineRule="auto"/>
                                  <w:textDirection w:val="btLr"/>
                                </w:pPr>
                              </w:p>
                            </w:txbxContent>
                          </v:textbox>
                        </v:oval>
                        <v:oval id="Oval 997" o:spid="_x0000_s1295" style="position:absolute;left:5130;top:3144;width:500;height:457;rotation:18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" fillcolor="windowText" strokecolor="windowText" strokeweight="1pt">
                          <v:stroke startarrowwidth="narrow" startarrowlength="short" endarrowwidth="narrow" endarrowlength="short" joinstyle="miter"/>
                          <v:textbox inset="2.53958mm,2.53958mm,2.53958mm,2.53958mm">
                            <w:txbxContent>
                              <w:p w14:paraId="444D0FE2" w14:textId="77777777" w:rsidR="00F75B1B" w:rsidRDefault="00F75B1B" w:rsidP="003F33E6">
                                <w:pPr>
                                  <w:spacing w:after="0" w:line="240" w:lineRule="auto"/>
                                  <w:textDirection w:val="btLr"/>
                                </w:pPr>
                              </w:p>
                            </w:txbxContent>
                          </v:textbox>
                        </v:oval>
                        <v:oval id="Oval 998" o:spid="_x0000_s1296" style="position:absolute;left:6247;top:4509;width:500;height:458;rotation:18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" fillcolor="windowText" strokecolor="windowText" strokeweight="1pt">
                          <v:stroke startarrowwidth="narrow" startarrowlength="short" endarrowwidth="narrow" endarrowlength="short" joinstyle="miter"/>
                          <v:textbox inset="2.53958mm,2.53958mm,2.53958mm,2.53958mm">
                            <w:txbxContent>
                              <w:p w14:paraId="5B673282" w14:textId="77777777" w:rsidR="00F75B1B" w:rsidRDefault="00F75B1B" w:rsidP="003F33E6">
                                <w:pPr>
                                  <w:spacing w:after="0" w:line="240" w:lineRule="auto"/>
                                  <w:textDirection w:val="btLr"/>
                                </w:pPr>
                              </w:p>
                            </w:txbxContent>
                          </v:textbox>
                        </v:oval>
                      </v:group>
                      <v:group id="Group 999" o:spid="_x0000_s1297" style="position:absolute;left:32182;top:5581;width:6039;height:5921" coordsize="6039,59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">
                        <v:oval id="Oval 1000" o:spid="_x0000_s1298" style="position:absolute;left:950;top:1068;width:3962;height:37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" fillcolor="#d8e2f3" strokecolor="windowText" strokeweight="1pt">
                          <v:stroke startarrowwidth="narrow" startarrowlength="short" endarrowwidth="narrow" endarrowlength="short" joinstyle="miter"/>
                          <v:textbox inset="2.53958mm,2.53958mm,2.53958mm,2.53958mm">
                            <w:txbxContent>
                              <w:p w14:paraId="2109842A" w14:textId="77777777" w:rsidR="00F75B1B" w:rsidRDefault="00F75B1B" w:rsidP="003F33E6">
                                <w:pPr>
                                  <w:spacing w:after="0" w:line="240" w:lineRule="auto"/>
                                  <w:textDirection w:val="btLr"/>
                                </w:pPr>
                              </w:p>
                            </w:txbxContent>
                          </v:textbox>
                        </v:oval>
                        <v:shape id="Shape 87" o:spid="_x0000_s1299" type="#_x0000_t75" alt="Add" style="position:absolute;left:2493;width:934;height:93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">
                          <v:imagedata r:id="rId119" o:title="Add"/>
                        </v:shape>
                        <v:shape id="Shape 88" o:spid="_x0000_s1300" type="#_x0000_t75" alt="Add" style="position:absolute;left:3978;top:296;width:933;height:9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">
                          <v:imagedata r:id="rId119" o:title="Add"/>
                        </v:shape>
                        <v:shape id="Shape 89" o:spid="_x0000_s1301" type="#_x0000_t75" alt="Add" style="position:absolute;left:4868;top:1425;width:934;height:93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">
                          <v:imagedata r:id="rId119" o:title="Add"/>
                        </v:shape>
                        <v:shape id="Shape 90" o:spid="_x0000_s1302" type="#_x0000_t75" alt="Add" style="position:absolute;left:5106;top:2850;width:933;height:93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">
                          <v:imagedata r:id="rId119" o:title="Add"/>
                        </v:shape>
                        <v:shape id="Shape 91" o:spid="_x0000_s1303" type="#_x0000_t75" alt="Add" style="position:absolute;left:4512;top:4156;width:934;height:93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">
                          <v:imagedata r:id="rId119" o:title="Add"/>
                        </v:shape>
                        <v:shape id="Shape 92" o:spid="_x0000_s1304" type="#_x0000_t75" alt="Add" style="position:absolute;left:3562;top:4750;width:934;height:93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">
                          <v:imagedata r:id="rId119" o:title="Add"/>
                        </v:shape>
                        <v:shape id="Shape 93" o:spid="_x0000_s1305" type="#_x0000_t75" alt="Add" style="position:absolute;left:2375;top:4987;width:933;height:9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">
                          <v:imagedata r:id="rId119" o:title="Add"/>
                        </v:shape>
                        <v:shape id="Shape 94" o:spid="_x0000_s1306" type="#_x0000_t75" alt="Add" style="position:absolute;left:1009;top:4453;width:933;height:93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">
                          <v:imagedata r:id="rId119" o:title="Add"/>
                        </v:shape>
                        <v:shape id="Shape 95" o:spid="_x0000_s1307" type="#_x0000_t75" alt="Add" style="position:absolute;left:59;top:3265;width:933;height:9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">
                          <v:imagedata r:id="rId119" o:title="Add"/>
                        </v:shape>
                        <v:shape id="Shape 96" o:spid="_x0000_s1308" type="#_x0000_t75" alt="Add" style="position:absolute;top:2137;width:933;height:9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">
                          <v:imagedata r:id="rId119" o:title="Add"/>
                        </v:shape>
                        <v:shape id="Shape 97" o:spid="_x0000_s1309" type="#_x0000_t75" alt="Add" style="position:absolute;left:593;top:831;width:934;height:93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">
                          <v:imagedata r:id="rId119" o:title="Add"/>
                        </v:shape>
                        <v:shape id="Shape 98" o:spid="_x0000_s1310" type="#_x0000_t75" alt="Add" style="position:absolute;left:1484;top:118;width:933;height:9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">
                          <v:imagedata r:id="rId119" o:title="Add"/>
                        </v:shape>
                        <v:oval id="Oval 1013" o:spid="_x0000_s1311" style="position:absolute;left:1543;top:2612;width:496;height:451;rotation:18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" fillcolor="windowText" strokecolor="windowText" strokeweight="1pt">
                          <v:stroke startarrowwidth="narrow" startarrowlength="short" endarrowwidth="narrow" endarrowlength="short" joinstyle="miter"/>
                          <v:textbox inset="2.53958mm,2.53958mm,2.53958mm,2.53958mm">
                            <w:txbxContent>
                              <w:p w14:paraId="051FF80F" w14:textId="77777777" w:rsidR="00F75B1B" w:rsidRDefault="00F75B1B" w:rsidP="003F33E6">
                                <w:pPr>
                                  <w:spacing w:after="0" w:line="240" w:lineRule="auto"/>
                                  <w:textDirection w:val="btLr"/>
                                </w:pPr>
                              </w:p>
                            </w:txbxContent>
                          </v:textbox>
                        </v:oval>
                        <v:oval id="Oval 1014" o:spid="_x0000_s1312" style="position:absolute;left:2790;top:1543;width:496;height:451;rotation:18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" fillcolor="windowText" strokecolor="windowText" strokeweight="1pt">
                          <v:stroke startarrowwidth="narrow" startarrowlength="short" endarrowwidth="narrow" endarrowlength="short" joinstyle="miter"/>
                          <v:textbox inset="2.53958mm,2.53958mm,2.53958mm,2.53958mm">
                            <w:txbxContent>
                              <w:p w14:paraId="367BFECA" w14:textId="77777777" w:rsidR="00F75B1B" w:rsidRDefault="00F75B1B" w:rsidP="003F33E6">
                                <w:pPr>
                                  <w:spacing w:after="0" w:line="240" w:lineRule="auto"/>
                                  <w:textDirection w:val="btLr"/>
                                </w:pPr>
                              </w:p>
                            </w:txbxContent>
                          </v:textbox>
                        </v:oval>
                        <v:oval id="Oval 1015" o:spid="_x0000_s1313" style="position:absolute;left:3918;top:2850;width:500;height:457;rotation:18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" fillcolor="windowText" strokecolor="windowText" strokeweight="1pt">
                          <v:stroke startarrowwidth="narrow" startarrowlength="short" endarrowwidth="narrow" endarrowlength="short" joinstyle="miter"/>
                          <v:textbox inset="2.53958mm,2.53958mm,2.53958mm,2.53958mm">
                            <w:txbxContent>
                              <w:p w14:paraId="4DEA4CB8" w14:textId="77777777" w:rsidR="00F75B1B" w:rsidRDefault="00F75B1B" w:rsidP="003F33E6">
                                <w:pPr>
                                  <w:spacing w:after="0" w:line="240" w:lineRule="auto"/>
                                  <w:textDirection w:val="btLr"/>
                                </w:pPr>
                              </w:p>
                            </w:txbxContent>
                          </v:textbox>
                        </v:oval>
                        <v:oval id="Oval 1016" o:spid="_x0000_s1314" style="position:absolute;left:2909;top:3562;width:495;height:451;rotation:18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" fillcolor="windowText" strokecolor="windowText" strokeweight="1pt">
                          <v:stroke startarrowwidth="narrow" startarrowlength="short" endarrowwidth="narrow" endarrowlength="short" joinstyle="miter"/>
                          <v:textbox inset="2.53958mm,2.53958mm,2.53958mm,2.53958mm">
                            <w:txbxContent>
                              <w:p w14:paraId="308E17AB" w14:textId="77777777" w:rsidR="00F75B1B" w:rsidRDefault="00F75B1B" w:rsidP="003F33E6">
                                <w:pPr>
                                  <w:spacing w:after="0" w:line="240" w:lineRule="auto"/>
                                  <w:textDirection w:val="btLr"/>
                                </w:pPr>
                              </w:p>
                            </w:txbxContent>
                          </v:textbox>
                        </v:oval>
                      </v:group>
                      <v:group id="Group 1017" o:spid="_x0000_s1315" style="position:absolute;left:43582;top:5225;width:2921;height:2832" coordsize="292100,283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">
                        <v:group id="Group 1018" o:spid="_x0000_s1316" style="position:absolute;width:292100;height:283210" coordsize="292388,283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">
                          <v:shape id="Shape 105" o:spid="_x0000_s1317" type="#_x0000_t75" alt="Add" style="position:absolute;left:86264;width:93980;height:939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">
                            <v:imagedata r:id="rId119" o:title="Add"/>
                          </v:shape>
                          <v:group id="Group 1020" o:spid="_x0000_s1318" style="position:absolute;top:94890;width:292388;height:188871" coordsize="292388,1888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">
                            <v:oval id="Oval 1021" o:spid="_x0000_s1319" style="position:absolute;left:69011;width:120770;height:1207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" fillcolor="#d8e2f3" strokecolor="windowText" strokeweight="1pt">
                              <v:stroke startarrowwidth="narrow" startarrowlength="short" endarrowwidth="narrow" endarrowlength="short" joinstyle="miter"/>
                              <v:textbox inset="2.53958mm,2.53958mm,2.53958mm,2.53958mm">
                                <w:txbxContent>
                                  <w:p w14:paraId="562ED961" w14:textId="77777777" w:rsidR="00F75B1B" w:rsidRDefault="00F75B1B" w:rsidP="003F33E6">
                                    <w:pPr>
                                      <w:spacing w:after="0" w:line="240" w:lineRule="auto"/>
                                      <w:textDirection w:val="btLr"/>
                                    </w:pPr>
                                  </w:p>
                                </w:txbxContent>
                              </v:textbox>
                            </v:oval>
                            <v:shape id="Shape 108" o:spid="_x0000_s1320" type="#_x0000_t75" alt="Add" style="position:absolute;left:198408;top:17253;width:93980;height:939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">
                              <v:imagedata r:id="rId119" o:title="Add"/>
                            </v:shape>
                            <v:shape id="Shape 109" o:spid="_x0000_s1321" type="#_x0000_t75" alt="Add" style="position:absolute;top:94891;width:93980;height:939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">
                              <v:imagedata r:id="rId119" o:title="Add"/>
                            </v:shape>
                          </v:group>
                        </v:group>
                        <v:oval id="Oval 1024" o:spid="_x0000_s1322" style="position:absolute;left:106878;top:130629;width:49530;height:45085;rotation:18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" fillcolor="windowText" strokecolor="windowText" strokeweight="1pt">
                          <v:stroke startarrowwidth="narrow" startarrowlength="short" endarrowwidth="narrow" endarrowlength="short" joinstyle="miter"/>
                          <v:textbox inset="2.53958mm,2.53958mm,2.53958mm,2.53958mm">
                            <w:txbxContent>
                              <w:p w14:paraId="5E564B68" w14:textId="77777777" w:rsidR="00F75B1B" w:rsidRDefault="00F75B1B" w:rsidP="003F33E6">
                                <w:pPr>
                                  <w:spacing w:after="0" w:line="240" w:lineRule="auto"/>
                                  <w:textDirection w:val="btLr"/>
                                </w:pPr>
                              </w:p>
                            </w:txbxContent>
                          </v:textbox>
                        </v:oval>
                      </v:group>
                      <v:group id="Group 1025" o:spid="_x0000_s1323" style="position:absolute;left:46313;top:6412;width:2921;height:3086" coordsize="292100,308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">
                        <v:group id="Group 1026" o:spid="_x0000_s1324" style="position:absolute;width:292100;height:308610" coordsize="292388,30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">
                          <v:group id="Group 1027" o:spid="_x0000_s1325" style="position:absolute;width:292388;height:283761" coordsize="292388,283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">
                            <v:shape id="Shape 114" o:spid="_x0000_s1326" type="#_x0000_t75" alt="Add" style="position:absolute;left:86264;width:93980;height:939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">
                              <v:imagedata r:id="rId119" o:title="Add"/>
                            </v:shape>
                            <v:group id="Group 1029" o:spid="_x0000_s1327" style="position:absolute;top:94890;width:292388;height:188871" coordsize="292388,1888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">
                              <v:oval id="Oval 1030" o:spid="_x0000_s1328" style="position:absolute;left:69011;width:120770;height:1207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" fillcolor="#d8e2f3" strokecolor="windowText" strokeweight="1pt">
                                <v:stroke startarrowwidth="narrow" startarrowlength="short" endarrowwidth="narrow" endarrowlength="short" joinstyle="miter"/>
                                <v:textbox inset="2.53958mm,2.53958mm,2.53958mm,2.53958mm">
                                  <w:txbxContent>
                                    <w:p w14:paraId="2F97C793" w14:textId="77777777" w:rsidR="00F75B1B" w:rsidRDefault="00F75B1B" w:rsidP="003F33E6">
                                      <w:pPr>
                                        <w:spacing w:after="0" w:line="240" w:lineRule="auto"/>
                                        <w:textDirection w:val="btLr"/>
                                      </w:pPr>
                                    </w:p>
                                  </w:txbxContent>
                                </v:textbox>
                              </v:oval>
                              <v:shape id="Shape 117" o:spid="_x0000_s1329" type="#_x0000_t75" alt="Add" style="position:absolute;left:198408;top:17253;width:93980;height:939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">
                                <v:imagedata r:id="rId119" o:title="Add"/>
                              </v:shape>
                              <v:shape id="Shape 118" o:spid="_x0000_s1330" type="#_x0000_t75" alt="Add" style="position:absolute;top:94891;width:93980;height:939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">
                                <v:imagedata r:id="rId119" o:title="Add"/>
                              </v:shape>
                            </v:group>
                          </v:group>
                          <v:shape id="Shape 119" o:spid="_x0000_s1331" type="#_x0000_t75" alt="Add" style="position:absolute;left:129396;top:215660;width:93345;height:9334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">
                            <v:imagedata r:id="rId119" o:title="Add"/>
                          </v:shape>
                        </v:group>
                        <v:oval id="Oval 1034" o:spid="_x0000_s1332" style="position:absolute;left:106878;top:130628;width:49530;height:45085;rotation:18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" fillcolor="windowText" strokecolor="windowText" strokeweight="1pt">
                          <v:stroke startarrowwidth="narrow" startarrowlength="short" endarrowwidth="narrow" endarrowlength="short" joinstyle="miter"/>
                          <v:textbox inset="2.53958mm,2.53958mm,2.53958mm,2.53958mm">
                            <w:txbxContent>
                              <w:p w14:paraId="6CD0105E" w14:textId="77777777" w:rsidR="00F75B1B" w:rsidRDefault="00F75B1B" w:rsidP="003F33E6">
                                <w:pPr>
                                  <w:spacing w:after="0" w:line="240" w:lineRule="auto"/>
                                  <w:textDirection w:val="btLr"/>
                                </w:pPr>
                              </w:p>
                            </w:txbxContent>
                          </v:textbox>
                        </v:oval>
                      </v:group>
                      <v:group id="Group 1035" o:spid="_x0000_s1333" style="position:absolute;left:42869;top:8668;width:3093;height:3175" coordsize="309245,317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">
                        <v:group id="Group 1036" o:spid="_x0000_s1334" style="position:absolute;width:309245;height:317500" coordsize="309640,317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">
                          <v:group id="Group 1037" o:spid="_x0000_s1335" style="position:absolute;width:309640;height:215660" coordorigin="-17252" coordsize="309640,215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">
                            <v:shape id="Shape 124" o:spid="_x0000_s1336" type="#_x0000_t75" alt="Add" style="position:absolute;left:86264;width:93980;height:939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">
                              <v:imagedata r:id="rId119" o:title="Add"/>
                            </v:shape>
                            <v:group id="Group 1039" o:spid="_x0000_s1337" style="position:absolute;left:-17252;top:86269;width:309640;height:129391" coordorigin="-17252,-8621" coordsize="309640,1293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">
                              <v:oval id="Oval 1040" o:spid="_x0000_s1338" style="position:absolute;left:69011;width:120770;height:1207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" fillcolor="#d8e2f3" strokecolor="windowText" strokeweight="1pt">
                                <v:stroke startarrowwidth="narrow" startarrowlength="short" endarrowwidth="narrow" endarrowlength="short" joinstyle="miter"/>
                                <v:textbox inset="2.53958mm,2.53958mm,2.53958mm,2.53958mm">
                                  <w:txbxContent>
                                    <w:p w14:paraId="0510C84F" w14:textId="77777777" w:rsidR="00F75B1B" w:rsidRDefault="00F75B1B" w:rsidP="003F33E6">
                                      <w:pPr>
                                        <w:spacing w:after="0" w:line="240" w:lineRule="auto"/>
                                        <w:textDirection w:val="btLr"/>
                                      </w:pPr>
                                    </w:p>
                                  </w:txbxContent>
                                </v:textbox>
                              </v:oval>
                              <v:shape id="Shape 127" o:spid="_x0000_s1339" type="#_x0000_t75" alt="Add" style="position:absolute;left:198408;top:17253;width:93980;height:939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">
                                <v:imagedata r:id="rId119" o:title="Add"/>
                              </v:shape>
                              <v:shape id="Shape 128" o:spid="_x0000_s1340" type="#_x0000_t75" alt="Add" style="position:absolute;left:-17252;top:-8621;width:93980;height:939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">
                                <v:imagedata r:id="rId119" o:title="Add"/>
                              </v:shape>
                            </v:group>
                          </v:group>
                          <v:shape id="Shape 129" o:spid="_x0000_s1341" type="#_x0000_t75" alt="Add" style="position:absolute;left:34506;top:215661;width:93345;height:9334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">
                            <v:imagedata r:id="rId119" o:title="Add"/>
                          </v:shape>
                          <v:shape id="Shape 130" o:spid="_x0000_s1342" type="#_x0000_t75" alt="Add" style="position:absolute;left:163902;top:224287;width:93345;height:9334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">
                            <v:imagedata r:id="rId119" o:title="Add"/>
                          </v:shape>
                        </v:group>
                        <v:oval id="Oval 1045" o:spid="_x0000_s1343" style="position:absolute;left:124691;top:130628;width:49530;height:45085;rotation:18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" fillcolor="windowText" strokecolor="windowText" strokeweight="1pt">
                          <v:stroke startarrowwidth="narrow" startarrowlength="short" endarrowwidth="narrow" endarrowlength="short" joinstyle="miter"/>
                          <v:textbox inset="2.53958mm,2.53958mm,2.53958mm,2.53958mm">
                            <w:txbxContent>
                              <w:p w14:paraId="6FE13060" w14:textId="77777777" w:rsidR="00F75B1B" w:rsidRDefault="00F75B1B" w:rsidP="003F33E6">
                                <w:pPr>
                                  <w:spacing w:after="0" w:line="240" w:lineRule="auto"/>
                                  <w:textDirection w:val="btLr"/>
                                </w:pPr>
                              </w:p>
                            </w:txbxContent>
                          </v:textbox>
                        </v:oval>
                      </v:group>
                      <v:group id="Group 1046" o:spid="_x0000_s1344" style="position:absolute;left:46906;top:9306;width:3066;height:2982" coordorigin="-7270,-7511" coordsize="306640,298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">
                        <v:group id="Group 1047" o:spid="_x0000_s1345" style="position:absolute;width:292100;height:283210;rotation:-11598217fd" coordsize="292388,283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">
                          <v:shape id="Shape 134" o:spid="_x0000_s1346" type="#_x0000_t75" alt="Add" style="position:absolute;left:86264;width:93980;height:939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">
                            <v:imagedata r:id="rId119" o:title="Add"/>
                          </v:shape>
                          <v:group id="Group 1049" o:spid="_x0000_s1347" style="position:absolute;top:94890;width:292388;height:188871" coordsize="292388,1888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">
                            <v:oval id="Oval 1050" o:spid="_x0000_s1348" style="position:absolute;left:69011;width:120770;height:1207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" fillcolor="#d8e2f3" strokecolor="windowText" strokeweight="1pt">
                              <v:stroke startarrowwidth="narrow" startarrowlength="short" endarrowwidth="narrow" endarrowlength="short" joinstyle="miter"/>
                              <v:textbox inset="2.53958mm,2.53958mm,2.53958mm,2.53958mm">
                                <w:txbxContent>
                                  <w:p w14:paraId="2D09BD20" w14:textId="77777777" w:rsidR="00F75B1B" w:rsidRDefault="00F75B1B" w:rsidP="003F33E6">
                                    <w:pPr>
                                      <w:spacing w:after="0" w:line="240" w:lineRule="auto"/>
                                      <w:textDirection w:val="btLr"/>
                                    </w:pPr>
                                  </w:p>
                                </w:txbxContent>
                              </v:textbox>
                            </v:oval>
                            <v:shape id="Shape 137" o:spid="_x0000_s1349" type="#_x0000_t75" alt="Add" style="position:absolute;left:198408;top:17253;width:93980;height:939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">
                              <v:imagedata r:id="rId119" o:title="Add"/>
                            </v:shape>
                            <v:shape id="Shape 138" o:spid="_x0000_s1350" type="#_x0000_t75" alt="Add" style="position:absolute;top:94891;width:93980;height:939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">
                              <v:imagedata r:id="rId119" o:title="Add"/>
                            </v:shape>
                          </v:group>
                        </v:group>
                        <v:oval id="Oval 1053" o:spid="_x0000_s1351" style="position:absolute;left:141266;top:100940;width:49530;height:45085;rotation:18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" fillcolor="windowText" strokecolor="windowText" strokeweight="1pt">
                          <v:stroke startarrowwidth="narrow" startarrowlength="short" endarrowwidth="narrow" endarrowlength="short" joinstyle="miter"/>
                          <v:textbox inset="2.53958mm,2.53958mm,2.53958mm,2.53958mm">
                            <w:txbxContent>
                              <w:p w14:paraId="69A93DFA" w14:textId="77777777" w:rsidR="00F75B1B" w:rsidRDefault="00F75B1B" w:rsidP="003F33E6">
                                <w:pPr>
                                  <w:spacing w:after="0" w:line="240" w:lineRule="auto"/>
                                  <w:textDirection w:val="btLr"/>
                                </w:pPr>
                              </w:p>
                            </w:txbxContent>
                          </v:textbox>
                        </v:oval>
                      </v:group>
                      <v:group id="Group 1054" o:spid="_x0000_s1352" style="position:absolute;left:53913;top:7837;width:4757;height:2758" coordorigin="-29244,96342" coordsize="475649,2758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">
                        <v:group id="Group 1055" o:spid="_x0000_s1353" style="position:absolute;left:47767;top:96342;width:398638;height:275805" coordorigin="47834,96383" coordsize="399194,275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">
                          <v:shape id="Shape 142" o:spid="_x0000_s1354" type="#_x0000_t75" alt="Add" style="position:absolute;left:205240;top:96383;width:93345;height:9334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">
                            <v:imagedata r:id="rId119" o:title="Add"/>
                          </v:shape>
                          <v:shape id="Shape 143" o:spid="_x0000_s1355" type="#_x0000_t75" alt="Add" style="position:absolute;left:353683;top:155275;width:93345;height:9334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">
                            <v:imagedata r:id="rId119" o:title="Add"/>
                          </v:shape>
                          <v:shape id="Shape 144" o:spid="_x0000_s1356" type="#_x0000_t75" alt="Add" style="position:absolute;left:186533;top:278957;width:93345;height:9334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">
                            <v:imagedata r:id="rId119" o:title="Add"/>
                          </v:shape>
                          <v:shape id="Shape 145" o:spid="_x0000_s1357" type="#_x0000_t75" alt="Add" style="position:absolute;left:47834;top:162323;width:93345;height:9334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">
                            <v:imagedata r:id="rId119" o:title="Add"/>
                          </v:shape>
                        </v:group>
                        <v:oval id="Oval 1060" o:spid="_x0000_s1358" style="position:absolute;left:216957;top:197100;width:49530;height:45085;rotation:18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" fillcolor="windowText" strokecolor="windowText" strokeweight="1pt">
                          <v:stroke startarrowwidth="narrow" startarrowlength="short" endarrowwidth="narrow" endarrowlength="short" joinstyle="miter"/>
                          <v:textbox inset="2.53958mm,2.53958mm,2.53958mm,2.53958mm">
                            <w:txbxContent>
                              <w:p w14:paraId="1CBB995B" w14:textId="77777777" w:rsidR="00F75B1B" w:rsidRDefault="00F75B1B" w:rsidP="003F33E6">
                                <w:pPr>
                                  <w:spacing w:after="0" w:line="240" w:lineRule="auto"/>
                                  <w:textDirection w:val="btLr"/>
                                </w:pPr>
                              </w:p>
                            </w:txbxContent>
                          </v:textbox>
                        </v:oval>
                        <v:oval id="Oval 1061" o:spid="_x0000_s1359" style="position:absolute;left:338447;top:231569;width:49530;height:45085;rotation:18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" fillcolor="windowText" strokecolor="windowText" strokeweight="1pt">
                          <v:stroke startarrowwidth="narrow" startarrowlength="short" endarrowwidth="narrow" endarrowlength="short" joinstyle="miter"/>
                          <v:textbox inset="2.53958mm,2.53958mm,2.53958mm,2.53958mm">
                            <w:txbxContent>
                              <w:p w14:paraId="63F7035C" w14:textId="77777777" w:rsidR="00F75B1B" w:rsidRDefault="00F75B1B" w:rsidP="003F33E6">
                                <w:pPr>
                                  <w:spacing w:after="0" w:line="240" w:lineRule="auto"/>
                                  <w:textDirection w:val="btLr"/>
                                </w:pPr>
                              </w:p>
                            </w:txbxContent>
                          </v:textbox>
                        </v:oval>
                        <v:oval id="Oval 1062" o:spid="_x0000_s1360" style="position:absolute;left:132667;top:240158;width:49530;height:45085;rotation:18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" fillcolor="windowText" strokecolor="windowText" strokeweight="1pt">
                          <v:stroke startarrowwidth="narrow" startarrowlength="short" endarrowwidth="narrow" endarrowlength="short" joinstyle="miter"/>
                          <v:textbox inset="2.53958mm,2.53958mm,2.53958mm,2.53958mm">
                            <w:txbxContent>
                              <w:p w14:paraId="1648CF52" w14:textId="77777777" w:rsidR="00F75B1B" w:rsidRDefault="00F75B1B" w:rsidP="003F33E6">
                                <w:pPr>
                                  <w:spacing w:after="0" w:line="240" w:lineRule="auto"/>
                                  <w:textDirection w:val="btLr"/>
                                </w:pPr>
                              </w:p>
                            </w:txbxContent>
                          </v:textbox>
                        </v:oval>
                        <v:oval id="Oval 1063" o:spid="_x0000_s1361" style="position:absolute;left:-29244;top:166074;width:49530;height:45085;rotation:18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" fillcolor="windowText" strokecolor="windowText" strokeweight="1pt">
                          <v:stroke startarrowwidth="narrow" startarrowlength="short" endarrowwidth="narrow" endarrowlength="short" joinstyle="miter"/>
                          <v:textbox inset="2.53958mm,2.53958mm,2.53958mm,2.53958mm">
                            <w:txbxContent>
                              <w:p w14:paraId="024629AD" w14:textId="77777777" w:rsidR="00F75B1B" w:rsidRDefault="00F75B1B" w:rsidP="003F33E6">
                                <w:pPr>
                                  <w:spacing w:after="0" w:line="240" w:lineRule="auto"/>
                                  <w:textDirection w:val="btLr"/>
                                </w:pPr>
                              </w:p>
                            </w:txbxContent>
                          </v:textbox>
                        </v:oval>
                      </v:group>
                      <v:group id="Group 1064" o:spid="_x0000_s1362" style="position:absolute;top:7006;width:18560;height:3528" coordsize="18560,35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">
                        <v:group id="Group 1065" o:spid="_x0000_s1363" style="position:absolute;width:18560;height:3528" coordorigin="3019" coordsize="15359,25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">
                          <v:shape id="Freeform: Shape 1066" o:spid="_x0000_s1364" style="position:absolute;left:3095;width:6798;height:2557;visibility:visible;mso-wrap-style:square;v-text-anchor:middle" coordsize="1855946,28931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" adj="-11796480,,5400" path="m26251,289314l,,622738,43319r1223274,64057c1845882,114698,1856076,185681,1855946,193003v-320397,8448,-927688,38307,-1234438,55854l26251,289314xe" fillcolor="#ec8640" stroked="f">
                            <v:fill opacity="11051f"/>
                            <v:stroke joinstyle="miter"/>
                            <v:formulas/>
                            <v:path arrowok="t" o:extrusionok="f" o:connecttype="custom" textboxrect="0,0,1855946,289314"/>
                            <v:textbox inset="2.53958mm,2.53958mm,2.53958mm,2.53958mm">
                              <w:txbxContent>
                                <w:p w14:paraId="58B97DC1" w14:textId="77777777" w:rsidR="00F75B1B" w:rsidRDefault="00F75B1B" w:rsidP="003F33E6">
                                  <w:pPr>
                                    <w:spacing w:after="0" w:line="240" w:lineRule="auto"/>
                                    <w:textDirection w:val="btLr"/>
                                  </w:pPr>
                                </w:p>
                              </w:txbxContent>
                            </v:textbox>
                          </v:shape>
                          <v:shape id="Freeform: Shape 1067" o:spid="_x0000_s1365" style="position:absolute;left:3019;width:9882;height:1035;visibility:visible;mso-wrap-style:square;v-text-anchor:middle" coordsize="1007782,15330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" adj="-11796480,,5400" path="m,c177800,36513,364331,79830,533400,109538v169069,29708,412470,39798,474382,43767e" filled="f" strokecolor="windowText">
                            <v:stroke startarrowwidth="narrow" startarrowlength="short" endarrowwidth="narrow" endarrowlength="short" joinstyle="miter"/>
                            <v:formulas/>
                            <v:path arrowok="t" o:extrusionok="f" o:connecttype="custom" textboxrect="0,0,1007782,153305"/>
                            <v:textbox inset="2.53958mm,2.53958mm,2.53958mm,2.53958mm">
                              <w:txbxContent>
                                <w:p w14:paraId="5F1A3FE3" w14:textId="77777777" w:rsidR="00F75B1B" w:rsidRDefault="00F75B1B" w:rsidP="003F33E6">
                                  <w:pPr>
                                    <w:spacing w:after="0" w:line="240" w:lineRule="auto"/>
                                    <w:textDirection w:val="btLr"/>
                                  </w:pPr>
                                </w:p>
                              </w:txbxContent>
                            </v:textbox>
                          </v:shape>
                          <v:shape id="Freeform: Shape 1068" o:spid="_x0000_s1366" style="position:absolute;left:3191;top:1605;width:9710;height:978;rotation:180;flip:x;visibility:visible;mso-wrap-style:square;v-text-anchor:middle" coordsize="999884,14490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" adj="-11796480,,5400" path="m,c177800,36513,364331,79830,533400,109538v169069,29708,404572,31396,466484,35365e" filled="f" strokecolor="windowText">
                            <v:stroke startarrowwidth="narrow" startarrowlength="short" endarrowwidth="narrow" endarrowlength="short" joinstyle="miter"/>
                            <v:formulas/>
                            <v:path arrowok="t" o:extrusionok="f" o:connecttype="custom" textboxrect="0,0,999884,144903"/>
                            <v:textbox inset="2.53958mm,2.53958mm,2.53958mm,2.53958mm">
                              <w:txbxContent>
                                <w:p w14:paraId="0D11D217" w14:textId="77777777" w:rsidR="00F75B1B" w:rsidRDefault="00F75B1B" w:rsidP="003F33E6">
                                  <w:pPr>
                                    <w:spacing w:after="0" w:line="240" w:lineRule="auto"/>
                                    <w:textDirection w:val="btLr"/>
                                  </w:pPr>
                                </w:p>
                              </w:txbxContent>
                            </v:textbox>
                          </v:shape>
                          <v:shape id="Freeform: Shape 1069" o:spid="_x0000_s1367" style="position:absolute;left:9802;top:911;width:8576;height:698;visibility:visible;mso-wrap-style:square;v-text-anchor:middle" coordsize="10490854,34601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" adj="-11796480,,5400" path="m4,-1l1555421,57044r2235611,8645l4472109,160911r6018742,44134l4472109,226080v-282004,39378,-448294,134112,-846011,118134l649231,343342r-615970,l4,-1xe" fillcolor="#2f5496" stroked="f">
                            <v:fill opacity="11051f"/>
                            <v:stroke joinstyle="miter"/>
                            <v:formulas/>
                            <v:path arrowok="t" o:extrusionok="f" o:connecttype="custom" textboxrect="0,0,10490854,346012"/>
                            <v:textbox inset="2.53958mm,2.53958mm,2.53958mm,2.53958mm">
                              <w:txbxContent>
                                <w:p w14:paraId="7FB58209" w14:textId="77777777" w:rsidR="00F75B1B" w:rsidRDefault="00F75B1B" w:rsidP="003F33E6">
                                  <w:pPr>
                                    <w:spacing w:after="0" w:line="240" w:lineRule="auto"/>
                                    <w:textDirection w:val="btLr"/>
                                  </w:pPr>
                                </w:p>
                              </w:txbxContent>
                            </v:textbox>
                          </v:shape>
                        </v:group>
                        <v:group id="Group 1070" o:spid="_x0000_s1368" style="position:absolute;left:3078;top:-1917;width:1402;height:6882;rotation:90" coordorigin="923,-1830" coordsize="1402,68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">
                          <v:group id="Group 1071" o:spid="_x0000_s1369" style="position:absolute;left:1049;top:-1246;width:1276;height:6297" coordorigin="1050,-1247" coordsize="1277,6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">
                            <v:shape id="Shape 158" o:spid="_x0000_s1370" type="#_x0000_t75" alt="Add" style="position:absolute;left:1395;top:-1247;width:933;height:9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">
                              <v:imagedata r:id="rId119" o:title="Add"/>
                            </v:shape>
                            <v:shape id="Shape 159" o:spid="_x0000_s1371" type="#_x0000_t75" alt="Add" style="position:absolute;left:1193;top:4119;width:934;height:9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">
                              <v:imagedata r:id="rId119" o:title="Add"/>
                            </v:shape>
                            <v:shape id="Shape 160" o:spid="_x0000_s1372" type="#_x0000_t75" alt="Add" style="position:absolute;left:1050;top:1136;width:934;height:9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">
                              <v:imagedata r:id="rId119" o:title="Add"/>
                            </v:shape>
                          </v:group>
                          <v:oval id="Oval 1075" o:spid="_x0000_s1373" style="position:absolute;left:1597;top:-1830;width:495;height:451;rotation:18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" fillcolor="windowText" strokecolor="windowText" strokeweight="1pt">
                            <v:stroke startarrowwidth="narrow" startarrowlength="short" endarrowwidth="narrow" endarrowlength="short" joinstyle="miter"/>
                            <v:textbox inset="2.53958mm,2.53958mm,2.53958mm,2.53958mm">
                              <w:txbxContent>
                                <w:p w14:paraId="714A909F" w14:textId="77777777" w:rsidR="00F75B1B" w:rsidRDefault="00F75B1B" w:rsidP="003F33E6">
                                  <w:pPr>
                                    <w:spacing w:after="0" w:line="240" w:lineRule="auto"/>
                                    <w:textDirection w:val="btLr"/>
                                  </w:pPr>
                                </w:p>
                              </w:txbxContent>
                            </v:textbox>
                          </v:oval>
                          <v:oval id="Oval 1076" o:spid="_x0000_s1374" style="position:absolute;left:1771;top:771;width:495;height:451;rotation:18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" fillcolor="windowText" strokecolor="windowText" strokeweight="1pt">
                            <v:stroke startarrowwidth="narrow" startarrowlength="short" endarrowwidth="narrow" endarrowlength="short" joinstyle="miter"/>
                            <v:textbox inset="2.53958mm,2.53958mm,2.53958mm,2.53958mm">
                              <w:txbxContent>
                                <w:p w14:paraId="549B1F9E" w14:textId="77777777" w:rsidR="00F75B1B" w:rsidRDefault="00F75B1B" w:rsidP="003F33E6">
                                  <w:pPr>
                                    <w:spacing w:after="0" w:line="240" w:lineRule="auto"/>
                                    <w:textDirection w:val="btLr"/>
                                  </w:pPr>
                                </w:p>
                              </w:txbxContent>
                            </v:textbox>
                          </v:oval>
                          <v:oval id="Oval 1077" o:spid="_x0000_s1375" style="position:absolute;left:923;top:3880;width:495;height:450;rotation:18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" fillcolor="windowText" strokecolor="windowText" strokeweight="1pt">
                            <v:stroke startarrowwidth="narrow" startarrowlength="short" endarrowwidth="narrow" endarrowlength="short" joinstyle="miter"/>
                            <v:textbox inset="2.53958mm,2.53958mm,2.53958mm,2.53958mm">
                              <w:txbxContent>
                                <w:p w14:paraId="5E18D3FA" w14:textId="77777777" w:rsidR="00F75B1B" w:rsidRDefault="00F75B1B" w:rsidP="003F33E6">
                                  <w:pPr>
                                    <w:spacing w:after="0" w:line="240" w:lineRule="auto"/>
                                    <w:textDirection w:val="btLr"/>
                                  </w:pPr>
                                </w:p>
                              </w:txbxContent>
                            </v:textbox>
                          </v:oval>
                        </v:group>
                        <v:group id="Group 1078" o:spid="_x0000_s1376" style="position:absolute;left:1364;top:1364;width:10549;height:1814" coordsize="10548,1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">
                          <v:oval id="Oval 1079" o:spid="_x0000_s1377" style="position:absolute;left:589;top:725;width:495;height:451;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" fillcolor="windowText" strokecolor="windowText" strokeweight="1pt">
                            <v:stroke startarrowwidth="narrow" startarrowlength="short" endarrowwidth="narrow" endarrowlength="short" joinstyle="miter"/>
                            <v:textbox inset="2.53958mm,2.53958mm,2.53958mm,2.53958mm">
                              <w:txbxContent>
                                <w:p w14:paraId="79890704" w14:textId="77777777" w:rsidR="00F75B1B" w:rsidRDefault="00F75B1B" w:rsidP="003F33E6">
                                  <w:pPr>
                                    <w:spacing w:after="0" w:line="240" w:lineRule="auto"/>
                                    <w:textDirection w:val="btLr"/>
                                  </w:pPr>
                                </w:p>
                              </w:txbxContent>
                            </v:textbox>
                          </v:oval>
                          <v:shape id="Shape 166" o:spid="_x0000_s1378" type="#_x0000_t75" alt="Add" style="position:absolute;top:887;width:927;height:927;rotation:9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">
                            <v:imagedata r:id="rId119" o:title="Add"/>
                          </v:shape>
                          <v:oval id="Oval 1081" o:spid="_x0000_s1379" style="position:absolute;left:8529;top:68;width:494;height:450;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" fillcolor="windowText" strokecolor="windowText" strokeweight="1pt">
                            <v:stroke startarrowwidth="narrow" startarrowlength="short" endarrowwidth="narrow" endarrowlength="short" joinstyle="miter"/>
                            <v:textbox inset="2.53958mm,2.53958mm,2.53958mm,2.53958mm">
                              <w:txbxContent>
                                <w:p w14:paraId="18DF258F" w14:textId="77777777" w:rsidR="00F75B1B" w:rsidRDefault="00F75B1B" w:rsidP="003F33E6">
                                  <w:pPr>
                                    <w:spacing w:after="0" w:line="240" w:lineRule="auto"/>
                                    <w:textDirection w:val="btLr"/>
                                  </w:pPr>
                                </w:p>
                              </w:txbxContent>
                            </v:textbox>
                          </v:oval>
                          <v:shape id="Shape 168" o:spid="_x0000_s1380" type="#_x0000_t75" alt="Add" style="position:absolute;left:7506;width:927;height:927;rotation:9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">
                            <v:imagedata r:id="rId119" o:title="Add"/>
                          </v:shape>
                          <v:shape id="Shape 169" o:spid="_x0000_s1381" type="#_x0000_t75" alt="Add" style="position:absolute;left:9621;width:927;height:927;rotation:9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">
                            <v:imagedata r:id="rId119" o:title="Add"/>
                          </v:shape>
                        </v:group>
                      </v:group>
                      <v:shape id="Straight Arrow Connector 1084" o:spid="_x0000_s1382" type="#_x0000_t32" style="position:absolute;left:28144;top:8837;width:3410;height:89;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" strokecolor="#757070">
                        <v:stroke startarrowwidth="narrow" startarrowlength="short" endarrow="block" joinstyle="miter"/>
                      </v:shape>
                      <v:shape id="Straight Arrow Connector 1085" o:spid="_x0000_s1383" type="#_x0000_t32" style="position:absolute;left:39069;top:8837;width:3410;height:89;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" strokecolor="#757070">
                        <v:stroke startarrowwidth="narrow" startarrowlength="short" endarrow="block" joinstyle="miter"/>
                      </v:shape>
                      <v:shape id="Straight Arrow Connector 1086" o:spid="_x0000_s1384" type="#_x0000_t32" style="position:absolute;left:49995;top:8837;width:3412;height:91;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" strokecolor="#757070">
                        <v:stroke startarrowwidth="narrow" startarrowlength="short" endarrow="block" joinstyle="miter"/>
                      </v:shape>
                      <v:rect id="Rectangle 1087" o:spid="_x0000_s1385" style="position:absolute;left:28498;top:6526;width:2724;height:3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" filled="f" stroked="f">
                        <v:textbox inset="2.53958mm,1.2694mm,2.53958mm,1.2694mm">
                          <w:txbxContent>
                            <w:p w14:paraId="43B0913A" w14:textId="77777777" w:rsidR="00F75B1B" w:rsidRDefault="00F75B1B" w:rsidP="003F33E6">
                              <w:pPr>
                                <w:spacing w:line="258" w:lineRule="auto"/>
                                <w:textDirection w:val="btLr"/>
                              </w:pPr>
                              <w:r>
                                <w:rPr>
                                  <w:color w:val="767171"/>
                                </w:rPr>
                                <w:t>A</w:t>
                              </w:r>
                            </w:p>
                          </w:txbxContent>
                        </v:textbox>
                      </v:rect>
                      <v:rect id="Rectangle 1088" o:spid="_x0000_s1386" style="position:absolute;left:39304;top:6526;width:2724;height:3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" filled="f" stroked="f">
                        <v:textbox inset="2.53958mm,1.2694mm,2.53958mm,1.2694mm">
                          <w:txbxContent>
                            <w:p w14:paraId="67C03356" w14:textId="77777777" w:rsidR="00F75B1B" w:rsidRDefault="00F75B1B" w:rsidP="003F33E6">
                              <w:pPr>
                                <w:spacing w:line="258" w:lineRule="auto"/>
                                <w:textDirection w:val="btLr"/>
                              </w:pPr>
                              <w:r>
                                <w:rPr>
                                  <w:color w:val="767171"/>
                                </w:rPr>
                                <w:t>B</w:t>
                              </w:r>
                            </w:p>
                          </w:txbxContent>
                        </v:textbox>
                      </v:rect>
                      <v:rect id="Rectangle 1089" o:spid="_x0000_s1387" style="position:absolute;left:49991;top:6526;width:2725;height:3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" filled="f" stroked="f">
                        <v:textbox inset="2.53958mm,1.2694mm,2.53958mm,1.2694mm">
                          <w:txbxContent>
                            <w:p w14:paraId="537E5F34" w14:textId="77777777" w:rsidR="00F75B1B" w:rsidRDefault="00F75B1B" w:rsidP="003F33E6">
                              <w:pPr>
                                <w:spacing w:line="258" w:lineRule="auto"/>
                                <w:textDirection w:val="btLr"/>
                              </w:pPr>
                              <w:r>
                                <w:rPr>
                                  <w:color w:val="767171"/>
                                </w:rPr>
                                <w:t>C</w:t>
                              </w:r>
                            </w:p>
                          </w:txbxContent>
                        </v:textbox>
                      </v:rect>
                      <v:rect id="Rectangle 1090" o:spid="_x0000_s1388" style="position:absolute;left:7604;top:13998;width:7830;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">
                        <v:stroke startarrowwidth="narrow" startarrowlength="short" endarrowwidth="narrow" endarrowlength="short"/>
                        <v:textbox inset="2.53958mm,1.2694mm,2.53958mm,1.2694mm">
                          <w:txbxContent>
                            <w:p w14:paraId="32173C7C" w14:textId="77777777" w:rsidR="00F75B1B" w:rsidRDefault="00F75B1B" w:rsidP="003F33E6">
                              <w:pPr>
                                <w:spacing w:line="258" w:lineRule="auto"/>
                                <w:jc w:val="center"/>
                                <w:textDirection w:val="btLr"/>
                              </w:pPr>
                              <w:r>
                                <w:rPr>
                                  <w:color w:val="000000"/>
                                  <w:sz w:val="18"/>
                                </w:rPr>
                                <w:t>Taylor cone</w:t>
                              </w:r>
                            </w:p>
                          </w:txbxContent>
                        </v:textbox>
                      </v:rect>
                      <v:rect id="Rectangle 1091" o:spid="_x0000_s1389" style="position:absolute;left:15792;top:1658;width:1024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">
                        <v:stroke startarrowwidth="narrow" startarrowlength="short" endarrowwidth="narrow" endarrowlength="short"/>
                        <v:textbox inset="2.53958mm,1.2694mm,2.53958mm,1.2694mm">
                          <w:txbxContent>
                            <w:p w14:paraId="40783EC8" w14:textId="77777777" w:rsidR="00F75B1B" w:rsidRDefault="00F75B1B" w:rsidP="003F33E6">
                              <w:pPr>
                                <w:spacing w:line="258" w:lineRule="auto"/>
                                <w:jc w:val="center"/>
                                <w:textDirection w:val="btLr"/>
                              </w:pPr>
                              <w:r>
                                <w:rPr>
                                  <w:color w:val="000000"/>
                                  <w:sz w:val="18"/>
                                </w:rPr>
                                <w:t>Analyte molecule</w:t>
                              </w:r>
                            </w:p>
                          </w:txbxContent>
                        </v:textbox>
                      </v:rect>
                      <v:rect id="Rectangle 1092" o:spid="_x0000_s1390" style="position:absolute;left:41679;top:12226;width:10033;height:50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" stroked="f">
                        <v:textbox inset="2.53958mm,1.2694mm,2.53958mm,1.2694mm">
                          <w:txbxContent>
                            <w:p w14:paraId="600D6169" w14:textId="77777777" w:rsidR="00F75B1B" w:rsidRDefault="00F75B1B" w:rsidP="003F33E6">
                              <w:pPr>
                                <w:spacing w:line="258" w:lineRule="auto"/>
                                <w:jc w:val="center"/>
                                <w:textDirection w:val="btLr"/>
                              </w:pPr>
                              <w:r>
                                <w:rPr>
                                  <w:color w:val="000000"/>
                                  <w:sz w:val="18"/>
                                </w:rPr>
                                <w:t>Charged progeny droplets</w:t>
                              </w:r>
                            </w:p>
                          </w:txbxContent>
                        </v:textbox>
                      </v:rect>
                      <v:rect id="Rectangle 1093" o:spid="_x0000_s1391" style="position:absolute;left:47616;top:1777;width:9081;height:50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">
                        <v:stroke startarrowwidth="narrow" startarrowlength="short" endarrowwidth="narrow" endarrowlength="short"/>
                        <v:textbox inset="2.53958mm,1.2694mm,2.53958mm,1.2694mm">
                          <w:txbxContent>
                            <w:p w14:paraId="7C5EE26A" w14:textId="77777777" w:rsidR="00F75B1B" w:rsidRDefault="00F75B1B" w:rsidP="003F33E6">
                              <w:pPr>
                                <w:spacing w:line="258" w:lineRule="auto"/>
                                <w:jc w:val="center"/>
                                <w:textDirection w:val="btLr"/>
                              </w:pPr>
                              <w:r>
                                <w:rPr>
                                  <w:color w:val="000000"/>
                                  <w:sz w:val="18"/>
                                </w:rPr>
                                <w:t>Naked charged analyte</w:t>
                              </w:r>
                            </w:p>
                          </w:txbxContent>
                        </v:textbox>
                      </v:rect>
                      <v:shape id="Straight Arrow Connector 1094" o:spid="_x0000_s1392" type="#_x0000_t32" style="position:absolute;left:11158;top:8868;width:1455;height:5131;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" strokecolor="windowText">
                        <v:stroke startarrowwidth="narrow" startarrowlength="short" endarrow="block" joinstyle="miter"/>
                      </v:shape>
                      <v:shape id="Straight Arrow Connector 1095" o:spid="_x0000_s1393" type="#_x0000_t32" style="position:absolute;left:21375;top:4037;width:1969;height:34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" strokecolor="windowText">
                        <v:stroke startarrowwidth="narrow" startarrowlength="short" endarrow="block" joinstyle="miter"/>
                      </v:shape>
                      <v:shape id="Straight Arrow Connector 1096" o:spid="_x0000_s1394" type="#_x0000_t32" style="position:absolute;left:52370;top:5581;width:1569;height:30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" strokecolor="windowText">
                        <v:stroke startarrowwidth="narrow" startarrowlength="short" endarrow="block" joinstyle="miter"/>
                      </v:shape>
                    </v:group>
                    <v:rect id="Rectangle 1097" o:spid="_x0000_s1395" style="position:absolute;width:3676;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" filled="f" stroked="f">
                      <v:textbox inset="2.53958mm,1.2694mm,2.53958mm,1.2694mm">
                        <w:txbxContent>
                          <w:p w14:paraId="5F210493" w14:textId="77777777" w:rsidR="00F75B1B" w:rsidRDefault="00F75B1B" w:rsidP="003F33E6">
                            <w:pPr>
                              <w:spacing w:line="258" w:lineRule="auto"/>
                              <w:textDirection w:val="btLr"/>
                            </w:pPr>
                            <w:r>
                              <w:rPr>
                                <w:b/>
                                <w:color w:val="000000"/>
                              </w:rPr>
                              <w:t>(a)</w:t>
                            </w:r>
                          </w:p>
                        </w:txbxContent>
                      </v:textbox>
                    </v:rect>
                  </v:group>
                  <v:shape id="Straight Arrow Connector 1098" o:spid="_x0000_s1396" type="#_x0000_t32" style="position:absolute;left:72836;top:18918;width:17056;height:14132;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" strokecolor="#3a3838">
                    <v:stroke dashstyle="dash" startarrowwidth="narrow" startarrowlength="short" endarrowwidth="narrow" endarrowlength="short" joinstyle="miter"/>
                  </v:shape>
                </v:group>
              </v:group>
            </w:pict>
          </mc:Fallback>
        </mc:AlternateContent>
      </w:r>
    </w:p>
    <w:p w14:paraId="68BC9212" w14:textId="20FD7F0B" w:rsidR="003F33E6" w:rsidRPr="009A00CF" w:rsidRDefault="00916216" w:rsidP="00916216">
      <w:pPr>
        <w:pStyle w:val="Heading3"/>
        <w:rPr>
          <w:rFonts w:eastAsia="Calibri"/>
          <w:lang w:eastAsia="en-GB"/>
        </w:rPr>
      </w:pPr>
      <w:bookmarkStart w:id="80" w:name="_Toc68085936"/>
      <w:r>
        <w:rPr>
          <w:rFonts w:eastAsia="Calibri"/>
          <w:lang w:eastAsia="en-GB"/>
        </w:rPr>
        <w:lastRenderedPageBreak/>
        <w:t xml:space="preserve">3.3.4 </w:t>
      </w:r>
      <w:r w:rsidR="003F33E6" w:rsidRPr="009A00CF">
        <w:rPr>
          <w:rFonts w:eastAsia="Calibri"/>
          <w:lang w:eastAsia="en-GB"/>
        </w:rPr>
        <w:t>Ion injection: the Orbitrap mass analyser and the C-Trap:</w:t>
      </w:r>
      <w:bookmarkEnd w:id="80"/>
    </w:p>
    <w:p w14:paraId="253CA990" w14:textId="33F25F3D" w:rsidR="003F33E6" w:rsidRPr="009A00CF" w:rsidRDefault="00921163" w:rsidP="003F33E6">
      <w:pPr>
        <w:spacing w:line="360" w:lineRule="auto"/>
        <w:rPr>
          <w:rFonts w:ascii="Calibri" w:eastAsia="Calibri" w:hAnsi="Calibri" w:cs="Calibri"/>
          <w:lang w:eastAsia="en-GB"/>
        </w:rPr>
      </w:pPr>
      <w:r w:rsidRPr="009A00CF">
        <w:rPr>
          <w:rFonts w:ascii="Calibri" w:eastAsia="Calibri" w:hAnsi="Calibri" w:cs="Calibri"/>
          <w:noProof/>
          <w:lang w:eastAsia="en-GB"/>
        </w:rPr>
        <mc:AlternateContent>
          <mc:Choice Requires="wpg">
            <w:drawing>
              <wp:anchor distT="0" distB="0" distL="114300" distR="114300" simplePos="0" relativeHeight="251776000" behindDoc="0" locked="0" layoutInCell="1" allowOverlap="1" wp14:anchorId="64B740D6" wp14:editId="1FDC07B4">
                <wp:simplePos x="0" y="0"/>
                <wp:positionH relativeFrom="column">
                  <wp:posOffset>747395</wp:posOffset>
                </wp:positionH>
                <wp:positionV relativeFrom="paragraph">
                  <wp:posOffset>3507740</wp:posOffset>
                </wp:positionV>
                <wp:extent cx="4082415" cy="2989580"/>
                <wp:effectExtent l="0" t="0" r="0" b="1270"/>
                <wp:wrapTopAndBottom/>
                <wp:docPr id="1331" name="Group 1331"/>
                <wp:cNvGraphicFramePr/>
                <a:graphic xmlns:a="http://schemas.openxmlformats.org/drawingml/2006/main">
                  <a:graphicData uri="http://schemas.microsoft.com/office/word/2010/wordprocessingGroup">
                    <wpg:wgp>
                      <wpg:cNvGrpSpPr/>
                      <wpg:grpSpPr>
                        <a:xfrm>
                          <a:off x="0" y="0"/>
                          <a:ext cx="4082415" cy="2989580"/>
                          <a:chOff x="0" y="0"/>
                          <a:chExt cx="4082860" cy="2989667"/>
                        </a:xfrm>
                      </wpg:grpSpPr>
                      <pic:pic xmlns:pic="http://schemas.openxmlformats.org/drawingml/2006/picture">
                        <pic:nvPicPr>
                          <pic:cNvPr id="1102" name="Shape 197"/>
                          <pic:cNvPicPr/>
                        </pic:nvPicPr>
                        <pic:blipFill rotWithShape="1">
                          <a:blip r:embed="rId120">
                            <a:alphaModFix/>
                          </a:blip>
                          <a:srcRect/>
                          <a:stretch/>
                        </pic:blipFill>
                        <pic:spPr>
                          <a:xfrm>
                            <a:off x="11875" y="0"/>
                            <a:ext cx="4070985" cy="2563495"/>
                          </a:xfrm>
                          <a:prstGeom prst="rect">
                            <a:avLst/>
                          </a:prstGeom>
                          <a:noFill/>
                          <a:ln>
                            <a:noFill/>
                          </a:ln>
                        </pic:spPr>
                      </pic:pic>
                      <wps:wsp>
                        <wps:cNvPr id="1103" name="Rectangle 1103"/>
                        <wps:cNvSpPr/>
                        <wps:spPr>
                          <a:xfrm>
                            <a:off x="0" y="2612571"/>
                            <a:ext cx="4071008" cy="377096"/>
                          </a:xfrm>
                          <a:prstGeom prst="rect">
                            <a:avLst/>
                          </a:prstGeom>
                          <a:solidFill>
                            <a:srgbClr val="FFFFFF"/>
                          </a:solidFill>
                          <a:ln>
                            <a:noFill/>
                          </a:ln>
                        </wps:spPr>
                        <wps:txbx>
                          <w:txbxContent>
                            <w:p w14:paraId="35F8C44B" w14:textId="0EB26DEC" w:rsidR="00F75B1B" w:rsidRDefault="00F75B1B" w:rsidP="003F33E6">
                              <w:pPr>
                                <w:spacing w:after="200" w:line="240" w:lineRule="auto"/>
                                <w:textDirection w:val="btLr"/>
                              </w:pPr>
                              <w:r>
                                <w:rPr>
                                  <w:rFonts w:ascii="Arial" w:eastAsia="Arial" w:hAnsi="Arial" w:cs="Arial"/>
                                  <w:i/>
                                  <w:color w:val="44546A"/>
                                  <w:sz w:val="18"/>
                                </w:rPr>
                                <w:t>Figure 3.11 Schematic view of an Orbitrap mass analyser showing a stable ion trajectory following delivery from the C-Trap (</w:t>
                              </w:r>
                              <w:r w:rsidRPr="00BF2F66">
                                <w:rPr>
                                  <w:rFonts w:ascii="Arial" w:eastAsia="Arial" w:hAnsi="Arial" w:cs="Arial"/>
                                  <w:i/>
                                  <w:color w:val="44546A"/>
                                  <w:sz w:val="18"/>
                                </w:rPr>
                                <w:t>Creative Proteomics, 2008).</w:t>
                              </w:r>
                            </w:p>
                          </w:txbxContent>
                        </wps:txbx>
                        <wps:bodyPr spcFirstLastPara="1" wrap="square" lIns="0" tIns="0" rIns="0" bIns="0" anchor="t" anchorCtr="0">
                          <a:noAutofit/>
                        </wps:bodyPr>
                      </wps:wsp>
                    </wpg:wgp>
                  </a:graphicData>
                </a:graphic>
              </wp:anchor>
            </w:drawing>
          </mc:Choice>
          <mc:Fallback>
            <w:pict>
              <v:group w14:anchorId="64B740D6" id="Group 1331" o:spid="_x0000_s1397" style="position:absolute;margin-left:58.85pt;margin-top:276.2pt;width:321.45pt;height:235.4pt;z-index:251776000" coordsize="40828,298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">
                <v:shape id="Shape 197" o:spid="_x0000_s1398" type="#_x0000_t75" style="position:absolute;left:118;width:40710;height:256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">
                  <v:imagedata r:id="rId121" o:title=""/>
                </v:shape>
                <v:rect id="Rectangle 1103" o:spid="_x0000_s1399" style="position:absolute;top:26125;width:40710;height:3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" stroked="f">
                  <v:textbox inset="0,0,0,0">
                    <w:txbxContent>
                      <w:p w14:paraId="35F8C44B" w14:textId="0EB26DEC" w:rsidR="00F75B1B" w:rsidRDefault="00F75B1B" w:rsidP="003F33E6">
                        <w:pPr>
                          <w:spacing w:after="200" w:line="240" w:lineRule="auto"/>
                          <w:textDirection w:val="btLr"/>
                        </w:pPr>
                        <w:r>
                          <w:rPr>
                            <w:rFonts w:ascii="Arial" w:eastAsia="Arial" w:hAnsi="Arial" w:cs="Arial"/>
                            <w:i/>
                            <w:color w:val="44546A"/>
                            <w:sz w:val="18"/>
                          </w:rPr>
                          <w:t>Figure 3.11 Schematic view of an Orbitrap mass analyser showing a stable ion trajectory following delivery from the C-Trap (</w:t>
                        </w:r>
                        <w:r w:rsidRPr="00BF2F66">
                          <w:rPr>
                            <w:rFonts w:ascii="Arial" w:eastAsia="Arial" w:hAnsi="Arial" w:cs="Arial"/>
                            <w:i/>
                            <w:color w:val="44546A"/>
                            <w:sz w:val="18"/>
                          </w:rPr>
                          <w:t>Creative Proteomics, 2008).</w:t>
                        </w:r>
                      </w:p>
                    </w:txbxContent>
                  </v:textbox>
                </v:rect>
                <w10:wrap type="topAndBottom"/>
              </v:group>
            </w:pict>
          </mc:Fallback>
        </mc:AlternateContent>
      </w:r>
      <w:r w:rsidR="003F33E6" w:rsidRPr="009A00CF">
        <w:rPr>
          <w:rFonts w:ascii="Calibri" w:eastAsia="Calibri" w:hAnsi="Calibri" w:cs="Calibri"/>
          <w:lang w:eastAsia="en-GB"/>
        </w:rPr>
        <w:t>Following transmission through the quadrupole mass filter, ions are directed towards the C-Trap and Orbitrap for analysis. The Orbitrap mass analyser consists of two outer electrodes and a central electrode along which ions oscillate back and forth with periodic motion (fig</w:t>
      </w:r>
      <w:r w:rsidR="00F238CF" w:rsidRPr="009A00CF">
        <w:rPr>
          <w:rFonts w:ascii="Calibri" w:eastAsia="Calibri" w:hAnsi="Calibri" w:cs="Calibri"/>
          <w:lang w:eastAsia="en-GB"/>
        </w:rPr>
        <w:t>ure 3.11</w:t>
      </w:r>
      <w:r w:rsidR="003F33E6" w:rsidRPr="009A00CF">
        <w:rPr>
          <w:rFonts w:ascii="Calibri" w:eastAsia="Calibri" w:hAnsi="Calibri" w:cs="Calibri"/>
          <w:lang w:eastAsia="en-GB"/>
        </w:rPr>
        <w:t xml:space="preserve">) </w:t>
      </w:r>
      <w:r w:rsidR="003F33E6"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DOI":"10.1021/ac4001223","ISSN":"00032700","PMID":"23590404","author":[{"dropping-particle":"","family":"Zubarev","given":"Roman A.","non-dropping-particle":"","parse-names":false,"suffix":""},{"dropping-particle":"","family":"Makarov","given":"Alexander","non-dropping-particle":"","parse-names":false,"suffix":""}],"container-title":"Analytical Chemistry","id":"ITEM-1","issued":{"date-parts":[["2013"]]},"title":"Orbitrap mass spectrometry","type":"article-journal"},"uris":["http://www.mendeley.com/documents/?uuid=5feafa7e-a3ac-4761-9d2f-0c72bd854c3d"]}],"mendeley":{"formattedCitation":"(158)","plainTextFormattedCitation":"(158)","previouslyFormattedCitation":"(157)"},"properties":{"noteIndex":0},"schema":"https://github.com/citation-style-language/schema/raw/master/csl-citation.json"}</w:instrText>
      </w:r>
      <w:r w:rsidR="003F33E6"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58)</w:t>
      </w:r>
      <w:r w:rsidR="003F33E6" w:rsidRPr="009A00CF">
        <w:rPr>
          <w:rFonts w:ascii="Calibri" w:eastAsia="Calibri" w:hAnsi="Calibri" w:cs="Calibri"/>
          <w:lang w:eastAsia="en-GB"/>
        </w:rPr>
        <w:fldChar w:fldCharType="end"/>
      </w:r>
      <w:r w:rsidR="003F33E6" w:rsidRPr="009A00CF">
        <w:rPr>
          <w:rFonts w:ascii="Calibri" w:eastAsia="Calibri" w:hAnsi="Calibri" w:cs="Calibri"/>
          <w:lang w:eastAsia="en-GB"/>
        </w:rPr>
        <w:t xml:space="preserve">. The frequency of ion motion is determined by the </w:t>
      </w:r>
      <w:r w:rsidR="003F33E6" w:rsidRPr="008D1A46">
        <w:rPr>
          <w:rFonts w:ascii="Calibri" w:eastAsia="Calibri" w:hAnsi="Calibri" w:cs="Calibri"/>
          <w:i/>
          <w:iCs/>
          <w:lang w:eastAsia="en-GB"/>
        </w:rPr>
        <w:t>m/z</w:t>
      </w:r>
      <w:r w:rsidR="003F33E6" w:rsidRPr="009A00CF">
        <w:rPr>
          <w:rFonts w:ascii="Calibri" w:eastAsia="Calibri" w:hAnsi="Calibri" w:cs="Calibri"/>
          <w:lang w:eastAsia="en-GB"/>
        </w:rPr>
        <w:t xml:space="preserve"> value of each ion </w:t>
      </w:r>
      <w:r w:rsidR="003F33E6"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URL":"http://www.massspecpro.com/mass-analyzers/orbitrap","accessed":{"date-parts":[["2020","11","6"]]},"author":[{"dropping-particle":"","family":"MassSpecPro","given":"","non-dropping-particle":"","parse-names":false,"suffix":""}],"id":"ITEM-1","issued":{"date-parts":[["2020"]]},"title":"Orbitrap","type":"webpage"},"uris":["http://www.mendeley.com/documents/?uuid=b27a55ff-a09c-4bc8-8e2c-9b7a7dae8c89"]}],"mendeley":{"formattedCitation":"(168)","plainTextFormattedCitation":"(168)","previouslyFormattedCitation":"(167)"},"properties":{"noteIndex":0},"schema":"https://github.com/citation-style-language/schema/raw/master/csl-citation.json"}</w:instrText>
      </w:r>
      <w:r w:rsidR="003F33E6"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68)</w:t>
      </w:r>
      <w:r w:rsidR="003F33E6" w:rsidRPr="009A00CF">
        <w:rPr>
          <w:rFonts w:ascii="Calibri" w:eastAsia="Calibri" w:hAnsi="Calibri" w:cs="Calibri"/>
          <w:lang w:eastAsia="en-GB"/>
        </w:rPr>
        <w:fldChar w:fldCharType="end"/>
      </w:r>
      <w:r w:rsidR="003F33E6" w:rsidRPr="009A00CF">
        <w:rPr>
          <w:rFonts w:ascii="Calibri" w:eastAsia="Calibri" w:hAnsi="Calibri" w:cs="Calibri"/>
          <w:lang w:eastAsia="en-GB"/>
        </w:rPr>
        <w:t xml:space="preserve">. If ions of the same m/z value are introduced to the Orbitrap mass analyser cell in narrow temporal and spatial windows, they will oscillate back and forth together along the z axis. Due to slight inconsistencies in the </w:t>
      </w:r>
      <w:proofErr w:type="gramStart"/>
      <w:r w:rsidR="003F33E6" w:rsidRPr="009A00CF">
        <w:rPr>
          <w:rFonts w:ascii="Calibri" w:eastAsia="Calibri" w:hAnsi="Calibri" w:cs="Calibri"/>
          <w:lang w:eastAsia="en-GB"/>
        </w:rPr>
        <w:t>ions</w:t>
      </w:r>
      <w:proofErr w:type="gramEnd"/>
      <w:r w:rsidR="003F33E6" w:rsidRPr="009A00CF">
        <w:rPr>
          <w:rFonts w:ascii="Calibri" w:eastAsia="Calibri" w:hAnsi="Calibri" w:cs="Calibri"/>
          <w:lang w:eastAsia="en-GB"/>
        </w:rPr>
        <w:t xml:space="preserve"> initial injection conditions, ion motion becomes randomised in the x, y plane. The combination of coherent motion along the z-axis and randomised motion in the x, y plane results in the formation of disc-shaped ion packets, which oscillate back and forth along the z-axis at frequencies determined by each ion packet’s m/z value </w:t>
      </w:r>
      <w:r w:rsidR="003F33E6"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URL":"http://www.massspecpro.com/mass-analyzers/orbitrap","accessed":{"date-parts":[["2020","11","6"]]},"author":[{"dropping-particle":"","family":"MassSpecPro","given":"","non-dropping-particle":"","parse-names":false,"suffix":""}],"id":"ITEM-1","issued":{"date-parts":[["2020"]]},"title":"Orbitrap","type":"webpage"},"uris":["http://www.mendeley.com/documents/?uuid=b27a55ff-a09c-4bc8-8e2c-9b7a7dae8c89"]}],"mendeley":{"formattedCitation":"(168)","plainTextFormattedCitation":"(168)","previouslyFormattedCitation":"(167)"},"properties":{"noteIndex":0},"schema":"https://github.com/citation-style-language/schema/raw/master/csl-citation.json"}</w:instrText>
      </w:r>
      <w:r w:rsidR="003F33E6"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68)</w:t>
      </w:r>
      <w:r w:rsidR="003F33E6" w:rsidRPr="009A00CF">
        <w:rPr>
          <w:rFonts w:ascii="Calibri" w:eastAsia="Calibri" w:hAnsi="Calibri" w:cs="Calibri"/>
          <w:lang w:eastAsia="en-GB"/>
        </w:rPr>
        <w:fldChar w:fldCharType="end"/>
      </w:r>
      <w:r w:rsidR="003F33E6" w:rsidRPr="009A00CF">
        <w:rPr>
          <w:rFonts w:ascii="Calibri" w:eastAsia="Calibri" w:hAnsi="Calibri" w:cs="Calibri"/>
          <w:lang w:eastAsia="en-GB"/>
        </w:rPr>
        <w:t xml:space="preserve">. As ions oscillate back and forth, ion packets induce image currents on the outer electrodes simultaneously </w:t>
      </w:r>
      <w:r w:rsidR="003F33E6"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DOI":"10.1021/ac4001223","ISSN":"00032700","PMID":"23590404","author":[{"dropping-particle":"","family":"Zubarev","given":"Roman A.","non-dropping-particle":"","parse-names":false,"suffix":""},{"dropping-particle":"","family":"Makarov","given":"Alexander","non-dropping-particle":"","parse-names":false,"suffix":""}],"container-title":"Analytical Chemistry","id":"ITEM-1","issued":{"date-parts":[["2013"]]},"title":"Orbitrap mass spectrometry","type":"article-journal"},"uris":["http://www.mendeley.com/documents/?uuid=5feafa7e-a3ac-4761-9d2f-0c72bd854c3d"]}],"mendeley":{"formattedCitation":"(158)","plainTextFormattedCitation":"(158)","previouslyFormattedCitation":"(157)"},"properties":{"noteIndex":0},"schema":"https://github.com/citation-style-language/schema/raw/master/csl-citation.json"}</w:instrText>
      </w:r>
      <w:r w:rsidR="003F33E6"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58)</w:t>
      </w:r>
      <w:r w:rsidR="003F33E6" w:rsidRPr="009A00CF">
        <w:rPr>
          <w:rFonts w:ascii="Calibri" w:eastAsia="Calibri" w:hAnsi="Calibri" w:cs="Calibri"/>
          <w:lang w:eastAsia="en-GB"/>
        </w:rPr>
        <w:fldChar w:fldCharType="end"/>
      </w:r>
      <w:r w:rsidR="003F33E6" w:rsidRPr="009A00CF">
        <w:rPr>
          <w:rFonts w:ascii="Calibri" w:eastAsia="Calibri" w:hAnsi="Calibri" w:cs="Calibri"/>
          <w:lang w:eastAsia="en-GB"/>
        </w:rPr>
        <w:t xml:space="preserve">. Raw image current signals are then converted to mass spectra via Fourier transformation, which separates frequencies to provide a frequency spectrum, determined by the frequencies of individual ion packets with distinct m/z values </w:t>
      </w:r>
      <w:r w:rsidR="003F33E6"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DOI":"10.1021/ac4001223","ISSN":"00032700","PMID":"23590404","author":[{"dropping-particle":"","family":"Zubarev","given":"Roman A.","non-dropping-particle":"","parse-names":false,"suffix":""},{"dropping-particle":"","family":"Makarov","given":"Alexander","non-dropping-particle":"","parse-names":false,"suffix":""}],"container-title":"Analytical Chemistry","id":"ITEM-1","issued":{"date-parts":[["2013"]]},"title":"Orbitrap mass spectrometry","type":"article-journal"},"uris":["http://www.mendeley.com/documents/?uuid=5feafa7e-a3ac-4761-9d2f-0c72bd854c3d"]},{"id":"ITEM-2","itemData":{"URL":"http://www.massspecpro.com/mass-analyzers/orbitrap","accessed":{"date-parts":[["2020","11","6"]]},"author":[{"dropping-particle":"","family":"MassSpecPro","given":"","non-dropping-particle":"","parse-names":false,"suffix":""}],"id":"ITEM-2","issued":{"date-parts":[["2020"]]},"title":"Orbitrap","type":"webpage"},"uris":["http://www.mendeley.com/documents/?uuid=b27a55ff-a09c-4bc8-8e2c-9b7a7dae8c89"]}],"mendeley":{"formattedCitation":"(158,168)","plainTextFormattedCitation":"(158,168)","previouslyFormattedCitation":"(157,167)"},"properties":{"noteIndex":0},"schema":"https://github.com/citation-style-language/schema/raw/master/csl-citation.json"}</w:instrText>
      </w:r>
      <w:r w:rsidR="003F33E6"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58,168)</w:t>
      </w:r>
      <w:r w:rsidR="003F33E6" w:rsidRPr="009A00CF">
        <w:rPr>
          <w:rFonts w:ascii="Calibri" w:eastAsia="Calibri" w:hAnsi="Calibri" w:cs="Calibri"/>
          <w:lang w:eastAsia="en-GB"/>
        </w:rPr>
        <w:fldChar w:fldCharType="end"/>
      </w:r>
      <w:r w:rsidR="003F33E6" w:rsidRPr="009A00CF">
        <w:rPr>
          <w:rFonts w:ascii="Calibri" w:eastAsia="Calibri" w:hAnsi="Calibri" w:cs="Calibri"/>
          <w:lang w:eastAsia="en-GB"/>
        </w:rPr>
        <w:t xml:space="preserve">.  </w:t>
      </w:r>
    </w:p>
    <w:p w14:paraId="2341B7CE" w14:textId="4C1AA775" w:rsidR="003F33E6" w:rsidRPr="009A00CF" w:rsidRDefault="003F33E6" w:rsidP="003F33E6">
      <w:pPr>
        <w:keepNext/>
        <w:spacing w:line="360" w:lineRule="auto"/>
        <w:rPr>
          <w:rFonts w:ascii="Calibri" w:eastAsia="Calibri" w:hAnsi="Calibri" w:cs="Calibri"/>
          <w:lang w:eastAsia="en-GB"/>
        </w:rPr>
      </w:pPr>
    </w:p>
    <w:p w14:paraId="2B35200C" w14:textId="3C28A526" w:rsidR="003F33E6" w:rsidRPr="009A00CF" w:rsidRDefault="003F33E6" w:rsidP="003F33E6">
      <w:pPr>
        <w:keepNext/>
        <w:spacing w:line="360" w:lineRule="auto"/>
        <w:rPr>
          <w:rFonts w:ascii="Calibri" w:eastAsia="Calibri" w:hAnsi="Calibri" w:cs="Calibri"/>
          <w:lang w:eastAsia="en-GB"/>
        </w:rPr>
      </w:pPr>
      <w:r w:rsidRPr="009A00CF">
        <w:rPr>
          <w:rFonts w:ascii="Calibri" w:eastAsia="Calibri" w:hAnsi="Calibri" w:cs="Calibri"/>
          <w:lang w:eastAsia="en-GB"/>
        </w:rPr>
        <w:t xml:space="preserve">For optimal signal/noise ratios, ions must achieve a stable orbit around the central electrode. In order to facilitate the formation of stable ion trajectories, it is necessary to inject ions in tight spatial and temporal windows, so that ions of the same m/z value will oscillate in narrow bands </w:t>
      </w:r>
      <w:r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URL":"http://www.massspecpro.com/mass-analyzers/orbitrap","accessed":{"date-parts":[["2020","11","6"]]},"author":[{"dropping-particle":"","family":"MassSpecPro","given":"","non-dropping-particle":"","parse-names":false,"suffix":""}],"id":"ITEM-1","issued":{"date-parts":[["2020"]]},"title":"Orbitrap","type":"webpage"},"uris":["http://www.mendeley.com/documents/?uuid=b27a55ff-a09c-4bc8-8e2c-9b7a7dae8c89"]}],"mendeley":{"formattedCitation":"(168)","plainTextFormattedCitation":"(168)","previouslyFormattedCitation":"(167)"},"properties":{"noteIndex":0},"schema":"https://github.com/citation-style-language/schema/raw/master/csl-citation.json"}</w:instrText>
      </w:r>
      <w:r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68)</w:t>
      </w:r>
      <w:r w:rsidRPr="009A00CF">
        <w:rPr>
          <w:rFonts w:ascii="Calibri" w:eastAsia="Calibri" w:hAnsi="Calibri" w:cs="Calibri"/>
          <w:lang w:eastAsia="en-GB"/>
        </w:rPr>
        <w:fldChar w:fldCharType="end"/>
      </w:r>
      <w:r w:rsidRPr="009A00CF">
        <w:rPr>
          <w:rFonts w:ascii="Calibri" w:eastAsia="Calibri" w:hAnsi="Calibri" w:cs="Calibri"/>
          <w:lang w:eastAsia="en-GB"/>
        </w:rPr>
        <w:t xml:space="preserve">. Similarly, </w:t>
      </w:r>
      <w:proofErr w:type="gramStart"/>
      <w:r w:rsidRPr="009A00CF">
        <w:rPr>
          <w:rFonts w:ascii="Calibri" w:eastAsia="Calibri" w:hAnsi="Calibri" w:cs="Calibri"/>
          <w:lang w:eastAsia="en-GB"/>
        </w:rPr>
        <w:t>in order to</w:t>
      </w:r>
      <w:proofErr w:type="gramEnd"/>
      <w:r w:rsidRPr="009A00CF">
        <w:rPr>
          <w:rFonts w:ascii="Calibri" w:eastAsia="Calibri" w:hAnsi="Calibri" w:cs="Calibri"/>
          <w:lang w:eastAsia="en-GB"/>
        </w:rPr>
        <w:t xml:space="preserve"> induce a stable orbit, the kinetic energy of the ions must be comparable to the voltage of the central electrode of the Orbitrap mass analyser. As such, the C-Trap is used in tandem with the Orbitrap mass analyser, acting as a temporary holding vessel in which ions are accumulated and their kinetic energy regulated, converting the continuous stream of ions from the electrospray </w:t>
      </w:r>
      <w:r w:rsidRPr="009A00CF">
        <w:rPr>
          <w:rFonts w:ascii="Calibri" w:eastAsia="Calibri" w:hAnsi="Calibri" w:cs="Calibri"/>
          <w:lang w:eastAsia="en-GB"/>
        </w:rPr>
        <w:lastRenderedPageBreak/>
        <w:t xml:space="preserve">source into a pulsed supply </w:t>
      </w:r>
      <w:r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URL":"http://www.massspecpro.com/mass-analyzers/orbitrap","accessed":{"date-parts":[["2020","11","6"]]},"author":[{"dropping-particle":"","family":"MassSpecPro","given":"","non-dropping-particle":"","parse-names":false,"suffix":""}],"id":"ITEM-1","issued":{"date-parts":[["2020"]]},"title":"Orbitrap","type":"webpage"},"uris":["http://www.mendeley.com/documents/?uuid=b27a55ff-a09c-4bc8-8e2c-9b7a7dae8c89"]}],"mendeley":{"formattedCitation":"(168)","plainTextFormattedCitation":"(168)","previouslyFormattedCitation":"(167)"},"properties":{"noteIndex":0},"schema":"https://github.com/citation-style-language/schema/raw/master/csl-citation.json"}</w:instrText>
      </w:r>
      <w:r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68)</w:t>
      </w:r>
      <w:r w:rsidRPr="009A00CF">
        <w:rPr>
          <w:rFonts w:ascii="Calibri" w:eastAsia="Calibri" w:hAnsi="Calibri" w:cs="Calibri"/>
          <w:lang w:eastAsia="en-GB"/>
        </w:rPr>
        <w:fldChar w:fldCharType="end"/>
      </w:r>
      <w:r w:rsidRPr="009A00CF">
        <w:rPr>
          <w:rFonts w:ascii="Calibri" w:eastAsia="Calibri" w:hAnsi="Calibri" w:cs="Calibri"/>
          <w:lang w:eastAsia="en-GB"/>
        </w:rPr>
        <w:t xml:space="preserve">. On entering the C-Trap, introduction of nitrogen gas results in collision cooling of the ions in its radio frequency field, thus reducing the kinetic energy of the ions.  Once ions have accumulated within the C-Trap, the amplitude of the radio frequency is reduced and a </w:t>
      </w:r>
      <w:proofErr w:type="gramStart"/>
      <w:r w:rsidRPr="009A00CF">
        <w:rPr>
          <w:rFonts w:ascii="Calibri" w:eastAsia="Calibri" w:hAnsi="Calibri" w:cs="Calibri"/>
          <w:lang w:eastAsia="en-GB"/>
        </w:rPr>
        <w:t>DC current potential draws ions</w:t>
      </w:r>
      <w:proofErr w:type="gramEnd"/>
      <w:r w:rsidRPr="009A00CF">
        <w:rPr>
          <w:rFonts w:ascii="Calibri" w:eastAsia="Calibri" w:hAnsi="Calibri" w:cs="Calibri"/>
          <w:lang w:eastAsia="en-GB"/>
        </w:rPr>
        <w:t xml:space="preserve"> rapidly out of the C-Trap. Ions are thereby accelerated and focussed into the Orbitrap cell in a narrow time window, creating optimal conditions for noise reduction</w:t>
      </w:r>
      <w:r w:rsidR="006C47F2">
        <w:rPr>
          <w:rFonts w:ascii="Calibri" w:eastAsia="Calibri" w:hAnsi="Calibri" w:cs="Calibri"/>
          <w:lang w:eastAsia="en-GB"/>
        </w:rPr>
        <w:t xml:space="preserve"> </w:t>
      </w:r>
      <w:r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URL":"http://www.massspecpro.com/mass-analyzers/orbitrap","accessed":{"date-parts":[["2020","11","6"]]},"author":[{"dropping-particle":"","family":"MassSpecPro","given":"","non-dropping-particle":"","parse-names":false,"suffix":""}],"id":"ITEM-1","issued":{"date-parts":[["2020"]]},"title":"Orbitrap","type":"webpage"},"uris":["http://www.mendeley.com/documents/?uuid=b27a55ff-a09c-4bc8-8e2c-9b7a7dae8c89"]}],"mendeley":{"formattedCitation":"(168)","plainTextFormattedCitation":"(168)","previouslyFormattedCitation":"(167)"},"properties":{"noteIndex":0},"schema":"https://github.com/citation-style-language/schema/raw/master/csl-citation.json"}</w:instrText>
      </w:r>
      <w:r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68)</w:t>
      </w:r>
      <w:r w:rsidRPr="009A00CF">
        <w:rPr>
          <w:rFonts w:ascii="Calibri" w:eastAsia="Calibri" w:hAnsi="Calibri" w:cs="Calibri"/>
          <w:lang w:eastAsia="en-GB"/>
        </w:rPr>
        <w:fldChar w:fldCharType="end"/>
      </w:r>
      <w:r w:rsidRPr="009A00CF">
        <w:rPr>
          <w:rFonts w:ascii="Calibri" w:eastAsia="Calibri" w:hAnsi="Calibri" w:cs="Calibri"/>
          <w:lang w:eastAsia="en-GB"/>
        </w:rPr>
        <w:t xml:space="preserve">. </w:t>
      </w:r>
    </w:p>
    <w:p w14:paraId="301B2767" w14:textId="2C7B076C" w:rsidR="003F33E6" w:rsidRPr="009A00CF" w:rsidRDefault="003F33E6" w:rsidP="003F33E6">
      <w:pPr>
        <w:keepNext/>
        <w:spacing w:line="360" w:lineRule="auto"/>
        <w:rPr>
          <w:rFonts w:ascii="Calibri" w:eastAsia="Calibri" w:hAnsi="Calibri" w:cs="Calibri"/>
          <w:lang w:eastAsia="en-GB"/>
        </w:rPr>
      </w:pPr>
      <w:r w:rsidRPr="009A00CF">
        <w:rPr>
          <w:rFonts w:ascii="Calibri" w:eastAsia="Calibri" w:hAnsi="Calibri" w:cs="Calibri"/>
          <w:lang w:eastAsia="en-GB"/>
        </w:rPr>
        <w:t>Once in the Orbitrap mass analyser cell, ion orbit is induced by application of a relatively large negative voltage along the central electrode which results in the positively charged ions bending towards the central axis</w:t>
      </w:r>
      <w:r w:rsidR="006C47F2">
        <w:rPr>
          <w:rFonts w:ascii="Calibri" w:eastAsia="Calibri" w:hAnsi="Calibri" w:cs="Calibri"/>
          <w:lang w:eastAsia="en-GB"/>
        </w:rPr>
        <w:t xml:space="preserve"> </w:t>
      </w:r>
      <w:r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DOI":"10.1021/ac4001223","ISSN":"00032700","PMID":"23590404","author":[{"dropping-particle":"","family":"Zubarev","given":"Roman A.","non-dropping-particle":"","parse-names":false,"suffix":""},{"dropping-particle":"","family":"Makarov","given":"Alexander","non-dropping-particle":"","parse-names":false,"suffix":""}],"container-title":"Analytical Chemistry","id":"ITEM-1","issued":{"date-parts":[["2013"]]},"title":"Orbitrap mass spectrometry","type":"article-journal"},"uris":["http://www.mendeley.com/documents/?uuid=5feafa7e-a3ac-4761-9d2f-0c72bd854c3d"]}],"mendeley":{"formattedCitation":"(158)","plainTextFormattedCitation":"(158)","previouslyFormattedCitation":"(157)"},"properties":{"noteIndex":0},"schema":"https://github.com/citation-style-language/schema/raw/master/csl-citation.json"}</w:instrText>
      </w:r>
      <w:r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58)</w:t>
      </w:r>
      <w:r w:rsidRPr="009A00CF">
        <w:rPr>
          <w:rFonts w:ascii="Calibri" w:eastAsia="Calibri" w:hAnsi="Calibri" w:cs="Calibri"/>
          <w:lang w:eastAsia="en-GB"/>
        </w:rPr>
        <w:fldChar w:fldCharType="end"/>
      </w:r>
      <w:r w:rsidRPr="009A00CF">
        <w:rPr>
          <w:rFonts w:ascii="Calibri" w:eastAsia="Calibri" w:hAnsi="Calibri" w:cs="Calibri"/>
          <w:lang w:eastAsia="en-GB"/>
        </w:rPr>
        <w:t xml:space="preserve">. This prevents ions from colliding with the outer electrode minimising the chance of ion loss </w:t>
      </w:r>
      <w:r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URL":"http://www.massspecpro.com/mass-analyzers/orbitrap","accessed":{"date-parts":[["2020","11","6"]]},"author":[{"dropping-particle":"","family":"MassSpecPro","given":"","non-dropping-particle":"","parse-names":false,"suffix":""}],"id":"ITEM-1","issued":{"date-parts":[["2020"]]},"title":"Orbitrap","type":"webpage"},"uris":["http://www.mendeley.com/documents/?uuid=b27a55ff-a09c-4bc8-8e2c-9b7a7dae8c89"]}],"mendeley":{"formattedCitation":"(168)","plainTextFormattedCitation":"(168)","previouslyFormattedCitation":"(167)"},"properties":{"noteIndex":0},"schema":"https://github.com/citation-style-language/schema/raw/master/csl-citation.json"}</w:instrText>
      </w:r>
      <w:r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68)</w:t>
      </w:r>
      <w:r w:rsidRPr="009A00CF">
        <w:rPr>
          <w:rFonts w:ascii="Calibri" w:eastAsia="Calibri" w:hAnsi="Calibri" w:cs="Calibri"/>
          <w:lang w:eastAsia="en-GB"/>
        </w:rPr>
        <w:fldChar w:fldCharType="end"/>
      </w:r>
      <w:r w:rsidRPr="009A00CF">
        <w:rPr>
          <w:rFonts w:ascii="Calibri" w:eastAsia="Calibri" w:hAnsi="Calibri" w:cs="Calibri"/>
          <w:lang w:eastAsia="en-GB"/>
        </w:rPr>
        <w:t>. This voltage increase also results in contraction of the radial motion of the ions, known as ‘electrodynamic squeezing’, which causes ions to orbit with smaller radii (fig</w:t>
      </w:r>
      <w:r w:rsidR="00F238CF" w:rsidRPr="009A00CF">
        <w:rPr>
          <w:rFonts w:ascii="Calibri" w:eastAsia="Calibri" w:hAnsi="Calibri" w:cs="Calibri"/>
          <w:lang w:eastAsia="en-GB"/>
        </w:rPr>
        <w:t>ure 3.12</w:t>
      </w:r>
      <w:r w:rsidRPr="009A00CF">
        <w:rPr>
          <w:rFonts w:ascii="Calibri" w:eastAsia="Calibri" w:hAnsi="Calibri" w:cs="Calibri"/>
          <w:lang w:eastAsia="en-GB"/>
        </w:rPr>
        <w:t xml:space="preserve">) </w:t>
      </w:r>
      <w:r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URL":"http://www.massspecpro.com/mass-analyzers/orbitrap","accessed":{"date-parts":[["2020","11","6"]]},"author":[{"dropping-particle":"","family":"MassSpecPro","given":"","non-dropping-particle":"","parse-names":false,"suffix":""}],"id":"ITEM-1","issued":{"date-parts":[["2020"]]},"title":"Orbitrap","type":"webpage"},"uris":["http://www.mendeley.com/documents/?uuid=b27a55ff-a09c-4bc8-8e2c-9b7a7dae8c89"]},{"id":"ITEM-2","itemData":{"URL":"https://www.thermofisher.com/uk/en/home/industrial/mass-spectrometry/liquid-chromatography-mass-spectrometry-lc-ms/lc-ms-systems/orbitrap-lc-ms.html?gclid=Cj0KCQjwxNT8BRD9ARIsAJ8S5xbuOZHY6FvnhEsY-lejygYx02epS3m8rM1CYTesIlPcLu0eKg7FfVMaAtmWEALw_wcB&amp;ce=E.20","accessed":{"date-parts":[["2020","10","25"]]},"author":[{"dropping-particle":"","family":"Thermo Fisher Scientific","given":"","non-dropping-particle":"","parse-names":false,"suffix":""}],"id":"ITEM-2","issued":{"date-parts":[["2020"]]},"title":"Orbitrap LC-MS","type":"webpage"},"uris":["http://www.mendeley.com/documents/?uuid=9a43ca84-fb52-4b05-87b9-300d95748910"]}],"mendeley":{"formattedCitation":"(162,168)","plainTextFormattedCitation":"(162,168)","previouslyFormattedCitation":"(161,167)"},"properties":{"noteIndex":0},"schema":"https://github.com/citation-style-language/schema/raw/master/csl-citation.json"}</w:instrText>
      </w:r>
      <w:r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62,168)</w:t>
      </w:r>
      <w:r w:rsidRPr="009A00CF">
        <w:rPr>
          <w:rFonts w:ascii="Calibri" w:eastAsia="Calibri" w:hAnsi="Calibri" w:cs="Calibri"/>
          <w:lang w:eastAsia="en-GB"/>
        </w:rPr>
        <w:fldChar w:fldCharType="end"/>
      </w:r>
      <w:r w:rsidRPr="009A00CF">
        <w:rPr>
          <w:rFonts w:ascii="Calibri" w:eastAsia="Calibri" w:hAnsi="Calibri" w:cs="Calibri"/>
          <w:lang w:eastAsia="en-GB"/>
        </w:rPr>
        <w:t xml:space="preserve">. Ions then oscillate at different frequencies around the central electrode with increasing coherence, causing them to separate and form separate ion packets </w:t>
      </w:r>
      <w:r w:rsidRPr="009A00CF">
        <w:rPr>
          <w:rFonts w:ascii="Calibri" w:eastAsia="Calibri" w:hAnsi="Calibri" w:cs="Calibri"/>
          <w:lang w:eastAsia="en-GB"/>
        </w:rPr>
        <w:fldChar w:fldCharType="begin" w:fldLock="1"/>
      </w:r>
      <w:r w:rsidR="006F3575">
        <w:rPr>
          <w:rFonts w:ascii="Calibri" w:eastAsia="Calibri" w:hAnsi="Calibri" w:cs="Calibri"/>
          <w:lang w:eastAsia="en-GB"/>
        </w:rPr>
        <w:instrText>ADDIN CSL_CITATION {"citationItems":[{"id":"ITEM-1","itemData":{"URL":"https://www.thermofisher.com/uk/en/home/industrial/mass-spectrometry/liquid-chromatography-mass-spectrometry-lc-ms/lc-ms-systems/orbitrap-lc-ms.html?gclid=Cj0KCQjwxNT8BRD9ARIsAJ8S5xbuOZHY6FvnhEsY-lejygYx02epS3m8rM1CYTesIlPcLu0eKg7FfVMaAtmWEALw_wcB&amp;ce=E.20","accessed":{"date-parts":[["2020","10","25"]]},"author":[{"dropping-particle":"","family":"Thermo Fisher Scientific","given":"","non-dropping-particle":"","parse-names":false,"suffix":""}],"id":"ITEM-1","issued":{"date-parts":[["2020"]]},"title":"Orbitrap LC-MS","type":"webpage"},"uris":["http://www.mendeley.com/documents/?uuid=9a43ca84-fb52-4b05-87b9-300d95748910"]}],"mendeley":{"formattedCitation":"(162)","plainTextFormattedCitation":"(162)","previouslyFormattedCitation":"(161)"},"properties":{"noteIndex":0},"schema":"https://github.com/citation-style-language/schema/raw/master/csl-citation.json"}</w:instrText>
      </w:r>
      <w:r w:rsidRPr="009A00CF">
        <w:rPr>
          <w:rFonts w:ascii="Calibri" w:eastAsia="Calibri" w:hAnsi="Calibri" w:cs="Calibri"/>
          <w:lang w:eastAsia="en-GB"/>
        </w:rPr>
        <w:fldChar w:fldCharType="separate"/>
      </w:r>
      <w:r w:rsidR="006F3575" w:rsidRPr="006F3575">
        <w:rPr>
          <w:rFonts w:ascii="Calibri" w:eastAsia="Calibri" w:hAnsi="Calibri" w:cs="Calibri"/>
          <w:noProof/>
          <w:lang w:eastAsia="en-GB"/>
        </w:rPr>
        <w:t>(162)</w:t>
      </w:r>
      <w:r w:rsidRPr="009A00CF">
        <w:rPr>
          <w:rFonts w:ascii="Calibri" w:eastAsia="Calibri" w:hAnsi="Calibri" w:cs="Calibri"/>
          <w:lang w:eastAsia="en-GB"/>
        </w:rPr>
        <w:fldChar w:fldCharType="end"/>
      </w:r>
      <w:r w:rsidRPr="009A00CF">
        <w:rPr>
          <w:rFonts w:ascii="Calibri" w:eastAsia="Calibri" w:hAnsi="Calibri" w:cs="Calibri"/>
          <w:lang w:eastAsia="en-GB"/>
        </w:rPr>
        <w:t>. This coherence in the axial motion of ions with the same m/z value is determined by the collaborative actions taking place within the C-Trap and Orbitrap mass analyser. By confining ion packets to narrow bands, it is possible to achieve extremely high mass resolutions and determine sub ppm mass accuracies, facilitating confident identification of target and non</w:t>
      </w:r>
      <w:r w:rsidR="006C47F2">
        <w:rPr>
          <w:rFonts w:ascii="Calibri" w:eastAsia="Calibri" w:hAnsi="Calibri" w:cs="Calibri"/>
          <w:lang w:eastAsia="en-GB"/>
        </w:rPr>
        <w:t>-</w:t>
      </w:r>
      <w:r w:rsidRPr="009A00CF">
        <w:rPr>
          <w:rFonts w:ascii="Calibri" w:eastAsia="Calibri" w:hAnsi="Calibri" w:cs="Calibri"/>
          <w:lang w:eastAsia="en-GB"/>
        </w:rPr>
        <w:t>target analytes.</w:t>
      </w:r>
    </w:p>
    <w:p w14:paraId="5733E13B" w14:textId="77777777" w:rsidR="003F33E6" w:rsidRPr="009A00CF" w:rsidRDefault="003F33E6" w:rsidP="003F33E6">
      <w:pPr>
        <w:keepNext/>
        <w:spacing w:line="360" w:lineRule="auto"/>
        <w:rPr>
          <w:rFonts w:ascii="Calibri" w:eastAsia="Calibri" w:hAnsi="Calibri" w:cs="Calibri"/>
          <w:lang w:eastAsia="en-GB"/>
        </w:rPr>
      </w:pPr>
    </w:p>
    <w:p w14:paraId="1CC3795B" w14:textId="77777777" w:rsidR="003F33E6" w:rsidRPr="009A00CF" w:rsidRDefault="003F33E6" w:rsidP="003F33E6">
      <w:pPr>
        <w:spacing w:line="360" w:lineRule="auto"/>
        <w:rPr>
          <w:rFonts w:ascii="Calibri" w:eastAsia="Calibri" w:hAnsi="Calibri" w:cs="Calibri"/>
          <w:lang w:eastAsia="en-GB"/>
        </w:rPr>
      </w:pPr>
      <w:r w:rsidRPr="009A00CF">
        <w:rPr>
          <w:rFonts w:ascii="Calibri" w:eastAsia="Calibri" w:hAnsi="Calibri" w:cs="Calibri"/>
          <w:noProof/>
          <w:lang w:eastAsia="en-GB"/>
        </w:rPr>
        <mc:AlternateContent>
          <mc:Choice Requires="wpg">
            <w:drawing>
              <wp:anchor distT="0" distB="0" distL="114300" distR="114300" simplePos="0" relativeHeight="251777024" behindDoc="0" locked="0" layoutInCell="1" allowOverlap="1" wp14:anchorId="378FE297" wp14:editId="57205A68">
                <wp:simplePos x="0" y="0"/>
                <wp:positionH relativeFrom="column">
                  <wp:posOffset>0</wp:posOffset>
                </wp:positionH>
                <wp:positionV relativeFrom="paragraph">
                  <wp:posOffset>20320</wp:posOffset>
                </wp:positionV>
                <wp:extent cx="5823284" cy="2911642"/>
                <wp:effectExtent l="0" t="0" r="6350" b="3175"/>
                <wp:wrapNone/>
                <wp:docPr id="1104" name="Group 1104"/>
                <wp:cNvGraphicFramePr/>
                <a:graphic xmlns:a="http://schemas.openxmlformats.org/drawingml/2006/main">
                  <a:graphicData uri="http://schemas.microsoft.com/office/word/2010/wordprocessingGroup">
                    <wpg:wgp>
                      <wpg:cNvGrpSpPr/>
                      <wpg:grpSpPr>
                        <a:xfrm>
                          <a:off x="0" y="0"/>
                          <a:ext cx="5823284" cy="2911642"/>
                          <a:chOff x="0" y="0"/>
                          <a:chExt cx="6262777" cy="3079750"/>
                        </a:xfrm>
                      </wpg:grpSpPr>
                      <wpg:grpSp>
                        <wpg:cNvPr id="1105" name="Group 1105"/>
                        <wpg:cNvGrpSpPr/>
                        <wpg:grpSpPr>
                          <a:xfrm>
                            <a:off x="0" y="0"/>
                            <a:ext cx="6262777" cy="2518913"/>
                            <a:chOff x="2214612" y="2520544"/>
                            <a:chExt cx="6262777" cy="2518913"/>
                          </a:xfrm>
                        </wpg:grpSpPr>
                        <wpg:grpSp>
                          <wpg:cNvPr id="1106" name="Group 1106"/>
                          <wpg:cNvGrpSpPr/>
                          <wpg:grpSpPr>
                            <a:xfrm>
                              <a:off x="2214612" y="2520544"/>
                              <a:ext cx="6262777" cy="2518913"/>
                              <a:chOff x="0" y="0"/>
                              <a:chExt cx="9360962" cy="3896592"/>
                            </a:xfrm>
                          </wpg:grpSpPr>
                          <wps:wsp>
                            <wps:cNvPr id="1107" name="Rectangle 1107"/>
                            <wps:cNvSpPr/>
                            <wps:spPr>
                              <a:xfrm>
                                <a:off x="0" y="0"/>
                                <a:ext cx="9360950" cy="3896575"/>
                              </a:xfrm>
                              <a:prstGeom prst="rect">
                                <a:avLst/>
                              </a:prstGeom>
                              <a:noFill/>
                              <a:ln>
                                <a:noFill/>
                              </a:ln>
                            </wps:spPr>
                            <wps:txbx>
                              <w:txbxContent>
                                <w:p w14:paraId="238F4073"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s:wsp>
                            <wps:cNvPr id="1108" name="Rectangle 1108"/>
                            <wps:cNvSpPr/>
                            <wps:spPr>
                              <a:xfrm>
                                <a:off x="0" y="0"/>
                                <a:ext cx="9359320" cy="787341"/>
                              </a:xfrm>
                              <a:prstGeom prst="rect">
                                <a:avLst/>
                              </a:prstGeom>
                              <a:solidFill>
                                <a:srgbClr val="F7F7F7"/>
                              </a:solidFill>
                              <a:ln>
                                <a:noFill/>
                              </a:ln>
                            </wps:spPr>
                            <wps:txbx>
                              <w:txbxContent>
                                <w:p w14:paraId="49A82F07"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g:grpSp>
                            <wpg:cNvPr id="1109" name="Group 1109"/>
                            <wpg:cNvGrpSpPr/>
                            <wpg:grpSpPr>
                              <a:xfrm>
                                <a:off x="0" y="82244"/>
                                <a:ext cx="9360962" cy="3814348"/>
                                <a:chOff x="0" y="82244"/>
                                <a:chExt cx="9360962" cy="3814348"/>
                              </a:xfrm>
                            </wpg:grpSpPr>
                            <wps:wsp>
                              <wps:cNvPr id="1110" name="Rectangle 1110"/>
                              <wps:cNvSpPr/>
                              <wps:spPr>
                                <a:xfrm>
                                  <a:off x="0" y="2981739"/>
                                  <a:ext cx="9359320" cy="914853"/>
                                </a:xfrm>
                                <a:prstGeom prst="rect">
                                  <a:avLst/>
                                </a:prstGeom>
                                <a:solidFill>
                                  <a:srgbClr val="F7F7F7"/>
                                </a:solidFill>
                                <a:ln>
                                  <a:noFill/>
                                </a:ln>
                              </wps:spPr>
                              <wps:txbx>
                                <w:txbxContent>
                                  <w:p w14:paraId="542102AC"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1111" name="Shape 190"/>
                                <pic:cNvPicPr preferRelativeResize="0"/>
                              </pic:nvPicPr>
                              <pic:blipFill rotWithShape="1">
                                <a:blip r:embed="rId122">
                                  <a:alphaModFix/>
                                </a:blip>
                                <a:srcRect b="14881"/>
                                <a:stretch/>
                              </pic:blipFill>
                              <pic:spPr>
                                <a:xfrm>
                                  <a:off x="1642" y="783466"/>
                                  <a:ext cx="9359320" cy="2198273"/>
                                </a:xfrm>
                                <a:prstGeom prst="rect">
                                  <a:avLst/>
                                </a:prstGeom>
                                <a:noFill/>
                                <a:ln>
                                  <a:noFill/>
                                </a:ln>
                              </pic:spPr>
                            </pic:pic>
                            <wps:wsp>
                              <wps:cNvPr id="1112" name="Arrow: Right 1112"/>
                              <wps:cNvSpPr/>
                              <wps:spPr>
                                <a:xfrm>
                                  <a:off x="1368966" y="3127739"/>
                                  <a:ext cx="6838122" cy="622851"/>
                                </a:xfrm>
                                <a:prstGeom prst="rightArrow">
                                  <a:avLst>
                                    <a:gd name="adj1" fmla="val 50000"/>
                                    <a:gd name="adj2" fmla="val 160526"/>
                                  </a:avLst>
                                </a:prstGeom>
                                <a:solidFill>
                                  <a:sysClr val="window" lastClr="FFFFFF"/>
                                </a:solidFill>
                                <a:ln w="12700" cap="flat" cmpd="sng">
                                  <a:solidFill>
                                    <a:srgbClr val="3A3838"/>
                                  </a:solidFill>
                                  <a:prstDash val="solid"/>
                                  <a:miter lim="800000"/>
                                  <a:headEnd type="none" w="sm" len="sm"/>
                                  <a:tailEnd type="none" w="sm" len="sm"/>
                                </a:ln>
                              </wps:spPr>
                              <wps:txbx>
                                <w:txbxContent>
                                  <w:p w14:paraId="1170663D"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s:wsp>
                              <wps:cNvPr id="1113" name="Arrow: Right 1113"/>
                              <wps:cNvSpPr/>
                              <wps:spPr>
                                <a:xfrm>
                                  <a:off x="1260599" y="82244"/>
                                  <a:ext cx="6838122" cy="622851"/>
                                </a:xfrm>
                                <a:prstGeom prst="rightArrow">
                                  <a:avLst>
                                    <a:gd name="adj1" fmla="val 50000"/>
                                    <a:gd name="adj2" fmla="val 160526"/>
                                  </a:avLst>
                                </a:prstGeom>
                                <a:solidFill>
                                  <a:sysClr val="window" lastClr="FFFFFF"/>
                                </a:solidFill>
                                <a:ln w="12700" cap="flat" cmpd="sng">
                                  <a:solidFill>
                                    <a:srgbClr val="3A3838"/>
                                  </a:solidFill>
                                  <a:prstDash val="solid"/>
                                  <a:miter lim="800000"/>
                                  <a:headEnd type="none" w="sm" len="sm"/>
                                  <a:tailEnd type="none" w="sm" len="sm"/>
                                </a:ln>
                              </wps:spPr>
                              <wps:txbx>
                                <w:txbxContent>
                                  <w:p w14:paraId="200EFF43" w14:textId="77777777" w:rsidR="00F75B1B" w:rsidRDefault="00F75B1B" w:rsidP="003F33E6">
                                    <w:pPr>
                                      <w:spacing w:after="0" w:line="240" w:lineRule="auto"/>
                                      <w:textDirection w:val="btLr"/>
                                    </w:pPr>
                                  </w:p>
                                </w:txbxContent>
                              </wps:txbx>
                              <wps:bodyPr spcFirstLastPara="1" wrap="square" lIns="91425" tIns="91425" rIns="91425" bIns="91425" anchor="ctr" anchorCtr="0">
                                <a:noAutofit/>
                              </wps:bodyPr>
                            </wps:wsp>
                            <wps:wsp>
                              <wps:cNvPr id="1114" name="Rectangle 1114"/>
                              <wps:cNvSpPr/>
                              <wps:spPr>
                                <a:xfrm>
                                  <a:off x="2385220" y="3212971"/>
                                  <a:ext cx="4255131" cy="494030"/>
                                </a:xfrm>
                                <a:prstGeom prst="rect">
                                  <a:avLst/>
                                </a:prstGeom>
                                <a:noFill/>
                                <a:ln>
                                  <a:noFill/>
                                </a:ln>
                              </wps:spPr>
                              <wps:txbx>
                                <w:txbxContent>
                                  <w:p w14:paraId="7A6383A7" w14:textId="77777777" w:rsidR="00F75B1B" w:rsidRDefault="00F75B1B" w:rsidP="003F33E6">
                                    <w:pPr>
                                      <w:spacing w:line="258" w:lineRule="auto"/>
                                      <w:textDirection w:val="btLr"/>
                                    </w:pPr>
                                    <w:r>
                                      <w:rPr>
                                        <w:i/>
                                        <w:color w:val="000000"/>
                                        <w:sz w:val="24"/>
                                      </w:rPr>
                                      <w:t>Contraction of radial motion of ions</w:t>
                                    </w:r>
                                  </w:p>
                                </w:txbxContent>
                              </wps:txbx>
                              <wps:bodyPr spcFirstLastPara="1" wrap="square" lIns="91425" tIns="45700" rIns="91425" bIns="45700" anchor="t" anchorCtr="0">
                                <a:noAutofit/>
                              </wps:bodyPr>
                            </wps:wsp>
                            <wps:wsp>
                              <wps:cNvPr id="1115" name="Rectangle 1115"/>
                              <wps:cNvSpPr/>
                              <wps:spPr>
                                <a:xfrm>
                                  <a:off x="1486037" y="182301"/>
                                  <a:ext cx="5706745" cy="494030"/>
                                </a:xfrm>
                                <a:prstGeom prst="rect">
                                  <a:avLst/>
                                </a:prstGeom>
                                <a:noFill/>
                                <a:ln>
                                  <a:noFill/>
                                </a:ln>
                              </wps:spPr>
                              <wps:txbx>
                                <w:txbxContent>
                                  <w:p w14:paraId="56BEA776" w14:textId="77777777" w:rsidR="00F75B1B" w:rsidRDefault="00F75B1B" w:rsidP="003F33E6">
                                    <w:pPr>
                                      <w:spacing w:line="258" w:lineRule="auto"/>
                                      <w:textDirection w:val="btLr"/>
                                    </w:pPr>
                                    <w:r>
                                      <w:rPr>
                                        <w:i/>
                                        <w:color w:val="000000"/>
                                        <w:sz w:val="24"/>
                                      </w:rPr>
                                      <w:t>Rapid increase in negative voltage along central electrode</w:t>
                                    </w:r>
                                  </w:p>
                                </w:txbxContent>
                              </wps:txbx>
                              <wps:bodyPr spcFirstLastPara="1" wrap="square" lIns="91425" tIns="45700" rIns="91425" bIns="45700" anchor="t" anchorCtr="0">
                                <a:noAutofit/>
                              </wps:bodyPr>
                            </wps:wsp>
                          </wpg:grpSp>
                        </wpg:grpSp>
                      </wpg:grpSp>
                      <wps:wsp>
                        <wps:cNvPr id="1116" name="Rectangle 1116"/>
                        <wps:cNvSpPr/>
                        <wps:spPr>
                          <a:xfrm>
                            <a:off x="0" y="2565400"/>
                            <a:ext cx="6262370" cy="514350"/>
                          </a:xfrm>
                          <a:prstGeom prst="rect">
                            <a:avLst/>
                          </a:prstGeom>
                          <a:solidFill>
                            <a:srgbClr val="FFFFFF"/>
                          </a:solidFill>
                          <a:ln>
                            <a:noFill/>
                          </a:ln>
                        </wps:spPr>
                        <wps:txbx>
                          <w:txbxContent>
                            <w:p w14:paraId="6B2B3534" w14:textId="14646E99" w:rsidR="00F75B1B" w:rsidRDefault="00F75B1B" w:rsidP="003F33E6">
                              <w:pPr>
                                <w:spacing w:after="200" w:line="240" w:lineRule="auto"/>
                                <w:textDirection w:val="btLr"/>
                              </w:pPr>
                              <w:r>
                                <w:rPr>
                                  <w:rFonts w:ascii="Arial" w:eastAsia="Arial" w:hAnsi="Arial" w:cs="Arial"/>
                                  <w:i/>
                                  <w:color w:val="44546A"/>
                                  <w:sz w:val="18"/>
                                </w:rPr>
                                <w:t>Figure 3.12 Schematic representation of electrodynamic squeezing of ions in the Orbitrap mass analyser on application of  increasing negative voltage (</w:t>
                              </w:r>
                              <w:r w:rsidRPr="00BF2F66">
                                <w:rPr>
                                  <w:rFonts w:ascii="Arial" w:eastAsia="Arial" w:hAnsi="Arial" w:cs="Arial"/>
                                  <w:i/>
                                  <w:color w:val="44546A"/>
                                  <w:sz w:val="18"/>
                                </w:rPr>
                                <w:t>MassSpecPro, 2020).</w:t>
                              </w:r>
                            </w:p>
                          </w:txbxContent>
                        </wps:txbx>
                        <wps:bodyPr spcFirstLastPara="1" wrap="square" lIns="0" tIns="0" rIns="0" bIns="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78FE297" id="Group 1104" o:spid="_x0000_s1400" style="position:absolute;margin-left:0;margin-top:1.6pt;width:458.55pt;height:229.25pt;z-index:251777024;mso-width-relative:margin;mso-height-relative:margin" coordsize="62627,307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">
                <v:group id="Group 1105" o:spid="_x0000_s1401" style="position:absolute;width:62627;height:25189" coordorigin="22146,25205" coordsize="62627,25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">
                  <v:group id="Group 1106" o:spid="_x0000_s1402" style="position:absolute;left:22146;top:25205;width:62627;height:25189" coordsize="93609,38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">
                    <v:rect id="Rectangle 1107" o:spid="_x0000_s1403" style="position:absolute;width:93609;height:38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" filled="f" stroked="f">
                      <v:textbox inset="2.53958mm,2.53958mm,2.53958mm,2.53958mm">
                        <w:txbxContent>
                          <w:p w14:paraId="238F4073" w14:textId="77777777" w:rsidR="00F75B1B" w:rsidRDefault="00F75B1B" w:rsidP="003F33E6">
                            <w:pPr>
                              <w:spacing w:after="0" w:line="240" w:lineRule="auto"/>
                              <w:textDirection w:val="btLr"/>
                            </w:pPr>
                          </w:p>
                        </w:txbxContent>
                      </v:textbox>
                    </v:rect>
                    <v:rect id="Rectangle 1108" o:spid="_x0000_s1404" style="position:absolute;width:93593;height:7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" fillcolor="#f7f7f7" stroked="f">
                      <v:textbox inset="2.53958mm,2.53958mm,2.53958mm,2.53958mm">
                        <w:txbxContent>
                          <w:p w14:paraId="49A82F07" w14:textId="77777777" w:rsidR="00F75B1B" w:rsidRDefault="00F75B1B" w:rsidP="003F33E6">
                            <w:pPr>
                              <w:spacing w:after="0" w:line="240" w:lineRule="auto"/>
                              <w:textDirection w:val="btLr"/>
                            </w:pPr>
                          </w:p>
                        </w:txbxContent>
                      </v:textbox>
                    </v:rect>
                    <v:group id="Group 1109" o:spid="_x0000_s1405" style="position:absolute;top:822;width:93609;height:38143" coordorigin=",822" coordsize="93609,38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">
                      <v:rect id="Rectangle 1110" o:spid="_x0000_s1406" style="position:absolute;top:29817;width:93593;height:91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" fillcolor="#f7f7f7" stroked="f">
                        <v:textbox inset="2.53958mm,2.53958mm,2.53958mm,2.53958mm">
                          <w:txbxContent>
                            <w:p w14:paraId="542102AC" w14:textId="77777777" w:rsidR="00F75B1B" w:rsidRDefault="00F75B1B" w:rsidP="003F33E6">
                              <w:pPr>
                                <w:spacing w:after="0" w:line="240" w:lineRule="auto"/>
                                <w:textDirection w:val="btLr"/>
                              </w:pPr>
                            </w:p>
                          </w:txbxContent>
                        </v:textbox>
                      </v:rect>
                      <v:shape id="Shape 190" o:spid="_x0000_s1407" type="#_x0000_t75" style="position:absolute;left:16;top:7834;width:93593;height:2198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">
                        <v:imagedata r:id="rId123" o:title="" cropbottom="9752f"/>
                      </v:shape>
                      <v:shape id="Arrow: Right 1112" o:spid="_x0000_s1408" type="#_x0000_t13" style="position:absolute;left:13689;top:31277;width:68381;height:62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" adj="18442" fillcolor="window" strokecolor="#3a3838" strokeweight="1pt">
                        <v:stroke startarrowwidth="narrow" startarrowlength="short" endarrowwidth="narrow" endarrowlength="short"/>
                        <v:textbox inset="2.53958mm,2.53958mm,2.53958mm,2.53958mm">
                          <w:txbxContent>
                            <w:p w14:paraId="1170663D" w14:textId="77777777" w:rsidR="00F75B1B" w:rsidRDefault="00F75B1B" w:rsidP="003F33E6">
                              <w:pPr>
                                <w:spacing w:after="0" w:line="240" w:lineRule="auto"/>
                                <w:textDirection w:val="btLr"/>
                              </w:pPr>
                            </w:p>
                          </w:txbxContent>
                        </v:textbox>
                      </v:shape>
                      <v:shape id="Arrow: Right 1113" o:spid="_x0000_s1409" type="#_x0000_t13" style="position:absolute;left:12605;top:822;width:68382;height:62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" adj="18442" fillcolor="window" strokecolor="#3a3838" strokeweight="1pt">
                        <v:stroke startarrowwidth="narrow" startarrowlength="short" endarrowwidth="narrow" endarrowlength="short"/>
                        <v:textbox inset="2.53958mm,2.53958mm,2.53958mm,2.53958mm">
                          <w:txbxContent>
                            <w:p w14:paraId="200EFF43" w14:textId="77777777" w:rsidR="00F75B1B" w:rsidRDefault="00F75B1B" w:rsidP="003F33E6">
                              <w:pPr>
                                <w:spacing w:after="0" w:line="240" w:lineRule="auto"/>
                                <w:textDirection w:val="btLr"/>
                              </w:pPr>
                            </w:p>
                          </w:txbxContent>
                        </v:textbox>
                      </v:shape>
                      <v:rect id="Rectangle 1114" o:spid="_x0000_s1410" style="position:absolute;left:23852;top:32129;width:42551;height:4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" filled="f" stroked="f">
                        <v:textbox inset="2.53958mm,1.2694mm,2.53958mm,1.2694mm">
                          <w:txbxContent>
                            <w:p w14:paraId="7A6383A7" w14:textId="77777777" w:rsidR="00F75B1B" w:rsidRDefault="00F75B1B" w:rsidP="003F33E6">
                              <w:pPr>
                                <w:spacing w:line="258" w:lineRule="auto"/>
                                <w:textDirection w:val="btLr"/>
                              </w:pPr>
                              <w:r>
                                <w:rPr>
                                  <w:i/>
                                  <w:color w:val="000000"/>
                                  <w:sz w:val="24"/>
                                </w:rPr>
                                <w:t>Contraction of radial motion of ions</w:t>
                              </w:r>
                            </w:p>
                          </w:txbxContent>
                        </v:textbox>
                      </v:rect>
                      <v:rect id="Rectangle 1115" o:spid="_x0000_s1411" style="position:absolute;left:14860;top:1823;width:57067;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" filled="f" stroked="f">
                        <v:textbox inset="2.53958mm,1.2694mm,2.53958mm,1.2694mm">
                          <w:txbxContent>
                            <w:p w14:paraId="56BEA776" w14:textId="77777777" w:rsidR="00F75B1B" w:rsidRDefault="00F75B1B" w:rsidP="003F33E6">
                              <w:pPr>
                                <w:spacing w:line="258" w:lineRule="auto"/>
                                <w:textDirection w:val="btLr"/>
                              </w:pPr>
                              <w:r>
                                <w:rPr>
                                  <w:i/>
                                  <w:color w:val="000000"/>
                                  <w:sz w:val="24"/>
                                </w:rPr>
                                <w:t>Rapid increase in negative voltage along central electrode</w:t>
                              </w:r>
                            </w:p>
                          </w:txbxContent>
                        </v:textbox>
                      </v:rect>
                    </v:group>
                  </v:group>
                </v:group>
                <v:rect id="Rectangle 1116" o:spid="_x0000_s1412" style="position:absolute;top:25654;width:62623;height:5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" stroked="f">
                  <v:textbox inset="0,0,0,0">
                    <w:txbxContent>
                      <w:p w14:paraId="6B2B3534" w14:textId="14646E99" w:rsidR="00F75B1B" w:rsidRDefault="00F75B1B" w:rsidP="003F33E6">
                        <w:pPr>
                          <w:spacing w:after="200" w:line="240" w:lineRule="auto"/>
                          <w:textDirection w:val="btLr"/>
                        </w:pPr>
                        <w:r>
                          <w:rPr>
                            <w:rFonts w:ascii="Arial" w:eastAsia="Arial" w:hAnsi="Arial" w:cs="Arial"/>
                            <w:i/>
                            <w:color w:val="44546A"/>
                            <w:sz w:val="18"/>
                          </w:rPr>
                          <w:t>Figure 3.12 Schematic representation of electrodynamic squeezing of ions in the Orbitrap mass analyser on application of  increasing negative voltage (</w:t>
                        </w:r>
                        <w:r w:rsidRPr="00BF2F66">
                          <w:rPr>
                            <w:rFonts w:ascii="Arial" w:eastAsia="Arial" w:hAnsi="Arial" w:cs="Arial"/>
                            <w:i/>
                            <w:color w:val="44546A"/>
                            <w:sz w:val="18"/>
                          </w:rPr>
                          <w:t>MassSpecPro, 2020).</w:t>
                        </w:r>
                      </w:p>
                    </w:txbxContent>
                  </v:textbox>
                </v:rect>
              </v:group>
            </w:pict>
          </mc:Fallback>
        </mc:AlternateContent>
      </w:r>
    </w:p>
    <w:p w14:paraId="121350DB" w14:textId="77777777" w:rsidR="003F33E6" w:rsidRPr="009A00CF" w:rsidRDefault="003F33E6" w:rsidP="003F33E6">
      <w:pPr>
        <w:spacing w:line="360" w:lineRule="auto"/>
        <w:rPr>
          <w:rFonts w:ascii="Calibri" w:eastAsia="Calibri" w:hAnsi="Calibri" w:cs="Calibri"/>
          <w:lang w:eastAsia="en-GB"/>
        </w:rPr>
      </w:pPr>
    </w:p>
    <w:p w14:paraId="0A11AF43" w14:textId="77777777" w:rsidR="003F33E6" w:rsidRPr="009A00CF" w:rsidRDefault="003F33E6" w:rsidP="003F33E6">
      <w:pPr>
        <w:spacing w:line="360" w:lineRule="auto"/>
        <w:rPr>
          <w:rFonts w:ascii="Calibri" w:eastAsia="Calibri" w:hAnsi="Calibri" w:cs="Calibri"/>
          <w:lang w:eastAsia="en-GB"/>
        </w:rPr>
      </w:pPr>
    </w:p>
    <w:p w14:paraId="637D5EAD" w14:textId="77777777" w:rsidR="003F33E6" w:rsidRPr="009A00CF" w:rsidRDefault="003F33E6" w:rsidP="003F33E6">
      <w:pPr>
        <w:spacing w:line="360" w:lineRule="auto"/>
        <w:rPr>
          <w:rFonts w:ascii="Calibri" w:eastAsia="Calibri" w:hAnsi="Calibri" w:cs="Calibri"/>
          <w:lang w:eastAsia="en-GB"/>
        </w:rPr>
      </w:pPr>
    </w:p>
    <w:p w14:paraId="5BA5FBAC" w14:textId="77777777" w:rsidR="003F33E6" w:rsidRPr="009A00CF" w:rsidRDefault="003F33E6" w:rsidP="003F33E6">
      <w:pPr>
        <w:spacing w:line="360" w:lineRule="auto"/>
        <w:rPr>
          <w:rFonts w:ascii="Calibri" w:eastAsia="Calibri" w:hAnsi="Calibri" w:cs="Calibri"/>
          <w:lang w:eastAsia="en-GB"/>
        </w:rPr>
      </w:pPr>
    </w:p>
    <w:p w14:paraId="09B4D3BF" w14:textId="77777777" w:rsidR="003F33E6" w:rsidRPr="009A00CF" w:rsidRDefault="003F33E6" w:rsidP="003F33E6">
      <w:pPr>
        <w:spacing w:line="360" w:lineRule="auto"/>
        <w:rPr>
          <w:rFonts w:ascii="Calibri" w:eastAsia="Calibri" w:hAnsi="Calibri" w:cs="Calibri"/>
          <w:lang w:eastAsia="en-GB"/>
        </w:rPr>
      </w:pPr>
    </w:p>
    <w:p w14:paraId="792C0D31" w14:textId="77777777" w:rsidR="003F33E6" w:rsidRPr="009A00CF" w:rsidRDefault="003F33E6" w:rsidP="003F33E6">
      <w:pPr>
        <w:spacing w:line="360" w:lineRule="auto"/>
        <w:rPr>
          <w:rFonts w:ascii="Calibri" w:eastAsia="Calibri" w:hAnsi="Calibri" w:cs="Calibri"/>
          <w:lang w:eastAsia="en-GB"/>
        </w:rPr>
      </w:pPr>
    </w:p>
    <w:p w14:paraId="2A030398" w14:textId="77777777" w:rsidR="003F33E6" w:rsidRPr="009A00CF" w:rsidRDefault="003F33E6" w:rsidP="003F33E6">
      <w:pPr>
        <w:spacing w:line="360" w:lineRule="auto"/>
        <w:rPr>
          <w:rFonts w:ascii="Calibri" w:eastAsia="Calibri" w:hAnsi="Calibri" w:cs="Calibri"/>
          <w:lang w:eastAsia="en-GB"/>
        </w:rPr>
      </w:pPr>
    </w:p>
    <w:p w14:paraId="3ED60077" w14:textId="77777777" w:rsidR="003F33E6" w:rsidRPr="009A00CF" w:rsidRDefault="003F33E6" w:rsidP="003F33E6"/>
    <w:p w14:paraId="32DCA6AE" w14:textId="77777777" w:rsidR="003F33E6" w:rsidRPr="009A00CF" w:rsidRDefault="003F33E6" w:rsidP="003F33E6"/>
    <w:p w14:paraId="12EEE90B" w14:textId="0BAECD8B" w:rsidR="003F33E6" w:rsidRPr="009A00CF" w:rsidRDefault="00916216" w:rsidP="00FF002F">
      <w:pPr>
        <w:pStyle w:val="Heading2"/>
      </w:pPr>
      <w:bookmarkStart w:id="81" w:name="_Toc68085937"/>
      <w:r>
        <w:lastRenderedPageBreak/>
        <w:t xml:space="preserve">3.4 </w:t>
      </w:r>
      <w:r w:rsidR="003F33E6" w:rsidRPr="009A00CF">
        <w:t>Results</w:t>
      </w:r>
      <w:bookmarkEnd w:id="81"/>
    </w:p>
    <w:p w14:paraId="726F0F8D" w14:textId="754E0A25" w:rsidR="003F33E6" w:rsidRPr="009A00CF" w:rsidRDefault="003F33E6" w:rsidP="003F33E6">
      <w:pPr>
        <w:tabs>
          <w:tab w:val="left" w:pos="1265"/>
        </w:tabs>
        <w:spacing w:before="240" w:line="360" w:lineRule="auto"/>
      </w:pPr>
      <w:r w:rsidRPr="009A00CF">
        <w:t xml:space="preserve">In this </w:t>
      </w:r>
      <w:proofErr w:type="gramStart"/>
      <w:r w:rsidRPr="009A00CF">
        <w:t>proof of concept</w:t>
      </w:r>
      <w:proofErr w:type="gramEnd"/>
      <w:r w:rsidRPr="009A00CF">
        <w:t xml:space="preserve"> study, single cells from mung bean and arabidopsis seedlings exposed to exogenously applied pharmaceuticals were sample</w:t>
      </w:r>
      <w:r w:rsidR="00144B9D">
        <w:t>d</w:t>
      </w:r>
      <w:r w:rsidRPr="009A00CF">
        <w:t xml:space="preserve"> and analysed using high resolution mass </w:t>
      </w:r>
      <w:r w:rsidR="006C47F2">
        <w:t>spectrometry</w:t>
      </w:r>
      <w:r w:rsidRPr="009A00CF">
        <w:t xml:space="preserve">. Seedings were treated with saturated pharmaceutical solutions to maximise the chances of uptake and detection of xenobiotic compounds in the contents of single cells. This initial study also aimed to establish the optimum sampling regime, capillary </w:t>
      </w:r>
      <w:proofErr w:type="gramStart"/>
      <w:r w:rsidRPr="009A00CF">
        <w:t>shape</w:t>
      </w:r>
      <w:proofErr w:type="gramEnd"/>
      <w:r w:rsidRPr="009A00CF">
        <w:t xml:space="preserve"> and mass spectrometric conditions for detecting xenobiotic parent compounds and possible transformation products in single plant cells. Cells from mung bean seedlings were sampled as they represent a common edible crop species, and have large turgid cells, making them easier to pierce (a significant advantage during this optimisation phase). Arabidopsis cells were also sampled to provide a comparative host species. Arabidopsis is a model plant species and has therefore been highly biochemically and genetically characterised, however the small size of seedlings prevented sectioning and therefore it was difficult to target and pierc</w:t>
      </w:r>
      <w:r w:rsidR="00144B9D">
        <w:t>e</w:t>
      </w:r>
      <w:r w:rsidRPr="009A00CF">
        <w:t xml:space="preserve"> single cells without fracturing the sampling capillary. Three technical replicates were originally sampled from the two plant species for each pharmaceutical treatment, however due to capillary fracture fewer samples were analysed. The successfully analysed replicates are summarised in table </w:t>
      </w:r>
      <w:r w:rsidR="00F238CF" w:rsidRPr="009A00CF">
        <w:t>3.3</w:t>
      </w:r>
      <w:r w:rsidRPr="009A00CF">
        <w:t xml:space="preserve">. A capillary loaded with nanospray solvent (15 </w:t>
      </w:r>
      <w:r w:rsidRPr="009A00CF">
        <w:rPr>
          <w:rFonts w:cstheme="minorHAnsi"/>
        </w:rPr>
        <w:t>µ</w:t>
      </w:r>
      <w:r w:rsidRPr="009A00CF">
        <w:t>L, 1:1 (</w:t>
      </w:r>
      <w:proofErr w:type="spellStart"/>
      <w:proofErr w:type="gramStart"/>
      <w:r w:rsidRPr="009A00CF">
        <w:t>v:v</w:t>
      </w:r>
      <w:proofErr w:type="spellEnd"/>
      <w:proofErr w:type="gramEnd"/>
      <w:r w:rsidRPr="009A00CF">
        <w:t>) acetonitrile: H</w:t>
      </w:r>
      <w:r w:rsidRPr="009A00CF">
        <w:rPr>
          <w:vertAlign w:val="subscript"/>
        </w:rPr>
        <w:t>2</w:t>
      </w:r>
      <w:r w:rsidRPr="009A00CF">
        <w:t>O, 0.1% formic acid) was also analysed in order to provide a comparison of nanospray efficiency in the absence of plant cell material.</w:t>
      </w:r>
    </w:p>
    <w:p w14:paraId="29B49C25" w14:textId="53AF9D2C" w:rsidR="003F33E6" w:rsidRPr="009A00CF" w:rsidRDefault="003F33E6" w:rsidP="003F33E6">
      <w:pPr>
        <w:pStyle w:val="Caption"/>
        <w:keepNext/>
        <w:rPr>
          <w:sz w:val="20"/>
          <w:szCs w:val="20"/>
        </w:rPr>
      </w:pPr>
      <w:bookmarkStart w:id="82" w:name="_Toc59633294"/>
      <w:bookmarkStart w:id="83" w:name="_Toc59633646"/>
      <w:r w:rsidRPr="009A00CF">
        <w:rPr>
          <w:sz w:val="20"/>
          <w:szCs w:val="20"/>
        </w:rPr>
        <w:t>Table</w:t>
      </w:r>
      <w:r w:rsidR="00F238CF" w:rsidRPr="009A00CF">
        <w:rPr>
          <w:sz w:val="20"/>
          <w:szCs w:val="20"/>
        </w:rPr>
        <w:t xml:space="preserve"> 3.3</w:t>
      </w:r>
      <w:r w:rsidRPr="009A00CF">
        <w:rPr>
          <w:sz w:val="20"/>
          <w:szCs w:val="20"/>
        </w:rPr>
        <w:t>: Number of replicates analysed of the total number of sampled replicates per pharmaceutical treatment condition and plant species.</w:t>
      </w:r>
      <w:bookmarkEnd w:id="82"/>
      <w:bookmarkEnd w:id="83"/>
    </w:p>
    <w:tbl>
      <w:tblPr>
        <w:tblStyle w:val="TableGrid"/>
        <w:tblW w:w="9336" w:type="dxa"/>
        <w:tblLook w:val="04A0" w:firstRow="1" w:lastRow="0" w:firstColumn="1" w:lastColumn="0" w:noHBand="0" w:noVBand="1"/>
      </w:tblPr>
      <w:tblGrid>
        <w:gridCol w:w="2835"/>
        <w:gridCol w:w="3402"/>
        <w:gridCol w:w="3099"/>
      </w:tblGrid>
      <w:tr w:rsidR="003F33E6" w:rsidRPr="009A00CF" w14:paraId="5CC16265" w14:textId="77777777" w:rsidTr="00A305AE">
        <w:trPr>
          <w:trHeight w:val="327"/>
        </w:trPr>
        <w:tc>
          <w:tcPr>
            <w:tcW w:w="2835" w:type="dxa"/>
            <w:tcBorders>
              <w:top w:val="nil"/>
              <w:left w:val="nil"/>
              <w:bottom w:val="single" w:sz="4" w:space="0" w:color="auto"/>
              <w:right w:val="single" w:sz="4" w:space="0" w:color="auto"/>
            </w:tcBorders>
          </w:tcPr>
          <w:p w14:paraId="10D6FE1A" w14:textId="77777777" w:rsidR="003F33E6" w:rsidRPr="009A00CF" w:rsidRDefault="003F33E6" w:rsidP="00A305AE">
            <w:pPr>
              <w:tabs>
                <w:tab w:val="left" w:pos="1265"/>
              </w:tabs>
              <w:spacing w:before="240" w:line="360" w:lineRule="auto"/>
              <w:jc w:val="center"/>
            </w:pPr>
          </w:p>
        </w:tc>
        <w:tc>
          <w:tcPr>
            <w:tcW w:w="6501" w:type="dxa"/>
            <w:gridSpan w:val="2"/>
            <w:tcBorders>
              <w:left w:val="single" w:sz="4" w:space="0" w:color="auto"/>
            </w:tcBorders>
            <w:shd w:val="clear" w:color="auto" w:fill="F2F2F2" w:themeFill="background1" w:themeFillShade="F2"/>
          </w:tcPr>
          <w:p w14:paraId="22DEE9F0" w14:textId="77777777" w:rsidR="003F33E6" w:rsidRPr="009A00CF" w:rsidRDefault="003F33E6" w:rsidP="00A305AE">
            <w:pPr>
              <w:tabs>
                <w:tab w:val="left" w:pos="1265"/>
              </w:tabs>
              <w:spacing w:before="240" w:line="360" w:lineRule="auto"/>
              <w:jc w:val="center"/>
              <w:rPr>
                <w:b/>
                <w:bCs/>
              </w:rPr>
            </w:pPr>
            <w:r w:rsidRPr="009A00CF">
              <w:rPr>
                <w:b/>
                <w:bCs/>
              </w:rPr>
              <w:t>Replicates analysed per plant species</w:t>
            </w:r>
          </w:p>
        </w:tc>
      </w:tr>
      <w:tr w:rsidR="003F33E6" w:rsidRPr="009A00CF" w14:paraId="548627BD" w14:textId="77777777" w:rsidTr="00A305AE">
        <w:trPr>
          <w:trHeight w:val="334"/>
        </w:trPr>
        <w:tc>
          <w:tcPr>
            <w:tcW w:w="283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1E89E1A" w14:textId="77777777" w:rsidR="003F33E6" w:rsidRPr="009A00CF" w:rsidRDefault="003F33E6" w:rsidP="00A305AE">
            <w:pPr>
              <w:tabs>
                <w:tab w:val="left" w:pos="1265"/>
              </w:tabs>
              <w:spacing w:before="240" w:line="360" w:lineRule="auto"/>
              <w:jc w:val="center"/>
              <w:rPr>
                <w:b/>
                <w:bCs/>
              </w:rPr>
            </w:pPr>
            <w:r w:rsidRPr="009A00CF">
              <w:rPr>
                <w:b/>
                <w:bCs/>
              </w:rPr>
              <w:t>Pharmaceutical treatment</w:t>
            </w:r>
          </w:p>
        </w:tc>
        <w:tc>
          <w:tcPr>
            <w:tcW w:w="3402" w:type="dxa"/>
            <w:tcBorders>
              <w:top w:val="single" w:sz="4" w:space="0" w:color="auto"/>
              <w:left w:val="single" w:sz="4" w:space="0" w:color="auto"/>
            </w:tcBorders>
            <w:shd w:val="clear" w:color="auto" w:fill="F2F2F2" w:themeFill="background1" w:themeFillShade="F2"/>
          </w:tcPr>
          <w:p w14:paraId="54060404" w14:textId="77777777" w:rsidR="003F33E6" w:rsidRPr="009A00CF" w:rsidRDefault="003F33E6" w:rsidP="00A305AE">
            <w:pPr>
              <w:tabs>
                <w:tab w:val="left" w:pos="1265"/>
              </w:tabs>
              <w:spacing w:before="240" w:line="360" w:lineRule="auto"/>
              <w:jc w:val="center"/>
              <w:rPr>
                <w:b/>
                <w:bCs/>
              </w:rPr>
            </w:pPr>
            <w:r w:rsidRPr="009A00CF">
              <w:rPr>
                <w:b/>
                <w:bCs/>
              </w:rPr>
              <w:t>Mung Bean</w:t>
            </w:r>
          </w:p>
        </w:tc>
        <w:tc>
          <w:tcPr>
            <w:tcW w:w="3099" w:type="dxa"/>
            <w:shd w:val="clear" w:color="auto" w:fill="F2F2F2" w:themeFill="background1" w:themeFillShade="F2"/>
          </w:tcPr>
          <w:p w14:paraId="05D4EC9E" w14:textId="77777777" w:rsidR="003F33E6" w:rsidRPr="009A00CF" w:rsidRDefault="003F33E6" w:rsidP="00A305AE">
            <w:pPr>
              <w:tabs>
                <w:tab w:val="left" w:pos="1265"/>
              </w:tabs>
              <w:spacing w:before="240" w:line="360" w:lineRule="auto"/>
              <w:jc w:val="center"/>
              <w:rPr>
                <w:b/>
                <w:bCs/>
              </w:rPr>
            </w:pPr>
            <w:r w:rsidRPr="009A00CF">
              <w:rPr>
                <w:b/>
                <w:bCs/>
              </w:rPr>
              <w:t>Arabidopsis</w:t>
            </w:r>
          </w:p>
        </w:tc>
      </w:tr>
      <w:tr w:rsidR="003F33E6" w:rsidRPr="009A00CF" w14:paraId="6489FE13" w14:textId="77777777" w:rsidTr="00A305AE">
        <w:trPr>
          <w:trHeight w:val="327"/>
        </w:trPr>
        <w:tc>
          <w:tcPr>
            <w:tcW w:w="2835" w:type="dxa"/>
            <w:tcBorders>
              <w:top w:val="nil"/>
            </w:tcBorders>
            <w:shd w:val="clear" w:color="auto" w:fill="F2F2F2" w:themeFill="background1" w:themeFillShade="F2"/>
          </w:tcPr>
          <w:p w14:paraId="39AF5C4C" w14:textId="77777777" w:rsidR="003F33E6" w:rsidRPr="009A00CF" w:rsidRDefault="003F33E6" w:rsidP="00A305AE">
            <w:pPr>
              <w:tabs>
                <w:tab w:val="left" w:pos="1265"/>
              </w:tabs>
              <w:spacing w:before="240" w:line="360" w:lineRule="auto"/>
              <w:jc w:val="center"/>
              <w:rPr>
                <w:b/>
                <w:bCs/>
              </w:rPr>
            </w:pPr>
            <w:r w:rsidRPr="009A00CF">
              <w:rPr>
                <w:b/>
                <w:bCs/>
              </w:rPr>
              <w:t>Levetiracetam</w:t>
            </w:r>
          </w:p>
        </w:tc>
        <w:tc>
          <w:tcPr>
            <w:tcW w:w="3402" w:type="dxa"/>
          </w:tcPr>
          <w:p w14:paraId="177492E6" w14:textId="77777777" w:rsidR="003F33E6" w:rsidRPr="009A00CF" w:rsidRDefault="003F33E6" w:rsidP="00A305AE">
            <w:pPr>
              <w:tabs>
                <w:tab w:val="left" w:pos="1265"/>
              </w:tabs>
              <w:spacing w:before="240" w:line="360" w:lineRule="auto"/>
              <w:jc w:val="center"/>
            </w:pPr>
            <w:r w:rsidRPr="009A00CF">
              <w:t>1/3 replicates analysed</w:t>
            </w:r>
          </w:p>
        </w:tc>
        <w:tc>
          <w:tcPr>
            <w:tcW w:w="3099" w:type="dxa"/>
          </w:tcPr>
          <w:p w14:paraId="6E343960" w14:textId="77777777" w:rsidR="003F33E6" w:rsidRPr="009A00CF" w:rsidRDefault="003F33E6" w:rsidP="00A305AE">
            <w:pPr>
              <w:tabs>
                <w:tab w:val="left" w:pos="1265"/>
              </w:tabs>
              <w:spacing w:before="240" w:line="360" w:lineRule="auto"/>
              <w:jc w:val="center"/>
            </w:pPr>
            <w:r w:rsidRPr="009A00CF">
              <w:t>1/3 replicates analysed</w:t>
            </w:r>
          </w:p>
        </w:tc>
      </w:tr>
      <w:tr w:rsidR="003F33E6" w:rsidRPr="009A00CF" w14:paraId="353E15FC" w14:textId="77777777" w:rsidTr="00A305AE">
        <w:trPr>
          <w:trHeight w:val="327"/>
        </w:trPr>
        <w:tc>
          <w:tcPr>
            <w:tcW w:w="2835" w:type="dxa"/>
            <w:shd w:val="clear" w:color="auto" w:fill="F2F2F2" w:themeFill="background1" w:themeFillShade="F2"/>
          </w:tcPr>
          <w:p w14:paraId="1CE515D1" w14:textId="77777777" w:rsidR="003F33E6" w:rsidRPr="009A00CF" w:rsidRDefault="003F33E6" w:rsidP="00A305AE">
            <w:pPr>
              <w:tabs>
                <w:tab w:val="left" w:pos="1265"/>
              </w:tabs>
              <w:spacing w:before="240" w:line="360" w:lineRule="auto"/>
              <w:jc w:val="center"/>
              <w:rPr>
                <w:b/>
                <w:bCs/>
              </w:rPr>
            </w:pPr>
            <w:r w:rsidRPr="009A00CF">
              <w:rPr>
                <w:b/>
                <w:bCs/>
              </w:rPr>
              <w:t>Metronidazole</w:t>
            </w:r>
          </w:p>
        </w:tc>
        <w:tc>
          <w:tcPr>
            <w:tcW w:w="3402" w:type="dxa"/>
          </w:tcPr>
          <w:p w14:paraId="1B82B085" w14:textId="77777777" w:rsidR="003F33E6" w:rsidRPr="009A00CF" w:rsidRDefault="003F33E6" w:rsidP="00A305AE">
            <w:pPr>
              <w:tabs>
                <w:tab w:val="left" w:pos="1265"/>
              </w:tabs>
              <w:spacing w:before="240" w:line="360" w:lineRule="auto"/>
              <w:jc w:val="center"/>
            </w:pPr>
            <w:r w:rsidRPr="009A00CF">
              <w:t>2/3 replicates analysed</w:t>
            </w:r>
          </w:p>
        </w:tc>
        <w:tc>
          <w:tcPr>
            <w:tcW w:w="3099" w:type="dxa"/>
          </w:tcPr>
          <w:p w14:paraId="7FBA9DA1" w14:textId="77777777" w:rsidR="003F33E6" w:rsidRPr="009A00CF" w:rsidRDefault="003F33E6" w:rsidP="00A305AE">
            <w:pPr>
              <w:tabs>
                <w:tab w:val="left" w:pos="1265"/>
              </w:tabs>
              <w:spacing w:before="240" w:line="360" w:lineRule="auto"/>
              <w:jc w:val="center"/>
            </w:pPr>
            <w:r w:rsidRPr="009A00CF">
              <w:t>1/3 replicates analysed</w:t>
            </w:r>
          </w:p>
        </w:tc>
      </w:tr>
    </w:tbl>
    <w:p w14:paraId="29DE3EFD" w14:textId="77777777" w:rsidR="003F33E6" w:rsidRPr="009A00CF" w:rsidRDefault="003F33E6" w:rsidP="003F33E6">
      <w:pPr>
        <w:tabs>
          <w:tab w:val="left" w:pos="1265"/>
        </w:tabs>
        <w:spacing w:before="240" w:line="360" w:lineRule="auto"/>
      </w:pPr>
    </w:p>
    <w:p w14:paraId="4E232C9A" w14:textId="77777777" w:rsidR="003F33E6" w:rsidRPr="009A00CF" w:rsidRDefault="003F33E6" w:rsidP="003F33E6">
      <w:pPr>
        <w:tabs>
          <w:tab w:val="left" w:pos="1265"/>
        </w:tabs>
        <w:spacing w:before="240" w:line="360" w:lineRule="auto"/>
      </w:pPr>
    </w:p>
    <w:p w14:paraId="3672EEBB" w14:textId="77777777" w:rsidR="003F33E6" w:rsidRPr="009A00CF" w:rsidRDefault="003F33E6" w:rsidP="003F33E6">
      <w:pPr>
        <w:tabs>
          <w:tab w:val="left" w:pos="1265"/>
        </w:tabs>
        <w:spacing w:before="240" w:line="360" w:lineRule="auto"/>
      </w:pPr>
    </w:p>
    <w:p w14:paraId="34C5CD7A" w14:textId="697D9469" w:rsidR="003F33E6" w:rsidRPr="009A00CF" w:rsidRDefault="00916216" w:rsidP="00916216">
      <w:pPr>
        <w:pStyle w:val="Heading3"/>
      </w:pPr>
      <w:bookmarkStart w:id="84" w:name="_Toc68085938"/>
      <w:r>
        <w:lastRenderedPageBreak/>
        <w:t xml:space="preserve">3.4.1 </w:t>
      </w:r>
      <w:r w:rsidR="003F33E6" w:rsidRPr="009A00CF">
        <w:t>Levetiracetam</w:t>
      </w:r>
      <w:bookmarkEnd w:id="84"/>
    </w:p>
    <w:p w14:paraId="236881FC" w14:textId="4DE8325D" w:rsidR="003F33E6" w:rsidRPr="009A00CF" w:rsidRDefault="003F33E6" w:rsidP="003F33E6">
      <w:pPr>
        <w:tabs>
          <w:tab w:val="left" w:pos="1265"/>
        </w:tabs>
        <w:spacing w:before="240" w:line="360" w:lineRule="auto"/>
      </w:pPr>
      <w:r w:rsidRPr="009A00CF">
        <w:t xml:space="preserve">In the data recorded from the mung bean cell contents, a signal was observed at </w:t>
      </w:r>
      <w:r w:rsidRPr="009A00CF">
        <w:rPr>
          <w:i/>
        </w:rPr>
        <w:t>m/z</w:t>
      </w:r>
      <w:r w:rsidRPr="009A00CF">
        <w:t xml:space="preserve"> 171.1131 that would correspond with protonated levetiracetam, [M+</w:t>
      </w:r>
      <w:proofErr w:type="gramStart"/>
      <w:r w:rsidRPr="009A00CF">
        <w:t>H]</w:t>
      </w:r>
      <w:r w:rsidRPr="009A00CF">
        <w:rPr>
          <w:vertAlign w:val="superscript"/>
        </w:rPr>
        <w:t>+</w:t>
      </w:r>
      <w:proofErr w:type="gramEnd"/>
      <w:r w:rsidRPr="009A00CF">
        <w:t>, with a mass accuracy of &lt; 2 ppm and a signal intensity of 1.24e</w:t>
      </w:r>
      <w:r w:rsidRPr="009A00CF">
        <w:rPr>
          <w:vertAlign w:val="superscript"/>
        </w:rPr>
        <w:t>4</w:t>
      </w:r>
      <w:r w:rsidRPr="009A00CF">
        <w:t xml:space="preserve"> counts (background estimated at 1.7e</w:t>
      </w:r>
      <w:r w:rsidRPr="009A00CF">
        <w:rPr>
          <w:vertAlign w:val="superscript"/>
        </w:rPr>
        <w:t>2</w:t>
      </w:r>
      <w:r w:rsidRPr="009A00CF">
        <w:t xml:space="preserve"> counts) (fig</w:t>
      </w:r>
      <w:r w:rsidR="00F238CF" w:rsidRPr="009A00CF">
        <w:t>ure 3.13</w:t>
      </w:r>
      <w:r w:rsidRPr="009A00CF">
        <w:t>). Isotopic clusters were well aligned with theoretical isotopic distributions. In the derived extracted ion plot for protonated levetiracetam (</w:t>
      </w:r>
      <w:r w:rsidRPr="009A00CF">
        <w:rPr>
          <w:i/>
          <w:iCs/>
        </w:rPr>
        <w:t>m/z</w:t>
      </w:r>
      <w:r w:rsidRPr="009A00CF">
        <w:t xml:space="preserve"> range 171.11 – 171.12), signals were visible throughout the spray period, with mass accuracies of &lt;2.5 ppm throughout and similar signal intensities to </w:t>
      </w:r>
      <w:r w:rsidR="006C47F2">
        <w:t>those</w:t>
      </w:r>
      <w:r w:rsidR="006C47F2" w:rsidRPr="009A00CF">
        <w:t xml:space="preserve"> </w:t>
      </w:r>
      <w:r w:rsidRPr="009A00CF">
        <w:t xml:space="preserve">seen in the averaged nanospray spectrum. There was also a signal that would correspond in </w:t>
      </w:r>
      <w:r w:rsidRPr="009A00CF">
        <w:rPr>
          <w:i/>
          <w:iCs/>
        </w:rPr>
        <w:t>m/z</w:t>
      </w:r>
      <w:r w:rsidRPr="009A00CF">
        <w:t xml:space="preserve"> with potassiated levetiracetam, [M+</w:t>
      </w:r>
      <w:proofErr w:type="gramStart"/>
      <w:r w:rsidRPr="009A00CF">
        <w:t>K]</w:t>
      </w:r>
      <w:r w:rsidRPr="009A00CF">
        <w:rPr>
          <w:vertAlign w:val="superscript"/>
        </w:rPr>
        <w:t>+</w:t>
      </w:r>
      <w:proofErr w:type="gramEnd"/>
      <w:r w:rsidRPr="009A00CF">
        <w:t xml:space="preserve">, with a mass accuracy of &lt;1 ppm; however, this was not discernible from background signal intensity. No signal was observed at the calculated </w:t>
      </w:r>
      <w:r w:rsidRPr="009A00CF">
        <w:rPr>
          <w:i/>
        </w:rPr>
        <w:t>m/z</w:t>
      </w:r>
      <w:r w:rsidRPr="009A00CF">
        <w:t xml:space="preserve"> value of sodiated levetiracetam.</w:t>
      </w:r>
    </w:p>
    <w:p w14:paraId="7B4F7104" w14:textId="39C96AC4" w:rsidR="003F33E6" w:rsidRPr="009A00CF" w:rsidRDefault="003F33E6" w:rsidP="003F33E6">
      <w:pPr>
        <w:tabs>
          <w:tab w:val="left" w:pos="1265"/>
        </w:tabs>
        <w:spacing w:before="240" w:line="360" w:lineRule="auto"/>
      </w:pPr>
      <w:r w:rsidRPr="009A00CF">
        <w:t xml:space="preserve">There were no observed signals that corresponded in </w:t>
      </w:r>
      <w:r w:rsidRPr="009A00CF">
        <w:rPr>
          <w:i/>
        </w:rPr>
        <w:t>m/z</w:t>
      </w:r>
      <w:r w:rsidRPr="009A00CF">
        <w:t xml:space="preserve"> with protonated, potassiated or sodiated levetiracetam in the arabidopsis cell sample (fig</w:t>
      </w:r>
      <w:r w:rsidR="00F238CF" w:rsidRPr="009A00CF">
        <w:t>ure</w:t>
      </w:r>
      <w:r w:rsidRPr="009A00CF">
        <w:t xml:space="preserve"> 3</w:t>
      </w:r>
      <w:r w:rsidR="00F238CF" w:rsidRPr="009A00CF">
        <w:t>.14</w:t>
      </w:r>
      <w:r w:rsidRPr="009A00CF">
        <w:t xml:space="preserve">). Similarly, no signals were observed in the extracted ion plot that corresponded in </w:t>
      </w:r>
      <w:r w:rsidRPr="009A00CF">
        <w:rPr>
          <w:i/>
          <w:iCs/>
        </w:rPr>
        <w:t>m/z</w:t>
      </w:r>
      <w:r w:rsidRPr="009A00CF">
        <w:t xml:space="preserve"> with protonated levetiracetam. Signals were only recorded at 4 time points in the </w:t>
      </w:r>
      <w:r w:rsidRPr="009A00CF">
        <w:rPr>
          <w:i/>
        </w:rPr>
        <w:t>m/z</w:t>
      </w:r>
      <w:r w:rsidRPr="009A00CF">
        <w:t xml:space="preserve"> range 171.11 - 171.12 in the extracted ion plot, for which the mass accuracies were between 10 and 36 ppm, and thus, are unlikely to represent protonated levetiracetam.</w:t>
      </w:r>
    </w:p>
    <w:p w14:paraId="31AFA9CE" w14:textId="22BCC632" w:rsidR="003F33E6" w:rsidRPr="009A00CF" w:rsidRDefault="00916216" w:rsidP="00916216">
      <w:pPr>
        <w:pStyle w:val="Heading3"/>
      </w:pPr>
      <w:bookmarkStart w:id="85" w:name="_Toc68085939"/>
      <w:r>
        <w:t xml:space="preserve">3.4.2 </w:t>
      </w:r>
      <w:r w:rsidR="003F33E6" w:rsidRPr="009A00CF">
        <w:t>Levetiracetam metabolite</w:t>
      </w:r>
      <w:bookmarkEnd w:id="85"/>
    </w:p>
    <w:p w14:paraId="3B120759" w14:textId="28E7A9D5" w:rsidR="003F33E6" w:rsidRPr="009A00CF" w:rsidRDefault="003F33E6" w:rsidP="003F33E6">
      <w:pPr>
        <w:tabs>
          <w:tab w:val="left" w:pos="1265"/>
        </w:tabs>
        <w:spacing w:before="240" w:line="360" w:lineRule="auto"/>
      </w:pPr>
      <w:r w:rsidRPr="009A00CF">
        <w:t xml:space="preserve">L057 is the primary, inactive metabolite of levetiracetam, formed by hydrolysis of the acetamide group. In the mung bean sample, signals were observed at </w:t>
      </w:r>
      <w:r w:rsidRPr="009A00CF">
        <w:rPr>
          <w:i/>
        </w:rPr>
        <w:t>m/z</w:t>
      </w:r>
      <w:r w:rsidRPr="009A00CF">
        <w:t xml:space="preserve"> 172.0971 that would correspond in </w:t>
      </w:r>
      <w:r w:rsidRPr="009A00CF">
        <w:rPr>
          <w:i/>
          <w:iCs/>
        </w:rPr>
        <w:t>m/z</w:t>
      </w:r>
      <w:r w:rsidRPr="009A00CF">
        <w:t xml:space="preserve"> with protonated L057 [M+</w:t>
      </w:r>
      <w:proofErr w:type="gramStart"/>
      <w:r w:rsidRPr="009A00CF">
        <w:t>H]</w:t>
      </w:r>
      <w:r w:rsidRPr="009A00CF">
        <w:rPr>
          <w:vertAlign w:val="superscript"/>
        </w:rPr>
        <w:t>+</w:t>
      </w:r>
      <w:proofErr w:type="gramEnd"/>
      <w:r w:rsidRPr="009A00CF">
        <w:t>, with a mass accuracy of &lt;2 ppm and signal intensities of 1.13e</w:t>
      </w:r>
      <w:r w:rsidRPr="009A00CF">
        <w:rPr>
          <w:vertAlign w:val="superscript"/>
        </w:rPr>
        <w:t>4</w:t>
      </w:r>
      <w:r w:rsidRPr="009A00CF">
        <w:t xml:space="preserve"> counts (background estimated at 4.88e</w:t>
      </w:r>
      <w:r w:rsidRPr="009A00CF">
        <w:rPr>
          <w:vertAlign w:val="superscript"/>
        </w:rPr>
        <w:t>2</w:t>
      </w:r>
      <w:r w:rsidRPr="009A00CF">
        <w:t xml:space="preserve"> counts) (fi</w:t>
      </w:r>
      <w:r w:rsidR="00F238CF" w:rsidRPr="009A00CF">
        <w:t>gure 3.15</w:t>
      </w:r>
      <w:r w:rsidRPr="009A00CF">
        <w:t>i). Isotopic clusters were well aligned with theoretical isotopic distributions. Corresponding signals were observed throughout the extracted ion plot generated for protonated L057 (</w:t>
      </w:r>
      <w:r w:rsidRPr="009A00CF">
        <w:rPr>
          <w:i/>
        </w:rPr>
        <w:t>m/z</w:t>
      </w:r>
      <w:r w:rsidRPr="009A00CF">
        <w:t xml:space="preserve"> range 172.09-173.00), with mass accuracies consistently &lt;2 ppm and signal intensities consistent with that seen in the averaged nanospray spectrum. </w:t>
      </w:r>
    </w:p>
    <w:p w14:paraId="3DB0AE0F" w14:textId="0E50C358" w:rsidR="003F33E6" w:rsidRPr="009A00CF" w:rsidRDefault="003F33E6" w:rsidP="003F33E6">
      <w:pPr>
        <w:tabs>
          <w:tab w:val="left" w:pos="1265"/>
        </w:tabs>
        <w:spacing w:before="240" w:line="360" w:lineRule="auto"/>
      </w:pPr>
      <w:r w:rsidRPr="009A00CF">
        <w:t xml:space="preserve">Signals corresponding in </w:t>
      </w:r>
      <w:r w:rsidRPr="009A00CF">
        <w:rPr>
          <w:i/>
          <w:iCs/>
        </w:rPr>
        <w:t>m/z</w:t>
      </w:r>
      <w:r w:rsidRPr="009A00CF">
        <w:t xml:space="preserve"> with protonated L057 [M+</w:t>
      </w:r>
      <w:proofErr w:type="gramStart"/>
      <w:r w:rsidRPr="009A00CF">
        <w:t>H]</w:t>
      </w:r>
      <w:r w:rsidRPr="009A00CF">
        <w:rPr>
          <w:vertAlign w:val="superscript"/>
        </w:rPr>
        <w:t>+</w:t>
      </w:r>
      <w:proofErr w:type="gramEnd"/>
      <w:r w:rsidRPr="009A00CF">
        <w:t xml:space="preserve">, were also observed in the arabidopsis sample, at </w:t>
      </w:r>
      <w:r w:rsidRPr="009A00CF">
        <w:rPr>
          <w:i/>
        </w:rPr>
        <w:t>m/z</w:t>
      </w:r>
      <w:r w:rsidRPr="009A00CF">
        <w:t xml:space="preserve"> 172.0967, with a mass accuracy of &lt;1 ppm (fig</w:t>
      </w:r>
      <w:r w:rsidR="00F238CF" w:rsidRPr="009A00CF">
        <w:t>ure 3.15</w:t>
      </w:r>
      <w:r w:rsidRPr="009A00CF">
        <w:t>ii). Average signal intensity (6.44e</w:t>
      </w:r>
      <w:r w:rsidRPr="009A00CF">
        <w:rPr>
          <w:vertAlign w:val="superscript"/>
        </w:rPr>
        <w:t>3</w:t>
      </w:r>
      <w:r w:rsidRPr="009A00CF">
        <w:t xml:space="preserve"> counts) was discernible from estimated background signal (4.88e</w:t>
      </w:r>
      <w:r w:rsidRPr="009A00CF">
        <w:rPr>
          <w:vertAlign w:val="superscript"/>
        </w:rPr>
        <w:t>2</w:t>
      </w:r>
      <w:r w:rsidRPr="009A00CF">
        <w:t xml:space="preserve"> counts) and remained relatively constant at all indicated time points in the extracted ion plot (</w:t>
      </w:r>
      <w:r w:rsidRPr="009A00CF">
        <w:rPr>
          <w:i/>
        </w:rPr>
        <w:t>m/z</w:t>
      </w:r>
      <w:r w:rsidRPr="009A00CF">
        <w:t xml:space="preserve"> range 172.09-173.00), where mass accuracies were consistently &lt;1 ppm. Isotopic clusters were acceptably aligned with theoretical isotopic distributions for the first isotopic cluster, [M+1]</w:t>
      </w:r>
      <w:r w:rsidR="00F238CF" w:rsidRPr="009A00CF">
        <w:t>.</w:t>
      </w:r>
    </w:p>
    <w:p w14:paraId="3E124F4A" w14:textId="77777777" w:rsidR="003F33E6" w:rsidRPr="009A00CF" w:rsidRDefault="003F33E6" w:rsidP="003F33E6">
      <w:pPr>
        <w:tabs>
          <w:tab w:val="left" w:pos="1265"/>
        </w:tabs>
        <w:spacing w:before="240" w:line="360" w:lineRule="auto"/>
      </w:pPr>
      <w:r w:rsidRPr="009A00CF">
        <w:rPr>
          <w:noProof/>
        </w:rPr>
        <w:lastRenderedPageBreak/>
        <mc:AlternateContent>
          <mc:Choice Requires="wpg">
            <w:drawing>
              <wp:anchor distT="0" distB="0" distL="114300" distR="114300" simplePos="0" relativeHeight="251746304" behindDoc="0" locked="0" layoutInCell="1" allowOverlap="1" wp14:anchorId="49D7C307" wp14:editId="0F3935B4">
                <wp:simplePos x="0" y="0"/>
                <wp:positionH relativeFrom="column">
                  <wp:posOffset>-381000</wp:posOffset>
                </wp:positionH>
                <wp:positionV relativeFrom="paragraph">
                  <wp:posOffset>57150</wp:posOffset>
                </wp:positionV>
                <wp:extent cx="6595745" cy="8343908"/>
                <wp:effectExtent l="0" t="0" r="0" b="0"/>
                <wp:wrapNone/>
                <wp:docPr id="39" name="Group 39"/>
                <wp:cNvGraphicFramePr/>
                <a:graphic xmlns:a="http://schemas.openxmlformats.org/drawingml/2006/main">
                  <a:graphicData uri="http://schemas.microsoft.com/office/word/2010/wordprocessingGroup">
                    <wpg:wgp>
                      <wpg:cNvGrpSpPr/>
                      <wpg:grpSpPr>
                        <a:xfrm>
                          <a:off x="0" y="0"/>
                          <a:ext cx="6595745" cy="8343908"/>
                          <a:chOff x="0" y="0"/>
                          <a:chExt cx="6595745" cy="8343908"/>
                        </a:xfrm>
                      </wpg:grpSpPr>
                      <pic:pic xmlns:pic="http://schemas.openxmlformats.org/drawingml/2006/picture">
                        <pic:nvPicPr>
                          <pic:cNvPr id="40" name="Picture 40"/>
                          <pic:cNvPicPr>
                            <a:picLocks noChangeAspect="1"/>
                          </pic:cNvPicPr>
                        </pic:nvPicPr>
                        <pic:blipFill rotWithShape="1">
                          <a:blip r:embed="rId124">
                            <a:extLst>
                              <a:ext uri="{28A0092B-C50C-407E-A947-70E740481C1C}">
                                <a14:useLocalDpi xmlns:a14="http://schemas.microsoft.com/office/drawing/2010/main" val="0"/>
                              </a:ext>
                            </a:extLst>
                          </a:blip>
                          <a:srcRect r="947"/>
                          <a:stretch/>
                        </pic:blipFill>
                        <pic:spPr bwMode="auto">
                          <a:xfrm>
                            <a:off x="133350" y="1047750"/>
                            <a:ext cx="6266815" cy="1764665"/>
                          </a:xfrm>
                          <a:prstGeom prst="rect">
                            <a:avLst/>
                          </a:prstGeom>
                          <a:ln>
                            <a:noFill/>
                          </a:ln>
                          <a:extLst>
                            <a:ext uri="{53640926-AAD7-44D8-BBD7-CCE9431645EC}">
                              <a14:shadowObscured xmlns:a14="http://schemas.microsoft.com/office/drawing/2010/main"/>
                            </a:ext>
                          </a:extLst>
                        </pic:spPr>
                      </pic:pic>
                      <wpg:grpSp>
                        <wpg:cNvPr id="41" name="Group 41"/>
                        <wpg:cNvGrpSpPr/>
                        <wpg:grpSpPr>
                          <a:xfrm>
                            <a:off x="0" y="0"/>
                            <a:ext cx="6595745" cy="8343908"/>
                            <a:chOff x="0" y="-308344"/>
                            <a:chExt cx="6596272" cy="8343908"/>
                          </a:xfrm>
                        </wpg:grpSpPr>
                        <pic:pic xmlns:pic="http://schemas.openxmlformats.org/drawingml/2006/picture">
                          <pic:nvPicPr>
                            <pic:cNvPr id="42" name="Picture 42"/>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3295650" y="5695950"/>
                              <a:ext cx="3083560" cy="884555"/>
                            </a:xfrm>
                            <a:prstGeom prst="rect">
                              <a:avLst/>
                            </a:prstGeom>
                          </pic:spPr>
                        </pic:pic>
                        <pic:pic xmlns:pic="http://schemas.openxmlformats.org/drawingml/2006/picture">
                          <pic:nvPicPr>
                            <pic:cNvPr id="43" name="Picture 43"/>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133350" y="5695950"/>
                              <a:ext cx="3075305" cy="888365"/>
                            </a:xfrm>
                            <a:prstGeom prst="rect">
                              <a:avLst/>
                            </a:prstGeom>
                          </pic:spPr>
                        </pic:pic>
                        <pic:pic xmlns:pic="http://schemas.openxmlformats.org/drawingml/2006/picture">
                          <pic:nvPicPr>
                            <pic:cNvPr id="44" name="Picture 44"/>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3352800" y="4762500"/>
                              <a:ext cx="3048000" cy="873125"/>
                            </a:xfrm>
                            <a:prstGeom prst="rect">
                              <a:avLst/>
                            </a:prstGeom>
                          </pic:spPr>
                        </pic:pic>
                        <pic:pic xmlns:pic="http://schemas.openxmlformats.org/drawingml/2006/picture">
                          <pic:nvPicPr>
                            <pic:cNvPr id="45" name="Picture 45"/>
                            <pic:cNvPicPr>
                              <a:picLocks noChangeAspect="1"/>
                            </pic:cNvPicPr>
                          </pic:nvPicPr>
                          <pic:blipFill rotWithShape="1">
                            <a:blip r:embed="rId128" cstate="print">
                              <a:extLst>
                                <a:ext uri="{28A0092B-C50C-407E-A947-70E740481C1C}">
                                  <a14:useLocalDpi xmlns:a14="http://schemas.microsoft.com/office/drawing/2010/main" val="0"/>
                                </a:ext>
                              </a:extLst>
                            </a:blip>
                            <a:srcRect r="10924"/>
                            <a:stretch/>
                          </pic:blipFill>
                          <pic:spPr bwMode="auto">
                            <a:xfrm>
                              <a:off x="190500" y="4781550"/>
                              <a:ext cx="3086100" cy="8845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6" name="Picture 11"/>
                            <pic:cNvPicPr>
                              <a:picLocks noChangeAspect="1"/>
                            </pic:cNvPicPr>
                          </pic:nvPicPr>
                          <pic:blipFill rotWithShape="1">
                            <a:blip r:embed="rId129">
                              <a:extLst>
                                <a:ext uri="{28A0092B-C50C-407E-A947-70E740481C1C}">
                                  <a14:useLocalDpi xmlns:a14="http://schemas.microsoft.com/office/drawing/2010/main" val="0"/>
                                </a:ext>
                              </a:extLst>
                            </a:blip>
                            <a:srcRect r="6066"/>
                            <a:stretch/>
                          </pic:blipFill>
                          <pic:spPr bwMode="auto">
                            <a:xfrm>
                              <a:off x="114300" y="2914650"/>
                              <a:ext cx="6262370" cy="1728470"/>
                            </a:xfrm>
                            <a:prstGeom prst="rect">
                              <a:avLst/>
                            </a:prstGeom>
                            <a:ln>
                              <a:solidFill>
                                <a:schemeClr val="tx1"/>
                              </a:solidFill>
                            </a:ln>
                            <a:extLst>
                              <a:ext uri="{53640926-AAD7-44D8-BBD7-CCE9431645EC}">
                                <a14:shadowObscured xmlns:a14="http://schemas.microsoft.com/office/drawing/2010/main"/>
                              </a:ext>
                            </a:extLst>
                          </pic:spPr>
                        </pic:pic>
                        <wps:wsp>
                          <wps:cNvPr id="47" name="Text Box 2"/>
                          <wps:cNvSpPr txBox="1">
                            <a:spLocks noChangeArrowheads="1"/>
                          </wps:cNvSpPr>
                          <wps:spPr bwMode="auto">
                            <a:xfrm>
                              <a:off x="4887284" y="135601"/>
                              <a:ext cx="1665605" cy="257161"/>
                            </a:xfrm>
                            <a:prstGeom prst="rect">
                              <a:avLst/>
                            </a:prstGeom>
                            <a:noFill/>
                            <a:ln w="9525">
                              <a:noFill/>
                              <a:miter lim="800000"/>
                              <a:headEnd/>
                              <a:tailEnd/>
                            </a:ln>
                          </wps:spPr>
                          <wps:txbx>
                            <w:txbxContent>
                              <w:p w14:paraId="569B3FF8" w14:textId="77777777" w:rsidR="00F75B1B" w:rsidRDefault="00F75B1B" w:rsidP="003F33E6">
                                <w:r>
                                  <w:t>Mass accuracy = &lt; 2 ppm</w:t>
                                </w:r>
                              </w:p>
                            </w:txbxContent>
                          </wps:txbx>
                          <wps:bodyPr rot="0" vert="horz" wrap="square" lIns="91440" tIns="45720" rIns="91440" bIns="45720" anchor="t" anchorCtr="0">
                            <a:noAutofit/>
                          </wps:bodyPr>
                        </wps:wsp>
                        <wps:wsp>
                          <wps:cNvPr id="48" name="Text Box 2"/>
                          <wps:cNvSpPr txBox="1">
                            <a:spLocks noChangeArrowheads="1"/>
                          </wps:cNvSpPr>
                          <wps:spPr bwMode="auto">
                            <a:xfrm>
                              <a:off x="4819650" y="4743450"/>
                              <a:ext cx="1629410" cy="574644"/>
                            </a:xfrm>
                            <a:prstGeom prst="rect">
                              <a:avLst/>
                            </a:prstGeom>
                            <a:noFill/>
                            <a:ln w="9525">
                              <a:noFill/>
                              <a:miter lim="800000"/>
                              <a:headEnd/>
                              <a:tailEnd/>
                            </a:ln>
                          </wps:spPr>
                          <wps:txbx>
                            <w:txbxContent>
                              <w:p w14:paraId="0754CF14"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 </w:t>
                                </w:r>
                                <w:r>
                                  <w:rPr>
                                    <w:sz w:val="16"/>
                                    <w:szCs w:val="16"/>
                                  </w:rPr>
                                  <w:t>9.32 mins</w:t>
                                </w:r>
                              </w:p>
                              <w:p w14:paraId="5B98DE52"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5</w:t>
                                </w:r>
                                <w:r w:rsidRPr="00675611">
                                  <w:rPr>
                                    <w:sz w:val="16"/>
                                    <w:szCs w:val="16"/>
                                  </w:rPr>
                                  <w:t xml:space="preserve"> ppm</w:t>
                                </w:r>
                              </w:p>
                            </w:txbxContent>
                          </wps:txbx>
                          <wps:bodyPr rot="0" vert="horz" wrap="square" lIns="91440" tIns="45720" rIns="91440" bIns="45720" anchor="t" anchorCtr="0">
                            <a:noAutofit/>
                          </wps:bodyPr>
                        </wps:wsp>
                        <wps:wsp>
                          <wps:cNvPr id="49" name="Text Box 2"/>
                          <wps:cNvSpPr txBox="1">
                            <a:spLocks noChangeArrowheads="1"/>
                          </wps:cNvSpPr>
                          <wps:spPr bwMode="auto">
                            <a:xfrm>
                              <a:off x="4800600" y="5695950"/>
                              <a:ext cx="1629410" cy="574644"/>
                            </a:xfrm>
                            <a:prstGeom prst="rect">
                              <a:avLst/>
                            </a:prstGeom>
                            <a:noFill/>
                            <a:ln w="9525">
                              <a:noFill/>
                              <a:miter lim="800000"/>
                              <a:headEnd/>
                              <a:tailEnd/>
                            </a:ln>
                          </wps:spPr>
                          <wps:txbx>
                            <w:txbxContent>
                              <w:p w14:paraId="1C0541E1" w14:textId="77777777" w:rsidR="00F75B1B" w:rsidRPr="00675611" w:rsidRDefault="00F75B1B" w:rsidP="003F33E6">
                                <w:pPr>
                                  <w:spacing w:line="240" w:lineRule="auto"/>
                                  <w:jc w:val="right"/>
                                  <w:rPr>
                                    <w:sz w:val="16"/>
                                    <w:szCs w:val="16"/>
                                  </w:rPr>
                                </w:pPr>
                                <w:r>
                                  <w:rPr>
                                    <w:sz w:val="16"/>
                                    <w:szCs w:val="16"/>
                                  </w:rPr>
                                  <w:t>Spray</w:t>
                                </w:r>
                                <w:r w:rsidRPr="00675611">
                                  <w:rPr>
                                    <w:sz w:val="16"/>
                                    <w:szCs w:val="16"/>
                                  </w:rPr>
                                  <w:t xml:space="preserve"> time: </w:t>
                                </w:r>
                                <w:r>
                                  <w:rPr>
                                    <w:sz w:val="16"/>
                                    <w:szCs w:val="16"/>
                                  </w:rPr>
                                  <w:t>11.12 mins</w:t>
                                </w:r>
                              </w:p>
                              <w:p w14:paraId="10BD243E"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w:t>
                                </w:r>
                                <w:r w:rsidRPr="00675611">
                                  <w:rPr>
                                    <w:sz w:val="16"/>
                                    <w:szCs w:val="16"/>
                                  </w:rPr>
                                  <w:t xml:space="preserve"> ppm</w:t>
                                </w:r>
                              </w:p>
                            </w:txbxContent>
                          </wps:txbx>
                          <wps:bodyPr rot="0" vert="horz" wrap="square" lIns="91440" tIns="45720" rIns="91440" bIns="45720" anchor="t" anchorCtr="0">
                            <a:noAutofit/>
                          </wps:bodyPr>
                        </wps:wsp>
                        <wpg:grpSp>
                          <wpg:cNvPr id="50" name="Group 50"/>
                          <wpg:cNvGrpSpPr/>
                          <wpg:grpSpPr>
                            <a:xfrm>
                              <a:off x="0" y="-308344"/>
                              <a:ext cx="6596272" cy="8343908"/>
                              <a:chOff x="0" y="-308344"/>
                              <a:chExt cx="6596585" cy="8343908"/>
                            </a:xfrm>
                          </wpg:grpSpPr>
                          <wpg:grpSp>
                            <wpg:cNvPr id="51" name="Group 51"/>
                            <wpg:cNvGrpSpPr/>
                            <wpg:grpSpPr>
                              <a:xfrm>
                                <a:off x="0" y="-308344"/>
                                <a:ext cx="6596585" cy="7065404"/>
                                <a:chOff x="0" y="-308344"/>
                                <a:chExt cx="6596585" cy="7065404"/>
                              </a:xfrm>
                            </wpg:grpSpPr>
                            <wps:wsp>
                              <wps:cNvPr id="52" name="Rectangle 52"/>
                              <wps:cNvSpPr/>
                              <wps:spPr>
                                <a:xfrm>
                                  <a:off x="0" y="-308344"/>
                                  <a:ext cx="6553200" cy="706540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78827" y="138224"/>
                                  <a:ext cx="6400165" cy="24599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Text Box 2"/>
                              <wps:cNvSpPr txBox="1">
                                <a:spLocks noChangeArrowheads="1"/>
                              </wps:cNvSpPr>
                              <wps:spPr bwMode="auto">
                                <a:xfrm>
                                  <a:off x="4318109" y="1733577"/>
                                  <a:ext cx="2045622" cy="257175"/>
                                </a:xfrm>
                                <a:prstGeom prst="rect">
                                  <a:avLst/>
                                </a:prstGeom>
                                <a:noFill/>
                                <a:ln w="9525">
                                  <a:noFill/>
                                  <a:miter lim="800000"/>
                                  <a:headEnd/>
                                  <a:tailEnd/>
                                </a:ln>
                              </wps:spPr>
                              <wps:txbx>
                                <w:txbxContent>
                                  <w:p w14:paraId="58384E2A" w14:textId="77777777" w:rsidR="00F75B1B" w:rsidRDefault="00F75B1B" w:rsidP="003F33E6">
                                    <w:r>
                                      <w:t>Theoretical isotopic distribution</w:t>
                                    </w:r>
                                  </w:p>
                                </w:txbxContent>
                              </wps:txbx>
                              <wps:bodyPr rot="0" vert="horz" wrap="square" lIns="91440" tIns="45720" rIns="91440" bIns="45720" anchor="t" anchorCtr="0">
                                <a:noAutofit/>
                              </wps:bodyPr>
                            </wps:wsp>
                            <wps:wsp>
                              <wps:cNvPr id="55" name="Rectangle 55"/>
                              <wps:cNvSpPr/>
                              <wps:spPr>
                                <a:xfrm>
                                  <a:off x="78827" y="2648607"/>
                                  <a:ext cx="6400165" cy="402020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Text Box 2"/>
                              <wps:cNvSpPr txBox="1">
                                <a:spLocks noChangeArrowheads="1"/>
                              </wps:cNvSpPr>
                              <wps:spPr bwMode="auto">
                                <a:xfrm>
                                  <a:off x="246997" y="135586"/>
                                  <a:ext cx="3467100" cy="308610"/>
                                </a:xfrm>
                                <a:prstGeom prst="rect">
                                  <a:avLst/>
                                </a:prstGeom>
                                <a:noFill/>
                                <a:ln w="9525">
                                  <a:noFill/>
                                  <a:miter lim="800000"/>
                                  <a:headEnd/>
                                  <a:tailEnd/>
                                </a:ln>
                              </wps:spPr>
                              <wps:txbx>
                                <w:txbxContent>
                                  <w:p w14:paraId="5250C89B" w14:textId="77777777" w:rsidR="00F75B1B" w:rsidRPr="00400353" w:rsidRDefault="00F75B1B" w:rsidP="003F33E6">
                                    <w:pPr>
                                      <w:rPr>
                                        <w:b/>
                                        <w:bCs/>
                                      </w:rPr>
                                    </w:pPr>
                                    <w:r w:rsidRPr="00400353">
                                      <w:rPr>
                                        <w:b/>
                                        <w:bCs/>
                                      </w:rPr>
                                      <w:t xml:space="preserve">Positive </w:t>
                                    </w:r>
                                    <w:r>
                                      <w:rPr>
                                        <w:b/>
                                        <w:bCs/>
                                      </w:rPr>
                                      <w:t>i</w:t>
                                    </w:r>
                                    <w:r w:rsidRPr="00400353">
                                      <w:rPr>
                                        <w:b/>
                                        <w:bCs/>
                                      </w:rPr>
                                      <w:t xml:space="preserve">on </w:t>
                                    </w:r>
                                    <w:r>
                                      <w:rPr>
                                        <w:b/>
                                        <w:bCs/>
                                      </w:rPr>
                                      <w:t>m</w:t>
                                    </w:r>
                                    <w:r w:rsidRPr="00400353">
                                      <w:rPr>
                                        <w:b/>
                                        <w:bCs/>
                                      </w:rPr>
                                      <w:t xml:space="preserve">ode </w:t>
                                    </w:r>
                                    <w:r>
                                      <w:rPr>
                                        <w:b/>
                                        <w:bCs/>
                                      </w:rPr>
                                      <w:t>nanospray</w:t>
                                    </w:r>
                                    <w:r w:rsidRPr="00400353">
                                      <w:rPr>
                                        <w:b/>
                                        <w:bCs/>
                                      </w:rPr>
                                      <w:t xml:space="preserve"> </w:t>
                                    </w:r>
                                    <w:r>
                                      <w:rPr>
                                        <w:b/>
                                        <w:bCs/>
                                      </w:rPr>
                                      <w:t>s</w:t>
                                    </w:r>
                                    <w:r w:rsidRPr="00400353">
                                      <w:rPr>
                                        <w:b/>
                                        <w:bCs/>
                                      </w:rPr>
                                      <w:t>pectrum</w:t>
                                    </w:r>
                                    <w:r>
                                      <w:rPr>
                                        <w:b/>
                                        <w:bCs/>
                                      </w:rPr>
                                      <w:t>:</w:t>
                                    </w:r>
                                  </w:p>
                                </w:txbxContent>
                              </wps:txbx>
                              <wps:bodyPr rot="0" vert="horz" wrap="square" lIns="91440" tIns="45720" rIns="91440" bIns="45720" anchor="t" anchorCtr="0">
                                <a:noAutofit/>
                              </wps:bodyPr>
                            </wps:wsp>
                            <wps:wsp>
                              <wps:cNvPr id="57" name="Text Box 2"/>
                              <wps:cNvSpPr txBox="1">
                                <a:spLocks noChangeArrowheads="1"/>
                              </wps:cNvSpPr>
                              <wps:spPr bwMode="auto">
                                <a:xfrm>
                                  <a:off x="246997" y="2683422"/>
                                  <a:ext cx="6349588" cy="308610"/>
                                </a:xfrm>
                                <a:prstGeom prst="rect">
                                  <a:avLst/>
                                </a:prstGeom>
                                <a:noFill/>
                                <a:ln w="9525">
                                  <a:noFill/>
                                  <a:miter lim="800000"/>
                                  <a:headEnd/>
                                  <a:tailEnd/>
                                </a:ln>
                              </wps:spPr>
                              <wps:txbx>
                                <w:txbxContent>
                                  <w:p w14:paraId="4DD95663" w14:textId="77777777" w:rsidR="00F75B1B" w:rsidRPr="00400353" w:rsidRDefault="00F75B1B" w:rsidP="003F33E6">
                                    <w:pPr>
                                      <w:rPr>
                                        <w:b/>
                                        <w:bCs/>
                                      </w:rPr>
                                    </w:pPr>
                                    <w:r w:rsidRPr="00400353">
                                      <w:rPr>
                                        <w:b/>
                                        <w:bCs/>
                                      </w:rPr>
                                      <w:t xml:space="preserve">Extracted ion </w:t>
                                    </w:r>
                                    <w:r>
                                      <w:rPr>
                                        <w:b/>
                                        <w:bCs/>
                                      </w:rPr>
                                      <w:t>plot</w:t>
                                    </w:r>
                                    <w:r w:rsidRPr="00400353">
                                      <w:rPr>
                                        <w:b/>
                                        <w:bCs/>
                                      </w:rPr>
                                      <w:t>:</w:t>
                                    </w:r>
                                    <w:r>
                                      <w:rPr>
                                        <w:b/>
                                        <w:bCs/>
                                      </w:rPr>
                                      <w:t xml:space="preserve">                                                                                                              </w:t>
                                    </w:r>
                                    <w:r w:rsidRPr="0068646E">
                                      <w:rPr>
                                        <w:b/>
                                        <w:bCs/>
                                        <w:i/>
                                        <w:iCs/>
                                      </w:rPr>
                                      <w:t>m/z</w:t>
                                    </w:r>
                                    <w:r>
                                      <w:rPr>
                                        <w:b/>
                                        <w:bCs/>
                                      </w:rPr>
                                      <w:t xml:space="preserve"> range = 171.11-171.12</w:t>
                                    </w:r>
                                  </w:p>
                                </w:txbxContent>
                              </wps:txbx>
                              <wps:bodyPr rot="0" vert="horz" wrap="square" lIns="91440" tIns="45720" rIns="91440" bIns="45720" anchor="t" anchorCtr="0">
                                <a:noAutofit/>
                              </wps:bodyPr>
                            </wps:wsp>
                            <wps:wsp>
                              <wps:cNvPr id="58" name="Rectangle 58"/>
                              <wps:cNvSpPr/>
                              <wps:spPr>
                                <a:xfrm>
                                  <a:off x="141889" y="4729655"/>
                                  <a:ext cx="3133725" cy="9144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3310758" y="4729655"/>
                                  <a:ext cx="3133725" cy="9144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141889" y="5691352"/>
                                  <a:ext cx="3133725" cy="9144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3310758" y="5691352"/>
                                  <a:ext cx="3133725" cy="9144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Text Box 2"/>
                              <wps:cNvSpPr txBox="1">
                                <a:spLocks noChangeArrowheads="1"/>
                              </wps:cNvSpPr>
                              <wps:spPr bwMode="auto">
                                <a:xfrm>
                                  <a:off x="1697076" y="4761186"/>
                                  <a:ext cx="1629410" cy="574675"/>
                                </a:xfrm>
                                <a:prstGeom prst="rect">
                                  <a:avLst/>
                                </a:prstGeom>
                                <a:noFill/>
                                <a:ln w="9525">
                                  <a:noFill/>
                                  <a:miter lim="800000"/>
                                  <a:headEnd/>
                                  <a:tailEnd/>
                                </a:ln>
                              </wps:spPr>
                              <wps:txbx>
                                <w:txbxContent>
                                  <w:p w14:paraId="4E231A39"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 </w:t>
                                    </w:r>
                                    <w:r>
                                      <w:rPr>
                                        <w:sz w:val="16"/>
                                        <w:szCs w:val="16"/>
                                      </w:rPr>
                                      <w:t>8.54 mins</w:t>
                                    </w:r>
                                  </w:p>
                                  <w:p w14:paraId="33B1CEC1"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w:t>
                                    </w:r>
                                    <w:r w:rsidRPr="00675611">
                                      <w:rPr>
                                        <w:sz w:val="16"/>
                                        <w:szCs w:val="16"/>
                                      </w:rPr>
                                      <w:t xml:space="preserve"> ppm</w:t>
                                    </w:r>
                                  </w:p>
                                </w:txbxContent>
                              </wps:txbx>
                              <wps:bodyPr rot="0" vert="horz" wrap="square" lIns="91440" tIns="45720" rIns="91440" bIns="45720" anchor="t" anchorCtr="0">
                                <a:noAutofit/>
                              </wps:bodyPr>
                            </wps:wsp>
                            <wps:wsp>
                              <wps:cNvPr id="63" name="Text Box 2"/>
                              <wps:cNvSpPr txBox="1">
                                <a:spLocks noChangeArrowheads="1"/>
                              </wps:cNvSpPr>
                              <wps:spPr bwMode="auto">
                                <a:xfrm>
                                  <a:off x="1657165" y="5691352"/>
                                  <a:ext cx="1629410" cy="574675"/>
                                </a:xfrm>
                                <a:prstGeom prst="rect">
                                  <a:avLst/>
                                </a:prstGeom>
                                <a:noFill/>
                                <a:ln w="9525">
                                  <a:noFill/>
                                  <a:miter lim="800000"/>
                                  <a:headEnd/>
                                  <a:tailEnd/>
                                </a:ln>
                              </wps:spPr>
                              <wps:txbx>
                                <w:txbxContent>
                                  <w:p w14:paraId="39B4582B" w14:textId="77777777" w:rsidR="00F75B1B" w:rsidRPr="00675611" w:rsidRDefault="00F75B1B" w:rsidP="003F33E6">
                                    <w:pPr>
                                      <w:spacing w:line="240" w:lineRule="auto"/>
                                      <w:jc w:val="right"/>
                                      <w:rPr>
                                        <w:sz w:val="16"/>
                                        <w:szCs w:val="16"/>
                                      </w:rPr>
                                    </w:pPr>
                                    <w:r>
                                      <w:rPr>
                                        <w:sz w:val="16"/>
                                        <w:szCs w:val="16"/>
                                      </w:rPr>
                                      <w:t>Spray</w:t>
                                    </w:r>
                                    <w:r w:rsidRPr="00675611">
                                      <w:rPr>
                                        <w:sz w:val="16"/>
                                        <w:szCs w:val="16"/>
                                      </w:rPr>
                                      <w:t xml:space="preserve"> time: </w:t>
                                    </w:r>
                                    <w:r>
                                      <w:rPr>
                                        <w:sz w:val="16"/>
                                        <w:szCs w:val="16"/>
                                      </w:rPr>
                                      <w:t>10.42 mins</w:t>
                                    </w:r>
                                  </w:p>
                                  <w:p w14:paraId="56A7373F"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w:t>
                                    </w:r>
                                    <w:r w:rsidRPr="00675611">
                                      <w:rPr>
                                        <w:sz w:val="16"/>
                                        <w:szCs w:val="16"/>
                                      </w:rPr>
                                      <w:t xml:space="preserve"> ppm</w:t>
                                    </w:r>
                                  </w:p>
                                </w:txbxContent>
                              </wps:txbx>
                              <wps:bodyPr rot="0" vert="horz" wrap="square" lIns="91440" tIns="45720" rIns="91440" bIns="45720" anchor="t" anchorCtr="0">
                                <a:noAutofit/>
                              </wps:bodyPr>
                            </wps:wsp>
                            <wps:wsp>
                              <wps:cNvPr id="896" name="Text Box 2"/>
                              <wps:cNvSpPr txBox="1">
                                <a:spLocks noChangeArrowheads="1"/>
                              </wps:cNvSpPr>
                              <wps:spPr bwMode="auto">
                                <a:xfrm>
                                  <a:off x="34816" y="145986"/>
                                  <a:ext cx="498475" cy="308610"/>
                                </a:xfrm>
                                <a:prstGeom prst="rect">
                                  <a:avLst/>
                                </a:prstGeom>
                                <a:noFill/>
                                <a:ln w="9525">
                                  <a:noFill/>
                                  <a:miter lim="800000"/>
                                  <a:headEnd/>
                                  <a:tailEnd/>
                                </a:ln>
                              </wps:spPr>
                              <wps:txbx>
                                <w:txbxContent>
                                  <w:p w14:paraId="482B3658" w14:textId="77777777" w:rsidR="00F75B1B" w:rsidRPr="00400353" w:rsidRDefault="00F75B1B" w:rsidP="003F33E6">
                                    <w:pPr>
                                      <w:rPr>
                                        <w:b/>
                                        <w:bCs/>
                                      </w:rPr>
                                    </w:pPr>
                                    <w:r>
                                      <w:rPr>
                                        <w:b/>
                                        <w:bCs/>
                                      </w:rPr>
                                      <w:t>(A)</w:t>
                                    </w:r>
                                  </w:p>
                                </w:txbxContent>
                              </wps:txbx>
                              <wps:bodyPr rot="0" vert="horz" wrap="square" lIns="91440" tIns="45720" rIns="91440" bIns="45720" anchor="t" anchorCtr="0">
                                <a:noAutofit/>
                              </wps:bodyPr>
                            </wps:wsp>
                            <wps:wsp>
                              <wps:cNvPr id="897" name="Text Box 2"/>
                              <wps:cNvSpPr txBox="1">
                                <a:spLocks noChangeArrowheads="1"/>
                              </wps:cNvSpPr>
                              <wps:spPr bwMode="auto">
                                <a:xfrm>
                                  <a:off x="34816" y="2683422"/>
                                  <a:ext cx="498475" cy="308610"/>
                                </a:xfrm>
                                <a:prstGeom prst="rect">
                                  <a:avLst/>
                                </a:prstGeom>
                                <a:noFill/>
                                <a:ln w="9525">
                                  <a:noFill/>
                                  <a:miter lim="800000"/>
                                  <a:headEnd/>
                                  <a:tailEnd/>
                                </a:ln>
                              </wps:spPr>
                              <wps:txbx>
                                <w:txbxContent>
                                  <w:p w14:paraId="2C5DBAE4" w14:textId="77777777" w:rsidR="00F75B1B" w:rsidRPr="00400353" w:rsidRDefault="00F75B1B" w:rsidP="003F33E6">
                                    <w:pPr>
                                      <w:rPr>
                                        <w:b/>
                                        <w:bCs/>
                                      </w:rPr>
                                    </w:pPr>
                                    <w:r>
                                      <w:rPr>
                                        <w:b/>
                                        <w:bCs/>
                                      </w:rPr>
                                      <w:t>(B)</w:t>
                                    </w:r>
                                  </w:p>
                                </w:txbxContent>
                              </wps:txbx>
                              <wps:bodyPr rot="0" vert="horz" wrap="square" lIns="91440" tIns="45720" rIns="91440" bIns="45720" anchor="t" anchorCtr="0">
                                <a:noAutofit/>
                              </wps:bodyPr>
                            </wps:wsp>
                            <wps:wsp>
                              <wps:cNvPr id="898" name="Text Box 2"/>
                              <wps:cNvSpPr txBox="1">
                                <a:spLocks noChangeArrowheads="1"/>
                              </wps:cNvSpPr>
                              <wps:spPr bwMode="auto">
                                <a:xfrm>
                                  <a:off x="283779" y="4761186"/>
                                  <a:ext cx="498475" cy="308610"/>
                                </a:xfrm>
                                <a:prstGeom prst="rect">
                                  <a:avLst/>
                                </a:prstGeom>
                                <a:noFill/>
                                <a:ln w="9525">
                                  <a:noFill/>
                                  <a:miter lim="800000"/>
                                  <a:headEnd/>
                                  <a:tailEnd/>
                                </a:ln>
                              </wps:spPr>
                              <wps:txbx>
                                <w:txbxContent>
                                  <w:p w14:paraId="3F102598" w14:textId="77777777" w:rsidR="00F75B1B" w:rsidRPr="00400353" w:rsidRDefault="00F75B1B" w:rsidP="003F33E6">
                                    <w:pPr>
                                      <w:rPr>
                                        <w:b/>
                                        <w:bCs/>
                                      </w:rPr>
                                    </w:pPr>
                                    <w:r>
                                      <w:rPr>
                                        <w:b/>
                                        <w:bCs/>
                                      </w:rPr>
                                      <w:t>(C)</w:t>
                                    </w:r>
                                  </w:p>
                                </w:txbxContent>
                              </wps:txbx>
                              <wps:bodyPr rot="0" vert="horz" wrap="square" lIns="91440" tIns="45720" rIns="91440" bIns="45720" anchor="t" anchorCtr="0">
                                <a:noAutofit/>
                              </wps:bodyPr>
                            </wps:wsp>
                            <wps:wsp>
                              <wps:cNvPr id="899" name="Text Box 2"/>
                              <wps:cNvSpPr txBox="1">
                                <a:spLocks noChangeArrowheads="1"/>
                              </wps:cNvSpPr>
                              <wps:spPr bwMode="auto">
                                <a:xfrm>
                                  <a:off x="268013" y="5754414"/>
                                  <a:ext cx="498475" cy="308610"/>
                                </a:xfrm>
                                <a:prstGeom prst="rect">
                                  <a:avLst/>
                                </a:prstGeom>
                                <a:noFill/>
                                <a:ln w="9525">
                                  <a:noFill/>
                                  <a:miter lim="800000"/>
                                  <a:headEnd/>
                                  <a:tailEnd/>
                                </a:ln>
                              </wps:spPr>
                              <wps:txbx>
                                <w:txbxContent>
                                  <w:p w14:paraId="49077097" w14:textId="77777777" w:rsidR="00F75B1B" w:rsidRPr="00400353" w:rsidRDefault="00F75B1B" w:rsidP="003F33E6">
                                    <w:pPr>
                                      <w:rPr>
                                        <w:b/>
                                        <w:bCs/>
                                      </w:rPr>
                                    </w:pPr>
                                    <w:r>
                                      <w:rPr>
                                        <w:b/>
                                        <w:bCs/>
                                      </w:rPr>
                                      <w:t>(E)</w:t>
                                    </w:r>
                                  </w:p>
                                </w:txbxContent>
                              </wps:txbx>
                              <wps:bodyPr rot="0" vert="horz" wrap="square" lIns="91440" tIns="45720" rIns="91440" bIns="45720" anchor="t" anchorCtr="0">
                                <a:noAutofit/>
                              </wps:bodyPr>
                            </wps:wsp>
                            <wps:wsp>
                              <wps:cNvPr id="900" name="Text Box 2"/>
                              <wps:cNvSpPr txBox="1">
                                <a:spLocks noChangeArrowheads="1"/>
                              </wps:cNvSpPr>
                              <wps:spPr bwMode="auto">
                                <a:xfrm>
                                  <a:off x="3405351" y="4745421"/>
                                  <a:ext cx="498475" cy="308610"/>
                                </a:xfrm>
                                <a:prstGeom prst="rect">
                                  <a:avLst/>
                                </a:prstGeom>
                                <a:noFill/>
                                <a:ln w="9525">
                                  <a:noFill/>
                                  <a:miter lim="800000"/>
                                  <a:headEnd/>
                                  <a:tailEnd/>
                                </a:ln>
                              </wps:spPr>
                              <wps:txbx>
                                <w:txbxContent>
                                  <w:p w14:paraId="1EA54C3C" w14:textId="77777777" w:rsidR="00F75B1B" w:rsidRPr="00400353" w:rsidRDefault="00F75B1B" w:rsidP="003F33E6">
                                    <w:pPr>
                                      <w:rPr>
                                        <w:b/>
                                        <w:bCs/>
                                      </w:rPr>
                                    </w:pPr>
                                    <w:r>
                                      <w:rPr>
                                        <w:b/>
                                        <w:bCs/>
                                      </w:rPr>
                                      <w:t>(D)</w:t>
                                    </w:r>
                                  </w:p>
                                </w:txbxContent>
                              </wps:txbx>
                              <wps:bodyPr rot="0" vert="horz" wrap="square" lIns="91440" tIns="45720" rIns="91440" bIns="45720" anchor="t" anchorCtr="0">
                                <a:noAutofit/>
                              </wps:bodyPr>
                            </wps:wsp>
                            <wps:wsp>
                              <wps:cNvPr id="901" name="Text Box 2"/>
                              <wps:cNvSpPr txBox="1">
                                <a:spLocks noChangeArrowheads="1"/>
                              </wps:cNvSpPr>
                              <wps:spPr bwMode="auto">
                                <a:xfrm>
                                  <a:off x="3405351" y="5722883"/>
                                  <a:ext cx="498475" cy="308610"/>
                                </a:xfrm>
                                <a:prstGeom prst="rect">
                                  <a:avLst/>
                                </a:prstGeom>
                                <a:noFill/>
                                <a:ln w="9525">
                                  <a:noFill/>
                                  <a:miter lim="800000"/>
                                  <a:headEnd/>
                                  <a:tailEnd/>
                                </a:ln>
                              </wps:spPr>
                              <wps:txbx>
                                <w:txbxContent>
                                  <w:p w14:paraId="7C254E6B" w14:textId="77777777" w:rsidR="00F75B1B" w:rsidRPr="00400353" w:rsidRDefault="00F75B1B" w:rsidP="003F33E6">
                                    <w:pPr>
                                      <w:rPr>
                                        <w:b/>
                                        <w:bCs/>
                                      </w:rPr>
                                    </w:pPr>
                                    <w:r>
                                      <w:rPr>
                                        <w:b/>
                                        <w:bCs/>
                                      </w:rPr>
                                      <w:t>(F)</w:t>
                                    </w:r>
                                  </w:p>
                                </w:txbxContent>
                              </wps:txbx>
                              <wps:bodyPr rot="0" vert="horz" wrap="square" lIns="91440" tIns="45720" rIns="91440" bIns="45720" anchor="t" anchorCtr="0">
                                <a:noAutofit/>
                              </wps:bodyPr>
                            </wps:wsp>
                            <wps:wsp>
                              <wps:cNvPr id="902" name="Text Box 2"/>
                              <wps:cNvSpPr txBox="1">
                                <a:spLocks noChangeArrowheads="1"/>
                              </wps:cNvSpPr>
                              <wps:spPr bwMode="auto">
                                <a:xfrm>
                                  <a:off x="2065304" y="5208861"/>
                                  <a:ext cx="1210310" cy="344170"/>
                                </a:xfrm>
                                <a:prstGeom prst="rect">
                                  <a:avLst/>
                                </a:prstGeom>
                                <a:noFill/>
                                <a:ln w="9525">
                                  <a:noFill/>
                                  <a:miter lim="800000"/>
                                  <a:headEnd/>
                                  <a:tailEnd/>
                                </a:ln>
                              </wps:spPr>
                              <wps:txbx>
                                <w:txbxContent>
                                  <w:p w14:paraId="7A452879" w14:textId="77777777" w:rsidR="00F75B1B" w:rsidRPr="00400353" w:rsidRDefault="00F75B1B" w:rsidP="003F33E6">
                                    <w:pPr>
                                      <w:jc w:val="right"/>
                                      <w:rPr>
                                        <w:sz w:val="16"/>
                                        <w:szCs w:val="16"/>
                                      </w:rPr>
                                    </w:pPr>
                                    <w:r w:rsidRPr="002B196A">
                                      <w:rPr>
                                        <w:sz w:val="16"/>
                                        <w:szCs w:val="16"/>
                                      </w:rPr>
                                      <w:t>Theoretical isotopic peak</w:t>
                                    </w:r>
                                  </w:p>
                                </w:txbxContent>
                              </wps:txbx>
                              <wps:bodyPr rot="0" vert="horz" wrap="square" lIns="91440" tIns="45720" rIns="91440" bIns="45720" anchor="t" anchorCtr="0">
                                <a:noAutofit/>
                              </wps:bodyPr>
                            </wps:wsp>
                          </wpg:grpSp>
                          <wps:wsp>
                            <wps:cNvPr id="903" name="Text Box 903"/>
                            <wps:cNvSpPr txBox="1"/>
                            <wps:spPr>
                              <a:xfrm>
                                <a:off x="13633" y="6823349"/>
                                <a:ext cx="6553400" cy="1212215"/>
                              </a:xfrm>
                              <a:prstGeom prst="rect">
                                <a:avLst/>
                              </a:prstGeom>
                              <a:solidFill>
                                <a:prstClr val="white"/>
                              </a:solidFill>
                              <a:ln>
                                <a:noFill/>
                              </a:ln>
                            </wps:spPr>
                            <wps:txbx>
                              <w:txbxContent>
                                <w:p w14:paraId="7A87E11F" w14:textId="759BC4BD" w:rsidR="00F75B1B" w:rsidRPr="00201A58" w:rsidRDefault="00F75B1B" w:rsidP="003F33E6">
                                  <w:pPr>
                                    <w:pStyle w:val="Caption"/>
                                    <w:rPr>
                                      <w:noProof/>
                                      <w:sz w:val="20"/>
                                      <w:szCs w:val="20"/>
                                    </w:rPr>
                                  </w:pPr>
                                  <w:bookmarkStart w:id="86" w:name="_Toc59633647"/>
                                  <w:r w:rsidRPr="00201A58">
                                    <w:rPr>
                                      <w:sz w:val="20"/>
                                      <w:szCs w:val="20"/>
                                    </w:rPr>
                                    <w:t xml:space="preserve">Figure </w:t>
                                  </w:r>
                                  <w:r>
                                    <w:rPr>
                                      <w:sz w:val="20"/>
                                      <w:szCs w:val="20"/>
                                    </w:rPr>
                                    <w:t>3.13</w:t>
                                  </w:r>
                                  <w:r w:rsidRPr="00201A58">
                                    <w:rPr>
                                      <w:sz w:val="20"/>
                                      <w:szCs w:val="20"/>
                                    </w:rPr>
                                    <w:t xml:space="preserve">: (A) </w:t>
                                  </w:r>
                                  <w:bookmarkStart w:id="87" w:name="_Hlk59287731"/>
                                  <w:r w:rsidRPr="00201A58">
                                    <w:rPr>
                                      <w:sz w:val="20"/>
                                      <w:szCs w:val="20"/>
                                    </w:rPr>
                                    <w:t xml:space="preserve">Positive ion mode nanospray spectrum </w:t>
                                  </w:r>
                                  <w:bookmarkEnd w:id="87"/>
                                  <w:r w:rsidRPr="00201A58">
                                    <w:rPr>
                                      <w:sz w:val="20"/>
                                      <w:szCs w:val="20"/>
                                    </w:rPr>
                                    <w:t>for the sampled mung bean cell, showing recorded signals in the m/z region for protonated levetiracetam [M + H]</w:t>
                                  </w:r>
                                  <w:r w:rsidRPr="00201A58">
                                    <w:rPr>
                                      <w:sz w:val="20"/>
                                      <w:szCs w:val="20"/>
                                      <w:vertAlign w:val="superscript"/>
                                    </w:rPr>
                                    <w:t>+</w:t>
                                  </w:r>
                                  <w:r w:rsidRPr="00201A58">
                                    <w:rPr>
                                      <w:sz w:val="20"/>
                                      <w:szCs w:val="20"/>
                                    </w:rPr>
                                    <w:t xml:space="preserve"> with a nominal mass of 171. The positive ion mode nanospray spectrum for the relevant spray period is displayed against the theoretical isotopic distribution of the calculated m/z value for  protonated levetiracetam. (B) Extracted ion plot generated for protonated levetiracetam (m/z range 171.11-171.12), displaying the time points at which there is a signal within this m/z range. (C)– (F) Positive ion nanospray spectra displaying signals corresponding with the m/z value for protonated levetiracetam at example time points derived from the extracted ion plot. Displayed against the theoretical isotopic distribution of protonated levetiracetam.</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904" name="Text Box 2"/>
                          <wps:cNvSpPr txBox="1">
                            <a:spLocks noChangeArrowheads="1"/>
                          </wps:cNvSpPr>
                          <wps:spPr bwMode="auto">
                            <a:xfrm>
                              <a:off x="76200" y="-236275"/>
                              <a:ext cx="6399784" cy="314244"/>
                            </a:xfrm>
                            <a:prstGeom prst="rect">
                              <a:avLst/>
                            </a:prstGeom>
                            <a:solidFill>
                              <a:srgbClr val="FFFFFF"/>
                            </a:solidFill>
                            <a:ln w="9525">
                              <a:solidFill>
                                <a:srgbClr val="000000"/>
                              </a:solidFill>
                              <a:miter lim="800000"/>
                              <a:headEnd/>
                              <a:tailEnd/>
                            </a:ln>
                          </wps:spPr>
                          <wps:txbx>
                            <w:txbxContent>
                              <w:p w14:paraId="6FFE0D26" w14:textId="77777777" w:rsidR="00F75B1B" w:rsidRPr="002B196A" w:rsidRDefault="00F75B1B" w:rsidP="003F33E6">
                                <w:pPr>
                                  <w:rPr>
                                    <w:b/>
                                    <w:bCs/>
                                    <w:vertAlign w:val="superscript"/>
                                  </w:rPr>
                                </w:pPr>
                                <w:r>
                                  <w:rPr>
                                    <w:b/>
                                    <w:bCs/>
                                  </w:rPr>
                                  <w:t xml:space="preserve">Analyte: </w:t>
                                </w:r>
                                <w:r w:rsidRPr="002473D5">
                                  <w:rPr>
                                    <w:b/>
                                    <w:bCs/>
                                  </w:rPr>
                                  <w:t xml:space="preserve">Levetiracetam </w:t>
                                </w:r>
                                <w:r>
                                  <w:rPr>
                                    <w:b/>
                                    <w:bCs/>
                                  </w:rPr>
                                  <w:t>[</w:t>
                                </w:r>
                                <w:r w:rsidRPr="002473D5">
                                  <w:rPr>
                                    <w:b/>
                                    <w:bCs/>
                                  </w:rPr>
                                  <w:t>C</w:t>
                                </w:r>
                                <w:r w:rsidRPr="002473D5">
                                  <w:rPr>
                                    <w:b/>
                                    <w:bCs/>
                                    <w:vertAlign w:val="subscript"/>
                                  </w:rPr>
                                  <w:t>8</w:t>
                                </w:r>
                                <w:r w:rsidRPr="002473D5">
                                  <w:rPr>
                                    <w:b/>
                                    <w:bCs/>
                                  </w:rPr>
                                  <w:t>H</w:t>
                                </w:r>
                                <w:r w:rsidRPr="002473D5">
                                  <w:rPr>
                                    <w:b/>
                                    <w:bCs/>
                                    <w:vertAlign w:val="subscript"/>
                                  </w:rPr>
                                  <w:t>14</w:t>
                                </w:r>
                                <w:r w:rsidRPr="002473D5">
                                  <w:rPr>
                                    <w:b/>
                                    <w:bCs/>
                                  </w:rPr>
                                  <w:t>N</w:t>
                                </w:r>
                                <w:r w:rsidRPr="002473D5">
                                  <w:rPr>
                                    <w:b/>
                                    <w:bCs/>
                                    <w:vertAlign w:val="subscript"/>
                                  </w:rPr>
                                  <w:t>2</w:t>
                                </w:r>
                                <w:r w:rsidRPr="002473D5">
                                  <w:rPr>
                                    <w:b/>
                                    <w:bCs/>
                                  </w:rPr>
                                  <w:t>O</w:t>
                                </w:r>
                                <w:r w:rsidRPr="002473D5">
                                  <w:rPr>
                                    <w:b/>
                                    <w:bCs/>
                                    <w:vertAlign w:val="subscript"/>
                                  </w:rPr>
                                  <w:t>2</w:t>
                                </w:r>
                                <w:r>
                                  <w:rPr>
                                    <w:b/>
                                    <w:bCs/>
                                    <w:vertAlign w:val="subscript"/>
                                  </w:rPr>
                                  <w:t xml:space="preserve"> </w:t>
                                </w:r>
                                <w:r>
                                  <w:rPr>
                                    <w:b/>
                                    <w:bCs/>
                                  </w:rPr>
                                  <w:t>+ H]</w:t>
                                </w:r>
                                <w:r>
                                  <w:rPr>
                                    <w:b/>
                                    <w:bCs/>
                                    <w:vertAlign w:val="superscript"/>
                                  </w:rPr>
                                  <w:t xml:space="preserve">+ </w:t>
                                </w:r>
                                <w:r>
                                  <w:rPr>
                                    <w:b/>
                                    <w:bCs/>
                                  </w:rPr>
                                  <w:t xml:space="preserve">                                                                                    Cultivar: Mung bean</w:t>
                                </w:r>
                              </w:p>
                            </w:txbxContent>
                          </wps:txbx>
                          <wps:bodyPr rot="0" vert="horz" wrap="square" lIns="91440" tIns="45720" rIns="91440" bIns="45720" anchor="t" anchorCtr="0">
                            <a:noAutofit/>
                          </wps:bodyPr>
                        </wps:wsp>
                        <wps:wsp>
                          <wps:cNvPr id="905" name="Text Box 2"/>
                          <wps:cNvSpPr txBox="1">
                            <a:spLocks noChangeArrowheads="1"/>
                          </wps:cNvSpPr>
                          <wps:spPr bwMode="auto">
                            <a:xfrm>
                              <a:off x="5200650" y="5124450"/>
                              <a:ext cx="1210156" cy="344170"/>
                            </a:xfrm>
                            <a:prstGeom prst="rect">
                              <a:avLst/>
                            </a:prstGeom>
                            <a:noFill/>
                            <a:ln w="9525">
                              <a:noFill/>
                              <a:miter lim="800000"/>
                              <a:headEnd/>
                              <a:tailEnd/>
                            </a:ln>
                          </wps:spPr>
                          <wps:txbx>
                            <w:txbxContent>
                              <w:p w14:paraId="683B1EB6" w14:textId="77777777" w:rsidR="00F75B1B" w:rsidRPr="00400353" w:rsidRDefault="00F75B1B" w:rsidP="003F33E6">
                                <w:pPr>
                                  <w:jc w:val="right"/>
                                  <w:rPr>
                                    <w:sz w:val="16"/>
                                    <w:szCs w:val="16"/>
                                  </w:rPr>
                                </w:pPr>
                                <w:r w:rsidRPr="002B196A">
                                  <w:rPr>
                                    <w:sz w:val="16"/>
                                    <w:szCs w:val="16"/>
                                  </w:rPr>
                                  <w:t>Theoretical isotopic peak</w:t>
                                </w:r>
                              </w:p>
                            </w:txbxContent>
                          </wps:txbx>
                          <wps:bodyPr rot="0" vert="horz" wrap="square" lIns="91440" tIns="45720" rIns="91440" bIns="45720" anchor="t" anchorCtr="0">
                            <a:noAutofit/>
                          </wps:bodyPr>
                        </wps:wsp>
                        <wps:wsp>
                          <wps:cNvPr id="906" name="Text Box 2"/>
                          <wps:cNvSpPr txBox="1">
                            <a:spLocks noChangeArrowheads="1"/>
                          </wps:cNvSpPr>
                          <wps:spPr bwMode="auto">
                            <a:xfrm>
                              <a:off x="5219700" y="6115050"/>
                              <a:ext cx="1210156" cy="344170"/>
                            </a:xfrm>
                            <a:prstGeom prst="rect">
                              <a:avLst/>
                            </a:prstGeom>
                            <a:noFill/>
                            <a:ln w="9525">
                              <a:noFill/>
                              <a:miter lim="800000"/>
                              <a:headEnd/>
                              <a:tailEnd/>
                            </a:ln>
                          </wps:spPr>
                          <wps:txbx>
                            <w:txbxContent>
                              <w:p w14:paraId="4CC3F2FB" w14:textId="77777777" w:rsidR="00F75B1B" w:rsidRPr="00400353" w:rsidRDefault="00F75B1B" w:rsidP="003F33E6">
                                <w:pPr>
                                  <w:jc w:val="right"/>
                                  <w:rPr>
                                    <w:sz w:val="16"/>
                                    <w:szCs w:val="16"/>
                                  </w:rPr>
                                </w:pPr>
                                <w:r w:rsidRPr="002B196A">
                                  <w:rPr>
                                    <w:sz w:val="16"/>
                                    <w:szCs w:val="16"/>
                                  </w:rPr>
                                  <w:t>Theoretical isotopic peak</w:t>
                                </w:r>
                              </w:p>
                            </w:txbxContent>
                          </wps:txbx>
                          <wps:bodyPr rot="0" vert="horz" wrap="square" lIns="91440" tIns="45720" rIns="91440" bIns="45720" anchor="t" anchorCtr="0">
                            <a:noAutofit/>
                          </wps:bodyPr>
                        </wps:wsp>
                        <wps:wsp>
                          <wps:cNvPr id="907" name="Text Box 2"/>
                          <wps:cNvSpPr txBox="1">
                            <a:spLocks noChangeArrowheads="1"/>
                          </wps:cNvSpPr>
                          <wps:spPr bwMode="auto">
                            <a:xfrm>
                              <a:off x="2019300" y="6096000"/>
                              <a:ext cx="1210156" cy="344170"/>
                            </a:xfrm>
                            <a:prstGeom prst="rect">
                              <a:avLst/>
                            </a:prstGeom>
                            <a:noFill/>
                            <a:ln w="9525">
                              <a:noFill/>
                              <a:miter lim="800000"/>
                              <a:headEnd/>
                              <a:tailEnd/>
                            </a:ln>
                          </wps:spPr>
                          <wps:txbx>
                            <w:txbxContent>
                              <w:p w14:paraId="79983D71" w14:textId="77777777" w:rsidR="00F75B1B" w:rsidRPr="00400353" w:rsidRDefault="00F75B1B" w:rsidP="003F33E6">
                                <w:pPr>
                                  <w:jc w:val="right"/>
                                  <w:rPr>
                                    <w:sz w:val="16"/>
                                    <w:szCs w:val="16"/>
                                  </w:rPr>
                                </w:pPr>
                                <w:r w:rsidRPr="002B196A">
                                  <w:rPr>
                                    <w:sz w:val="16"/>
                                    <w:szCs w:val="16"/>
                                  </w:rPr>
                                  <w:t>Theoretical isotopic peak</w:t>
                                </w:r>
                              </w:p>
                            </w:txbxContent>
                          </wps:txbx>
                          <wps:bodyPr rot="0" vert="horz" wrap="square" lIns="91440" tIns="45720" rIns="91440" bIns="45720" anchor="t" anchorCtr="0">
                            <a:noAutofit/>
                          </wps:bodyPr>
                        </wps:wsp>
                      </wpg:grpSp>
                      <pic:pic xmlns:pic="http://schemas.openxmlformats.org/drawingml/2006/picture">
                        <pic:nvPicPr>
                          <pic:cNvPr id="908" name="Picture 908"/>
                          <pic:cNvPicPr>
                            <a:picLocks noChangeAspect="1"/>
                          </pic:cNvPicPr>
                        </pic:nvPicPr>
                        <pic:blipFill>
                          <a:blip r:embed="rId130" cstate="print">
                            <a:extLst>
                              <a:ext uri="{28A0092B-C50C-407E-A947-70E740481C1C}">
                                <a14:useLocalDpi xmlns:a14="http://schemas.microsoft.com/office/drawing/2010/main" val="0"/>
                              </a:ext>
                            </a:extLst>
                          </a:blip>
                          <a:stretch>
                            <a:fillRect/>
                          </a:stretch>
                        </pic:blipFill>
                        <pic:spPr>
                          <a:xfrm>
                            <a:off x="1066800" y="781050"/>
                            <a:ext cx="788670" cy="662305"/>
                          </a:xfrm>
                          <a:prstGeom prst="rect">
                            <a:avLst/>
                          </a:prstGeom>
                          <a:ln w="19050">
                            <a:solidFill>
                              <a:schemeClr val="tx1"/>
                            </a:solidFill>
                            <a:prstDash val="dash"/>
                          </a:ln>
                        </pic:spPr>
                      </pic:pic>
                      <pic:pic xmlns:pic="http://schemas.openxmlformats.org/drawingml/2006/picture">
                        <pic:nvPicPr>
                          <pic:cNvPr id="909" name="Picture 909"/>
                          <pic:cNvPicPr>
                            <a:picLocks noChangeAspect="1"/>
                          </pic:cNvPicPr>
                        </pic:nvPicPr>
                        <pic:blipFill>
                          <a:blip r:embed="rId131" cstate="print">
                            <a:extLst>
                              <a:ext uri="{28A0092B-C50C-407E-A947-70E740481C1C}">
                                <a14:useLocalDpi xmlns:a14="http://schemas.microsoft.com/office/drawing/2010/main" val="0"/>
                              </a:ext>
                            </a:extLst>
                          </a:blip>
                          <a:stretch>
                            <a:fillRect/>
                          </a:stretch>
                        </pic:blipFill>
                        <pic:spPr>
                          <a:xfrm>
                            <a:off x="2876550" y="762000"/>
                            <a:ext cx="824230" cy="662305"/>
                          </a:xfrm>
                          <a:prstGeom prst="rect">
                            <a:avLst/>
                          </a:prstGeom>
                          <a:ln w="19050">
                            <a:solidFill>
                              <a:schemeClr val="tx1"/>
                            </a:solidFill>
                            <a:prstDash val="dash"/>
                          </a:ln>
                        </pic:spPr>
                      </pic:pic>
                      <pic:pic xmlns:pic="http://schemas.openxmlformats.org/drawingml/2006/picture">
                        <pic:nvPicPr>
                          <pic:cNvPr id="910" name="Picture 910"/>
                          <pic:cNvPicPr>
                            <a:picLocks noChangeAspect="1"/>
                          </pic:cNvPicPr>
                        </pic:nvPicPr>
                        <pic:blipFill>
                          <a:blip r:embed="rId132" cstate="print">
                            <a:extLst>
                              <a:ext uri="{28A0092B-C50C-407E-A947-70E740481C1C}">
                                <a14:useLocalDpi xmlns:a14="http://schemas.microsoft.com/office/drawing/2010/main" val="0"/>
                              </a:ext>
                            </a:extLst>
                          </a:blip>
                          <a:stretch>
                            <a:fillRect/>
                          </a:stretch>
                        </pic:blipFill>
                        <pic:spPr>
                          <a:xfrm>
                            <a:off x="4686300" y="762000"/>
                            <a:ext cx="786765" cy="651510"/>
                          </a:xfrm>
                          <a:prstGeom prst="rect">
                            <a:avLst/>
                          </a:prstGeom>
                          <a:ln w="19050">
                            <a:solidFill>
                              <a:schemeClr val="tx1"/>
                            </a:solidFill>
                            <a:prstDash val="dash"/>
                          </a:ln>
                        </pic:spPr>
                      </pic:pic>
                      <wps:wsp>
                        <wps:cNvPr id="911" name="Straight Arrow Connector 911"/>
                        <wps:cNvCnPr/>
                        <wps:spPr>
                          <a:xfrm flipH="1">
                            <a:off x="800100" y="1447800"/>
                            <a:ext cx="655092" cy="2671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9" name="Straight Arrow Connector 79"/>
                        <wps:cNvCnPr/>
                        <wps:spPr>
                          <a:xfrm>
                            <a:off x="3257550" y="1428750"/>
                            <a:ext cx="45719" cy="3821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0" name="Straight Arrow Connector 100"/>
                        <wps:cNvCnPr/>
                        <wps:spPr>
                          <a:xfrm>
                            <a:off x="5067300" y="1409700"/>
                            <a:ext cx="730155" cy="4012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9D7C307" id="Group 39" o:spid="_x0000_s1413" style="position:absolute;margin-left:-30pt;margin-top:4.5pt;width:519.35pt;height:657pt;z-index:251746304" coordsize="65957,834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">
                <v:shape id="Picture 40" o:spid="_x0000_s1414" type="#_x0000_t75" style="position:absolute;left:1333;top:10477;width:62668;height:17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">
                  <v:imagedata r:id="rId133" o:title="" cropright="621f"/>
                </v:shape>
                <v:group id="Group 41" o:spid="_x0000_s1415" style="position:absolute;width:65957;height:83439" coordorigin=",-3083" coordsize="65962,83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 id="Picture 42" o:spid="_x0000_s1416" type="#_x0000_t75" style="position:absolute;left:32956;top:56959;width:30836;height:8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">
                    <v:imagedata r:id="rId134" o:title=""/>
                  </v:shape>
                  <v:shape id="Picture 43" o:spid="_x0000_s1417" type="#_x0000_t75" style="position:absolute;left:1333;top:56959;width:30753;height:8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">
                    <v:imagedata r:id="rId135" o:title=""/>
                  </v:shape>
                  <v:shape id="Picture 44" o:spid="_x0000_s1418" type="#_x0000_t75" style="position:absolute;left:33528;top:47625;width:30480;height:8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">
                    <v:imagedata r:id="rId136" o:title=""/>
                  </v:shape>
                  <v:shape id="Picture 45" o:spid="_x0000_s1419" type="#_x0000_t75" style="position:absolute;left:1905;top:47815;width:30861;height:8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">
                    <v:imagedata r:id="rId137" o:title="" cropright="7159f"/>
                  </v:shape>
                  <v:shape id="Picture 11" o:spid="_x0000_s1420" type="#_x0000_t75" style="position:absolute;left:1143;top:29146;width:62623;height:17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" stroked="t" strokecolor="black [3213]">
                    <v:imagedata r:id="rId138" o:title="" cropright="3975f"/>
                    <v:path arrowok="t"/>
                  </v:shape>
                  <v:shape id="_x0000_s1421" type="#_x0000_t202" style="position:absolute;left:48872;top:1356;width:16656;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569B3FF8" w14:textId="77777777" w:rsidR="00F75B1B" w:rsidRDefault="00F75B1B" w:rsidP="003F33E6">
                          <w:r>
                            <w:t>Mass accuracy = &lt; 2 ppm</w:t>
                          </w:r>
                        </w:p>
                      </w:txbxContent>
                    </v:textbox>
                  </v:shape>
                  <v:shape id="_x0000_s1422" type="#_x0000_t202" style="position:absolute;left:48196;top:47434;width:16294;height:5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0754CF14"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 </w:t>
                          </w:r>
                          <w:r>
                            <w:rPr>
                              <w:sz w:val="16"/>
                              <w:szCs w:val="16"/>
                            </w:rPr>
                            <w:t>9.32 mins</w:t>
                          </w:r>
                        </w:p>
                        <w:p w14:paraId="5B98DE52"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5</w:t>
                          </w:r>
                          <w:r w:rsidRPr="00675611">
                            <w:rPr>
                              <w:sz w:val="16"/>
                              <w:szCs w:val="16"/>
                            </w:rPr>
                            <w:t xml:space="preserve"> ppm</w:t>
                          </w:r>
                        </w:p>
                      </w:txbxContent>
                    </v:textbox>
                  </v:shape>
                  <v:shape id="_x0000_s1423" type="#_x0000_t202" style="position:absolute;left:48006;top:56959;width:16294;height:5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1C0541E1" w14:textId="77777777" w:rsidR="00F75B1B" w:rsidRPr="00675611" w:rsidRDefault="00F75B1B" w:rsidP="003F33E6">
                          <w:pPr>
                            <w:spacing w:line="240" w:lineRule="auto"/>
                            <w:jc w:val="right"/>
                            <w:rPr>
                              <w:sz w:val="16"/>
                              <w:szCs w:val="16"/>
                            </w:rPr>
                          </w:pPr>
                          <w:r>
                            <w:rPr>
                              <w:sz w:val="16"/>
                              <w:szCs w:val="16"/>
                            </w:rPr>
                            <w:t>Spray</w:t>
                          </w:r>
                          <w:r w:rsidRPr="00675611">
                            <w:rPr>
                              <w:sz w:val="16"/>
                              <w:szCs w:val="16"/>
                            </w:rPr>
                            <w:t xml:space="preserve"> time: </w:t>
                          </w:r>
                          <w:r>
                            <w:rPr>
                              <w:sz w:val="16"/>
                              <w:szCs w:val="16"/>
                            </w:rPr>
                            <w:t>11.12 mins</w:t>
                          </w:r>
                        </w:p>
                        <w:p w14:paraId="10BD243E"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w:t>
                          </w:r>
                          <w:r w:rsidRPr="00675611">
                            <w:rPr>
                              <w:sz w:val="16"/>
                              <w:szCs w:val="16"/>
                            </w:rPr>
                            <w:t xml:space="preserve"> ppm</w:t>
                          </w:r>
                        </w:p>
                      </w:txbxContent>
                    </v:textbox>
                  </v:shape>
                  <v:group id="Group 50" o:spid="_x0000_s1424" style="position:absolute;top:-3083;width:65962;height:83438" coordorigin=",-3083" coordsize="65965,83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group id="Group 51" o:spid="_x0000_s1425" style="position:absolute;top:-3083;width:65965;height:70653" coordorigin=",-3083" coordsize="65965,7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rect id="Rectangle 52" o:spid="_x0000_s1426" style="position:absolute;top:-3083;width:65532;height:70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rect id="Rectangle 53" o:spid="_x0000_s1427" style="position:absolute;left:788;top:1382;width:64001;height:24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shape id="_x0000_s1428" type="#_x0000_t202" style="position:absolute;left:43181;top:17335;width:20456;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58384E2A" w14:textId="77777777" w:rsidR="00F75B1B" w:rsidRDefault="00F75B1B" w:rsidP="003F33E6">
                              <w:r>
                                <w:t>Theoretical isotopic distribution</w:t>
                              </w:r>
                            </w:p>
                          </w:txbxContent>
                        </v:textbox>
                      </v:shape>
                      <v:rect id="Rectangle 55" o:spid="_x0000_s1429" style="position:absolute;left:788;top:26486;width:64001;height:402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" filled="f" strokecolor="black [3213]" strokeweight="1pt"/>
                      <v:shape id="_x0000_s1430" type="#_x0000_t202" style="position:absolute;left:2469;top:1355;width:3467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" filled="f" stroked="f">
                        <v:textbox>
                          <w:txbxContent>
                            <w:p w14:paraId="5250C89B" w14:textId="77777777" w:rsidR="00F75B1B" w:rsidRPr="00400353" w:rsidRDefault="00F75B1B" w:rsidP="003F33E6">
                              <w:pPr>
                                <w:rPr>
                                  <w:b/>
                                  <w:bCs/>
                                </w:rPr>
                              </w:pPr>
                              <w:r w:rsidRPr="00400353">
                                <w:rPr>
                                  <w:b/>
                                  <w:bCs/>
                                </w:rPr>
                                <w:t xml:space="preserve">Positive </w:t>
                              </w:r>
                              <w:r>
                                <w:rPr>
                                  <w:b/>
                                  <w:bCs/>
                                </w:rPr>
                                <w:t>i</w:t>
                              </w:r>
                              <w:r w:rsidRPr="00400353">
                                <w:rPr>
                                  <w:b/>
                                  <w:bCs/>
                                </w:rPr>
                                <w:t xml:space="preserve">on </w:t>
                              </w:r>
                              <w:r>
                                <w:rPr>
                                  <w:b/>
                                  <w:bCs/>
                                </w:rPr>
                                <w:t>m</w:t>
                              </w:r>
                              <w:r w:rsidRPr="00400353">
                                <w:rPr>
                                  <w:b/>
                                  <w:bCs/>
                                </w:rPr>
                                <w:t xml:space="preserve">ode </w:t>
                              </w:r>
                              <w:r>
                                <w:rPr>
                                  <w:b/>
                                  <w:bCs/>
                                </w:rPr>
                                <w:t>nanospray</w:t>
                              </w:r>
                              <w:r w:rsidRPr="00400353">
                                <w:rPr>
                                  <w:b/>
                                  <w:bCs/>
                                </w:rPr>
                                <w:t xml:space="preserve"> </w:t>
                              </w:r>
                              <w:r>
                                <w:rPr>
                                  <w:b/>
                                  <w:bCs/>
                                </w:rPr>
                                <w:t>s</w:t>
                              </w:r>
                              <w:r w:rsidRPr="00400353">
                                <w:rPr>
                                  <w:b/>
                                  <w:bCs/>
                                </w:rPr>
                                <w:t>pectrum</w:t>
                              </w:r>
                              <w:r>
                                <w:rPr>
                                  <w:b/>
                                  <w:bCs/>
                                </w:rPr>
                                <w:t>:</w:t>
                              </w:r>
                            </w:p>
                          </w:txbxContent>
                        </v:textbox>
                      </v:shape>
                      <v:shape id="_x0000_s1431" type="#_x0000_t202" style="position:absolute;left:2469;top:26834;width:63496;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14:paraId="4DD95663" w14:textId="77777777" w:rsidR="00F75B1B" w:rsidRPr="00400353" w:rsidRDefault="00F75B1B" w:rsidP="003F33E6">
                              <w:pPr>
                                <w:rPr>
                                  <w:b/>
                                  <w:bCs/>
                                </w:rPr>
                              </w:pPr>
                              <w:r w:rsidRPr="00400353">
                                <w:rPr>
                                  <w:b/>
                                  <w:bCs/>
                                </w:rPr>
                                <w:t xml:space="preserve">Extracted ion </w:t>
                              </w:r>
                              <w:r>
                                <w:rPr>
                                  <w:b/>
                                  <w:bCs/>
                                </w:rPr>
                                <w:t>plot</w:t>
                              </w:r>
                              <w:r w:rsidRPr="00400353">
                                <w:rPr>
                                  <w:b/>
                                  <w:bCs/>
                                </w:rPr>
                                <w:t>:</w:t>
                              </w:r>
                              <w:r>
                                <w:rPr>
                                  <w:b/>
                                  <w:bCs/>
                                </w:rPr>
                                <w:t xml:space="preserve">                                                                                                              </w:t>
                              </w:r>
                              <w:r w:rsidRPr="0068646E">
                                <w:rPr>
                                  <w:b/>
                                  <w:bCs/>
                                  <w:i/>
                                  <w:iCs/>
                                </w:rPr>
                                <w:t>m/z</w:t>
                              </w:r>
                              <w:r>
                                <w:rPr>
                                  <w:b/>
                                  <w:bCs/>
                                </w:rPr>
                                <w:t xml:space="preserve"> range = 171.11-171.12</w:t>
                              </w:r>
                            </w:p>
                          </w:txbxContent>
                        </v:textbox>
                      </v:shape>
                      <v:rect id="Rectangle 58" o:spid="_x0000_s1432" style="position:absolute;left:1418;top:47296;width:31338;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6NTwgAAANsAAAAPAAAAZHJzL2Rvd25yZXYueG1sRE9Na8JA&#10;EL0L/odlhF6kbiwo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DsU6NTwgAAANsAAAAPAAAA&#10;AAAAAAAAAAAAAAcCAABkcnMvZG93bnJldi54bWxQSwUGAAAAAAMAAwC3AAAA9gIAAAAA&#10;" filled="f" strokecolor="black [3213]" strokeweight="1pt"/>
                      <v:rect id="Rectangle 59" o:spid="_x0000_s1433" style="position:absolute;left:33107;top:47296;width:31337;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wbIxgAAANsAAAAPAAAAZHJzL2Rvd25yZXYueG1sRI9Ba8JA&#10;FITvhf6H5RV6Ed0otG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gx8GyMYAAADbAAAA&#10;DwAAAAAAAAAAAAAAAAAHAgAAZHJzL2Rvd25yZXYueG1sUEsFBgAAAAADAAMAtwAAAPoCAAAAAA==&#10;" filled="f" strokecolor="black [3213]" strokeweight="1pt"/>
                      <v:rect id="Rectangle 60" o:spid="_x0000_s1434" style="position:absolute;left:1418;top:56913;width:31338;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" filled="f" strokecolor="black [3213]" strokeweight="1pt"/>
                      <v:rect id="Rectangle 61" o:spid="_x0000_s1435" style="position:absolute;left:33107;top:56913;width:31337;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shape id="_x0000_s1436" type="#_x0000_t202" style="position:absolute;left:16970;top:47611;width:16294;height:5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" filled="f" stroked="f">
                        <v:textbox>
                          <w:txbxContent>
                            <w:p w14:paraId="4E231A39"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 </w:t>
                              </w:r>
                              <w:r>
                                <w:rPr>
                                  <w:sz w:val="16"/>
                                  <w:szCs w:val="16"/>
                                </w:rPr>
                                <w:t>8.54 mins</w:t>
                              </w:r>
                            </w:p>
                            <w:p w14:paraId="33B1CEC1"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w:t>
                              </w:r>
                              <w:r w:rsidRPr="00675611">
                                <w:rPr>
                                  <w:sz w:val="16"/>
                                  <w:szCs w:val="16"/>
                                </w:rPr>
                                <w:t xml:space="preserve"> ppm</w:t>
                              </w:r>
                            </w:p>
                          </w:txbxContent>
                        </v:textbox>
                      </v:shape>
                      <v:shape id="_x0000_s1437" type="#_x0000_t202" style="position:absolute;left:16571;top:56913;width:16294;height:5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" filled="f" stroked="f">
                        <v:textbox>
                          <w:txbxContent>
                            <w:p w14:paraId="39B4582B" w14:textId="77777777" w:rsidR="00F75B1B" w:rsidRPr="00675611" w:rsidRDefault="00F75B1B" w:rsidP="003F33E6">
                              <w:pPr>
                                <w:spacing w:line="240" w:lineRule="auto"/>
                                <w:jc w:val="right"/>
                                <w:rPr>
                                  <w:sz w:val="16"/>
                                  <w:szCs w:val="16"/>
                                </w:rPr>
                              </w:pPr>
                              <w:r>
                                <w:rPr>
                                  <w:sz w:val="16"/>
                                  <w:szCs w:val="16"/>
                                </w:rPr>
                                <w:t>Spray</w:t>
                              </w:r>
                              <w:r w:rsidRPr="00675611">
                                <w:rPr>
                                  <w:sz w:val="16"/>
                                  <w:szCs w:val="16"/>
                                </w:rPr>
                                <w:t xml:space="preserve"> time: </w:t>
                              </w:r>
                              <w:r>
                                <w:rPr>
                                  <w:sz w:val="16"/>
                                  <w:szCs w:val="16"/>
                                </w:rPr>
                                <w:t>10.42 mins</w:t>
                              </w:r>
                            </w:p>
                            <w:p w14:paraId="56A7373F"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w:t>
                              </w:r>
                              <w:r w:rsidRPr="00675611">
                                <w:rPr>
                                  <w:sz w:val="16"/>
                                  <w:szCs w:val="16"/>
                                </w:rPr>
                                <w:t xml:space="preserve"> ppm</w:t>
                              </w:r>
                            </w:p>
                          </w:txbxContent>
                        </v:textbox>
                      </v:shape>
                      <v:shape id="_x0000_s1438" type="#_x0000_t202" style="position:absolute;left:348;top:1459;width:498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" filled="f" stroked="f">
                        <v:textbox>
                          <w:txbxContent>
                            <w:p w14:paraId="482B3658" w14:textId="77777777" w:rsidR="00F75B1B" w:rsidRPr="00400353" w:rsidRDefault="00F75B1B" w:rsidP="003F33E6">
                              <w:pPr>
                                <w:rPr>
                                  <w:b/>
                                  <w:bCs/>
                                </w:rPr>
                              </w:pPr>
                              <w:r>
                                <w:rPr>
                                  <w:b/>
                                  <w:bCs/>
                                </w:rPr>
                                <w:t>(A)</w:t>
                              </w:r>
                            </w:p>
                          </w:txbxContent>
                        </v:textbox>
                      </v:shape>
                      <v:shape id="_x0000_s1439" type="#_x0000_t202" style="position:absolute;left:348;top:26834;width:498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" filled="f" stroked="f">
                        <v:textbox>
                          <w:txbxContent>
                            <w:p w14:paraId="2C5DBAE4" w14:textId="77777777" w:rsidR="00F75B1B" w:rsidRPr="00400353" w:rsidRDefault="00F75B1B" w:rsidP="003F33E6">
                              <w:pPr>
                                <w:rPr>
                                  <w:b/>
                                  <w:bCs/>
                                </w:rPr>
                              </w:pPr>
                              <w:r>
                                <w:rPr>
                                  <w:b/>
                                  <w:bCs/>
                                </w:rPr>
                                <w:t>(B)</w:t>
                              </w:r>
                            </w:p>
                          </w:txbxContent>
                        </v:textbox>
                      </v:shape>
                      <v:shape id="_x0000_s1440" type="#_x0000_t202" style="position:absolute;left:2837;top:47611;width:498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" filled="f" stroked="f">
                        <v:textbox>
                          <w:txbxContent>
                            <w:p w14:paraId="3F102598" w14:textId="77777777" w:rsidR="00F75B1B" w:rsidRPr="00400353" w:rsidRDefault="00F75B1B" w:rsidP="003F33E6">
                              <w:pPr>
                                <w:rPr>
                                  <w:b/>
                                  <w:bCs/>
                                </w:rPr>
                              </w:pPr>
                              <w:r>
                                <w:rPr>
                                  <w:b/>
                                  <w:bCs/>
                                </w:rPr>
                                <w:t>(C)</w:t>
                              </w:r>
                            </w:p>
                          </w:txbxContent>
                        </v:textbox>
                      </v:shape>
                      <v:shape id="_x0000_s1441" type="#_x0000_t202" style="position:absolute;left:2680;top:57544;width:498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" filled="f" stroked="f">
                        <v:textbox>
                          <w:txbxContent>
                            <w:p w14:paraId="49077097" w14:textId="77777777" w:rsidR="00F75B1B" w:rsidRPr="00400353" w:rsidRDefault="00F75B1B" w:rsidP="003F33E6">
                              <w:pPr>
                                <w:rPr>
                                  <w:b/>
                                  <w:bCs/>
                                </w:rPr>
                              </w:pPr>
                              <w:r>
                                <w:rPr>
                                  <w:b/>
                                  <w:bCs/>
                                </w:rPr>
                                <w:t>(E)</w:t>
                              </w:r>
                            </w:p>
                          </w:txbxContent>
                        </v:textbox>
                      </v:shape>
                      <v:shape id="_x0000_s1442" type="#_x0000_t202" style="position:absolute;left:34053;top:47454;width:498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" filled="f" stroked="f">
                        <v:textbox>
                          <w:txbxContent>
                            <w:p w14:paraId="1EA54C3C" w14:textId="77777777" w:rsidR="00F75B1B" w:rsidRPr="00400353" w:rsidRDefault="00F75B1B" w:rsidP="003F33E6">
                              <w:pPr>
                                <w:rPr>
                                  <w:b/>
                                  <w:bCs/>
                                </w:rPr>
                              </w:pPr>
                              <w:r>
                                <w:rPr>
                                  <w:b/>
                                  <w:bCs/>
                                </w:rPr>
                                <w:t>(D)</w:t>
                              </w:r>
                            </w:p>
                          </w:txbxContent>
                        </v:textbox>
                      </v:shape>
                      <v:shape id="_x0000_s1443" type="#_x0000_t202" style="position:absolute;left:34053;top:57228;width:498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" filled="f" stroked="f">
                        <v:textbox>
                          <w:txbxContent>
                            <w:p w14:paraId="7C254E6B" w14:textId="77777777" w:rsidR="00F75B1B" w:rsidRPr="00400353" w:rsidRDefault="00F75B1B" w:rsidP="003F33E6">
                              <w:pPr>
                                <w:rPr>
                                  <w:b/>
                                  <w:bCs/>
                                </w:rPr>
                              </w:pPr>
                              <w:r>
                                <w:rPr>
                                  <w:b/>
                                  <w:bCs/>
                                </w:rPr>
                                <w:t>(F)</w:t>
                              </w:r>
                            </w:p>
                          </w:txbxContent>
                        </v:textbox>
                      </v:shape>
                      <v:shape id="_x0000_s1444" type="#_x0000_t202" style="position:absolute;left:20653;top:52088;width:12103;height:3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" filled="f" stroked="f">
                        <v:textbox>
                          <w:txbxContent>
                            <w:p w14:paraId="7A452879" w14:textId="77777777" w:rsidR="00F75B1B" w:rsidRPr="00400353" w:rsidRDefault="00F75B1B" w:rsidP="003F33E6">
                              <w:pPr>
                                <w:jc w:val="right"/>
                                <w:rPr>
                                  <w:sz w:val="16"/>
                                  <w:szCs w:val="16"/>
                                </w:rPr>
                              </w:pPr>
                              <w:r w:rsidRPr="002B196A">
                                <w:rPr>
                                  <w:sz w:val="16"/>
                                  <w:szCs w:val="16"/>
                                </w:rPr>
                                <w:t>Theoretical isotopic peak</w:t>
                              </w:r>
                            </w:p>
                          </w:txbxContent>
                        </v:textbox>
                      </v:shape>
                    </v:group>
                    <v:shape id="Text Box 903" o:spid="_x0000_s1445" type="#_x0000_t202" style="position:absolute;left:136;top:68233;width:65534;height:12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" stroked="f">
                      <v:textbox style="mso-fit-shape-to-text:t" inset="0,0,0,0">
                        <w:txbxContent>
                          <w:p w14:paraId="7A87E11F" w14:textId="759BC4BD" w:rsidR="00F75B1B" w:rsidRPr="00201A58" w:rsidRDefault="00F75B1B" w:rsidP="003F33E6">
                            <w:pPr>
                              <w:pStyle w:val="Caption"/>
                              <w:rPr>
                                <w:noProof/>
                                <w:sz w:val="20"/>
                                <w:szCs w:val="20"/>
                              </w:rPr>
                            </w:pPr>
                            <w:bookmarkStart w:id="88" w:name="_Toc59633647"/>
                            <w:r w:rsidRPr="00201A58">
                              <w:rPr>
                                <w:sz w:val="20"/>
                                <w:szCs w:val="20"/>
                              </w:rPr>
                              <w:t xml:space="preserve">Figure </w:t>
                            </w:r>
                            <w:r>
                              <w:rPr>
                                <w:sz w:val="20"/>
                                <w:szCs w:val="20"/>
                              </w:rPr>
                              <w:t>3.13</w:t>
                            </w:r>
                            <w:r w:rsidRPr="00201A58">
                              <w:rPr>
                                <w:sz w:val="20"/>
                                <w:szCs w:val="20"/>
                              </w:rPr>
                              <w:t xml:space="preserve">: (A) </w:t>
                            </w:r>
                            <w:bookmarkStart w:id="89" w:name="_Hlk59287731"/>
                            <w:r w:rsidRPr="00201A58">
                              <w:rPr>
                                <w:sz w:val="20"/>
                                <w:szCs w:val="20"/>
                              </w:rPr>
                              <w:t xml:space="preserve">Positive ion mode nanospray spectrum </w:t>
                            </w:r>
                            <w:bookmarkEnd w:id="89"/>
                            <w:r w:rsidRPr="00201A58">
                              <w:rPr>
                                <w:sz w:val="20"/>
                                <w:szCs w:val="20"/>
                              </w:rPr>
                              <w:t>for the sampled mung bean cell, showing recorded signals in the m/z region for protonated levetiracetam [M + H]</w:t>
                            </w:r>
                            <w:r w:rsidRPr="00201A58">
                              <w:rPr>
                                <w:sz w:val="20"/>
                                <w:szCs w:val="20"/>
                                <w:vertAlign w:val="superscript"/>
                              </w:rPr>
                              <w:t>+</w:t>
                            </w:r>
                            <w:r w:rsidRPr="00201A58">
                              <w:rPr>
                                <w:sz w:val="20"/>
                                <w:szCs w:val="20"/>
                              </w:rPr>
                              <w:t xml:space="preserve"> with a nominal mass of 171. The positive ion mode nanospray spectrum for the relevant spray period is displayed against the theoretical isotopic distribution of the calculated m/z value for  protonated levetiracetam. (B) Extracted ion plot generated for protonated levetiracetam (m/z range 171.11-171.12), displaying the time points at which there is a signal within this m/z range. (C)– (F) Positive ion nanospray spectra displaying signals corresponding with the m/z value for protonated levetiracetam at example time points derived from the extracted ion plot. Displayed against the theoretical isotopic distribution of protonated levetiracetam.</w:t>
                            </w:r>
                            <w:bookmarkEnd w:id="88"/>
                          </w:p>
                        </w:txbxContent>
                      </v:textbox>
                    </v:shape>
                  </v:group>
                  <v:shape id="_x0000_s1446" type="#_x0000_t202" style="position:absolute;left:762;top:-2362;width:63997;height:3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">
                    <v:textbox>
                      <w:txbxContent>
                        <w:p w14:paraId="6FFE0D26" w14:textId="77777777" w:rsidR="00F75B1B" w:rsidRPr="002B196A" w:rsidRDefault="00F75B1B" w:rsidP="003F33E6">
                          <w:pPr>
                            <w:rPr>
                              <w:b/>
                              <w:bCs/>
                              <w:vertAlign w:val="superscript"/>
                            </w:rPr>
                          </w:pPr>
                          <w:r>
                            <w:rPr>
                              <w:b/>
                              <w:bCs/>
                            </w:rPr>
                            <w:t xml:space="preserve">Analyte: </w:t>
                          </w:r>
                          <w:r w:rsidRPr="002473D5">
                            <w:rPr>
                              <w:b/>
                              <w:bCs/>
                            </w:rPr>
                            <w:t xml:space="preserve">Levetiracetam </w:t>
                          </w:r>
                          <w:r>
                            <w:rPr>
                              <w:b/>
                              <w:bCs/>
                            </w:rPr>
                            <w:t>[</w:t>
                          </w:r>
                          <w:r w:rsidRPr="002473D5">
                            <w:rPr>
                              <w:b/>
                              <w:bCs/>
                            </w:rPr>
                            <w:t>C</w:t>
                          </w:r>
                          <w:r w:rsidRPr="002473D5">
                            <w:rPr>
                              <w:b/>
                              <w:bCs/>
                              <w:vertAlign w:val="subscript"/>
                            </w:rPr>
                            <w:t>8</w:t>
                          </w:r>
                          <w:r w:rsidRPr="002473D5">
                            <w:rPr>
                              <w:b/>
                              <w:bCs/>
                            </w:rPr>
                            <w:t>H</w:t>
                          </w:r>
                          <w:r w:rsidRPr="002473D5">
                            <w:rPr>
                              <w:b/>
                              <w:bCs/>
                              <w:vertAlign w:val="subscript"/>
                            </w:rPr>
                            <w:t>14</w:t>
                          </w:r>
                          <w:r w:rsidRPr="002473D5">
                            <w:rPr>
                              <w:b/>
                              <w:bCs/>
                            </w:rPr>
                            <w:t>N</w:t>
                          </w:r>
                          <w:r w:rsidRPr="002473D5">
                            <w:rPr>
                              <w:b/>
                              <w:bCs/>
                              <w:vertAlign w:val="subscript"/>
                            </w:rPr>
                            <w:t>2</w:t>
                          </w:r>
                          <w:r w:rsidRPr="002473D5">
                            <w:rPr>
                              <w:b/>
                              <w:bCs/>
                            </w:rPr>
                            <w:t>O</w:t>
                          </w:r>
                          <w:r w:rsidRPr="002473D5">
                            <w:rPr>
                              <w:b/>
                              <w:bCs/>
                              <w:vertAlign w:val="subscript"/>
                            </w:rPr>
                            <w:t>2</w:t>
                          </w:r>
                          <w:r>
                            <w:rPr>
                              <w:b/>
                              <w:bCs/>
                              <w:vertAlign w:val="subscript"/>
                            </w:rPr>
                            <w:t xml:space="preserve"> </w:t>
                          </w:r>
                          <w:r>
                            <w:rPr>
                              <w:b/>
                              <w:bCs/>
                            </w:rPr>
                            <w:t>+ H]</w:t>
                          </w:r>
                          <w:r>
                            <w:rPr>
                              <w:b/>
                              <w:bCs/>
                              <w:vertAlign w:val="superscript"/>
                            </w:rPr>
                            <w:t xml:space="preserve">+ </w:t>
                          </w:r>
                          <w:r>
                            <w:rPr>
                              <w:b/>
                              <w:bCs/>
                            </w:rPr>
                            <w:t xml:space="preserve">                                                                                    Cultivar: Mung bean</w:t>
                          </w:r>
                        </w:p>
                      </w:txbxContent>
                    </v:textbox>
                  </v:shape>
                  <v:shape id="_x0000_s1447" type="#_x0000_t202" style="position:absolute;left:52006;top:51244;width:12102;height:3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" filled="f" stroked="f">
                    <v:textbox>
                      <w:txbxContent>
                        <w:p w14:paraId="683B1EB6" w14:textId="77777777" w:rsidR="00F75B1B" w:rsidRPr="00400353" w:rsidRDefault="00F75B1B" w:rsidP="003F33E6">
                          <w:pPr>
                            <w:jc w:val="right"/>
                            <w:rPr>
                              <w:sz w:val="16"/>
                              <w:szCs w:val="16"/>
                            </w:rPr>
                          </w:pPr>
                          <w:r w:rsidRPr="002B196A">
                            <w:rPr>
                              <w:sz w:val="16"/>
                              <w:szCs w:val="16"/>
                            </w:rPr>
                            <w:t>Theoretical isotopic peak</w:t>
                          </w:r>
                        </w:p>
                      </w:txbxContent>
                    </v:textbox>
                  </v:shape>
                  <v:shape id="_x0000_s1448" type="#_x0000_t202" style="position:absolute;left:52197;top:61150;width:12101;height:3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" filled="f" stroked="f">
                    <v:textbox>
                      <w:txbxContent>
                        <w:p w14:paraId="4CC3F2FB" w14:textId="77777777" w:rsidR="00F75B1B" w:rsidRPr="00400353" w:rsidRDefault="00F75B1B" w:rsidP="003F33E6">
                          <w:pPr>
                            <w:jc w:val="right"/>
                            <w:rPr>
                              <w:sz w:val="16"/>
                              <w:szCs w:val="16"/>
                            </w:rPr>
                          </w:pPr>
                          <w:r w:rsidRPr="002B196A">
                            <w:rPr>
                              <w:sz w:val="16"/>
                              <w:szCs w:val="16"/>
                            </w:rPr>
                            <w:t>Theoretical isotopic peak</w:t>
                          </w:r>
                        </w:p>
                      </w:txbxContent>
                    </v:textbox>
                  </v:shape>
                  <v:shape id="_x0000_s1449" type="#_x0000_t202" style="position:absolute;left:20193;top:60960;width:12101;height:3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" filled="f" stroked="f">
                    <v:textbox>
                      <w:txbxContent>
                        <w:p w14:paraId="79983D71" w14:textId="77777777" w:rsidR="00F75B1B" w:rsidRPr="00400353" w:rsidRDefault="00F75B1B" w:rsidP="003F33E6">
                          <w:pPr>
                            <w:jc w:val="right"/>
                            <w:rPr>
                              <w:sz w:val="16"/>
                              <w:szCs w:val="16"/>
                            </w:rPr>
                          </w:pPr>
                          <w:r w:rsidRPr="002B196A">
                            <w:rPr>
                              <w:sz w:val="16"/>
                              <w:szCs w:val="16"/>
                            </w:rPr>
                            <w:t>Theoretical isotopic peak</w:t>
                          </w:r>
                        </w:p>
                      </w:txbxContent>
                    </v:textbox>
                  </v:shape>
                </v:group>
                <v:shape id="Picture 908" o:spid="_x0000_s1450" type="#_x0000_t75" style="position:absolute;left:10668;top:7810;width:7886;height:6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" stroked="t" strokecolor="black [3213]" strokeweight="1.5pt">
                  <v:stroke dashstyle="dash"/>
                  <v:imagedata r:id="rId139" o:title=""/>
                  <v:path arrowok="t"/>
                </v:shape>
                <v:shape id="Picture 909" o:spid="_x0000_s1451" type="#_x0000_t75" style="position:absolute;left:28765;top:7620;width:8242;height:6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" stroked="t" strokecolor="black [3213]" strokeweight="1.5pt">
                  <v:stroke dashstyle="dash"/>
                  <v:imagedata r:id="rId140" o:title=""/>
                  <v:path arrowok="t"/>
                </v:shape>
                <v:shape id="Picture 910" o:spid="_x0000_s1452" type="#_x0000_t75" style="position:absolute;left:46863;top:7620;width:7867;height:65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" stroked="t" strokecolor="black [3213]" strokeweight="1.5pt">
                  <v:stroke dashstyle="dash"/>
                  <v:imagedata r:id="rId141" o:title=""/>
                  <v:path arrowok="t"/>
                </v:shape>
                <v:shape id="Straight Arrow Connector 911" o:spid="_x0000_s1453" type="#_x0000_t32" style="position:absolute;left:8001;top:14478;width:6550;height:267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" strokecolor="black [3200]" strokeweight=".5pt">
                  <v:stroke endarrow="block" joinstyle="miter"/>
                </v:shape>
                <v:shape id="Straight Arrow Connector 79" o:spid="_x0000_s1454" type="#_x0000_t32" style="position:absolute;left:32575;top:14287;width:457;height:38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" strokecolor="black [3200]" strokeweight=".5pt">
                  <v:stroke endarrow="block" joinstyle="miter"/>
                </v:shape>
                <v:shape id="Straight Arrow Connector 100" o:spid="_x0000_s1455" type="#_x0000_t32" style="position:absolute;left:50673;top:14097;width:7301;height:40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" strokecolor="black [3200]" strokeweight=".5pt">
                  <v:stroke endarrow="block" joinstyle="miter"/>
                </v:shape>
              </v:group>
            </w:pict>
          </mc:Fallback>
        </mc:AlternateContent>
      </w:r>
    </w:p>
    <w:p w14:paraId="5F789B8E" w14:textId="77777777" w:rsidR="003F33E6" w:rsidRPr="009A00CF" w:rsidRDefault="003F33E6" w:rsidP="003F33E6"/>
    <w:p w14:paraId="30F46FFA" w14:textId="77777777" w:rsidR="003F33E6" w:rsidRPr="009A00CF" w:rsidRDefault="003F33E6" w:rsidP="003F33E6"/>
    <w:p w14:paraId="2C78980C" w14:textId="77777777" w:rsidR="003F33E6" w:rsidRPr="009A00CF" w:rsidRDefault="003F33E6" w:rsidP="003F33E6"/>
    <w:p w14:paraId="296DD01D" w14:textId="77777777" w:rsidR="003F33E6" w:rsidRPr="009A00CF" w:rsidRDefault="003F33E6" w:rsidP="003F33E6"/>
    <w:p w14:paraId="74D5B482" w14:textId="77777777" w:rsidR="003F33E6" w:rsidRPr="009A00CF" w:rsidRDefault="003F33E6" w:rsidP="003F33E6"/>
    <w:p w14:paraId="457AE679" w14:textId="77777777" w:rsidR="003F33E6" w:rsidRPr="009A00CF" w:rsidRDefault="003F33E6" w:rsidP="003F33E6"/>
    <w:p w14:paraId="16E8848E" w14:textId="77777777" w:rsidR="003F33E6" w:rsidRPr="009A00CF" w:rsidRDefault="003F33E6" w:rsidP="003F33E6"/>
    <w:p w14:paraId="7131F1D5" w14:textId="77777777" w:rsidR="003F33E6" w:rsidRPr="009A00CF" w:rsidRDefault="003F33E6" w:rsidP="003F33E6"/>
    <w:p w14:paraId="241765B4" w14:textId="77777777" w:rsidR="003F33E6" w:rsidRPr="009A00CF" w:rsidRDefault="003F33E6" w:rsidP="003F33E6"/>
    <w:p w14:paraId="30A55E78" w14:textId="77777777" w:rsidR="003F33E6" w:rsidRPr="009A00CF" w:rsidRDefault="003F33E6" w:rsidP="003F33E6"/>
    <w:p w14:paraId="5325DE49" w14:textId="77777777" w:rsidR="003F33E6" w:rsidRPr="009A00CF" w:rsidRDefault="003F33E6" w:rsidP="003F33E6"/>
    <w:p w14:paraId="6ECD754D" w14:textId="77777777" w:rsidR="003F33E6" w:rsidRPr="009A00CF" w:rsidRDefault="003F33E6" w:rsidP="003F33E6"/>
    <w:p w14:paraId="5B1A028F" w14:textId="77777777" w:rsidR="003F33E6" w:rsidRPr="009A00CF" w:rsidRDefault="003F33E6" w:rsidP="003F33E6"/>
    <w:p w14:paraId="0FE0FDE5" w14:textId="77777777" w:rsidR="003F33E6" w:rsidRPr="009A00CF" w:rsidRDefault="003F33E6" w:rsidP="003F33E6"/>
    <w:p w14:paraId="4578FAC8" w14:textId="77777777" w:rsidR="003F33E6" w:rsidRPr="009A00CF" w:rsidRDefault="003F33E6" w:rsidP="003F33E6"/>
    <w:p w14:paraId="4D399429" w14:textId="77777777" w:rsidR="003F33E6" w:rsidRPr="009A00CF" w:rsidRDefault="003F33E6" w:rsidP="003F33E6"/>
    <w:p w14:paraId="34F5CA01" w14:textId="77777777" w:rsidR="003F33E6" w:rsidRPr="009A00CF" w:rsidRDefault="003F33E6" w:rsidP="003F33E6"/>
    <w:p w14:paraId="54534B6C" w14:textId="77777777" w:rsidR="003F33E6" w:rsidRPr="009A00CF" w:rsidRDefault="003F33E6" w:rsidP="003F33E6"/>
    <w:p w14:paraId="1A815DE1" w14:textId="77777777" w:rsidR="003F33E6" w:rsidRPr="009A00CF" w:rsidRDefault="003F33E6" w:rsidP="003F33E6"/>
    <w:p w14:paraId="6FFB4CF0" w14:textId="77777777" w:rsidR="003F33E6" w:rsidRPr="009A00CF" w:rsidRDefault="003F33E6" w:rsidP="003F33E6"/>
    <w:p w14:paraId="16C388FA" w14:textId="77777777" w:rsidR="003F33E6" w:rsidRPr="009A00CF" w:rsidRDefault="003F33E6" w:rsidP="003F33E6"/>
    <w:p w14:paraId="666AA6F9" w14:textId="77777777" w:rsidR="003F33E6" w:rsidRPr="009A00CF" w:rsidRDefault="003F33E6" w:rsidP="003F33E6"/>
    <w:p w14:paraId="24949B97" w14:textId="77777777" w:rsidR="003F33E6" w:rsidRPr="009A00CF" w:rsidRDefault="003F33E6" w:rsidP="003F33E6"/>
    <w:p w14:paraId="7421B05E" w14:textId="77777777" w:rsidR="003F33E6" w:rsidRPr="009A00CF" w:rsidRDefault="003F33E6" w:rsidP="003F33E6"/>
    <w:p w14:paraId="4B77EF0C" w14:textId="77777777" w:rsidR="003F33E6" w:rsidRPr="009A00CF" w:rsidRDefault="003F33E6" w:rsidP="003F33E6"/>
    <w:p w14:paraId="531A8496" w14:textId="77777777" w:rsidR="003F33E6" w:rsidRPr="009A00CF" w:rsidRDefault="003F33E6" w:rsidP="003F33E6"/>
    <w:p w14:paraId="3B5D578B" w14:textId="77777777" w:rsidR="003F33E6" w:rsidRPr="009A00CF" w:rsidRDefault="003F33E6" w:rsidP="003F33E6"/>
    <w:p w14:paraId="06F43C4D" w14:textId="77777777" w:rsidR="003F33E6" w:rsidRPr="009A00CF" w:rsidRDefault="003F33E6" w:rsidP="003F33E6"/>
    <w:p w14:paraId="62BA106A" w14:textId="77777777" w:rsidR="003F33E6" w:rsidRPr="009A00CF" w:rsidRDefault="003F33E6" w:rsidP="003F33E6"/>
    <w:p w14:paraId="1714A66D" w14:textId="77777777" w:rsidR="003F33E6" w:rsidRPr="009A00CF" w:rsidRDefault="003F33E6" w:rsidP="003F33E6"/>
    <w:p w14:paraId="0E415700" w14:textId="77777777" w:rsidR="003F33E6" w:rsidRPr="009A00CF" w:rsidRDefault="003F33E6" w:rsidP="003F33E6">
      <w:r w:rsidRPr="009A00CF">
        <w:rPr>
          <w:noProof/>
        </w:rPr>
        <w:lastRenderedPageBreak/>
        <mc:AlternateContent>
          <mc:Choice Requires="wpg">
            <w:drawing>
              <wp:anchor distT="0" distB="0" distL="114300" distR="114300" simplePos="0" relativeHeight="251730944" behindDoc="0" locked="0" layoutInCell="1" allowOverlap="1" wp14:anchorId="40DF1375" wp14:editId="20CDFFC7">
                <wp:simplePos x="0" y="0"/>
                <wp:positionH relativeFrom="column">
                  <wp:posOffset>-391795</wp:posOffset>
                </wp:positionH>
                <wp:positionV relativeFrom="paragraph">
                  <wp:posOffset>145415</wp:posOffset>
                </wp:positionV>
                <wp:extent cx="6856095" cy="7908966"/>
                <wp:effectExtent l="0" t="0" r="0" b="0"/>
                <wp:wrapNone/>
                <wp:docPr id="103" name="Group 103"/>
                <wp:cNvGraphicFramePr/>
                <a:graphic xmlns:a="http://schemas.openxmlformats.org/drawingml/2006/main">
                  <a:graphicData uri="http://schemas.microsoft.com/office/word/2010/wordprocessingGroup">
                    <wpg:wgp>
                      <wpg:cNvGrpSpPr/>
                      <wpg:grpSpPr>
                        <a:xfrm>
                          <a:off x="0" y="0"/>
                          <a:ext cx="6856095" cy="7908966"/>
                          <a:chOff x="0" y="0"/>
                          <a:chExt cx="6856095" cy="7908966"/>
                        </a:xfrm>
                      </wpg:grpSpPr>
                      <wpg:grpSp>
                        <wpg:cNvPr id="104" name="Group 104"/>
                        <wpg:cNvGrpSpPr/>
                        <wpg:grpSpPr>
                          <a:xfrm>
                            <a:off x="0" y="0"/>
                            <a:ext cx="6856095" cy="7908966"/>
                            <a:chOff x="0" y="28576"/>
                            <a:chExt cx="6856095" cy="7908966"/>
                          </a:xfrm>
                        </wpg:grpSpPr>
                        <wpg:grpSp>
                          <wpg:cNvPr id="131" name="Group 131"/>
                          <wpg:cNvGrpSpPr/>
                          <wpg:grpSpPr>
                            <a:xfrm>
                              <a:off x="0" y="28576"/>
                              <a:ext cx="6856095" cy="6704488"/>
                              <a:chOff x="0" y="28577"/>
                              <a:chExt cx="6856503" cy="6704848"/>
                            </a:xfrm>
                          </wpg:grpSpPr>
                          <pic:pic xmlns:pic="http://schemas.openxmlformats.org/drawingml/2006/picture">
                            <pic:nvPicPr>
                              <pic:cNvPr id="167" name="Picture 167"/>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85067" y="689274"/>
                                <a:ext cx="6294955" cy="1806411"/>
                              </a:xfrm>
                              <a:prstGeom prst="rect">
                                <a:avLst/>
                              </a:prstGeom>
                            </pic:spPr>
                          </pic:pic>
                          <wps:wsp>
                            <wps:cNvPr id="168" name="Text Box 2"/>
                            <wps:cNvSpPr txBox="1">
                              <a:spLocks noChangeArrowheads="1"/>
                            </wps:cNvSpPr>
                            <wps:spPr bwMode="auto">
                              <a:xfrm>
                                <a:off x="5227093" y="4763068"/>
                                <a:ext cx="1629410" cy="574675"/>
                              </a:xfrm>
                              <a:prstGeom prst="rect">
                                <a:avLst/>
                              </a:prstGeom>
                              <a:noFill/>
                              <a:ln w="9525">
                                <a:noFill/>
                                <a:miter lim="800000"/>
                                <a:headEnd/>
                                <a:tailEnd/>
                              </a:ln>
                            </wps:spPr>
                            <wps:txbx>
                              <w:txbxContent>
                                <w:p w14:paraId="44638591" w14:textId="77777777" w:rsidR="00F75B1B" w:rsidRPr="00675611" w:rsidRDefault="00F75B1B" w:rsidP="003F33E6">
                                  <w:pPr>
                                    <w:spacing w:line="240" w:lineRule="auto"/>
                                    <w:rPr>
                                      <w:sz w:val="16"/>
                                      <w:szCs w:val="16"/>
                                    </w:rPr>
                                  </w:pPr>
                                  <w:r>
                                    <w:rPr>
                                      <w:sz w:val="16"/>
                                      <w:szCs w:val="16"/>
                                    </w:rPr>
                                    <w:t>Spray</w:t>
                                  </w:r>
                                  <w:r w:rsidRPr="00675611">
                                    <w:rPr>
                                      <w:sz w:val="16"/>
                                      <w:szCs w:val="16"/>
                                    </w:rPr>
                                    <w:t xml:space="preserve"> time: </w:t>
                                  </w:r>
                                  <w:r>
                                    <w:rPr>
                                      <w:sz w:val="16"/>
                                      <w:szCs w:val="16"/>
                                    </w:rPr>
                                    <w:t>2.44</w:t>
                                  </w:r>
                                </w:p>
                                <w:p w14:paraId="3907F420" w14:textId="77777777" w:rsidR="00F75B1B" w:rsidRPr="00675611" w:rsidRDefault="00F75B1B" w:rsidP="003F33E6">
                                  <w:pPr>
                                    <w:spacing w:line="240" w:lineRule="auto"/>
                                    <w:rPr>
                                      <w:sz w:val="16"/>
                                      <w:szCs w:val="16"/>
                                    </w:rPr>
                                  </w:pPr>
                                  <w:r w:rsidRPr="00675611">
                                    <w:rPr>
                                      <w:sz w:val="16"/>
                                      <w:szCs w:val="16"/>
                                    </w:rPr>
                                    <w:t>Mass Accuracy = &lt;</w:t>
                                  </w:r>
                                  <w:r>
                                    <w:rPr>
                                      <w:sz w:val="16"/>
                                      <w:szCs w:val="16"/>
                                    </w:rPr>
                                    <w:t>30</w:t>
                                  </w:r>
                                  <w:r w:rsidRPr="00675611">
                                    <w:rPr>
                                      <w:sz w:val="16"/>
                                      <w:szCs w:val="16"/>
                                    </w:rPr>
                                    <w:t xml:space="preserve"> ppm</w:t>
                                  </w:r>
                                </w:p>
                              </w:txbxContent>
                            </wps:txbx>
                            <wps:bodyPr rot="0" vert="horz" wrap="square" lIns="91440" tIns="45720" rIns="91440" bIns="45720" anchor="t" anchorCtr="0">
                              <a:noAutofit/>
                            </wps:bodyPr>
                          </wps:wsp>
                          <wps:wsp>
                            <wps:cNvPr id="169" name="Text Box 2"/>
                            <wps:cNvSpPr txBox="1">
                              <a:spLocks noChangeArrowheads="1"/>
                            </wps:cNvSpPr>
                            <wps:spPr bwMode="auto">
                              <a:xfrm>
                                <a:off x="5199797" y="5718412"/>
                                <a:ext cx="1629410" cy="574675"/>
                              </a:xfrm>
                              <a:prstGeom prst="rect">
                                <a:avLst/>
                              </a:prstGeom>
                              <a:noFill/>
                              <a:ln w="9525">
                                <a:noFill/>
                                <a:miter lim="800000"/>
                                <a:headEnd/>
                                <a:tailEnd/>
                              </a:ln>
                            </wps:spPr>
                            <wps:txbx>
                              <w:txbxContent>
                                <w:p w14:paraId="4298DE32" w14:textId="77777777" w:rsidR="00F75B1B" w:rsidRPr="00675611" w:rsidRDefault="00F75B1B" w:rsidP="003F33E6">
                                  <w:pPr>
                                    <w:spacing w:line="240" w:lineRule="auto"/>
                                    <w:rPr>
                                      <w:sz w:val="16"/>
                                      <w:szCs w:val="16"/>
                                    </w:rPr>
                                  </w:pPr>
                                  <w:r w:rsidRPr="00675611">
                                    <w:rPr>
                                      <w:sz w:val="16"/>
                                      <w:szCs w:val="16"/>
                                    </w:rPr>
                                    <w:t xml:space="preserve">Retention time: </w:t>
                                  </w:r>
                                  <w:r>
                                    <w:rPr>
                                      <w:sz w:val="16"/>
                                      <w:szCs w:val="16"/>
                                    </w:rPr>
                                    <w:t>4.13</w:t>
                                  </w:r>
                                </w:p>
                                <w:p w14:paraId="7D90EEB7" w14:textId="77777777" w:rsidR="00F75B1B" w:rsidRPr="00675611" w:rsidRDefault="00F75B1B" w:rsidP="003F33E6">
                                  <w:pPr>
                                    <w:spacing w:line="240" w:lineRule="auto"/>
                                    <w:rPr>
                                      <w:sz w:val="16"/>
                                      <w:szCs w:val="16"/>
                                    </w:rPr>
                                  </w:pPr>
                                  <w:r w:rsidRPr="00675611">
                                    <w:rPr>
                                      <w:sz w:val="16"/>
                                      <w:szCs w:val="16"/>
                                    </w:rPr>
                                    <w:t>Mass Accuracy = &lt;</w:t>
                                  </w:r>
                                  <w:r>
                                    <w:rPr>
                                      <w:sz w:val="16"/>
                                      <w:szCs w:val="16"/>
                                    </w:rPr>
                                    <w:t>36</w:t>
                                  </w:r>
                                  <w:r w:rsidRPr="00675611">
                                    <w:rPr>
                                      <w:sz w:val="16"/>
                                      <w:szCs w:val="16"/>
                                    </w:rPr>
                                    <w:t xml:space="preserve"> ppm</w:t>
                                  </w:r>
                                </w:p>
                              </w:txbxContent>
                            </wps:txbx>
                            <wps:bodyPr rot="0" vert="horz" wrap="square" lIns="91440" tIns="45720" rIns="91440" bIns="45720" anchor="t" anchorCtr="0">
                              <a:noAutofit/>
                            </wps:bodyPr>
                          </wps:wsp>
                          <wpg:grpSp>
                            <wpg:cNvPr id="170" name="Group 170"/>
                            <wpg:cNvGrpSpPr/>
                            <wpg:grpSpPr>
                              <a:xfrm>
                                <a:off x="0" y="28577"/>
                                <a:ext cx="6553200" cy="6704848"/>
                                <a:chOff x="0" y="28577"/>
                                <a:chExt cx="6553200" cy="6704848"/>
                              </a:xfrm>
                            </wpg:grpSpPr>
                            <pic:pic xmlns:pic="http://schemas.openxmlformats.org/drawingml/2006/picture">
                              <pic:nvPicPr>
                                <pic:cNvPr id="171" name="Picture 171"/>
                                <pic:cNvPicPr>
                                  <a:picLocks noChangeAspect="1"/>
                                </pic:cNvPicPr>
                              </pic:nvPicPr>
                              <pic:blipFill>
                                <a:blip r:embed="rId143" cstate="print">
                                  <a:extLst>
                                    <a:ext uri="{28A0092B-C50C-407E-A947-70E740481C1C}">
                                      <a14:useLocalDpi xmlns:a14="http://schemas.microsoft.com/office/drawing/2010/main" val="0"/>
                                    </a:ext>
                                  </a:extLst>
                                </a:blip>
                                <a:stretch>
                                  <a:fillRect/>
                                </a:stretch>
                              </pic:blipFill>
                              <pic:spPr>
                                <a:xfrm>
                                  <a:off x="3310758" y="4761186"/>
                                  <a:ext cx="3116580" cy="876300"/>
                                </a:xfrm>
                                <a:prstGeom prst="rect">
                                  <a:avLst/>
                                </a:prstGeom>
                              </pic:spPr>
                            </pic:pic>
                            <pic:pic xmlns:pic="http://schemas.openxmlformats.org/drawingml/2006/picture">
                              <pic:nvPicPr>
                                <pic:cNvPr id="172" name="Picture 172"/>
                                <pic:cNvPicPr>
                                  <a:picLocks noChangeAspect="1"/>
                                </pic:cNvPicPr>
                              </pic:nvPicPr>
                              <pic:blipFill rotWithShape="1">
                                <a:blip r:embed="rId144" cstate="print">
                                  <a:extLst>
                                    <a:ext uri="{28A0092B-C50C-407E-A947-70E740481C1C}">
                                      <a14:useLocalDpi xmlns:a14="http://schemas.microsoft.com/office/drawing/2010/main" val="0"/>
                                    </a:ext>
                                  </a:extLst>
                                </a:blip>
                                <a:srcRect r="10737"/>
                                <a:stretch/>
                              </pic:blipFill>
                              <pic:spPr bwMode="auto">
                                <a:xfrm>
                                  <a:off x="173420" y="4761186"/>
                                  <a:ext cx="3061970" cy="884555"/>
                                </a:xfrm>
                                <a:prstGeom prst="rect">
                                  <a:avLst/>
                                </a:prstGeom>
                                <a:ln>
                                  <a:noFill/>
                                </a:ln>
                                <a:extLst>
                                  <a:ext uri="{53640926-AAD7-44D8-BBD7-CCE9431645EC}">
                                    <a14:shadowObscured xmlns:a14="http://schemas.microsoft.com/office/drawing/2010/main"/>
                                  </a:ext>
                                </a:extLst>
                              </pic:spPr>
                            </pic:pic>
                            <wps:wsp>
                              <wps:cNvPr id="173" name="Rectangle 1"/>
                              <wps:cNvSpPr/>
                              <wps:spPr>
                                <a:xfrm>
                                  <a:off x="0" y="28577"/>
                                  <a:ext cx="6553200" cy="670484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Rectangle 174"/>
                              <wps:cNvSpPr/>
                              <wps:spPr>
                                <a:xfrm>
                                  <a:off x="78827" y="472965"/>
                                  <a:ext cx="6400165" cy="21253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Text Box 2"/>
                              <wps:cNvSpPr txBox="1">
                                <a:spLocks noChangeArrowheads="1"/>
                              </wps:cNvSpPr>
                              <wps:spPr bwMode="auto">
                                <a:xfrm>
                                  <a:off x="85067" y="95256"/>
                                  <a:ext cx="6400165" cy="314287"/>
                                </a:xfrm>
                                <a:prstGeom prst="rect">
                                  <a:avLst/>
                                </a:prstGeom>
                                <a:solidFill>
                                  <a:srgbClr val="FFFFFF"/>
                                </a:solidFill>
                                <a:ln w="9525">
                                  <a:solidFill>
                                    <a:srgbClr val="000000"/>
                                  </a:solidFill>
                                  <a:miter lim="800000"/>
                                  <a:headEnd/>
                                  <a:tailEnd/>
                                </a:ln>
                              </wps:spPr>
                              <wps:txbx>
                                <w:txbxContent>
                                  <w:p w14:paraId="218D2341" w14:textId="77777777" w:rsidR="00F75B1B" w:rsidRPr="002B196A" w:rsidRDefault="00F75B1B" w:rsidP="003F33E6">
                                    <w:pPr>
                                      <w:rPr>
                                        <w:b/>
                                        <w:bCs/>
                                        <w:vertAlign w:val="superscript"/>
                                      </w:rPr>
                                    </w:pPr>
                                    <w:r>
                                      <w:rPr>
                                        <w:b/>
                                        <w:bCs/>
                                      </w:rPr>
                                      <w:t xml:space="preserve">Analyte: </w:t>
                                    </w:r>
                                    <w:r w:rsidRPr="002473D5">
                                      <w:rPr>
                                        <w:b/>
                                        <w:bCs/>
                                      </w:rPr>
                                      <w:t xml:space="preserve">Levetiracetam </w:t>
                                    </w:r>
                                    <w:r>
                                      <w:rPr>
                                        <w:b/>
                                        <w:bCs/>
                                      </w:rPr>
                                      <w:t>[</w:t>
                                    </w:r>
                                    <w:r w:rsidRPr="002473D5">
                                      <w:rPr>
                                        <w:b/>
                                        <w:bCs/>
                                      </w:rPr>
                                      <w:t>C</w:t>
                                    </w:r>
                                    <w:r w:rsidRPr="002473D5">
                                      <w:rPr>
                                        <w:b/>
                                        <w:bCs/>
                                        <w:vertAlign w:val="subscript"/>
                                      </w:rPr>
                                      <w:t>8</w:t>
                                    </w:r>
                                    <w:r w:rsidRPr="002473D5">
                                      <w:rPr>
                                        <w:b/>
                                        <w:bCs/>
                                      </w:rPr>
                                      <w:t>H</w:t>
                                    </w:r>
                                    <w:r w:rsidRPr="002473D5">
                                      <w:rPr>
                                        <w:b/>
                                        <w:bCs/>
                                        <w:vertAlign w:val="subscript"/>
                                      </w:rPr>
                                      <w:t>14</w:t>
                                    </w:r>
                                    <w:r w:rsidRPr="002473D5">
                                      <w:rPr>
                                        <w:b/>
                                        <w:bCs/>
                                      </w:rPr>
                                      <w:t>N</w:t>
                                    </w:r>
                                    <w:r w:rsidRPr="002473D5">
                                      <w:rPr>
                                        <w:b/>
                                        <w:bCs/>
                                        <w:vertAlign w:val="subscript"/>
                                      </w:rPr>
                                      <w:t>2</w:t>
                                    </w:r>
                                    <w:r w:rsidRPr="002473D5">
                                      <w:rPr>
                                        <w:b/>
                                        <w:bCs/>
                                      </w:rPr>
                                      <w:t>O</w:t>
                                    </w:r>
                                    <w:r w:rsidRPr="002473D5">
                                      <w:rPr>
                                        <w:b/>
                                        <w:bCs/>
                                        <w:vertAlign w:val="subscript"/>
                                      </w:rPr>
                                      <w:t>2</w:t>
                                    </w:r>
                                    <w:r>
                                      <w:rPr>
                                        <w:b/>
                                        <w:bCs/>
                                        <w:vertAlign w:val="subscript"/>
                                      </w:rPr>
                                      <w:t xml:space="preserve"> </w:t>
                                    </w:r>
                                    <w:r>
                                      <w:rPr>
                                        <w:b/>
                                        <w:bCs/>
                                      </w:rPr>
                                      <w:t>+ H]</w:t>
                                    </w:r>
                                    <w:r>
                                      <w:rPr>
                                        <w:b/>
                                        <w:bCs/>
                                        <w:vertAlign w:val="superscript"/>
                                      </w:rPr>
                                      <w:t xml:space="preserve">+ </w:t>
                                    </w:r>
                                    <w:r>
                                      <w:rPr>
                                        <w:b/>
                                        <w:bCs/>
                                      </w:rPr>
                                      <w:t xml:space="preserve">                                                                                    Cultivar: arabidopsis</w:t>
                                    </w:r>
                                  </w:p>
                                </w:txbxContent>
                              </wps:txbx>
                              <wps:bodyPr rot="0" vert="horz" wrap="square" lIns="91440" tIns="45720" rIns="91440" bIns="45720" anchor="t" anchorCtr="0">
                                <a:noAutofit/>
                              </wps:bodyPr>
                            </wps:wsp>
                            <wps:wsp>
                              <wps:cNvPr id="176" name="Text Box 2"/>
                              <wps:cNvSpPr txBox="1">
                                <a:spLocks noChangeArrowheads="1"/>
                              </wps:cNvSpPr>
                              <wps:spPr bwMode="auto">
                                <a:xfrm>
                                  <a:off x="4333719" y="1734207"/>
                                  <a:ext cx="2030010" cy="257175"/>
                                </a:xfrm>
                                <a:prstGeom prst="rect">
                                  <a:avLst/>
                                </a:prstGeom>
                                <a:noFill/>
                                <a:ln w="9525">
                                  <a:noFill/>
                                  <a:miter lim="800000"/>
                                  <a:headEnd/>
                                  <a:tailEnd/>
                                </a:ln>
                              </wps:spPr>
                              <wps:txbx>
                                <w:txbxContent>
                                  <w:p w14:paraId="713CCE26" w14:textId="77777777" w:rsidR="00F75B1B" w:rsidRDefault="00F75B1B" w:rsidP="003F33E6">
                                    <w:r>
                                      <w:t>Theoretical isotopic distribution</w:t>
                                    </w:r>
                                  </w:p>
                                </w:txbxContent>
                              </wps:txbx>
                              <wps:bodyPr rot="0" vert="horz" wrap="square" lIns="91440" tIns="45720" rIns="91440" bIns="45720" anchor="t" anchorCtr="0">
                                <a:noAutofit/>
                              </wps:bodyPr>
                            </wps:wsp>
                            <wps:wsp>
                              <wps:cNvPr id="177" name="Rectangle 177"/>
                              <wps:cNvSpPr/>
                              <wps:spPr>
                                <a:xfrm>
                                  <a:off x="78827" y="2648607"/>
                                  <a:ext cx="6400165" cy="402020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8" name="Text Box 2"/>
                              <wps:cNvSpPr txBox="1">
                                <a:spLocks noChangeArrowheads="1"/>
                              </wps:cNvSpPr>
                              <wps:spPr bwMode="auto">
                                <a:xfrm>
                                  <a:off x="397422" y="488731"/>
                                  <a:ext cx="3467100" cy="308610"/>
                                </a:xfrm>
                                <a:prstGeom prst="rect">
                                  <a:avLst/>
                                </a:prstGeom>
                                <a:noFill/>
                                <a:ln w="9525">
                                  <a:noFill/>
                                  <a:miter lim="800000"/>
                                  <a:headEnd/>
                                  <a:tailEnd/>
                                </a:ln>
                              </wps:spPr>
                              <wps:txbx>
                                <w:txbxContent>
                                  <w:p w14:paraId="37175AE4" w14:textId="77777777" w:rsidR="00F75B1B" w:rsidRPr="00400353" w:rsidRDefault="00F75B1B" w:rsidP="003F33E6">
                                    <w:pPr>
                                      <w:rPr>
                                        <w:b/>
                                        <w:bCs/>
                                      </w:rPr>
                                    </w:pPr>
                                    <w:r w:rsidRPr="00400353">
                                      <w:rPr>
                                        <w:b/>
                                        <w:bCs/>
                                      </w:rPr>
                                      <w:t xml:space="preserve">Positive </w:t>
                                    </w:r>
                                    <w:r>
                                      <w:rPr>
                                        <w:b/>
                                        <w:bCs/>
                                      </w:rPr>
                                      <w:t>i</w:t>
                                    </w:r>
                                    <w:r w:rsidRPr="00400353">
                                      <w:rPr>
                                        <w:b/>
                                        <w:bCs/>
                                      </w:rPr>
                                      <w:t xml:space="preserve">on </w:t>
                                    </w:r>
                                    <w:r>
                                      <w:rPr>
                                        <w:b/>
                                        <w:bCs/>
                                      </w:rPr>
                                      <w:t>m</w:t>
                                    </w:r>
                                    <w:r w:rsidRPr="00400353">
                                      <w:rPr>
                                        <w:b/>
                                        <w:bCs/>
                                      </w:rPr>
                                      <w:t xml:space="preserve">ode </w:t>
                                    </w:r>
                                    <w:r>
                                      <w:rPr>
                                        <w:b/>
                                        <w:bCs/>
                                      </w:rPr>
                                      <w:t>nanospray</w:t>
                                    </w:r>
                                    <w:r w:rsidRPr="00400353">
                                      <w:rPr>
                                        <w:b/>
                                        <w:bCs/>
                                      </w:rPr>
                                      <w:t xml:space="preserve"> </w:t>
                                    </w:r>
                                    <w:r>
                                      <w:rPr>
                                        <w:b/>
                                        <w:bCs/>
                                      </w:rPr>
                                      <w:t>s</w:t>
                                    </w:r>
                                    <w:r w:rsidRPr="00400353">
                                      <w:rPr>
                                        <w:b/>
                                        <w:bCs/>
                                      </w:rPr>
                                      <w:t>pectrum</w:t>
                                    </w:r>
                                    <w:r>
                                      <w:rPr>
                                        <w:b/>
                                        <w:bCs/>
                                      </w:rPr>
                                      <w:t>:</w:t>
                                    </w:r>
                                  </w:p>
                                </w:txbxContent>
                              </wps:txbx>
                              <wps:bodyPr rot="0" vert="horz" wrap="square" lIns="91440" tIns="45720" rIns="91440" bIns="45720" anchor="t" anchorCtr="0">
                                <a:noAutofit/>
                              </wps:bodyPr>
                            </wps:wsp>
                            <wps:wsp>
                              <wps:cNvPr id="179" name="Text Box 2"/>
                              <wps:cNvSpPr txBox="1">
                                <a:spLocks noChangeArrowheads="1"/>
                              </wps:cNvSpPr>
                              <wps:spPr bwMode="auto">
                                <a:xfrm>
                                  <a:off x="342256" y="2652881"/>
                                  <a:ext cx="6085595" cy="308610"/>
                                </a:xfrm>
                                <a:prstGeom prst="rect">
                                  <a:avLst/>
                                </a:prstGeom>
                                <a:noFill/>
                                <a:ln w="9525">
                                  <a:noFill/>
                                  <a:miter lim="800000"/>
                                  <a:headEnd/>
                                  <a:tailEnd/>
                                </a:ln>
                              </wps:spPr>
                              <wps:txbx>
                                <w:txbxContent>
                                  <w:p w14:paraId="175055B0" w14:textId="77777777" w:rsidR="00F75B1B" w:rsidRPr="00400353" w:rsidRDefault="00F75B1B" w:rsidP="003F33E6">
                                    <w:pPr>
                                      <w:rPr>
                                        <w:b/>
                                        <w:bCs/>
                                      </w:rPr>
                                    </w:pPr>
                                    <w:r w:rsidRPr="00400353">
                                      <w:rPr>
                                        <w:b/>
                                        <w:bCs/>
                                      </w:rPr>
                                      <w:t xml:space="preserve">Extracted ion </w:t>
                                    </w:r>
                                    <w:r>
                                      <w:rPr>
                                        <w:b/>
                                        <w:bCs/>
                                      </w:rPr>
                                      <w:t>plot</w:t>
                                    </w:r>
                                    <w:r w:rsidRPr="00400353">
                                      <w:rPr>
                                        <w:b/>
                                        <w:bCs/>
                                      </w:rPr>
                                      <w:t>:</w:t>
                                    </w:r>
                                    <w:r>
                                      <w:rPr>
                                        <w:b/>
                                        <w:bCs/>
                                      </w:rPr>
                                      <w:t xml:space="preserve">                                                                                                       </w:t>
                                    </w:r>
                                    <w:r w:rsidRPr="0068646E">
                                      <w:rPr>
                                        <w:b/>
                                        <w:bCs/>
                                        <w:i/>
                                        <w:iCs/>
                                      </w:rPr>
                                      <w:t>m/z</w:t>
                                    </w:r>
                                    <w:r>
                                      <w:rPr>
                                        <w:b/>
                                        <w:bCs/>
                                      </w:rPr>
                                      <w:t xml:space="preserve"> range = 171.11-171.12</w:t>
                                    </w:r>
                                  </w:p>
                                </w:txbxContent>
                              </wps:txbx>
                              <wps:bodyPr rot="0" vert="horz" wrap="square" lIns="91440" tIns="45720" rIns="91440" bIns="45720" anchor="t" anchorCtr="0">
                                <a:noAutofit/>
                              </wps:bodyPr>
                            </wps:wsp>
                            <pic:pic xmlns:pic="http://schemas.openxmlformats.org/drawingml/2006/picture">
                              <pic:nvPicPr>
                                <pic:cNvPr id="180" name="Picture 5"/>
                                <pic:cNvPicPr>
                                  <a:picLocks noChangeAspect="1"/>
                                </pic:cNvPicPr>
                              </pic:nvPicPr>
                              <pic:blipFill rotWithShape="1">
                                <a:blip r:embed="rId145">
                                  <a:extLst>
                                    <a:ext uri="{28A0092B-C50C-407E-A947-70E740481C1C}">
                                      <a14:useLocalDpi xmlns:a14="http://schemas.microsoft.com/office/drawing/2010/main" val="0"/>
                                    </a:ext>
                                  </a:extLst>
                                </a:blip>
                                <a:srcRect r="6153"/>
                                <a:stretch/>
                              </pic:blipFill>
                              <pic:spPr bwMode="auto">
                                <a:xfrm>
                                  <a:off x="141889" y="2878001"/>
                                  <a:ext cx="6285449" cy="1757227"/>
                                </a:xfrm>
                                <a:prstGeom prst="rect">
                                  <a:avLst/>
                                </a:prstGeom>
                                <a:ln>
                                  <a:solidFill>
                                    <a:schemeClr val="tx1"/>
                                  </a:solidFill>
                                </a:ln>
                                <a:extLst>
                                  <a:ext uri="{53640926-AAD7-44D8-BBD7-CCE9431645EC}">
                                    <a14:shadowObscured xmlns:a14="http://schemas.microsoft.com/office/drawing/2010/main"/>
                                  </a:ext>
                                </a:extLst>
                              </pic:spPr>
                            </pic:pic>
                            <wps:wsp>
                              <wps:cNvPr id="181" name="Rectangle 181"/>
                              <wps:cNvSpPr/>
                              <wps:spPr>
                                <a:xfrm>
                                  <a:off x="141889" y="4729655"/>
                                  <a:ext cx="3133725" cy="9144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 name="Rectangle 183"/>
                              <wps:cNvSpPr/>
                              <wps:spPr>
                                <a:xfrm>
                                  <a:off x="3310758" y="4729655"/>
                                  <a:ext cx="3133725" cy="9144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Rectangle 184"/>
                              <wps:cNvSpPr/>
                              <wps:spPr>
                                <a:xfrm>
                                  <a:off x="141889" y="5691352"/>
                                  <a:ext cx="3133725" cy="9144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Rectangle 185"/>
                              <wps:cNvSpPr/>
                              <wps:spPr>
                                <a:xfrm>
                                  <a:off x="3310758" y="5691352"/>
                                  <a:ext cx="3133725" cy="9144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86" name="Picture 186"/>
                                <pic:cNvPicPr>
                                  <a:picLocks noChangeAspect="1"/>
                                </pic:cNvPicPr>
                              </pic:nvPicPr>
                              <pic:blipFill>
                                <a:blip r:embed="rId146" cstate="print">
                                  <a:extLst>
                                    <a:ext uri="{28A0092B-C50C-407E-A947-70E740481C1C}">
                                      <a14:useLocalDpi xmlns:a14="http://schemas.microsoft.com/office/drawing/2010/main" val="0"/>
                                    </a:ext>
                                  </a:extLst>
                                </a:blip>
                                <a:stretch>
                                  <a:fillRect/>
                                </a:stretch>
                              </pic:blipFill>
                              <pic:spPr>
                                <a:xfrm>
                                  <a:off x="189186" y="5738648"/>
                                  <a:ext cx="3053715" cy="866775"/>
                                </a:xfrm>
                                <a:prstGeom prst="rect">
                                  <a:avLst/>
                                </a:prstGeom>
                              </pic:spPr>
                            </pic:pic>
                            <wps:wsp>
                              <wps:cNvPr id="187" name="Text Box 2"/>
                              <wps:cNvSpPr txBox="1">
                                <a:spLocks noChangeArrowheads="1"/>
                              </wps:cNvSpPr>
                              <wps:spPr bwMode="auto">
                                <a:xfrm>
                                  <a:off x="1677713" y="4749421"/>
                                  <a:ext cx="1629410" cy="574675"/>
                                </a:xfrm>
                                <a:prstGeom prst="rect">
                                  <a:avLst/>
                                </a:prstGeom>
                                <a:noFill/>
                                <a:ln w="9525">
                                  <a:noFill/>
                                  <a:miter lim="800000"/>
                                  <a:headEnd/>
                                  <a:tailEnd/>
                                </a:ln>
                              </wps:spPr>
                              <wps:txbx>
                                <w:txbxContent>
                                  <w:p w14:paraId="4F9D9987"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w:t>
                                    </w:r>
                                    <w:r w:rsidRPr="00675611">
                                      <w:rPr>
                                        <w:sz w:val="16"/>
                                        <w:szCs w:val="16"/>
                                      </w:rPr>
                                      <w:t xml:space="preserve"> </w:t>
                                    </w:r>
                                    <w:r>
                                      <w:rPr>
                                        <w:sz w:val="16"/>
                                        <w:szCs w:val="16"/>
                                      </w:rPr>
                                      <w:t>0.73 mins</w:t>
                                    </w:r>
                                  </w:p>
                                  <w:p w14:paraId="6C17BE43"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ccuracy</w:t>
                                    </w:r>
                                    <w:r w:rsidRPr="00675611">
                                      <w:rPr>
                                        <w:sz w:val="16"/>
                                        <w:szCs w:val="16"/>
                                      </w:rPr>
                                      <w:t xml:space="preserve"> = &lt;</w:t>
                                    </w:r>
                                    <w:r>
                                      <w:rPr>
                                        <w:sz w:val="16"/>
                                        <w:szCs w:val="16"/>
                                      </w:rPr>
                                      <w:t>16</w:t>
                                    </w:r>
                                    <w:r w:rsidRPr="00675611">
                                      <w:rPr>
                                        <w:sz w:val="16"/>
                                        <w:szCs w:val="16"/>
                                      </w:rPr>
                                      <w:t xml:space="preserve"> ppm</w:t>
                                    </w:r>
                                  </w:p>
                                </w:txbxContent>
                              </wps:txbx>
                              <wps:bodyPr rot="0" vert="horz" wrap="square" lIns="91440" tIns="45720" rIns="91440" bIns="45720" anchor="t" anchorCtr="0">
                                <a:noAutofit/>
                              </wps:bodyPr>
                            </wps:wsp>
                            <wps:wsp>
                              <wps:cNvPr id="188" name="Text Box 2"/>
                              <wps:cNvSpPr txBox="1">
                                <a:spLocks noChangeArrowheads="1"/>
                              </wps:cNvSpPr>
                              <wps:spPr bwMode="auto">
                                <a:xfrm>
                                  <a:off x="1645025" y="5718412"/>
                                  <a:ext cx="1629410" cy="574675"/>
                                </a:xfrm>
                                <a:prstGeom prst="rect">
                                  <a:avLst/>
                                </a:prstGeom>
                                <a:noFill/>
                                <a:ln w="9525">
                                  <a:noFill/>
                                  <a:miter lim="800000"/>
                                  <a:headEnd/>
                                  <a:tailEnd/>
                                </a:ln>
                              </wps:spPr>
                              <wps:txbx>
                                <w:txbxContent>
                                  <w:p w14:paraId="01434BBC" w14:textId="77777777" w:rsidR="00F75B1B" w:rsidRPr="00675611"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w:t>
                                    </w:r>
                                    <w:r w:rsidRPr="00675611">
                                      <w:rPr>
                                        <w:sz w:val="16"/>
                                        <w:szCs w:val="16"/>
                                      </w:rPr>
                                      <w:t xml:space="preserve"> </w:t>
                                    </w:r>
                                    <w:r>
                                      <w:rPr>
                                        <w:sz w:val="16"/>
                                        <w:szCs w:val="16"/>
                                      </w:rPr>
                                      <w:t>3.01 mins</w:t>
                                    </w:r>
                                  </w:p>
                                  <w:p w14:paraId="0DBD13E9"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0</w:t>
                                    </w:r>
                                    <w:r w:rsidRPr="00675611">
                                      <w:rPr>
                                        <w:sz w:val="16"/>
                                        <w:szCs w:val="16"/>
                                      </w:rPr>
                                      <w:t xml:space="preserve"> ppm</w:t>
                                    </w:r>
                                  </w:p>
                                </w:txbxContent>
                              </wps:txbx>
                              <wps:bodyPr rot="0" vert="horz" wrap="square" lIns="91440" tIns="45720" rIns="91440" bIns="45720" anchor="t" anchorCtr="0">
                                <a:noAutofit/>
                              </wps:bodyPr>
                            </wps:wsp>
                            <pic:pic xmlns:pic="http://schemas.openxmlformats.org/drawingml/2006/picture">
                              <pic:nvPicPr>
                                <pic:cNvPr id="189" name="Picture 189"/>
                                <pic:cNvPicPr>
                                  <a:picLocks noChangeAspect="1"/>
                                </pic:cNvPicPr>
                              </pic:nvPicPr>
                              <pic:blipFill rotWithShape="1">
                                <a:blip r:embed="rId147" cstate="print">
                                  <a:extLst>
                                    <a:ext uri="{28A0092B-C50C-407E-A947-70E740481C1C}">
                                      <a14:useLocalDpi xmlns:a14="http://schemas.microsoft.com/office/drawing/2010/main" val="0"/>
                                    </a:ext>
                                  </a:extLst>
                                </a:blip>
                                <a:srcRect r="10753"/>
                                <a:stretch/>
                              </pic:blipFill>
                              <pic:spPr bwMode="auto">
                                <a:xfrm>
                                  <a:off x="3326524" y="5722883"/>
                                  <a:ext cx="3108325" cy="885825"/>
                                </a:xfrm>
                                <a:prstGeom prst="rect">
                                  <a:avLst/>
                                </a:prstGeom>
                                <a:ln>
                                  <a:noFill/>
                                </a:ln>
                                <a:extLst>
                                  <a:ext uri="{53640926-AAD7-44D8-BBD7-CCE9431645EC}">
                                    <a14:shadowObscured xmlns:a14="http://schemas.microsoft.com/office/drawing/2010/main"/>
                                  </a:ext>
                                </a:extLst>
                              </pic:spPr>
                            </pic:pic>
                            <wps:wsp>
                              <wps:cNvPr id="190" name="Text Box 2"/>
                              <wps:cNvSpPr txBox="1">
                                <a:spLocks noChangeArrowheads="1"/>
                              </wps:cNvSpPr>
                              <wps:spPr bwMode="auto">
                                <a:xfrm>
                                  <a:off x="94593" y="488747"/>
                                  <a:ext cx="498475" cy="308610"/>
                                </a:xfrm>
                                <a:prstGeom prst="rect">
                                  <a:avLst/>
                                </a:prstGeom>
                                <a:noFill/>
                                <a:ln w="9525">
                                  <a:noFill/>
                                  <a:miter lim="800000"/>
                                  <a:headEnd/>
                                  <a:tailEnd/>
                                </a:ln>
                              </wps:spPr>
                              <wps:txbx>
                                <w:txbxContent>
                                  <w:p w14:paraId="1CE1F5B1" w14:textId="77777777" w:rsidR="00F75B1B" w:rsidRPr="00400353" w:rsidRDefault="00F75B1B" w:rsidP="003F33E6">
                                    <w:pPr>
                                      <w:rPr>
                                        <w:b/>
                                        <w:bCs/>
                                      </w:rPr>
                                    </w:pPr>
                                    <w:r>
                                      <w:rPr>
                                        <w:b/>
                                        <w:bCs/>
                                      </w:rPr>
                                      <w:t>(A)</w:t>
                                    </w:r>
                                  </w:p>
                                </w:txbxContent>
                              </wps:txbx>
                              <wps:bodyPr rot="0" vert="horz" wrap="square" lIns="91440" tIns="45720" rIns="91440" bIns="45720" anchor="t" anchorCtr="0">
                                <a:noAutofit/>
                              </wps:bodyPr>
                            </wps:wsp>
                            <wps:wsp>
                              <wps:cNvPr id="191" name="Text Box 2"/>
                              <wps:cNvSpPr txBox="1">
                                <a:spLocks noChangeArrowheads="1"/>
                              </wps:cNvSpPr>
                              <wps:spPr bwMode="auto">
                                <a:xfrm>
                                  <a:off x="54594" y="2639567"/>
                                  <a:ext cx="498475" cy="308610"/>
                                </a:xfrm>
                                <a:prstGeom prst="rect">
                                  <a:avLst/>
                                </a:prstGeom>
                                <a:noFill/>
                                <a:ln w="9525">
                                  <a:noFill/>
                                  <a:miter lim="800000"/>
                                  <a:headEnd/>
                                  <a:tailEnd/>
                                </a:ln>
                              </wps:spPr>
                              <wps:txbx>
                                <w:txbxContent>
                                  <w:p w14:paraId="18FA9A10" w14:textId="77777777" w:rsidR="00F75B1B" w:rsidRPr="00400353" w:rsidRDefault="00F75B1B" w:rsidP="003F33E6">
                                    <w:pPr>
                                      <w:rPr>
                                        <w:b/>
                                        <w:bCs/>
                                      </w:rPr>
                                    </w:pPr>
                                    <w:r>
                                      <w:rPr>
                                        <w:b/>
                                        <w:bCs/>
                                      </w:rPr>
                                      <w:t>(B)</w:t>
                                    </w:r>
                                  </w:p>
                                </w:txbxContent>
                              </wps:txbx>
                              <wps:bodyPr rot="0" vert="horz" wrap="square" lIns="91440" tIns="45720" rIns="91440" bIns="45720" anchor="t" anchorCtr="0">
                                <a:noAutofit/>
                              </wps:bodyPr>
                            </wps:wsp>
                            <wps:wsp>
                              <wps:cNvPr id="1120" name="Text Box 2"/>
                              <wps:cNvSpPr txBox="1">
                                <a:spLocks noChangeArrowheads="1"/>
                              </wps:cNvSpPr>
                              <wps:spPr bwMode="auto">
                                <a:xfrm>
                                  <a:off x="283779" y="4761186"/>
                                  <a:ext cx="498475" cy="308610"/>
                                </a:xfrm>
                                <a:prstGeom prst="rect">
                                  <a:avLst/>
                                </a:prstGeom>
                                <a:noFill/>
                                <a:ln w="9525">
                                  <a:noFill/>
                                  <a:miter lim="800000"/>
                                  <a:headEnd/>
                                  <a:tailEnd/>
                                </a:ln>
                              </wps:spPr>
                              <wps:txbx>
                                <w:txbxContent>
                                  <w:p w14:paraId="33DA3654" w14:textId="77777777" w:rsidR="00F75B1B" w:rsidRPr="00400353" w:rsidRDefault="00F75B1B" w:rsidP="003F33E6">
                                    <w:pPr>
                                      <w:rPr>
                                        <w:b/>
                                        <w:bCs/>
                                      </w:rPr>
                                    </w:pPr>
                                    <w:r>
                                      <w:rPr>
                                        <w:b/>
                                        <w:bCs/>
                                      </w:rPr>
                                      <w:t>(C)</w:t>
                                    </w:r>
                                  </w:p>
                                </w:txbxContent>
                              </wps:txbx>
                              <wps:bodyPr rot="0" vert="horz" wrap="square" lIns="91440" tIns="45720" rIns="91440" bIns="45720" anchor="t" anchorCtr="0">
                                <a:noAutofit/>
                              </wps:bodyPr>
                            </wps:wsp>
                            <wps:wsp>
                              <wps:cNvPr id="1121" name="Text Box 2"/>
                              <wps:cNvSpPr txBox="1">
                                <a:spLocks noChangeArrowheads="1"/>
                              </wps:cNvSpPr>
                              <wps:spPr bwMode="auto">
                                <a:xfrm>
                                  <a:off x="268013" y="5754414"/>
                                  <a:ext cx="498475" cy="308610"/>
                                </a:xfrm>
                                <a:prstGeom prst="rect">
                                  <a:avLst/>
                                </a:prstGeom>
                                <a:noFill/>
                                <a:ln w="9525">
                                  <a:noFill/>
                                  <a:miter lim="800000"/>
                                  <a:headEnd/>
                                  <a:tailEnd/>
                                </a:ln>
                              </wps:spPr>
                              <wps:txbx>
                                <w:txbxContent>
                                  <w:p w14:paraId="5119CE09" w14:textId="77777777" w:rsidR="00F75B1B" w:rsidRPr="00400353" w:rsidRDefault="00F75B1B" w:rsidP="003F33E6">
                                    <w:pPr>
                                      <w:rPr>
                                        <w:b/>
                                        <w:bCs/>
                                      </w:rPr>
                                    </w:pPr>
                                    <w:r>
                                      <w:rPr>
                                        <w:b/>
                                        <w:bCs/>
                                      </w:rPr>
                                      <w:t>(E)</w:t>
                                    </w:r>
                                  </w:p>
                                </w:txbxContent>
                              </wps:txbx>
                              <wps:bodyPr rot="0" vert="horz" wrap="square" lIns="91440" tIns="45720" rIns="91440" bIns="45720" anchor="t" anchorCtr="0">
                                <a:noAutofit/>
                              </wps:bodyPr>
                            </wps:wsp>
                            <wps:wsp>
                              <wps:cNvPr id="1122" name="Text Box 2"/>
                              <wps:cNvSpPr txBox="1">
                                <a:spLocks noChangeArrowheads="1"/>
                              </wps:cNvSpPr>
                              <wps:spPr bwMode="auto">
                                <a:xfrm>
                                  <a:off x="3405351" y="4745421"/>
                                  <a:ext cx="498475" cy="308610"/>
                                </a:xfrm>
                                <a:prstGeom prst="rect">
                                  <a:avLst/>
                                </a:prstGeom>
                                <a:noFill/>
                                <a:ln w="9525">
                                  <a:noFill/>
                                  <a:miter lim="800000"/>
                                  <a:headEnd/>
                                  <a:tailEnd/>
                                </a:ln>
                              </wps:spPr>
                              <wps:txbx>
                                <w:txbxContent>
                                  <w:p w14:paraId="78F31405" w14:textId="77777777" w:rsidR="00F75B1B" w:rsidRPr="00400353" w:rsidRDefault="00F75B1B" w:rsidP="003F33E6">
                                    <w:pPr>
                                      <w:rPr>
                                        <w:b/>
                                        <w:bCs/>
                                      </w:rPr>
                                    </w:pPr>
                                    <w:r>
                                      <w:rPr>
                                        <w:b/>
                                        <w:bCs/>
                                      </w:rPr>
                                      <w:t>(D)</w:t>
                                    </w:r>
                                  </w:p>
                                </w:txbxContent>
                              </wps:txbx>
                              <wps:bodyPr rot="0" vert="horz" wrap="square" lIns="91440" tIns="45720" rIns="91440" bIns="45720" anchor="t" anchorCtr="0">
                                <a:noAutofit/>
                              </wps:bodyPr>
                            </wps:wsp>
                            <wps:wsp>
                              <wps:cNvPr id="1123" name="Text Box 2"/>
                              <wps:cNvSpPr txBox="1">
                                <a:spLocks noChangeArrowheads="1"/>
                              </wps:cNvSpPr>
                              <wps:spPr bwMode="auto">
                                <a:xfrm>
                                  <a:off x="3405351" y="5722883"/>
                                  <a:ext cx="498475" cy="308610"/>
                                </a:xfrm>
                                <a:prstGeom prst="rect">
                                  <a:avLst/>
                                </a:prstGeom>
                                <a:noFill/>
                                <a:ln w="9525">
                                  <a:noFill/>
                                  <a:miter lim="800000"/>
                                  <a:headEnd/>
                                  <a:tailEnd/>
                                </a:ln>
                              </wps:spPr>
                              <wps:txbx>
                                <w:txbxContent>
                                  <w:p w14:paraId="5067B9F1" w14:textId="77777777" w:rsidR="00F75B1B" w:rsidRPr="00400353" w:rsidRDefault="00F75B1B" w:rsidP="003F33E6">
                                    <w:pPr>
                                      <w:rPr>
                                        <w:b/>
                                        <w:bCs/>
                                      </w:rPr>
                                    </w:pPr>
                                    <w:r>
                                      <w:rPr>
                                        <w:b/>
                                        <w:bCs/>
                                      </w:rPr>
                                      <w:t>(F)</w:t>
                                    </w:r>
                                  </w:p>
                                </w:txbxContent>
                              </wps:txbx>
                              <wps:bodyPr rot="0" vert="horz" wrap="square" lIns="91440" tIns="45720" rIns="91440" bIns="45720" anchor="t" anchorCtr="0">
                                <a:noAutofit/>
                              </wps:bodyPr>
                            </wps:wsp>
                            <wps:wsp>
                              <wps:cNvPr id="1124" name="Text Box 2"/>
                              <wps:cNvSpPr txBox="1">
                                <a:spLocks noChangeArrowheads="1"/>
                              </wps:cNvSpPr>
                              <wps:spPr bwMode="auto">
                                <a:xfrm>
                                  <a:off x="2096813" y="5189809"/>
                                  <a:ext cx="1210310" cy="344170"/>
                                </a:xfrm>
                                <a:prstGeom prst="rect">
                                  <a:avLst/>
                                </a:prstGeom>
                                <a:noFill/>
                                <a:ln w="9525">
                                  <a:noFill/>
                                  <a:miter lim="800000"/>
                                  <a:headEnd/>
                                  <a:tailEnd/>
                                </a:ln>
                              </wps:spPr>
                              <wps:txbx>
                                <w:txbxContent>
                                  <w:p w14:paraId="7DD3DBA4" w14:textId="77777777" w:rsidR="00F75B1B" w:rsidRPr="00400353" w:rsidRDefault="00F75B1B" w:rsidP="003F33E6">
                                    <w:pPr>
                                      <w:jc w:val="right"/>
                                      <w:rPr>
                                        <w:sz w:val="16"/>
                                        <w:szCs w:val="16"/>
                                      </w:rPr>
                                    </w:pPr>
                                    <w:r>
                                      <w:rPr>
                                        <w:sz w:val="16"/>
                                        <w:szCs w:val="16"/>
                                      </w:rPr>
                                      <w:t>Theoretical isotopic peak</w:t>
                                    </w:r>
                                  </w:p>
                                </w:txbxContent>
                              </wps:txbx>
                              <wps:bodyPr rot="0" vert="horz" wrap="square" lIns="91440" tIns="45720" rIns="91440" bIns="45720" anchor="t" anchorCtr="0">
                                <a:noAutofit/>
                              </wps:bodyPr>
                            </wps:wsp>
                            <wps:wsp>
                              <wps:cNvPr id="1125" name="Text Box 2"/>
                              <wps:cNvSpPr txBox="1">
                                <a:spLocks noChangeArrowheads="1"/>
                              </wps:cNvSpPr>
                              <wps:spPr bwMode="auto">
                                <a:xfrm>
                                  <a:off x="5255826" y="5189813"/>
                                  <a:ext cx="1210310" cy="344170"/>
                                </a:xfrm>
                                <a:prstGeom prst="rect">
                                  <a:avLst/>
                                </a:prstGeom>
                                <a:noFill/>
                                <a:ln w="9525">
                                  <a:noFill/>
                                  <a:miter lim="800000"/>
                                  <a:headEnd/>
                                  <a:tailEnd/>
                                </a:ln>
                              </wps:spPr>
                              <wps:txbx>
                                <w:txbxContent>
                                  <w:p w14:paraId="25080010" w14:textId="77777777" w:rsidR="00F75B1B" w:rsidRPr="00400353" w:rsidRDefault="00F75B1B" w:rsidP="003F33E6">
                                    <w:pPr>
                                      <w:jc w:val="right"/>
                                      <w:rPr>
                                        <w:sz w:val="16"/>
                                        <w:szCs w:val="16"/>
                                      </w:rPr>
                                    </w:pPr>
                                    <w:r>
                                      <w:rPr>
                                        <w:sz w:val="16"/>
                                        <w:szCs w:val="16"/>
                                      </w:rPr>
                                      <w:t>Theoretical isotopic peak</w:t>
                                    </w:r>
                                  </w:p>
                                  <w:p w14:paraId="3EF72A4C" w14:textId="77777777" w:rsidR="00F75B1B" w:rsidRPr="00400353" w:rsidRDefault="00F75B1B" w:rsidP="003F33E6">
                                    <w:pPr>
                                      <w:rPr>
                                        <w:sz w:val="16"/>
                                        <w:szCs w:val="16"/>
                                      </w:rPr>
                                    </w:pPr>
                                  </w:p>
                                </w:txbxContent>
                              </wps:txbx>
                              <wps:bodyPr rot="0" vert="horz" wrap="square" lIns="91440" tIns="45720" rIns="91440" bIns="45720" anchor="t" anchorCtr="0">
                                <a:noAutofit/>
                              </wps:bodyPr>
                            </wps:wsp>
                            <wps:wsp>
                              <wps:cNvPr id="1126" name="Text Box 2"/>
                              <wps:cNvSpPr txBox="1">
                                <a:spLocks noChangeArrowheads="1"/>
                              </wps:cNvSpPr>
                              <wps:spPr bwMode="auto">
                                <a:xfrm>
                                  <a:off x="5281448" y="6145397"/>
                                  <a:ext cx="1210310" cy="344170"/>
                                </a:xfrm>
                                <a:prstGeom prst="rect">
                                  <a:avLst/>
                                </a:prstGeom>
                                <a:noFill/>
                                <a:ln w="9525">
                                  <a:noFill/>
                                  <a:miter lim="800000"/>
                                  <a:headEnd/>
                                  <a:tailEnd/>
                                </a:ln>
                              </wps:spPr>
                              <wps:txbx>
                                <w:txbxContent>
                                  <w:p w14:paraId="4C28EF28" w14:textId="77777777" w:rsidR="00F75B1B" w:rsidRPr="00400353" w:rsidRDefault="00F75B1B" w:rsidP="003F33E6">
                                    <w:pPr>
                                      <w:jc w:val="right"/>
                                      <w:rPr>
                                        <w:sz w:val="16"/>
                                        <w:szCs w:val="16"/>
                                      </w:rPr>
                                    </w:pPr>
                                    <w:r>
                                      <w:rPr>
                                        <w:sz w:val="16"/>
                                        <w:szCs w:val="16"/>
                                      </w:rPr>
                                      <w:t>Theoretical isotopic peak</w:t>
                                    </w:r>
                                  </w:p>
                                  <w:p w14:paraId="596BA812" w14:textId="77777777" w:rsidR="00F75B1B" w:rsidRPr="00400353" w:rsidRDefault="00F75B1B" w:rsidP="003F33E6">
                                    <w:pPr>
                                      <w:rPr>
                                        <w:sz w:val="16"/>
                                        <w:szCs w:val="16"/>
                                      </w:rPr>
                                    </w:pPr>
                                  </w:p>
                                </w:txbxContent>
                              </wps:txbx>
                              <wps:bodyPr rot="0" vert="horz" wrap="square" lIns="91440" tIns="45720" rIns="91440" bIns="45720" anchor="t" anchorCtr="0">
                                <a:noAutofit/>
                              </wps:bodyPr>
                            </wps:wsp>
                            <wps:wsp>
                              <wps:cNvPr id="1127" name="Text Box 2"/>
                              <wps:cNvSpPr txBox="1">
                                <a:spLocks noChangeArrowheads="1"/>
                              </wps:cNvSpPr>
                              <wps:spPr bwMode="auto">
                                <a:xfrm>
                                  <a:off x="2077762" y="6151175"/>
                                  <a:ext cx="1210310" cy="344170"/>
                                </a:xfrm>
                                <a:prstGeom prst="rect">
                                  <a:avLst/>
                                </a:prstGeom>
                                <a:noFill/>
                                <a:ln w="9525">
                                  <a:noFill/>
                                  <a:miter lim="800000"/>
                                  <a:headEnd/>
                                  <a:tailEnd/>
                                </a:ln>
                              </wps:spPr>
                              <wps:txbx>
                                <w:txbxContent>
                                  <w:p w14:paraId="4BAA0A46" w14:textId="77777777" w:rsidR="00F75B1B" w:rsidRPr="00400353" w:rsidRDefault="00F75B1B" w:rsidP="003F33E6">
                                    <w:pPr>
                                      <w:jc w:val="right"/>
                                      <w:rPr>
                                        <w:sz w:val="16"/>
                                        <w:szCs w:val="16"/>
                                      </w:rPr>
                                    </w:pPr>
                                    <w:r>
                                      <w:rPr>
                                        <w:sz w:val="16"/>
                                        <w:szCs w:val="16"/>
                                      </w:rPr>
                                      <w:t>Theoretical isotopic peak</w:t>
                                    </w:r>
                                  </w:p>
                                  <w:p w14:paraId="55590388" w14:textId="77777777" w:rsidR="00F75B1B" w:rsidRPr="00400353" w:rsidRDefault="00F75B1B" w:rsidP="003F33E6">
                                    <w:pPr>
                                      <w:rPr>
                                        <w:sz w:val="16"/>
                                        <w:szCs w:val="16"/>
                                      </w:rPr>
                                    </w:pPr>
                                  </w:p>
                                </w:txbxContent>
                              </wps:txbx>
                              <wps:bodyPr rot="0" vert="horz" wrap="square" lIns="91440" tIns="45720" rIns="91440" bIns="45720" anchor="t" anchorCtr="0">
                                <a:noAutofit/>
                              </wps:bodyPr>
                            </wps:wsp>
                          </wpg:grpSp>
                          <wps:wsp>
                            <wps:cNvPr id="1128" name="Text Box 2"/>
                            <wps:cNvSpPr txBox="1">
                              <a:spLocks noChangeArrowheads="1"/>
                            </wps:cNvSpPr>
                            <wps:spPr bwMode="auto">
                              <a:xfrm>
                                <a:off x="4849582" y="4745421"/>
                                <a:ext cx="1629410" cy="574644"/>
                              </a:xfrm>
                              <a:prstGeom prst="rect">
                                <a:avLst/>
                              </a:prstGeom>
                              <a:noFill/>
                              <a:ln w="9525">
                                <a:noFill/>
                                <a:miter lim="800000"/>
                                <a:headEnd/>
                                <a:tailEnd/>
                              </a:ln>
                            </wps:spPr>
                            <wps:txbx>
                              <w:txbxContent>
                                <w:p w14:paraId="5FE1E012" w14:textId="77777777" w:rsidR="00F75B1B" w:rsidRDefault="00F75B1B" w:rsidP="003F33E6">
                                  <w:pPr>
                                    <w:spacing w:line="240" w:lineRule="auto"/>
                                    <w:jc w:val="right"/>
                                    <w:rPr>
                                      <w:sz w:val="16"/>
                                      <w:szCs w:val="16"/>
                                    </w:rPr>
                                  </w:pPr>
                                  <w:r>
                                    <w:rPr>
                                      <w:sz w:val="16"/>
                                      <w:szCs w:val="16"/>
                                    </w:rPr>
                                    <w:t xml:space="preserve">Spray </w:t>
                                  </w:r>
                                  <w:r w:rsidRPr="00675611">
                                    <w:rPr>
                                      <w:sz w:val="16"/>
                                      <w:szCs w:val="16"/>
                                    </w:rPr>
                                    <w:t xml:space="preserve"> time</w:t>
                                  </w:r>
                                  <w:r>
                                    <w:rPr>
                                      <w:sz w:val="16"/>
                                      <w:szCs w:val="16"/>
                                    </w:rPr>
                                    <w:t xml:space="preserve"> = 2.44 mins</w:t>
                                  </w:r>
                                </w:p>
                                <w:p w14:paraId="775DEDB9"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30</w:t>
                                  </w:r>
                                  <w:r w:rsidRPr="00675611">
                                    <w:rPr>
                                      <w:sz w:val="16"/>
                                      <w:szCs w:val="16"/>
                                    </w:rPr>
                                    <w:t xml:space="preserve"> ppm</w:t>
                                  </w:r>
                                </w:p>
                              </w:txbxContent>
                            </wps:txbx>
                            <wps:bodyPr rot="0" vert="horz" wrap="square" lIns="91440" tIns="45720" rIns="91440" bIns="45720" anchor="t" anchorCtr="0">
                              <a:noAutofit/>
                            </wps:bodyPr>
                          </wps:wsp>
                          <wps:wsp>
                            <wps:cNvPr id="1129" name="Text Box 2"/>
                            <wps:cNvSpPr txBox="1">
                              <a:spLocks noChangeArrowheads="1"/>
                            </wps:cNvSpPr>
                            <wps:spPr bwMode="auto">
                              <a:xfrm>
                                <a:off x="4857177" y="5722883"/>
                                <a:ext cx="1629410" cy="574644"/>
                              </a:xfrm>
                              <a:prstGeom prst="rect">
                                <a:avLst/>
                              </a:prstGeom>
                              <a:noFill/>
                              <a:ln w="9525">
                                <a:noFill/>
                                <a:miter lim="800000"/>
                                <a:headEnd/>
                                <a:tailEnd/>
                              </a:ln>
                            </wps:spPr>
                            <wps:txbx>
                              <w:txbxContent>
                                <w:p w14:paraId="68693410" w14:textId="77777777" w:rsidR="00F75B1B" w:rsidRPr="00675611"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w:t>
                                  </w:r>
                                  <w:r w:rsidRPr="00675611">
                                    <w:rPr>
                                      <w:sz w:val="16"/>
                                      <w:szCs w:val="16"/>
                                    </w:rPr>
                                    <w:t xml:space="preserve"> </w:t>
                                  </w:r>
                                  <w:r>
                                    <w:rPr>
                                      <w:sz w:val="16"/>
                                      <w:szCs w:val="16"/>
                                    </w:rPr>
                                    <w:t>4.13 mins</w:t>
                                  </w:r>
                                </w:p>
                                <w:p w14:paraId="26FF4525"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36</w:t>
                                  </w:r>
                                  <w:r w:rsidRPr="00675611">
                                    <w:rPr>
                                      <w:sz w:val="16"/>
                                      <w:szCs w:val="16"/>
                                    </w:rPr>
                                    <w:t xml:space="preserve"> ppm</w:t>
                                  </w:r>
                                </w:p>
                              </w:txbxContent>
                            </wps:txbx>
                            <wps:bodyPr rot="0" vert="horz" wrap="square" lIns="91440" tIns="45720" rIns="91440" bIns="45720" anchor="t" anchorCtr="0">
                              <a:noAutofit/>
                            </wps:bodyPr>
                          </wps:wsp>
                        </wpg:grpSp>
                        <wps:wsp>
                          <wps:cNvPr id="1130" name="Text Box 1130"/>
                          <wps:cNvSpPr txBox="1"/>
                          <wps:spPr>
                            <a:xfrm>
                              <a:off x="54591" y="6781801"/>
                              <a:ext cx="6503670" cy="1155741"/>
                            </a:xfrm>
                            <a:prstGeom prst="rect">
                              <a:avLst/>
                            </a:prstGeom>
                            <a:solidFill>
                              <a:prstClr val="white"/>
                            </a:solidFill>
                            <a:ln>
                              <a:noFill/>
                            </a:ln>
                          </wps:spPr>
                          <wps:txbx>
                            <w:txbxContent>
                              <w:p w14:paraId="3B05BB1F" w14:textId="6261651B" w:rsidR="00F75B1B" w:rsidRPr="0018090C" w:rsidRDefault="00F75B1B" w:rsidP="003F33E6">
                                <w:pPr>
                                  <w:pStyle w:val="Caption"/>
                                  <w:rPr>
                                    <w:noProof/>
                                    <w:sz w:val="20"/>
                                    <w:szCs w:val="20"/>
                                  </w:rPr>
                                </w:pPr>
                                <w:bookmarkStart w:id="90" w:name="_Toc59633648"/>
                                <w:r w:rsidRPr="0018090C">
                                  <w:rPr>
                                    <w:sz w:val="20"/>
                                    <w:szCs w:val="20"/>
                                  </w:rPr>
                                  <w:t>Figure 3</w:t>
                                </w:r>
                                <w:r>
                                  <w:rPr>
                                    <w:sz w:val="20"/>
                                    <w:szCs w:val="20"/>
                                  </w:rPr>
                                  <w:t>.14</w:t>
                                </w:r>
                                <w:r w:rsidRPr="0018090C">
                                  <w:rPr>
                                    <w:sz w:val="20"/>
                                    <w:szCs w:val="20"/>
                                  </w:rPr>
                                  <w:t>: (A) Positive ion mode nanospray spectrum for the sampled arabidopsis cell, showing recorded signals in the m/z region for protonated levetiracetam</w:t>
                                </w:r>
                                <w:r>
                                  <w:rPr>
                                    <w:sz w:val="20"/>
                                    <w:szCs w:val="20"/>
                                  </w:rPr>
                                  <w:t xml:space="preserve"> </w:t>
                                </w:r>
                                <w:r w:rsidRPr="0018090C">
                                  <w:rPr>
                                    <w:sz w:val="20"/>
                                    <w:szCs w:val="20"/>
                                  </w:rPr>
                                  <w:t>[M + H]</w:t>
                                </w:r>
                                <w:r w:rsidRPr="0018090C">
                                  <w:rPr>
                                    <w:sz w:val="20"/>
                                    <w:szCs w:val="20"/>
                                    <w:vertAlign w:val="superscript"/>
                                  </w:rPr>
                                  <w:t>+</w:t>
                                </w:r>
                                <w:r w:rsidRPr="0018090C">
                                  <w:rPr>
                                    <w:sz w:val="20"/>
                                    <w:szCs w:val="20"/>
                                  </w:rPr>
                                  <w:t xml:space="preserve"> with a nominal mass of 171. The positive ion mode nanospray spectrum for the relevant spray period is displayed against the theoretical isotopic distribution of the calculated m/z value for  protonated levetiracetam. (B) Extracted ion plot generated for protonated levetiracetam (m/z range 171.11-171.12), displaying the time points at which there is a signal within this m/z range. (C)– (F) Positive ion nanospray spectra displaying signals corresponding with the m/z value for protonated levetiracetam at example time points derived from the extracted ion plot. Displayed against the theoretical isotopic distribution of protonated levetiracetam.</w:t>
                                </w:r>
                                <w:bookmarkEnd w:id="90"/>
                              </w:p>
                              <w:p w14:paraId="65E8707F" w14:textId="77777777" w:rsidR="00F75B1B" w:rsidRPr="00FE00C6" w:rsidRDefault="00F75B1B" w:rsidP="003F33E6">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131" name="Text Box 2"/>
                        <wps:cNvSpPr txBox="1">
                          <a:spLocks noChangeArrowheads="1"/>
                        </wps:cNvSpPr>
                        <wps:spPr bwMode="auto">
                          <a:xfrm>
                            <a:off x="5040216" y="460145"/>
                            <a:ext cx="1665506" cy="257140"/>
                          </a:xfrm>
                          <a:prstGeom prst="rect">
                            <a:avLst/>
                          </a:prstGeom>
                          <a:noFill/>
                          <a:ln w="9525">
                            <a:noFill/>
                            <a:miter lim="800000"/>
                            <a:headEnd/>
                            <a:tailEnd/>
                          </a:ln>
                        </wps:spPr>
                        <wps:txbx>
                          <w:txbxContent>
                            <w:p w14:paraId="62CF6DCA" w14:textId="77777777" w:rsidR="00F75B1B" w:rsidRDefault="00F75B1B" w:rsidP="003F33E6">
                              <w:r>
                                <w:t>Mass accuracy = n/a</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0DF1375" id="Group 103" o:spid="_x0000_s1456" style="position:absolute;margin-left:-30.85pt;margin-top:11.45pt;width:539.85pt;height:622.75pt;z-index:251730944;mso-height-relative:margin" coordsize="68560,79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">
                <v:group id="Group 104" o:spid="_x0000_s1457" style="position:absolute;width:68560;height:79089" coordorigin=",285" coordsize="68560,79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group id="Group 131" o:spid="_x0000_s1458" style="position:absolute;top:285;width:68560;height:67045" coordorigin=",285" coordsize="68565,67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shape id="Picture 167" o:spid="_x0000_s1459" type="#_x0000_t75" style="position:absolute;left:850;top:6892;width:62950;height:18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">
                      <v:imagedata r:id="rId148" o:title=""/>
                    </v:shape>
                    <v:shape id="_x0000_s1460" type="#_x0000_t202" style="position:absolute;left:52270;top:47630;width:16295;height:5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" filled="f" stroked="f">
                      <v:textbox>
                        <w:txbxContent>
                          <w:p w14:paraId="44638591" w14:textId="77777777" w:rsidR="00F75B1B" w:rsidRPr="00675611" w:rsidRDefault="00F75B1B" w:rsidP="003F33E6">
                            <w:pPr>
                              <w:spacing w:line="240" w:lineRule="auto"/>
                              <w:rPr>
                                <w:sz w:val="16"/>
                                <w:szCs w:val="16"/>
                              </w:rPr>
                            </w:pPr>
                            <w:r>
                              <w:rPr>
                                <w:sz w:val="16"/>
                                <w:szCs w:val="16"/>
                              </w:rPr>
                              <w:t>Spray</w:t>
                            </w:r>
                            <w:r w:rsidRPr="00675611">
                              <w:rPr>
                                <w:sz w:val="16"/>
                                <w:szCs w:val="16"/>
                              </w:rPr>
                              <w:t xml:space="preserve"> time: </w:t>
                            </w:r>
                            <w:r>
                              <w:rPr>
                                <w:sz w:val="16"/>
                                <w:szCs w:val="16"/>
                              </w:rPr>
                              <w:t>2.44</w:t>
                            </w:r>
                          </w:p>
                          <w:p w14:paraId="3907F420" w14:textId="77777777" w:rsidR="00F75B1B" w:rsidRPr="00675611" w:rsidRDefault="00F75B1B" w:rsidP="003F33E6">
                            <w:pPr>
                              <w:spacing w:line="240" w:lineRule="auto"/>
                              <w:rPr>
                                <w:sz w:val="16"/>
                                <w:szCs w:val="16"/>
                              </w:rPr>
                            </w:pPr>
                            <w:r w:rsidRPr="00675611">
                              <w:rPr>
                                <w:sz w:val="16"/>
                                <w:szCs w:val="16"/>
                              </w:rPr>
                              <w:t>Mass Accuracy = &lt;</w:t>
                            </w:r>
                            <w:r>
                              <w:rPr>
                                <w:sz w:val="16"/>
                                <w:szCs w:val="16"/>
                              </w:rPr>
                              <w:t>30</w:t>
                            </w:r>
                            <w:r w:rsidRPr="00675611">
                              <w:rPr>
                                <w:sz w:val="16"/>
                                <w:szCs w:val="16"/>
                              </w:rPr>
                              <w:t xml:space="preserve"> ppm</w:t>
                            </w:r>
                          </w:p>
                        </w:txbxContent>
                      </v:textbox>
                    </v:shape>
                    <v:shape id="_x0000_s1461" type="#_x0000_t202" style="position:absolute;left:51997;top:57184;width:16295;height:5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" filled="f" stroked="f">
                      <v:textbox>
                        <w:txbxContent>
                          <w:p w14:paraId="4298DE32" w14:textId="77777777" w:rsidR="00F75B1B" w:rsidRPr="00675611" w:rsidRDefault="00F75B1B" w:rsidP="003F33E6">
                            <w:pPr>
                              <w:spacing w:line="240" w:lineRule="auto"/>
                              <w:rPr>
                                <w:sz w:val="16"/>
                                <w:szCs w:val="16"/>
                              </w:rPr>
                            </w:pPr>
                            <w:r w:rsidRPr="00675611">
                              <w:rPr>
                                <w:sz w:val="16"/>
                                <w:szCs w:val="16"/>
                              </w:rPr>
                              <w:t xml:space="preserve">Retention time: </w:t>
                            </w:r>
                            <w:r>
                              <w:rPr>
                                <w:sz w:val="16"/>
                                <w:szCs w:val="16"/>
                              </w:rPr>
                              <w:t>4.13</w:t>
                            </w:r>
                          </w:p>
                          <w:p w14:paraId="7D90EEB7" w14:textId="77777777" w:rsidR="00F75B1B" w:rsidRPr="00675611" w:rsidRDefault="00F75B1B" w:rsidP="003F33E6">
                            <w:pPr>
                              <w:spacing w:line="240" w:lineRule="auto"/>
                              <w:rPr>
                                <w:sz w:val="16"/>
                                <w:szCs w:val="16"/>
                              </w:rPr>
                            </w:pPr>
                            <w:r w:rsidRPr="00675611">
                              <w:rPr>
                                <w:sz w:val="16"/>
                                <w:szCs w:val="16"/>
                              </w:rPr>
                              <w:t>Mass Accuracy = &lt;</w:t>
                            </w:r>
                            <w:r>
                              <w:rPr>
                                <w:sz w:val="16"/>
                                <w:szCs w:val="16"/>
                              </w:rPr>
                              <w:t>36</w:t>
                            </w:r>
                            <w:r w:rsidRPr="00675611">
                              <w:rPr>
                                <w:sz w:val="16"/>
                                <w:szCs w:val="16"/>
                              </w:rPr>
                              <w:t xml:space="preserve"> ppm</w:t>
                            </w:r>
                          </w:p>
                        </w:txbxContent>
                      </v:textbox>
                    </v:shape>
                    <v:group id="Group 170" o:spid="_x0000_s1462" style="position:absolute;top:285;width:65532;height:67049" coordorigin=",285" coordsize="65532,67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">
                      <v:shape id="Picture 171" o:spid="_x0000_s1463" type="#_x0000_t75" style="position:absolute;left:33107;top:47611;width:31166;height:8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">
                        <v:imagedata r:id="rId149" o:title=""/>
                      </v:shape>
                      <v:shape id="Picture 172" o:spid="_x0000_s1464" type="#_x0000_t75" style="position:absolute;left:1734;top:47611;width:30619;height:8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">
                        <v:imagedata r:id="rId150" o:title="" cropright="7037f"/>
                      </v:shape>
                      <v:rect id="Rectangle 1" o:spid="_x0000_s1465" style="position:absolute;top:285;width:65532;height:67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" filled="f" strokecolor="black [3213]" strokeweight="1pt"/>
                      <v:rect id="Rectangle 174" o:spid="_x0000_s1466" style="position:absolute;left:788;top:4729;width:64001;height:21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" filled="f" strokecolor="black [3213]" strokeweight="1pt"/>
                      <v:shape id="_x0000_s1467" type="#_x0000_t202" style="position:absolute;left:850;top:952;width:64002;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">
                        <v:textbox>
                          <w:txbxContent>
                            <w:p w14:paraId="218D2341" w14:textId="77777777" w:rsidR="00F75B1B" w:rsidRPr="002B196A" w:rsidRDefault="00F75B1B" w:rsidP="003F33E6">
                              <w:pPr>
                                <w:rPr>
                                  <w:b/>
                                  <w:bCs/>
                                  <w:vertAlign w:val="superscript"/>
                                </w:rPr>
                              </w:pPr>
                              <w:r>
                                <w:rPr>
                                  <w:b/>
                                  <w:bCs/>
                                </w:rPr>
                                <w:t xml:space="preserve">Analyte: </w:t>
                              </w:r>
                              <w:r w:rsidRPr="002473D5">
                                <w:rPr>
                                  <w:b/>
                                  <w:bCs/>
                                </w:rPr>
                                <w:t xml:space="preserve">Levetiracetam </w:t>
                              </w:r>
                              <w:r>
                                <w:rPr>
                                  <w:b/>
                                  <w:bCs/>
                                </w:rPr>
                                <w:t>[</w:t>
                              </w:r>
                              <w:r w:rsidRPr="002473D5">
                                <w:rPr>
                                  <w:b/>
                                  <w:bCs/>
                                </w:rPr>
                                <w:t>C</w:t>
                              </w:r>
                              <w:r w:rsidRPr="002473D5">
                                <w:rPr>
                                  <w:b/>
                                  <w:bCs/>
                                  <w:vertAlign w:val="subscript"/>
                                </w:rPr>
                                <w:t>8</w:t>
                              </w:r>
                              <w:r w:rsidRPr="002473D5">
                                <w:rPr>
                                  <w:b/>
                                  <w:bCs/>
                                </w:rPr>
                                <w:t>H</w:t>
                              </w:r>
                              <w:r w:rsidRPr="002473D5">
                                <w:rPr>
                                  <w:b/>
                                  <w:bCs/>
                                  <w:vertAlign w:val="subscript"/>
                                </w:rPr>
                                <w:t>14</w:t>
                              </w:r>
                              <w:r w:rsidRPr="002473D5">
                                <w:rPr>
                                  <w:b/>
                                  <w:bCs/>
                                </w:rPr>
                                <w:t>N</w:t>
                              </w:r>
                              <w:r w:rsidRPr="002473D5">
                                <w:rPr>
                                  <w:b/>
                                  <w:bCs/>
                                  <w:vertAlign w:val="subscript"/>
                                </w:rPr>
                                <w:t>2</w:t>
                              </w:r>
                              <w:r w:rsidRPr="002473D5">
                                <w:rPr>
                                  <w:b/>
                                  <w:bCs/>
                                </w:rPr>
                                <w:t>O</w:t>
                              </w:r>
                              <w:r w:rsidRPr="002473D5">
                                <w:rPr>
                                  <w:b/>
                                  <w:bCs/>
                                  <w:vertAlign w:val="subscript"/>
                                </w:rPr>
                                <w:t>2</w:t>
                              </w:r>
                              <w:r>
                                <w:rPr>
                                  <w:b/>
                                  <w:bCs/>
                                  <w:vertAlign w:val="subscript"/>
                                </w:rPr>
                                <w:t xml:space="preserve"> </w:t>
                              </w:r>
                              <w:r>
                                <w:rPr>
                                  <w:b/>
                                  <w:bCs/>
                                </w:rPr>
                                <w:t>+ H]</w:t>
                              </w:r>
                              <w:r>
                                <w:rPr>
                                  <w:b/>
                                  <w:bCs/>
                                  <w:vertAlign w:val="superscript"/>
                                </w:rPr>
                                <w:t xml:space="preserve">+ </w:t>
                              </w:r>
                              <w:r>
                                <w:rPr>
                                  <w:b/>
                                  <w:bCs/>
                                </w:rPr>
                                <w:t xml:space="preserve">                                                                                    Cultivar: arabidopsis</w:t>
                              </w:r>
                            </w:p>
                          </w:txbxContent>
                        </v:textbox>
                      </v:shape>
                      <v:shape id="_x0000_s1468" type="#_x0000_t202" style="position:absolute;left:43337;top:17342;width:20300;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" filled="f" stroked="f">
                        <v:textbox>
                          <w:txbxContent>
                            <w:p w14:paraId="713CCE26" w14:textId="77777777" w:rsidR="00F75B1B" w:rsidRDefault="00F75B1B" w:rsidP="003F33E6">
                              <w:r>
                                <w:t>Theoretical isotopic distribution</w:t>
                              </w:r>
                            </w:p>
                          </w:txbxContent>
                        </v:textbox>
                      </v:shape>
                      <v:rect id="Rectangle 177" o:spid="_x0000_s1469" style="position:absolute;left:788;top:26486;width:64001;height:402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" filled="f" strokecolor="black [3213]" strokeweight="1pt"/>
                      <v:shape id="_x0000_s1470" type="#_x0000_t202" style="position:absolute;left:3974;top:4887;width:3467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" filled="f" stroked="f">
                        <v:textbox>
                          <w:txbxContent>
                            <w:p w14:paraId="37175AE4" w14:textId="77777777" w:rsidR="00F75B1B" w:rsidRPr="00400353" w:rsidRDefault="00F75B1B" w:rsidP="003F33E6">
                              <w:pPr>
                                <w:rPr>
                                  <w:b/>
                                  <w:bCs/>
                                </w:rPr>
                              </w:pPr>
                              <w:r w:rsidRPr="00400353">
                                <w:rPr>
                                  <w:b/>
                                  <w:bCs/>
                                </w:rPr>
                                <w:t xml:space="preserve">Positive </w:t>
                              </w:r>
                              <w:r>
                                <w:rPr>
                                  <w:b/>
                                  <w:bCs/>
                                </w:rPr>
                                <w:t>i</w:t>
                              </w:r>
                              <w:r w:rsidRPr="00400353">
                                <w:rPr>
                                  <w:b/>
                                  <w:bCs/>
                                </w:rPr>
                                <w:t xml:space="preserve">on </w:t>
                              </w:r>
                              <w:r>
                                <w:rPr>
                                  <w:b/>
                                  <w:bCs/>
                                </w:rPr>
                                <w:t>m</w:t>
                              </w:r>
                              <w:r w:rsidRPr="00400353">
                                <w:rPr>
                                  <w:b/>
                                  <w:bCs/>
                                </w:rPr>
                                <w:t xml:space="preserve">ode </w:t>
                              </w:r>
                              <w:r>
                                <w:rPr>
                                  <w:b/>
                                  <w:bCs/>
                                </w:rPr>
                                <w:t>nanospray</w:t>
                              </w:r>
                              <w:r w:rsidRPr="00400353">
                                <w:rPr>
                                  <w:b/>
                                  <w:bCs/>
                                </w:rPr>
                                <w:t xml:space="preserve"> </w:t>
                              </w:r>
                              <w:r>
                                <w:rPr>
                                  <w:b/>
                                  <w:bCs/>
                                </w:rPr>
                                <w:t>s</w:t>
                              </w:r>
                              <w:r w:rsidRPr="00400353">
                                <w:rPr>
                                  <w:b/>
                                  <w:bCs/>
                                </w:rPr>
                                <w:t>pectrum</w:t>
                              </w:r>
                              <w:r>
                                <w:rPr>
                                  <w:b/>
                                  <w:bCs/>
                                </w:rPr>
                                <w:t>:</w:t>
                              </w:r>
                            </w:p>
                          </w:txbxContent>
                        </v:textbox>
                      </v:shape>
                      <v:shape id="_x0000_s1471" type="#_x0000_t202" style="position:absolute;left:3422;top:26528;width:60856;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" filled="f" stroked="f">
                        <v:textbox>
                          <w:txbxContent>
                            <w:p w14:paraId="175055B0" w14:textId="77777777" w:rsidR="00F75B1B" w:rsidRPr="00400353" w:rsidRDefault="00F75B1B" w:rsidP="003F33E6">
                              <w:pPr>
                                <w:rPr>
                                  <w:b/>
                                  <w:bCs/>
                                </w:rPr>
                              </w:pPr>
                              <w:r w:rsidRPr="00400353">
                                <w:rPr>
                                  <w:b/>
                                  <w:bCs/>
                                </w:rPr>
                                <w:t xml:space="preserve">Extracted ion </w:t>
                              </w:r>
                              <w:r>
                                <w:rPr>
                                  <w:b/>
                                  <w:bCs/>
                                </w:rPr>
                                <w:t>plot</w:t>
                              </w:r>
                              <w:r w:rsidRPr="00400353">
                                <w:rPr>
                                  <w:b/>
                                  <w:bCs/>
                                </w:rPr>
                                <w:t>:</w:t>
                              </w:r>
                              <w:r>
                                <w:rPr>
                                  <w:b/>
                                  <w:bCs/>
                                </w:rPr>
                                <w:t xml:space="preserve">                                                                                                       </w:t>
                              </w:r>
                              <w:r w:rsidRPr="0068646E">
                                <w:rPr>
                                  <w:b/>
                                  <w:bCs/>
                                  <w:i/>
                                  <w:iCs/>
                                </w:rPr>
                                <w:t>m/z</w:t>
                              </w:r>
                              <w:r>
                                <w:rPr>
                                  <w:b/>
                                  <w:bCs/>
                                </w:rPr>
                                <w:t xml:space="preserve"> range = 171.11-171.12</w:t>
                              </w:r>
                            </w:p>
                          </w:txbxContent>
                        </v:textbox>
                      </v:shape>
                      <v:shape id="Picture 5" o:spid="_x0000_s1472" type="#_x0000_t75" style="position:absolute;left:1418;top:28780;width:62855;height:17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" stroked="t" strokecolor="black [3213]">
                        <v:imagedata r:id="rId151" o:title="" cropright="4032f"/>
                        <v:path arrowok="t"/>
                      </v:shape>
                      <v:rect id="Rectangle 181" o:spid="_x0000_s1473" style="position:absolute;left:1418;top:47296;width:31338;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" filled="f" strokecolor="black [3213]" strokeweight="1pt"/>
                      <v:rect id="Rectangle 183" o:spid="_x0000_s1474" style="position:absolute;left:33107;top:47296;width:31337;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" filled="f" strokecolor="black [3213]" strokeweight="1pt"/>
                      <v:rect id="Rectangle 184" o:spid="_x0000_s1475" style="position:absolute;left:1418;top:56913;width:31338;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" filled="f" strokecolor="black [3213]" strokeweight="1pt"/>
                      <v:rect id="Rectangle 185" o:spid="_x0000_s1476" style="position:absolute;left:33107;top:56913;width:31337;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" filled="f" strokecolor="black [3213]" strokeweight="1pt"/>
                      <v:shape id="Picture 186" o:spid="_x0000_s1477" type="#_x0000_t75" style="position:absolute;left:1891;top:57386;width:30538;height:8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">
                        <v:imagedata r:id="rId152" o:title=""/>
                      </v:shape>
                      <v:shape id="_x0000_s1478" type="#_x0000_t202" style="position:absolute;left:16777;top:47494;width:16294;height:5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" filled="f" stroked="f">
                        <v:textbox>
                          <w:txbxContent>
                            <w:p w14:paraId="4F9D9987"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w:t>
                              </w:r>
                              <w:r w:rsidRPr="00675611">
                                <w:rPr>
                                  <w:sz w:val="16"/>
                                  <w:szCs w:val="16"/>
                                </w:rPr>
                                <w:t xml:space="preserve"> </w:t>
                              </w:r>
                              <w:r>
                                <w:rPr>
                                  <w:sz w:val="16"/>
                                  <w:szCs w:val="16"/>
                                </w:rPr>
                                <w:t>0.73 mins</w:t>
                              </w:r>
                            </w:p>
                            <w:p w14:paraId="6C17BE43"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ccuracy</w:t>
                              </w:r>
                              <w:r w:rsidRPr="00675611">
                                <w:rPr>
                                  <w:sz w:val="16"/>
                                  <w:szCs w:val="16"/>
                                </w:rPr>
                                <w:t xml:space="preserve"> = &lt;</w:t>
                              </w:r>
                              <w:r>
                                <w:rPr>
                                  <w:sz w:val="16"/>
                                  <w:szCs w:val="16"/>
                                </w:rPr>
                                <w:t>16</w:t>
                              </w:r>
                              <w:r w:rsidRPr="00675611">
                                <w:rPr>
                                  <w:sz w:val="16"/>
                                  <w:szCs w:val="16"/>
                                </w:rPr>
                                <w:t xml:space="preserve"> ppm</w:t>
                              </w:r>
                            </w:p>
                          </w:txbxContent>
                        </v:textbox>
                      </v:shape>
                      <v:shape id="_x0000_s1479" type="#_x0000_t202" style="position:absolute;left:16450;top:57184;width:16294;height:5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" filled="f" stroked="f">
                        <v:textbox>
                          <w:txbxContent>
                            <w:p w14:paraId="01434BBC" w14:textId="77777777" w:rsidR="00F75B1B" w:rsidRPr="00675611"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w:t>
                              </w:r>
                              <w:r w:rsidRPr="00675611">
                                <w:rPr>
                                  <w:sz w:val="16"/>
                                  <w:szCs w:val="16"/>
                                </w:rPr>
                                <w:t xml:space="preserve"> </w:t>
                              </w:r>
                              <w:r>
                                <w:rPr>
                                  <w:sz w:val="16"/>
                                  <w:szCs w:val="16"/>
                                </w:rPr>
                                <w:t>3.01 mins</w:t>
                              </w:r>
                            </w:p>
                            <w:p w14:paraId="0DBD13E9"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0</w:t>
                              </w:r>
                              <w:r w:rsidRPr="00675611">
                                <w:rPr>
                                  <w:sz w:val="16"/>
                                  <w:szCs w:val="16"/>
                                </w:rPr>
                                <w:t xml:space="preserve"> ppm</w:t>
                              </w:r>
                            </w:p>
                          </w:txbxContent>
                        </v:textbox>
                      </v:shape>
                      <v:shape id="Picture 189" o:spid="_x0000_s1480" type="#_x0000_t75" style="position:absolute;left:33265;top:57228;width:31083;height:8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">
                        <v:imagedata r:id="rId153" o:title="" cropright="7047f"/>
                      </v:shape>
                      <v:shape id="_x0000_s1481" type="#_x0000_t202" style="position:absolute;left:945;top:4887;width:498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" filled="f" stroked="f">
                        <v:textbox>
                          <w:txbxContent>
                            <w:p w14:paraId="1CE1F5B1" w14:textId="77777777" w:rsidR="00F75B1B" w:rsidRPr="00400353" w:rsidRDefault="00F75B1B" w:rsidP="003F33E6">
                              <w:pPr>
                                <w:rPr>
                                  <w:b/>
                                  <w:bCs/>
                                </w:rPr>
                              </w:pPr>
                              <w:r>
                                <w:rPr>
                                  <w:b/>
                                  <w:bCs/>
                                </w:rPr>
                                <w:t>(A)</w:t>
                              </w:r>
                            </w:p>
                          </w:txbxContent>
                        </v:textbox>
                      </v:shape>
                      <v:shape id="_x0000_s1482" type="#_x0000_t202" style="position:absolute;left:545;top:26395;width:498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" filled="f" stroked="f">
                        <v:textbox>
                          <w:txbxContent>
                            <w:p w14:paraId="18FA9A10" w14:textId="77777777" w:rsidR="00F75B1B" w:rsidRPr="00400353" w:rsidRDefault="00F75B1B" w:rsidP="003F33E6">
                              <w:pPr>
                                <w:rPr>
                                  <w:b/>
                                  <w:bCs/>
                                </w:rPr>
                              </w:pPr>
                              <w:r>
                                <w:rPr>
                                  <w:b/>
                                  <w:bCs/>
                                </w:rPr>
                                <w:t>(B)</w:t>
                              </w:r>
                            </w:p>
                          </w:txbxContent>
                        </v:textbox>
                      </v:shape>
                      <v:shape id="_x0000_s1483" type="#_x0000_t202" style="position:absolute;left:2837;top:47611;width:498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" filled="f" stroked="f">
                        <v:textbox>
                          <w:txbxContent>
                            <w:p w14:paraId="33DA3654" w14:textId="77777777" w:rsidR="00F75B1B" w:rsidRPr="00400353" w:rsidRDefault="00F75B1B" w:rsidP="003F33E6">
                              <w:pPr>
                                <w:rPr>
                                  <w:b/>
                                  <w:bCs/>
                                </w:rPr>
                              </w:pPr>
                              <w:r>
                                <w:rPr>
                                  <w:b/>
                                  <w:bCs/>
                                </w:rPr>
                                <w:t>(C)</w:t>
                              </w:r>
                            </w:p>
                          </w:txbxContent>
                        </v:textbox>
                      </v:shape>
                      <v:shape id="_x0000_s1484" type="#_x0000_t202" style="position:absolute;left:2680;top:57544;width:498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" filled="f" stroked="f">
                        <v:textbox>
                          <w:txbxContent>
                            <w:p w14:paraId="5119CE09" w14:textId="77777777" w:rsidR="00F75B1B" w:rsidRPr="00400353" w:rsidRDefault="00F75B1B" w:rsidP="003F33E6">
                              <w:pPr>
                                <w:rPr>
                                  <w:b/>
                                  <w:bCs/>
                                </w:rPr>
                              </w:pPr>
                              <w:r>
                                <w:rPr>
                                  <w:b/>
                                  <w:bCs/>
                                </w:rPr>
                                <w:t>(E)</w:t>
                              </w:r>
                            </w:p>
                          </w:txbxContent>
                        </v:textbox>
                      </v:shape>
                      <v:shape id="_x0000_s1485" type="#_x0000_t202" style="position:absolute;left:34053;top:47454;width:498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" filled="f" stroked="f">
                        <v:textbox>
                          <w:txbxContent>
                            <w:p w14:paraId="78F31405" w14:textId="77777777" w:rsidR="00F75B1B" w:rsidRPr="00400353" w:rsidRDefault="00F75B1B" w:rsidP="003F33E6">
                              <w:pPr>
                                <w:rPr>
                                  <w:b/>
                                  <w:bCs/>
                                </w:rPr>
                              </w:pPr>
                              <w:r>
                                <w:rPr>
                                  <w:b/>
                                  <w:bCs/>
                                </w:rPr>
                                <w:t>(D)</w:t>
                              </w:r>
                            </w:p>
                          </w:txbxContent>
                        </v:textbox>
                      </v:shape>
                      <v:shape id="_x0000_s1486" type="#_x0000_t202" style="position:absolute;left:34053;top:57228;width:498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" filled="f" stroked="f">
                        <v:textbox>
                          <w:txbxContent>
                            <w:p w14:paraId="5067B9F1" w14:textId="77777777" w:rsidR="00F75B1B" w:rsidRPr="00400353" w:rsidRDefault="00F75B1B" w:rsidP="003F33E6">
                              <w:pPr>
                                <w:rPr>
                                  <w:b/>
                                  <w:bCs/>
                                </w:rPr>
                              </w:pPr>
                              <w:r>
                                <w:rPr>
                                  <w:b/>
                                  <w:bCs/>
                                </w:rPr>
                                <w:t>(F)</w:t>
                              </w:r>
                            </w:p>
                          </w:txbxContent>
                        </v:textbox>
                      </v:shape>
                      <v:shape id="_x0000_s1487" type="#_x0000_t202" style="position:absolute;left:20968;top:51898;width:12103;height:3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" filled="f" stroked="f">
                        <v:textbox>
                          <w:txbxContent>
                            <w:p w14:paraId="7DD3DBA4" w14:textId="77777777" w:rsidR="00F75B1B" w:rsidRPr="00400353" w:rsidRDefault="00F75B1B" w:rsidP="003F33E6">
                              <w:pPr>
                                <w:jc w:val="right"/>
                                <w:rPr>
                                  <w:sz w:val="16"/>
                                  <w:szCs w:val="16"/>
                                </w:rPr>
                              </w:pPr>
                              <w:r>
                                <w:rPr>
                                  <w:sz w:val="16"/>
                                  <w:szCs w:val="16"/>
                                </w:rPr>
                                <w:t>Theoretical isotopic peak</w:t>
                              </w:r>
                            </w:p>
                          </w:txbxContent>
                        </v:textbox>
                      </v:shape>
                      <v:shape id="_x0000_s1488" type="#_x0000_t202" style="position:absolute;left:52558;top:51898;width:12103;height:3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" filled="f" stroked="f">
                        <v:textbox>
                          <w:txbxContent>
                            <w:p w14:paraId="25080010" w14:textId="77777777" w:rsidR="00F75B1B" w:rsidRPr="00400353" w:rsidRDefault="00F75B1B" w:rsidP="003F33E6">
                              <w:pPr>
                                <w:jc w:val="right"/>
                                <w:rPr>
                                  <w:sz w:val="16"/>
                                  <w:szCs w:val="16"/>
                                </w:rPr>
                              </w:pPr>
                              <w:r>
                                <w:rPr>
                                  <w:sz w:val="16"/>
                                  <w:szCs w:val="16"/>
                                </w:rPr>
                                <w:t>Theoretical isotopic peak</w:t>
                              </w:r>
                            </w:p>
                            <w:p w14:paraId="3EF72A4C" w14:textId="77777777" w:rsidR="00F75B1B" w:rsidRPr="00400353" w:rsidRDefault="00F75B1B" w:rsidP="003F33E6">
                              <w:pPr>
                                <w:rPr>
                                  <w:sz w:val="16"/>
                                  <w:szCs w:val="16"/>
                                </w:rPr>
                              </w:pPr>
                            </w:p>
                          </w:txbxContent>
                        </v:textbox>
                      </v:shape>
                      <v:shape id="_x0000_s1489" type="#_x0000_t202" style="position:absolute;left:52814;top:61453;width:12103;height:3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" filled="f" stroked="f">
                        <v:textbox>
                          <w:txbxContent>
                            <w:p w14:paraId="4C28EF28" w14:textId="77777777" w:rsidR="00F75B1B" w:rsidRPr="00400353" w:rsidRDefault="00F75B1B" w:rsidP="003F33E6">
                              <w:pPr>
                                <w:jc w:val="right"/>
                                <w:rPr>
                                  <w:sz w:val="16"/>
                                  <w:szCs w:val="16"/>
                                </w:rPr>
                              </w:pPr>
                              <w:r>
                                <w:rPr>
                                  <w:sz w:val="16"/>
                                  <w:szCs w:val="16"/>
                                </w:rPr>
                                <w:t>Theoretical isotopic peak</w:t>
                              </w:r>
                            </w:p>
                            <w:p w14:paraId="596BA812" w14:textId="77777777" w:rsidR="00F75B1B" w:rsidRPr="00400353" w:rsidRDefault="00F75B1B" w:rsidP="003F33E6">
                              <w:pPr>
                                <w:rPr>
                                  <w:sz w:val="16"/>
                                  <w:szCs w:val="16"/>
                                </w:rPr>
                              </w:pPr>
                            </w:p>
                          </w:txbxContent>
                        </v:textbox>
                      </v:shape>
                      <v:shape id="_x0000_s1490" type="#_x0000_t202" style="position:absolute;left:20777;top:61511;width:12103;height:3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" filled="f" stroked="f">
                        <v:textbox>
                          <w:txbxContent>
                            <w:p w14:paraId="4BAA0A46" w14:textId="77777777" w:rsidR="00F75B1B" w:rsidRPr="00400353" w:rsidRDefault="00F75B1B" w:rsidP="003F33E6">
                              <w:pPr>
                                <w:jc w:val="right"/>
                                <w:rPr>
                                  <w:sz w:val="16"/>
                                  <w:szCs w:val="16"/>
                                </w:rPr>
                              </w:pPr>
                              <w:r>
                                <w:rPr>
                                  <w:sz w:val="16"/>
                                  <w:szCs w:val="16"/>
                                </w:rPr>
                                <w:t>Theoretical isotopic peak</w:t>
                              </w:r>
                            </w:p>
                            <w:p w14:paraId="55590388" w14:textId="77777777" w:rsidR="00F75B1B" w:rsidRPr="00400353" w:rsidRDefault="00F75B1B" w:rsidP="003F33E6">
                              <w:pPr>
                                <w:rPr>
                                  <w:sz w:val="16"/>
                                  <w:szCs w:val="16"/>
                                </w:rPr>
                              </w:pPr>
                            </w:p>
                          </w:txbxContent>
                        </v:textbox>
                      </v:shape>
                    </v:group>
                    <v:shape id="_x0000_s1491" type="#_x0000_t202" style="position:absolute;left:48495;top:47454;width:16294;height:5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" filled="f" stroked="f">
                      <v:textbox>
                        <w:txbxContent>
                          <w:p w14:paraId="5FE1E012" w14:textId="77777777" w:rsidR="00F75B1B" w:rsidRDefault="00F75B1B" w:rsidP="003F33E6">
                            <w:pPr>
                              <w:spacing w:line="240" w:lineRule="auto"/>
                              <w:jc w:val="right"/>
                              <w:rPr>
                                <w:sz w:val="16"/>
                                <w:szCs w:val="16"/>
                              </w:rPr>
                            </w:pPr>
                            <w:r>
                              <w:rPr>
                                <w:sz w:val="16"/>
                                <w:szCs w:val="16"/>
                              </w:rPr>
                              <w:t xml:space="preserve">Spray </w:t>
                            </w:r>
                            <w:r w:rsidRPr="00675611">
                              <w:rPr>
                                <w:sz w:val="16"/>
                                <w:szCs w:val="16"/>
                              </w:rPr>
                              <w:t xml:space="preserve"> time</w:t>
                            </w:r>
                            <w:r>
                              <w:rPr>
                                <w:sz w:val="16"/>
                                <w:szCs w:val="16"/>
                              </w:rPr>
                              <w:t xml:space="preserve"> = 2.44 mins</w:t>
                            </w:r>
                          </w:p>
                          <w:p w14:paraId="775DEDB9"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30</w:t>
                            </w:r>
                            <w:r w:rsidRPr="00675611">
                              <w:rPr>
                                <w:sz w:val="16"/>
                                <w:szCs w:val="16"/>
                              </w:rPr>
                              <w:t xml:space="preserve"> ppm</w:t>
                            </w:r>
                          </w:p>
                        </w:txbxContent>
                      </v:textbox>
                    </v:shape>
                    <v:shape id="_x0000_s1492" type="#_x0000_t202" style="position:absolute;left:48571;top:57228;width:16294;height:5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" filled="f" stroked="f">
                      <v:textbox>
                        <w:txbxContent>
                          <w:p w14:paraId="68693410" w14:textId="77777777" w:rsidR="00F75B1B" w:rsidRPr="00675611"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w:t>
                            </w:r>
                            <w:r w:rsidRPr="00675611">
                              <w:rPr>
                                <w:sz w:val="16"/>
                                <w:szCs w:val="16"/>
                              </w:rPr>
                              <w:t xml:space="preserve"> </w:t>
                            </w:r>
                            <w:r>
                              <w:rPr>
                                <w:sz w:val="16"/>
                                <w:szCs w:val="16"/>
                              </w:rPr>
                              <w:t>4.13 mins</w:t>
                            </w:r>
                          </w:p>
                          <w:p w14:paraId="26FF4525"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36</w:t>
                            </w:r>
                            <w:r w:rsidRPr="00675611">
                              <w:rPr>
                                <w:sz w:val="16"/>
                                <w:szCs w:val="16"/>
                              </w:rPr>
                              <w:t xml:space="preserve"> ppm</w:t>
                            </w:r>
                          </w:p>
                        </w:txbxContent>
                      </v:textbox>
                    </v:shape>
                  </v:group>
                  <v:shape id="Text Box 1130" o:spid="_x0000_s1493" type="#_x0000_t202" style="position:absolute;left:545;top:67818;width:65037;height:11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" stroked="f">
                    <v:textbox inset="0,0,0,0">
                      <w:txbxContent>
                        <w:p w14:paraId="3B05BB1F" w14:textId="6261651B" w:rsidR="00F75B1B" w:rsidRPr="0018090C" w:rsidRDefault="00F75B1B" w:rsidP="003F33E6">
                          <w:pPr>
                            <w:pStyle w:val="Caption"/>
                            <w:rPr>
                              <w:noProof/>
                              <w:sz w:val="20"/>
                              <w:szCs w:val="20"/>
                            </w:rPr>
                          </w:pPr>
                          <w:bookmarkStart w:id="91" w:name="_Toc59633648"/>
                          <w:r w:rsidRPr="0018090C">
                            <w:rPr>
                              <w:sz w:val="20"/>
                              <w:szCs w:val="20"/>
                            </w:rPr>
                            <w:t>Figure 3</w:t>
                          </w:r>
                          <w:r>
                            <w:rPr>
                              <w:sz w:val="20"/>
                              <w:szCs w:val="20"/>
                            </w:rPr>
                            <w:t>.14</w:t>
                          </w:r>
                          <w:r w:rsidRPr="0018090C">
                            <w:rPr>
                              <w:sz w:val="20"/>
                              <w:szCs w:val="20"/>
                            </w:rPr>
                            <w:t>: (A) Positive ion mode nanospray spectrum for the sampled arabidopsis cell, showing recorded signals in the m/z region for protonated levetiracetam</w:t>
                          </w:r>
                          <w:r>
                            <w:rPr>
                              <w:sz w:val="20"/>
                              <w:szCs w:val="20"/>
                            </w:rPr>
                            <w:t xml:space="preserve"> </w:t>
                          </w:r>
                          <w:r w:rsidRPr="0018090C">
                            <w:rPr>
                              <w:sz w:val="20"/>
                              <w:szCs w:val="20"/>
                            </w:rPr>
                            <w:t>[M + H]</w:t>
                          </w:r>
                          <w:r w:rsidRPr="0018090C">
                            <w:rPr>
                              <w:sz w:val="20"/>
                              <w:szCs w:val="20"/>
                              <w:vertAlign w:val="superscript"/>
                            </w:rPr>
                            <w:t>+</w:t>
                          </w:r>
                          <w:r w:rsidRPr="0018090C">
                            <w:rPr>
                              <w:sz w:val="20"/>
                              <w:szCs w:val="20"/>
                            </w:rPr>
                            <w:t xml:space="preserve"> with a nominal mass of 171. The positive ion mode nanospray spectrum for the relevant spray period is displayed against the theoretical isotopic distribution of the calculated m/z value for  protonated levetiracetam. (B) Extracted ion plot generated for protonated levetiracetam (m/z range 171.11-171.12), displaying the time points at which there is a signal within this m/z range. (C)– (F) Positive ion nanospray spectra displaying signals corresponding with the m/z value for protonated levetiracetam at example time points derived from the extracted ion plot. Displayed against the theoretical isotopic distribution of protonated levetiracetam.</w:t>
                          </w:r>
                          <w:bookmarkEnd w:id="91"/>
                        </w:p>
                        <w:p w14:paraId="65E8707F" w14:textId="77777777" w:rsidR="00F75B1B" w:rsidRPr="00FE00C6" w:rsidRDefault="00F75B1B" w:rsidP="003F33E6">
                          <w:pPr>
                            <w:pStyle w:val="Caption"/>
                            <w:rPr>
                              <w:noProof/>
                            </w:rPr>
                          </w:pPr>
                        </w:p>
                      </w:txbxContent>
                    </v:textbox>
                  </v:shape>
                </v:group>
                <v:shape id="_x0000_s1494" type="#_x0000_t202" style="position:absolute;left:50402;top:4601;width:16655;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" filled="f" stroked="f">
                  <v:textbox>
                    <w:txbxContent>
                      <w:p w14:paraId="62CF6DCA" w14:textId="77777777" w:rsidR="00F75B1B" w:rsidRDefault="00F75B1B" w:rsidP="003F33E6">
                        <w:r>
                          <w:t>Mass accuracy = n/a</w:t>
                        </w:r>
                      </w:p>
                    </w:txbxContent>
                  </v:textbox>
                </v:shape>
              </v:group>
            </w:pict>
          </mc:Fallback>
        </mc:AlternateContent>
      </w:r>
    </w:p>
    <w:p w14:paraId="7BB365B3" w14:textId="77777777" w:rsidR="003F33E6" w:rsidRPr="009A00CF" w:rsidRDefault="003F33E6" w:rsidP="003F33E6"/>
    <w:p w14:paraId="2C5187E7" w14:textId="77777777" w:rsidR="003F33E6" w:rsidRPr="009A00CF" w:rsidRDefault="003F33E6" w:rsidP="003F33E6"/>
    <w:p w14:paraId="4ED776C5" w14:textId="77777777" w:rsidR="003F33E6" w:rsidRPr="009A00CF" w:rsidRDefault="003F33E6" w:rsidP="003F33E6">
      <w:pPr>
        <w:sectPr w:rsidR="003F33E6" w:rsidRPr="009A00CF" w:rsidSect="00A305AE">
          <w:pgSz w:w="11906" w:h="16838"/>
          <w:pgMar w:top="1440" w:right="1440" w:bottom="1440" w:left="1440" w:header="708" w:footer="708" w:gutter="0"/>
          <w:cols w:space="708"/>
          <w:docGrid w:linePitch="360"/>
        </w:sectPr>
      </w:pPr>
    </w:p>
    <w:p w14:paraId="3AF432D7" w14:textId="77777777" w:rsidR="003F33E6" w:rsidRPr="009A00CF" w:rsidRDefault="003F33E6" w:rsidP="003F33E6">
      <w:pPr>
        <w:tabs>
          <w:tab w:val="left" w:pos="1241"/>
        </w:tabs>
        <w:sectPr w:rsidR="003F33E6" w:rsidRPr="009A00CF" w:rsidSect="00A305AE">
          <w:pgSz w:w="16838" w:h="11906" w:orient="landscape"/>
          <w:pgMar w:top="1440" w:right="1440" w:bottom="1440" w:left="1440" w:header="708" w:footer="708" w:gutter="0"/>
          <w:cols w:space="708"/>
          <w:docGrid w:linePitch="360"/>
        </w:sectPr>
      </w:pPr>
      <w:r w:rsidRPr="009A00CF">
        <w:rPr>
          <w:noProof/>
        </w:rPr>
        <w:lastRenderedPageBreak/>
        <mc:AlternateContent>
          <mc:Choice Requires="wpg">
            <w:drawing>
              <wp:anchor distT="0" distB="0" distL="114300" distR="114300" simplePos="0" relativeHeight="251747328" behindDoc="0" locked="0" layoutInCell="1" allowOverlap="1" wp14:anchorId="42A91FFD" wp14:editId="19DA306A">
                <wp:simplePos x="0" y="0"/>
                <wp:positionH relativeFrom="column">
                  <wp:posOffset>-614855</wp:posOffset>
                </wp:positionH>
                <wp:positionV relativeFrom="paragraph">
                  <wp:posOffset>-204952</wp:posOffset>
                </wp:positionV>
                <wp:extent cx="10296503" cy="6141952"/>
                <wp:effectExtent l="0" t="0" r="0" b="0"/>
                <wp:wrapNone/>
                <wp:docPr id="1132" name="Group 1132"/>
                <wp:cNvGraphicFramePr/>
                <a:graphic xmlns:a="http://schemas.openxmlformats.org/drawingml/2006/main">
                  <a:graphicData uri="http://schemas.microsoft.com/office/word/2010/wordprocessingGroup">
                    <wpg:wgp>
                      <wpg:cNvGrpSpPr/>
                      <wpg:grpSpPr>
                        <a:xfrm>
                          <a:off x="0" y="0"/>
                          <a:ext cx="10296503" cy="6141952"/>
                          <a:chOff x="0" y="0"/>
                          <a:chExt cx="10296503" cy="6141952"/>
                        </a:xfrm>
                      </wpg:grpSpPr>
                      <pic:pic xmlns:pic="http://schemas.openxmlformats.org/drawingml/2006/picture">
                        <pic:nvPicPr>
                          <pic:cNvPr id="1133" name="Picture 1133"/>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204952" y="599090"/>
                            <a:ext cx="4859020" cy="1413510"/>
                          </a:xfrm>
                          <a:prstGeom prst="rect">
                            <a:avLst/>
                          </a:prstGeom>
                        </pic:spPr>
                      </pic:pic>
                      <pic:pic xmlns:pic="http://schemas.openxmlformats.org/drawingml/2006/picture">
                        <pic:nvPicPr>
                          <pic:cNvPr id="1134" name="Picture 1134"/>
                          <pic:cNvPicPr>
                            <a:picLocks noChangeAspect="1"/>
                          </pic:cNvPicPr>
                        </pic:nvPicPr>
                        <pic:blipFill>
                          <a:blip r:embed="rId155">
                            <a:extLst>
                              <a:ext uri="{28A0092B-C50C-407E-A947-70E740481C1C}">
                                <a14:useLocalDpi xmlns:a14="http://schemas.microsoft.com/office/drawing/2010/main" val="0"/>
                              </a:ext>
                            </a:extLst>
                          </a:blip>
                          <a:stretch>
                            <a:fillRect/>
                          </a:stretch>
                        </pic:blipFill>
                        <pic:spPr>
                          <a:xfrm>
                            <a:off x="5202621" y="614855"/>
                            <a:ext cx="4883150" cy="1421130"/>
                          </a:xfrm>
                          <a:prstGeom prst="rect">
                            <a:avLst/>
                          </a:prstGeom>
                        </pic:spPr>
                      </pic:pic>
                      <wpg:grpSp>
                        <wpg:cNvPr id="1135" name="Group 1135"/>
                        <wpg:cNvGrpSpPr/>
                        <wpg:grpSpPr>
                          <a:xfrm>
                            <a:off x="94593" y="0"/>
                            <a:ext cx="5172710" cy="5280660"/>
                            <a:chOff x="0" y="0"/>
                            <a:chExt cx="5173065" cy="5280719"/>
                          </a:xfrm>
                        </wpg:grpSpPr>
                        <pic:pic xmlns:pic="http://schemas.openxmlformats.org/drawingml/2006/picture">
                          <pic:nvPicPr>
                            <pic:cNvPr id="1136" name="Picture 1136"/>
                            <pic:cNvPicPr>
                              <a:picLocks noChangeAspect="1"/>
                            </pic:cNvPicPr>
                          </pic:nvPicPr>
                          <pic:blipFill>
                            <a:blip r:embed="rId156" cstate="print">
                              <a:extLst>
                                <a:ext uri="{28A0092B-C50C-407E-A947-70E740481C1C}">
                                  <a14:useLocalDpi xmlns:a14="http://schemas.microsoft.com/office/drawing/2010/main" val="0"/>
                                </a:ext>
                              </a:extLst>
                            </a:blip>
                            <a:stretch>
                              <a:fillRect/>
                            </a:stretch>
                          </pic:blipFill>
                          <pic:spPr>
                            <a:xfrm>
                              <a:off x="2601311" y="4430110"/>
                              <a:ext cx="2390140" cy="724535"/>
                            </a:xfrm>
                            <a:prstGeom prst="rect">
                              <a:avLst/>
                            </a:prstGeom>
                          </pic:spPr>
                        </pic:pic>
                        <pic:pic xmlns:pic="http://schemas.openxmlformats.org/drawingml/2006/picture">
                          <pic:nvPicPr>
                            <pic:cNvPr id="1137" name="Picture 1137"/>
                            <pic:cNvPicPr>
                              <a:picLocks noChangeAspect="1"/>
                            </pic:cNvPicPr>
                          </pic:nvPicPr>
                          <pic:blipFill>
                            <a:blip r:embed="rId157" cstate="print">
                              <a:extLst>
                                <a:ext uri="{28A0092B-C50C-407E-A947-70E740481C1C}">
                                  <a14:useLocalDpi xmlns:a14="http://schemas.microsoft.com/office/drawing/2010/main" val="0"/>
                                </a:ext>
                              </a:extLst>
                            </a:blip>
                            <a:stretch>
                              <a:fillRect/>
                            </a:stretch>
                          </pic:blipFill>
                          <pic:spPr>
                            <a:xfrm>
                              <a:off x="157656" y="4414345"/>
                              <a:ext cx="2349500" cy="725170"/>
                            </a:xfrm>
                            <a:prstGeom prst="rect">
                              <a:avLst/>
                            </a:prstGeom>
                          </pic:spPr>
                        </pic:pic>
                        <pic:pic xmlns:pic="http://schemas.openxmlformats.org/drawingml/2006/picture">
                          <pic:nvPicPr>
                            <pic:cNvPr id="1138" name="Picture 1138"/>
                            <pic:cNvPicPr>
                              <a:picLocks noChangeAspect="1"/>
                            </pic:cNvPicPr>
                          </pic:nvPicPr>
                          <pic:blipFill>
                            <a:blip r:embed="rId158" cstate="print">
                              <a:extLst>
                                <a:ext uri="{28A0092B-C50C-407E-A947-70E740481C1C}">
                                  <a14:useLocalDpi xmlns:a14="http://schemas.microsoft.com/office/drawing/2010/main" val="0"/>
                                </a:ext>
                              </a:extLst>
                            </a:blip>
                            <a:stretch>
                              <a:fillRect/>
                            </a:stretch>
                          </pic:blipFill>
                          <pic:spPr>
                            <a:xfrm>
                              <a:off x="2601311" y="3594538"/>
                              <a:ext cx="2396490" cy="733425"/>
                            </a:xfrm>
                            <a:prstGeom prst="rect">
                              <a:avLst/>
                            </a:prstGeom>
                          </pic:spPr>
                        </pic:pic>
                        <pic:pic xmlns:pic="http://schemas.openxmlformats.org/drawingml/2006/picture">
                          <pic:nvPicPr>
                            <pic:cNvPr id="1139" name="Picture 1139"/>
                            <pic:cNvPicPr>
                              <a:picLocks noChangeAspect="1"/>
                            </pic:cNvPicPr>
                          </pic:nvPicPr>
                          <pic:blipFill>
                            <a:blip r:embed="rId159" cstate="print">
                              <a:extLst>
                                <a:ext uri="{28A0092B-C50C-407E-A947-70E740481C1C}">
                                  <a14:useLocalDpi xmlns:a14="http://schemas.microsoft.com/office/drawing/2010/main" val="0"/>
                                </a:ext>
                              </a:extLst>
                            </a:blip>
                            <a:stretch>
                              <a:fillRect/>
                            </a:stretch>
                          </pic:blipFill>
                          <pic:spPr>
                            <a:xfrm>
                              <a:off x="141890" y="3594538"/>
                              <a:ext cx="2353310" cy="733425"/>
                            </a:xfrm>
                            <a:prstGeom prst="rect">
                              <a:avLst/>
                            </a:prstGeom>
                          </pic:spPr>
                        </pic:pic>
                        <wps:wsp>
                          <wps:cNvPr id="1140" name="Rectangle 1140"/>
                          <wps:cNvSpPr/>
                          <wps:spPr>
                            <a:xfrm>
                              <a:off x="0" y="0"/>
                              <a:ext cx="5075410" cy="528071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1" name="Rectangle 1141"/>
                          <wps:cNvSpPr/>
                          <wps:spPr>
                            <a:xfrm>
                              <a:off x="63063" y="409903"/>
                              <a:ext cx="4956885" cy="159697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2" name="Text Box 2"/>
                          <wps:cNvSpPr txBox="1">
                            <a:spLocks noChangeArrowheads="1"/>
                          </wps:cNvSpPr>
                          <wps:spPr bwMode="auto">
                            <a:xfrm>
                              <a:off x="3003142" y="1418897"/>
                              <a:ext cx="2169923" cy="337927"/>
                            </a:xfrm>
                            <a:prstGeom prst="rect">
                              <a:avLst/>
                            </a:prstGeom>
                            <a:noFill/>
                            <a:ln w="9525">
                              <a:noFill/>
                              <a:miter lim="800000"/>
                              <a:headEnd/>
                              <a:tailEnd/>
                            </a:ln>
                          </wps:spPr>
                          <wps:txbx>
                            <w:txbxContent>
                              <w:p w14:paraId="6BBD93BB" w14:textId="77777777" w:rsidR="00F75B1B" w:rsidRDefault="00F75B1B" w:rsidP="003F33E6">
                                <w:r>
                                  <w:t>Theoretical isotopic distribution</w:t>
                                </w:r>
                              </w:p>
                            </w:txbxContent>
                          </wps:txbx>
                          <wps:bodyPr rot="0" vert="horz" wrap="square" lIns="91440" tIns="45720" rIns="91440" bIns="45720" anchor="t" anchorCtr="0">
                            <a:noAutofit/>
                          </wps:bodyPr>
                        </wps:wsp>
                        <wps:wsp>
                          <wps:cNvPr id="1143" name="Rectangle 1143"/>
                          <wps:cNvSpPr/>
                          <wps:spPr>
                            <a:xfrm>
                              <a:off x="63063" y="2081048"/>
                              <a:ext cx="4969181" cy="31357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4" name="Text Box 2"/>
                          <wps:cNvSpPr txBox="1">
                            <a:spLocks noChangeArrowheads="1"/>
                          </wps:cNvSpPr>
                          <wps:spPr bwMode="auto">
                            <a:xfrm>
                              <a:off x="252249" y="409903"/>
                              <a:ext cx="2685246" cy="263750"/>
                            </a:xfrm>
                            <a:prstGeom prst="rect">
                              <a:avLst/>
                            </a:prstGeom>
                            <a:noFill/>
                            <a:ln w="9525">
                              <a:noFill/>
                              <a:miter lim="800000"/>
                              <a:headEnd/>
                              <a:tailEnd/>
                            </a:ln>
                          </wps:spPr>
                          <wps:txbx>
                            <w:txbxContent>
                              <w:p w14:paraId="4714EDE1" w14:textId="77777777" w:rsidR="00F75B1B" w:rsidRPr="00400353" w:rsidRDefault="00F75B1B" w:rsidP="003F33E6">
                                <w:pPr>
                                  <w:rPr>
                                    <w:b/>
                                    <w:bCs/>
                                  </w:rPr>
                                </w:pPr>
                                <w:r w:rsidRPr="00400353">
                                  <w:rPr>
                                    <w:b/>
                                    <w:bCs/>
                                  </w:rPr>
                                  <w:t xml:space="preserve">Positive </w:t>
                                </w:r>
                                <w:r>
                                  <w:rPr>
                                    <w:b/>
                                    <w:bCs/>
                                  </w:rPr>
                                  <w:t>i</w:t>
                                </w:r>
                                <w:r w:rsidRPr="00400353">
                                  <w:rPr>
                                    <w:b/>
                                    <w:bCs/>
                                  </w:rPr>
                                  <w:t xml:space="preserve">on </w:t>
                                </w:r>
                                <w:r>
                                  <w:rPr>
                                    <w:b/>
                                    <w:bCs/>
                                  </w:rPr>
                                  <w:t>m</w:t>
                                </w:r>
                                <w:r w:rsidRPr="00400353">
                                  <w:rPr>
                                    <w:b/>
                                    <w:bCs/>
                                  </w:rPr>
                                  <w:t xml:space="preserve">ode </w:t>
                                </w:r>
                                <w:r>
                                  <w:rPr>
                                    <w:b/>
                                    <w:bCs/>
                                  </w:rPr>
                                  <w:t>nan</w:t>
                                </w:r>
                                <w:r w:rsidRPr="00400353">
                                  <w:rPr>
                                    <w:b/>
                                    <w:bCs/>
                                  </w:rPr>
                                  <w:t xml:space="preserve">ospray </w:t>
                                </w:r>
                                <w:r>
                                  <w:rPr>
                                    <w:b/>
                                    <w:bCs/>
                                  </w:rPr>
                                  <w:t>s</w:t>
                                </w:r>
                                <w:r w:rsidRPr="00400353">
                                  <w:rPr>
                                    <w:b/>
                                    <w:bCs/>
                                  </w:rPr>
                                  <w:t>pectrum</w:t>
                                </w:r>
                                <w:r>
                                  <w:rPr>
                                    <w:b/>
                                    <w:bCs/>
                                  </w:rPr>
                                  <w:t>:</w:t>
                                </w:r>
                              </w:p>
                            </w:txbxContent>
                          </wps:txbx>
                          <wps:bodyPr rot="0" vert="horz" wrap="square" lIns="91440" tIns="45720" rIns="91440" bIns="45720" anchor="t" anchorCtr="0">
                            <a:noAutofit/>
                          </wps:bodyPr>
                        </wps:wsp>
                        <wps:wsp>
                          <wps:cNvPr id="1145" name="Text Box 2"/>
                          <wps:cNvSpPr txBox="1">
                            <a:spLocks noChangeArrowheads="1"/>
                          </wps:cNvSpPr>
                          <wps:spPr bwMode="auto">
                            <a:xfrm>
                              <a:off x="268014" y="2081048"/>
                              <a:ext cx="4696662" cy="263750"/>
                            </a:xfrm>
                            <a:prstGeom prst="rect">
                              <a:avLst/>
                            </a:prstGeom>
                            <a:noFill/>
                            <a:ln w="9525">
                              <a:noFill/>
                              <a:miter lim="800000"/>
                              <a:headEnd/>
                              <a:tailEnd/>
                            </a:ln>
                          </wps:spPr>
                          <wps:txbx>
                            <w:txbxContent>
                              <w:p w14:paraId="77518016" w14:textId="77777777" w:rsidR="00F75B1B" w:rsidRPr="00400353" w:rsidRDefault="00F75B1B" w:rsidP="003F33E6">
                                <w:pPr>
                                  <w:rPr>
                                    <w:b/>
                                    <w:bCs/>
                                  </w:rPr>
                                </w:pPr>
                                <w:r w:rsidRPr="00400353">
                                  <w:rPr>
                                    <w:b/>
                                    <w:bCs/>
                                  </w:rPr>
                                  <w:t xml:space="preserve">Extracted ion </w:t>
                                </w:r>
                                <w:r>
                                  <w:rPr>
                                    <w:b/>
                                    <w:bCs/>
                                  </w:rPr>
                                  <w:t>plot</w:t>
                                </w:r>
                                <w:r w:rsidRPr="00400353">
                                  <w:rPr>
                                    <w:b/>
                                    <w:bCs/>
                                  </w:rPr>
                                  <w:t>:</w:t>
                                </w:r>
                                <w:r>
                                  <w:rPr>
                                    <w:b/>
                                    <w:bCs/>
                                  </w:rPr>
                                  <w:t xml:space="preserve">                                                        </w:t>
                                </w:r>
                                <w:r w:rsidRPr="0068646E">
                                  <w:rPr>
                                    <w:b/>
                                    <w:bCs/>
                                    <w:i/>
                                    <w:iCs/>
                                  </w:rPr>
                                  <w:t>m/z</w:t>
                                </w:r>
                                <w:r>
                                  <w:rPr>
                                    <w:b/>
                                    <w:bCs/>
                                  </w:rPr>
                                  <w:t xml:space="preserve"> range = 172.09 – 172.10</w:t>
                                </w:r>
                              </w:p>
                            </w:txbxContent>
                          </wps:txbx>
                          <wps:bodyPr rot="0" vert="horz" wrap="square" lIns="91440" tIns="45720" rIns="91440" bIns="45720" anchor="t" anchorCtr="0">
                            <a:noAutofit/>
                          </wps:bodyPr>
                        </wps:wsp>
                        <wps:wsp>
                          <wps:cNvPr id="1146" name="Rectangle 1146"/>
                          <wps:cNvSpPr/>
                          <wps:spPr>
                            <a:xfrm>
                              <a:off x="110359" y="3578772"/>
                              <a:ext cx="2427050" cy="78148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7" name="Rectangle 1147"/>
                          <wps:cNvSpPr/>
                          <wps:spPr>
                            <a:xfrm>
                              <a:off x="2569780" y="3578772"/>
                              <a:ext cx="2427050" cy="78148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8" name="Rectangle 1148"/>
                          <wps:cNvSpPr/>
                          <wps:spPr>
                            <a:xfrm>
                              <a:off x="110359" y="4398579"/>
                              <a:ext cx="2427050" cy="78148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9" name="Rectangle 1149"/>
                          <wps:cNvSpPr/>
                          <wps:spPr>
                            <a:xfrm>
                              <a:off x="2569780" y="4398579"/>
                              <a:ext cx="2427050" cy="78148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0" name="Text Box 2"/>
                          <wps:cNvSpPr txBox="1">
                            <a:spLocks noChangeArrowheads="1"/>
                          </wps:cNvSpPr>
                          <wps:spPr bwMode="auto">
                            <a:xfrm>
                              <a:off x="1008994" y="3547241"/>
                              <a:ext cx="1571598" cy="445038"/>
                            </a:xfrm>
                            <a:prstGeom prst="rect">
                              <a:avLst/>
                            </a:prstGeom>
                            <a:noFill/>
                            <a:ln w="9525">
                              <a:noFill/>
                              <a:miter lim="800000"/>
                              <a:headEnd/>
                              <a:tailEnd/>
                            </a:ln>
                          </wps:spPr>
                          <wps:txbx>
                            <w:txbxContent>
                              <w:p w14:paraId="3297F070" w14:textId="77777777" w:rsidR="00F75B1B" w:rsidRDefault="00F75B1B" w:rsidP="003F33E6">
                                <w:pPr>
                                  <w:spacing w:line="240" w:lineRule="auto"/>
                                  <w:jc w:val="right"/>
                                  <w:rPr>
                                    <w:sz w:val="16"/>
                                    <w:szCs w:val="16"/>
                                  </w:rPr>
                                </w:pPr>
                                <w:r>
                                  <w:rPr>
                                    <w:sz w:val="16"/>
                                    <w:szCs w:val="16"/>
                                  </w:rPr>
                                  <w:t>Spray t</w:t>
                                </w:r>
                                <w:r w:rsidRPr="00675611">
                                  <w:rPr>
                                    <w:sz w:val="16"/>
                                    <w:szCs w:val="16"/>
                                  </w:rPr>
                                  <w:t>ime</w:t>
                                </w:r>
                                <w:r>
                                  <w:rPr>
                                    <w:sz w:val="16"/>
                                    <w:szCs w:val="16"/>
                                  </w:rPr>
                                  <w:t xml:space="preserve"> =</w:t>
                                </w:r>
                                <w:r w:rsidRPr="00675611">
                                  <w:rPr>
                                    <w:sz w:val="16"/>
                                    <w:szCs w:val="16"/>
                                  </w:rPr>
                                  <w:t xml:space="preserve"> </w:t>
                                </w:r>
                                <w:r>
                                  <w:rPr>
                                    <w:sz w:val="16"/>
                                    <w:szCs w:val="16"/>
                                  </w:rPr>
                                  <w:t>8.41 mins</w:t>
                                </w:r>
                              </w:p>
                              <w:p w14:paraId="09EFBB14"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w:t>
                                </w:r>
                                <w:r w:rsidRPr="00675611">
                                  <w:rPr>
                                    <w:sz w:val="16"/>
                                    <w:szCs w:val="16"/>
                                  </w:rPr>
                                  <w:t xml:space="preserve"> ppm</w:t>
                                </w:r>
                                <w:r>
                                  <w:rPr>
                                    <w:sz w:val="16"/>
                                    <w:szCs w:val="16"/>
                                  </w:rPr>
                                  <w:t xml:space="preserve"> </w:t>
                                </w:r>
                              </w:p>
                            </w:txbxContent>
                          </wps:txbx>
                          <wps:bodyPr rot="0" vert="horz" wrap="square" lIns="91440" tIns="45720" rIns="91440" bIns="45720" anchor="t" anchorCtr="0">
                            <a:noAutofit/>
                          </wps:bodyPr>
                        </wps:wsp>
                        <wps:wsp>
                          <wps:cNvPr id="1151" name="Text Box 2"/>
                          <wps:cNvSpPr txBox="1">
                            <a:spLocks noChangeArrowheads="1"/>
                          </wps:cNvSpPr>
                          <wps:spPr bwMode="auto">
                            <a:xfrm>
                              <a:off x="15766" y="394138"/>
                              <a:ext cx="386066" cy="263750"/>
                            </a:xfrm>
                            <a:prstGeom prst="rect">
                              <a:avLst/>
                            </a:prstGeom>
                            <a:noFill/>
                            <a:ln w="9525">
                              <a:noFill/>
                              <a:miter lim="800000"/>
                              <a:headEnd/>
                              <a:tailEnd/>
                            </a:ln>
                          </wps:spPr>
                          <wps:txbx>
                            <w:txbxContent>
                              <w:p w14:paraId="13300C18" w14:textId="77777777" w:rsidR="00F75B1B" w:rsidRPr="00400353" w:rsidRDefault="00F75B1B" w:rsidP="003F33E6">
                                <w:pPr>
                                  <w:rPr>
                                    <w:b/>
                                    <w:bCs/>
                                  </w:rPr>
                                </w:pPr>
                                <w:r>
                                  <w:rPr>
                                    <w:b/>
                                    <w:bCs/>
                                  </w:rPr>
                                  <w:t>(A)</w:t>
                                </w:r>
                              </w:p>
                            </w:txbxContent>
                          </wps:txbx>
                          <wps:bodyPr rot="0" vert="horz" wrap="square" lIns="91440" tIns="45720" rIns="91440" bIns="45720" anchor="t" anchorCtr="0">
                            <a:noAutofit/>
                          </wps:bodyPr>
                        </wps:wsp>
                        <wps:wsp>
                          <wps:cNvPr id="192" name="Text Box 2"/>
                          <wps:cNvSpPr txBox="1">
                            <a:spLocks noChangeArrowheads="1"/>
                          </wps:cNvSpPr>
                          <wps:spPr bwMode="auto">
                            <a:xfrm>
                              <a:off x="63063" y="2081048"/>
                              <a:ext cx="386066" cy="263750"/>
                            </a:xfrm>
                            <a:prstGeom prst="rect">
                              <a:avLst/>
                            </a:prstGeom>
                            <a:noFill/>
                            <a:ln w="9525">
                              <a:noFill/>
                              <a:miter lim="800000"/>
                              <a:headEnd/>
                              <a:tailEnd/>
                            </a:ln>
                          </wps:spPr>
                          <wps:txbx>
                            <w:txbxContent>
                              <w:p w14:paraId="5C8C2D6A" w14:textId="77777777" w:rsidR="00F75B1B" w:rsidRPr="00400353" w:rsidRDefault="00F75B1B" w:rsidP="003F33E6">
                                <w:pPr>
                                  <w:rPr>
                                    <w:b/>
                                    <w:bCs/>
                                  </w:rPr>
                                </w:pPr>
                                <w:r>
                                  <w:rPr>
                                    <w:b/>
                                    <w:bCs/>
                                  </w:rPr>
                                  <w:t>(B)</w:t>
                                </w:r>
                              </w:p>
                            </w:txbxContent>
                          </wps:txbx>
                          <wps:bodyPr rot="0" vert="horz" wrap="square" lIns="91440" tIns="45720" rIns="91440" bIns="45720" anchor="t" anchorCtr="0">
                            <a:noAutofit/>
                          </wps:bodyPr>
                        </wps:wsp>
                        <wps:wsp>
                          <wps:cNvPr id="193" name="Text Box 2"/>
                          <wps:cNvSpPr txBox="1">
                            <a:spLocks noChangeArrowheads="1"/>
                          </wps:cNvSpPr>
                          <wps:spPr bwMode="auto">
                            <a:xfrm>
                              <a:off x="204952" y="3563007"/>
                              <a:ext cx="386066" cy="263750"/>
                            </a:xfrm>
                            <a:prstGeom prst="rect">
                              <a:avLst/>
                            </a:prstGeom>
                            <a:noFill/>
                            <a:ln w="9525">
                              <a:noFill/>
                              <a:miter lim="800000"/>
                              <a:headEnd/>
                              <a:tailEnd/>
                            </a:ln>
                          </wps:spPr>
                          <wps:txbx>
                            <w:txbxContent>
                              <w:p w14:paraId="77105715" w14:textId="77777777" w:rsidR="00F75B1B" w:rsidRPr="00400353" w:rsidRDefault="00F75B1B" w:rsidP="003F33E6">
                                <w:pPr>
                                  <w:rPr>
                                    <w:b/>
                                    <w:bCs/>
                                  </w:rPr>
                                </w:pPr>
                                <w:r>
                                  <w:rPr>
                                    <w:b/>
                                    <w:bCs/>
                                  </w:rPr>
                                  <w:t>(C)</w:t>
                                </w:r>
                              </w:p>
                            </w:txbxContent>
                          </wps:txbx>
                          <wps:bodyPr rot="0" vert="horz" wrap="square" lIns="91440" tIns="45720" rIns="91440" bIns="45720" anchor="t" anchorCtr="0">
                            <a:noAutofit/>
                          </wps:bodyPr>
                        </wps:wsp>
                        <wps:wsp>
                          <wps:cNvPr id="194" name="Text Box 2"/>
                          <wps:cNvSpPr txBox="1">
                            <a:spLocks noChangeArrowheads="1"/>
                          </wps:cNvSpPr>
                          <wps:spPr bwMode="auto">
                            <a:xfrm>
                              <a:off x="157656" y="4351283"/>
                              <a:ext cx="386066" cy="263750"/>
                            </a:xfrm>
                            <a:prstGeom prst="rect">
                              <a:avLst/>
                            </a:prstGeom>
                            <a:noFill/>
                            <a:ln w="9525">
                              <a:noFill/>
                              <a:miter lim="800000"/>
                              <a:headEnd/>
                              <a:tailEnd/>
                            </a:ln>
                          </wps:spPr>
                          <wps:txbx>
                            <w:txbxContent>
                              <w:p w14:paraId="47DA1CAE" w14:textId="77777777" w:rsidR="00F75B1B" w:rsidRPr="00400353" w:rsidRDefault="00F75B1B" w:rsidP="003F33E6">
                                <w:pPr>
                                  <w:rPr>
                                    <w:b/>
                                    <w:bCs/>
                                  </w:rPr>
                                </w:pPr>
                                <w:r>
                                  <w:rPr>
                                    <w:b/>
                                    <w:bCs/>
                                  </w:rPr>
                                  <w:t>(E)</w:t>
                                </w:r>
                              </w:p>
                            </w:txbxContent>
                          </wps:txbx>
                          <wps:bodyPr rot="0" vert="horz" wrap="square" lIns="91440" tIns="45720" rIns="91440" bIns="45720" anchor="t" anchorCtr="0">
                            <a:noAutofit/>
                          </wps:bodyPr>
                        </wps:wsp>
                        <wps:wsp>
                          <wps:cNvPr id="195" name="Text Box 2"/>
                          <wps:cNvSpPr txBox="1">
                            <a:spLocks noChangeArrowheads="1"/>
                          </wps:cNvSpPr>
                          <wps:spPr bwMode="auto">
                            <a:xfrm>
                              <a:off x="2617076" y="3547241"/>
                              <a:ext cx="386066" cy="263750"/>
                            </a:xfrm>
                            <a:prstGeom prst="rect">
                              <a:avLst/>
                            </a:prstGeom>
                            <a:noFill/>
                            <a:ln w="9525">
                              <a:noFill/>
                              <a:miter lim="800000"/>
                              <a:headEnd/>
                              <a:tailEnd/>
                            </a:ln>
                          </wps:spPr>
                          <wps:txbx>
                            <w:txbxContent>
                              <w:p w14:paraId="167D602E" w14:textId="77777777" w:rsidR="00F75B1B" w:rsidRPr="00400353" w:rsidRDefault="00F75B1B" w:rsidP="003F33E6">
                                <w:pPr>
                                  <w:rPr>
                                    <w:b/>
                                    <w:bCs/>
                                  </w:rPr>
                                </w:pPr>
                                <w:r>
                                  <w:rPr>
                                    <w:b/>
                                    <w:bCs/>
                                  </w:rPr>
                                  <w:t>(D)</w:t>
                                </w:r>
                              </w:p>
                            </w:txbxContent>
                          </wps:txbx>
                          <wps:bodyPr rot="0" vert="horz" wrap="square" lIns="91440" tIns="45720" rIns="91440" bIns="45720" anchor="t" anchorCtr="0">
                            <a:noAutofit/>
                          </wps:bodyPr>
                        </wps:wsp>
                        <wps:wsp>
                          <wps:cNvPr id="196" name="Text Box 2"/>
                          <wps:cNvSpPr txBox="1">
                            <a:spLocks noChangeArrowheads="1"/>
                          </wps:cNvSpPr>
                          <wps:spPr bwMode="auto">
                            <a:xfrm>
                              <a:off x="2648607" y="4382814"/>
                              <a:ext cx="386066" cy="263750"/>
                            </a:xfrm>
                            <a:prstGeom prst="rect">
                              <a:avLst/>
                            </a:prstGeom>
                            <a:noFill/>
                            <a:ln w="9525">
                              <a:noFill/>
                              <a:miter lim="800000"/>
                              <a:headEnd/>
                              <a:tailEnd/>
                            </a:ln>
                          </wps:spPr>
                          <wps:txbx>
                            <w:txbxContent>
                              <w:p w14:paraId="324EF865" w14:textId="77777777" w:rsidR="00F75B1B" w:rsidRPr="00400353" w:rsidRDefault="00F75B1B" w:rsidP="003F33E6">
                                <w:pPr>
                                  <w:rPr>
                                    <w:b/>
                                    <w:bCs/>
                                  </w:rPr>
                                </w:pPr>
                                <w:r>
                                  <w:rPr>
                                    <w:b/>
                                    <w:bCs/>
                                  </w:rPr>
                                  <w:t>(F)</w:t>
                                </w:r>
                              </w:p>
                            </w:txbxContent>
                          </wps:txbx>
                          <wps:bodyPr rot="0" vert="horz" wrap="square" lIns="91440" tIns="45720" rIns="91440" bIns="45720" anchor="t" anchorCtr="0">
                            <a:noAutofit/>
                          </wps:bodyPr>
                        </wps:wsp>
                        <wps:wsp>
                          <wps:cNvPr id="197" name="Text Box 2"/>
                          <wps:cNvSpPr txBox="1">
                            <a:spLocks noChangeArrowheads="1"/>
                          </wps:cNvSpPr>
                          <wps:spPr bwMode="auto">
                            <a:xfrm>
                              <a:off x="3404193" y="409903"/>
                              <a:ext cx="1710419" cy="257161"/>
                            </a:xfrm>
                            <a:prstGeom prst="rect">
                              <a:avLst/>
                            </a:prstGeom>
                            <a:noFill/>
                            <a:ln w="9525">
                              <a:noFill/>
                              <a:miter lim="800000"/>
                              <a:headEnd/>
                              <a:tailEnd/>
                            </a:ln>
                          </wps:spPr>
                          <wps:txbx>
                            <w:txbxContent>
                              <w:p w14:paraId="6F42A8CB" w14:textId="77777777" w:rsidR="00F75B1B" w:rsidRDefault="00F75B1B" w:rsidP="003F33E6">
                                <w:r>
                                  <w:t>Mass accuracy = &lt; 2 ppm</w:t>
                                </w:r>
                              </w:p>
                            </w:txbxContent>
                          </wps:txbx>
                          <wps:bodyPr rot="0" vert="horz" wrap="square" lIns="91440" tIns="45720" rIns="91440" bIns="45720" anchor="t" anchorCtr="0">
                            <a:noAutofit/>
                          </wps:bodyPr>
                        </wps:wsp>
                        <pic:pic xmlns:pic="http://schemas.openxmlformats.org/drawingml/2006/picture">
                          <pic:nvPicPr>
                            <pic:cNvPr id="198" name="Picture 198"/>
                            <pic:cNvPicPr>
                              <a:picLocks noChangeAspect="1"/>
                            </pic:cNvPicPr>
                          </pic:nvPicPr>
                          <pic:blipFill>
                            <a:blip r:embed="rId160">
                              <a:extLst>
                                <a:ext uri="{28A0092B-C50C-407E-A947-70E740481C1C}">
                                  <a14:useLocalDpi xmlns:a14="http://schemas.microsoft.com/office/drawing/2010/main" val="0"/>
                                </a:ext>
                              </a:extLst>
                            </a:blip>
                            <a:stretch>
                              <a:fillRect/>
                            </a:stretch>
                          </pic:blipFill>
                          <pic:spPr>
                            <a:xfrm>
                              <a:off x="157656" y="2286000"/>
                              <a:ext cx="4723765" cy="1263015"/>
                            </a:xfrm>
                            <a:prstGeom prst="rect">
                              <a:avLst/>
                            </a:prstGeom>
                          </pic:spPr>
                        </pic:pic>
                        <wps:wsp>
                          <wps:cNvPr id="199" name="Text Box 2"/>
                          <wps:cNvSpPr txBox="1">
                            <a:spLocks noChangeArrowheads="1"/>
                          </wps:cNvSpPr>
                          <wps:spPr bwMode="auto">
                            <a:xfrm>
                              <a:off x="3673366" y="3531476"/>
                              <a:ext cx="1375993" cy="495766"/>
                            </a:xfrm>
                            <a:prstGeom prst="rect">
                              <a:avLst/>
                            </a:prstGeom>
                            <a:noFill/>
                            <a:ln w="9525">
                              <a:noFill/>
                              <a:miter lim="800000"/>
                              <a:headEnd/>
                              <a:tailEnd/>
                            </a:ln>
                          </wps:spPr>
                          <wps:txbx>
                            <w:txbxContent>
                              <w:p w14:paraId="5384F67A" w14:textId="77777777" w:rsidR="00F75B1B" w:rsidRDefault="00F75B1B" w:rsidP="003F33E6">
                                <w:pPr>
                                  <w:spacing w:line="240" w:lineRule="auto"/>
                                  <w:jc w:val="right"/>
                                  <w:rPr>
                                    <w:sz w:val="16"/>
                                    <w:szCs w:val="16"/>
                                  </w:rPr>
                                </w:pPr>
                                <w:r>
                                  <w:rPr>
                                    <w:sz w:val="16"/>
                                    <w:szCs w:val="16"/>
                                  </w:rPr>
                                  <w:t>Spray time =</w:t>
                                </w:r>
                                <w:r w:rsidRPr="00675611">
                                  <w:rPr>
                                    <w:sz w:val="16"/>
                                    <w:szCs w:val="16"/>
                                  </w:rPr>
                                  <w:t xml:space="preserve"> </w:t>
                                </w:r>
                                <w:r>
                                  <w:rPr>
                                    <w:sz w:val="16"/>
                                    <w:szCs w:val="16"/>
                                  </w:rPr>
                                  <w:t>8.93 mins</w:t>
                                </w:r>
                              </w:p>
                              <w:p w14:paraId="2EF08841"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w:t>
                                </w:r>
                                <w:r w:rsidRPr="00675611">
                                  <w:rPr>
                                    <w:sz w:val="16"/>
                                    <w:szCs w:val="16"/>
                                  </w:rPr>
                                  <w:t xml:space="preserve"> ppm</w:t>
                                </w:r>
                                <w:r>
                                  <w:rPr>
                                    <w:sz w:val="16"/>
                                    <w:szCs w:val="16"/>
                                  </w:rPr>
                                  <w:t xml:space="preserve"> </w:t>
                                </w:r>
                              </w:p>
                            </w:txbxContent>
                          </wps:txbx>
                          <wps:bodyPr rot="0" vert="horz" wrap="square" lIns="91440" tIns="45720" rIns="91440" bIns="45720" anchor="t" anchorCtr="0">
                            <a:noAutofit/>
                          </wps:bodyPr>
                        </wps:wsp>
                        <wps:wsp>
                          <wps:cNvPr id="200" name="Text Box 2"/>
                          <wps:cNvSpPr txBox="1">
                            <a:spLocks noChangeArrowheads="1"/>
                          </wps:cNvSpPr>
                          <wps:spPr bwMode="auto">
                            <a:xfrm>
                              <a:off x="993228" y="4356134"/>
                              <a:ext cx="1571598" cy="445069"/>
                            </a:xfrm>
                            <a:prstGeom prst="rect">
                              <a:avLst/>
                            </a:prstGeom>
                            <a:noFill/>
                            <a:ln w="9525">
                              <a:noFill/>
                              <a:miter lim="800000"/>
                              <a:headEnd/>
                              <a:tailEnd/>
                            </a:ln>
                          </wps:spPr>
                          <wps:txbx>
                            <w:txbxContent>
                              <w:p w14:paraId="30931E42" w14:textId="77777777" w:rsidR="00F75B1B" w:rsidRDefault="00F75B1B" w:rsidP="003F33E6">
                                <w:pPr>
                                  <w:spacing w:line="240" w:lineRule="auto"/>
                                  <w:jc w:val="right"/>
                                  <w:rPr>
                                    <w:sz w:val="16"/>
                                    <w:szCs w:val="16"/>
                                  </w:rPr>
                                </w:pPr>
                                <w:r>
                                  <w:rPr>
                                    <w:sz w:val="16"/>
                                    <w:szCs w:val="16"/>
                                  </w:rPr>
                                  <w:t>Spray time =</w:t>
                                </w:r>
                                <w:r w:rsidRPr="00675611">
                                  <w:rPr>
                                    <w:sz w:val="16"/>
                                    <w:szCs w:val="16"/>
                                  </w:rPr>
                                  <w:t xml:space="preserve"> </w:t>
                                </w:r>
                                <w:r>
                                  <w:rPr>
                                    <w:sz w:val="16"/>
                                    <w:szCs w:val="16"/>
                                  </w:rPr>
                                  <w:t>9.72 mins</w:t>
                                </w:r>
                              </w:p>
                              <w:p w14:paraId="16FC9A4D"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w:t>
                                </w:r>
                                <w:r w:rsidRPr="00675611">
                                  <w:rPr>
                                    <w:sz w:val="16"/>
                                    <w:szCs w:val="16"/>
                                  </w:rPr>
                                  <w:t xml:space="preserve"> ppm</w:t>
                                </w:r>
                                <w:r>
                                  <w:rPr>
                                    <w:sz w:val="16"/>
                                    <w:szCs w:val="16"/>
                                  </w:rPr>
                                  <w:t xml:space="preserve"> </w:t>
                                </w:r>
                              </w:p>
                            </w:txbxContent>
                          </wps:txbx>
                          <wps:bodyPr rot="0" vert="horz" wrap="square" lIns="91440" tIns="45720" rIns="91440" bIns="45720" anchor="t" anchorCtr="0">
                            <a:noAutofit/>
                          </wps:bodyPr>
                        </wps:wsp>
                        <wps:wsp>
                          <wps:cNvPr id="201" name="Text Box 2"/>
                          <wps:cNvSpPr txBox="1">
                            <a:spLocks noChangeArrowheads="1"/>
                          </wps:cNvSpPr>
                          <wps:spPr bwMode="auto">
                            <a:xfrm>
                              <a:off x="3641835" y="4367048"/>
                              <a:ext cx="1375993" cy="495766"/>
                            </a:xfrm>
                            <a:prstGeom prst="rect">
                              <a:avLst/>
                            </a:prstGeom>
                            <a:noFill/>
                            <a:ln w="9525">
                              <a:noFill/>
                              <a:miter lim="800000"/>
                              <a:headEnd/>
                              <a:tailEnd/>
                            </a:ln>
                          </wps:spPr>
                          <wps:txbx>
                            <w:txbxContent>
                              <w:p w14:paraId="0022F0DD" w14:textId="77777777" w:rsidR="00F75B1B" w:rsidRDefault="00F75B1B" w:rsidP="003F33E6">
                                <w:pPr>
                                  <w:spacing w:line="240" w:lineRule="auto"/>
                                  <w:jc w:val="right"/>
                                  <w:rPr>
                                    <w:sz w:val="16"/>
                                    <w:szCs w:val="16"/>
                                  </w:rPr>
                                </w:pPr>
                                <w:r>
                                  <w:rPr>
                                    <w:sz w:val="16"/>
                                    <w:szCs w:val="16"/>
                                  </w:rPr>
                                  <w:t>Spray time =</w:t>
                                </w:r>
                                <w:r w:rsidRPr="00675611">
                                  <w:rPr>
                                    <w:sz w:val="16"/>
                                    <w:szCs w:val="16"/>
                                  </w:rPr>
                                  <w:t xml:space="preserve"> </w:t>
                                </w:r>
                                <w:r>
                                  <w:rPr>
                                    <w:sz w:val="16"/>
                                    <w:szCs w:val="16"/>
                                  </w:rPr>
                                  <w:t>11.00 mins</w:t>
                                </w:r>
                              </w:p>
                              <w:p w14:paraId="577EED14"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w:t>
                                </w:r>
                                <w:r w:rsidRPr="00675611">
                                  <w:rPr>
                                    <w:sz w:val="16"/>
                                    <w:szCs w:val="16"/>
                                  </w:rPr>
                                  <w:t xml:space="preserve"> ppm</w:t>
                                </w:r>
                                <w:r>
                                  <w:rPr>
                                    <w:sz w:val="16"/>
                                    <w:szCs w:val="16"/>
                                  </w:rPr>
                                  <w:t xml:space="preserve"> </w:t>
                                </w:r>
                              </w:p>
                            </w:txbxContent>
                          </wps:txbx>
                          <wps:bodyPr rot="0" vert="horz" wrap="square" lIns="91440" tIns="45720" rIns="91440" bIns="45720" anchor="t" anchorCtr="0">
                            <a:noAutofit/>
                          </wps:bodyPr>
                        </wps:wsp>
                        <wps:wsp>
                          <wps:cNvPr id="202" name="Text Box 2"/>
                          <wps:cNvSpPr txBox="1">
                            <a:spLocks noChangeArrowheads="1"/>
                          </wps:cNvSpPr>
                          <wps:spPr bwMode="auto">
                            <a:xfrm>
                              <a:off x="47297" y="31531"/>
                              <a:ext cx="4960779" cy="314244"/>
                            </a:xfrm>
                            <a:prstGeom prst="rect">
                              <a:avLst/>
                            </a:prstGeom>
                            <a:solidFill>
                              <a:srgbClr val="FFFFFF"/>
                            </a:solidFill>
                            <a:ln w="9525">
                              <a:solidFill>
                                <a:srgbClr val="000000"/>
                              </a:solidFill>
                              <a:miter lim="800000"/>
                              <a:headEnd/>
                              <a:tailEnd/>
                            </a:ln>
                          </wps:spPr>
                          <wps:txbx>
                            <w:txbxContent>
                              <w:p w14:paraId="086CCA8C" w14:textId="77777777" w:rsidR="00F75B1B" w:rsidRPr="000264A2" w:rsidRDefault="00F75B1B" w:rsidP="003F33E6">
                                <w:pPr>
                                  <w:rPr>
                                    <w:b/>
                                    <w:bCs/>
                                    <w:vertAlign w:val="superscript"/>
                                  </w:rPr>
                                </w:pPr>
                                <w:r w:rsidRPr="000264A2">
                                  <w:rPr>
                                    <w:b/>
                                    <w:bCs/>
                                  </w:rPr>
                                  <w:t>(i</w:t>
                                </w:r>
                                <w:r>
                                  <w:rPr>
                                    <w:b/>
                                    <w:bCs/>
                                  </w:rPr>
                                  <w:t xml:space="preserve">) </w:t>
                                </w:r>
                                <w:r w:rsidRPr="000264A2">
                                  <w:rPr>
                                    <w:b/>
                                    <w:bCs/>
                                  </w:rPr>
                                  <w:t>Analyte: L057 [C</w:t>
                                </w:r>
                                <w:r w:rsidRPr="000264A2">
                                  <w:rPr>
                                    <w:b/>
                                    <w:bCs/>
                                    <w:vertAlign w:val="subscript"/>
                                  </w:rPr>
                                  <w:t>8</w:t>
                                </w:r>
                                <w:r w:rsidRPr="000264A2">
                                  <w:rPr>
                                    <w:b/>
                                    <w:bCs/>
                                  </w:rPr>
                                  <w:t>H</w:t>
                                </w:r>
                                <w:r w:rsidRPr="000264A2">
                                  <w:rPr>
                                    <w:b/>
                                    <w:bCs/>
                                    <w:vertAlign w:val="subscript"/>
                                  </w:rPr>
                                  <w:t>13</w:t>
                                </w:r>
                                <w:r w:rsidRPr="000264A2">
                                  <w:rPr>
                                    <w:b/>
                                    <w:bCs/>
                                  </w:rPr>
                                  <w:t>NO</w:t>
                                </w:r>
                                <w:r w:rsidRPr="000264A2">
                                  <w:rPr>
                                    <w:b/>
                                    <w:bCs/>
                                    <w:vertAlign w:val="subscript"/>
                                  </w:rPr>
                                  <w:t>3</w:t>
                                </w:r>
                                <w:r w:rsidRPr="000264A2">
                                  <w:rPr>
                                    <w:b/>
                                    <w:bCs/>
                                  </w:rPr>
                                  <w:t>+ H]</w:t>
                                </w:r>
                                <w:r w:rsidRPr="000264A2">
                                  <w:rPr>
                                    <w:b/>
                                    <w:bCs/>
                                    <w:vertAlign w:val="superscript"/>
                                  </w:rPr>
                                  <w:t xml:space="preserve">+ </w:t>
                                </w:r>
                                <w:r w:rsidRPr="000264A2">
                                  <w:rPr>
                                    <w:b/>
                                    <w:bCs/>
                                  </w:rPr>
                                  <w:t xml:space="preserve">                                                       Cultivar: Mung bean</w:t>
                                </w:r>
                              </w:p>
                            </w:txbxContent>
                          </wps:txbx>
                          <wps:bodyPr rot="0" vert="horz" wrap="square" lIns="91440" tIns="45720" rIns="91440" bIns="45720" anchor="t" anchorCtr="0">
                            <a:noAutofit/>
                          </wps:bodyPr>
                        </wps:wsp>
                        <wps:wsp>
                          <wps:cNvPr id="203" name="Text Box 2"/>
                          <wps:cNvSpPr txBox="1">
                            <a:spLocks noChangeArrowheads="1"/>
                          </wps:cNvSpPr>
                          <wps:spPr bwMode="auto">
                            <a:xfrm>
                              <a:off x="1324304" y="3957145"/>
                              <a:ext cx="1247693" cy="294113"/>
                            </a:xfrm>
                            <a:prstGeom prst="rect">
                              <a:avLst/>
                            </a:prstGeom>
                            <a:noFill/>
                            <a:ln w="9525">
                              <a:noFill/>
                              <a:miter lim="800000"/>
                              <a:headEnd/>
                              <a:tailEnd/>
                            </a:ln>
                          </wps:spPr>
                          <wps:txbx>
                            <w:txbxContent>
                              <w:p w14:paraId="1A016D10" w14:textId="77777777" w:rsidR="00F75B1B" w:rsidRPr="00400353" w:rsidRDefault="00F75B1B" w:rsidP="003F33E6">
                                <w:pPr>
                                  <w:jc w:val="right"/>
                                  <w:rPr>
                                    <w:sz w:val="16"/>
                                    <w:szCs w:val="16"/>
                                  </w:rPr>
                                </w:pPr>
                                <w:r>
                                  <w:rPr>
                                    <w:sz w:val="16"/>
                                    <w:szCs w:val="16"/>
                                  </w:rPr>
                                  <w:t>Theoretical isotopic peak</w:t>
                                </w:r>
                              </w:p>
                            </w:txbxContent>
                          </wps:txbx>
                          <wps:bodyPr rot="0" vert="horz" wrap="square" lIns="91440" tIns="45720" rIns="91440" bIns="45720" anchor="t" anchorCtr="0">
                            <a:noAutofit/>
                          </wps:bodyPr>
                        </wps:wsp>
                        <wps:wsp>
                          <wps:cNvPr id="204" name="Text Box 2"/>
                          <wps:cNvSpPr txBox="1">
                            <a:spLocks noChangeArrowheads="1"/>
                          </wps:cNvSpPr>
                          <wps:spPr bwMode="auto">
                            <a:xfrm>
                              <a:off x="1324304" y="4776952"/>
                              <a:ext cx="1247693" cy="294113"/>
                            </a:xfrm>
                            <a:prstGeom prst="rect">
                              <a:avLst/>
                            </a:prstGeom>
                            <a:noFill/>
                            <a:ln w="9525">
                              <a:noFill/>
                              <a:miter lim="800000"/>
                              <a:headEnd/>
                              <a:tailEnd/>
                            </a:ln>
                          </wps:spPr>
                          <wps:txbx>
                            <w:txbxContent>
                              <w:p w14:paraId="7D3A0081" w14:textId="77777777" w:rsidR="00F75B1B" w:rsidRPr="00400353" w:rsidRDefault="00F75B1B" w:rsidP="003F33E6">
                                <w:pPr>
                                  <w:jc w:val="right"/>
                                  <w:rPr>
                                    <w:sz w:val="16"/>
                                    <w:szCs w:val="16"/>
                                  </w:rPr>
                                </w:pPr>
                                <w:r>
                                  <w:rPr>
                                    <w:sz w:val="16"/>
                                    <w:szCs w:val="16"/>
                                  </w:rPr>
                                  <w:t>Theoretical isotopic peak</w:t>
                                </w:r>
                              </w:p>
                            </w:txbxContent>
                          </wps:txbx>
                          <wps:bodyPr rot="0" vert="horz" wrap="square" lIns="91440" tIns="45720" rIns="91440" bIns="45720" anchor="t" anchorCtr="0">
                            <a:noAutofit/>
                          </wps:bodyPr>
                        </wps:wsp>
                        <wps:wsp>
                          <wps:cNvPr id="205" name="Text Box 2"/>
                          <wps:cNvSpPr txBox="1">
                            <a:spLocks noChangeArrowheads="1"/>
                          </wps:cNvSpPr>
                          <wps:spPr bwMode="auto">
                            <a:xfrm>
                              <a:off x="3783725" y="3988676"/>
                              <a:ext cx="1247693" cy="294113"/>
                            </a:xfrm>
                            <a:prstGeom prst="rect">
                              <a:avLst/>
                            </a:prstGeom>
                            <a:noFill/>
                            <a:ln w="9525">
                              <a:noFill/>
                              <a:miter lim="800000"/>
                              <a:headEnd/>
                              <a:tailEnd/>
                            </a:ln>
                          </wps:spPr>
                          <wps:txbx>
                            <w:txbxContent>
                              <w:p w14:paraId="639AC584" w14:textId="77777777" w:rsidR="00F75B1B" w:rsidRPr="00400353" w:rsidRDefault="00F75B1B" w:rsidP="003F33E6">
                                <w:pPr>
                                  <w:jc w:val="right"/>
                                  <w:rPr>
                                    <w:sz w:val="16"/>
                                    <w:szCs w:val="16"/>
                                  </w:rPr>
                                </w:pPr>
                                <w:r>
                                  <w:rPr>
                                    <w:sz w:val="16"/>
                                    <w:szCs w:val="16"/>
                                  </w:rPr>
                                  <w:t>Theoretical isotopic peak</w:t>
                                </w:r>
                              </w:p>
                            </w:txbxContent>
                          </wps:txbx>
                          <wps:bodyPr rot="0" vert="horz" wrap="square" lIns="91440" tIns="45720" rIns="91440" bIns="45720" anchor="t" anchorCtr="0">
                            <a:noAutofit/>
                          </wps:bodyPr>
                        </wps:wsp>
                        <wps:wsp>
                          <wps:cNvPr id="206" name="Text Box 2"/>
                          <wps:cNvSpPr txBox="1">
                            <a:spLocks noChangeArrowheads="1"/>
                          </wps:cNvSpPr>
                          <wps:spPr bwMode="auto">
                            <a:xfrm>
                              <a:off x="3783725" y="4808483"/>
                              <a:ext cx="1247693" cy="294113"/>
                            </a:xfrm>
                            <a:prstGeom prst="rect">
                              <a:avLst/>
                            </a:prstGeom>
                            <a:noFill/>
                            <a:ln w="9525">
                              <a:noFill/>
                              <a:miter lim="800000"/>
                              <a:headEnd/>
                              <a:tailEnd/>
                            </a:ln>
                          </wps:spPr>
                          <wps:txbx>
                            <w:txbxContent>
                              <w:p w14:paraId="417F804E" w14:textId="77777777" w:rsidR="00F75B1B" w:rsidRPr="00400353" w:rsidRDefault="00F75B1B" w:rsidP="003F33E6">
                                <w:pPr>
                                  <w:jc w:val="right"/>
                                  <w:rPr>
                                    <w:sz w:val="16"/>
                                    <w:szCs w:val="16"/>
                                  </w:rPr>
                                </w:pPr>
                                <w:r>
                                  <w:rPr>
                                    <w:sz w:val="16"/>
                                    <w:szCs w:val="16"/>
                                  </w:rPr>
                                  <w:t>Theoretical isotopic peak</w:t>
                                </w:r>
                              </w:p>
                            </w:txbxContent>
                          </wps:txbx>
                          <wps:bodyPr rot="0" vert="horz" wrap="square" lIns="91440" tIns="45720" rIns="91440" bIns="45720" anchor="t" anchorCtr="0">
                            <a:noAutofit/>
                          </wps:bodyPr>
                        </wps:wsp>
                      </wpg:grpSp>
                      <wpg:grpSp>
                        <wpg:cNvPr id="207" name="Group 207"/>
                        <wpg:cNvGrpSpPr/>
                        <wpg:grpSpPr>
                          <a:xfrm>
                            <a:off x="5123793" y="0"/>
                            <a:ext cx="5172710" cy="5280025"/>
                            <a:chOff x="0" y="0"/>
                            <a:chExt cx="5173065" cy="5280589"/>
                          </a:xfrm>
                        </wpg:grpSpPr>
                        <wpg:grpSp>
                          <wpg:cNvPr id="208" name="Group 208"/>
                          <wpg:cNvGrpSpPr/>
                          <wpg:grpSpPr>
                            <a:xfrm>
                              <a:off x="0" y="0"/>
                              <a:ext cx="5075410" cy="5280589"/>
                              <a:chOff x="0" y="0"/>
                              <a:chExt cx="5075410" cy="5280589"/>
                            </a:xfrm>
                          </wpg:grpSpPr>
                          <pic:pic xmlns:pic="http://schemas.openxmlformats.org/drawingml/2006/picture">
                            <pic:nvPicPr>
                              <pic:cNvPr id="209" name="Picture 209"/>
                              <pic:cNvPicPr>
                                <a:picLocks noChangeAspect="1"/>
                              </pic:cNvPicPr>
                            </pic:nvPicPr>
                            <pic:blipFill>
                              <a:blip r:embed="rId161" cstate="print">
                                <a:extLst>
                                  <a:ext uri="{28A0092B-C50C-407E-A947-70E740481C1C}">
                                    <a14:useLocalDpi xmlns:a14="http://schemas.microsoft.com/office/drawing/2010/main" val="0"/>
                                  </a:ext>
                                </a:extLst>
                              </a:blip>
                              <a:stretch>
                                <a:fillRect/>
                              </a:stretch>
                            </pic:blipFill>
                            <pic:spPr>
                              <a:xfrm>
                                <a:off x="2601311" y="4445876"/>
                                <a:ext cx="2369820" cy="697865"/>
                              </a:xfrm>
                              <a:prstGeom prst="rect">
                                <a:avLst/>
                              </a:prstGeom>
                            </pic:spPr>
                          </pic:pic>
                          <pic:pic xmlns:pic="http://schemas.openxmlformats.org/drawingml/2006/picture">
                            <pic:nvPicPr>
                              <pic:cNvPr id="210" name="Picture 210"/>
                              <pic:cNvPicPr>
                                <a:picLocks noChangeAspect="1"/>
                              </pic:cNvPicPr>
                            </pic:nvPicPr>
                            <pic:blipFill>
                              <a:blip r:embed="rId162" cstate="print">
                                <a:extLst>
                                  <a:ext uri="{28A0092B-C50C-407E-A947-70E740481C1C}">
                                    <a14:useLocalDpi xmlns:a14="http://schemas.microsoft.com/office/drawing/2010/main" val="0"/>
                                  </a:ext>
                                </a:extLst>
                              </a:blip>
                              <a:stretch>
                                <a:fillRect/>
                              </a:stretch>
                            </pic:blipFill>
                            <pic:spPr>
                              <a:xfrm>
                                <a:off x="126124" y="4461641"/>
                                <a:ext cx="2389505" cy="701675"/>
                              </a:xfrm>
                              <a:prstGeom prst="rect">
                                <a:avLst/>
                              </a:prstGeom>
                            </pic:spPr>
                          </pic:pic>
                          <pic:pic xmlns:pic="http://schemas.openxmlformats.org/drawingml/2006/picture">
                            <pic:nvPicPr>
                              <pic:cNvPr id="211" name="Picture 211"/>
                              <pic:cNvPicPr>
                                <a:picLocks noChangeAspect="1"/>
                              </pic:cNvPicPr>
                            </pic:nvPicPr>
                            <pic:blipFill>
                              <a:blip r:embed="rId163" cstate="print">
                                <a:extLst>
                                  <a:ext uri="{28A0092B-C50C-407E-A947-70E740481C1C}">
                                    <a14:useLocalDpi xmlns:a14="http://schemas.microsoft.com/office/drawing/2010/main" val="0"/>
                                  </a:ext>
                                </a:extLst>
                              </a:blip>
                              <a:stretch>
                                <a:fillRect/>
                              </a:stretch>
                            </pic:blipFill>
                            <pic:spPr>
                              <a:xfrm>
                                <a:off x="2601311" y="3610303"/>
                                <a:ext cx="2371090" cy="723265"/>
                              </a:xfrm>
                              <a:prstGeom prst="rect">
                                <a:avLst/>
                              </a:prstGeom>
                            </pic:spPr>
                          </pic:pic>
                          <pic:pic xmlns:pic="http://schemas.openxmlformats.org/drawingml/2006/picture">
                            <pic:nvPicPr>
                              <pic:cNvPr id="212" name="Picture 212"/>
                              <pic:cNvPicPr>
                                <a:picLocks noChangeAspect="1"/>
                              </pic:cNvPicPr>
                            </pic:nvPicPr>
                            <pic:blipFill>
                              <a:blip r:embed="rId164" cstate="print">
                                <a:extLst>
                                  <a:ext uri="{28A0092B-C50C-407E-A947-70E740481C1C}">
                                    <a14:useLocalDpi xmlns:a14="http://schemas.microsoft.com/office/drawing/2010/main" val="0"/>
                                  </a:ext>
                                </a:extLst>
                              </a:blip>
                              <a:stretch>
                                <a:fillRect/>
                              </a:stretch>
                            </pic:blipFill>
                            <pic:spPr>
                              <a:xfrm>
                                <a:off x="126124" y="3610303"/>
                                <a:ext cx="2381250" cy="729615"/>
                              </a:xfrm>
                              <a:prstGeom prst="rect">
                                <a:avLst/>
                              </a:prstGeom>
                            </pic:spPr>
                          </pic:pic>
                          <wps:wsp>
                            <wps:cNvPr id="213" name="Rectangle 213"/>
                            <wps:cNvSpPr/>
                            <wps:spPr>
                              <a:xfrm>
                                <a:off x="0" y="0"/>
                                <a:ext cx="5075410" cy="52805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Rectangle 214"/>
                            <wps:cNvSpPr/>
                            <wps:spPr>
                              <a:xfrm>
                                <a:off x="63062" y="409903"/>
                                <a:ext cx="4956885" cy="159682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63062" y="2081048"/>
                                <a:ext cx="4969181" cy="313546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Text Box 2"/>
                            <wps:cNvSpPr txBox="1">
                              <a:spLocks noChangeArrowheads="1"/>
                            </wps:cNvSpPr>
                            <wps:spPr bwMode="auto">
                              <a:xfrm>
                                <a:off x="283780" y="409903"/>
                                <a:ext cx="2685246" cy="263725"/>
                              </a:xfrm>
                              <a:prstGeom prst="rect">
                                <a:avLst/>
                              </a:prstGeom>
                              <a:noFill/>
                              <a:ln w="9525">
                                <a:noFill/>
                                <a:miter lim="800000"/>
                                <a:headEnd/>
                                <a:tailEnd/>
                              </a:ln>
                            </wps:spPr>
                            <wps:txbx>
                              <w:txbxContent>
                                <w:p w14:paraId="268B0CB8" w14:textId="77777777" w:rsidR="00F75B1B" w:rsidRPr="00400353" w:rsidRDefault="00F75B1B" w:rsidP="003F33E6">
                                  <w:pPr>
                                    <w:rPr>
                                      <w:b/>
                                      <w:bCs/>
                                    </w:rPr>
                                  </w:pPr>
                                  <w:r w:rsidRPr="00400353">
                                    <w:rPr>
                                      <w:b/>
                                      <w:bCs/>
                                    </w:rPr>
                                    <w:t xml:space="preserve">Positive </w:t>
                                  </w:r>
                                  <w:r>
                                    <w:rPr>
                                      <w:b/>
                                      <w:bCs/>
                                    </w:rPr>
                                    <w:t>i</w:t>
                                  </w:r>
                                  <w:r w:rsidRPr="00400353">
                                    <w:rPr>
                                      <w:b/>
                                      <w:bCs/>
                                    </w:rPr>
                                    <w:t xml:space="preserve">on </w:t>
                                  </w:r>
                                  <w:r>
                                    <w:rPr>
                                      <w:b/>
                                      <w:bCs/>
                                    </w:rPr>
                                    <w:t>m</w:t>
                                  </w:r>
                                  <w:r w:rsidRPr="00400353">
                                    <w:rPr>
                                      <w:b/>
                                      <w:bCs/>
                                    </w:rPr>
                                    <w:t xml:space="preserve">ode </w:t>
                                  </w:r>
                                  <w:r>
                                    <w:rPr>
                                      <w:b/>
                                      <w:bCs/>
                                    </w:rPr>
                                    <w:t>nan</w:t>
                                  </w:r>
                                  <w:r w:rsidRPr="00400353">
                                    <w:rPr>
                                      <w:b/>
                                      <w:bCs/>
                                    </w:rPr>
                                    <w:t xml:space="preserve">ospray </w:t>
                                  </w:r>
                                  <w:r>
                                    <w:rPr>
                                      <w:b/>
                                      <w:bCs/>
                                    </w:rPr>
                                    <w:t>s</w:t>
                                  </w:r>
                                  <w:r w:rsidRPr="00400353">
                                    <w:rPr>
                                      <w:b/>
                                      <w:bCs/>
                                    </w:rPr>
                                    <w:t>pectrum</w:t>
                                  </w:r>
                                  <w:r>
                                    <w:rPr>
                                      <w:b/>
                                      <w:bCs/>
                                    </w:rPr>
                                    <w:t>:</w:t>
                                  </w:r>
                                </w:p>
                              </w:txbxContent>
                            </wps:txbx>
                            <wps:bodyPr rot="0" vert="horz" wrap="square" lIns="91440" tIns="45720" rIns="91440" bIns="45720" anchor="t" anchorCtr="0">
                              <a:noAutofit/>
                            </wps:bodyPr>
                          </wps:wsp>
                          <wps:wsp>
                            <wps:cNvPr id="218" name="Text Box 2"/>
                            <wps:cNvSpPr txBox="1">
                              <a:spLocks noChangeArrowheads="1"/>
                            </wps:cNvSpPr>
                            <wps:spPr bwMode="auto">
                              <a:xfrm>
                                <a:off x="268014" y="2081048"/>
                                <a:ext cx="4709086" cy="263725"/>
                              </a:xfrm>
                              <a:prstGeom prst="rect">
                                <a:avLst/>
                              </a:prstGeom>
                              <a:noFill/>
                              <a:ln w="9525">
                                <a:noFill/>
                                <a:miter lim="800000"/>
                                <a:headEnd/>
                                <a:tailEnd/>
                              </a:ln>
                            </wps:spPr>
                            <wps:txbx>
                              <w:txbxContent>
                                <w:p w14:paraId="55826ECB" w14:textId="77777777" w:rsidR="00F75B1B" w:rsidRPr="00400353" w:rsidRDefault="00F75B1B" w:rsidP="003F33E6">
                                  <w:pPr>
                                    <w:rPr>
                                      <w:b/>
                                      <w:bCs/>
                                    </w:rPr>
                                  </w:pPr>
                                  <w:r w:rsidRPr="00400353">
                                    <w:rPr>
                                      <w:b/>
                                      <w:bCs/>
                                    </w:rPr>
                                    <w:t xml:space="preserve">Extracted ion </w:t>
                                  </w:r>
                                  <w:r>
                                    <w:rPr>
                                      <w:b/>
                                      <w:bCs/>
                                    </w:rPr>
                                    <w:t>plot</w:t>
                                  </w:r>
                                  <w:r w:rsidRPr="00400353">
                                    <w:rPr>
                                      <w:b/>
                                      <w:bCs/>
                                    </w:rPr>
                                    <w:t>:</w:t>
                                  </w:r>
                                  <w:r>
                                    <w:rPr>
                                      <w:b/>
                                      <w:bCs/>
                                    </w:rPr>
                                    <w:t xml:space="preserve">                                                         </w:t>
                                  </w:r>
                                  <w:r w:rsidRPr="0068646E">
                                    <w:rPr>
                                      <w:b/>
                                      <w:bCs/>
                                      <w:i/>
                                      <w:iCs/>
                                    </w:rPr>
                                    <w:t>m/z</w:t>
                                  </w:r>
                                  <w:r>
                                    <w:rPr>
                                      <w:b/>
                                      <w:bCs/>
                                    </w:rPr>
                                    <w:t xml:space="preserve"> range = 172.09 – 172.10</w:t>
                                  </w:r>
                                </w:p>
                              </w:txbxContent>
                            </wps:txbx>
                            <wps:bodyPr rot="0" vert="horz" wrap="square" lIns="91440" tIns="45720" rIns="91440" bIns="45720" anchor="t" anchorCtr="0">
                              <a:noAutofit/>
                            </wps:bodyPr>
                          </wps:wsp>
                          <wps:wsp>
                            <wps:cNvPr id="219" name="Rectangle 219"/>
                            <wps:cNvSpPr/>
                            <wps:spPr>
                              <a:xfrm>
                                <a:off x="110359" y="3578772"/>
                                <a:ext cx="2427050" cy="78140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0" name="Rectangle 220"/>
                            <wps:cNvSpPr/>
                            <wps:spPr>
                              <a:xfrm>
                                <a:off x="2569780" y="3578772"/>
                                <a:ext cx="2427050" cy="78140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1" name="Rectangle 221"/>
                            <wps:cNvSpPr/>
                            <wps:spPr>
                              <a:xfrm>
                                <a:off x="110359" y="4398579"/>
                                <a:ext cx="2427050" cy="78140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Rectangle 222"/>
                            <wps:cNvSpPr/>
                            <wps:spPr>
                              <a:xfrm>
                                <a:off x="2569780" y="4398579"/>
                                <a:ext cx="2427050" cy="78140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Text Box 2"/>
                            <wps:cNvSpPr txBox="1">
                              <a:spLocks noChangeArrowheads="1"/>
                            </wps:cNvSpPr>
                            <wps:spPr bwMode="auto">
                              <a:xfrm>
                                <a:off x="1355835" y="3547241"/>
                                <a:ext cx="1222587" cy="533820"/>
                              </a:xfrm>
                              <a:prstGeom prst="rect">
                                <a:avLst/>
                              </a:prstGeom>
                              <a:noFill/>
                              <a:ln w="9525">
                                <a:noFill/>
                                <a:miter lim="800000"/>
                                <a:headEnd/>
                                <a:tailEnd/>
                              </a:ln>
                            </wps:spPr>
                            <wps:txbx>
                              <w:txbxContent>
                                <w:p w14:paraId="65F723D4" w14:textId="77777777" w:rsidR="00F75B1B" w:rsidRDefault="00F75B1B" w:rsidP="003F33E6">
                                  <w:pPr>
                                    <w:spacing w:line="240" w:lineRule="auto"/>
                                    <w:jc w:val="right"/>
                                    <w:rPr>
                                      <w:sz w:val="16"/>
                                      <w:szCs w:val="16"/>
                                    </w:rPr>
                                  </w:pPr>
                                  <w:r>
                                    <w:rPr>
                                      <w:sz w:val="16"/>
                                      <w:szCs w:val="16"/>
                                    </w:rPr>
                                    <w:t>Spray time =</w:t>
                                  </w:r>
                                  <w:r w:rsidRPr="00675611">
                                    <w:rPr>
                                      <w:sz w:val="16"/>
                                      <w:szCs w:val="16"/>
                                    </w:rPr>
                                    <w:t xml:space="preserve"> </w:t>
                                  </w:r>
                                  <w:r>
                                    <w:rPr>
                                      <w:sz w:val="16"/>
                                      <w:szCs w:val="16"/>
                                    </w:rPr>
                                    <w:t>4.44 mins</w:t>
                                  </w:r>
                                </w:p>
                                <w:p w14:paraId="55265CF9"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w:t>
                                  </w:r>
                                  <w:r w:rsidRPr="00675611">
                                    <w:rPr>
                                      <w:sz w:val="16"/>
                                      <w:szCs w:val="16"/>
                                    </w:rPr>
                                    <w:t xml:space="preserve"> ppm</w:t>
                                  </w:r>
                                </w:p>
                              </w:txbxContent>
                            </wps:txbx>
                            <wps:bodyPr rot="0" vert="horz" wrap="square" lIns="91440" tIns="45720" rIns="91440" bIns="45720" anchor="t" anchorCtr="0">
                              <a:noAutofit/>
                            </wps:bodyPr>
                          </wps:wsp>
                          <wps:wsp>
                            <wps:cNvPr id="224" name="Text Box 2"/>
                            <wps:cNvSpPr txBox="1">
                              <a:spLocks noChangeArrowheads="1"/>
                            </wps:cNvSpPr>
                            <wps:spPr bwMode="auto">
                              <a:xfrm>
                                <a:off x="47297" y="409903"/>
                                <a:ext cx="386066" cy="263725"/>
                              </a:xfrm>
                              <a:prstGeom prst="rect">
                                <a:avLst/>
                              </a:prstGeom>
                              <a:noFill/>
                              <a:ln w="9525">
                                <a:noFill/>
                                <a:miter lim="800000"/>
                                <a:headEnd/>
                                <a:tailEnd/>
                              </a:ln>
                            </wps:spPr>
                            <wps:txbx>
                              <w:txbxContent>
                                <w:p w14:paraId="3FD6F070" w14:textId="77777777" w:rsidR="00F75B1B" w:rsidRPr="00400353" w:rsidRDefault="00F75B1B" w:rsidP="003F33E6">
                                  <w:pPr>
                                    <w:rPr>
                                      <w:b/>
                                      <w:bCs/>
                                    </w:rPr>
                                  </w:pPr>
                                  <w:r>
                                    <w:rPr>
                                      <w:b/>
                                      <w:bCs/>
                                    </w:rPr>
                                    <w:t>(A)</w:t>
                                  </w:r>
                                </w:p>
                              </w:txbxContent>
                            </wps:txbx>
                            <wps:bodyPr rot="0" vert="horz" wrap="square" lIns="91440" tIns="45720" rIns="91440" bIns="45720" anchor="t" anchorCtr="0">
                              <a:noAutofit/>
                            </wps:bodyPr>
                          </wps:wsp>
                          <wps:wsp>
                            <wps:cNvPr id="225" name="Text Box 2"/>
                            <wps:cNvSpPr txBox="1">
                              <a:spLocks noChangeArrowheads="1"/>
                            </wps:cNvSpPr>
                            <wps:spPr bwMode="auto">
                              <a:xfrm>
                                <a:off x="47297" y="2081048"/>
                                <a:ext cx="386066" cy="263725"/>
                              </a:xfrm>
                              <a:prstGeom prst="rect">
                                <a:avLst/>
                              </a:prstGeom>
                              <a:noFill/>
                              <a:ln w="9525">
                                <a:noFill/>
                                <a:miter lim="800000"/>
                                <a:headEnd/>
                                <a:tailEnd/>
                              </a:ln>
                            </wps:spPr>
                            <wps:txbx>
                              <w:txbxContent>
                                <w:p w14:paraId="37BB6F8C" w14:textId="77777777" w:rsidR="00F75B1B" w:rsidRPr="00400353" w:rsidRDefault="00F75B1B" w:rsidP="003F33E6">
                                  <w:pPr>
                                    <w:rPr>
                                      <w:b/>
                                      <w:bCs/>
                                    </w:rPr>
                                  </w:pPr>
                                  <w:r>
                                    <w:rPr>
                                      <w:b/>
                                      <w:bCs/>
                                    </w:rPr>
                                    <w:t>(B)</w:t>
                                  </w:r>
                                </w:p>
                              </w:txbxContent>
                            </wps:txbx>
                            <wps:bodyPr rot="0" vert="horz" wrap="square" lIns="91440" tIns="45720" rIns="91440" bIns="45720" anchor="t" anchorCtr="0">
                              <a:noAutofit/>
                            </wps:bodyPr>
                          </wps:wsp>
                          <wps:wsp>
                            <wps:cNvPr id="226" name="Text Box 2"/>
                            <wps:cNvSpPr txBox="1">
                              <a:spLocks noChangeArrowheads="1"/>
                            </wps:cNvSpPr>
                            <wps:spPr bwMode="auto">
                              <a:xfrm>
                                <a:off x="189187" y="3578772"/>
                                <a:ext cx="386066" cy="263725"/>
                              </a:xfrm>
                              <a:prstGeom prst="rect">
                                <a:avLst/>
                              </a:prstGeom>
                              <a:noFill/>
                              <a:ln w="9525">
                                <a:noFill/>
                                <a:miter lim="800000"/>
                                <a:headEnd/>
                                <a:tailEnd/>
                              </a:ln>
                            </wps:spPr>
                            <wps:txbx>
                              <w:txbxContent>
                                <w:p w14:paraId="6DCDA94E" w14:textId="77777777" w:rsidR="00F75B1B" w:rsidRPr="00400353" w:rsidRDefault="00F75B1B" w:rsidP="003F33E6">
                                  <w:pPr>
                                    <w:rPr>
                                      <w:b/>
                                      <w:bCs/>
                                    </w:rPr>
                                  </w:pPr>
                                  <w:r>
                                    <w:rPr>
                                      <w:b/>
                                      <w:bCs/>
                                    </w:rPr>
                                    <w:t>(C)</w:t>
                                  </w:r>
                                </w:p>
                              </w:txbxContent>
                            </wps:txbx>
                            <wps:bodyPr rot="0" vert="horz" wrap="square" lIns="91440" tIns="45720" rIns="91440" bIns="45720" anchor="t" anchorCtr="0">
                              <a:noAutofit/>
                            </wps:bodyPr>
                          </wps:wsp>
                          <wps:wsp>
                            <wps:cNvPr id="227" name="Text Box 2"/>
                            <wps:cNvSpPr txBox="1">
                              <a:spLocks noChangeArrowheads="1"/>
                            </wps:cNvSpPr>
                            <wps:spPr bwMode="auto">
                              <a:xfrm>
                                <a:off x="173421" y="4382814"/>
                                <a:ext cx="386066" cy="263725"/>
                              </a:xfrm>
                              <a:prstGeom prst="rect">
                                <a:avLst/>
                              </a:prstGeom>
                              <a:noFill/>
                              <a:ln w="9525">
                                <a:noFill/>
                                <a:miter lim="800000"/>
                                <a:headEnd/>
                                <a:tailEnd/>
                              </a:ln>
                            </wps:spPr>
                            <wps:txbx>
                              <w:txbxContent>
                                <w:p w14:paraId="3C33D206" w14:textId="77777777" w:rsidR="00F75B1B" w:rsidRPr="00400353" w:rsidRDefault="00F75B1B" w:rsidP="003F33E6">
                                  <w:pPr>
                                    <w:rPr>
                                      <w:b/>
                                      <w:bCs/>
                                    </w:rPr>
                                  </w:pPr>
                                  <w:r>
                                    <w:rPr>
                                      <w:b/>
                                      <w:bCs/>
                                    </w:rPr>
                                    <w:t>(E)</w:t>
                                  </w:r>
                                </w:p>
                              </w:txbxContent>
                            </wps:txbx>
                            <wps:bodyPr rot="0" vert="horz" wrap="square" lIns="91440" tIns="45720" rIns="91440" bIns="45720" anchor="t" anchorCtr="0">
                              <a:noAutofit/>
                            </wps:bodyPr>
                          </wps:wsp>
                          <wps:wsp>
                            <wps:cNvPr id="228" name="Text Box 2"/>
                            <wps:cNvSpPr txBox="1">
                              <a:spLocks noChangeArrowheads="1"/>
                            </wps:cNvSpPr>
                            <wps:spPr bwMode="auto">
                              <a:xfrm>
                                <a:off x="2632842" y="3547241"/>
                                <a:ext cx="386066" cy="263725"/>
                              </a:xfrm>
                              <a:prstGeom prst="rect">
                                <a:avLst/>
                              </a:prstGeom>
                              <a:noFill/>
                              <a:ln w="9525">
                                <a:noFill/>
                                <a:miter lim="800000"/>
                                <a:headEnd/>
                                <a:tailEnd/>
                              </a:ln>
                            </wps:spPr>
                            <wps:txbx>
                              <w:txbxContent>
                                <w:p w14:paraId="2E37D423" w14:textId="77777777" w:rsidR="00F75B1B" w:rsidRPr="00400353" w:rsidRDefault="00F75B1B" w:rsidP="003F33E6">
                                  <w:pPr>
                                    <w:rPr>
                                      <w:b/>
                                      <w:bCs/>
                                    </w:rPr>
                                  </w:pPr>
                                  <w:r>
                                    <w:rPr>
                                      <w:b/>
                                      <w:bCs/>
                                    </w:rPr>
                                    <w:t>(D)</w:t>
                                  </w:r>
                                </w:p>
                              </w:txbxContent>
                            </wps:txbx>
                            <wps:bodyPr rot="0" vert="horz" wrap="square" lIns="91440" tIns="45720" rIns="91440" bIns="45720" anchor="t" anchorCtr="0">
                              <a:noAutofit/>
                            </wps:bodyPr>
                          </wps:wsp>
                          <wps:wsp>
                            <wps:cNvPr id="229" name="Text Box 2"/>
                            <wps:cNvSpPr txBox="1">
                              <a:spLocks noChangeArrowheads="1"/>
                            </wps:cNvSpPr>
                            <wps:spPr bwMode="auto">
                              <a:xfrm>
                                <a:off x="2632842" y="4398579"/>
                                <a:ext cx="386066" cy="263725"/>
                              </a:xfrm>
                              <a:prstGeom prst="rect">
                                <a:avLst/>
                              </a:prstGeom>
                              <a:noFill/>
                              <a:ln w="9525">
                                <a:noFill/>
                                <a:miter lim="800000"/>
                                <a:headEnd/>
                                <a:tailEnd/>
                              </a:ln>
                            </wps:spPr>
                            <wps:txbx>
                              <w:txbxContent>
                                <w:p w14:paraId="4AE3C4AF" w14:textId="77777777" w:rsidR="00F75B1B" w:rsidRPr="00400353" w:rsidRDefault="00F75B1B" w:rsidP="003F33E6">
                                  <w:pPr>
                                    <w:rPr>
                                      <w:b/>
                                      <w:bCs/>
                                    </w:rPr>
                                  </w:pPr>
                                  <w:r>
                                    <w:rPr>
                                      <w:b/>
                                      <w:bCs/>
                                    </w:rPr>
                                    <w:t>(F)</w:t>
                                  </w:r>
                                </w:p>
                              </w:txbxContent>
                            </wps:txbx>
                            <wps:bodyPr rot="0" vert="horz" wrap="square" lIns="91440" tIns="45720" rIns="91440" bIns="45720" anchor="t" anchorCtr="0">
                              <a:noAutofit/>
                            </wps:bodyPr>
                          </wps:wsp>
                          <wps:wsp>
                            <wps:cNvPr id="230" name="Text Box 2"/>
                            <wps:cNvSpPr txBox="1">
                              <a:spLocks noChangeArrowheads="1"/>
                            </wps:cNvSpPr>
                            <wps:spPr bwMode="auto">
                              <a:xfrm>
                                <a:off x="1324304" y="4020207"/>
                                <a:ext cx="1247693" cy="294113"/>
                              </a:xfrm>
                              <a:prstGeom prst="rect">
                                <a:avLst/>
                              </a:prstGeom>
                              <a:noFill/>
                              <a:ln w="9525">
                                <a:noFill/>
                                <a:miter lim="800000"/>
                                <a:headEnd/>
                                <a:tailEnd/>
                              </a:ln>
                            </wps:spPr>
                            <wps:txbx>
                              <w:txbxContent>
                                <w:p w14:paraId="76309919" w14:textId="77777777" w:rsidR="00F75B1B" w:rsidRPr="00400353" w:rsidRDefault="00F75B1B" w:rsidP="003F33E6">
                                  <w:pPr>
                                    <w:jc w:val="right"/>
                                    <w:rPr>
                                      <w:sz w:val="16"/>
                                      <w:szCs w:val="16"/>
                                    </w:rPr>
                                  </w:pPr>
                                  <w:r>
                                    <w:rPr>
                                      <w:sz w:val="16"/>
                                      <w:szCs w:val="16"/>
                                    </w:rPr>
                                    <w:t>Theoretical isotopic peak</w:t>
                                  </w:r>
                                </w:p>
                              </w:txbxContent>
                            </wps:txbx>
                            <wps:bodyPr rot="0" vert="horz" wrap="square" lIns="91440" tIns="45720" rIns="91440" bIns="45720" anchor="t" anchorCtr="0">
                              <a:noAutofit/>
                            </wps:bodyPr>
                          </wps:wsp>
                          <wps:wsp>
                            <wps:cNvPr id="231" name="Text Box 2"/>
                            <wps:cNvSpPr txBox="1">
                              <a:spLocks noChangeArrowheads="1"/>
                            </wps:cNvSpPr>
                            <wps:spPr bwMode="auto">
                              <a:xfrm>
                                <a:off x="3364986" y="416600"/>
                                <a:ext cx="1710419" cy="257161"/>
                              </a:xfrm>
                              <a:prstGeom prst="rect">
                                <a:avLst/>
                              </a:prstGeom>
                              <a:noFill/>
                              <a:ln w="9525">
                                <a:noFill/>
                                <a:miter lim="800000"/>
                                <a:headEnd/>
                                <a:tailEnd/>
                              </a:ln>
                            </wps:spPr>
                            <wps:txbx>
                              <w:txbxContent>
                                <w:p w14:paraId="404B2A33" w14:textId="77777777" w:rsidR="00F75B1B" w:rsidRDefault="00F75B1B" w:rsidP="003F33E6">
                                  <w:r>
                                    <w:t>Mass accuracy = &lt; 1 ppm</w:t>
                                  </w:r>
                                </w:p>
                              </w:txbxContent>
                            </wps:txbx>
                            <wps:bodyPr rot="0" vert="horz" wrap="square" lIns="91440" tIns="45720" rIns="91440" bIns="45720" anchor="t" anchorCtr="0">
                              <a:noAutofit/>
                            </wps:bodyPr>
                          </wps:wsp>
                          <pic:pic xmlns:pic="http://schemas.openxmlformats.org/drawingml/2006/picture">
                            <pic:nvPicPr>
                              <pic:cNvPr id="232" name="Picture 232"/>
                              <pic:cNvPicPr>
                                <a:picLocks noChangeAspect="1"/>
                              </pic:cNvPicPr>
                            </pic:nvPicPr>
                            <pic:blipFill>
                              <a:blip r:embed="rId165">
                                <a:extLst>
                                  <a:ext uri="{28A0092B-C50C-407E-A947-70E740481C1C}">
                                    <a14:useLocalDpi xmlns:a14="http://schemas.microsoft.com/office/drawing/2010/main" val="0"/>
                                  </a:ext>
                                </a:extLst>
                              </a:blip>
                              <a:stretch>
                                <a:fillRect/>
                              </a:stretch>
                            </pic:blipFill>
                            <pic:spPr>
                              <a:xfrm>
                                <a:off x="204952" y="2286000"/>
                                <a:ext cx="4624070" cy="1234440"/>
                              </a:xfrm>
                              <a:prstGeom prst="rect">
                                <a:avLst/>
                              </a:prstGeom>
                            </pic:spPr>
                          </pic:pic>
                          <wps:wsp>
                            <wps:cNvPr id="233" name="Text Box 2"/>
                            <wps:cNvSpPr txBox="1">
                              <a:spLocks noChangeArrowheads="1"/>
                            </wps:cNvSpPr>
                            <wps:spPr bwMode="auto">
                              <a:xfrm>
                                <a:off x="3767959" y="3547241"/>
                                <a:ext cx="1253988" cy="533400"/>
                              </a:xfrm>
                              <a:prstGeom prst="rect">
                                <a:avLst/>
                              </a:prstGeom>
                              <a:noFill/>
                              <a:ln w="9525">
                                <a:noFill/>
                                <a:miter lim="800000"/>
                                <a:headEnd/>
                                <a:tailEnd/>
                              </a:ln>
                            </wps:spPr>
                            <wps:txbx>
                              <w:txbxContent>
                                <w:p w14:paraId="4D1B32BD" w14:textId="77777777" w:rsidR="00F75B1B" w:rsidRDefault="00F75B1B" w:rsidP="003F33E6">
                                  <w:pPr>
                                    <w:spacing w:line="240" w:lineRule="auto"/>
                                    <w:jc w:val="right"/>
                                    <w:rPr>
                                      <w:sz w:val="16"/>
                                      <w:szCs w:val="16"/>
                                    </w:rPr>
                                  </w:pPr>
                                  <w:r>
                                    <w:rPr>
                                      <w:sz w:val="16"/>
                                      <w:szCs w:val="16"/>
                                    </w:rPr>
                                    <w:t>Spray time =</w:t>
                                  </w:r>
                                  <w:r w:rsidRPr="00675611">
                                    <w:rPr>
                                      <w:sz w:val="16"/>
                                      <w:szCs w:val="16"/>
                                    </w:rPr>
                                    <w:t xml:space="preserve"> </w:t>
                                  </w:r>
                                  <w:r>
                                    <w:rPr>
                                      <w:sz w:val="16"/>
                                      <w:szCs w:val="16"/>
                                    </w:rPr>
                                    <w:t>5.46 mins</w:t>
                                  </w:r>
                                </w:p>
                                <w:p w14:paraId="277668DC"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w:t>
                                  </w:r>
                                  <w:r w:rsidRPr="00675611">
                                    <w:rPr>
                                      <w:sz w:val="16"/>
                                      <w:szCs w:val="16"/>
                                    </w:rPr>
                                    <w:t xml:space="preserve"> ppm</w:t>
                                  </w:r>
                                </w:p>
                              </w:txbxContent>
                            </wps:txbx>
                            <wps:bodyPr rot="0" vert="horz" wrap="square" lIns="91440" tIns="45720" rIns="91440" bIns="45720" anchor="t" anchorCtr="0">
                              <a:noAutofit/>
                            </wps:bodyPr>
                          </wps:wsp>
                          <wps:wsp>
                            <wps:cNvPr id="234" name="Text Box 2"/>
                            <wps:cNvSpPr txBox="1">
                              <a:spLocks noChangeArrowheads="1"/>
                            </wps:cNvSpPr>
                            <wps:spPr bwMode="auto">
                              <a:xfrm>
                                <a:off x="1371600" y="4367048"/>
                                <a:ext cx="1232310" cy="533400"/>
                              </a:xfrm>
                              <a:prstGeom prst="rect">
                                <a:avLst/>
                              </a:prstGeom>
                              <a:noFill/>
                              <a:ln w="9525">
                                <a:noFill/>
                                <a:miter lim="800000"/>
                                <a:headEnd/>
                                <a:tailEnd/>
                              </a:ln>
                            </wps:spPr>
                            <wps:txbx>
                              <w:txbxContent>
                                <w:p w14:paraId="427E4E96" w14:textId="77777777" w:rsidR="00F75B1B" w:rsidRDefault="00F75B1B" w:rsidP="003F33E6">
                                  <w:pPr>
                                    <w:spacing w:line="240" w:lineRule="auto"/>
                                    <w:jc w:val="right"/>
                                    <w:rPr>
                                      <w:sz w:val="16"/>
                                      <w:szCs w:val="16"/>
                                    </w:rPr>
                                  </w:pPr>
                                  <w:r>
                                    <w:rPr>
                                      <w:sz w:val="16"/>
                                      <w:szCs w:val="16"/>
                                    </w:rPr>
                                    <w:t>Spray tim</w:t>
                                  </w:r>
                                  <w:r w:rsidRPr="00675611">
                                    <w:rPr>
                                      <w:sz w:val="16"/>
                                      <w:szCs w:val="16"/>
                                    </w:rPr>
                                    <w:t>e</w:t>
                                  </w:r>
                                  <w:r>
                                    <w:rPr>
                                      <w:sz w:val="16"/>
                                      <w:szCs w:val="16"/>
                                    </w:rPr>
                                    <w:t xml:space="preserve"> =</w:t>
                                  </w:r>
                                  <w:r w:rsidRPr="00675611">
                                    <w:rPr>
                                      <w:sz w:val="16"/>
                                      <w:szCs w:val="16"/>
                                    </w:rPr>
                                    <w:t xml:space="preserve"> </w:t>
                                  </w:r>
                                  <w:r>
                                    <w:rPr>
                                      <w:sz w:val="16"/>
                                      <w:szCs w:val="16"/>
                                    </w:rPr>
                                    <w:t>7.21 mins</w:t>
                                  </w:r>
                                </w:p>
                                <w:p w14:paraId="0299ADC8"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w:t>
                                  </w:r>
                                  <w:r w:rsidRPr="00675611">
                                    <w:rPr>
                                      <w:sz w:val="16"/>
                                      <w:szCs w:val="16"/>
                                    </w:rPr>
                                    <w:t xml:space="preserve"> ppm</w:t>
                                  </w:r>
                                </w:p>
                              </w:txbxContent>
                            </wps:txbx>
                            <wps:bodyPr rot="0" vert="horz" wrap="square" lIns="91440" tIns="45720" rIns="91440" bIns="45720" anchor="t" anchorCtr="0">
                              <a:noAutofit/>
                            </wps:bodyPr>
                          </wps:wsp>
                          <wps:wsp>
                            <wps:cNvPr id="235" name="Text Box 2"/>
                            <wps:cNvSpPr txBox="1">
                              <a:spLocks noChangeArrowheads="1"/>
                            </wps:cNvSpPr>
                            <wps:spPr bwMode="auto">
                              <a:xfrm>
                                <a:off x="3736428" y="4367048"/>
                                <a:ext cx="1232310" cy="533400"/>
                              </a:xfrm>
                              <a:prstGeom prst="rect">
                                <a:avLst/>
                              </a:prstGeom>
                              <a:noFill/>
                              <a:ln w="9525">
                                <a:noFill/>
                                <a:miter lim="800000"/>
                                <a:headEnd/>
                                <a:tailEnd/>
                              </a:ln>
                            </wps:spPr>
                            <wps:txbx>
                              <w:txbxContent>
                                <w:p w14:paraId="624E1195" w14:textId="77777777" w:rsidR="00F75B1B" w:rsidRDefault="00F75B1B" w:rsidP="003F33E6">
                                  <w:pPr>
                                    <w:spacing w:line="240" w:lineRule="auto"/>
                                    <w:jc w:val="right"/>
                                    <w:rPr>
                                      <w:sz w:val="16"/>
                                      <w:szCs w:val="16"/>
                                    </w:rPr>
                                  </w:pPr>
                                  <w:r>
                                    <w:rPr>
                                      <w:sz w:val="16"/>
                                      <w:szCs w:val="16"/>
                                    </w:rPr>
                                    <w:t>Spray time =</w:t>
                                  </w:r>
                                  <w:r w:rsidRPr="00675611">
                                    <w:rPr>
                                      <w:sz w:val="16"/>
                                      <w:szCs w:val="16"/>
                                    </w:rPr>
                                    <w:t xml:space="preserve"> </w:t>
                                  </w:r>
                                  <w:r>
                                    <w:rPr>
                                      <w:sz w:val="16"/>
                                      <w:szCs w:val="16"/>
                                    </w:rPr>
                                    <w:t>9.24 mins</w:t>
                                  </w:r>
                                </w:p>
                                <w:p w14:paraId="68057797"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w:t>
                                  </w:r>
                                  <w:r w:rsidRPr="00675611">
                                    <w:rPr>
                                      <w:sz w:val="16"/>
                                      <w:szCs w:val="16"/>
                                    </w:rPr>
                                    <w:t xml:space="preserve"> ppm</w:t>
                                  </w:r>
                                </w:p>
                              </w:txbxContent>
                            </wps:txbx>
                            <wps:bodyPr rot="0" vert="horz" wrap="square" lIns="91440" tIns="45720" rIns="91440" bIns="45720" anchor="t" anchorCtr="0">
                              <a:noAutofit/>
                            </wps:bodyPr>
                          </wps:wsp>
                          <wps:wsp>
                            <wps:cNvPr id="236" name="Text Box 2"/>
                            <wps:cNvSpPr txBox="1">
                              <a:spLocks noChangeArrowheads="1"/>
                            </wps:cNvSpPr>
                            <wps:spPr bwMode="auto">
                              <a:xfrm>
                                <a:off x="63062" y="31531"/>
                                <a:ext cx="4960779" cy="314244"/>
                              </a:xfrm>
                              <a:prstGeom prst="rect">
                                <a:avLst/>
                              </a:prstGeom>
                              <a:solidFill>
                                <a:srgbClr val="FFFFFF"/>
                              </a:solidFill>
                              <a:ln w="9525">
                                <a:solidFill>
                                  <a:srgbClr val="000000"/>
                                </a:solidFill>
                                <a:miter lim="800000"/>
                                <a:headEnd/>
                                <a:tailEnd/>
                              </a:ln>
                            </wps:spPr>
                            <wps:txbx>
                              <w:txbxContent>
                                <w:p w14:paraId="3A4C13D4" w14:textId="77777777" w:rsidR="00F75B1B" w:rsidRPr="002B196A" w:rsidRDefault="00F75B1B" w:rsidP="003F33E6">
                                  <w:pPr>
                                    <w:rPr>
                                      <w:b/>
                                      <w:bCs/>
                                      <w:vertAlign w:val="superscript"/>
                                    </w:rPr>
                                  </w:pPr>
                                  <w:r>
                                    <w:rPr>
                                      <w:b/>
                                      <w:bCs/>
                                    </w:rPr>
                                    <w:t>(ii) Analyte: L057</w:t>
                                  </w:r>
                                  <w:r w:rsidRPr="002473D5">
                                    <w:rPr>
                                      <w:b/>
                                      <w:bCs/>
                                    </w:rPr>
                                    <w:t xml:space="preserve"> </w:t>
                                  </w:r>
                                  <w:r>
                                    <w:rPr>
                                      <w:b/>
                                      <w:bCs/>
                                    </w:rPr>
                                    <w:t>[</w:t>
                                  </w:r>
                                  <w:r w:rsidRPr="002473D5">
                                    <w:rPr>
                                      <w:b/>
                                      <w:bCs/>
                                    </w:rPr>
                                    <w:t>C</w:t>
                                  </w:r>
                                  <w:r w:rsidRPr="002473D5">
                                    <w:rPr>
                                      <w:b/>
                                      <w:bCs/>
                                      <w:vertAlign w:val="subscript"/>
                                    </w:rPr>
                                    <w:t>8</w:t>
                                  </w:r>
                                  <w:r w:rsidRPr="002473D5">
                                    <w:rPr>
                                      <w:b/>
                                      <w:bCs/>
                                    </w:rPr>
                                    <w:t>H</w:t>
                                  </w:r>
                                  <w:r w:rsidRPr="002473D5">
                                    <w:rPr>
                                      <w:b/>
                                      <w:bCs/>
                                      <w:vertAlign w:val="subscript"/>
                                    </w:rPr>
                                    <w:t>1</w:t>
                                  </w:r>
                                  <w:r>
                                    <w:rPr>
                                      <w:b/>
                                      <w:bCs/>
                                      <w:vertAlign w:val="subscript"/>
                                    </w:rPr>
                                    <w:t>3</w:t>
                                  </w:r>
                                  <w:r w:rsidRPr="002473D5">
                                    <w:rPr>
                                      <w:b/>
                                      <w:bCs/>
                                    </w:rPr>
                                    <w:t>NO</w:t>
                                  </w:r>
                                  <w:r>
                                    <w:rPr>
                                      <w:b/>
                                      <w:bCs/>
                                      <w:vertAlign w:val="subscript"/>
                                    </w:rPr>
                                    <w:t>3</w:t>
                                  </w:r>
                                  <w:r>
                                    <w:rPr>
                                      <w:b/>
                                      <w:bCs/>
                                    </w:rPr>
                                    <w:t>+ H]</w:t>
                                  </w:r>
                                  <w:r>
                                    <w:rPr>
                                      <w:b/>
                                      <w:bCs/>
                                      <w:vertAlign w:val="superscript"/>
                                    </w:rPr>
                                    <w:t xml:space="preserve">+ </w:t>
                                  </w:r>
                                  <w:r>
                                    <w:rPr>
                                      <w:b/>
                                      <w:bCs/>
                                    </w:rPr>
                                    <w:t xml:space="preserve">                                                     Cultivar: Arabidopsis</w:t>
                                  </w:r>
                                </w:p>
                              </w:txbxContent>
                            </wps:txbx>
                            <wps:bodyPr rot="0" vert="horz" wrap="square" lIns="91440" tIns="45720" rIns="91440" bIns="45720" anchor="t" anchorCtr="0">
                              <a:noAutofit/>
                            </wps:bodyPr>
                          </wps:wsp>
                          <wps:wsp>
                            <wps:cNvPr id="237" name="Text Box 2"/>
                            <wps:cNvSpPr txBox="1">
                              <a:spLocks noChangeArrowheads="1"/>
                            </wps:cNvSpPr>
                            <wps:spPr bwMode="auto">
                              <a:xfrm>
                                <a:off x="3783724" y="3988676"/>
                                <a:ext cx="1247693" cy="294113"/>
                              </a:xfrm>
                              <a:prstGeom prst="rect">
                                <a:avLst/>
                              </a:prstGeom>
                              <a:noFill/>
                              <a:ln w="9525">
                                <a:noFill/>
                                <a:miter lim="800000"/>
                                <a:headEnd/>
                                <a:tailEnd/>
                              </a:ln>
                            </wps:spPr>
                            <wps:txbx>
                              <w:txbxContent>
                                <w:p w14:paraId="334EBA20" w14:textId="77777777" w:rsidR="00F75B1B" w:rsidRPr="00400353" w:rsidRDefault="00F75B1B" w:rsidP="003F33E6">
                                  <w:pPr>
                                    <w:jc w:val="right"/>
                                    <w:rPr>
                                      <w:sz w:val="16"/>
                                      <w:szCs w:val="16"/>
                                    </w:rPr>
                                  </w:pPr>
                                  <w:r>
                                    <w:rPr>
                                      <w:sz w:val="16"/>
                                      <w:szCs w:val="16"/>
                                    </w:rPr>
                                    <w:t>Theoretical isotopic peak</w:t>
                                  </w:r>
                                </w:p>
                              </w:txbxContent>
                            </wps:txbx>
                            <wps:bodyPr rot="0" vert="horz" wrap="square" lIns="91440" tIns="45720" rIns="91440" bIns="45720" anchor="t" anchorCtr="0">
                              <a:noAutofit/>
                            </wps:bodyPr>
                          </wps:wsp>
                          <wps:wsp>
                            <wps:cNvPr id="238" name="Text Box 2"/>
                            <wps:cNvSpPr txBox="1">
                              <a:spLocks noChangeArrowheads="1"/>
                            </wps:cNvSpPr>
                            <wps:spPr bwMode="auto">
                              <a:xfrm>
                                <a:off x="3783724" y="4808483"/>
                                <a:ext cx="1247693" cy="294113"/>
                              </a:xfrm>
                              <a:prstGeom prst="rect">
                                <a:avLst/>
                              </a:prstGeom>
                              <a:noFill/>
                              <a:ln w="9525">
                                <a:noFill/>
                                <a:miter lim="800000"/>
                                <a:headEnd/>
                                <a:tailEnd/>
                              </a:ln>
                            </wps:spPr>
                            <wps:txbx>
                              <w:txbxContent>
                                <w:p w14:paraId="3A112578" w14:textId="77777777" w:rsidR="00F75B1B" w:rsidRPr="00400353" w:rsidRDefault="00F75B1B" w:rsidP="003F33E6">
                                  <w:pPr>
                                    <w:jc w:val="right"/>
                                    <w:rPr>
                                      <w:sz w:val="16"/>
                                      <w:szCs w:val="16"/>
                                    </w:rPr>
                                  </w:pPr>
                                  <w:r>
                                    <w:rPr>
                                      <w:sz w:val="16"/>
                                      <w:szCs w:val="16"/>
                                    </w:rPr>
                                    <w:t>Theoretical isotopic peak</w:t>
                                  </w:r>
                                </w:p>
                              </w:txbxContent>
                            </wps:txbx>
                            <wps:bodyPr rot="0" vert="horz" wrap="square" lIns="91440" tIns="45720" rIns="91440" bIns="45720" anchor="t" anchorCtr="0">
                              <a:noAutofit/>
                            </wps:bodyPr>
                          </wps:wsp>
                          <wps:wsp>
                            <wps:cNvPr id="239" name="Text Box 2"/>
                            <wps:cNvSpPr txBox="1">
                              <a:spLocks noChangeArrowheads="1"/>
                            </wps:cNvSpPr>
                            <wps:spPr bwMode="auto">
                              <a:xfrm>
                                <a:off x="1308538" y="4824248"/>
                                <a:ext cx="1247693" cy="294113"/>
                              </a:xfrm>
                              <a:prstGeom prst="rect">
                                <a:avLst/>
                              </a:prstGeom>
                              <a:noFill/>
                              <a:ln w="9525">
                                <a:noFill/>
                                <a:miter lim="800000"/>
                                <a:headEnd/>
                                <a:tailEnd/>
                              </a:ln>
                            </wps:spPr>
                            <wps:txbx>
                              <w:txbxContent>
                                <w:p w14:paraId="61040108" w14:textId="77777777" w:rsidR="00F75B1B" w:rsidRPr="00400353" w:rsidRDefault="00F75B1B" w:rsidP="003F33E6">
                                  <w:pPr>
                                    <w:jc w:val="right"/>
                                    <w:rPr>
                                      <w:sz w:val="16"/>
                                      <w:szCs w:val="16"/>
                                    </w:rPr>
                                  </w:pPr>
                                  <w:r>
                                    <w:rPr>
                                      <w:sz w:val="16"/>
                                      <w:szCs w:val="16"/>
                                    </w:rPr>
                                    <w:t>Theoretical isotopic peak</w:t>
                                  </w:r>
                                </w:p>
                              </w:txbxContent>
                            </wps:txbx>
                            <wps:bodyPr rot="0" vert="horz" wrap="square" lIns="91440" tIns="45720" rIns="91440" bIns="45720" anchor="t" anchorCtr="0">
                              <a:noAutofit/>
                            </wps:bodyPr>
                          </wps:wsp>
                        </wpg:grpSp>
                        <wps:wsp>
                          <wps:cNvPr id="240" name="Text Box 2"/>
                          <wps:cNvSpPr txBox="1">
                            <a:spLocks noChangeArrowheads="1"/>
                          </wps:cNvSpPr>
                          <wps:spPr bwMode="auto">
                            <a:xfrm>
                              <a:off x="3018908" y="1418897"/>
                              <a:ext cx="2154157" cy="337896"/>
                            </a:xfrm>
                            <a:prstGeom prst="rect">
                              <a:avLst/>
                            </a:prstGeom>
                            <a:noFill/>
                            <a:ln w="9525">
                              <a:noFill/>
                              <a:miter lim="800000"/>
                              <a:headEnd/>
                              <a:tailEnd/>
                            </a:ln>
                          </wps:spPr>
                          <wps:txbx>
                            <w:txbxContent>
                              <w:p w14:paraId="695A231A" w14:textId="77777777" w:rsidR="00F75B1B" w:rsidRDefault="00F75B1B" w:rsidP="003F33E6">
                                <w:r>
                                  <w:t>Theoretical isotopic distribution</w:t>
                                </w:r>
                              </w:p>
                            </w:txbxContent>
                          </wps:txbx>
                          <wps:bodyPr rot="0" vert="horz" wrap="square" lIns="91440" tIns="45720" rIns="91440" bIns="45720" anchor="t" anchorCtr="0">
                            <a:noAutofit/>
                          </wps:bodyPr>
                        </wps:wsp>
                      </wpg:grpSp>
                      <wps:wsp>
                        <wps:cNvPr id="241" name="Text Box 241"/>
                        <wps:cNvSpPr txBox="1"/>
                        <wps:spPr>
                          <a:xfrm>
                            <a:off x="0" y="5344511"/>
                            <a:ext cx="10192385" cy="797441"/>
                          </a:xfrm>
                          <a:prstGeom prst="rect">
                            <a:avLst/>
                          </a:prstGeom>
                          <a:solidFill>
                            <a:prstClr val="white"/>
                          </a:solidFill>
                          <a:ln>
                            <a:noFill/>
                          </a:ln>
                        </wps:spPr>
                        <wps:txbx>
                          <w:txbxContent>
                            <w:p w14:paraId="50F4F438" w14:textId="133791AC" w:rsidR="00F75B1B" w:rsidRPr="00202997" w:rsidRDefault="00F75B1B" w:rsidP="003F33E6">
                              <w:pPr>
                                <w:pStyle w:val="Caption"/>
                                <w:rPr>
                                  <w:noProof/>
                                  <w:sz w:val="20"/>
                                  <w:szCs w:val="20"/>
                                </w:rPr>
                              </w:pPr>
                              <w:bookmarkStart w:id="92" w:name="_Toc59633649"/>
                              <w:r w:rsidRPr="0018090C">
                                <w:rPr>
                                  <w:sz w:val="20"/>
                                  <w:szCs w:val="20"/>
                                </w:rPr>
                                <w:t xml:space="preserve">Figure </w:t>
                              </w:r>
                              <w:r>
                                <w:rPr>
                                  <w:sz w:val="20"/>
                                  <w:szCs w:val="20"/>
                                </w:rPr>
                                <w:t>3.15</w:t>
                              </w:r>
                              <w:r w:rsidRPr="0018090C">
                                <w:rPr>
                                  <w:sz w:val="20"/>
                                  <w:szCs w:val="20"/>
                                </w:rPr>
                                <w:t>: Recorded data for (i) mung bean and (ii) arabidopsis samples for the theoretical m/z value for protonated L057  (A) Positive ion mode nanospray spectrum, showing recorded signals in the m/z region for protonated L057  [M + H]</w:t>
                              </w:r>
                              <w:r w:rsidRPr="0018090C">
                                <w:rPr>
                                  <w:sz w:val="20"/>
                                  <w:szCs w:val="20"/>
                                  <w:vertAlign w:val="superscript"/>
                                </w:rPr>
                                <w:t>+</w:t>
                              </w:r>
                              <w:r w:rsidRPr="0018090C">
                                <w:rPr>
                                  <w:sz w:val="20"/>
                                  <w:szCs w:val="20"/>
                                </w:rPr>
                                <w:t xml:space="preserve"> with a nominal mass of 172. The positive ion mode nanospray spectrum for the relevant spray period is displayed against the theoretical isotopic distribution of the calculated m/z value for protonated L057. (B) Extracted ion plot generated for protonated levetiracetam (m/z range 172.09 - 172.10), displaying the time points at which there is a signal within this m/z range. (C)– (F) Positive ion nanospray spectra displaying signals corresponding with the m/z value for protonated L057 at example time points derived from the extracted ion plot. Displayed against the theoretical isotopic distribution of protonated L057.</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42" name="Picture 242"/>
                          <pic:cNvPicPr>
                            <a:picLocks noChangeAspect="1"/>
                          </pic:cNvPicPr>
                        </pic:nvPicPr>
                        <pic:blipFill>
                          <a:blip r:embed="rId166" cstate="print">
                            <a:extLst>
                              <a:ext uri="{28A0092B-C50C-407E-A947-70E740481C1C}">
                                <a14:useLocalDpi xmlns:a14="http://schemas.microsoft.com/office/drawing/2010/main" val="0"/>
                              </a:ext>
                            </a:extLst>
                          </a:blip>
                          <a:stretch>
                            <a:fillRect/>
                          </a:stretch>
                        </pic:blipFill>
                        <pic:spPr>
                          <a:xfrm>
                            <a:off x="5694636" y="665436"/>
                            <a:ext cx="553085" cy="467360"/>
                          </a:xfrm>
                          <a:prstGeom prst="rect">
                            <a:avLst/>
                          </a:prstGeom>
                          <a:ln w="12700">
                            <a:solidFill>
                              <a:schemeClr val="tx1"/>
                            </a:solidFill>
                            <a:prstDash val="dash"/>
                          </a:ln>
                        </pic:spPr>
                      </pic:pic>
                      <pic:pic xmlns:pic="http://schemas.openxmlformats.org/drawingml/2006/picture">
                        <pic:nvPicPr>
                          <pic:cNvPr id="243" name="Picture 243"/>
                          <pic:cNvPicPr>
                            <a:picLocks noChangeAspect="1"/>
                          </pic:cNvPicPr>
                        </pic:nvPicPr>
                        <pic:blipFill>
                          <a:blip r:embed="rId167" cstate="print">
                            <a:extLst>
                              <a:ext uri="{28A0092B-C50C-407E-A947-70E740481C1C}">
                                <a14:useLocalDpi xmlns:a14="http://schemas.microsoft.com/office/drawing/2010/main" val="0"/>
                              </a:ext>
                            </a:extLst>
                          </a:blip>
                          <a:stretch>
                            <a:fillRect/>
                          </a:stretch>
                        </pic:blipFill>
                        <pic:spPr>
                          <a:xfrm>
                            <a:off x="7822981" y="665436"/>
                            <a:ext cx="542290" cy="467360"/>
                          </a:xfrm>
                          <a:prstGeom prst="rect">
                            <a:avLst/>
                          </a:prstGeom>
                          <a:ln w="12700">
                            <a:solidFill>
                              <a:schemeClr val="tx1"/>
                            </a:solidFill>
                            <a:prstDash val="dash"/>
                          </a:ln>
                        </pic:spPr>
                      </pic:pic>
                      <pic:pic xmlns:pic="http://schemas.openxmlformats.org/drawingml/2006/picture">
                        <pic:nvPicPr>
                          <pic:cNvPr id="244" name="Picture 244"/>
                          <pic:cNvPicPr>
                            <a:picLocks noChangeAspect="1"/>
                          </pic:cNvPicPr>
                        </pic:nvPicPr>
                        <pic:blipFill>
                          <a:blip r:embed="rId168" cstate="print">
                            <a:extLst>
                              <a:ext uri="{28A0092B-C50C-407E-A947-70E740481C1C}">
                                <a14:useLocalDpi xmlns:a14="http://schemas.microsoft.com/office/drawing/2010/main" val="0"/>
                              </a:ext>
                            </a:extLst>
                          </a:blip>
                          <a:stretch>
                            <a:fillRect/>
                          </a:stretch>
                        </pic:blipFill>
                        <pic:spPr>
                          <a:xfrm>
                            <a:off x="8942333" y="665436"/>
                            <a:ext cx="555625" cy="467360"/>
                          </a:xfrm>
                          <a:prstGeom prst="rect">
                            <a:avLst/>
                          </a:prstGeom>
                          <a:ln w="12700">
                            <a:solidFill>
                              <a:schemeClr val="tx1"/>
                            </a:solidFill>
                            <a:prstDash val="dash"/>
                          </a:ln>
                        </pic:spPr>
                      </pic:pic>
                      <wps:wsp>
                        <wps:cNvPr id="245" name="Straight Arrow Connector 245"/>
                        <wps:cNvCnPr/>
                        <wps:spPr>
                          <a:xfrm flipH="1">
                            <a:off x="5603327" y="1135118"/>
                            <a:ext cx="285750" cy="946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6" name="Straight Arrow Connector 246"/>
                        <wps:cNvCnPr/>
                        <wps:spPr>
                          <a:xfrm flipH="1">
                            <a:off x="7668610" y="1135118"/>
                            <a:ext cx="431588" cy="1184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7" name="Straight Arrow Connector 247"/>
                        <wps:cNvCnPr/>
                        <wps:spPr>
                          <a:xfrm>
                            <a:off x="9254358" y="1135118"/>
                            <a:ext cx="490537" cy="1174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pic:pic xmlns:pic="http://schemas.openxmlformats.org/drawingml/2006/picture">
                        <pic:nvPicPr>
                          <pic:cNvPr id="248" name="Picture 248"/>
                          <pic:cNvPicPr>
                            <a:picLocks noChangeAspect="1"/>
                          </pic:cNvPicPr>
                        </pic:nvPicPr>
                        <pic:blipFill rotWithShape="1">
                          <a:blip r:embed="rId169" cstate="print">
                            <a:extLst>
                              <a:ext uri="{28A0092B-C50C-407E-A947-70E740481C1C}">
                                <a14:useLocalDpi xmlns:a14="http://schemas.microsoft.com/office/drawing/2010/main" val="0"/>
                              </a:ext>
                            </a:extLst>
                          </a:blip>
                          <a:srcRect r="14445"/>
                          <a:stretch/>
                        </pic:blipFill>
                        <pic:spPr bwMode="auto">
                          <a:xfrm>
                            <a:off x="917684" y="649671"/>
                            <a:ext cx="507365" cy="424180"/>
                          </a:xfrm>
                          <a:prstGeom prst="rect">
                            <a:avLst/>
                          </a:prstGeom>
                          <a:ln w="12700" cap="flat" cmpd="sng" algn="ctr">
                            <a:solidFill>
                              <a:sysClr val="windowText" lastClr="000000"/>
                            </a:solidFill>
                            <a:prstDash val="dash"/>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249" name="Picture 249"/>
                          <pic:cNvPicPr>
                            <a:picLocks noChangeAspect="1"/>
                          </pic:cNvPicPr>
                        </pic:nvPicPr>
                        <pic:blipFill>
                          <a:blip r:embed="rId170" cstate="print">
                            <a:extLst>
                              <a:ext uri="{28A0092B-C50C-407E-A947-70E740481C1C}">
                                <a14:useLocalDpi xmlns:a14="http://schemas.microsoft.com/office/drawing/2010/main" val="0"/>
                              </a:ext>
                            </a:extLst>
                          </a:blip>
                          <a:stretch>
                            <a:fillRect/>
                          </a:stretch>
                        </pic:blipFill>
                        <pic:spPr>
                          <a:xfrm>
                            <a:off x="2967202" y="649671"/>
                            <a:ext cx="537845" cy="424180"/>
                          </a:xfrm>
                          <a:prstGeom prst="rect">
                            <a:avLst/>
                          </a:prstGeom>
                          <a:ln w="12700">
                            <a:solidFill>
                              <a:schemeClr val="tx1"/>
                            </a:solidFill>
                            <a:prstDash val="dash"/>
                          </a:ln>
                        </pic:spPr>
                      </pic:pic>
                      <wps:wsp>
                        <wps:cNvPr id="250" name="Straight Arrow Connector 250"/>
                        <wps:cNvCnPr/>
                        <wps:spPr>
                          <a:xfrm flipH="1">
                            <a:off x="2670941" y="1072055"/>
                            <a:ext cx="556122" cy="1683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1" name="Straight Arrow Connector 251"/>
                        <wps:cNvCnPr/>
                        <wps:spPr>
                          <a:xfrm flipH="1">
                            <a:off x="684486" y="1072055"/>
                            <a:ext cx="520784" cy="1683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2A91FFD" id="Group 1132" o:spid="_x0000_s1495" style="position:absolute;margin-left:-48.4pt;margin-top:-16.15pt;width:810.75pt;height:483.6pt;z-index:251747328" coordsize="102965,614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">
                <v:shape id="Picture 1133" o:spid="_x0000_s1496" type="#_x0000_t75" style="position:absolute;left:2049;top:5990;width:48590;height:141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">
                  <v:imagedata r:id="rId171" o:title=""/>
                </v:shape>
                <v:shape id="Picture 1134" o:spid="_x0000_s1497" type="#_x0000_t75" style="position:absolute;left:52026;top:6148;width:48831;height:142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">
                  <v:imagedata r:id="rId172" o:title=""/>
                </v:shape>
                <v:group id="Group 1135" o:spid="_x0000_s1498" style="position:absolute;left:945;width:51728;height:52806" coordsize="51730,52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">
                  <v:shape id="Picture 1136" o:spid="_x0000_s1499" type="#_x0000_t75" style="position:absolute;left:26013;top:44301;width:23901;height:7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">
                    <v:imagedata r:id="rId173" o:title=""/>
                  </v:shape>
                  <v:shape id="Picture 1137" o:spid="_x0000_s1500" type="#_x0000_t75" style="position:absolute;left:1576;top:44143;width:23495;height:72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">
                    <v:imagedata r:id="rId174" o:title=""/>
                  </v:shape>
                  <v:shape id="Picture 1138" o:spid="_x0000_s1501" type="#_x0000_t75" style="position:absolute;left:26013;top:35945;width:23965;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">
                    <v:imagedata r:id="rId175" o:title=""/>
                  </v:shape>
                  <v:shape id="Picture 1139" o:spid="_x0000_s1502" type="#_x0000_t75" style="position:absolute;left:1418;top:35945;width:235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">
                    <v:imagedata r:id="rId176" o:title=""/>
                  </v:shape>
                  <v:rect id="Rectangle 1140" o:spid="_x0000_s1503" style="position:absolute;width:50754;height:528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" filled="f" strokecolor="black [3213]" strokeweight="1pt"/>
                  <v:rect id="Rectangle 1141" o:spid="_x0000_s1504" style="position:absolute;left:630;top:4099;width:49569;height:15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" filled="f" strokecolor="black [3213]" strokeweight="1pt"/>
                  <v:shape id="_x0000_s1505" type="#_x0000_t202" style="position:absolute;left:30031;top:14188;width:21699;height:3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" filled="f" stroked="f">
                    <v:textbox>
                      <w:txbxContent>
                        <w:p w14:paraId="6BBD93BB" w14:textId="77777777" w:rsidR="00F75B1B" w:rsidRDefault="00F75B1B" w:rsidP="003F33E6">
                          <w:r>
                            <w:t>Theoretical isotopic distribution</w:t>
                          </w:r>
                        </w:p>
                      </w:txbxContent>
                    </v:textbox>
                  </v:shape>
                  <v:rect id="Rectangle 1143" o:spid="_x0000_s1506" style="position:absolute;left:630;top:20810;width:49692;height:3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" filled="f" strokecolor="black [3213]" strokeweight="1pt"/>
                  <v:shape id="_x0000_s1507" type="#_x0000_t202" style="position:absolute;left:2522;top:4099;width:26852;height: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" filled="f" stroked="f">
                    <v:textbox>
                      <w:txbxContent>
                        <w:p w14:paraId="4714EDE1" w14:textId="77777777" w:rsidR="00F75B1B" w:rsidRPr="00400353" w:rsidRDefault="00F75B1B" w:rsidP="003F33E6">
                          <w:pPr>
                            <w:rPr>
                              <w:b/>
                              <w:bCs/>
                            </w:rPr>
                          </w:pPr>
                          <w:r w:rsidRPr="00400353">
                            <w:rPr>
                              <w:b/>
                              <w:bCs/>
                            </w:rPr>
                            <w:t xml:space="preserve">Positive </w:t>
                          </w:r>
                          <w:r>
                            <w:rPr>
                              <w:b/>
                              <w:bCs/>
                            </w:rPr>
                            <w:t>i</w:t>
                          </w:r>
                          <w:r w:rsidRPr="00400353">
                            <w:rPr>
                              <w:b/>
                              <w:bCs/>
                            </w:rPr>
                            <w:t xml:space="preserve">on </w:t>
                          </w:r>
                          <w:r>
                            <w:rPr>
                              <w:b/>
                              <w:bCs/>
                            </w:rPr>
                            <w:t>m</w:t>
                          </w:r>
                          <w:r w:rsidRPr="00400353">
                            <w:rPr>
                              <w:b/>
                              <w:bCs/>
                            </w:rPr>
                            <w:t xml:space="preserve">ode </w:t>
                          </w:r>
                          <w:r>
                            <w:rPr>
                              <w:b/>
                              <w:bCs/>
                            </w:rPr>
                            <w:t>nan</w:t>
                          </w:r>
                          <w:r w:rsidRPr="00400353">
                            <w:rPr>
                              <w:b/>
                              <w:bCs/>
                            </w:rPr>
                            <w:t xml:space="preserve">ospray </w:t>
                          </w:r>
                          <w:r>
                            <w:rPr>
                              <w:b/>
                              <w:bCs/>
                            </w:rPr>
                            <w:t>s</w:t>
                          </w:r>
                          <w:r w:rsidRPr="00400353">
                            <w:rPr>
                              <w:b/>
                              <w:bCs/>
                            </w:rPr>
                            <w:t>pectrum</w:t>
                          </w:r>
                          <w:r>
                            <w:rPr>
                              <w:b/>
                              <w:bCs/>
                            </w:rPr>
                            <w:t>:</w:t>
                          </w:r>
                        </w:p>
                      </w:txbxContent>
                    </v:textbox>
                  </v:shape>
                  <v:shape id="_x0000_s1508" type="#_x0000_t202" style="position:absolute;left:2680;top:20810;width:46966;height: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" filled="f" stroked="f">
                    <v:textbox>
                      <w:txbxContent>
                        <w:p w14:paraId="77518016" w14:textId="77777777" w:rsidR="00F75B1B" w:rsidRPr="00400353" w:rsidRDefault="00F75B1B" w:rsidP="003F33E6">
                          <w:pPr>
                            <w:rPr>
                              <w:b/>
                              <w:bCs/>
                            </w:rPr>
                          </w:pPr>
                          <w:r w:rsidRPr="00400353">
                            <w:rPr>
                              <w:b/>
                              <w:bCs/>
                            </w:rPr>
                            <w:t xml:space="preserve">Extracted ion </w:t>
                          </w:r>
                          <w:r>
                            <w:rPr>
                              <w:b/>
                              <w:bCs/>
                            </w:rPr>
                            <w:t>plot</w:t>
                          </w:r>
                          <w:r w:rsidRPr="00400353">
                            <w:rPr>
                              <w:b/>
                              <w:bCs/>
                            </w:rPr>
                            <w:t>:</w:t>
                          </w:r>
                          <w:r>
                            <w:rPr>
                              <w:b/>
                              <w:bCs/>
                            </w:rPr>
                            <w:t xml:space="preserve">                                                        </w:t>
                          </w:r>
                          <w:r w:rsidRPr="0068646E">
                            <w:rPr>
                              <w:b/>
                              <w:bCs/>
                              <w:i/>
                              <w:iCs/>
                            </w:rPr>
                            <w:t>m/z</w:t>
                          </w:r>
                          <w:r>
                            <w:rPr>
                              <w:b/>
                              <w:bCs/>
                            </w:rPr>
                            <w:t xml:space="preserve"> range = 172.09 – 172.10</w:t>
                          </w:r>
                        </w:p>
                      </w:txbxContent>
                    </v:textbox>
                  </v:shape>
                  <v:rect id="Rectangle 1146" o:spid="_x0000_s1509" style="position:absolute;left:1103;top:35787;width:24271;height:7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" filled="f" strokecolor="black [3213]" strokeweight="1pt"/>
                  <v:rect id="Rectangle 1147" o:spid="_x0000_s1510" style="position:absolute;left:25697;top:35787;width:24271;height:7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" filled="f" strokecolor="black [3213]" strokeweight="1pt"/>
                  <v:rect id="Rectangle 1148" o:spid="_x0000_s1511" style="position:absolute;left:1103;top:43985;width:24271;height:7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" filled="f" strokecolor="black [3213]" strokeweight="1pt"/>
                  <v:rect id="Rectangle 1149" o:spid="_x0000_s1512" style="position:absolute;left:25697;top:43985;width:24271;height:7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" filled="f" strokecolor="black [3213]" strokeweight="1pt"/>
                  <v:shape id="_x0000_s1513" type="#_x0000_t202" style="position:absolute;left:10089;top:35472;width:15716;height:4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" filled="f" stroked="f">
                    <v:textbox>
                      <w:txbxContent>
                        <w:p w14:paraId="3297F070" w14:textId="77777777" w:rsidR="00F75B1B" w:rsidRDefault="00F75B1B" w:rsidP="003F33E6">
                          <w:pPr>
                            <w:spacing w:line="240" w:lineRule="auto"/>
                            <w:jc w:val="right"/>
                            <w:rPr>
                              <w:sz w:val="16"/>
                              <w:szCs w:val="16"/>
                            </w:rPr>
                          </w:pPr>
                          <w:r>
                            <w:rPr>
                              <w:sz w:val="16"/>
                              <w:szCs w:val="16"/>
                            </w:rPr>
                            <w:t>Spray t</w:t>
                          </w:r>
                          <w:r w:rsidRPr="00675611">
                            <w:rPr>
                              <w:sz w:val="16"/>
                              <w:szCs w:val="16"/>
                            </w:rPr>
                            <w:t>ime</w:t>
                          </w:r>
                          <w:r>
                            <w:rPr>
                              <w:sz w:val="16"/>
                              <w:szCs w:val="16"/>
                            </w:rPr>
                            <w:t xml:space="preserve"> =</w:t>
                          </w:r>
                          <w:r w:rsidRPr="00675611">
                            <w:rPr>
                              <w:sz w:val="16"/>
                              <w:szCs w:val="16"/>
                            </w:rPr>
                            <w:t xml:space="preserve"> </w:t>
                          </w:r>
                          <w:r>
                            <w:rPr>
                              <w:sz w:val="16"/>
                              <w:szCs w:val="16"/>
                            </w:rPr>
                            <w:t>8.41 mins</w:t>
                          </w:r>
                        </w:p>
                        <w:p w14:paraId="09EFBB14"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w:t>
                          </w:r>
                          <w:r w:rsidRPr="00675611">
                            <w:rPr>
                              <w:sz w:val="16"/>
                              <w:szCs w:val="16"/>
                            </w:rPr>
                            <w:t xml:space="preserve"> ppm</w:t>
                          </w:r>
                          <w:r>
                            <w:rPr>
                              <w:sz w:val="16"/>
                              <w:szCs w:val="16"/>
                            </w:rPr>
                            <w:t xml:space="preserve"> </w:t>
                          </w:r>
                        </w:p>
                      </w:txbxContent>
                    </v:textbox>
                  </v:shape>
                  <v:shape id="_x0000_s1514" type="#_x0000_t202" style="position:absolute;left:157;top:3941;width:3861;height: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" filled="f" stroked="f">
                    <v:textbox>
                      <w:txbxContent>
                        <w:p w14:paraId="13300C18" w14:textId="77777777" w:rsidR="00F75B1B" w:rsidRPr="00400353" w:rsidRDefault="00F75B1B" w:rsidP="003F33E6">
                          <w:pPr>
                            <w:rPr>
                              <w:b/>
                              <w:bCs/>
                            </w:rPr>
                          </w:pPr>
                          <w:r>
                            <w:rPr>
                              <w:b/>
                              <w:bCs/>
                            </w:rPr>
                            <w:t>(A)</w:t>
                          </w:r>
                        </w:p>
                      </w:txbxContent>
                    </v:textbox>
                  </v:shape>
                  <v:shape id="_x0000_s1515" type="#_x0000_t202" style="position:absolute;left:630;top:20810;width:3861;height: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" filled="f" stroked="f">
                    <v:textbox>
                      <w:txbxContent>
                        <w:p w14:paraId="5C8C2D6A" w14:textId="77777777" w:rsidR="00F75B1B" w:rsidRPr="00400353" w:rsidRDefault="00F75B1B" w:rsidP="003F33E6">
                          <w:pPr>
                            <w:rPr>
                              <w:b/>
                              <w:bCs/>
                            </w:rPr>
                          </w:pPr>
                          <w:r>
                            <w:rPr>
                              <w:b/>
                              <w:bCs/>
                            </w:rPr>
                            <w:t>(B)</w:t>
                          </w:r>
                        </w:p>
                      </w:txbxContent>
                    </v:textbox>
                  </v:shape>
                  <v:shape id="_x0000_s1516" type="#_x0000_t202" style="position:absolute;left:2049;top:35630;width:3861;height: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14:paraId="77105715" w14:textId="77777777" w:rsidR="00F75B1B" w:rsidRPr="00400353" w:rsidRDefault="00F75B1B" w:rsidP="003F33E6">
                          <w:pPr>
                            <w:rPr>
                              <w:b/>
                              <w:bCs/>
                            </w:rPr>
                          </w:pPr>
                          <w:r>
                            <w:rPr>
                              <w:b/>
                              <w:bCs/>
                            </w:rPr>
                            <w:t>(C)</w:t>
                          </w:r>
                        </w:p>
                      </w:txbxContent>
                    </v:textbox>
                  </v:shape>
                  <v:shape id="_x0000_s1517" type="#_x0000_t202" style="position:absolute;left:1576;top:43512;width:3861;height:2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" filled="f" stroked="f">
                    <v:textbox>
                      <w:txbxContent>
                        <w:p w14:paraId="47DA1CAE" w14:textId="77777777" w:rsidR="00F75B1B" w:rsidRPr="00400353" w:rsidRDefault="00F75B1B" w:rsidP="003F33E6">
                          <w:pPr>
                            <w:rPr>
                              <w:b/>
                              <w:bCs/>
                            </w:rPr>
                          </w:pPr>
                          <w:r>
                            <w:rPr>
                              <w:b/>
                              <w:bCs/>
                            </w:rPr>
                            <w:t>(E)</w:t>
                          </w:r>
                        </w:p>
                      </w:txbxContent>
                    </v:textbox>
                  </v:shape>
                  <v:shape id="_x0000_s1518" type="#_x0000_t202" style="position:absolute;left:26170;top:35472;width:3861;height: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" filled="f" stroked="f">
                    <v:textbox>
                      <w:txbxContent>
                        <w:p w14:paraId="167D602E" w14:textId="77777777" w:rsidR="00F75B1B" w:rsidRPr="00400353" w:rsidRDefault="00F75B1B" w:rsidP="003F33E6">
                          <w:pPr>
                            <w:rPr>
                              <w:b/>
                              <w:bCs/>
                            </w:rPr>
                          </w:pPr>
                          <w:r>
                            <w:rPr>
                              <w:b/>
                              <w:bCs/>
                            </w:rPr>
                            <w:t>(D)</w:t>
                          </w:r>
                        </w:p>
                      </w:txbxContent>
                    </v:textbox>
                  </v:shape>
                  <v:shape id="_x0000_s1519" type="#_x0000_t202" style="position:absolute;left:26486;top:43828;width:3860;height: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" filled="f" stroked="f">
                    <v:textbox>
                      <w:txbxContent>
                        <w:p w14:paraId="324EF865" w14:textId="77777777" w:rsidR="00F75B1B" w:rsidRPr="00400353" w:rsidRDefault="00F75B1B" w:rsidP="003F33E6">
                          <w:pPr>
                            <w:rPr>
                              <w:b/>
                              <w:bCs/>
                            </w:rPr>
                          </w:pPr>
                          <w:r>
                            <w:rPr>
                              <w:b/>
                              <w:bCs/>
                            </w:rPr>
                            <w:t>(F)</w:t>
                          </w:r>
                        </w:p>
                      </w:txbxContent>
                    </v:textbox>
                  </v:shape>
                  <v:shape id="_x0000_s1520" type="#_x0000_t202" style="position:absolute;left:34041;top:4099;width:17105;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" filled="f" stroked="f">
                    <v:textbox>
                      <w:txbxContent>
                        <w:p w14:paraId="6F42A8CB" w14:textId="77777777" w:rsidR="00F75B1B" w:rsidRDefault="00F75B1B" w:rsidP="003F33E6">
                          <w:r>
                            <w:t>Mass accuracy = &lt; 2 ppm</w:t>
                          </w:r>
                        </w:p>
                      </w:txbxContent>
                    </v:textbox>
                  </v:shape>
                  <v:shape id="Picture 198" o:spid="_x0000_s1521" type="#_x0000_t75" style="position:absolute;left:1576;top:22860;width:47238;height:12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">
                    <v:imagedata r:id="rId177" o:title=""/>
                  </v:shape>
                  <v:shape id="_x0000_s1522" type="#_x0000_t202" style="position:absolute;left:36733;top:35314;width:13760;height:49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14:paraId="5384F67A" w14:textId="77777777" w:rsidR="00F75B1B" w:rsidRDefault="00F75B1B" w:rsidP="003F33E6">
                          <w:pPr>
                            <w:spacing w:line="240" w:lineRule="auto"/>
                            <w:jc w:val="right"/>
                            <w:rPr>
                              <w:sz w:val="16"/>
                              <w:szCs w:val="16"/>
                            </w:rPr>
                          </w:pPr>
                          <w:r>
                            <w:rPr>
                              <w:sz w:val="16"/>
                              <w:szCs w:val="16"/>
                            </w:rPr>
                            <w:t>Spray time =</w:t>
                          </w:r>
                          <w:r w:rsidRPr="00675611">
                            <w:rPr>
                              <w:sz w:val="16"/>
                              <w:szCs w:val="16"/>
                            </w:rPr>
                            <w:t xml:space="preserve"> </w:t>
                          </w:r>
                          <w:r>
                            <w:rPr>
                              <w:sz w:val="16"/>
                              <w:szCs w:val="16"/>
                            </w:rPr>
                            <w:t>8.93 mins</w:t>
                          </w:r>
                        </w:p>
                        <w:p w14:paraId="2EF08841"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w:t>
                          </w:r>
                          <w:r w:rsidRPr="00675611">
                            <w:rPr>
                              <w:sz w:val="16"/>
                              <w:szCs w:val="16"/>
                            </w:rPr>
                            <w:t xml:space="preserve"> ppm</w:t>
                          </w:r>
                          <w:r>
                            <w:rPr>
                              <w:sz w:val="16"/>
                              <w:szCs w:val="16"/>
                            </w:rPr>
                            <w:t xml:space="preserve"> </w:t>
                          </w:r>
                        </w:p>
                      </w:txbxContent>
                    </v:textbox>
                  </v:shape>
                  <v:shape id="_x0000_s1523" type="#_x0000_t202" style="position:absolute;left:9932;top:43561;width:15716;height:4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14:paraId="30931E42" w14:textId="77777777" w:rsidR="00F75B1B" w:rsidRDefault="00F75B1B" w:rsidP="003F33E6">
                          <w:pPr>
                            <w:spacing w:line="240" w:lineRule="auto"/>
                            <w:jc w:val="right"/>
                            <w:rPr>
                              <w:sz w:val="16"/>
                              <w:szCs w:val="16"/>
                            </w:rPr>
                          </w:pPr>
                          <w:r>
                            <w:rPr>
                              <w:sz w:val="16"/>
                              <w:szCs w:val="16"/>
                            </w:rPr>
                            <w:t>Spray time =</w:t>
                          </w:r>
                          <w:r w:rsidRPr="00675611">
                            <w:rPr>
                              <w:sz w:val="16"/>
                              <w:szCs w:val="16"/>
                            </w:rPr>
                            <w:t xml:space="preserve"> </w:t>
                          </w:r>
                          <w:r>
                            <w:rPr>
                              <w:sz w:val="16"/>
                              <w:szCs w:val="16"/>
                            </w:rPr>
                            <w:t>9.72 mins</w:t>
                          </w:r>
                        </w:p>
                        <w:p w14:paraId="16FC9A4D"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w:t>
                          </w:r>
                          <w:r w:rsidRPr="00675611">
                            <w:rPr>
                              <w:sz w:val="16"/>
                              <w:szCs w:val="16"/>
                            </w:rPr>
                            <w:t xml:space="preserve"> ppm</w:t>
                          </w:r>
                          <w:r>
                            <w:rPr>
                              <w:sz w:val="16"/>
                              <w:szCs w:val="16"/>
                            </w:rPr>
                            <w:t xml:space="preserve"> </w:t>
                          </w:r>
                        </w:p>
                      </w:txbxContent>
                    </v:textbox>
                  </v:shape>
                  <v:shape id="_x0000_s1524" type="#_x0000_t202" style="position:absolute;left:36418;top:43670;width:13760;height:49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" filled="f" stroked="f">
                    <v:textbox>
                      <w:txbxContent>
                        <w:p w14:paraId="0022F0DD" w14:textId="77777777" w:rsidR="00F75B1B" w:rsidRDefault="00F75B1B" w:rsidP="003F33E6">
                          <w:pPr>
                            <w:spacing w:line="240" w:lineRule="auto"/>
                            <w:jc w:val="right"/>
                            <w:rPr>
                              <w:sz w:val="16"/>
                              <w:szCs w:val="16"/>
                            </w:rPr>
                          </w:pPr>
                          <w:r>
                            <w:rPr>
                              <w:sz w:val="16"/>
                              <w:szCs w:val="16"/>
                            </w:rPr>
                            <w:t>Spray time =</w:t>
                          </w:r>
                          <w:r w:rsidRPr="00675611">
                            <w:rPr>
                              <w:sz w:val="16"/>
                              <w:szCs w:val="16"/>
                            </w:rPr>
                            <w:t xml:space="preserve"> </w:t>
                          </w:r>
                          <w:r>
                            <w:rPr>
                              <w:sz w:val="16"/>
                              <w:szCs w:val="16"/>
                            </w:rPr>
                            <w:t>11.00 mins</w:t>
                          </w:r>
                        </w:p>
                        <w:p w14:paraId="577EED14"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w:t>
                          </w:r>
                          <w:r w:rsidRPr="00675611">
                            <w:rPr>
                              <w:sz w:val="16"/>
                              <w:szCs w:val="16"/>
                            </w:rPr>
                            <w:t xml:space="preserve"> ppm</w:t>
                          </w:r>
                          <w:r>
                            <w:rPr>
                              <w:sz w:val="16"/>
                              <w:szCs w:val="16"/>
                            </w:rPr>
                            <w:t xml:space="preserve"> </w:t>
                          </w:r>
                        </w:p>
                      </w:txbxContent>
                    </v:textbox>
                  </v:shape>
                  <v:shape id="_x0000_s1525" type="#_x0000_t202" style="position:absolute;left:472;top:315;width:49608;height:3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">
                    <v:textbox>
                      <w:txbxContent>
                        <w:p w14:paraId="086CCA8C" w14:textId="77777777" w:rsidR="00F75B1B" w:rsidRPr="000264A2" w:rsidRDefault="00F75B1B" w:rsidP="003F33E6">
                          <w:pPr>
                            <w:rPr>
                              <w:b/>
                              <w:bCs/>
                              <w:vertAlign w:val="superscript"/>
                            </w:rPr>
                          </w:pPr>
                          <w:r w:rsidRPr="000264A2">
                            <w:rPr>
                              <w:b/>
                              <w:bCs/>
                            </w:rPr>
                            <w:t>(i</w:t>
                          </w:r>
                          <w:r>
                            <w:rPr>
                              <w:b/>
                              <w:bCs/>
                            </w:rPr>
                            <w:t xml:space="preserve">) </w:t>
                          </w:r>
                          <w:r w:rsidRPr="000264A2">
                            <w:rPr>
                              <w:b/>
                              <w:bCs/>
                            </w:rPr>
                            <w:t>Analyte: L057 [C</w:t>
                          </w:r>
                          <w:r w:rsidRPr="000264A2">
                            <w:rPr>
                              <w:b/>
                              <w:bCs/>
                              <w:vertAlign w:val="subscript"/>
                            </w:rPr>
                            <w:t>8</w:t>
                          </w:r>
                          <w:r w:rsidRPr="000264A2">
                            <w:rPr>
                              <w:b/>
                              <w:bCs/>
                            </w:rPr>
                            <w:t>H</w:t>
                          </w:r>
                          <w:r w:rsidRPr="000264A2">
                            <w:rPr>
                              <w:b/>
                              <w:bCs/>
                              <w:vertAlign w:val="subscript"/>
                            </w:rPr>
                            <w:t>13</w:t>
                          </w:r>
                          <w:r w:rsidRPr="000264A2">
                            <w:rPr>
                              <w:b/>
                              <w:bCs/>
                            </w:rPr>
                            <w:t>NO</w:t>
                          </w:r>
                          <w:r w:rsidRPr="000264A2">
                            <w:rPr>
                              <w:b/>
                              <w:bCs/>
                              <w:vertAlign w:val="subscript"/>
                            </w:rPr>
                            <w:t>3</w:t>
                          </w:r>
                          <w:r w:rsidRPr="000264A2">
                            <w:rPr>
                              <w:b/>
                              <w:bCs/>
                            </w:rPr>
                            <w:t>+ H]</w:t>
                          </w:r>
                          <w:r w:rsidRPr="000264A2">
                            <w:rPr>
                              <w:b/>
                              <w:bCs/>
                              <w:vertAlign w:val="superscript"/>
                            </w:rPr>
                            <w:t xml:space="preserve">+ </w:t>
                          </w:r>
                          <w:r w:rsidRPr="000264A2">
                            <w:rPr>
                              <w:b/>
                              <w:bCs/>
                            </w:rPr>
                            <w:t xml:space="preserve">                                                       Cultivar: Mung bean</w:t>
                          </w:r>
                        </w:p>
                      </w:txbxContent>
                    </v:textbox>
                  </v:shape>
                  <v:shape id="_x0000_s1526" type="#_x0000_t202" style="position:absolute;left:13243;top:39571;width:12476;height:2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" filled="f" stroked="f">
                    <v:textbox>
                      <w:txbxContent>
                        <w:p w14:paraId="1A016D10" w14:textId="77777777" w:rsidR="00F75B1B" w:rsidRPr="00400353" w:rsidRDefault="00F75B1B" w:rsidP="003F33E6">
                          <w:pPr>
                            <w:jc w:val="right"/>
                            <w:rPr>
                              <w:sz w:val="16"/>
                              <w:szCs w:val="16"/>
                            </w:rPr>
                          </w:pPr>
                          <w:r>
                            <w:rPr>
                              <w:sz w:val="16"/>
                              <w:szCs w:val="16"/>
                            </w:rPr>
                            <w:t>Theoretical isotopic peak</w:t>
                          </w:r>
                        </w:p>
                      </w:txbxContent>
                    </v:textbox>
                  </v:shape>
                  <v:shape id="_x0000_s1527" type="#_x0000_t202" style="position:absolute;left:13243;top:47769;width:12476;height:2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" filled="f" stroked="f">
                    <v:textbox>
                      <w:txbxContent>
                        <w:p w14:paraId="7D3A0081" w14:textId="77777777" w:rsidR="00F75B1B" w:rsidRPr="00400353" w:rsidRDefault="00F75B1B" w:rsidP="003F33E6">
                          <w:pPr>
                            <w:jc w:val="right"/>
                            <w:rPr>
                              <w:sz w:val="16"/>
                              <w:szCs w:val="16"/>
                            </w:rPr>
                          </w:pPr>
                          <w:r>
                            <w:rPr>
                              <w:sz w:val="16"/>
                              <w:szCs w:val="16"/>
                            </w:rPr>
                            <w:t>Theoretical isotopic peak</w:t>
                          </w:r>
                        </w:p>
                      </w:txbxContent>
                    </v:textbox>
                  </v:shape>
                  <v:shape id="_x0000_s1528" type="#_x0000_t202" style="position:absolute;left:37837;top:39886;width:12477;height:2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" filled="f" stroked="f">
                    <v:textbox>
                      <w:txbxContent>
                        <w:p w14:paraId="639AC584" w14:textId="77777777" w:rsidR="00F75B1B" w:rsidRPr="00400353" w:rsidRDefault="00F75B1B" w:rsidP="003F33E6">
                          <w:pPr>
                            <w:jc w:val="right"/>
                            <w:rPr>
                              <w:sz w:val="16"/>
                              <w:szCs w:val="16"/>
                            </w:rPr>
                          </w:pPr>
                          <w:r>
                            <w:rPr>
                              <w:sz w:val="16"/>
                              <w:szCs w:val="16"/>
                            </w:rPr>
                            <w:t>Theoretical isotopic peak</w:t>
                          </w:r>
                        </w:p>
                      </w:txbxContent>
                    </v:textbox>
                  </v:shape>
                  <v:shape id="_x0000_s1529" type="#_x0000_t202" style="position:absolute;left:37837;top:48084;width:12477;height:2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" filled="f" stroked="f">
                    <v:textbox>
                      <w:txbxContent>
                        <w:p w14:paraId="417F804E" w14:textId="77777777" w:rsidR="00F75B1B" w:rsidRPr="00400353" w:rsidRDefault="00F75B1B" w:rsidP="003F33E6">
                          <w:pPr>
                            <w:jc w:val="right"/>
                            <w:rPr>
                              <w:sz w:val="16"/>
                              <w:szCs w:val="16"/>
                            </w:rPr>
                          </w:pPr>
                          <w:r>
                            <w:rPr>
                              <w:sz w:val="16"/>
                              <w:szCs w:val="16"/>
                            </w:rPr>
                            <w:t>Theoretical isotopic peak</w:t>
                          </w:r>
                        </w:p>
                      </w:txbxContent>
                    </v:textbox>
                  </v:shape>
                </v:group>
                <v:group id="Group 207" o:spid="_x0000_s1530" style="position:absolute;left:51237;width:51728;height:52800" coordsize="51730,528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group id="Group 208" o:spid="_x0000_s1531" style="position:absolute;width:50754;height:52805" coordsize="50754,528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shape id="Picture 209" o:spid="_x0000_s1532" type="#_x0000_t75" style="position:absolute;left:26013;top:44458;width:23698;height:69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">
                      <v:imagedata r:id="rId178" o:title=""/>
                    </v:shape>
                    <v:shape id="Picture 210" o:spid="_x0000_s1533" type="#_x0000_t75" style="position:absolute;left:1261;top:44616;width:23895;height:70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">
                      <v:imagedata r:id="rId179" o:title=""/>
                    </v:shape>
                    <v:shape id="Picture 211" o:spid="_x0000_s1534" type="#_x0000_t75" style="position:absolute;left:26013;top:36103;width:23711;height:72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">
                      <v:imagedata r:id="rId180" o:title=""/>
                    </v:shape>
                    <v:shape id="Picture 212" o:spid="_x0000_s1535" type="#_x0000_t75" style="position:absolute;left:1261;top:36103;width:23812;height:7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">
                      <v:imagedata r:id="rId181" o:title=""/>
                    </v:shape>
                    <v:rect id="Rectangle 213" o:spid="_x0000_s1536" style="position:absolute;width:50754;height:52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5xK+xwAAANwAAAAPAAAAZHJzL2Rvd25yZXYueG1sRI9BS8NA&#10;FITvgv9heYKX0m5SQS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GvnEr7HAAAA3AAA&#10;AA8AAAAAAAAAAAAAAAAABwIAAGRycy9kb3ducmV2LnhtbFBLBQYAAAAAAwADALcAAAD7AgAAAAA=&#10;" filled="f" strokecolor="black [3213]" strokeweight="1pt"/>
                    <v:rect id="Rectangle 214" o:spid="_x0000_s1537" style="position:absolute;left:630;top:4099;width:49569;height:15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orKxwAAANwAAAAPAAAAZHJzL2Rvd25yZXYueG1sRI9BS8NA&#10;FITvgv9heYKX0m5SR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OQOisrHAAAA3AAA&#10;AA8AAAAAAAAAAAAAAAAABwIAAGRycy9kb3ducmV2LnhtbFBLBQYAAAAAAwADALcAAAD7AgAAAAA=&#10;" filled="f" strokecolor="black [3213]" strokeweight="1pt"/>
                    <v:rect id="Rectangle 215" o:spid="_x0000_s1538" style="position:absolute;left:630;top:20810;width:49692;height:313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shape id="_x0000_s1539" type="#_x0000_t202" style="position:absolute;left:2837;top:4099;width:26853;height: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268B0CB8" w14:textId="77777777" w:rsidR="00F75B1B" w:rsidRPr="00400353" w:rsidRDefault="00F75B1B" w:rsidP="003F33E6">
                            <w:pPr>
                              <w:rPr>
                                <w:b/>
                                <w:bCs/>
                              </w:rPr>
                            </w:pPr>
                            <w:r w:rsidRPr="00400353">
                              <w:rPr>
                                <w:b/>
                                <w:bCs/>
                              </w:rPr>
                              <w:t xml:space="preserve">Positive </w:t>
                            </w:r>
                            <w:r>
                              <w:rPr>
                                <w:b/>
                                <w:bCs/>
                              </w:rPr>
                              <w:t>i</w:t>
                            </w:r>
                            <w:r w:rsidRPr="00400353">
                              <w:rPr>
                                <w:b/>
                                <w:bCs/>
                              </w:rPr>
                              <w:t xml:space="preserve">on </w:t>
                            </w:r>
                            <w:r>
                              <w:rPr>
                                <w:b/>
                                <w:bCs/>
                              </w:rPr>
                              <w:t>m</w:t>
                            </w:r>
                            <w:r w:rsidRPr="00400353">
                              <w:rPr>
                                <w:b/>
                                <w:bCs/>
                              </w:rPr>
                              <w:t xml:space="preserve">ode </w:t>
                            </w:r>
                            <w:r>
                              <w:rPr>
                                <w:b/>
                                <w:bCs/>
                              </w:rPr>
                              <w:t>nan</w:t>
                            </w:r>
                            <w:r w:rsidRPr="00400353">
                              <w:rPr>
                                <w:b/>
                                <w:bCs/>
                              </w:rPr>
                              <w:t xml:space="preserve">ospray </w:t>
                            </w:r>
                            <w:r>
                              <w:rPr>
                                <w:b/>
                                <w:bCs/>
                              </w:rPr>
                              <w:t>s</w:t>
                            </w:r>
                            <w:r w:rsidRPr="00400353">
                              <w:rPr>
                                <w:b/>
                                <w:bCs/>
                              </w:rPr>
                              <w:t>pectrum</w:t>
                            </w:r>
                            <w:r>
                              <w:rPr>
                                <w:b/>
                                <w:bCs/>
                              </w:rPr>
                              <w:t>:</w:t>
                            </w:r>
                          </w:p>
                        </w:txbxContent>
                      </v:textbox>
                    </v:shape>
                    <v:shape id="_x0000_s1540" type="#_x0000_t202" style="position:absolute;left:2680;top:20810;width:47091;height: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55826ECB" w14:textId="77777777" w:rsidR="00F75B1B" w:rsidRPr="00400353" w:rsidRDefault="00F75B1B" w:rsidP="003F33E6">
                            <w:pPr>
                              <w:rPr>
                                <w:b/>
                                <w:bCs/>
                              </w:rPr>
                            </w:pPr>
                            <w:r w:rsidRPr="00400353">
                              <w:rPr>
                                <w:b/>
                                <w:bCs/>
                              </w:rPr>
                              <w:t xml:space="preserve">Extracted ion </w:t>
                            </w:r>
                            <w:r>
                              <w:rPr>
                                <w:b/>
                                <w:bCs/>
                              </w:rPr>
                              <w:t>plot</w:t>
                            </w:r>
                            <w:r w:rsidRPr="00400353">
                              <w:rPr>
                                <w:b/>
                                <w:bCs/>
                              </w:rPr>
                              <w:t>:</w:t>
                            </w:r>
                            <w:r>
                              <w:rPr>
                                <w:b/>
                                <w:bCs/>
                              </w:rPr>
                              <w:t xml:space="preserve">                                                         </w:t>
                            </w:r>
                            <w:r w:rsidRPr="0068646E">
                              <w:rPr>
                                <w:b/>
                                <w:bCs/>
                                <w:i/>
                                <w:iCs/>
                              </w:rPr>
                              <w:t>m/z</w:t>
                            </w:r>
                            <w:r>
                              <w:rPr>
                                <w:b/>
                                <w:bCs/>
                              </w:rPr>
                              <w:t xml:space="preserve"> range = 172.09 – 172.10</w:t>
                            </w:r>
                          </w:p>
                        </w:txbxContent>
                      </v:textbox>
                    </v:shape>
                    <v:rect id="Rectangle 219" o:spid="_x0000_s1541" style="position:absolute;left:1103;top:35787;width:24271;height:78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rect id="Rectangle 220" o:spid="_x0000_s1542" style="position:absolute;left:25697;top:35787;width:24271;height:78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" filled="f" strokecolor="black [3213]" strokeweight="1pt"/>
                    <v:rect id="Rectangle 221" o:spid="_x0000_s1543" style="position:absolute;left:1103;top:43985;width:24271;height:78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" filled="f" strokecolor="black [3213]" strokeweight="1pt"/>
                    <v:rect id="Rectangle 222" o:spid="_x0000_s1544" style="position:absolute;left:25697;top:43985;width:24271;height:78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" filled="f" strokecolor="black [3213]" strokeweight="1pt"/>
                    <v:shape id="_x0000_s1545" type="#_x0000_t202" style="position:absolute;left:13558;top:35472;width:12226;height:5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" filled="f" stroked="f">
                      <v:textbox>
                        <w:txbxContent>
                          <w:p w14:paraId="65F723D4" w14:textId="77777777" w:rsidR="00F75B1B" w:rsidRDefault="00F75B1B" w:rsidP="003F33E6">
                            <w:pPr>
                              <w:spacing w:line="240" w:lineRule="auto"/>
                              <w:jc w:val="right"/>
                              <w:rPr>
                                <w:sz w:val="16"/>
                                <w:szCs w:val="16"/>
                              </w:rPr>
                            </w:pPr>
                            <w:r>
                              <w:rPr>
                                <w:sz w:val="16"/>
                                <w:szCs w:val="16"/>
                              </w:rPr>
                              <w:t>Spray time =</w:t>
                            </w:r>
                            <w:r w:rsidRPr="00675611">
                              <w:rPr>
                                <w:sz w:val="16"/>
                                <w:szCs w:val="16"/>
                              </w:rPr>
                              <w:t xml:space="preserve"> </w:t>
                            </w:r>
                            <w:r>
                              <w:rPr>
                                <w:sz w:val="16"/>
                                <w:szCs w:val="16"/>
                              </w:rPr>
                              <w:t>4.44 mins</w:t>
                            </w:r>
                          </w:p>
                          <w:p w14:paraId="55265CF9"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w:t>
                            </w:r>
                            <w:r w:rsidRPr="00675611">
                              <w:rPr>
                                <w:sz w:val="16"/>
                                <w:szCs w:val="16"/>
                              </w:rPr>
                              <w:t xml:space="preserve"> ppm</w:t>
                            </w:r>
                          </w:p>
                        </w:txbxContent>
                      </v:textbox>
                    </v:shape>
                    <v:shape id="_x0000_s1546" type="#_x0000_t202" style="position:absolute;left:472;top:4099;width:3861;height: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" filled="f" stroked="f">
                      <v:textbox>
                        <w:txbxContent>
                          <w:p w14:paraId="3FD6F070" w14:textId="77777777" w:rsidR="00F75B1B" w:rsidRPr="00400353" w:rsidRDefault="00F75B1B" w:rsidP="003F33E6">
                            <w:pPr>
                              <w:rPr>
                                <w:b/>
                                <w:bCs/>
                              </w:rPr>
                            </w:pPr>
                            <w:r>
                              <w:rPr>
                                <w:b/>
                                <w:bCs/>
                              </w:rPr>
                              <w:t>(A)</w:t>
                            </w:r>
                          </w:p>
                        </w:txbxContent>
                      </v:textbox>
                    </v:shape>
                    <v:shape id="_x0000_s1547" type="#_x0000_t202" style="position:absolute;left:472;top:20810;width:3861;height: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" filled="f" stroked="f">
                      <v:textbox>
                        <w:txbxContent>
                          <w:p w14:paraId="37BB6F8C" w14:textId="77777777" w:rsidR="00F75B1B" w:rsidRPr="00400353" w:rsidRDefault="00F75B1B" w:rsidP="003F33E6">
                            <w:pPr>
                              <w:rPr>
                                <w:b/>
                                <w:bCs/>
                              </w:rPr>
                            </w:pPr>
                            <w:r>
                              <w:rPr>
                                <w:b/>
                                <w:bCs/>
                              </w:rPr>
                              <w:t>(B)</w:t>
                            </w:r>
                          </w:p>
                        </w:txbxContent>
                      </v:textbox>
                    </v:shape>
                    <v:shape id="_x0000_s1548" type="#_x0000_t202" style="position:absolute;left:1891;top:35787;width:3861;height: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" filled="f" stroked="f">
                      <v:textbox>
                        <w:txbxContent>
                          <w:p w14:paraId="6DCDA94E" w14:textId="77777777" w:rsidR="00F75B1B" w:rsidRPr="00400353" w:rsidRDefault="00F75B1B" w:rsidP="003F33E6">
                            <w:pPr>
                              <w:rPr>
                                <w:b/>
                                <w:bCs/>
                              </w:rPr>
                            </w:pPr>
                            <w:r>
                              <w:rPr>
                                <w:b/>
                                <w:bCs/>
                              </w:rPr>
                              <w:t>(C)</w:t>
                            </w:r>
                          </w:p>
                        </w:txbxContent>
                      </v:textbox>
                    </v:shape>
                    <v:shape id="_x0000_s1549" type="#_x0000_t202" style="position:absolute;left:1734;top:43828;width:3860;height: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" filled="f" stroked="f">
                      <v:textbox>
                        <w:txbxContent>
                          <w:p w14:paraId="3C33D206" w14:textId="77777777" w:rsidR="00F75B1B" w:rsidRPr="00400353" w:rsidRDefault="00F75B1B" w:rsidP="003F33E6">
                            <w:pPr>
                              <w:rPr>
                                <w:b/>
                                <w:bCs/>
                              </w:rPr>
                            </w:pPr>
                            <w:r>
                              <w:rPr>
                                <w:b/>
                                <w:bCs/>
                              </w:rPr>
                              <w:t>(E)</w:t>
                            </w:r>
                          </w:p>
                        </w:txbxContent>
                      </v:textbox>
                    </v:shape>
                    <v:shape id="_x0000_s1550" type="#_x0000_t202" style="position:absolute;left:26328;top:35472;width:3861;height: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" filled="f" stroked="f">
                      <v:textbox>
                        <w:txbxContent>
                          <w:p w14:paraId="2E37D423" w14:textId="77777777" w:rsidR="00F75B1B" w:rsidRPr="00400353" w:rsidRDefault="00F75B1B" w:rsidP="003F33E6">
                            <w:pPr>
                              <w:rPr>
                                <w:b/>
                                <w:bCs/>
                              </w:rPr>
                            </w:pPr>
                            <w:r>
                              <w:rPr>
                                <w:b/>
                                <w:bCs/>
                              </w:rPr>
                              <w:t>(D)</w:t>
                            </w:r>
                          </w:p>
                        </w:txbxContent>
                      </v:textbox>
                    </v:shape>
                    <v:shape id="_x0000_s1551" type="#_x0000_t202" style="position:absolute;left:26328;top:43985;width:3861;height:2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" filled="f" stroked="f">
                      <v:textbox>
                        <w:txbxContent>
                          <w:p w14:paraId="4AE3C4AF" w14:textId="77777777" w:rsidR="00F75B1B" w:rsidRPr="00400353" w:rsidRDefault="00F75B1B" w:rsidP="003F33E6">
                            <w:pPr>
                              <w:rPr>
                                <w:b/>
                                <w:bCs/>
                              </w:rPr>
                            </w:pPr>
                            <w:r>
                              <w:rPr>
                                <w:b/>
                                <w:bCs/>
                              </w:rPr>
                              <w:t>(F)</w:t>
                            </w:r>
                          </w:p>
                        </w:txbxContent>
                      </v:textbox>
                    </v:shape>
                    <v:shape id="_x0000_s1552" type="#_x0000_t202" style="position:absolute;left:13243;top:40202;width:12476;height:2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" filled="f" stroked="f">
                      <v:textbox>
                        <w:txbxContent>
                          <w:p w14:paraId="76309919" w14:textId="77777777" w:rsidR="00F75B1B" w:rsidRPr="00400353" w:rsidRDefault="00F75B1B" w:rsidP="003F33E6">
                            <w:pPr>
                              <w:jc w:val="right"/>
                              <w:rPr>
                                <w:sz w:val="16"/>
                                <w:szCs w:val="16"/>
                              </w:rPr>
                            </w:pPr>
                            <w:r>
                              <w:rPr>
                                <w:sz w:val="16"/>
                                <w:szCs w:val="16"/>
                              </w:rPr>
                              <w:t>Theoretical isotopic peak</w:t>
                            </w:r>
                          </w:p>
                        </w:txbxContent>
                      </v:textbox>
                    </v:shape>
                    <v:shape id="_x0000_s1553" type="#_x0000_t202" style="position:absolute;left:33649;top:4166;width:17105;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" filled="f" stroked="f">
                      <v:textbox>
                        <w:txbxContent>
                          <w:p w14:paraId="404B2A33" w14:textId="77777777" w:rsidR="00F75B1B" w:rsidRDefault="00F75B1B" w:rsidP="003F33E6">
                            <w:r>
                              <w:t>Mass accuracy = &lt; 1 ppm</w:t>
                            </w:r>
                          </w:p>
                        </w:txbxContent>
                      </v:textbox>
                    </v:shape>
                    <v:shape id="Picture 232" o:spid="_x0000_s1554" type="#_x0000_t75" style="position:absolute;left:2049;top:22860;width:46241;height:123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">
                      <v:imagedata r:id="rId182" o:title=""/>
                    </v:shape>
                    <v:shape id="_x0000_s1555" type="#_x0000_t202" style="position:absolute;left:37679;top:35472;width:12540;height:5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" filled="f" stroked="f">
                      <v:textbox>
                        <w:txbxContent>
                          <w:p w14:paraId="4D1B32BD" w14:textId="77777777" w:rsidR="00F75B1B" w:rsidRDefault="00F75B1B" w:rsidP="003F33E6">
                            <w:pPr>
                              <w:spacing w:line="240" w:lineRule="auto"/>
                              <w:jc w:val="right"/>
                              <w:rPr>
                                <w:sz w:val="16"/>
                                <w:szCs w:val="16"/>
                              </w:rPr>
                            </w:pPr>
                            <w:r>
                              <w:rPr>
                                <w:sz w:val="16"/>
                                <w:szCs w:val="16"/>
                              </w:rPr>
                              <w:t>Spray time =</w:t>
                            </w:r>
                            <w:r w:rsidRPr="00675611">
                              <w:rPr>
                                <w:sz w:val="16"/>
                                <w:szCs w:val="16"/>
                              </w:rPr>
                              <w:t xml:space="preserve"> </w:t>
                            </w:r>
                            <w:r>
                              <w:rPr>
                                <w:sz w:val="16"/>
                                <w:szCs w:val="16"/>
                              </w:rPr>
                              <w:t>5.46 mins</w:t>
                            </w:r>
                          </w:p>
                          <w:p w14:paraId="277668DC"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w:t>
                            </w:r>
                            <w:r w:rsidRPr="00675611">
                              <w:rPr>
                                <w:sz w:val="16"/>
                                <w:szCs w:val="16"/>
                              </w:rPr>
                              <w:t xml:space="preserve"> ppm</w:t>
                            </w:r>
                          </w:p>
                        </w:txbxContent>
                      </v:textbox>
                    </v:shape>
                    <v:shape id="_x0000_s1556" type="#_x0000_t202" style="position:absolute;left:13716;top:43670;width:12323;height:5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rIi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" filled="f" stroked="f">
                      <v:textbox>
                        <w:txbxContent>
                          <w:p w14:paraId="427E4E96" w14:textId="77777777" w:rsidR="00F75B1B" w:rsidRDefault="00F75B1B" w:rsidP="003F33E6">
                            <w:pPr>
                              <w:spacing w:line="240" w:lineRule="auto"/>
                              <w:jc w:val="right"/>
                              <w:rPr>
                                <w:sz w:val="16"/>
                                <w:szCs w:val="16"/>
                              </w:rPr>
                            </w:pPr>
                            <w:r>
                              <w:rPr>
                                <w:sz w:val="16"/>
                                <w:szCs w:val="16"/>
                              </w:rPr>
                              <w:t>Spray tim</w:t>
                            </w:r>
                            <w:r w:rsidRPr="00675611">
                              <w:rPr>
                                <w:sz w:val="16"/>
                                <w:szCs w:val="16"/>
                              </w:rPr>
                              <w:t>e</w:t>
                            </w:r>
                            <w:r>
                              <w:rPr>
                                <w:sz w:val="16"/>
                                <w:szCs w:val="16"/>
                              </w:rPr>
                              <w:t xml:space="preserve"> =</w:t>
                            </w:r>
                            <w:r w:rsidRPr="00675611">
                              <w:rPr>
                                <w:sz w:val="16"/>
                                <w:szCs w:val="16"/>
                              </w:rPr>
                              <w:t xml:space="preserve"> </w:t>
                            </w:r>
                            <w:r>
                              <w:rPr>
                                <w:sz w:val="16"/>
                                <w:szCs w:val="16"/>
                              </w:rPr>
                              <w:t>7.21 mins</w:t>
                            </w:r>
                          </w:p>
                          <w:p w14:paraId="0299ADC8"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w:t>
                            </w:r>
                            <w:r w:rsidRPr="00675611">
                              <w:rPr>
                                <w:sz w:val="16"/>
                                <w:szCs w:val="16"/>
                              </w:rPr>
                              <w:t xml:space="preserve"> ppm</w:t>
                            </w:r>
                          </w:p>
                        </w:txbxContent>
                      </v:textbox>
                    </v:shape>
                    <v:shape id="_x0000_s1557" type="#_x0000_t202" style="position:absolute;left:37364;top:43670;width:12323;height:5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" filled="f" stroked="f">
                      <v:textbox>
                        <w:txbxContent>
                          <w:p w14:paraId="624E1195" w14:textId="77777777" w:rsidR="00F75B1B" w:rsidRDefault="00F75B1B" w:rsidP="003F33E6">
                            <w:pPr>
                              <w:spacing w:line="240" w:lineRule="auto"/>
                              <w:jc w:val="right"/>
                              <w:rPr>
                                <w:sz w:val="16"/>
                                <w:szCs w:val="16"/>
                              </w:rPr>
                            </w:pPr>
                            <w:r>
                              <w:rPr>
                                <w:sz w:val="16"/>
                                <w:szCs w:val="16"/>
                              </w:rPr>
                              <w:t>Spray time =</w:t>
                            </w:r>
                            <w:r w:rsidRPr="00675611">
                              <w:rPr>
                                <w:sz w:val="16"/>
                                <w:szCs w:val="16"/>
                              </w:rPr>
                              <w:t xml:space="preserve"> </w:t>
                            </w:r>
                            <w:r>
                              <w:rPr>
                                <w:sz w:val="16"/>
                                <w:szCs w:val="16"/>
                              </w:rPr>
                              <w:t>9.24 mins</w:t>
                            </w:r>
                          </w:p>
                          <w:p w14:paraId="68057797"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w:t>
                            </w:r>
                            <w:r w:rsidRPr="00675611">
                              <w:rPr>
                                <w:sz w:val="16"/>
                                <w:szCs w:val="16"/>
                              </w:rPr>
                              <w:t xml:space="preserve"> ppm</w:t>
                            </w:r>
                          </w:p>
                        </w:txbxContent>
                      </v:textbox>
                    </v:shape>
                    <v:shape id="_x0000_s1558" type="#_x0000_t202" style="position:absolute;left:630;top:315;width:49608;height:3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">
                      <v:textbox>
                        <w:txbxContent>
                          <w:p w14:paraId="3A4C13D4" w14:textId="77777777" w:rsidR="00F75B1B" w:rsidRPr="002B196A" w:rsidRDefault="00F75B1B" w:rsidP="003F33E6">
                            <w:pPr>
                              <w:rPr>
                                <w:b/>
                                <w:bCs/>
                                <w:vertAlign w:val="superscript"/>
                              </w:rPr>
                            </w:pPr>
                            <w:r>
                              <w:rPr>
                                <w:b/>
                                <w:bCs/>
                              </w:rPr>
                              <w:t>(ii) Analyte: L057</w:t>
                            </w:r>
                            <w:r w:rsidRPr="002473D5">
                              <w:rPr>
                                <w:b/>
                                <w:bCs/>
                              </w:rPr>
                              <w:t xml:space="preserve"> </w:t>
                            </w:r>
                            <w:r>
                              <w:rPr>
                                <w:b/>
                                <w:bCs/>
                              </w:rPr>
                              <w:t>[</w:t>
                            </w:r>
                            <w:r w:rsidRPr="002473D5">
                              <w:rPr>
                                <w:b/>
                                <w:bCs/>
                              </w:rPr>
                              <w:t>C</w:t>
                            </w:r>
                            <w:r w:rsidRPr="002473D5">
                              <w:rPr>
                                <w:b/>
                                <w:bCs/>
                                <w:vertAlign w:val="subscript"/>
                              </w:rPr>
                              <w:t>8</w:t>
                            </w:r>
                            <w:r w:rsidRPr="002473D5">
                              <w:rPr>
                                <w:b/>
                                <w:bCs/>
                              </w:rPr>
                              <w:t>H</w:t>
                            </w:r>
                            <w:r w:rsidRPr="002473D5">
                              <w:rPr>
                                <w:b/>
                                <w:bCs/>
                                <w:vertAlign w:val="subscript"/>
                              </w:rPr>
                              <w:t>1</w:t>
                            </w:r>
                            <w:r>
                              <w:rPr>
                                <w:b/>
                                <w:bCs/>
                                <w:vertAlign w:val="subscript"/>
                              </w:rPr>
                              <w:t>3</w:t>
                            </w:r>
                            <w:r w:rsidRPr="002473D5">
                              <w:rPr>
                                <w:b/>
                                <w:bCs/>
                              </w:rPr>
                              <w:t>NO</w:t>
                            </w:r>
                            <w:r>
                              <w:rPr>
                                <w:b/>
                                <w:bCs/>
                                <w:vertAlign w:val="subscript"/>
                              </w:rPr>
                              <w:t>3</w:t>
                            </w:r>
                            <w:r>
                              <w:rPr>
                                <w:b/>
                                <w:bCs/>
                              </w:rPr>
                              <w:t>+ H]</w:t>
                            </w:r>
                            <w:r>
                              <w:rPr>
                                <w:b/>
                                <w:bCs/>
                                <w:vertAlign w:val="superscript"/>
                              </w:rPr>
                              <w:t xml:space="preserve">+ </w:t>
                            </w:r>
                            <w:r>
                              <w:rPr>
                                <w:b/>
                                <w:bCs/>
                              </w:rPr>
                              <w:t xml:space="preserve">                                                     Cultivar: Arabidopsis</w:t>
                            </w:r>
                          </w:p>
                        </w:txbxContent>
                      </v:textbox>
                    </v:shape>
                    <v:shape id="_x0000_s1559" type="#_x0000_t202" style="position:absolute;left:37837;top:39886;width:12477;height:2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" filled="f" stroked="f">
                      <v:textbox>
                        <w:txbxContent>
                          <w:p w14:paraId="334EBA20" w14:textId="77777777" w:rsidR="00F75B1B" w:rsidRPr="00400353" w:rsidRDefault="00F75B1B" w:rsidP="003F33E6">
                            <w:pPr>
                              <w:jc w:val="right"/>
                              <w:rPr>
                                <w:sz w:val="16"/>
                                <w:szCs w:val="16"/>
                              </w:rPr>
                            </w:pPr>
                            <w:r>
                              <w:rPr>
                                <w:sz w:val="16"/>
                                <w:szCs w:val="16"/>
                              </w:rPr>
                              <w:t>Theoretical isotopic peak</w:t>
                            </w:r>
                          </w:p>
                        </w:txbxContent>
                      </v:textbox>
                    </v:shape>
                    <v:shape id="_x0000_s1560" type="#_x0000_t202" style="position:absolute;left:37837;top:48084;width:12477;height:2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" filled="f" stroked="f">
                      <v:textbox>
                        <w:txbxContent>
                          <w:p w14:paraId="3A112578" w14:textId="77777777" w:rsidR="00F75B1B" w:rsidRPr="00400353" w:rsidRDefault="00F75B1B" w:rsidP="003F33E6">
                            <w:pPr>
                              <w:jc w:val="right"/>
                              <w:rPr>
                                <w:sz w:val="16"/>
                                <w:szCs w:val="16"/>
                              </w:rPr>
                            </w:pPr>
                            <w:r>
                              <w:rPr>
                                <w:sz w:val="16"/>
                                <w:szCs w:val="16"/>
                              </w:rPr>
                              <w:t>Theoretical isotopic peak</w:t>
                            </w:r>
                          </w:p>
                        </w:txbxContent>
                      </v:textbox>
                    </v:shape>
                    <v:shape id="_x0000_s1561" type="#_x0000_t202" style="position:absolute;left:13085;top:48242;width:12477;height:2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" filled="f" stroked="f">
                      <v:textbox>
                        <w:txbxContent>
                          <w:p w14:paraId="61040108" w14:textId="77777777" w:rsidR="00F75B1B" w:rsidRPr="00400353" w:rsidRDefault="00F75B1B" w:rsidP="003F33E6">
                            <w:pPr>
                              <w:jc w:val="right"/>
                              <w:rPr>
                                <w:sz w:val="16"/>
                                <w:szCs w:val="16"/>
                              </w:rPr>
                            </w:pPr>
                            <w:r>
                              <w:rPr>
                                <w:sz w:val="16"/>
                                <w:szCs w:val="16"/>
                              </w:rPr>
                              <w:t>Theoretical isotopic peak</w:t>
                            </w:r>
                          </w:p>
                        </w:txbxContent>
                      </v:textbox>
                    </v:shape>
                  </v:group>
                  <v:shape id="_x0000_s1562" type="#_x0000_t202" style="position:absolute;left:30189;top:14188;width:2154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" filled="f" stroked="f">
                    <v:textbox>
                      <w:txbxContent>
                        <w:p w14:paraId="695A231A" w14:textId="77777777" w:rsidR="00F75B1B" w:rsidRDefault="00F75B1B" w:rsidP="003F33E6">
                          <w:r>
                            <w:t>Theoretical isotopic distribution</w:t>
                          </w:r>
                        </w:p>
                      </w:txbxContent>
                    </v:textbox>
                  </v:shape>
                </v:group>
                <v:shape id="Text Box 241" o:spid="_x0000_s1563" type="#_x0000_t202" style="position:absolute;top:53445;width:101923;height:79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" stroked="f">
                  <v:textbox inset="0,0,0,0">
                    <w:txbxContent>
                      <w:p w14:paraId="50F4F438" w14:textId="133791AC" w:rsidR="00F75B1B" w:rsidRPr="00202997" w:rsidRDefault="00F75B1B" w:rsidP="003F33E6">
                        <w:pPr>
                          <w:pStyle w:val="Caption"/>
                          <w:rPr>
                            <w:noProof/>
                            <w:sz w:val="20"/>
                            <w:szCs w:val="20"/>
                          </w:rPr>
                        </w:pPr>
                        <w:bookmarkStart w:id="93" w:name="_Toc59633649"/>
                        <w:r w:rsidRPr="0018090C">
                          <w:rPr>
                            <w:sz w:val="20"/>
                            <w:szCs w:val="20"/>
                          </w:rPr>
                          <w:t xml:space="preserve">Figure </w:t>
                        </w:r>
                        <w:r>
                          <w:rPr>
                            <w:sz w:val="20"/>
                            <w:szCs w:val="20"/>
                          </w:rPr>
                          <w:t>3.15</w:t>
                        </w:r>
                        <w:r w:rsidRPr="0018090C">
                          <w:rPr>
                            <w:sz w:val="20"/>
                            <w:szCs w:val="20"/>
                          </w:rPr>
                          <w:t>: Recorded data for (i) mung bean and (ii) arabidopsis samples for the theoretical m/z value for protonated L057  (A) Positive ion mode nanospray spectrum, showing recorded signals in the m/z region for protonated L057  [M + H]</w:t>
                        </w:r>
                        <w:r w:rsidRPr="0018090C">
                          <w:rPr>
                            <w:sz w:val="20"/>
                            <w:szCs w:val="20"/>
                            <w:vertAlign w:val="superscript"/>
                          </w:rPr>
                          <w:t>+</w:t>
                        </w:r>
                        <w:r w:rsidRPr="0018090C">
                          <w:rPr>
                            <w:sz w:val="20"/>
                            <w:szCs w:val="20"/>
                          </w:rPr>
                          <w:t xml:space="preserve"> with a nominal mass of 172. The positive ion mode nanospray spectrum for the relevant spray period is displayed against the theoretical isotopic distribution of the calculated m/z value for protonated L057. (B) Extracted ion plot generated for protonated levetiracetam (m/z range 172.09 - 172.10), displaying the time points at which there is a signal within this m/z range. (C)– (F) Positive ion nanospray spectra displaying signals corresponding with the m/z value for protonated L057 at example time points derived from the extracted ion plot. Displayed against the theoretical isotopic distribution of protonated L057.</w:t>
                        </w:r>
                        <w:bookmarkEnd w:id="93"/>
                      </w:p>
                    </w:txbxContent>
                  </v:textbox>
                </v:shape>
                <v:shape id="Picture 242" o:spid="_x0000_s1564" type="#_x0000_t75" style="position:absolute;left:56946;top:6654;width:5531;height:4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" stroked="t" strokecolor="black [3213]" strokeweight="1pt">
                  <v:stroke dashstyle="dash"/>
                  <v:imagedata r:id="rId183" o:title=""/>
                  <v:path arrowok="t"/>
                </v:shape>
                <v:shape id="Picture 243" o:spid="_x0000_s1565" type="#_x0000_t75" style="position:absolute;left:78229;top:6654;width:5423;height:4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" stroked="t" strokecolor="black [3213]" strokeweight="1pt">
                  <v:stroke dashstyle="dash"/>
                  <v:imagedata r:id="rId184" o:title=""/>
                  <v:path arrowok="t"/>
                </v:shape>
                <v:shape id="Picture 244" o:spid="_x0000_s1566" type="#_x0000_t75" style="position:absolute;left:89423;top:6654;width:5556;height:4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" stroked="t" strokecolor="black [3213]" strokeweight="1pt">
                  <v:stroke dashstyle="dash"/>
                  <v:imagedata r:id="rId185" o:title=""/>
                  <v:path arrowok="t"/>
                </v:shape>
                <v:shape id="Straight Arrow Connector 245" o:spid="_x0000_s1567" type="#_x0000_t32" style="position:absolute;left:56033;top:11351;width:2857;height:9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" strokecolor="black [3200]" strokeweight=".5pt">
                  <v:stroke endarrow="block" joinstyle="miter"/>
                </v:shape>
                <v:shape id="Straight Arrow Connector 246" o:spid="_x0000_s1568" type="#_x0000_t32" style="position:absolute;left:76686;top:11351;width:4315;height:118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" strokecolor="black [3200]" strokeweight=".5pt">
                  <v:stroke endarrow="block" joinstyle="miter"/>
                </v:shape>
                <v:shape id="Straight Arrow Connector 247" o:spid="_x0000_s1569" type="#_x0000_t32" style="position:absolute;left:92543;top:11351;width:4905;height:11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" strokecolor="black [3200]" strokeweight=".5pt">
                  <v:stroke endarrow="block" joinstyle="miter"/>
                </v:shape>
                <v:shape id="Picture 248" o:spid="_x0000_s1570" type="#_x0000_t75" style="position:absolute;left:9176;top:6496;width:5074;height:4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" stroked="t" strokecolor="windowText" strokeweight="1pt">
                  <v:stroke dashstyle="dash" joinstyle="round"/>
                  <v:imagedata r:id="rId186" o:title="" cropright="9467f"/>
                  <v:path arrowok="t"/>
                </v:shape>
                <v:shape id="Picture 249" o:spid="_x0000_s1571" type="#_x0000_t75" style="position:absolute;left:29672;top:6496;width:5378;height:4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" stroked="t" strokecolor="black [3213]" strokeweight="1pt">
                  <v:stroke dashstyle="dash"/>
                  <v:imagedata r:id="rId187" o:title=""/>
                  <v:path arrowok="t"/>
                </v:shape>
                <v:shape id="Straight Arrow Connector 250" o:spid="_x0000_s1572" type="#_x0000_t32" style="position:absolute;left:26709;top:10720;width:5561;height:168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" strokecolor="black [3200]" strokeweight=".5pt">
                  <v:stroke endarrow="block" joinstyle="miter"/>
                </v:shape>
                <v:shape id="Straight Arrow Connector 251" o:spid="_x0000_s1573" type="#_x0000_t32" style="position:absolute;left:6844;top:10720;width:5208;height:168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" strokecolor="black [3200]" strokeweight=".5pt">
                  <v:stroke endarrow="block" joinstyle="miter"/>
                </v:shape>
              </v:group>
            </w:pict>
          </mc:Fallback>
        </mc:AlternateContent>
      </w:r>
    </w:p>
    <w:p w14:paraId="454F42B0" w14:textId="6CFEA3BD" w:rsidR="003F33E6" w:rsidRPr="009A00CF" w:rsidRDefault="00916216" w:rsidP="00916216">
      <w:pPr>
        <w:pStyle w:val="Heading3"/>
      </w:pPr>
      <w:bookmarkStart w:id="94" w:name="_Toc68085940"/>
      <w:r>
        <w:lastRenderedPageBreak/>
        <w:t xml:space="preserve">3.4.3 </w:t>
      </w:r>
      <w:r w:rsidR="003F33E6" w:rsidRPr="009A00CF">
        <w:t>Metronidazole</w:t>
      </w:r>
      <w:bookmarkEnd w:id="94"/>
    </w:p>
    <w:p w14:paraId="0CBE38F3" w14:textId="79F0BC70" w:rsidR="003F33E6" w:rsidRPr="009A00CF" w:rsidRDefault="003F33E6" w:rsidP="003F33E6">
      <w:pPr>
        <w:spacing w:line="360" w:lineRule="auto"/>
      </w:pPr>
      <w:r w:rsidRPr="009A00CF">
        <w:t xml:space="preserve">Of the two technical replicates of the sampled mung bean cells, both displayed signals consistent in </w:t>
      </w:r>
      <w:r w:rsidRPr="009A00CF">
        <w:rPr>
          <w:i/>
          <w:iCs/>
        </w:rPr>
        <w:t>m/z</w:t>
      </w:r>
      <w:r w:rsidRPr="009A00CF">
        <w:t xml:space="preserve"> with protonated metronidazole, with a nominal mass of 172. In the first replicate, a signal at </w:t>
      </w:r>
      <w:r w:rsidRPr="009A00CF">
        <w:rPr>
          <w:i/>
        </w:rPr>
        <w:t>m/z</w:t>
      </w:r>
      <w:r w:rsidRPr="009A00CF">
        <w:t xml:space="preserve"> 172.0719 corresponded in </w:t>
      </w:r>
      <w:r w:rsidRPr="009A00CF">
        <w:rPr>
          <w:i/>
          <w:iCs/>
        </w:rPr>
        <w:t>m/z</w:t>
      </w:r>
      <w:r w:rsidRPr="009A00CF">
        <w:t xml:space="preserve"> with protonated metronidazole, [M+</w:t>
      </w:r>
      <w:proofErr w:type="gramStart"/>
      <w:r w:rsidRPr="009A00CF">
        <w:t>H]</w:t>
      </w:r>
      <w:r w:rsidRPr="009A00CF">
        <w:rPr>
          <w:vertAlign w:val="superscript"/>
        </w:rPr>
        <w:t>+</w:t>
      </w:r>
      <w:proofErr w:type="gramEnd"/>
      <w:r w:rsidRPr="009A00CF">
        <w:t>, with a mass accuracy of &lt;1.5 ppm and a signal intensity of 9.37e</w:t>
      </w:r>
      <w:r w:rsidRPr="009A00CF">
        <w:rPr>
          <w:vertAlign w:val="superscript"/>
        </w:rPr>
        <w:t>7</w:t>
      </w:r>
      <w:r w:rsidRPr="009A00CF">
        <w:t xml:space="preserve"> counts (background estimated at 1.57e</w:t>
      </w:r>
      <w:r w:rsidRPr="009A00CF">
        <w:rPr>
          <w:vertAlign w:val="superscript"/>
        </w:rPr>
        <w:t>4</w:t>
      </w:r>
      <w:r w:rsidRPr="009A00CF">
        <w:t xml:space="preserve"> counts) (fig</w:t>
      </w:r>
      <w:r w:rsidR="00F238CF" w:rsidRPr="009A00CF">
        <w:t>ure 3.16</w:t>
      </w:r>
      <w:r w:rsidRPr="009A00CF">
        <w:t xml:space="preserve">). The extracted ion plot generated for the </w:t>
      </w:r>
      <w:r w:rsidRPr="009A00CF">
        <w:rPr>
          <w:i/>
        </w:rPr>
        <w:t>m/z</w:t>
      </w:r>
      <w:r w:rsidRPr="009A00CF">
        <w:t xml:space="preserve"> range relevant to protonated metronidazole (</w:t>
      </w:r>
      <w:r w:rsidRPr="009A00CF">
        <w:rPr>
          <w:i/>
        </w:rPr>
        <w:t>m/z</w:t>
      </w:r>
      <w:r w:rsidRPr="009A00CF">
        <w:t xml:space="preserve"> range 172.07 – 172.08), indicated that there were corresponding signals at multiple time points throughout the nanospray period, with mass accuracies of &lt;1.5 ppm and at intensities distinguishable from background estimates of signal intensity. Isotopic clusters were well aligned with theoretical isotopic distributions. In this sample, a signal corresponding in </w:t>
      </w:r>
      <w:r w:rsidRPr="009A00CF">
        <w:rPr>
          <w:i/>
        </w:rPr>
        <w:t>m/z</w:t>
      </w:r>
      <w:r w:rsidRPr="009A00CF">
        <w:t xml:space="preserve"> with potassiated metronidazole, [M+</w:t>
      </w:r>
      <w:proofErr w:type="gramStart"/>
      <w:r w:rsidRPr="009A00CF">
        <w:t>K]</w:t>
      </w:r>
      <w:r w:rsidRPr="009A00CF">
        <w:rPr>
          <w:vertAlign w:val="superscript"/>
        </w:rPr>
        <w:t>+</w:t>
      </w:r>
      <w:proofErr w:type="gramEnd"/>
      <w:r w:rsidRPr="009A00CF">
        <w:t xml:space="preserve">, was observed at </w:t>
      </w:r>
      <w:r w:rsidRPr="009A00CF">
        <w:rPr>
          <w:i/>
        </w:rPr>
        <w:t>m/z</w:t>
      </w:r>
      <w:r w:rsidRPr="009A00CF">
        <w:t xml:space="preserve"> 210.0179 with a mass accuracy of &lt;2 ppm and a signal intensity of 6.12e</w:t>
      </w:r>
      <w:r w:rsidRPr="009A00CF">
        <w:rPr>
          <w:vertAlign w:val="superscript"/>
        </w:rPr>
        <w:t xml:space="preserve">3 </w:t>
      </w:r>
      <w:r w:rsidRPr="009A00CF">
        <w:t>counts (background estimated at &lt;1.0e</w:t>
      </w:r>
      <w:r w:rsidRPr="009A00CF">
        <w:rPr>
          <w:vertAlign w:val="superscript"/>
        </w:rPr>
        <w:t>1</w:t>
      </w:r>
      <w:r w:rsidRPr="009A00CF">
        <w:t xml:space="preserve"> counts). A signal consistent with sodiated metronidazole, [</w:t>
      </w:r>
      <w:proofErr w:type="spellStart"/>
      <w:r w:rsidRPr="009A00CF">
        <w:t>M+</w:t>
      </w:r>
      <w:proofErr w:type="gramStart"/>
      <w:r w:rsidRPr="009A00CF">
        <w:t>Na</w:t>
      </w:r>
      <w:proofErr w:type="spellEnd"/>
      <w:r w:rsidRPr="009A00CF">
        <w:t>]</w:t>
      </w:r>
      <w:r w:rsidRPr="009A00CF">
        <w:rPr>
          <w:vertAlign w:val="superscript"/>
        </w:rPr>
        <w:t>+</w:t>
      </w:r>
      <w:proofErr w:type="gramEnd"/>
      <w:r w:rsidRPr="009A00CF">
        <w:t xml:space="preserve">, was also observed at </w:t>
      </w:r>
      <w:r w:rsidRPr="009A00CF">
        <w:rPr>
          <w:i/>
        </w:rPr>
        <w:t>m/z</w:t>
      </w:r>
      <w:r w:rsidRPr="009A00CF">
        <w:t xml:space="preserve"> 194.0539 with a mass accuracy of &lt;2 ppm and signal intensity of 3.05e</w:t>
      </w:r>
      <w:r w:rsidRPr="009A00CF">
        <w:rPr>
          <w:vertAlign w:val="superscript"/>
        </w:rPr>
        <w:t xml:space="preserve">4 </w:t>
      </w:r>
      <w:r w:rsidRPr="009A00CF">
        <w:t>counts (background estimated at 6.86e</w:t>
      </w:r>
      <w:r w:rsidRPr="009A00CF">
        <w:rPr>
          <w:vertAlign w:val="superscript"/>
        </w:rPr>
        <w:t>1</w:t>
      </w:r>
      <w:r w:rsidRPr="009A00CF">
        <w:t xml:space="preserve"> counts). </w:t>
      </w:r>
    </w:p>
    <w:p w14:paraId="789B820A" w14:textId="15D636C1" w:rsidR="003F33E6" w:rsidRPr="009A00CF" w:rsidRDefault="003F33E6" w:rsidP="003F33E6">
      <w:pPr>
        <w:spacing w:line="360" w:lineRule="auto"/>
      </w:pPr>
      <w:r w:rsidRPr="009A00CF">
        <w:t xml:space="preserve">In the second mung bean replicate, a signal consistent in </w:t>
      </w:r>
      <w:r w:rsidRPr="009A00CF">
        <w:rPr>
          <w:i/>
        </w:rPr>
        <w:t>m/z</w:t>
      </w:r>
      <w:r w:rsidRPr="009A00CF">
        <w:t xml:space="preserve"> with protonated metronidazole was detected at </w:t>
      </w:r>
      <w:r w:rsidRPr="009A00CF">
        <w:rPr>
          <w:i/>
        </w:rPr>
        <w:t>m/z</w:t>
      </w:r>
      <w:r w:rsidRPr="009A00CF">
        <w:t xml:space="preserve"> 172.0721, with a mass accuracy of &lt;2.5 ppm.  However, the average signal intensity of 1.42e</w:t>
      </w:r>
      <w:r w:rsidRPr="009A00CF">
        <w:rPr>
          <w:vertAlign w:val="superscript"/>
        </w:rPr>
        <w:t xml:space="preserve">4 </w:t>
      </w:r>
      <w:r w:rsidRPr="009A00CF">
        <w:t>counts was below observed background signal intensity (background estimated at 1.57e</w:t>
      </w:r>
      <w:r w:rsidRPr="009A00CF">
        <w:rPr>
          <w:vertAlign w:val="superscript"/>
        </w:rPr>
        <w:t>4</w:t>
      </w:r>
      <w:r w:rsidRPr="009A00CF">
        <w:t xml:space="preserve"> counts) (fig</w:t>
      </w:r>
      <w:r w:rsidR="00F238CF" w:rsidRPr="009A00CF">
        <w:t>ure 3.17</w:t>
      </w:r>
      <w:r w:rsidRPr="009A00CF">
        <w:t>). Isotopic clusters were well aligned with theoretical isotopic distributions. The corresponding extracted ion plot (</w:t>
      </w:r>
      <w:r w:rsidRPr="009A00CF">
        <w:rPr>
          <w:i/>
        </w:rPr>
        <w:t>m/z</w:t>
      </w:r>
      <w:r w:rsidRPr="009A00CF">
        <w:t xml:space="preserve"> range 172.07 – 172.08) indicated signals corresponding with the theoretical </w:t>
      </w:r>
      <w:r w:rsidRPr="009A00CF">
        <w:rPr>
          <w:i/>
        </w:rPr>
        <w:t>m/z</w:t>
      </w:r>
      <w:r w:rsidRPr="009A00CF">
        <w:t xml:space="preserve"> value for protonated metronidazole occurred at multiple time points throughout the nanospray period, displaying signals with mass accuracies of between &lt;1 and &lt;5 ppm at a range of signal intensities, from 1.11e</w:t>
      </w:r>
      <w:r w:rsidRPr="009A00CF">
        <w:rPr>
          <w:vertAlign w:val="superscript"/>
        </w:rPr>
        <w:t>3</w:t>
      </w:r>
      <w:r w:rsidRPr="009A00CF">
        <w:t xml:space="preserve"> – 6.85e</w:t>
      </w:r>
      <w:r w:rsidRPr="009A00CF">
        <w:rPr>
          <w:vertAlign w:val="superscript"/>
        </w:rPr>
        <w:t>6</w:t>
      </w:r>
      <w:r w:rsidRPr="009A00CF">
        <w:t xml:space="preserve"> counts. No signals consistent in </w:t>
      </w:r>
      <w:r w:rsidRPr="009A00CF">
        <w:rPr>
          <w:i/>
          <w:iCs/>
        </w:rPr>
        <w:t>m/z</w:t>
      </w:r>
      <w:r w:rsidRPr="009A00CF">
        <w:t xml:space="preserve"> with potassiated or sodiated metronidazole in the second mung bean replicate were detected at intensities discernible from background signal.</w:t>
      </w:r>
    </w:p>
    <w:p w14:paraId="00D8A994" w14:textId="5BCB3B6D" w:rsidR="003F33E6" w:rsidRPr="009A00CF" w:rsidRDefault="003F33E6" w:rsidP="003F33E6">
      <w:pPr>
        <w:spacing w:line="360" w:lineRule="auto"/>
      </w:pPr>
      <w:r w:rsidRPr="009A00CF">
        <w:t xml:space="preserve">Signals consistent in </w:t>
      </w:r>
      <w:r w:rsidRPr="009A00CF">
        <w:rPr>
          <w:i/>
          <w:iCs/>
        </w:rPr>
        <w:t>m/z</w:t>
      </w:r>
      <w:r w:rsidRPr="009A00CF">
        <w:t xml:space="preserve"> with protonated metronidazole were also detected in the arabidopsis cell sample. A signal with an </w:t>
      </w:r>
      <w:r w:rsidRPr="009A00CF">
        <w:rPr>
          <w:i/>
        </w:rPr>
        <w:t>m/z</w:t>
      </w:r>
      <w:r w:rsidRPr="009A00CF">
        <w:t xml:space="preserve"> value of 172.0718 was observed in the averaged nanospray spectrum, with a mass accuracy of &lt;1 ppm and an average intensity of 1.35e</w:t>
      </w:r>
      <w:r w:rsidRPr="009A00CF">
        <w:rPr>
          <w:vertAlign w:val="superscript"/>
        </w:rPr>
        <w:t>4</w:t>
      </w:r>
      <w:r w:rsidRPr="009A00CF">
        <w:t xml:space="preserve"> counts (again not discernible from background signal estimated at 1.57e</w:t>
      </w:r>
      <w:r w:rsidRPr="009A00CF">
        <w:rPr>
          <w:vertAlign w:val="superscript"/>
        </w:rPr>
        <w:t>4</w:t>
      </w:r>
      <w:r w:rsidRPr="009A00CF">
        <w:t xml:space="preserve"> counts) (fig</w:t>
      </w:r>
      <w:r w:rsidR="00F238CF" w:rsidRPr="009A00CF">
        <w:t>ure 3.18</w:t>
      </w:r>
      <w:r w:rsidRPr="009A00CF">
        <w:t>). At the time points indicated by the extracted ion plot (</w:t>
      </w:r>
      <w:r w:rsidRPr="009A00CF">
        <w:rPr>
          <w:i/>
        </w:rPr>
        <w:t>m/z</w:t>
      </w:r>
      <w:r w:rsidRPr="009A00CF">
        <w:t xml:space="preserve"> range 172.07 – 172.08), signal intensity was much higher, ranging from 2.51e</w:t>
      </w:r>
      <w:r w:rsidRPr="009A00CF">
        <w:rPr>
          <w:vertAlign w:val="superscript"/>
        </w:rPr>
        <w:t>6</w:t>
      </w:r>
      <w:r w:rsidRPr="009A00CF">
        <w:t xml:space="preserve"> – 4.06e</w:t>
      </w:r>
      <w:r w:rsidRPr="009A00CF">
        <w:rPr>
          <w:vertAlign w:val="superscript"/>
        </w:rPr>
        <w:t>6</w:t>
      </w:r>
      <w:r w:rsidRPr="009A00CF">
        <w:t xml:space="preserve"> counts, with mass accuracies of &lt;1 ppm. Alignment of isotopic clusters with theoretical isotopic distributions was acceptable for the first cluster, [M+1], however no signal was present for [M+2].</w:t>
      </w:r>
    </w:p>
    <w:p w14:paraId="12EE54A1" w14:textId="77777777" w:rsidR="003F33E6" w:rsidRPr="009A00CF" w:rsidRDefault="003F33E6" w:rsidP="003F33E6"/>
    <w:p w14:paraId="5C31715D" w14:textId="77777777" w:rsidR="003F33E6" w:rsidRPr="009A00CF" w:rsidRDefault="003F33E6" w:rsidP="003F33E6">
      <w:pPr>
        <w:rPr>
          <w:color w:val="4472C4" w:themeColor="accent1"/>
        </w:rPr>
      </w:pPr>
      <w:r w:rsidRPr="009A00CF">
        <w:rPr>
          <w:noProof/>
          <w:color w:val="4472C4" w:themeColor="accent1"/>
        </w:rPr>
        <w:lastRenderedPageBreak/>
        <mc:AlternateContent>
          <mc:Choice Requires="wpg">
            <w:drawing>
              <wp:anchor distT="0" distB="0" distL="114300" distR="114300" simplePos="0" relativeHeight="251749376" behindDoc="0" locked="0" layoutInCell="1" allowOverlap="1" wp14:anchorId="59780293" wp14:editId="6280120C">
                <wp:simplePos x="0" y="0"/>
                <wp:positionH relativeFrom="column">
                  <wp:posOffset>-346841</wp:posOffset>
                </wp:positionH>
                <wp:positionV relativeFrom="paragraph">
                  <wp:posOffset>157655</wp:posOffset>
                </wp:positionV>
                <wp:extent cx="6552565" cy="8328024"/>
                <wp:effectExtent l="0" t="0" r="19685" b="0"/>
                <wp:wrapNone/>
                <wp:docPr id="439" name="Group 439"/>
                <wp:cNvGraphicFramePr/>
                <a:graphic xmlns:a="http://schemas.openxmlformats.org/drawingml/2006/main">
                  <a:graphicData uri="http://schemas.microsoft.com/office/word/2010/wordprocessingGroup">
                    <wpg:wgp>
                      <wpg:cNvGrpSpPr/>
                      <wpg:grpSpPr>
                        <a:xfrm>
                          <a:off x="0" y="0"/>
                          <a:ext cx="6552565" cy="8328024"/>
                          <a:chOff x="0" y="0"/>
                          <a:chExt cx="6552565" cy="8328024"/>
                        </a:xfrm>
                      </wpg:grpSpPr>
                      <pic:pic xmlns:pic="http://schemas.openxmlformats.org/drawingml/2006/picture">
                        <pic:nvPicPr>
                          <pic:cNvPr id="671" name="Picture 671"/>
                          <pic:cNvPicPr>
                            <a:picLocks noChangeAspect="1"/>
                          </pic:cNvPicPr>
                        </pic:nvPicPr>
                        <pic:blipFill>
                          <a:blip r:embed="rId188">
                            <a:extLst>
                              <a:ext uri="{28A0092B-C50C-407E-A947-70E740481C1C}">
                                <a14:useLocalDpi xmlns:a14="http://schemas.microsoft.com/office/drawing/2010/main" val="0"/>
                              </a:ext>
                            </a:extLst>
                          </a:blip>
                          <a:stretch>
                            <a:fillRect/>
                          </a:stretch>
                        </pic:blipFill>
                        <pic:spPr>
                          <a:xfrm>
                            <a:off x="126124" y="740979"/>
                            <a:ext cx="6297930" cy="1854200"/>
                          </a:xfrm>
                          <a:prstGeom prst="rect">
                            <a:avLst/>
                          </a:prstGeom>
                        </pic:spPr>
                      </pic:pic>
                      <wpg:grpSp>
                        <wpg:cNvPr id="698" name="Group 698"/>
                        <wpg:cNvGrpSpPr/>
                        <wpg:grpSpPr>
                          <a:xfrm>
                            <a:off x="0" y="0"/>
                            <a:ext cx="6552565" cy="8328024"/>
                            <a:chOff x="0" y="0"/>
                            <a:chExt cx="6552565" cy="8328024"/>
                          </a:xfrm>
                        </wpg:grpSpPr>
                        <wpg:grpSp>
                          <wpg:cNvPr id="461" name="Group 461"/>
                          <wpg:cNvGrpSpPr/>
                          <wpg:grpSpPr>
                            <a:xfrm>
                              <a:off x="0" y="0"/>
                              <a:ext cx="6552565" cy="8328024"/>
                              <a:chOff x="0" y="0"/>
                              <a:chExt cx="6552565" cy="8328024"/>
                            </a:xfrm>
                          </wpg:grpSpPr>
                          <pic:pic xmlns:pic="http://schemas.openxmlformats.org/drawingml/2006/picture">
                            <pic:nvPicPr>
                              <pic:cNvPr id="425" name="Picture 425"/>
                              <pic:cNvPicPr>
                                <a:picLocks noChangeAspect="1"/>
                              </pic:cNvPicPr>
                            </pic:nvPicPr>
                            <pic:blipFill>
                              <a:blip r:embed="rId189" cstate="print">
                                <a:extLst>
                                  <a:ext uri="{28A0092B-C50C-407E-A947-70E740481C1C}">
                                    <a14:useLocalDpi xmlns:a14="http://schemas.microsoft.com/office/drawing/2010/main" val="0"/>
                                  </a:ext>
                                </a:extLst>
                              </a:blip>
                              <a:stretch>
                                <a:fillRect/>
                              </a:stretch>
                            </pic:blipFill>
                            <pic:spPr>
                              <a:xfrm>
                                <a:off x="3295650" y="5715000"/>
                                <a:ext cx="3090545" cy="889000"/>
                              </a:xfrm>
                              <a:prstGeom prst="rect">
                                <a:avLst/>
                              </a:prstGeom>
                            </pic:spPr>
                          </pic:pic>
                          <pic:pic xmlns:pic="http://schemas.openxmlformats.org/drawingml/2006/picture">
                            <pic:nvPicPr>
                              <pic:cNvPr id="424" name="Picture 424"/>
                              <pic:cNvPicPr>
                                <a:picLocks noChangeAspect="1"/>
                              </pic:cNvPicPr>
                            </pic:nvPicPr>
                            <pic:blipFill>
                              <a:blip r:embed="rId190" cstate="print">
                                <a:extLst>
                                  <a:ext uri="{28A0092B-C50C-407E-A947-70E740481C1C}">
                                    <a14:useLocalDpi xmlns:a14="http://schemas.microsoft.com/office/drawing/2010/main" val="0"/>
                                  </a:ext>
                                </a:extLst>
                              </a:blip>
                              <a:stretch>
                                <a:fillRect/>
                              </a:stretch>
                            </pic:blipFill>
                            <pic:spPr>
                              <a:xfrm>
                                <a:off x="152400" y="5715000"/>
                                <a:ext cx="3068320" cy="870585"/>
                              </a:xfrm>
                              <a:prstGeom prst="rect">
                                <a:avLst/>
                              </a:prstGeom>
                            </pic:spPr>
                          </pic:pic>
                          <pic:pic xmlns:pic="http://schemas.openxmlformats.org/drawingml/2006/picture">
                            <pic:nvPicPr>
                              <pic:cNvPr id="423" name="Picture 423"/>
                              <pic:cNvPicPr>
                                <a:picLocks noChangeAspect="1"/>
                              </pic:cNvPicPr>
                            </pic:nvPicPr>
                            <pic:blipFill>
                              <a:blip r:embed="rId191" cstate="print">
                                <a:extLst>
                                  <a:ext uri="{28A0092B-C50C-407E-A947-70E740481C1C}">
                                    <a14:useLocalDpi xmlns:a14="http://schemas.microsoft.com/office/drawing/2010/main" val="0"/>
                                  </a:ext>
                                </a:extLst>
                              </a:blip>
                              <a:stretch>
                                <a:fillRect/>
                              </a:stretch>
                            </pic:blipFill>
                            <pic:spPr>
                              <a:xfrm>
                                <a:off x="3314700" y="4743450"/>
                                <a:ext cx="3067050" cy="889000"/>
                              </a:xfrm>
                              <a:prstGeom prst="rect">
                                <a:avLst/>
                              </a:prstGeom>
                            </pic:spPr>
                          </pic:pic>
                          <pic:pic xmlns:pic="http://schemas.openxmlformats.org/drawingml/2006/picture">
                            <pic:nvPicPr>
                              <pic:cNvPr id="422" name="Picture 422"/>
                              <pic:cNvPicPr>
                                <a:picLocks noChangeAspect="1"/>
                              </pic:cNvPicPr>
                            </pic:nvPicPr>
                            <pic:blipFill>
                              <a:blip r:embed="rId192" cstate="print">
                                <a:extLst>
                                  <a:ext uri="{28A0092B-C50C-407E-A947-70E740481C1C}">
                                    <a14:useLocalDpi xmlns:a14="http://schemas.microsoft.com/office/drawing/2010/main" val="0"/>
                                  </a:ext>
                                </a:extLst>
                              </a:blip>
                              <a:stretch>
                                <a:fillRect/>
                              </a:stretch>
                            </pic:blipFill>
                            <pic:spPr>
                              <a:xfrm>
                                <a:off x="171450" y="4762500"/>
                                <a:ext cx="3061970" cy="888365"/>
                              </a:xfrm>
                              <a:prstGeom prst="rect">
                                <a:avLst/>
                              </a:prstGeom>
                            </pic:spPr>
                          </pic:pic>
                          <pic:pic xmlns:pic="http://schemas.openxmlformats.org/drawingml/2006/picture">
                            <pic:nvPicPr>
                              <pic:cNvPr id="420" name="Picture 420"/>
                              <pic:cNvPicPr>
                                <a:picLocks noChangeAspect="1"/>
                              </pic:cNvPicPr>
                            </pic:nvPicPr>
                            <pic:blipFill>
                              <a:blip r:embed="rId193">
                                <a:extLst>
                                  <a:ext uri="{28A0092B-C50C-407E-A947-70E740481C1C}">
                                    <a14:useLocalDpi xmlns:a14="http://schemas.microsoft.com/office/drawing/2010/main" val="0"/>
                                  </a:ext>
                                </a:extLst>
                              </a:blip>
                              <a:stretch>
                                <a:fillRect/>
                              </a:stretch>
                            </pic:blipFill>
                            <pic:spPr>
                              <a:xfrm>
                                <a:off x="152400" y="2914650"/>
                                <a:ext cx="6276975" cy="1707082"/>
                              </a:xfrm>
                              <a:prstGeom prst="rect">
                                <a:avLst/>
                              </a:prstGeom>
                            </pic:spPr>
                          </pic:pic>
                          <wpg:grpSp>
                            <wpg:cNvPr id="383" name="Group 383"/>
                            <wpg:cNvGrpSpPr/>
                            <wpg:grpSpPr>
                              <a:xfrm>
                                <a:off x="0" y="0"/>
                                <a:ext cx="6552565" cy="8328024"/>
                                <a:chOff x="0" y="0"/>
                                <a:chExt cx="6552565" cy="8328174"/>
                              </a:xfrm>
                            </wpg:grpSpPr>
                            <wpg:grpSp>
                              <wpg:cNvPr id="390" name="Group 390"/>
                              <wpg:cNvGrpSpPr/>
                              <wpg:grpSpPr>
                                <a:xfrm>
                                  <a:off x="0" y="0"/>
                                  <a:ext cx="6552565" cy="8328174"/>
                                  <a:chOff x="0" y="0"/>
                                  <a:chExt cx="6552811" cy="8328691"/>
                                </a:xfrm>
                              </wpg:grpSpPr>
                              <wpg:grpSp>
                                <wpg:cNvPr id="391" name="Group 391"/>
                                <wpg:cNvGrpSpPr/>
                                <wpg:grpSpPr>
                                  <a:xfrm>
                                    <a:off x="0" y="0"/>
                                    <a:ext cx="6552811" cy="6751077"/>
                                    <a:chOff x="0" y="0"/>
                                    <a:chExt cx="6553200" cy="6751439"/>
                                  </a:xfrm>
                                </wpg:grpSpPr>
                                <wpg:grpSp>
                                  <wpg:cNvPr id="392" name="Group 392"/>
                                  <wpg:cNvGrpSpPr/>
                                  <wpg:grpSpPr>
                                    <a:xfrm>
                                      <a:off x="0" y="0"/>
                                      <a:ext cx="6553200" cy="6751439"/>
                                      <a:chOff x="0" y="0"/>
                                      <a:chExt cx="6553200" cy="6751439"/>
                                    </a:xfrm>
                                  </wpg:grpSpPr>
                                  <wps:wsp>
                                    <wps:cNvPr id="393" name="Rectangle 393"/>
                                    <wps:cNvSpPr/>
                                    <wps:spPr>
                                      <a:xfrm>
                                        <a:off x="0" y="0"/>
                                        <a:ext cx="6553200" cy="6751439"/>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Rectangle 394"/>
                                    <wps:cNvSpPr/>
                                    <wps:spPr>
                                      <a:xfrm>
                                        <a:off x="78827" y="472965"/>
                                        <a:ext cx="6400165" cy="212534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Text Box 2"/>
                                    <wps:cNvSpPr txBox="1">
                                      <a:spLocks noChangeArrowheads="1"/>
                                    </wps:cNvSpPr>
                                    <wps:spPr bwMode="auto">
                                      <a:xfrm>
                                        <a:off x="94593" y="94593"/>
                                        <a:ext cx="6400165" cy="332361"/>
                                      </a:xfrm>
                                      <a:prstGeom prst="rect">
                                        <a:avLst/>
                                      </a:prstGeom>
                                      <a:solidFill>
                                        <a:srgbClr val="FFFFFF"/>
                                      </a:solidFill>
                                      <a:ln w="9525">
                                        <a:solidFill>
                                          <a:srgbClr val="000000"/>
                                        </a:solidFill>
                                        <a:miter lim="800000"/>
                                        <a:headEnd/>
                                        <a:tailEnd/>
                                      </a:ln>
                                    </wps:spPr>
                                    <wps:txbx>
                                      <w:txbxContent>
                                        <w:p w14:paraId="102317F8" w14:textId="77777777" w:rsidR="00F75B1B" w:rsidRPr="002473D5" w:rsidRDefault="00F75B1B" w:rsidP="003F33E6">
                                          <w:pPr>
                                            <w:rPr>
                                              <w:b/>
                                              <w:bCs/>
                                            </w:rPr>
                                          </w:pPr>
                                          <w:r>
                                            <w:rPr>
                                              <w:b/>
                                              <w:bCs/>
                                            </w:rPr>
                                            <w:t>Analyte: Metronidazole</w:t>
                                          </w:r>
                                          <w:r w:rsidRPr="002473D5">
                                            <w:rPr>
                                              <w:b/>
                                              <w:bCs/>
                                            </w:rPr>
                                            <w:t xml:space="preserve"> </w:t>
                                          </w:r>
                                          <w:r>
                                            <w:rPr>
                                              <w:b/>
                                              <w:bCs/>
                                            </w:rPr>
                                            <w:t>[</w:t>
                                          </w:r>
                                          <w:r w:rsidRPr="002473D5">
                                            <w:rPr>
                                              <w:b/>
                                              <w:bCs/>
                                            </w:rPr>
                                            <w:t>C</w:t>
                                          </w:r>
                                          <w:r>
                                            <w:rPr>
                                              <w:b/>
                                              <w:bCs/>
                                              <w:vertAlign w:val="subscript"/>
                                            </w:rPr>
                                            <w:t>6</w:t>
                                          </w:r>
                                          <w:r w:rsidRPr="002473D5">
                                            <w:rPr>
                                              <w:b/>
                                              <w:bCs/>
                                            </w:rPr>
                                            <w:t>H</w:t>
                                          </w:r>
                                          <w:r>
                                            <w:rPr>
                                              <w:b/>
                                              <w:bCs/>
                                              <w:vertAlign w:val="subscript"/>
                                            </w:rPr>
                                            <w:t>9</w:t>
                                          </w:r>
                                          <w:r w:rsidRPr="002473D5">
                                            <w:rPr>
                                              <w:b/>
                                              <w:bCs/>
                                            </w:rPr>
                                            <w:t>N</w:t>
                                          </w:r>
                                          <w:r>
                                            <w:rPr>
                                              <w:b/>
                                              <w:bCs/>
                                              <w:vertAlign w:val="subscript"/>
                                            </w:rPr>
                                            <w:t>3</w:t>
                                          </w:r>
                                          <w:r w:rsidRPr="002473D5">
                                            <w:rPr>
                                              <w:b/>
                                              <w:bCs/>
                                            </w:rPr>
                                            <w:t>O</w:t>
                                          </w:r>
                                          <w:r>
                                            <w:rPr>
                                              <w:b/>
                                              <w:bCs/>
                                              <w:vertAlign w:val="subscript"/>
                                            </w:rPr>
                                            <w:t>3</w:t>
                                          </w:r>
                                          <w:r>
                                            <w:rPr>
                                              <w:b/>
                                              <w:bCs/>
                                            </w:rPr>
                                            <w:t xml:space="preserve"> + H]</w:t>
                                          </w:r>
                                          <w:r>
                                            <w:rPr>
                                              <w:b/>
                                              <w:bCs/>
                                              <w:vertAlign w:val="superscript"/>
                                            </w:rPr>
                                            <w:t xml:space="preserve">+    </w:t>
                                          </w:r>
                                          <w:r>
                                            <w:rPr>
                                              <w:b/>
                                              <w:bCs/>
                                            </w:rPr>
                                            <w:t xml:space="preserve">                                                            Cultivar</w:t>
                                          </w:r>
                                          <w:r w:rsidRPr="002473D5">
                                            <w:rPr>
                                              <w:b/>
                                              <w:bCs/>
                                            </w:rPr>
                                            <w:t xml:space="preserve">: </w:t>
                                          </w:r>
                                          <w:r>
                                            <w:rPr>
                                              <w:b/>
                                              <w:bCs/>
                                            </w:rPr>
                                            <w:t>Mung Bean (replicate 1)</w:t>
                                          </w:r>
                                        </w:p>
                                        <w:p w14:paraId="2D5B48C1" w14:textId="77777777" w:rsidR="00F75B1B" w:rsidRPr="002473D5" w:rsidRDefault="00F75B1B" w:rsidP="003F33E6">
                                          <w:pPr>
                                            <w:rPr>
                                              <w:b/>
                                              <w:bCs/>
                                            </w:rPr>
                                          </w:pPr>
                                        </w:p>
                                      </w:txbxContent>
                                    </wps:txbx>
                                    <wps:bodyPr rot="0" vert="horz" wrap="square" lIns="91440" tIns="45720" rIns="91440" bIns="45720" anchor="t" anchorCtr="0">
                                      <a:noAutofit/>
                                    </wps:bodyPr>
                                  </wps:wsp>
                                  <wps:wsp>
                                    <wps:cNvPr id="396" name="Text Box 2"/>
                                    <wps:cNvSpPr txBox="1">
                                      <a:spLocks noChangeArrowheads="1"/>
                                    </wps:cNvSpPr>
                                    <wps:spPr bwMode="auto">
                                      <a:xfrm>
                                        <a:off x="4349136" y="1734207"/>
                                        <a:ext cx="2014592" cy="257175"/>
                                      </a:xfrm>
                                      <a:prstGeom prst="rect">
                                        <a:avLst/>
                                      </a:prstGeom>
                                      <a:noFill/>
                                      <a:ln w="9525">
                                        <a:noFill/>
                                        <a:miter lim="800000"/>
                                        <a:headEnd/>
                                        <a:tailEnd/>
                                      </a:ln>
                                    </wps:spPr>
                                    <wps:txbx>
                                      <w:txbxContent>
                                        <w:p w14:paraId="658F19E3" w14:textId="77777777" w:rsidR="00F75B1B" w:rsidRDefault="00F75B1B" w:rsidP="003F33E6">
                                          <w:r>
                                            <w:t>Theoretical isotopic distribution</w:t>
                                          </w:r>
                                        </w:p>
                                      </w:txbxContent>
                                    </wps:txbx>
                                    <wps:bodyPr rot="0" vert="horz" wrap="square" lIns="91440" tIns="45720" rIns="91440" bIns="45720" anchor="t" anchorCtr="0">
                                      <a:noAutofit/>
                                    </wps:bodyPr>
                                  </wps:wsp>
                                  <wps:wsp>
                                    <wps:cNvPr id="397" name="Rectangle 397"/>
                                    <wps:cNvSpPr/>
                                    <wps:spPr>
                                      <a:xfrm>
                                        <a:off x="78820" y="2648608"/>
                                        <a:ext cx="6400165" cy="4007406"/>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Text Box 2"/>
                                    <wps:cNvSpPr txBox="1">
                                      <a:spLocks noChangeArrowheads="1"/>
                                    </wps:cNvSpPr>
                                    <wps:spPr bwMode="auto">
                                      <a:xfrm>
                                        <a:off x="315332" y="488731"/>
                                        <a:ext cx="3467100" cy="308610"/>
                                      </a:xfrm>
                                      <a:prstGeom prst="rect">
                                        <a:avLst/>
                                      </a:prstGeom>
                                      <a:noFill/>
                                      <a:ln w="9525">
                                        <a:noFill/>
                                        <a:miter lim="800000"/>
                                        <a:headEnd/>
                                        <a:tailEnd/>
                                      </a:ln>
                                    </wps:spPr>
                                    <wps:txbx>
                                      <w:txbxContent>
                                        <w:p w14:paraId="7E85F398" w14:textId="77777777" w:rsidR="00F75B1B" w:rsidRPr="00400353" w:rsidRDefault="00F75B1B" w:rsidP="003F33E6">
                                          <w:pPr>
                                            <w:rPr>
                                              <w:b/>
                                              <w:bCs/>
                                            </w:rPr>
                                          </w:pPr>
                                          <w:r w:rsidRPr="00400353">
                                            <w:rPr>
                                              <w:b/>
                                              <w:bCs/>
                                            </w:rPr>
                                            <w:t xml:space="preserve">Positive </w:t>
                                          </w:r>
                                          <w:r>
                                            <w:rPr>
                                              <w:b/>
                                              <w:bCs/>
                                            </w:rPr>
                                            <w:t>i</w:t>
                                          </w:r>
                                          <w:r w:rsidRPr="00400353">
                                            <w:rPr>
                                              <w:b/>
                                              <w:bCs/>
                                            </w:rPr>
                                            <w:t xml:space="preserve">on </w:t>
                                          </w:r>
                                          <w:r>
                                            <w:rPr>
                                              <w:b/>
                                              <w:bCs/>
                                            </w:rPr>
                                            <w:t>m</w:t>
                                          </w:r>
                                          <w:r w:rsidRPr="00400353">
                                            <w:rPr>
                                              <w:b/>
                                              <w:bCs/>
                                            </w:rPr>
                                            <w:t xml:space="preserve">ode </w:t>
                                          </w:r>
                                          <w:r>
                                            <w:rPr>
                                              <w:b/>
                                              <w:bCs/>
                                            </w:rPr>
                                            <w:t>nan</w:t>
                                          </w:r>
                                          <w:r w:rsidRPr="00400353">
                                            <w:rPr>
                                              <w:b/>
                                              <w:bCs/>
                                            </w:rPr>
                                            <w:t>ospray</w:t>
                                          </w:r>
                                          <w:r>
                                            <w:rPr>
                                              <w:b/>
                                              <w:bCs/>
                                            </w:rPr>
                                            <w:t xml:space="preserve"> s</w:t>
                                          </w:r>
                                          <w:r w:rsidRPr="00400353">
                                            <w:rPr>
                                              <w:b/>
                                              <w:bCs/>
                                            </w:rPr>
                                            <w:t>pectrum</w:t>
                                          </w:r>
                                          <w:r>
                                            <w:rPr>
                                              <w:b/>
                                              <w:bCs/>
                                            </w:rPr>
                                            <w:t>:</w:t>
                                          </w:r>
                                        </w:p>
                                      </w:txbxContent>
                                    </wps:txbx>
                                    <wps:bodyPr rot="0" vert="horz" wrap="square" lIns="91440" tIns="45720" rIns="91440" bIns="45720" anchor="t" anchorCtr="0">
                                      <a:noAutofit/>
                                    </wps:bodyPr>
                                  </wps:wsp>
                                  <wps:wsp>
                                    <wps:cNvPr id="399" name="Text Box 2"/>
                                    <wps:cNvSpPr txBox="1">
                                      <a:spLocks noChangeArrowheads="1"/>
                                    </wps:cNvSpPr>
                                    <wps:spPr bwMode="auto">
                                      <a:xfrm>
                                        <a:off x="315332" y="2664372"/>
                                        <a:ext cx="6097965" cy="308610"/>
                                      </a:xfrm>
                                      <a:prstGeom prst="rect">
                                        <a:avLst/>
                                      </a:prstGeom>
                                      <a:noFill/>
                                      <a:ln w="9525">
                                        <a:noFill/>
                                        <a:miter lim="800000"/>
                                        <a:headEnd/>
                                        <a:tailEnd/>
                                      </a:ln>
                                    </wps:spPr>
                                    <wps:txbx>
                                      <w:txbxContent>
                                        <w:p w14:paraId="4D0E5004" w14:textId="77777777" w:rsidR="00F75B1B" w:rsidRPr="00575D6C" w:rsidRDefault="00F75B1B" w:rsidP="003F33E6">
                                          <w:pPr>
                                            <w:rPr>
                                              <w:b/>
                                              <w:bCs/>
                                            </w:rPr>
                                          </w:pPr>
                                          <w:r w:rsidRPr="00400353">
                                            <w:rPr>
                                              <w:b/>
                                              <w:bCs/>
                                            </w:rPr>
                                            <w:t xml:space="preserve">Extracted ion </w:t>
                                          </w:r>
                                          <w:r>
                                            <w:rPr>
                                              <w:b/>
                                              <w:bCs/>
                                            </w:rPr>
                                            <w:t>plot</w:t>
                                          </w:r>
                                          <w:r w:rsidRPr="00400353">
                                            <w:rPr>
                                              <w:b/>
                                              <w:bCs/>
                                            </w:rPr>
                                            <w:t>:</w:t>
                                          </w:r>
                                          <w:r>
                                            <w:rPr>
                                              <w:b/>
                                              <w:bCs/>
                                            </w:rPr>
                                            <w:t xml:space="preserve">                                                                                                     </w:t>
                                          </w:r>
                                          <w:r w:rsidRPr="0068646E">
                                            <w:rPr>
                                              <w:b/>
                                              <w:bCs/>
                                              <w:i/>
                                              <w:iCs/>
                                            </w:rPr>
                                            <w:t>m/z</w:t>
                                          </w:r>
                                          <w:r>
                                            <w:rPr>
                                              <w:b/>
                                              <w:bCs/>
                                            </w:rPr>
                                            <w:t xml:space="preserve"> range = 172.07 - 172.08</w:t>
                                          </w:r>
                                        </w:p>
                                        <w:p w14:paraId="39208697" w14:textId="77777777" w:rsidR="00F75B1B" w:rsidRPr="00400353" w:rsidRDefault="00F75B1B" w:rsidP="003F33E6">
                                          <w:pPr>
                                            <w:rPr>
                                              <w:b/>
                                              <w:bCs/>
                                            </w:rPr>
                                          </w:pPr>
                                        </w:p>
                                      </w:txbxContent>
                                    </wps:txbx>
                                    <wps:bodyPr rot="0" vert="horz" wrap="square" lIns="91440" tIns="45720" rIns="91440" bIns="45720" anchor="t" anchorCtr="0">
                                      <a:noAutofit/>
                                    </wps:bodyPr>
                                  </wps:wsp>
                                  <wps:wsp>
                                    <wps:cNvPr id="400" name="Rectangle 400"/>
                                    <wps:cNvSpPr/>
                                    <wps:spPr>
                                      <a:xfrm>
                                        <a:off x="122838" y="4729655"/>
                                        <a:ext cx="3133725" cy="91440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Rectangle 401"/>
                                    <wps:cNvSpPr/>
                                    <wps:spPr>
                                      <a:xfrm>
                                        <a:off x="3291706" y="4729655"/>
                                        <a:ext cx="3133725" cy="91440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Text Box 2"/>
                                    <wps:cNvSpPr txBox="1">
                                      <a:spLocks noChangeArrowheads="1"/>
                                    </wps:cNvSpPr>
                                    <wps:spPr bwMode="auto">
                                      <a:xfrm>
                                        <a:off x="1948372" y="4761186"/>
                                        <a:ext cx="1374722" cy="574675"/>
                                      </a:xfrm>
                                      <a:prstGeom prst="rect">
                                        <a:avLst/>
                                      </a:prstGeom>
                                      <a:noFill/>
                                      <a:ln w="9525">
                                        <a:noFill/>
                                        <a:miter lim="800000"/>
                                        <a:headEnd/>
                                        <a:tailEnd/>
                                      </a:ln>
                                    </wps:spPr>
                                    <wps:txbx>
                                      <w:txbxContent>
                                        <w:p w14:paraId="115934F4"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w:t>
                                          </w:r>
                                          <w:r w:rsidRPr="00675611">
                                            <w:rPr>
                                              <w:sz w:val="16"/>
                                              <w:szCs w:val="16"/>
                                            </w:rPr>
                                            <w:t xml:space="preserve"> </w:t>
                                          </w:r>
                                          <w:r>
                                            <w:rPr>
                                              <w:sz w:val="16"/>
                                              <w:szCs w:val="16"/>
                                            </w:rPr>
                                            <w:t>10.52 mins</w:t>
                                          </w:r>
                                        </w:p>
                                        <w:p w14:paraId="26512CFD"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5</w:t>
                                          </w:r>
                                          <w:r w:rsidRPr="00675611">
                                            <w:rPr>
                                              <w:sz w:val="16"/>
                                              <w:szCs w:val="16"/>
                                            </w:rPr>
                                            <w:t xml:space="preserve"> ppm</w:t>
                                          </w:r>
                                        </w:p>
                                      </w:txbxContent>
                                    </wps:txbx>
                                    <wps:bodyPr rot="0" vert="horz" wrap="square" lIns="91440" tIns="45720" rIns="91440" bIns="45720" anchor="t" anchorCtr="0">
                                      <a:noAutofit/>
                                    </wps:bodyPr>
                                  </wps:wsp>
                                  <wps:wsp>
                                    <wps:cNvPr id="403" name="Text Box 2"/>
                                    <wps:cNvSpPr txBox="1">
                                      <a:spLocks noChangeArrowheads="1"/>
                                    </wps:cNvSpPr>
                                    <wps:spPr bwMode="auto">
                                      <a:xfrm>
                                        <a:off x="78820" y="472965"/>
                                        <a:ext cx="498475" cy="308610"/>
                                      </a:xfrm>
                                      <a:prstGeom prst="rect">
                                        <a:avLst/>
                                      </a:prstGeom>
                                      <a:noFill/>
                                      <a:ln w="9525">
                                        <a:noFill/>
                                        <a:miter lim="800000"/>
                                        <a:headEnd/>
                                        <a:tailEnd/>
                                      </a:ln>
                                    </wps:spPr>
                                    <wps:txbx>
                                      <w:txbxContent>
                                        <w:p w14:paraId="5A6E1552" w14:textId="77777777" w:rsidR="00F75B1B" w:rsidRPr="00400353" w:rsidRDefault="00F75B1B" w:rsidP="003F33E6">
                                          <w:pPr>
                                            <w:rPr>
                                              <w:b/>
                                              <w:bCs/>
                                            </w:rPr>
                                          </w:pPr>
                                          <w:r>
                                            <w:rPr>
                                              <w:b/>
                                              <w:bCs/>
                                            </w:rPr>
                                            <w:t>(A)</w:t>
                                          </w:r>
                                        </w:p>
                                      </w:txbxContent>
                                    </wps:txbx>
                                    <wps:bodyPr rot="0" vert="horz" wrap="square" lIns="91440" tIns="45720" rIns="91440" bIns="45720" anchor="t" anchorCtr="0">
                                      <a:noAutofit/>
                                    </wps:bodyPr>
                                  </wps:wsp>
                                  <wps:wsp>
                                    <wps:cNvPr id="404" name="Text Box 2"/>
                                    <wps:cNvSpPr txBox="1">
                                      <a:spLocks noChangeArrowheads="1"/>
                                    </wps:cNvSpPr>
                                    <wps:spPr bwMode="auto">
                                      <a:xfrm>
                                        <a:off x="63067" y="2664372"/>
                                        <a:ext cx="498475" cy="308610"/>
                                      </a:xfrm>
                                      <a:prstGeom prst="rect">
                                        <a:avLst/>
                                      </a:prstGeom>
                                      <a:noFill/>
                                      <a:ln w="9525">
                                        <a:noFill/>
                                        <a:miter lim="800000"/>
                                        <a:headEnd/>
                                        <a:tailEnd/>
                                      </a:ln>
                                    </wps:spPr>
                                    <wps:txbx>
                                      <w:txbxContent>
                                        <w:p w14:paraId="2150D02D" w14:textId="77777777" w:rsidR="00F75B1B" w:rsidRPr="00400353" w:rsidRDefault="00F75B1B" w:rsidP="003F33E6">
                                          <w:pPr>
                                            <w:rPr>
                                              <w:b/>
                                              <w:bCs/>
                                            </w:rPr>
                                          </w:pPr>
                                          <w:r>
                                            <w:rPr>
                                              <w:b/>
                                              <w:bCs/>
                                            </w:rPr>
                                            <w:t>(B)</w:t>
                                          </w:r>
                                        </w:p>
                                      </w:txbxContent>
                                    </wps:txbx>
                                    <wps:bodyPr rot="0" vert="horz" wrap="square" lIns="91440" tIns="45720" rIns="91440" bIns="45720" anchor="t" anchorCtr="0">
                                      <a:noAutofit/>
                                    </wps:bodyPr>
                                  </wps:wsp>
                                  <wps:wsp>
                                    <wps:cNvPr id="405" name="Text Box 2"/>
                                    <wps:cNvSpPr txBox="1">
                                      <a:spLocks noChangeArrowheads="1"/>
                                    </wps:cNvSpPr>
                                    <wps:spPr bwMode="auto">
                                      <a:xfrm>
                                        <a:off x="283779" y="4761186"/>
                                        <a:ext cx="498475" cy="308610"/>
                                      </a:xfrm>
                                      <a:prstGeom prst="rect">
                                        <a:avLst/>
                                      </a:prstGeom>
                                      <a:noFill/>
                                      <a:ln w="9525">
                                        <a:noFill/>
                                        <a:miter lim="800000"/>
                                        <a:headEnd/>
                                        <a:tailEnd/>
                                      </a:ln>
                                    </wps:spPr>
                                    <wps:txbx>
                                      <w:txbxContent>
                                        <w:p w14:paraId="5A331D37" w14:textId="77777777" w:rsidR="00F75B1B" w:rsidRPr="00400353" w:rsidRDefault="00F75B1B" w:rsidP="003F33E6">
                                          <w:pPr>
                                            <w:rPr>
                                              <w:b/>
                                              <w:bCs/>
                                            </w:rPr>
                                          </w:pPr>
                                          <w:r>
                                            <w:rPr>
                                              <w:b/>
                                              <w:bCs/>
                                            </w:rPr>
                                            <w:t>(C)</w:t>
                                          </w:r>
                                        </w:p>
                                      </w:txbxContent>
                                    </wps:txbx>
                                    <wps:bodyPr rot="0" vert="horz" wrap="square" lIns="91440" tIns="45720" rIns="91440" bIns="45720" anchor="t" anchorCtr="0">
                                      <a:noAutofit/>
                                    </wps:bodyPr>
                                  </wps:wsp>
                                  <wps:wsp>
                                    <wps:cNvPr id="406" name="Text Box 2"/>
                                    <wps:cNvSpPr txBox="1">
                                      <a:spLocks noChangeArrowheads="1"/>
                                    </wps:cNvSpPr>
                                    <wps:spPr bwMode="auto">
                                      <a:xfrm>
                                        <a:off x="3429206" y="4763086"/>
                                        <a:ext cx="498475" cy="308610"/>
                                      </a:xfrm>
                                      <a:prstGeom prst="rect">
                                        <a:avLst/>
                                      </a:prstGeom>
                                      <a:noFill/>
                                      <a:ln w="9525">
                                        <a:noFill/>
                                        <a:miter lim="800000"/>
                                        <a:headEnd/>
                                        <a:tailEnd/>
                                      </a:ln>
                                    </wps:spPr>
                                    <wps:txbx>
                                      <w:txbxContent>
                                        <w:p w14:paraId="44F2A826" w14:textId="77777777" w:rsidR="00F75B1B" w:rsidRPr="00400353" w:rsidRDefault="00F75B1B" w:rsidP="003F33E6">
                                          <w:pPr>
                                            <w:rPr>
                                              <w:b/>
                                              <w:bCs/>
                                            </w:rPr>
                                          </w:pPr>
                                          <w:r>
                                            <w:rPr>
                                              <w:b/>
                                              <w:bCs/>
                                            </w:rPr>
                                            <w:t>(D)</w:t>
                                          </w:r>
                                        </w:p>
                                      </w:txbxContent>
                                    </wps:txbx>
                                    <wps:bodyPr rot="0" vert="horz" wrap="square" lIns="91440" tIns="45720" rIns="91440" bIns="45720" anchor="t" anchorCtr="0">
                                      <a:noAutofit/>
                                    </wps:bodyPr>
                                  </wps:wsp>
                                </wpg:grpSp>
                                <wps:wsp>
                                  <wps:cNvPr id="409" name="Text Box 2"/>
                                  <wps:cNvSpPr txBox="1">
                                    <a:spLocks noChangeArrowheads="1"/>
                                  </wps:cNvSpPr>
                                  <wps:spPr bwMode="auto">
                                    <a:xfrm>
                                      <a:off x="5075279" y="4737180"/>
                                      <a:ext cx="1379442" cy="574644"/>
                                    </a:xfrm>
                                    <a:prstGeom prst="rect">
                                      <a:avLst/>
                                    </a:prstGeom>
                                    <a:noFill/>
                                    <a:ln w="9525">
                                      <a:noFill/>
                                      <a:miter lim="800000"/>
                                      <a:headEnd/>
                                      <a:tailEnd/>
                                    </a:ln>
                                  </wps:spPr>
                                  <wps:txbx>
                                    <w:txbxContent>
                                      <w:p w14:paraId="54DAD28A"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10.73 mins</w:t>
                                        </w:r>
                                      </w:p>
                                      <w:p w14:paraId="69CBDF4F"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w:t>
                                        </w:r>
                                        <w:r w:rsidRPr="00675611">
                                          <w:rPr>
                                            <w:sz w:val="16"/>
                                            <w:szCs w:val="16"/>
                                          </w:rPr>
                                          <w:t xml:space="preserve"> ppm</w:t>
                                        </w:r>
                                      </w:p>
                                    </w:txbxContent>
                                  </wps:txbx>
                                  <wps:bodyPr rot="0" vert="horz" wrap="square" lIns="91440" tIns="45720" rIns="91440" bIns="45720" anchor="t" anchorCtr="0">
                                    <a:noAutofit/>
                                  </wps:bodyPr>
                                </wps:wsp>
                              </wpg:grpSp>
                              <wps:wsp>
                                <wps:cNvPr id="410" name="Text Box 410"/>
                                <wps:cNvSpPr txBox="1"/>
                                <wps:spPr>
                                  <a:xfrm>
                                    <a:off x="0" y="6849658"/>
                                    <a:ext cx="6503914" cy="1479033"/>
                                  </a:xfrm>
                                  <a:prstGeom prst="rect">
                                    <a:avLst/>
                                  </a:prstGeom>
                                  <a:solidFill>
                                    <a:prstClr val="white"/>
                                  </a:solidFill>
                                  <a:ln>
                                    <a:noFill/>
                                  </a:ln>
                                </wps:spPr>
                                <wps:txbx>
                                  <w:txbxContent>
                                    <w:p w14:paraId="139DDEEB" w14:textId="3420D948" w:rsidR="00F75B1B" w:rsidRPr="0018090C" w:rsidRDefault="00F75B1B" w:rsidP="003F33E6">
                                      <w:pPr>
                                        <w:pStyle w:val="Caption"/>
                                        <w:rPr>
                                          <w:noProof/>
                                          <w:sz w:val="20"/>
                                          <w:szCs w:val="20"/>
                                        </w:rPr>
                                      </w:pPr>
                                      <w:bookmarkStart w:id="95" w:name="_Toc59633650"/>
                                      <w:r w:rsidRPr="0018090C">
                                        <w:rPr>
                                          <w:sz w:val="20"/>
                                          <w:szCs w:val="20"/>
                                        </w:rPr>
                                        <w:t xml:space="preserve">Figure </w:t>
                                      </w:r>
                                      <w:r>
                                        <w:rPr>
                                          <w:sz w:val="20"/>
                                          <w:szCs w:val="20"/>
                                        </w:rPr>
                                        <w:t>3.16</w:t>
                                      </w:r>
                                      <w:r w:rsidRPr="0018090C">
                                        <w:rPr>
                                          <w:sz w:val="20"/>
                                          <w:szCs w:val="20"/>
                                        </w:rPr>
                                        <w:t>: (A) Positive ion mode nanospray spectrum for a sampled mung bean cell, showing recorded signals in the m/z region for protonated metronidazole [M + H]</w:t>
                                      </w:r>
                                      <w:r w:rsidRPr="0018090C">
                                        <w:rPr>
                                          <w:sz w:val="20"/>
                                          <w:szCs w:val="20"/>
                                          <w:vertAlign w:val="superscript"/>
                                        </w:rPr>
                                        <w:t>+</w:t>
                                      </w:r>
                                      <w:r w:rsidRPr="0018090C">
                                        <w:rPr>
                                          <w:sz w:val="20"/>
                                          <w:szCs w:val="20"/>
                                        </w:rPr>
                                        <w:t xml:space="preserve"> with a nominal mass of 172. The positive ion mode nanospray spectrum for the relevant spray period is displayed against the theoretical isotopic distribution of the calculated m/z value for protonated metronidazole. (B) Extracted ion plot generated for protonated metronidazole (m/z range 172.07 – 172.08), displaying the time points at which there is a signal within this m/z range. (C)– (F) Positive ion nanospray spectra displaying signals corresponding with the m/z value for protonated metronidazole at example time points derived from the extracted ion plot. Displayed against the theoretical isotopic distribution of protonated metronidazole.</w:t>
                                      </w:r>
                                      <w:bookmarkEnd w:id="95"/>
                                      <w:r w:rsidRPr="0018090C">
                                        <w:rPr>
                                          <w:sz w:val="20"/>
                                          <w:szCs w:val="20"/>
                                        </w:rPr>
                                        <w:t xml:space="preserve"> </w:t>
                                      </w:r>
                                    </w:p>
                                    <w:p w14:paraId="2A7DA18F" w14:textId="77777777" w:rsidR="00F75B1B" w:rsidRPr="00FE00C6" w:rsidRDefault="00F75B1B" w:rsidP="003F33E6">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411" name="Rectangle 411"/>
                              <wps:cNvSpPr/>
                              <wps:spPr>
                                <a:xfrm>
                                  <a:off x="126124" y="5691352"/>
                                  <a:ext cx="3133421" cy="914294"/>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2" name="Text Box 2"/>
                              <wps:cNvSpPr txBox="1">
                                <a:spLocks noChangeArrowheads="1"/>
                              </wps:cNvSpPr>
                              <wps:spPr bwMode="auto">
                                <a:xfrm>
                                  <a:off x="283779" y="5722883"/>
                                  <a:ext cx="497840" cy="307975"/>
                                </a:xfrm>
                                <a:prstGeom prst="rect">
                                  <a:avLst/>
                                </a:prstGeom>
                                <a:noFill/>
                                <a:ln w="9525">
                                  <a:noFill/>
                                  <a:miter lim="800000"/>
                                  <a:headEnd/>
                                  <a:tailEnd/>
                                </a:ln>
                              </wps:spPr>
                              <wps:txbx>
                                <w:txbxContent>
                                  <w:p w14:paraId="4498B9DF" w14:textId="77777777" w:rsidR="00F75B1B" w:rsidRPr="00400353" w:rsidRDefault="00F75B1B" w:rsidP="003F33E6">
                                    <w:pPr>
                                      <w:rPr>
                                        <w:b/>
                                        <w:bCs/>
                                      </w:rPr>
                                    </w:pPr>
                                    <w:r>
                                      <w:rPr>
                                        <w:b/>
                                        <w:bCs/>
                                      </w:rPr>
                                      <w:t>(E)</w:t>
                                    </w:r>
                                  </w:p>
                                </w:txbxContent>
                              </wps:txbx>
                              <wps:bodyPr rot="0" vert="horz" wrap="square" lIns="91440" tIns="45720" rIns="91440" bIns="45720" anchor="t" anchorCtr="0">
                                <a:noAutofit/>
                              </wps:bodyPr>
                            </wps:wsp>
                            <wps:wsp>
                              <wps:cNvPr id="413" name="Rectangle 413"/>
                              <wps:cNvSpPr/>
                              <wps:spPr>
                                <a:xfrm>
                                  <a:off x="3294993" y="5691352"/>
                                  <a:ext cx="3133090" cy="91376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4" name="Text Box 2"/>
                              <wps:cNvSpPr txBox="1">
                                <a:spLocks noChangeArrowheads="1"/>
                              </wps:cNvSpPr>
                              <wps:spPr bwMode="auto">
                                <a:xfrm>
                                  <a:off x="3452648" y="5722883"/>
                                  <a:ext cx="497840" cy="307975"/>
                                </a:xfrm>
                                <a:prstGeom prst="rect">
                                  <a:avLst/>
                                </a:prstGeom>
                                <a:noFill/>
                                <a:ln w="9525">
                                  <a:noFill/>
                                  <a:miter lim="800000"/>
                                  <a:headEnd/>
                                  <a:tailEnd/>
                                </a:ln>
                              </wps:spPr>
                              <wps:txbx>
                                <w:txbxContent>
                                  <w:p w14:paraId="7BDA7A24" w14:textId="77777777" w:rsidR="00F75B1B" w:rsidRPr="00400353" w:rsidRDefault="00F75B1B" w:rsidP="003F33E6">
                                    <w:pPr>
                                      <w:rPr>
                                        <w:b/>
                                        <w:bCs/>
                                      </w:rPr>
                                    </w:pPr>
                                    <w:r>
                                      <w:rPr>
                                        <w:b/>
                                        <w:bCs/>
                                      </w:rPr>
                                      <w:t>(F)</w:t>
                                    </w:r>
                                  </w:p>
                                </w:txbxContent>
                              </wps:txbx>
                              <wps:bodyPr rot="0" vert="horz" wrap="square" lIns="91440" tIns="45720" rIns="91440" bIns="45720" anchor="t" anchorCtr="0">
                                <a:noAutofit/>
                              </wps:bodyPr>
                            </wps:wsp>
                            <wps:wsp>
                              <wps:cNvPr id="415" name="Text Box 2"/>
                              <wps:cNvSpPr txBox="1">
                                <a:spLocks noChangeArrowheads="1"/>
                              </wps:cNvSpPr>
                              <wps:spPr bwMode="auto">
                                <a:xfrm>
                                  <a:off x="1916406" y="5707117"/>
                                  <a:ext cx="1391944" cy="574567"/>
                                </a:xfrm>
                                <a:prstGeom prst="rect">
                                  <a:avLst/>
                                </a:prstGeom>
                                <a:noFill/>
                                <a:ln w="9525">
                                  <a:noFill/>
                                  <a:miter lim="800000"/>
                                  <a:headEnd/>
                                  <a:tailEnd/>
                                </a:ln>
                              </wps:spPr>
                              <wps:txbx>
                                <w:txbxContent>
                                  <w:p w14:paraId="3B96DFF5"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11.34 mins</w:t>
                                    </w:r>
                                  </w:p>
                                  <w:p w14:paraId="261A87EE"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w:t>
                                    </w:r>
                                    <w:r w:rsidRPr="00675611">
                                      <w:rPr>
                                        <w:sz w:val="16"/>
                                        <w:szCs w:val="16"/>
                                      </w:rPr>
                                      <w:t xml:space="preserve"> ppm</w:t>
                                    </w:r>
                                  </w:p>
                                </w:txbxContent>
                              </wps:txbx>
                              <wps:bodyPr rot="0" vert="horz" wrap="square" lIns="91440" tIns="45720" rIns="91440" bIns="45720" anchor="t" anchorCtr="0">
                                <a:noAutofit/>
                              </wps:bodyPr>
                            </wps:wsp>
                            <wps:wsp>
                              <wps:cNvPr id="417" name="Text Box 2"/>
                              <wps:cNvSpPr txBox="1">
                                <a:spLocks noChangeArrowheads="1"/>
                              </wps:cNvSpPr>
                              <wps:spPr bwMode="auto">
                                <a:xfrm>
                                  <a:off x="5074787" y="5675586"/>
                                  <a:ext cx="1414278" cy="574567"/>
                                </a:xfrm>
                                <a:prstGeom prst="rect">
                                  <a:avLst/>
                                </a:prstGeom>
                                <a:noFill/>
                                <a:ln w="9525">
                                  <a:noFill/>
                                  <a:miter lim="800000"/>
                                  <a:headEnd/>
                                  <a:tailEnd/>
                                </a:ln>
                              </wps:spPr>
                              <wps:txbx>
                                <w:txbxContent>
                                  <w:p w14:paraId="684554DA"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11.41 mins</w:t>
                                    </w:r>
                                  </w:p>
                                  <w:p w14:paraId="46D50E94"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5</w:t>
                                    </w:r>
                                    <w:r w:rsidRPr="00675611">
                                      <w:rPr>
                                        <w:sz w:val="16"/>
                                        <w:szCs w:val="16"/>
                                      </w:rPr>
                                      <w:t xml:space="preserve"> ppm</w:t>
                                    </w:r>
                                  </w:p>
                                </w:txbxContent>
                              </wps:txbx>
                              <wps:bodyPr rot="0" vert="horz" wrap="square" lIns="91440" tIns="45720" rIns="91440" bIns="45720" anchor="t" anchorCtr="0">
                                <a:noAutofit/>
                              </wps:bodyPr>
                            </wps:wsp>
                          </wpg:grpSp>
                        </wpg:grpSp>
                        <wps:wsp>
                          <wps:cNvPr id="523" name="Text Box 2"/>
                          <wps:cNvSpPr txBox="1">
                            <a:spLocks noChangeArrowheads="1"/>
                          </wps:cNvSpPr>
                          <wps:spPr bwMode="auto">
                            <a:xfrm>
                              <a:off x="4756332" y="493949"/>
                              <a:ext cx="1796233" cy="273133"/>
                            </a:xfrm>
                            <a:prstGeom prst="rect">
                              <a:avLst/>
                            </a:prstGeom>
                            <a:noFill/>
                            <a:ln w="9525">
                              <a:noFill/>
                              <a:miter lim="800000"/>
                              <a:headEnd/>
                              <a:tailEnd/>
                            </a:ln>
                          </wps:spPr>
                          <wps:txbx>
                            <w:txbxContent>
                              <w:p w14:paraId="05D5E5DA" w14:textId="77777777" w:rsidR="00F75B1B" w:rsidRDefault="00F75B1B" w:rsidP="003F33E6">
                                <w:r>
                                  <w:t>Mass accuracy = &lt;1.5 ppm</w:t>
                                </w:r>
                              </w:p>
                            </w:txbxContent>
                          </wps:txbx>
                          <wps:bodyPr rot="0" vert="horz" wrap="square" lIns="91440" tIns="45720" rIns="91440" bIns="45720" anchor="t" anchorCtr="0">
                            <a:noAutofit/>
                          </wps:bodyPr>
                        </wps:wsp>
                        <wps:wsp>
                          <wps:cNvPr id="638" name="Text Box 2"/>
                          <wps:cNvSpPr txBox="1">
                            <a:spLocks noChangeArrowheads="1"/>
                          </wps:cNvSpPr>
                          <wps:spPr bwMode="auto">
                            <a:xfrm>
                              <a:off x="2019300" y="5219700"/>
                              <a:ext cx="1287739" cy="344136"/>
                            </a:xfrm>
                            <a:prstGeom prst="rect">
                              <a:avLst/>
                            </a:prstGeom>
                            <a:noFill/>
                            <a:ln w="9525">
                              <a:noFill/>
                              <a:miter lim="800000"/>
                              <a:headEnd/>
                              <a:tailEnd/>
                            </a:ln>
                          </wps:spPr>
                          <wps:txbx>
                            <w:txbxContent>
                              <w:p w14:paraId="13046F3A" w14:textId="77777777" w:rsidR="00F75B1B" w:rsidRPr="00400353" w:rsidRDefault="00F75B1B" w:rsidP="003F33E6">
                                <w:pPr>
                                  <w:rPr>
                                    <w:sz w:val="16"/>
                                    <w:szCs w:val="16"/>
                                  </w:rPr>
                                </w:pPr>
                                <w:r>
                                  <w:rPr>
                                    <w:sz w:val="16"/>
                                    <w:szCs w:val="16"/>
                                  </w:rPr>
                                  <w:t>Theoretical isotopic peak</w:t>
                                </w:r>
                              </w:p>
                            </w:txbxContent>
                          </wps:txbx>
                          <wps:bodyPr rot="0" vert="horz" wrap="square" lIns="91440" tIns="45720" rIns="91440" bIns="45720" anchor="t" anchorCtr="0">
                            <a:noAutofit/>
                          </wps:bodyPr>
                        </wps:wsp>
                        <wps:wsp>
                          <wps:cNvPr id="639" name="Text Box 2"/>
                          <wps:cNvSpPr txBox="1">
                            <a:spLocks noChangeArrowheads="1"/>
                          </wps:cNvSpPr>
                          <wps:spPr bwMode="auto">
                            <a:xfrm>
                              <a:off x="2019300" y="6172200"/>
                              <a:ext cx="1287739" cy="344136"/>
                            </a:xfrm>
                            <a:prstGeom prst="rect">
                              <a:avLst/>
                            </a:prstGeom>
                            <a:noFill/>
                            <a:ln w="9525">
                              <a:noFill/>
                              <a:miter lim="800000"/>
                              <a:headEnd/>
                              <a:tailEnd/>
                            </a:ln>
                          </wps:spPr>
                          <wps:txbx>
                            <w:txbxContent>
                              <w:p w14:paraId="22F6D580" w14:textId="77777777" w:rsidR="00F75B1B" w:rsidRPr="00400353" w:rsidRDefault="00F75B1B" w:rsidP="003F33E6">
                                <w:pPr>
                                  <w:rPr>
                                    <w:sz w:val="16"/>
                                    <w:szCs w:val="16"/>
                                  </w:rPr>
                                </w:pPr>
                                <w:r>
                                  <w:rPr>
                                    <w:sz w:val="16"/>
                                    <w:szCs w:val="16"/>
                                  </w:rPr>
                                  <w:t>Theoretical isotopic peak</w:t>
                                </w:r>
                              </w:p>
                            </w:txbxContent>
                          </wps:txbx>
                          <wps:bodyPr rot="0" vert="horz" wrap="square" lIns="91440" tIns="45720" rIns="91440" bIns="45720" anchor="t" anchorCtr="0">
                            <a:noAutofit/>
                          </wps:bodyPr>
                        </wps:wsp>
                        <wps:wsp>
                          <wps:cNvPr id="640" name="Text Box 2"/>
                          <wps:cNvSpPr txBox="1">
                            <a:spLocks noChangeArrowheads="1"/>
                          </wps:cNvSpPr>
                          <wps:spPr bwMode="auto">
                            <a:xfrm>
                              <a:off x="5200650" y="5219700"/>
                              <a:ext cx="1287739" cy="344136"/>
                            </a:xfrm>
                            <a:prstGeom prst="rect">
                              <a:avLst/>
                            </a:prstGeom>
                            <a:noFill/>
                            <a:ln w="9525">
                              <a:noFill/>
                              <a:miter lim="800000"/>
                              <a:headEnd/>
                              <a:tailEnd/>
                            </a:ln>
                          </wps:spPr>
                          <wps:txbx>
                            <w:txbxContent>
                              <w:p w14:paraId="4E9F5B6F" w14:textId="77777777" w:rsidR="00F75B1B" w:rsidRPr="00400353" w:rsidRDefault="00F75B1B" w:rsidP="003F33E6">
                                <w:pPr>
                                  <w:rPr>
                                    <w:sz w:val="16"/>
                                    <w:szCs w:val="16"/>
                                  </w:rPr>
                                </w:pPr>
                                <w:r>
                                  <w:rPr>
                                    <w:sz w:val="16"/>
                                    <w:szCs w:val="16"/>
                                  </w:rPr>
                                  <w:t>Theoretical isotopic peak</w:t>
                                </w:r>
                              </w:p>
                            </w:txbxContent>
                          </wps:txbx>
                          <wps:bodyPr rot="0" vert="horz" wrap="square" lIns="91440" tIns="45720" rIns="91440" bIns="45720" anchor="t" anchorCtr="0">
                            <a:noAutofit/>
                          </wps:bodyPr>
                        </wps:wsp>
                        <wps:wsp>
                          <wps:cNvPr id="641" name="Text Box 2"/>
                          <wps:cNvSpPr txBox="1">
                            <a:spLocks noChangeArrowheads="1"/>
                          </wps:cNvSpPr>
                          <wps:spPr bwMode="auto">
                            <a:xfrm>
                              <a:off x="5219700" y="6191250"/>
                              <a:ext cx="1287739" cy="344136"/>
                            </a:xfrm>
                            <a:prstGeom prst="rect">
                              <a:avLst/>
                            </a:prstGeom>
                            <a:noFill/>
                            <a:ln w="9525">
                              <a:noFill/>
                              <a:miter lim="800000"/>
                              <a:headEnd/>
                              <a:tailEnd/>
                            </a:ln>
                          </wps:spPr>
                          <wps:txbx>
                            <w:txbxContent>
                              <w:p w14:paraId="1EA377B9" w14:textId="77777777" w:rsidR="00F75B1B" w:rsidRPr="00400353" w:rsidRDefault="00F75B1B" w:rsidP="003F33E6">
                                <w:pPr>
                                  <w:rPr>
                                    <w:sz w:val="16"/>
                                    <w:szCs w:val="16"/>
                                  </w:rPr>
                                </w:pPr>
                                <w:r>
                                  <w:rPr>
                                    <w:sz w:val="16"/>
                                    <w:szCs w:val="16"/>
                                  </w:rPr>
                                  <w:t>Theoretical isotopic peak</w:t>
                                </w:r>
                              </w:p>
                            </w:txbxContent>
                          </wps:txbx>
                          <wps:bodyPr rot="0" vert="horz" wrap="square" lIns="91440" tIns="45720" rIns="91440" bIns="45720" anchor="t" anchorCtr="0">
                            <a:noAutofit/>
                          </wps:bodyPr>
                        </wps:wsp>
                      </wpg:grpSp>
                      <wps:wsp>
                        <wps:cNvPr id="672" name="Text Box 2"/>
                        <wps:cNvSpPr txBox="1">
                          <a:spLocks noChangeArrowheads="1"/>
                        </wps:cNvSpPr>
                        <wps:spPr bwMode="auto">
                          <a:xfrm>
                            <a:off x="977462" y="851338"/>
                            <a:ext cx="1039495" cy="386080"/>
                          </a:xfrm>
                          <a:prstGeom prst="rect">
                            <a:avLst/>
                          </a:prstGeom>
                          <a:noFill/>
                          <a:ln w="9525">
                            <a:noFill/>
                            <a:miter lim="800000"/>
                            <a:headEnd/>
                            <a:tailEnd/>
                          </a:ln>
                        </wps:spPr>
                        <wps:txbx>
                          <w:txbxContent>
                            <w:p w14:paraId="7E8D7C31" w14:textId="77777777" w:rsidR="00F75B1B" w:rsidRPr="00B00CFD" w:rsidRDefault="00F75B1B" w:rsidP="003F33E6">
                              <w:pPr>
                                <w:rPr>
                                  <w:vertAlign w:val="superscript"/>
                                </w:rPr>
                              </w:pPr>
                              <w:r w:rsidRPr="00B00CFD">
                                <w:t>C</w:t>
                              </w:r>
                              <w:r w:rsidRPr="00B00CFD">
                                <w:rPr>
                                  <w:vertAlign w:val="subscript"/>
                                </w:rPr>
                                <w:t>6</w:t>
                              </w:r>
                              <w:r w:rsidRPr="00B00CFD">
                                <w:t>H</w:t>
                              </w:r>
                              <w:r w:rsidRPr="00B00CFD">
                                <w:rPr>
                                  <w:vertAlign w:val="subscript"/>
                                </w:rPr>
                                <w:t>9</w:t>
                              </w:r>
                              <w:r w:rsidRPr="00B00CFD">
                                <w:t>N</w:t>
                              </w:r>
                              <w:r w:rsidRPr="00B00CFD">
                                <w:rPr>
                                  <w:vertAlign w:val="subscript"/>
                                </w:rPr>
                                <w:t>3</w:t>
                              </w:r>
                              <w:r w:rsidRPr="00B00CFD">
                                <w:t>O</w:t>
                              </w:r>
                              <w:r w:rsidRPr="00B00CFD">
                                <w:rPr>
                                  <w:vertAlign w:val="subscript"/>
                                </w:rPr>
                                <w:t>3</w:t>
                              </w:r>
                              <w:r w:rsidRPr="00B00CFD">
                                <w:t xml:space="preserve"> </w:t>
                              </w:r>
                              <w:r>
                                <w:t>+ H</w:t>
                              </w:r>
                              <w:r>
                                <w:rPr>
                                  <w:vertAlign w:val="superscript"/>
                                </w:rPr>
                                <w:t>+</w:t>
                              </w:r>
                            </w:p>
                          </w:txbxContent>
                        </wps:txbx>
                        <wps:bodyPr rot="0" vert="horz" wrap="square" lIns="91440" tIns="45720" rIns="91440" bIns="45720" anchor="t" anchorCtr="0">
                          <a:spAutoFit/>
                        </wps:bodyPr>
                      </wps:wsp>
                      <wps:wsp>
                        <wps:cNvPr id="673" name="Straight Arrow Connector 673"/>
                        <wps:cNvCnPr/>
                        <wps:spPr>
                          <a:xfrm flipH="1">
                            <a:off x="731782" y="1008993"/>
                            <a:ext cx="289703" cy="1365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pic:pic xmlns:pic="http://schemas.openxmlformats.org/drawingml/2006/picture">
                        <pic:nvPicPr>
                          <pic:cNvPr id="674" name="Picture 674"/>
                          <pic:cNvPicPr>
                            <a:picLocks noChangeAspect="1"/>
                          </pic:cNvPicPr>
                        </pic:nvPicPr>
                        <pic:blipFill>
                          <a:blip r:embed="rId194" cstate="print">
                            <a:extLst>
                              <a:ext uri="{28A0092B-C50C-407E-A947-70E740481C1C}">
                                <a14:useLocalDpi xmlns:a14="http://schemas.microsoft.com/office/drawing/2010/main" val="0"/>
                              </a:ext>
                            </a:extLst>
                          </a:blip>
                          <a:stretch>
                            <a:fillRect/>
                          </a:stretch>
                        </pic:blipFill>
                        <pic:spPr>
                          <a:xfrm>
                            <a:off x="2778015" y="728498"/>
                            <a:ext cx="691515" cy="591185"/>
                          </a:xfrm>
                          <a:prstGeom prst="rect">
                            <a:avLst/>
                          </a:prstGeom>
                          <a:ln w="12700">
                            <a:solidFill>
                              <a:schemeClr val="tx1">
                                <a:lumMod val="95000"/>
                                <a:lumOff val="5000"/>
                              </a:schemeClr>
                            </a:solidFill>
                            <a:prstDash val="dash"/>
                          </a:ln>
                        </pic:spPr>
                      </pic:pic>
                      <pic:pic xmlns:pic="http://schemas.openxmlformats.org/drawingml/2006/picture">
                        <pic:nvPicPr>
                          <pic:cNvPr id="677" name="Picture 677"/>
                          <pic:cNvPicPr>
                            <a:picLocks noChangeAspect="1"/>
                          </pic:cNvPicPr>
                        </pic:nvPicPr>
                        <pic:blipFill>
                          <a:blip r:embed="rId195" cstate="print">
                            <a:extLst>
                              <a:ext uri="{28A0092B-C50C-407E-A947-70E740481C1C}">
                                <a14:useLocalDpi xmlns:a14="http://schemas.microsoft.com/office/drawing/2010/main" val="0"/>
                              </a:ext>
                            </a:extLst>
                          </a:blip>
                          <a:stretch>
                            <a:fillRect/>
                          </a:stretch>
                        </pic:blipFill>
                        <pic:spPr>
                          <a:xfrm>
                            <a:off x="5142843" y="728498"/>
                            <a:ext cx="694690" cy="580390"/>
                          </a:xfrm>
                          <a:prstGeom prst="rect">
                            <a:avLst/>
                          </a:prstGeom>
                          <a:ln w="12700">
                            <a:solidFill>
                              <a:schemeClr val="tx1"/>
                            </a:solidFill>
                            <a:prstDash val="dash"/>
                          </a:ln>
                        </pic:spPr>
                      </pic:pic>
                    </wpg:wgp>
                  </a:graphicData>
                </a:graphic>
              </wp:anchor>
            </w:drawing>
          </mc:Choice>
          <mc:Fallback>
            <w:pict>
              <v:group w14:anchorId="59780293" id="Group 439" o:spid="_x0000_s1574" style="position:absolute;margin-left:-27.3pt;margin-top:12.4pt;width:515.95pt;height:655.75pt;z-index:251749376" coordsize="65525,83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">
                <v:shape id="Picture 671" o:spid="_x0000_s1575" type="#_x0000_t75" style="position:absolute;left:1261;top:7409;width:62979;height:185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">
                  <v:imagedata r:id="rId196" o:title=""/>
                </v:shape>
                <v:group id="Group 698" o:spid="_x0000_s1576" style="position:absolute;width:65525;height:83280" coordsize="65525,83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">
                  <v:group id="Group 461" o:spid="_x0000_s1577" style="position:absolute;width:65525;height:83280" coordsize="65525,83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">
                    <v:shape id="Picture 425" o:spid="_x0000_s1578" type="#_x0000_t75" style="position:absolute;left:32956;top:57150;width:30905;height:8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">
                      <v:imagedata r:id="rId197" o:title=""/>
                    </v:shape>
                    <v:shape id="Picture 424" o:spid="_x0000_s1579" type="#_x0000_t75" style="position:absolute;left:1524;top:57150;width:30683;height:87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">
                      <v:imagedata r:id="rId198" o:title=""/>
                    </v:shape>
                    <v:shape id="Picture 423" o:spid="_x0000_s1580" type="#_x0000_t75" style="position:absolute;left:33147;top:47434;width:30670;height:8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">
                      <v:imagedata r:id="rId199" o:title=""/>
                    </v:shape>
                    <v:shape id="Picture 422" o:spid="_x0000_s1581" type="#_x0000_t75" style="position:absolute;left:1714;top:47625;width:30620;height:88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">
                      <v:imagedata r:id="rId200" o:title=""/>
                    </v:shape>
                    <v:shape id="Picture 420" o:spid="_x0000_s1582" type="#_x0000_t75" style="position:absolute;left:1524;top:29146;width:62769;height:170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">
                      <v:imagedata r:id="rId201" o:title=""/>
                    </v:shape>
                    <v:group id="Group 383" o:spid="_x0000_s1583" style="position:absolute;width:65525;height:83280" coordsize="65525,832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">
                      <v:group id="Group 390" o:spid="_x0000_s1584" style="position:absolute;width:65525;height:83281" coordsize="65528,83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">
                        <v:group id="Group 391" o:spid="_x0000_s1585" style="position:absolute;width:65528;height:67510" coordsize="65532,67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">
                          <v:group id="Group 392" o:spid="_x0000_s1586" style="position:absolute;width:65532;height:67514" coordsize="65532,67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FrW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6TODvTDgCcv0LAAD//wMAUEsBAi0AFAAGAAgAAAAhANvh9svuAAAAhQEAABMAAAAAAAAA&#10;AAAAAAAAAAAAAFtDb250ZW50X1R5cGVzXS54bWxQSwECLQAUAAYACAAAACEAWvQsW78AAAAVAQAA&#10;CwAAAAAAAAAAAAAAAAAfAQAAX3JlbHMvLnJlbHNQSwECLQAUAAYACAAAACEAkZRa1sYAAADcAAAA&#10;DwAAAAAAAAAAAAAAAAAHAgAAZHJzL2Rvd25yZXYueG1sUEsFBgAAAAADAAMAtwAAAPoCAAAAAA==&#10;">
                            <v:rect id="Rectangle 393" o:spid="_x0000_s1587" style="position:absolute;width:65532;height:67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" filled="f" strokecolor="windowText" strokeweight="1pt"/>
                            <v:rect id="Rectangle 394" o:spid="_x0000_s1588" style="position:absolute;left:788;top:4729;width:64001;height:21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" filled="f" strokecolor="windowText" strokeweight="1pt"/>
                            <v:shape id="_x0000_s1589" type="#_x0000_t202" style="position:absolute;left:945;top:945;width:64002;height:3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">
                              <v:textbox>
                                <w:txbxContent>
                                  <w:p w14:paraId="102317F8" w14:textId="77777777" w:rsidR="00F75B1B" w:rsidRPr="002473D5" w:rsidRDefault="00F75B1B" w:rsidP="003F33E6">
                                    <w:pPr>
                                      <w:rPr>
                                        <w:b/>
                                        <w:bCs/>
                                      </w:rPr>
                                    </w:pPr>
                                    <w:r>
                                      <w:rPr>
                                        <w:b/>
                                        <w:bCs/>
                                      </w:rPr>
                                      <w:t>Analyte: Metronidazole</w:t>
                                    </w:r>
                                    <w:r w:rsidRPr="002473D5">
                                      <w:rPr>
                                        <w:b/>
                                        <w:bCs/>
                                      </w:rPr>
                                      <w:t xml:space="preserve"> </w:t>
                                    </w:r>
                                    <w:r>
                                      <w:rPr>
                                        <w:b/>
                                        <w:bCs/>
                                      </w:rPr>
                                      <w:t>[</w:t>
                                    </w:r>
                                    <w:r w:rsidRPr="002473D5">
                                      <w:rPr>
                                        <w:b/>
                                        <w:bCs/>
                                      </w:rPr>
                                      <w:t>C</w:t>
                                    </w:r>
                                    <w:r>
                                      <w:rPr>
                                        <w:b/>
                                        <w:bCs/>
                                        <w:vertAlign w:val="subscript"/>
                                      </w:rPr>
                                      <w:t>6</w:t>
                                    </w:r>
                                    <w:r w:rsidRPr="002473D5">
                                      <w:rPr>
                                        <w:b/>
                                        <w:bCs/>
                                      </w:rPr>
                                      <w:t>H</w:t>
                                    </w:r>
                                    <w:r>
                                      <w:rPr>
                                        <w:b/>
                                        <w:bCs/>
                                        <w:vertAlign w:val="subscript"/>
                                      </w:rPr>
                                      <w:t>9</w:t>
                                    </w:r>
                                    <w:r w:rsidRPr="002473D5">
                                      <w:rPr>
                                        <w:b/>
                                        <w:bCs/>
                                      </w:rPr>
                                      <w:t>N</w:t>
                                    </w:r>
                                    <w:r>
                                      <w:rPr>
                                        <w:b/>
                                        <w:bCs/>
                                        <w:vertAlign w:val="subscript"/>
                                      </w:rPr>
                                      <w:t>3</w:t>
                                    </w:r>
                                    <w:r w:rsidRPr="002473D5">
                                      <w:rPr>
                                        <w:b/>
                                        <w:bCs/>
                                      </w:rPr>
                                      <w:t>O</w:t>
                                    </w:r>
                                    <w:r>
                                      <w:rPr>
                                        <w:b/>
                                        <w:bCs/>
                                        <w:vertAlign w:val="subscript"/>
                                      </w:rPr>
                                      <w:t>3</w:t>
                                    </w:r>
                                    <w:r>
                                      <w:rPr>
                                        <w:b/>
                                        <w:bCs/>
                                      </w:rPr>
                                      <w:t xml:space="preserve"> + H]</w:t>
                                    </w:r>
                                    <w:r>
                                      <w:rPr>
                                        <w:b/>
                                        <w:bCs/>
                                        <w:vertAlign w:val="superscript"/>
                                      </w:rPr>
                                      <w:t xml:space="preserve">+    </w:t>
                                    </w:r>
                                    <w:r>
                                      <w:rPr>
                                        <w:b/>
                                        <w:bCs/>
                                      </w:rPr>
                                      <w:t xml:space="preserve">                                                            Cultivar</w:t>
                                    </w:r>
                                    <w:r w:rsidRPr="002473D5">
                                      <w:rPr>
                                        <w:b/>
                                        <w:bCs/>
                                      </w:rPr>
                                      <w:t xml:space="preserve">: </w:t>
                                    </w:r>
                                    <w:r>
                                      <w:rPr>
                                        <w:b/>
                                        <w:bCs/>
                                      </w:rPr>
                                      <w:t>Mung Bean (replicate 1)</w:t>
                                    </w:r>
                                  </w:p>
                                  <w:p w14:paraId="2D5B48C1" w14:textId="77777777" w:rsidR="00F75B1B" w:rsidRPr="002473D5" w:rsidRDefault="00F75B1B" w:rsidP="003F33E6">
                                    <w:pPr>
                                      <w:rPr>
                                        <w:b/>
                                        <w:bCs/>
                                      </w:rPr>
                                    </w:pPr>
                                  </w:p>
                                </w:txbxContent>
                              </v:textbox>
                            </v:shape>
                            <v:shape id="_x0000_s1590" type="#_x0000_t202" style="position:absolute;left:43491;top:17342;width:20146;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" filled="f" stroked="f">
                              <v:textbox>
                                <w:txbxContent>
                                  <w:p w14:paraId="658F19E3" w14:textId="77777777" w:rsidR="00F75B1B" w:rsidRDefault="00F75B1B" w:rsidP="003F33E6">
                                    <w:r>
                                      <w:t>Theoretical isotopic distribution</w:t>
                                    </w:r>
                                  </w:p>
                                </w:txbxContent>
                              </v:textbox>
                            </v:shape>
                            <v:rect id="Rectangle 397" o:spid="_x0000_s1591" style="position:absolute;left:788;top:26486;width:64001;height:40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" filled="f" strokecolor="windowText" strokeweight="1pt"/>
                            <v:shape id="_x0000_s1592" type="#_x0000_t202" style="position:absolute;left:3153;top:4887;width:3467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" filled="f" stroked="f">
                              <v:textbox>
                                <w:txbxContent>
                                  <w:p w14:paraId="7E85F398" w14:textId="77777777" w:rsidR="00F75B1B" w:rsidRPr="00400353" w:rsidRDefault="00F75B1B" w:rsidP="003F33E6">
                                    <w:pPr>
                                      <w:rPr>
                                        <w:b/>
                                        <w:bCs/>
                                      </w:rPr>
                                    </w:pPr>
                                    <w:r w:rsidRPr="00400353">
                                      <w:rPr>
                                        <w:b/>
                                        <w:bCs/>
                                      </w:rPr>
                                      <w:t xml:space="preserve">Positive </w:t>
                                    </w:r>
                                    <w:r>
                                      <w:rPr>
                                        <w:b/>
                                        <w:bCs/>
                                      </w:rPr>
                                      <w:t>i</w:t>
                                    </w:r>
                                    <w:r w:rsidRPr="00400353">
                                      <w:rPr>
                                        <w:b/>
                                        <w:bCs/>
                                      </w:rPr>
                                      <w:t xml:space="preserve">on </w:t>
                                    </w:r>
                                    <w:r>
                                      <w:rPr>
                                        <w:b/>
                                        <w:bCs/>
                                      </w:rPr>
                                      <w:t>m</w:t>
                                    </w:r>
                                    <w:r w:rsidRPr="00400353">
                                      <w:rPr>
                                        <w:b/>
                                        <w:bCs/>
                                      </w:rPr>
                                      <w:t xml:space="preserve">ode </w:t>
                                    </w:r>
                                    <w:r>
                                      <w:rPr>
                                        <w:b/>
                                        <w:bCs/>
                                      </w:rPr>
                                      <w:t>nan</w:t>
                                    </w:r>
                                    <w:r w:rsidRPr="00400353">
                                      <w:rPr>
                                        <w:b/>
                                        <w:bCs/>
                                      </w:rPr>
                                      <w:t>ospray</w:t>
                                    </w:r>
                                    <w:r>
                                      <w:rPr>
                                        <w:b/>
                                        <w:bCs/>
                                      </w:rPr>
                                      <w:t xml:space="preserve"> s</w:t>
                                    </w:r>
                                    <w:r w:rsidRPr="00400353">
                                      <w:rPr>
                                        <w:b/>
                                        <w:bCs/>
                                      </w:rPr>
                                      <w:t>pectrum</w:t>
                                    </w:r>
                                    <w:r>
                                      <w:rPr>
                                        <w:b/>
                                        <w:bCs/>
                                      </w:rPr>
                                      <w:t>:</w:t>
                                    </w:r>
                                  </w:p>
                                </w:txbxContent>
                              </v:textbox>
                            </v:shape>
                            <v:shape id="_x0000_s1593" type="#_x0000_t202" style="position:absolute;left:3153;top:26643;width:60979;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" filled="f" stroked="f">
                              <v:textbox>
                                <w:txbxContent>
                                  <w:p w14:paraId="4D0E5004" w14:textId="77777777" w:rsidR="00F75B1B" w:rsidRPr="00575D6C" w:rsidRDefault="00F75B1B" w:rsidP="003F33E6">
                                    <w:pPr>
                                      <w:rPr>
                                        <w:b/>
                                        <w:bCs/>
                                      </w:rPr>
                                    </w:pPr>
                                    <w:r w:rsidRPr="00400353">
                                      <w:rPr>
                                        <w:b/>
                                        <w:bCs/>
                                      </w:rPr>
                                      <w:t xml:space="preserve">Extracted ion </w:t>
                                    </w:r>
                                    <w:r>
                                      <w:rPr>
                                        <w:b/>
                                        <w:bCs/>
                                      </w:rPr>
                                      <w:t>plot</w:t>
                                    </w:r>
                                    <w:r w:rsidRPr="00400353">
                                      <w:rPr>
                                        <w:b/>
                                        <w:bCs/>
                                      </w:rPr>
                                      <w:t>:</w:t>
                                    </w:r>
                                    <w:r>
                                      <w:rPr>
                                        <w:b/>
                                        <w:bCs/>
                                      </w:rPr>
                                      <w:t xml:space="preserve">                                                                                                     </w:t>
                                    </w:r>
                                    <w:r w:rsidRPr="0068646E">
                                      <w:rPr>
                                        <w:b/>
                                        <w:bCs/>
                                        <w:i/>
                                        <w:iCs/>
                                      </w:rPr>
                                      <w:t>m/z</w:t>
                                    </w:r>
                                    <w:r>
                                      <w:rPr>
                                        <w:b/>
                                        <w:bCs/>
                                      </w:rPr>
                                      <w:t xml:space="preserve"> range = 172.07 - 172.08</w:t>
                                    </w:r>
                                  </w:p>
                                  <w:p w14:paraId="39208697" w14:textId="77777777" w:rsidR="00F75B1B" w:rsidRPr="00400353" w:rsidRDefault="00F75B1B" w:rsidP="003F33E6">
                                    <w:pPr>
                                      <w:rPr>
                                        <w:b/>
                                        <w:bCs/>
                                      </w:rPr>
                                    </w:pPr>
                                  </w:p>
                                </w:txbxContent>
                              </v:textbox>
                            </v:shape>
                            <v:rect id="Rectangle 400" o:spid="_x0000_s1594" style="position:absolute;left:1228;top:47296;width:31337;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" filled="f" strokecolor="windowText" strokeweight="1pt"/>
                            <v:rect id="Rectangle 401" o:spid="_x0000_s1595" style="position:absolute;left:32917;top:47296;width:31337;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" filled="f" strokecolor="windowText" strokeweight="1pt"/>
                            <v:shape id="_x0000_s1596" type="#_x0000_t202" style="position:absolute;left:19483;top:47611;width:13747;height:5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" filled="f" stroked="f">
                              <v:textbox>
                                <w:txbxContent>
                                  <w:p w14:paraId="115934F4"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w:t>
                                    </w:r>
                                    <w:r w:rsidRPr="00675611">
                                      <w:rPr>
                                        <w:sz w:val="16"/>
                                        <w:szCs w:val="16"/>
                                      </w:rPr>
                                      <w:t xml:space="preserve"> </w:t>
                                    </w:r>
                                    <w:r>
                                      <w:rPr>
                                        <w:sz w:val="16"/>
                                        <w:szCs w:val="16"/>
                                      </w:rPr>
                                      <w:t>10.52 mins</w:t>
                                    </w:r>
                                  </w:p>
                                  <w:p w14:paraId="26512CFD"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5</w:t>
                                    </w:r>
                                    <w:r w:rsidRPr="00675611">
                                      <w:rPr>
                                        <w:sz w:val="16"/>
                                        <w:szCs w:val="16"/>
                                      </w:rPr>
                                      <w:t xml:space="preserve"> ppm</w:t>
                                    </w:r>
                                  </w:p>
                                </w:txbxContent>
                              </v:textbox>
                            </v:shape>
                            <v:shape id="_x0000_s1597" type="#_x0000_t202" style="position:absolute;left:788;top:4729;width:498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" filled="f" stroked="f">
                              <v:textbox>
                                <w:txbxContent>
                                  <w:p w14:paraId="5A6E1552" w14:textId="77777777" w:rsidR="00F75B1B" w:rsidRPr="00400353" w:rsidRDefault="00F75B1B" w:rsidP="003F33E6">
                                    <w:pPr>
                                      <w:rPr>
                                        <w:b/>
                                        <w:bCs/>
                                      </w:rPr>
                                    </w:pPr>
                                    <w:r>
                                      <w:rPr>
                                        <w:b/>
                                        <w:bCs/>
                                      </w:rPr>
                                      <w:t>(A)</w:t>
                                    </w:r>
                                  </w:p>
                                </w:txbxContent>
                              </v:textbox>
                            </v:shape>
                            <v:shape id="_x0000_s1598" type="#_x0000_t202" style="position:absolute;left:630;top:26643;width:498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" filled="f" stroked="f">
                              <v:textbox>
                                <w:txbxContent>
                                  <w:p w14:paraId="2150D02D" w14:textId="77777777" w:rsidR="00F75B1B" w:rsidRPr="00400353" w:rsidRDefault="00F75B1B" w:rsidP="003F33E6">
                                    <w:pPr>
                                      <w:rPr>
                                        <w:b/>
                                        <w:bCs/>
                                      </w:rPr>
                                    </w:pPr>
                                    <w:r>
                                      <w:rPr>
                                        <w:b/>
                                        <w:bCs/>
                                      </w:rPr>
                                      <w:t>(B)</w:t>
                                    </w:r>
                                  </w:p>
                                </w:txbxContent>
                              </v:textbox>
                            </v:shape>
                            <v:shape id="_x0000_s1599" type="#_x0000_t202" style="position:absolute;left:2837;top:47611;width:498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" filled="f" stroked="f">
                              <v:textbox>
                                <w:txbxContent>
                                  <w:p w14:paraId="5A331D37" w14:textId="77777777" w:rsidR="00F75B1B" w:rsidRPr="00400353" w:rsidRDefault="00F75B1B" w:rsidP="003F33E6">
                                    <w:pPr>
                                      <w:rPr>
                                        <w:b/>
                                        <w:bCs/>
                                      </w:rPr>
                                    </w:pPr>
                                    <w:r>
                                      <w:rPr>
                                        <w:b/>
                                        <w:bCs/>
                                      </w:rPr>
                                      <w:t>(C)</w:t>
                                    </w:r>
                                  </w:p>
                                </w:txbxContent>
                              </v:textbox>
                            </v:shape>
                            <v:shape id="_x0000_s1600" type="#_x0000_t202" style="position:absolute;left:34292;top:47630;width:498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" filled="f" stroked="f">
                              <v:textbox>
                                <w:txbxContent>
                                  <w:p w14:paraId="44F2A826" w14:textId="77777777" w:rsidR="00F75B1B" w:rsidRPr="00400353" w:rsidRDefault="00F75B1B" w:rsidP="003F33E6">
                                    <w:pPr>
                                      <w:rPr>
                                        <w:b/>
                                        <w:bCs/>
                                      </w:rPr>
                                    </w:pPr>
                                    <w:r>
                                      <w:rPr>
                                        <w:b/>
                                        <w:bCs/>
                                      </w:rPr>
                                      <w:t>(D)</w:t>
                                    </w:r>
                                  </w:p>
                                </w:txbxContent>
                              </v:textbox>
                            </v:shape>
                          </v:group>
                          <v:shape id="_x0000_s1601" type="#_x0000_t202" style="position:absolute;left:50752;top:47371;width:13795;height:5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" filled="f" stroked="f">
                            <v:textbox>
                              <w:txbxContent>
                                <w:p w14:paraId="54DAD28A"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10.73 mins</w:t>
                                  </w:r>
                                </w:p>
                                <w:p w14:paraId="69CBDF4F"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w:t>
                                  </w:r>
                                  <w:r w:rsidRPr="00675611">
                                    <w:rPr>
                                      <w:sz w:val="16"/>
                                      <w:szCs w:val="16"/>
                                    </w:rPr>
                                    <w:t xml:space="preserve"> ppm</w:t>
                                  </w:r>
                                </w:p>
                              </w:txbxContent>
                            </v:textbox>
                          </v:shape>
                        </v:group>
                        <v:shape id="Text Box 410" o:spid="_x0000_s1602" type="#_x0000_t202" style="position:absolute;top:68496;width:65039;height:14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" stroked="f">
                          <v:textbox style="mso-fit-shape-to-text:t" inset="0,0,0,0">
                            <w:txbxContent>
                              <w:p w14:paraId="139DDEEB" w14:textId="3420D948" w:rsidR="00F75B1B" w:rsidRPr="0018090C" w:rsidRDefault="00F75B1B" w:rsidP="003F33E6">
                                <w:pPr>
                                  <w:pStyle w:val="Caption"/>
                                  <w:rPr>
                                    <w:noProof/>
                                    <w:sz w:val="20"/>
                                    <w:szCs w:val="20"/>
                                  </w:rPr>
                                </w:pPr>
                                <w:bookmarkStart w:id="96" w:name="_Toc59633650"/>
                                <w:r w:rsidRPr="0018090C">
                                  <w:rPr>
                                    <w:sz w:val="20"/>
                                    <w:szCs w:val="20"/>
                                  </w:rPr>
                                  <w:t xml:space="preserve">Figure </w:t>
                                </w:r>
                                <w:r>
                                  <w:rPr>
                                    <w:sz w:val="20"/>
                                    <w:szCs w:val="20"/>
                                  </w:rPr>
                                  <w:t>3.16</w:t>
                                </w:r>
                                <w:r w:rsidRPr="0018090C">
                                  <w:rPr>
                                    <w:sz w:val="20"/>
                                    <w:szCs w:val="20"/>
                                  </w:rPr>
                                  <w:t>: (A) Positive ion mode nanospray spectrum for a sampled mung bean cell, showing recorded signals in the m/z region for protonated metronidazole [M + H]</w:t>
                                </w:r>
                                <w:r w:rsidRPr="0018090C">
                                  <w:rPr>
                                    <w:sz w:val="20"/>
                                    <w:szCs w:val="20"/>
                                    <w:vertAlign w:val="superscript"/>
                                  </w:rPr>
                                  <w:t>+</w:t>
                                </w:r>
                                <w:r w:rsidRPr="0018090C">
                                  <w:rPr>
                                    <w:sz w:val="20"/>
                                    <w:szCs w:val="20"/>
                                  </w:rPr>
                                  <w:t xml:space="preserve"> with a nominal mass of 172. The positive ion mode nanospray spectrum for the relevant spray period is displayed against the theoretical isotopic distribution of the calculated m/z value for protonated metronidazole. (B) Extracted ion plot generated for protonated metronidazole (m/z range 172.07 – 172.08), displaying the time points at which there is a signal within this m/z range. (C)– (F) Positive ion nanospray spectra displaying signals corresponding with the m/z value for protonated metronidazole at example time points derived from the extracted ion plot. Displayed against the theoretical isotopic distribution of protonated metronidazole.</w:t>
                                </w:r>
                                <w:bookmarkEnd w:id="96"/>
                                <w:r w:rsidRPr="0018090C">
                                  <w:rPr>
                                    <w:sz w:val="20"/>
                                    <w:szCs w:val="20"/>
                                  </w:rPr>
                                  <w:t xml:space="preserve"> </w:t>
                                </w:r>
                              </w:p>
                              <w:p w14:paraId="2A7DA18F" w14:textId="77777777" w:rsidR="00F75B1B" w:rsidRPr="00FE00C6" w:rsidRDefault="00F75B1B" w:rsidP="003F33E6">
                                <w:pPr>
                                  <w:pStyle w:val="Caption"/>
                                  <w:rPr>
                                    <w:noProof/>
                                  </w:rPr>
                                </w:pPr>
                              </w:p>
                            </w:txbxContent>
                          </v:textbox>
                        </v:shape>
                      </v:group>
                      <v:rect id="Rectangle 411" o:spid="_x0000_s1603" style="position:absolute;left:1261;top:56913;width:31334;height:9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" filled="f" strokecolor="windowText" strokeweight="1pt"/>
                      <v:shape id="_x0000_s1604" type="#_x0000_t202" style="position:absolute;left:2837;top:57228;width:4979;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" filled="f" stroked="f">
                        <v:textbox>
                          <w:txbxContent>
                            <w:p w14:paraId="4498B9DF" w14:textId="77777777" w:rsidR="00F75B1B" w:rsidRPr="00400353" w:rsidRDefault="00F75B1B" w:rsidP="003F33E6">
                              <w:pPr>
                                <w:rPr>
                                  <w:b/>
                                  <w:bCs/>
                                </w:rPr>
                              </w:pPr>
                              <w:r>
                                <w:rPr>
                                  <w:b/>
                                  <w:bCs/>
                                </w:rPr>
                                <w:t>(E)</w:t>
                              </w:r>
                            </w:p>
                          </w:txbxContent>
                        </v:textbox>
                      </v:shape>
                      <v:rect id="Rectangle 413" o:spid="_x0000_s1605" style="position:absolute;left:32949;top:56913;width:31331;height:91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" filled="f" strokecolor="windowText" strokeweight="1pt"/>
                      <v:shape id="_x0000_s1606" type="#_x0000_t202" style="position:absolute;left:34526;top:57228;width:4978;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" filled="f" stroked="f">
                        <v:textbox>
                          <w:txbxContent>
                            <w:p w14:paraId="7BDA7A24" w14:textId="77777777" w:rsidR="00F75B1B" w:rsidRPr="00400353" w:rsidRDefault="00F75B1B" w:rsidP="003F33E6">
                              <w:pPr>
                                <w:rPr>
                                  <w:b/>
                                  <w:bCs/>
                                </w:rPr>
                              </w:pPr>
                              <w:r>
                                <w:rPr>
                                  <w:b/>
                                  <w:bCs/>
                                </w:rPr>
                                <w:t>(F)</w:t>
                              </w:r>
                            </w:p>
                          </w:txbxContent>
                        </v:textbox>
                      </v:shape>
                      <v:shape id="_x0000_s1607" type="#_x0000_t202" style="position:absolute;left:19164;top:57071;width:13919;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" filled="f" stroked="f">
                        <v:textbox>
                          <w:txbxContent>
                            <w:p w14:paraId="3B96DFF5"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11.34 mins</w:t>
                              </w:r>
                            </w:p>
                            <w:p w14:paraId="261A87EE"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w:t>
                              </w:r>
                              <w:r w:rsidRPr="00675611">
                                <w:rPr>
                                  <w:sz w:val="16"/>
                                  <w:szCs w:val="16"/>
                                </w:rPr>
                                <w:t xml:space="preserve"> ppm</w:t>
                              </w:r>
                            </w:p>
                          </w:txbxContent>
                        </v:textbox>
                      </v:shape>
                      <v:shape id="_x0000_s1608" type="#_x0000_t202" style="position:absolute;left:50747;top:56755;width:14143;height:5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" filled="f" stroked="f">
                        <v:textbox>
                          <w:txbxContent>
                            <w:p w14:paraId="684554DA"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11.41 mins</w:t>
                              </w:r>
                            </w:p>
                            <w:p w14:paraId="46D50E94"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5</w:t>
                              </w:r>
                              <w:r w:rsidRPr="00675611">
                                <w:rPr>
                                  <w:sz w:val="16"/>
                                  <w:szCs w:val="16"/>
                                </w:rPr>
                                <w:t xml:space="preserve"> ppm</w:t>
                              </w:r>
                            </w:p>
                          </w:txbxContent>
                        </v:textbox>
                      </v:shape>
                    </v:group>
                  </v:group>
                  <v:shape id="_x0000_s1609" type="#_x0000_t202" style="position:absolute;left:47563;top:4939;width:17962;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" filled="f" stroked="f">
                    <v:textbox>
                      <w:txbxContent>
                        <w:p w14:paraId="05D5E5DA" w14:textId="77777777" w:rsidR="00F75B1B" w:rsidRDefault="00F75B1B" w:rsidP="003F33E6">
                          <w:r>
                            <w:t>Mass accuracy = &lt;1.5 ppm</w:t>
                          </w:r>
                        </w:p>
                      </w:txbxContent>
                    </v:textbox>
                  </v:shape>
                  <v:shape id="_x0000_s1610" type="#_x0000_t202" style="position:absolute;left:20193;top:52197;width:12877;height:3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" filled="f" stroked="f">
                    <v:textbox>
                      <w:txbxContent>
                        <w:p w14:paraId="13046F3A" w14:textId="77777777" w:rsidR="00F75B1B" w:rsidRPr="00400353" w:rsidRDefault="00F75B1B" w:rsidP="003F33E6">
                          <w:pPr>
                            <w:rPr>
                              <w:sz w:val="16"/>
                              <w:szCs w:val="16"/>
                            </w:rPr>
                          </w:pPr>
                          <w:r>
                            <w:rPr>
                              <w:sz w:val="16"/>
                              <w:szCs w:val="16"/>
                            </w:rPr>
                            <w:t>Theoretical isotopic peak</w:t>
                          </w:r>
                        </w:p>
                      </w:txbxContent>
                    </v:textbox>
                  </v:shape>
                  <v:shape id="_x0000_s1611" type="#_x0000_t202" style="position:absolute;left:20193;top:61722;width:12877;height:3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" filled="f" stroked="f">
                    <v:textbox>
                      <w:txbxContent>
                        <w:p w14:paraId="22F6D580" w14:textId="77777777" w:rsidR="00F75B1B" w:rsidRPr="00400353" w:rsidRDefault="00F75B1B" w:rsidP="003F33E6">
                          <w:pPr>
                            <w:rPr>
                              <w:sz w:val="16"/>
                              <w:szCs w:val="16"/>
                            </w:rPr>
                          </w:pPr>
                          <w:r>
                            <w:rPr>
                              <w:sz w:val="16"/>
                              <w:szCs w:val="16"/>
                            </w:rPr>
                            <w:t>Theoretical isotopic peak</w:t>
                          </w:r>
                        </w:p>
                      </w:txbxContent>
                    </v:textbox>
                  </v:shape>
                  <v:shape id="_x0000_s1612" type="#_x0000_t202" style="position:absolute;left:52006;top:52197;width:12877;height:3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" filled="f" stroked="f">
                    <v:textbox>
                      <w:txbxContent>
                        <w:p w14:paraId="4E9F5B6F" w14:textId="77777777" w:rsidR="00F75B1B" w:rsidRPr="00400353" w:rsidRDefault="00F75B1B" w:rsidP="003F33E6">
                          <w:pPr>
                            <w:rPr>
                              <w:sz w:val="16"/>
                              <w:szCs w:val="16"/>
                            </w:rPr>
                          </w:pPr>
                          <w:r>
                            <w:rPr>
                              <w:sz w:val="16"/>
                              <w:szCs w:val="16"/>
                            </w:rPr>
                            <w:t>Theoretical isotopic peak</w:t>
                          </w:r>
                        </w:p>
                      </w:txbxContent>
                    </v:textbox>
                  </v:shape>
                  <v:shape id="_x0000_s1613" type="#_x0000_t202" style="position:absolute;left:52197;top:61912;width:12877;height:3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" filled="f" stroked="f">
                    <v:textbox>
                      <w:txbxContent>
                        <w:p w14:paraId="1EA377B9" w14:textId="77777777" w:rsidR="00F75B1B" w:rsidRPr="00400353" w:rsidRDefault="00F75B1B" w:rsidP="003F33E6">
                          <w:pPr>
                            <w:rPr>
                              <w:sz w:val="16"/>
                              <w:szCs w:val="16"/>
                            </w:rPr>
                          </w:pPr>
                          <w:r>
                            <w:rPr>
                              <w:sz w:val="16"/>
                              <w:szCs w:val="16"/>
                            </w:rPr>
                            <w:t>Theoretical isotopic peak</w:t>
                          </w:r>
                        </w:p>
                      </w:txbxContent>
                    </v:textbox>
                  </v:shape>
                </v:group>
                <v:shape id="_x0000_s1614" type="#_x0000_t202" style="position:absolute;left:9774;top:8513;width:10395;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" filled="f" stroked="f">
                  <v:textbox style="mso-fit-shape-to-text:t">
                    <w:txbxContent>
                      <w:p w14:paraId="7E8D7C31" w14:textId="77777777" w:rsidR="00F75B1B" w:rsidRPr="00B00CFD" w:rsidRDefault="00F75B1B" w:rsidP="003F33E6">
                        <w:pPr>
                          <w:rPr>
                            <w:vertAlign w:val="superscript"/>
                          </w:rPr>
                        </w:pPr>
                        <w:r w:rsidRPr="00B00CFD">
                          <w:t>C</w:t>
                        </w:r>
                        <w:r w:rsidRPr="00B00CFD">
                          <w:rPr>
                            <w:vertAlign w:val="subscript"/>
                          </w:rPr>
                          <w:t>6</w:t>
                        </w:r>
                        <w:r w:rsidRPr="00B00CFD">
                          <w:t>H</w:t>
                        </w:r>
                        <w:r w:rsidRPr="00B00CFD">
                          <w:rPr>
                            <w:vertAlign w:val="subscript"/>
                          </w:rPr>
                          <w:t>9</w:t>
                        </w:r>
                        <w:r w:rsidRPr="00B00CFD">
                          <w:t>N</w:t>
                        </w:r>
                        <w:r w:rsidRPr="00B00CFD">
                          <w:rPr>
                            <w:vertAlign w:val="subscript"/>
                          </w:rPr>
                          <w:t>3</w:t>
                        </w:r>
                        <w:r w:rsidRPr="00B00CFD">
                          <w:t>O</w:t>
                        </w:r>
                        <w:r w:rsidRPr="00B00CFD">
                          <w:rPr>
                            <w:vertAlign w:val="subscript"/>
                          </w:rPr>
                          <w:t>3</w:t>
                        </w:r>
                        <w:r w:rsidRPr="00B00CFD">
                          <w:t xml:space="preserve"> </w:t>
                        </w:r>
                        <w:r>
                          <w:t>+ H</w:t>
                        </w:r>
                        <w:r>
                          <w:rPr>
                            <w:vertAlign w:val="superscript"/>
                          </w:rPr>
                          <w:t>+</w:t>
                        </w:r>
                      </w:p>
                    </w:txbxContent>
                  </v:textbox>
                </v:shape>
                <v:shape id="Straight Arrow Connector 673" o:spid="_x0000_s1615" type="#_x0000_t32" style="position:absolute;left:7317;top:10089;width:2897;height:13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" strokecolor="black [3200]" strokeweight=".5pt">
                  <v:stroke endarrow="block" joinstyle="miter"/>
                </v:shape>
                <v:shape id="Picture 674" o:spid="_x0000_s1616" type="#_x0000_t75" style="position:absolute;left:27780;top:7284;width:6915;height:5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" stroked="t" strokecolor="#0d0d0d [3069]" strokeweight="1pt">
                  <v:stroke dashstyle="dash"/>
                  <v:imagedata r:id="rId202" o:title=""/>
                  <v:path arrowok="t"/>
                </v:shape>
                <v:shape id="Picture 677" o:spid="_x0000_s1617" type="#_x0000_t75" style="position:absolute;left:51428;top:7284;width:6947;height:5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" stroked="t" strokecolor="black [3213]" strokeweight="1pt">
                  <v:stroke dashstyle="dash"/>
                  <v:imagedata r:id="rId203" o:title=""/>
                  <v:path arrowok="t"/>
                </v:shape>
              </v:group>
            </w:pict>
          </mc:Fallback>
        </mc:AlternateContent>
      </w:r>
    </w:p>
    <w:p w14:paraId="6FD6F00F" w14:textId="77777777" w:rsidR="003F33E6" w:rsidRPr="009A00CF" w:rsidRDefault="003F33E6" w:rsidP="003F33E6"/>
    <w:p w14:paraId="23C46DEE" w14:textId="77777777" w:rsidR="003F33E6" w:rsidRPr="009A00CF" w:rsidRDefault="003F33E6" w:rsidP="003F33E6">
      <w:r w:rsidRPr="009A00CF">
        <w:rPr>
          <w:noProof/>
        </w:rPr>
        <mc:AlternateContent>
          <mc:Choice Requires="wps">
            <w:drawing>
              <wp:anchor distT="0" distB="0" distL="114300" distR="114300" simplePos="0" relativeHeight="251750400" behindDoc="0" locked="0" layoutInCell="1" allowOverlap="1" wp14:anchorId="7E7341CF" wp14:editId="66413165">
                <wp:simplePos x="0" y="0"/>
                <wp:positionH relativeFrom="column">
                  <wp:posOffset>5144547</wp:posOffset>
                </wp:positionH>
                <wp:positionV relativeFrom="paragraph">
                  <wp:posOffset>900430</wp:posOffset>
                </wp:positionV>
                <wp:extent cx="0" cy="184332"/>
                <wp:effectExtent l="76200" t="0" r="57150" b="63500"/>
                <wp:wrapNone/>
                <wp:docPr id="678" name="Straight Arrow Connector 678"/>
                <wp:cNvGraphicFramePr/>
                <a:graphic xmlns:a="http://schemas.openxmlformats.org/drawingml/2006/main">
                  <a:graphicData uri="http://schemas.microsoft.com/office/word/2010/wordprocessingShape">
                    <wps:wsp>
                      <wps:cNvCnPr/>
                      <wps:spPr>
                        <a:xfrm>
                          <a:off x="0" y="0"/>
                          <a:ext cx="0" cy="1843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ACEA57" id="Straight Arrow Connector 678" o:spid="_x0000_s1026" type="#_x0000_t32" style="position:absolute;margin-left:405.1pt;margin-top:70.9pt;width:0;height:14.5pt;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" strokecolor="black [3200]" strokeweight=".5pt">
                <v:stroke endarrow="block" joinstyle="miter"/>
              </v:shape>
            </w:pict>
          </mc:Fallback>
        </mc:AlternateContent>
      </w:r>
      <w:r w:rsidRPr="009A00CF">
        <w:rPr>
          <w:noProof/>
        </w:rPr>
        <mc:AlternateContent>
          <mc:Choice Requires="wps">
            <w:drawing>
              <wp:anchor distT="0" distB="0" distL="114300" distR="114300" simplePos="0" relativeHeight="251748352" behindDoc="0" locked="0" layoutInCell="1" allowOverlap="1" wp14:anchorId="5F1FB483" wp14:editId="6E10E421">
                <wp:simplePos x="0" y="0"/>
                <wp:positionH relativeFrom="column">
                  <wp:posOffset>2776855</wp:posOffset>
                </wp:positionH>
                <wp:positionV relativeFrom="paragraph">
                  <wp:posOffset>897667</wp:posOffset>
                </wp:positionV>
                <wp:extent cx="0" cy="148889"/>
                <wp:effectExtent l="76200" t="0" r="57150" b="60960"/>
                <wp:wrapNone/>
                <wp:docPr id="675" name="Straight Arrow Connector 675"/>
                <wp:cNvGraphicFramePr/>
                <a:graphic xmlns:a="http://schemas.openxmlformats.org/drawingml/2006/main">
                  <a:graphicData uri="http://schemas.microsoft.com/office/word/2010/wordprocessingShape">
                    <wps:wsp>
                      <wps:cNvCnPr/>
                      <wps:spPr>
                        <a:xfrm>
                          <a:off x="0" y="0"/>
                          <a:ext cx="0" cy="1488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70B440" id="Straight Arrow Connector 675" o:spid="_x0000_s1026" type="#_x0000_t32" style="position:absolute;margin-left:218.65pt;margin-top:70.7pt;width:0;height:11.7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" strokecolor="black [3200]" strokeweight=".5pt">
                <v:stroke endarrow="block" joinstyle="miter"/>
              </v:shape>
            </w:pict>
          </mc:Fallback>
        </mc:AlternateContent>
      </w:r>
    </w:p>
    <w:p w14:paraId="41BA0E51" w14:textId="77777777" w:rsidR="003F33E6" w:rsidRPr="009A00CF" w:rsidRDefault="003F33E6" w:rsidP="003F33E6"/>
    <w:p w14:paraId="19C3FE83" w14:textId="77777777" w:rsidR="003F33E6" w:rsidRPr="009A00CF" w:rsidRDefault="003F33E6" w:rsidP="003F33E6"/>
    <w:p w14:paraId="0F07AD34" w14:textId="77777777" w:rsidR="003F33E6" w:rsidRPr="009A00CF" w:rsidRDefault="003F33E6" w:rsidP="003F33E6"/>
    <w:p w14:paraId="348C4D8D" w14:textId="77777777" w:rsidR="003F33E6" w:rsidRPr="009A00CF" w:rsidRDefault="003F33E6" w:rsidP="003F33E6"/>
    <w:p w14:paraId="0587F3C4" w14:textId="77777777" w:rsidR="003F33E6" w:rsidRPr="009A00CF" w:rsidRDefault="003F33E6" w:rsidP="003F33E6"/>
    <w:p w14:paraId="4B9F5C00" w14:textId="77777777" w:rsidR="003F33E6" w:rsidRPr="009A00CF" w:rsidRDefault="003F33E6" w:rsidP="003F33E6"/>
    <w:p w14:paraId="3B9955E0" w14:textId="77777777" w:rsidR="003F33E6" w:rsidRPr="009A00CF" w:rsidRDefault="003F33E6" w:rsidP="003F33E6"/>
    <w:p w14:paraId="04803F1B" w14:textId="77777777" w:rsidR="003F33E6" w:rsidRPr="009A00CF" w:rsidRDefault="003F33E6" w:rsidP="003F33E6"/>
    <w:p w14:paraId="4701A249" w14:textId="77777777" w:rsidR="003F33E6" w:rsidRPr="009A00CF" w:rsidRDefault="003F33E6" w:rsidP="003F33E6"/>
    <w:p w14:paraId="24BB9C32" w14:textId="77777777" w:rsidR="003F33E6" w:rsidRPr="009A00CF" w:rsidRDefault="003F33E6" w:rsidP="003F33E6"/>
    <w:p w14:paraId="4C63DD31" w14:textId="77777777" w:rsidR="003F33E6" w:rsidRPr="009A00CF" w:rsidRDefault="003F33E6" w:rsidP="003F33E6"/>
    <w:p w14:paraId="2E296F07" w14:textId="77777777" w:rsidR="003F33E6" w:rsidRPr="009A00CF" w:rsidRDefault="003F33E6" w:rsidP="003F33E6"/>
    <w:p w14:paraId="06952B4D" w14:textId="77777777" w:rsidR="003F33E6" w:rsidRPr="009A00CF" w:rsidRDefault="003F33E6" w:rsidP="003F33E6"/>
    <w:p w14:paraId="23AACE97" w14:textId="77777777" w:rsidR="003F33E6" w:rsidRPr="009A00CF" w:rsidRDefault="003F33E6" w:rsidP="003F33E6"/>
    <w:p w14:paraId="6AC4315F" w14:textId="77777777" w:rsidR="003F33E6" w:rsidRPr="009A00CF" w:rsidRDefault="003F33E6" w:rsidP="003F33E6"/>
    <w:p w14:paraId="03A70466" w14:textId="77777777" w:rsidR="003F33E6" w:rsidRPr="009A00CF" w:rsidRDefault="003F33E6" w:rsidP="003F33E6"/>
    <w:p w14:paraId="39606C56" w14:textId="77777777" w:rsidR="003F33E6" w:rsidRPr="009A00CF" w:rsidRDefault="003F33E6" w:rsidP="003F33E6"/>
    <w:p w14:paraId="4328EA52" w14:textId="77777777" w:rsidR="003F33E6" w:rsidRPr="009A00CF" w:rsidRDefault="003F33E6" w:rsidP="003F33E6"/>
    <w:p w14:paraId="13B225C8" w14:textId="77777777" w:rsidR="003F33E6" w:rsidRPr="009A00CF" w:rsidRDefault="003F33E6" w:rsidP="003F33E6"/>
    <w:p w14:paraId="346022E7" w14:textId="77777777" w:rsidR="003F33E6" w:rsidRPr="009A00CF" w:rsidRDefault="003F33E6" w:rsidP="003F33E6"/>
    <w:p w14:paraId="6727C910" w14:textId="77777777" w:rsidR="003F33E6" w:rsidRPr="009A00CF" w:rsidRDefault="003F33E6" w:rsidP="003F33E6"/>
    <w:p w14:paraId="7C596026" w14:textId="77777777" w:rsidR="003F33E6" w:rsidRPr="009A00CF" w:rsidRDefault="003F33E6" w:rsidP="003F33E6"/>
    <w:p w14:paraId="0BCA7CE1" w14:textId="77777777" w:rsidR="003F33E6" w:rsidRPr="009A00CF" w:rsidRDefault="003F33E6" w:rsidP="003F33E6"/>
    <w:p w14:paraId="72258CF1" w14:textId="77777777" w:rsidR="003F33E6" w:rsidRPr="009A00CF" w:rsidRDefault="003F33E6" w:rsidP="003F33E6"/>
    <w:p w14:paraId="259CE526" w14:textId="77777777" w:rsidR="003F33E6" w:rsidRPr="009A00CF" w:rsidRDefault="003F33E6" w:rsidP="003F33E6"/>
    <w:p w14:paraId="0F0FB65A" w14:textId="77777777" w:rsidR="003F33E6" w:rsidRPr="009A00CF" w:rsidRDefault="003F33E6" w:rsidP="003F33E6"/>
    <w:p w14:paraId="68D36279" w14:textId="77777777" w:rsidR="003F33E6" w:rsidRPr="009A00CF" w:rsidRDefault="003F33E6" w:rsidP="003F33E6"/>
    <w:p w14:paraId="1075BC9D" w14:textId="77777777" w:rsidR="003F33E6" w:rsidRPr="009A00CF" w:rsidRDefault="003F33E6" w:rsidP="003F33E6"/>
    <w:p w14:paraId="0FD181CB" w14:textId="77777777" w:rsidR="003F33E6" w:rsidRPr="009A00CF" w:rsidRDefault="003F33E6" w:rsidP="003F33E6">
      <w:r w:rsidRPr="009A00CF">
        <w:rPr>
          <w:noProof/>
        </w:rPr>
        <w:lastRenderedPageBreak/>
        <mc:AlternateContent>
          <mc:Choice Requires="wpg">
            <w:drawing>
              <wp:anchor distT="0" distB="0" distL="114300" distR="114300" simplePos="0" relativeHeight="251751424" behindDoc="0" locked="0" layoutInCell="1" allowOverlap="1" wp14:anchorId="2D3EE1C3" wp14:editId="190CAA2C">
                <wp:simplePos x="0" y="0"/>
                <wp:positionH relativeFrom="column">
                  <wp:posOffset>-536028</wp:posOffset>
                </wp:positionH>
                <wp:positionV relativeFrom="paragraph">
                  <wp:posOffset>157655</wp:posOffset>
                </wp:positionV>
                <wp:extent cx="6815047" cy="8256905"/>
                <wp:effectExtent l="0" t="0" r="0" b="0"/>
                <wp:wrapNone/>
                <wp:docPr id="440" name="Group 440"/>
                <wp:cNvGraphicFramePr/>
                <a:graphic xmlns:a="http://schemas.openxmlformats.org/drawingml/2006/main">
                  <a:graphicData uri="http://schemas.microsoft.com/office/word/2010/wordprocessingGroup">
                    <wpg:wgp>
                      <wpg:cNvGrpSpPr/>
                      <wpg:grpSpPr>
                        <a:xfrm>
                          <a:off x="0" y="0"/>
                          <a:ext cx="6815047" cy="8256905"/>
                          <a:chOff x="0" y="0"/>
                          <a:chExt cx="6815047" cy="8256905"/>
                        </a:xfrm>
                      </wpg:grpSpPr>
                      <pic:pic xmlns:pic="http://schemas.openxmlformats.org/drawingml/2006/picture">
                        <pic:nvPicPr>
                          <pic:cNvPr id="679" name="Picture 679"/>
                          <pic:cNvPicPr>
                            <a:picLocks noChangeAspect="1"/>
                          </pic:cNvPicPr>
                        </pic:nvPicPr>
                        <pic:blipFill>
                          <a:blip r:embed="rId204">
                            <a:extLst>
                              <a:ext uri="{28A0092B-C50C-407E-A947-70E740481C1C}">
                                <a14:useLocalDpi xmlns:a14="http://schemas.microsoft.com/office/drawing/2010/main" val="0"/>
                              </a:ext>
                            </a:extLst>
                          </a:blip>
                          <a:stretch>
                            <a:fillRect/>
                          </a:stretch>
                        </pic:blipFill>
                        <pic:spPr>
                          <a:xfrm>
                            <a:off x="126125" y="662152"/>
                            <a:ext cx="6321425" cy="1842135"/>
                          </a:xfrm>
                          <a:prstGeom prst="rect">
                            <a:avLst/>
                          </a:prstGeom>
                        </pic:spPr>
                      </pic:pic>
                      <wpg:grpSp>
                        <wpg:cNvPr id="699" name="Group 699"/>
                        <wpg:cNvGrpSpPr/>
                        <wpg:grpSpPr>
                          <a:xfrm>
                            <a:off x="0" y="0"/>
                            <a:ext cx="6815047" cy="8256905"/>
                            <a:chOff x="0" y="0"/>
                            <a:chExt cx="6815047" cy="8256905"/>
                          </a:xfrm>
                        </wpg:grpSpPr>
                        <wpg:grpSp>
                          <wpg:cNvPr id="359" name="Group 359"/>
                          <wpg:cNvGrpSpPr/>
                          <wpg:grpSpPr>
                            <a:xfrm>
                              <a:off x="0" y="0"/>
                              <a:ext cx="6552565" cy="8256905"/>
                              <a:chOff x="0" y="71252"/>
                              <a:chExt cx="6552565" cy="8256912"/>
                            </a:xfrm>
                          </wpg:grpSpPr>
                          <pic:pic xmlns:pic="http://schemas.openxmlformats.org/drawingml/2006/picture">
                            <pic:nvPicPr>
                              <pic:cNvPr id="357" name="Picture 357"/>
                              <pic:cNvPicPr>
                                <a:picLocks noChangeAspect="1"/>
                              </pic:cNvPicPr>
                            </pic:nvPicPr>
                            <pic:blipFill>
                              <a:blip r:embed="rId205" cstate="print">
                                <a:extLst>
                                  <a:ext uri="{28A0092B-C50C-407E-A947-70E740481C1C}">
                                    <a14:useLocalDpi xmlns:a14="http://schemas.microsoft.com/office/drawing/2010/main" val="0"/>
                                  </a:ext>
                                </a:extLst>
                              </a:blip>
                              <a:stretch>
                                <a:fillRect/>
                              </a:stretch>
                            </pic:blipFill>
                            <pic:spPr>
                              <a:xfrm>
                                <a:off x="3326524" y="5691352"/>
                                <a:ext cx="3077845" cy="878840"/>
                              </a:xfrm>
                              <a:prstGeom prst="rect">
                                <a:avLst/>
                              </a:prstGeom>
                            </pic:spPr>
                          </pic:pic>
                          <pic:pic xmlns:pic="http://schemas.openxmlformats.org/drawingml/2006/picture">
                            <pic:nvPicPr>
                              <pic:cNvPr id="356" name="Picture 356"/>
                              <pic:cNvPicPr>
                                <a:picLocks noChangeAspect="1"/>
                              </pic:cNvPicPr>
                            </pic:nvPicPr>
                            <pic:blipFill rotWithShape="1">
                              <a:blip r:embed="rId206" cstate="print">
                                <a:extLst>
                                  <a:ext uri="{28A0092B-C50C-407E-A947-70E740481C1C}">
                                    <a14:useLocalDpi xmlns:a14="http://schemas.microsoft.com/office/drawing/2010/main" val="0"/>
                                  </a:ext>
                                </a:extLst>
                              </a:blip>
                              <a:srcRect r="10797"/>
                              <a:stretch/>
                            </pic:blipFill>
                            <pic:spPr bwMode="auto">
                              <a:xfrm>
                                <a:off x="157655" y="5707117"/>
                                <a:ext cx="3044825" cy="8680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90" name="Picture 290"/>
                              <pic:cNvPicPr>
                                <a:picLocks noChangeAspect="1"/>
                              </pic:cNvPicPr>
                            </pic:nvPicPr>
                            <pic:blipFill>
                              <a:blip r:embed="rId207" cstate="print">
                                <a:extLst>
                                  <a:ext uri="{28A0092B-C50C-407E-A947-70E740481C1C}">
                                    <a14:useLocalDpi xmlns:a14="http://schemas.microsoft.com/office/drawing/2010/main" val="0"/>
                                  </a:ext>
                                </a:extLst>
                              </a:blip>
                              <a:stretch>
                                <a:fillRect/>
                              </a:stretch>
                            </pic:blipFill>
                            <pic:spPr>
                              <a:xfrm>
                                <a:off x="3326524" y="4761186"/>
                                <a:ext cx="3070225" cy="876300"/>
                              </a:xfrm>
                              <a:prstGeom prst="rect">
                                <a:avLst/>
                              </a:prstGeom>
                            </pic:spPr>
                          </pic:pic>
                          <pic:pic xmlns:pic="http://schemas.openxmlformats.org/drawingml/2006/picture">
                            <pic:nvPicPr>
                              <pic:cNvPr id="289" name="Picture 289"/>
                              <pic:cNvPicPr>
                                <a:picLocks noChangeAspect="1"/>
                              </pic:cNvPicPr>
                            </pic:nvPicPr>
                            <pic:blipFill>
                              <a:blip r:embed="rId208">
                                <a:extLst>
                                  <a:ext uri="{28A0092B-C50C-407E-A947-70E740481C1C}">
                                    <a14:useLocalDpi xmlns:a14="http://schemas.microsoft.com/office/drawing/2010/main" val="0"/>
                                  </a:ext>
                                </a:extLst>
                              </a:blip>
                              <a:stretch>
                                <a:fillRect/>
                              </a:stretch>
                            </pic:blipFill>
                            <pic:spPr>
                              <a:xfrm>
                                <a:off x="189186" y="2900855"/>
                                <a:ext cx="6259830" cy="1735455"/>
                              </a:xfrm>
                              <a:prstGeom prst="rect">
                                <a:avLst/>
                              </a:prstGeom>
                            </pic:spPr>
                          </pic:pic>
                          <pic:pic xmlns:pic="http://schemas.openxmlformats.org/drawingml/2006/picture">
                            <pic:nvPicPr>
                              <pic:cNvPr id="288" name="Picture 288"/>
                              <pic:cNvPicPr>
                                <a:picLocks noChangeAspect="1"/>
                              </pic:cNvPicPr>
                            </pic:nvPicPr>
                            <pic:blipFill>
                              <a:blip r:embed="rId209" cstate="print">
                                <a:extLst>
                                  <a:ext uri="{28A0092B-C50C-407E-A947-70E740481C1C}">
                                    <a14:useLocalDpi xmlns:a14="http://schemas.microsoft.com/office/drawing/2010/main" val="0"/>
                                  </a:ext>
                                </a:extLst>
                              </a:blip>
                              <a:stretch>
                                <a:fillRect/>
                              </a:stretch>
                            </pic:blipFill>
                            <pic:spPr>
                              <a:xfrm>
                                <a:off x="141890" y="4761186"/>
                                <a:ext cx="3070225" cy="873760"/>
                              </a:xfrm>
                              <a:prstGeom prst="rect">
                                <a:avLst/>
                              </a:prstGeom>
                            </pic:spPr>
                          </pic:pic>
                          <wpg:grpSp>
                            <wpg:cNvPr id="266" name="Group 266"/>
                            <wpg:cNvGrpSpPr/>
                            <wpg:grpSpPr>
                              <a:xfrm>
                                <a:off x="0" y="71252"/>
                                <a:ext cx="6552565" cy="8256912"/>
                                <a:chOff x="0" y="71256"/>
                                <a:chExt cx="6552811" cy="8257425"/>
                              </a:xfrm>
                            </wpg:grpSpPr>
                            <wpg:grpSp>
                              <wpg:cNvPr id="267" name="Group 267"/>
                              <wpg:cNvGrpSpPr/>
                              <wpg:grpSpPr>
                                <a:xfrm>
                                  <a:off x="0" y="71256"/>
                                  <a:ext cx="6552811" cy="6679699"/>
                                  <a:chOff x="0" y="71260"/>
                                  <a:chExt cx="6553200" cy="6680057"/>
                                </a:xfrm>
                              </wpg:grpSpPr>
                              <wpg:grpSp>
                                <wpg:cNvPr id="268" name="Group 268"/>
                                <wpg:cNvGrpSpPr/>
                                <wpg:grpSpPr>
                                  <a:xfrm>
                                    <a:off x="0" y="71260"/>
                                    <a:ext cx="6553200" cy="6680057"/>
                                    <a:chOff x="0" y="71260"/>
                                    <a:chExt cx="6553200" cy="6680057"/>
                                  </a:xfrm>
                                </wpg:grpSpPr>
                                <wps:wsp>
                                  <wps:cNvPr id="269" name="Rectangle 269"/>
                                  <wps:cNvSpPr/>
                                  <wps:spPr>
                                    <a:xfrm>
                                      <a:off x="0" y="71260"/>
                                      <a:ext cx="6553200" cy="6680057"/>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0" name="Rectangle 270"/>
                                  <wps:cNvSpPr/>
                                  <wps:spPr>
                                    <a:xfrm>
                                      <a:off x="78827" y="472965"/>
                                      <a:ext cx="6400165" cy="212534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2" name="Text Box 2"/>
                                  <wps:cNvSpPr txBox="1">
                                    <a:spLocks noChangeArrowheads="1"/>
                                  </wps:cNvSpPr>
                                  <wps:spPr bwMode="auto">
                                    <a:xfrm>
                                      <a:off x="4359769" y="1734201"/>
                                      <a:ext cx="2003325" cy="257175"/>
                                    </a:xfrm>
                                    <a:prstGeom prst="rect">
                                      <a:avLst/>
                                    </a:prstGeom>
                                    <a:noFill/>
                                    <a:ln w="9525">
                                      <a:noFill/>
                                      <a:miter lim="800000"/>
                                      <a:headEnd/>
                                      <a:tailEnd/>
                                    </a:ln>
                                  </wps:spPr>
                                  <wps:txbx>
                                    <w:txbxContent>
                                      <w:p w14:paraId="4BBBDF27" w14:textId="77777777" w:rsidR="00F75B1B" w:rsidRDefault="00F75B1B" w:rsidP="003F33E6">
                                        <w:r>
                                          <w:t>Theoretical isotopic distribution</w:t>
                                        </w:r>
                                      </w:p>
                                      <w:p w14:paraId="016CB1A4" w14:textId="77777777" w:rsidR="00F75B1B" w:rsidRDefault="00F75B1B" w:rsidP="003F33E6"/>
                                    </w:txbxContent>
                                  </wps:txbx>
                                  <wps:bodyPr rot="0" vert="horz" wrap="square" lIns="91440" tIns="45720" rIns="91440" bIns="45720" anchor="t" anchorCtr="0">
                                    <a:noAutofit/>
                                  </wps:bodyPr>
                                </wps:wsp>
                                <wps:wsp>
                                  <wps:cNvPr id="273" name="Rectangle 273"/>
                                  <wps:cNvSpPr/>
                                  <wps:spPr>
                                    <a:xfrm>
                                      <a:off x="78820" y="2648608"/>
                                      <a:ext cx="6400165" cy="4007406"/>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Text Box 2"/>
                                  <wps:cNvSpPr txBox="1">
                                    <a:spLocks noChangeArrowheads="1"/>
                                  </wps:cNvSpPr>
                                  <wps:spPr bwMode="auto">
                                    <a:xfrm>
                                      <a:off x="315333" y="488731"/>
                                      <a:ext cx="3467100" cy="308610"/>
                                    </a:xfrm>
                                    <a:prstGeom prst="rect">
                                      <a:avLst/>
                                    </a:prstGeom>
                                    <a:noFill/>
                                    <a:ln w="9525">
                                      <a:noFill/>
                                      <a:miter lim="800000"/>
                                      <a:headEnd/>
                                      <a:tailEnd/>
                                    </a:ln>
                                  </wps:spPr>
                                  <wps:txbx>
                                    <w:txbxContent>
                                      <w:p w14:paraId="69EE885D" w14:textId="77777777" w:rsidR="00F75B1B" w:rsidRPr="00400353" w:rsidRDefault="00F75B1B" w:rsidP="003F33E6">
                                        <w:pPr>
                                          <w:rPr>
                                            <w:b/>
                                            <w:bCs/>
                                          </w:rPr>
                                        </w:pPr>
                                        <w:r w:rsidRPr="00400353">
                                          <w:rPr>
                                            <w:b/>
                                            <w:bCs/>
                                          </w:rPr>
                                          <w:t xml:space="preserve">Positive </w:t>
                                        </w:r>
                                        <w:r>
                                          <w:rPr>
                                            <w:b/>
                                            <w:bCs/>
                                          </w:rPr>
                                          <w:t>i</w:t>
                                        </w:r>
                                        <w:r w:rsidRPr="00400353">
                                          <w:rPr>
                                            <w:b/>
                                            <w:bCs/>
                                          </w:rPr>
                                          <w:t xml:space="preserve">on </w:t>
                                        </w:r>
                                        <w:r>
                                          <w:rPr>
                                            <w:b/>
                                            <w:bCs/>
                                          </w:rPr>
                                          <w:t>m</w:t>
                                        </w:r>
                                        <w:r w:rsidRPr="00400353">
                                          <w:rPr>
                                            <w:b/>
                                            <w:bCs/>
                                          </w:rPr>
                                          <w:t xml:space="preserve">ode </w:t>
                                        </w:r>
                                        <w:r>
                                          <w:rPr>
                                            <w:b/>
                                            <w:bCs/>
                                          </w:rPr>
                                          <w:t>nanospray</w:t>
                                        </w:r>
                                        <w:r w:rsidRPr="00400353">
                                          <w:rPr>
                                            <w:b/>
                                            <w:bCs/>
                                          </w:rPr>
                                          <w:t xml:space="preserve"> </w:t>
                                        </w:r>
                                        <w:r>
                                          <w:rPr>
                                            <w:b/>
                                            <w:bCs/>
                                          </w:rPr>
                                          <w:t>s</w:t>
                                        </w:r>
                                        <w:r w:rsidRPr="00400353">
                                          <w:rPr>
                                            <w:b/>
                                            <w:bCs/>
                                          </w:rPr>
                                          <w:t>pectrum</w:t>
                                        </w:r>
                                        <w:r>
                                          <w:rPr>
                                            <w:b/>
                                            <w:bCs/>
                                          </w:rPr>
                                          <w:t>:</w:t>
                                        </w:r>
                                      </w:p>
                                    </w:txbxContent>
                                  </wps:txbx>
                                  <wps:bodyPr rot="0" vert="horz" wrap="square" lIns="91440" tIns="45720" rIns="91440" bIns="45720" anchor="t" anchorCtr="0">
                                    <a:noAutofit/>
                                  </wps:bodyPr>
                                </wps:wsp>
                                <wps:wsp>
                                  <wps:cNvPr id="276" name="Rectangle 276"/>
                                  <wps:cNvSpPr/>
                                  <wps:spPr>
                                    <a:xfrm>
                                      <a:off x="122838" y="4729655"/>
                                      <a:ext cx="3133725" cy="91440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3291706" y="4729655"/>
                                      <a:ext cx="3133725" cy="91440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Text Box 2"/>
                                  <wps:cNvSpPr txBox="1">
                                    <a:spLocks noChangeArrowheads="1"/>
                                  </wps:cNvSpPr>
                                  <wps:spPr bwMode="auto">
                                    <a:xfrm>
                                      <a:off x="1913587" y="4737180"/>
                                      <a:ext cx="1374722" cy="574675"/>
                                    </a:xfrm>
                                    <a:prstGeom prst="rect">
                                      <a:avLst/>
                                    </a:prstGeom>
                                    <a:noFill/>
                                    <a:ln w="9525">
                                      <a:noFill/>
                                      <a:miter lim="800000"/>
                                      <a:headEnd/>
                                      <a:tailEnd/>
                                    </a:ln>
                                  </wps:spPr>
                                  <wps:txbx>
                                    <w:txbxContent>
                                      <w:p w14:paraId="2F99D3F1" w14:textId="77777777" w:rsidR="00F75B1B" w:rsidRDefault="00F75B1B" w:rsidP="003F33E6">
                                        <w:pPr>
                                          <w:spacing w:line="240" w:lineRule="auto"/>
                                          <w:jc w:val="right"/>
                                          <w:rPr>
                                            <w:sz w:val="16"/>
                                            <w:szCs w:val="16"/>
                                          </w:rPr>
                                        </w:pPr>
                                        <w:r>
                                          <w:rPr>
                                            <w:sz w:val="16"/>
                                            <w:szCs w:val="16"/>
                                          </w:rPr>
                                          <w:t xml:space="preserve">Spray </w:t>
                                        </w:r>
                                        <w:r w:rsidRPr="00675611">
                                          <w:rPr>
                                            <w:sz w:val="16"/>
                                            <w:szCs w:val="16"/>
                                          </w:rPr>
                                          <w:t>time</w:t>
                                        </w:r>
                                        <w:r>
                                          <w:rPr>
                                            <w:sz w:val="16"/>
                                            <w:szCs w:val="16"/>
                                          </w:rPr>
                                          <w:t xml:space="preserve"> =</w:t>
                                        </w:r>
                                        <w:r w:rsidRPr="00675611">
                                          <w:rPr>
                                            <w:sz w:val="16"/>
                                            <w:szCs w:val="16"/>
                                          </w:rPr>
                                          <w:t xml:space="preserve"> </w:t>
                                        </w:r>
                                        <w:r>
                                          <w:rPr>
                                            <w:sz w:val="16"/>
                                            <w:szCs w:val="16"/>
                                          </w:rPr>
                                          <w:t>7.22 mins</w:t>
                                        </w:r>
                                      </w:p>
                                      <w:p w14:paraId="3B64866A"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5</w:t>
                                        </w:r>
                                        <w:r w:rsidRPr="00675611">
                                          <w:rPr>
                                            <w:sz w:val="16"/>
                                            <w:szCs w:val="16"/>
                                          </w:rPr>
                                          <w:t xml:space="preserve"> ppm</w:t>
                                        </w:r>
                                      </w:p>
                                    </w:txbxContent>
                                  </wps:txbx>
                                  <wps:bodyPr rot="0" vert="horz" wrap="square" lIns="91440" tIns="45720" rIns="91440" bIns="45720" anchor="t" anchorCtr="0">
                                    <a:noAutofit/>
                                  </wps:bodyPr>
                                </wps:wsp>
                                <wps:wsp>
                                  <wps:cNvPr id="279" name="Text Box 2"/>
                                  <wps:cNvSpPr txBox="1">
                                    <a:spLocks noChangeArrowheads="1"/>
                                  </wps:cNvSpPr>
                                  <wps:spPr bwMode="auto">
                                    <a:xfrm>
                                      <a:off x="78820" y="488735"/>
                                      <a:ext cx="498475" cy="308610"/>
                                    </a:xfrm>
                                    <a:prstGeom prst="rect">
                                      <a:avLst/>
                                    </a:prstGeom>
                                    <a:noFill/>
                                    <a:ln w="9525">
                                      <a:noFill/>
                                      <a:miter lim="800000"/>
                                      <a:headEnd/>
                                      <a:tailEnd/>
                                    </a:ln>
                                  </wps:spPr>
                                  <wps:txbx>
                                    <w:txbxContent>
                                      <w:p w14:paraId="095C6062" w14:textId="77777777" w:rsidR="00F75B1B" w:rsidRPr="00400353" w:rsidRDefault="00F75B1B" w:rsidP="003F33E6">
                                        <w:pPr>
                                          <w:rPr>
                                            <w:b/>
                                            <w:bCs/>
                                          </w:rPr>
                                        </w:pPr>
                                        <w:r>
                                          <w:rPr>
                                            <w:b/>
                                            <w:bCs/>
                                          </w:rPr>
                                          <w:t>(A)</w:t>
                                        </w:r>
                                      </w:p>
                                    </w:txbxContent>
                                  </wps:txbx>
                                  <wps:bodyPr rot="0" vert="horz" wrap="square" lIns="91440" tIns="45720" rIns="91440" bIns="45720" anchor="t" anchorCtr="0">
                                    <a:noAutofit/>
                                  </wps:bodyPr>
                                </wps:wsp>
                                <wps:wsp>
                                  <wps:cNvPr id="280" name="Text Box 2"/>
                                  <wps:cNvSpPr txBox="1">
                                    <a:spLocks noChangeArrowheads="1"/>
                                  </wps:cNvSpPr>
                                  <wps:spPr bwMode="auto">
                                    <a:xfrm>
                                      <a:off x="78820" y="2648613"/>
                                      <a:ext cx="498475" cy="308610"/>
                                    </a:xfrm>
                                    <a:prstGeom prst="rect">
                                      <a:avLst/>
                                    </a:prstGeom>
                                    <a:noFill/>
                                    <a:ln w="9525">
                                      <a:noFill/>
                                      <a:miter lim="800000"/>
                                      <a:headEnd/>
                                      <a:tailEnd/>
                                    </a:ln>
                                  </wps:spPr>
                                  <wps:txbx>
                                    <w:txbxContent>
                                      <w:p w14:paraId="2EA6A443" w14:textId="77777777" w:rsidR="00F75B1B" w:rsidRPr="00400353" w:rsidRDefault="00F75B1B" w:rsidP="003F33E6">
                                        <w:pPr>
                                          <w:rPr>
                                            <w:b/>
                                            <w:bCs/>
                                          </w:rPr>
                                        </w:pPr>
                                        <w:r>
                                          <w:rPr>
                                            <w:b/>
                                            <w:bCs/>
                                          </w:rPr>
                                          <w:t>(B)</w:t>
                                        </w:r>
                                      </w:p>
                                    </w:txbxContent>
                                  </wps:txbx>
                                  <wps:bodyPr rot="0" vert="horz" wrap="square" lIns="91440" tIns="45720" rIns="91440" bIns="45720" anchor="t" anchorCtr="0">
                                    <a:noAutofit/>
                                  </wps:bodyPr>
                                </wps:wsp>
                                <wps:wsp>
                                  <wps:cNvPr id="281" name="Text Box 2"/>
                                  <wps:cNvSpPr txBox="1">
                                    <a:spLocks noChangeArrowheads="1"/>
                                  </wps:cNvSpPr>
                                  <wps:spPr bwMode="auto">
                                    <a:xfrm>
                                      <a:off x="283779" y="4761186"/>
                                      <a:ext cx="498475" cy="308610"/>
                                    </a:xfrm>
                                    <a:prstGeom prst="rect">
                                      <a:avLst/>
                                    </a:prstGeom>
                                    <a:noFill/>
                                    <a:ln w="9525">
                                      <a:noFill/>
                                      <a:miter lim="800000"/>
                                      <a:headEnd/>
                                      <a:tailEnd/>
                                    </a:ln>
                                  </wps:spPr>
                                  <wps:txbx>
                                    <w:txbxContent>
                                      <w:p w14:paraId="595B8E95" w14:textId="77777777" w:rsidR="00F75B1B" w:rsidRPr="00400353" w:rsidRDefault="00F75B1B" w:rsidP="003F33E6">
                                        <w:pPr>
                                          <w:rPr>
                                            <w:b/>
                                            <w:bCs/>
                                          </w:rPr>
                                        </w:pPr>
                                        <w:r>
                                          <w:rPr>
                                            <w:b/>
                                            <w:bCs/>
                                          </w:rPr>
                                          <w:t>(C)</w:t>
                                        </w:r>
                                      </w:p>
                                    </w:txbxContent>
                                  </wps:txbx>
                                  <wps:bodyPr rot="0" vert="horz" wrap="square" lIns="91440" tIns="45720" rIns="91440" bIns="45720" anchor="t" anchorCtr="0">
                                    <a:noAutofit/>
                                  </wps:bodyPr>
                                </wps:wsp>
                                <wps:wsp>
                                  <wps:cNvPr id="282" name="Text Box 2"/>
                                  <wps:cNvSpPr txBox="1">
                                    <a:spLocks noChangeArrowheads="1"/>
                                  </wps:cNvSpPr>
                                  <wps:spPr bwMode="auto">
                                    <a:xfrm>
                                      <a:off x="3429206" y="4763086"/>
                                      <a:ext cx="498475" cy="308610"/>
                                    </a:xfrm>
                                    <a:prstGeom prst="rect">
                                      <a:avLst/>
                                    </a:prstGeom>
                                    <a:noFill/>
                                    <a:ln w="9525">
                                      <a:noFill/>
                                      <a:miter lim="800000"/>
                                      <a:headEnd/>
                                      <a:tailEnd/>
                                    </a:ln>
                                  </wps:spPr>
                                  <wps:txbx>
                                    <w:txbxContent>
                                      <w:p w14:paraId="669B8202" w14:textId="77777777" w:rsidR="00F75B1B" w:rsidRPr="00400353" w:rsidRDefault="00F75B1B" w:rsidP="003F33E6">
                                        <w:pPr>
                                          <w:rPr>
                                            <w:b/>
                                            <w:bCs/>
                                          </w:rPr>
                                        </w:pPr>
                                        <w:r>
                                          <w:rPr>
                                            <w:b/>
                                            <w:bCs/>
                                          </w:rPr>
                                          <w:t>(D)</w:t>
                                        </w:r>
                                      </w:p>
                                    </w:txbxContent>
                                  </wps:txbx>
                                  <wps:bodyPr rot="0" vert="horz" wrap="square" lIns="91440" tIns="45720" rIns="91440" bIns="45720" anchor="t" anchorCtr="0">
                                    <a:noAutofit/>
                                  </wps:bodyPr>
                                </wps:wsp>
                              </wpg:grpSp>
                              <wps:wsp>
                                <wps:cNvPr id="285" name="Text Box 2"/>
                                <wps:cNvSpPr txBox="1">
                                  <a:spLocks noChangeArrowheads="1"/>
                                </wps:cNvSpPr>
                                <wps:spPr bwMode="auto">
                                  <a:xfrm>
                                    <a:off x="5127201" y="4737180"/>
                                    <a:ext cx="1351785" cy="574644"/>
                                  </a:xfrm>
                                  <a:prstGeom prst="rect">
                                    <a:avLst/>
                                  </a:prstGeom>
                                  <a:noFill/>
                                  <a:ln w="9525">
                                    <a:noFill/>
                                    <a:miter lim="800000"/>
                                    <a:headEnd/>
                                    <a:tailEnd/>
                                  </a:ln>
                                </wps:spPr>
                                <wps:txbx>
                                  <w:txbxContent>
                                    <w:p w14:paraId="4271EBE3"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7.56 mins</w:t>
                                      </w:r>
                                    </w:p>
                                    <w:p w14:paraId="27733E5B"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5</w:t>
                                      </w:r>
                                      <w:r w:rsidRPr="00675611">
                                        <w:rPr>
                                          <w:sz w:val="16"/>
                                          <w:szCs w:val="16"/>
                                        </w:rPr>
                                        <w:t xml:space="preserve"> ppm</w:t>
                                      </w:r>
                                    </w:p>
                                  </w:txbxContent>
                                </wps:txbx>
                                <wps:bodyPr rot="0" vert="horz" wrap="square" lIns="91440" tIns="45720" rIns="91440" bIns="45720" anchor="t" anchorCtr="0">
                                  <a:noAutofit/>
                                </wps:bodyPr>
                              </wps:wsp>
                            </wpg:grpSp>
                            <wps:wsp>
                              <wps:cNvPr id="286" name="Text Box 286"/>
                              <wps:cNvSpPr txBox="1"/>
                              <wps:spPr>
                                <a:xfrm>
                                  <a:off x="0" y="6849673"/>
                                  <a:ext cx="6503914" cy="1479008"/>
                                </a:xfrm>
                                <a:prstGeom prst="rect">
                                  <a:avLst/>
                                </a:prstGeom>
                                <a:solidFill>
                                  <a:prstClr val="white"/>
                                </a:solidFill>
                                <a:ln>
                                  <a:noFill/>
                                </a:ln>
                              </wps:spPr>
                              <wps:txbx>
                                <w:txbxContent>
                                  <w:p w14:paraId="2E9E0F96" w14:textId="39A862DB" w:rsidR="00F75B1B" w:rsidRPr="0018090C" w:rsidRDefault="00F75B1B" w:rsidP="003F33E6">
                                    <w:pPr>
                                      <w:pStyle w:val="Caption"/>
                                      <w:rPr>
                                        <w:noProof/>
                                        <w:sz w:val="20"/>
                                        <w:szCs w:val="20"/>
                                      </w:rPr>
                                    </w:pPr>
                                    <w:bookmarkStart w:id="97" w:name="_Toc59633651"/>
                                    <w:r w:rsidRPr="0018090C">
                                      <w:rPr>
                                        <w:sz w:val="20"/>
                                        <w:szCs w:val="20"/>
                                      </w:rPr>
                                      <w:t xml:space="preserve">Figure </w:t>
                                    </w:r>
                                    <w:r>
                                      <w:rPr>
                                        <w:sz w:val="20"/>
                                        <w:szCs w:val="20"/>
                                      </w:rPr>
                                      <w:t>3.17</w:t>
                                    </w:r>
                                    <w:r w:rsidRPr="0018090C">
                                      <w:rPr>
                                        <w:sz w:val="20"/>
                                        <w:szCs w:val="20"/>
                                      </w:rPr>
                                      <w:t>: (A) Positive ion mode nanospray spectrum for a sampled mung bean cell, showing recorded signals in the m/z region for protonated metronidazole [M + H]</w:t>
                                    </w:r>
                                    <w:r w:rsidRPr="0018090C">
                                      <w:rPr>
                                        <w:sz w:val="20"/>
                                        <w:szCs w:val="20"/>
                                        <w:vertAlign w:val="superscript"/>
                                      </w:rPr>
                                      <w:t>+</w:t>
                                    </w:r>
                                    <w:r w:rsidRPr="0018090C">
                                      <w:rPr>
                                        <w:sz w:val="20"/>
                                        <w:szCs w:val="20"/>
                                      </w:rPr>
                                      <w:t xml:space="preserve"> with a nominal mass of 172. The positive ion mode nanospray spectrum for the relevant spray period is displayed against the theoretical isotopic distribution of the calculated m/z value for protonated metronidazole. (B) Extracted ion plot generated for protonated metronidazole (m/z range 172.07 – 172.08), displaying the time points at which there is a signal within this m/z range. (C)– (F) Positive ion nanospray spectra displaying signals corresponding with the m/z value for protonated metronidazole at example time points derived from the extracted ion plot. Displayed against the theoretical isotopic distribution of protonated metronidazole.</w:t>
                                    </w:r>
                                    <w:bookmarkEnd w:id="97"/>
                                  </w:p>
                                  <w:p w14:paraId="00C8C0F7" w14:textId="77777777" w:rsidR="00F75B1B" w:rsidRPr="00FE00C6" w:rsidRDefault="00F75B1B" w:rsidP="003F33E6">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91" name="Rectangle 291"/>
                            <wps:cNvSpPr/>
                            <wps:spPr>
                              <a:xfrm>
                                <a:off x="126124" y="5691352"/>
                                <a:ext cx="3133421" cy="914294"/>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Text Box 2"/>
                            <wps:cNvSpPr txBox="1">
                              <a:spLocks noChangeArrowheads="1"/>
                            </wps:cNvSpPr>
                            <wps:spPr bwMode="auto">
                              <a:xfrm>
                                <a:off x="283779" y="5722883"/>
                                <a:ext cx="497840" cy="307975"/>
                              </a:xfrm>
                              <a:prstGeom prst="rect">
                                <a:avLst/>
                              </a:prstGeom>
                              <a:noFill/>
                              <a:ln w="9525">
                                <a:noFill/>
                                <a:miter lim="800000"/>
                                <a:headEnd/>
                                <a:tailEnd/>
                              </a:ln>
                            </wps:spPr>
                            <wps:txbx>
                              <w:txbxContent>
                                <w:p w14:paraId="72ACA6E7" w14:textId="77777777" w:rsidR="00F75B1B" w:rsidRPr="00400353" w:rsidRDefault="00F75B1B" w:rsidP="003F33E6">
                                  <w:pPr>
                                    <w:rPr>
                                      <w:b/>
                                      <w:bCs/>
                                    </w:rPr>
                                  </w:pPr>
                                  <w:r>
                                    <w:rPr>
                                      <w:b/>
                                      <w:bCs/>
                                    </w:rPr>
                                    <w:t>(E)</w:t>
                                  </w:r>
                                </w:p>
                              </w:txbxContent>
                            </wps:txbx>
                            <wps:bodyPr rot="0" vert="horz" wrap="square" lIns="91440" tIns="45720" rIns="91440" bIns="45720" anchor="t" anchorCtr="0">
                              <a:noAutofit/>
                            </wps:bodyPr>
                          </wps:wsp>
                          <wps:wsp>
                            <wps:cNvPr id="293" name="Rectangle 293"/>
                            <wps:cNvSpPr/>
                            <wps:spPr>
                              <a:xfrm>
                                <a:off x="3294993" y="5691352"/>
                                <a:ext cx="3133090" cy="91376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Text Box 2"/>
                            <wps:cNvSpPr txBox="1">
                              <a:spLocks noChangeArrowheads="1"/>
                            </wps:cNvSpPr>
                            <wps:spPr bwMode="auto">
                              <a:xfrm>
                                <a:off x="3452648" y="5722883"/>
                                <a:ext cx="497840" cy="307975"/>
                              </a:xfrm>
                              <a:prstGeom prst="rect">
                                <a:avLst/>
                              </a:prstGeom>
                              <a:noFill/>
                              <a:ln w="9525">
                                <a:noFill/>
                                <a:miter lim="800000"/>
                                <a:headEnd/>
                                <a:tailEnd/>
                              </a:ln>
                            </wps:spPr>
                            <wps:txbx>
                              <w:txbxContent>
                                <w:p w14:paraId="67E3F7FD" w14:textId="77777777" w:rsidR="00F75B1B" w:rsidRPr="00400353" w:rsidRDefault="00F75B1B" w:rsidP="003F33E6">
                                  <w:pPr>
                                    <w:rPr>
                                      <w:b/>
                                      <w:bCs/>
                                    </w:rPr>
                                  </w:pPr>
                                  <w:r>
                                    <w:rPr>
                                      <w:b/>
                                      <w:bCs/>
                                    </w:rPr>
                                    <w:t>(F)</w:t>
                                  </w:r>
                                </w:p>
                              </w:txbxContent>
                            </wps:txbx>
                            <wps:bodyPr rot="0" vert="horz" wrap="square" lIns="91440" tIns="45720" rIns="91440" bIns="45720" anchor="t" anchorCtr="0">
                              <a:noAutofit/>
                            </wps:bodyPr>
                          </wps:wsp>
                          <wps:wsp>
                            <wps:cNvPr id="350" name="Text Box 2"/>
                            <wps:cNvSpPr txBox="1">
                              <a:spLocks noChangeArrowheads="1"/>
                            </wps:cNvSpPr>
                            <wps:spPr bwMode="auto">
                              <a:xfrm>
                                <a:off x="1917287" y="5691352"/>
                                <a:ext cx="1351654" cy="574567"/>
                              </a:xfrm>
                              <a:prstGeom prst="rect">
                                <a:avLst/>
                              </a:prstGeom>
                              <a:noFill/>
                              <a:ln w="9525">
                                <a:noFill/>
                                <a:miter lim="800000"/>
                                <a:headEnd/>
                                <a:tailEnd/>
                              </a:ln>
                            </wps:spPr>
                            <wps:txbx>
                              <w:txbxContent>
                                <w:p w14:paraId="2E547861"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7.73 mins</w:t>
                                  </w:r>
                                </w:p>
                                <w:p w14:paraId="799AF35B"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5</w:t>
                                  </w:r>
                                  <w:r w:rsidRPr="00675611">
                                    <w:rPr>
                                      <w:sz w:val="16"/>
                                      <w:szCs w:val="16"/>
                                    </w:rPr>
                                    <w:t xml:space="preserve"> ppm</w:t>
                                  </w:r>
                                </w:p>
                              </w:txbxContent>
                            </wps:txbx>
                            <wps:bodyPr rot="0" vert="horz" wrap="square" lIns="91440" tIns="45720" rIns="91440" bIns="45720" anchor="t" anchorCtr="0">
                              <a:noAutofit/>
                            </wps:bodyPr>
                          </wps:wsp>
                          <wps:wsp>
                            <wps:cNvPr id="355" name="Text Box 2"/>
                            <wps:cNvSpPr txBox="1">
                              <a:spLocks noChangeArrowheads="1"/>
                            </wps:cNvSpPr>
                            <wps:spPr bwMode="auto">
                              <a:xfrm>
                                <a:off x="5150378" y="5659686"/>
                                <a:ext cx="1351654" cy="574567"/>
                              </a:xfrm>
                              <a:prstGeom prst="rect">
                                <a:avLst/>
                              </a:prstGeom>
                              <a:noFill/>
                              <a:ln w="9525">
                                <a:noFill/>
                                <a:miter lim="800000"/>
                                <a:headEnd/>
                                <a:tailEnd/>
                              </a:ln>
                            </wps:spPr>
                            <wps:txbx>
                              <w:txbxContent>
                                <w:p w14:paraId="1578D8EB"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7.88 mins</w:t>
                                  </w:r>
                                </w:p>
                                <w:p w14:paraId="58265DFA"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w:t>
                                  </w:r>
                                  <w:r w:rsidRPr="00675611">
                                    <w:rPr>
                                      <w:sz w:val="16"/>
                                      <w:szCs w:val="16"/>
                                    </w:rPr>
                                    <w:t xml:space="preserve"> ppm</w:t>
                                  </w:r>
                                </w:p>
                              </w:txbxContent>
                            </wps:txbx>
                            <wps:bodyPr rot="0" vert="horz" wrap="square" lIns="91440" tIns="45720" rIns="91440" bIns="45720" anchor="t" anchorCtr="0">
                              <a:noAutofit/>
                            </wps:bodyPr>
                          </wps:wsp>
                        </wpg:grpSp>
                        <wps:wsp>
                          <wps:cNvPr id="515" name="Text Box 2"/>
                          <wps:cNvSpPr txBox="1">
                            <a:spLocks noChangeArrowheads="1"/>
                          </wps:cNvSpPr>
                          <wps:spPr bwMode="auto">
                            <a:xfrm>
                              <a:off x="4782729" y="392158"/>
                              <a:ext cx="2032318" cy="257161"/>
                            </a:xfrm>
                            <a:prstGeom prst="rect">
                              <a:avLst/>
                            </a:prstGeom>
                            <a:noFill/>
                            <a:ln w="9525">
                              <a:noFill/>
                              <a:miter lim="800000"/>
                              <a:headEnd/>
                              <a:tailEnd/>
                            </a:ln>
                          </wps:spPr>
                          <wps:txbx>
                            <w:txbxContent>
                              <w:p w14:paraId="5FF87B5C" w14:textId="77777777" w:rsidR="00F75B1B" w:rsidRDefault="00F75B1B" w:rsidP="003F33E6">
                                <w:r>
                                  <w:t>Mass accuracy = &lt;2.5 ppm</w:t>
                                </w:r>
                              </w:p>
                            </w:txbxContent>
                          </wps:txbx>
                          <wps:bodyPr rot="0" vert="horz" wrap="square" lIns="91440" tIns="45720" rIns="91440" bIns="45720" anchor="t" anchorCtr="0">
                            <a:noAutofit/>
                          </wps:bodyPr>
                        </wps:wsp>
                        <wps:wsp>
                          <wps:cNvPr id="516" name="Text Box 2"/>
                          <wps:cNvSpPr txBox="1">
                            <a:spLocks noChangeArrowheads="1"/>
                          </wps:cNvSpPr>
                          <wps:spPr bwMode="auto">
                            <a:xfrm>
                              <a:off x="400050" y="2590800"/>
                              <a:ext cx="6086478" cy="308579"/>
                            </a:xfrm>
                            <a:prstGeom prst="rect">
                              <a:avLst/>
                            </a:prstGeom>
                            <a:noFill/>
                            <a:ln w="9525">
                              <a:noFill/>
                              <a:miter lim="800000"/>
                              <a:headEnd/>
                              <a:tailEnd/>
                            </a:ln>
                          </wps:spPr>
                          <wps:txbx>
                            <w:txbxContent>
                              <w:p w14:paraId="7A39A1DF" w14:textId="77777777" w:rsidR="00F75B1B" w:rsidRPr="00575D6C" w:rsidRDefault="00F75B1B" w:rsidP="003F33E6">
                                <w:pPr>
                                  <w:rPr>
                                    <w:b/>
                                    <w:bCs/>
                                  </w:rPr>
                                </w:pPr>
                                <w:r w:rsidRPr="00400353">
                                  <w:rPr>
                                    <w:b/>
                                    <w:bCs/>
                                  </w:rPr>
                                  <w:t xml:space="preserve">Extracted ion </w:t>
                                </w:r>
                                <w:r>
                                  <w:rPr>
                                    <w:b/>
                                    <w:bCs/>
                                  </w:rPr>
                                  <w:t>plot</w:t>
                                </w:r>
                                <w:r w:rsidRPr="00400353">
                                  <w:rPr>
                                    <w:b/>
                                    <w:bCs/>
                                  </w:rPr>
                                  <w:t>:</w:t>
                                </w:r>
                                <w:r>
                                  <w:rPr>
                                    <w:b/>
                                    <w:bCs/>
                                  </w:rPr>
                                  <w:t xml:space="preserve">                                                                                                     </w:t>
                                </w:r>
                                <w:r w:rsidRPr="0068646E">
                                  <w:rPr>
                                    <w:b/>
                                    <w:bCs/>
                                    <w:i/>
                                    <w:iCs/>
                                  </w:rPr>
                                  <w:t>m/z</w:t>
                                </w:r>
                                <w:r>
                                  <w:rPr>
                                    <w:b/>
                                    <w:bCs/>
                                  </w:rPr>
                                  <w:t xml:space="preserve"> range = 172.07 - 172.08</w:t>
                                </w:r>
                              </w:p>
                            </w:txbxContent>
                          </wps:txbx>
                          <wps:bodyPr rot="0" vert="horz" wrap="square" lIns="91440" tIns="45720" rIns="91440" bIns="45720" anchor="t" anchorCtr="0">
                            <a:noAutofit/>
                          </wps:bodyPr>
                        </wps:wsp>
                        <wps:wsp>
                          <wps:cNvPr id="518" name="Text Box 2"/>
                          <wps:cNvSpPr txBox="1">
                            <a:spLocks noChangeArrowheads="1"/>
                          </wps:cNvSpPr>
                          <wps:spPr bwMode="auto">
                            <a:xfrm>
                              <a:off x="114300" y="57150"/>
                              <a:ext cx="6399544" cy="260619"/>
                            </a:xfrm>
                            <a:prstGeom prst="rect">
                              <a:avLst/>
                            </a:prstGeom>
                            <a:solidFill>
                              <a:srgbClr val="FFFFFF"/>
                            </a:solidFill>
                            <a:ln w="9525">
                              <a:solidFill>
                                <a:srgbClr val="000000"/>
                              </a:solidFill>
                              <a:miter lim="800000"/>
                              <a:headEnd/>
                              <a:tailEnd/>
                            </a:ln>
                          </wps:spPr>
                          <wps:txbx>
                            <w:txbxContent>
                              <w:p w14:paraId="7E5B3578" w14:textId="77777777" w:rsidR="00F75B1B" w:rsidRPr="002473D5" w:rsidRDefault="00F75B1B" w:rsidP="003F33E6">
                                <w:pPr>
                                  <w:rPr>
                                    <w:b/>
                                    <w:bCs/>
                                  </w:rPr>
                                </w:pPr>
                                <w:r>
                                  <w:rPr>
                                    <w:b/>
                                    <w:bCs/>
                                  </w:rPr>
                                  <w:t>Analyte: Metronidazole</w:t>
                                </w:r>
                                <w:r w:rsidRPr="002473D5">
                                  <w:rPr>
                                    <w:b/>
                                    <w:bCs/>
                                  </w:rPr>
                                  <w:t xml:space="preserve"> </w:t>
                                </w:r>
                                <w:r>
                                  <w:rPr>
                                    <w:b/>
                                    <w:bCs/>
                                  </w:rPr>
                                  <w:t>[</w:t>
                                </w:r>
                                <w:r w:rsidRPr="002473D5">
                                  <w:rPr>
                                    <w:b/>
                                    <w:bCs/>
                                  </w:rPr>
                                  <w:t>C</w:t>
                                </w:r>
                                <w:r>
                                  <w:rPr>
                                    <w:b/>
                                    <w:bCs/>
                                    <w:vertAlign w:val="subscript"/>
                                  </w:rPr>
                                  <w:t>6</w:t>
                                </w:r>
                                <w:r w:rsidRPr="002473D5">
                                  <w:rPr>
                                    <w:b/>
                                    <w:bCs/>
                                  </w:rPr>
                                  <w:t>H</w:t>
                                </w:r>
                                <w:r>
                                  <w:rPr>
                                    <w:b/>
                                    <w:bCs/>
                                    <w:vertAlign w:val="subscript"/>
                                  </w:rPr>
                                  <w:t>9</w:t>
                                </w:r>
                                <w:r w:rsidRPr="002473D5">
                                  <w:rPr>
                                    <w:b/>
                                    <w:bCs/>
                                  </w:rPr>
                                  <w:t>N</w:t>
                                </w:r>
                                <w:r>
                                  <w:rPr>
                                    <w:b/>
                                    <w:bCs/>
                                    <w:vertAlign w:val="subscript"/>
                                  </w:rPr>
                                  <w:t>3</w:t>
                                </w:r>
                                <w:r w:rsidRPr="002473D5">
                                  <w:rPr>
                                    <w:b/>
                                    <w:bCs/>
                                  </w:rPr>
                                  <w:t>O</w:t>
                                </w:r>
                                <w:r>
                                  <w:rPr>
                                    <w:b/>
                                    <w:bCs/>
                                    <w:vertAlign w:val="subscript"/>
                                  </w:rPr>
                                  <w:t>3</w:t>
                                </w:r>
                                <w:r>
                                  <w:rPr>
                                    <w:b/>
                                    <w:bCs/>
                                  </w:rPr>
                                  <w:t xml:space="preserve"> + H]</w:t>
                                </w:r>
                                <w:r>
                                  <w:rPr>
                                    <w:b/>
                                    <w:bCs/>
                                    <w:vertAlign w:val="superscript"/>
                                  </w:rPr>
                                  <w:t xml:space="preserve">+    </w:t>
                                </w:r>
                                <w:r>
                                  <w:rPr>
                                    <w:b/>
                                    <w:bCs/>
                                  </w:rPr>
                                  <w:t xml:space="preserve">                                                            Cultivar</w:t>
                                </w:r>
                                <w:r w:rsidRPr="002473D5">
                                  <w:rPr>
                                    <w:b/>
                                    <w:bCs/>
                                  </w:rPr>
                                  <w:t xml:space="preserve">: </w:t>
                                </w:r>
                                <w:r>
                                  <w:rPr>
                                    <w:b/>
                                    <w:bCs/>
                                  </w:rPr>
                                  <w:t>Mung Bean (replicate 2)</w:t>
                                </w:r>
                              </w:p>
                            </w:txbxContent>
                          </wps:txbx>
                          <wps:bodyPr rot="0" vert="horz" wrap="square" lIns="91440" tIns="45720" rIns="91440" bIns="45720" anchor="t" anchorCtr="0">
                            <a:noAutofit/>
                          </wps:bodyPr>
                        </wps:wsp>
                        <wps:wsp>
                          <wps:cNvPr id="519" name="Text Box 2"/>
                          <wps:cNvSpPr txBox="1">
                            <a:spLocks noChangeArrowheads="1"/>
                          </wps:cNvSpPr>
                          <wps:spPr bwMode="auto">
                            <a:xfrm>
                              <a:off x="1981200" y="5162550"/>
                              <a:ext cx="1287739" cy="344136"/>
                            </a:xfrm>
                            <a:prstGeom prst="rect">
                              <a:avLst/>
                            </a:prstGeom>
                            <a:noFill/>
                            <a:ln w="9525">
                              <a:noFill/>
                              <a:miter lim="800000"/>
                              <a:headEnd/>
                              <a:tailEnd/>
                            </a:ln>
                          </wps:spPr>
                          <wps:txbx>
                            <w:txbxContent>
                              <w:p w14:paraId="24B717EE" w14:textId="77777777" w:rsidR="00F75B1B" w:rsidRPr="00400353" w:rsidRDefault="00F75B1B" w:rsidP="003F33E6">
                                <w:pPr>
                                  <w:rPr>
                                    <w:sz w:val="16"/>
                                    <w:szCs w:val="16"/>
                                  </w:rPr>
                                </w:pPr>
                                <w:r>
                                  <w:rPr>
                                    <w:sz w:val="16"/>
                                    <w:szCs w:val="16"/>
                                  </w:rPr>
                                  <w:t>Theoretical isotopic peak</w:t>
                                </w:r>
                              </w:p>
                            </w:txbxContent>
                          </wps:txbx>
                          <wps:bodyPr rot="0" vert="horz" wrap="square" lIns="91440" tIns="45720" rIns="91440" bIns="45720" anchor="t" anchorCtr="0">
                            <a:noAutofit/>
                          </wps:bodyPr>
                        </wps:wsp>
                        <wps:wsp>
                          <wps:cNvPr id="520" name="Text Box 2"/>
                          <wps:cNvSpPr txBox="1">
                            <a:spLocks noChangeArrowheads="1"/>
                          </wps:cNvSpPr>
                          <wps:spPr bwMode="auto">
                            <a:xfrm>
                              <a:off x="5238750" y="5162550"/>
                              <a:ext cx="1287739" cy="344136"/>
                            </a:xfrm>
                            <a:prstGeom prst="rect">
                              <a:avLst/>
                            </a:prstGeom>
                            <a:noFill/>
                            <a:ln w="9525">
                              <a:noFill/>
                              <a:miter lim="800000"/>
                              <a:headEnd/>
                              <a:tailEnd/>
                            </a:ln>
                          </wps:spPr>
                          <wps:txbx>
                            <w:txbxContent>
                              <w:p w14:paraId="56A50ECF" w14:textId="77777777" w:rsidR="00F75B1B" w:rsidRPr="00400353" w:rsidRDefault="00F75B1B" w:rsidP="003F33E6">
                                <w:pPr>
                                  <w:rPr>
                                    <w:sz w:val="16"/>
                                    <w:szCs w:val="16"/>
                                  </w:rPr>
                                </w:pPr>
                                <w:r>
                                  <w:rPr>
                                    <w:sz w:val="16"/>
                                    <w:szCs w:val="16"/>
                                  </w:rPr>
                                  <w:t>Theoretical isotopic peak</w:t>
                                </w:r>
                              </w:p>
                            </w:txbxContent>
                          </wps:txbx>
                          <wps:bodyPr rot="0" vert="horz" wrap="square" lIns="91440" tIns="45720" rIns="91440" bIns="45720" anchor="t" anchorCtr="0">
                            <a:noAutofit/>
                          </wps:bodyPr>
                        </wps:wsp>
                        <wps:wsp>
                          <wps:cNvPr id="521" name="Text Box 2"/>
                          <wps:cNvSpPr txBox="1">
                            <a:spLocks noChangeArrowheads="1"/>
                          </wps:cNvSpPr>
                          <wps:spPr bwMode="auto">
                            <a:xfrm>
                              <a:off x="2000250" y="6115050"/>
                              <a:ext cx="1287739" cy="344136"/>
                            </a:xfrm>
                            <a:prstGeom prst="rect">
                              <a:avLst/>
                            </a:prstGeom>
                            <a:noFill/>
                            <a:ln w="9525">
                              <a:noFill/>
                              <a:miter lim="800000"/>
                              <a:headEnd/>
                              <a:tailEnd/>
                            </a:ln>
                          </wps:spPr>
                          <wps:txbx>
                            <w:txbxContent>
                              <w:p w14:paraId="546A96C2" w14:textId="77777777" w:rsidR="00F75B1B" w:rsidRPr="00400353" w:rsidRDefault="00F75B1B" w:rsidP="003F33E6">
                                <w:pPr>
                                  <w:rPr>
                                    <w:sz w:val="16"/>
                                    <w:szCs w:val="16"/>
                                  </w:rPr>
                                </w:pPr>
                                <w:r>
                                  <w:rPr>
                                    <w:sz w:val="16"/>
                                    <w:szCs w:val="16"/>
                                  </w:rPr>
                                  <w:t>Theoretical isotopic peak</w:t>
                                </w:r>
                              </w:p>
                            </w:txbxContent>
                          </wps:txbx>
                          <wps:bodyPr rot="0" vert="horz" wrap="square" lIns="91440" tIns="45720" rIns="91440" bIns="45720" anchor="t" anchorCtr="0">
                            <a:noAutofit/>
                          </wps:bodyPr>
                        </wps:wsp>
                        <wps:wsp>
                          <wps:cNvPr id="522" name="Text Box 2"/>
                          <wps:cNvSpPr txBox="1">
                            <a:spLocks noChangeArrowheads="1"/>
                          </wps:cNvSpPr>
                          <wps:spPr bwMode="auto">
                            <a:xfrm>
                              <a:off x="5200650" y="6076950"/>
                              <a:ext cx="1287739" cy="344136"/>
                            </a:xfrm>
                            <a:prstGeom prst="rect">
                              <a:avLst/>
                            </a:prstGeom>
                            <a:noFill/>
                            <a:ln w="9525">
                              <a:noFill/>
                              <a:miter lim="800000"/>
                              <a:headEnd/>
                              <a:tailEnd/>
                            </a:ln>
                          </wps:spPr>
                          <wps:txbx>
                            <w:txbxContent>
                              <w:p w14:paraId="15678FFD" w14:textId="77777777" w:rsidR="00F75B1B" w:rsidRPr="00400353" w:rsidRDefault="00F75B1B" w:rsidP="003F33E6">
                                <w:pPr>
                                  <w:rPr>
                                    <w:sz w:val="16"/>
                                    <w:szCs w:val="16"/>
                                  </w:rPr>
                                </w:pPr>
                                <w:r>
                                  <w:rPr>
                                    <w:sz w:val="16"/>
                                    <w:szCs w:val="16"/>
                                  </w:rPr>
                                  <w:t>Theoretical isotopic peak</w:t>
                                </w:r>
                              </w:p>
                            </w:txbxContent>
                          </wps:txbx>
                          <wps:bodyPr rot="0" vert="horz" wrap="square" lIns="91440" tIns="45720" rIns="91440" bIns="45720" anchor="t" anchorCtr="0">
                            <a:noAutofit/>
                          </wps:bodyPr>
                        </wps:wsp>
                      </wpg:grpSp>
                      <wps:wsp>
                        <wps:cNvPr id="680" name="Text Box 2"/>
                        <wps:cNvSpPr txBox="1">
                          <a:spLocks noChangeArrowheads="1"/>
                        </wps:cNvSpPr>
                        <wps:spPr bwMode="auto">
                          <a:xfrm>
                            <a:off x="819807" y="740979"/>
                            <a:ext cx="1039495" cy="386080"/>
                          </a:xfrm>
                          <a:prstGeom prst="rect">
                            <a:avLst/>
                          </a:prstGeom>
                          <a:noFill/>
                          <a:ln w="9525">
                            <a:noFill/>
                            <a:miter lim="800000"/>
                            <a:headEnd/>
                            <a:tailEnd/>
                          </a:ln>
                        </wps:spPr>
                        <wps:txbx>
                          <w:txbxContent>
                            <w:p w14:paraId="7424D255" w14:textId="77777777" w:rsidR="00F75B1B" w:rsidRPr="00B00CFD" w:rsidRDefault="00F75B1B" w:rsidP="003F33E6">
                              <w:pPr>
                                <w:rPr>
                                  <w:vertAlign w:val="superscript"/>
                                </w:rPr>
                              </w:pPr>
                              <w:r w:rsidRPr="00B00CFD">
                                <w:t>C</w:t>
                              </w:r>
                              <w:r w:rsidRPr="00B00CFD">
                                <w:rPr>
                                  <w:vertAlign w:val="subscript"/>
                                </w:rPr>
                                <w:t>6</w:t>
                              </w:r>
                              <w:r w:rsidRPr="00B00CFD">
                                <w:t>H</w:t>
                              </w:r>
                              <w:r w:rsidRPr="00B00CFD">
                                <w:rPr>
                                  <w:vertAlign w:val="subscript"/>
                                </w:rPr>
                                <w:t>9</w:t>
                              </w:r>
                              <w:r w:rsidRPr="00B00CFD">
                                <w:t>N</w:t>
                              </w:r>
                              <w:r w:rsidRPr="00B00CFD">
                                <w:rPr>
                                  <w:vertAlign w:val="subscript"/>
                                </w:rPr>
                                <w:t>3</w:t>
                              </w:r>
                              <w:r w:rsidRPr="00B00CFD">
                                <w:t>O</w:t>
                              </w:r>
                              <w:r w:rsidRPr="00B00CFD">
                                <w:rPr>
                                  <w:vertAlign w:val="subscript"/>
                                </w:rPr>
                                <w:t>3</w:t>
                              </w:r>
                              <w:r w:rsidRPr="00B00CFD">
                                <w:t xml:space="preserve"> </w:t>
                              </w:r>
                              <w:r>
                                <w:t>+ H</w:t>
                              </w:r>
                              <w:r>
                                <w:rPr>
                                  <w:vertAlign w:val="superscript"/>
                                </w:rPr>
                                <w:t>+</w:t>
                              </w:r>
                            </w:p>
                          </w:txbxContent>
                        </wps:txbx>
                        <wps:bodyPr rot="0" vert="horz" wrap="square" lIns="91440" tIns="45720" rIns="91440" bIns="45720" anchor="t" anchorCtr="0">
                          <a:spAutoFit/>
                        </wps:bodyPr>
                      </wps:wsp>
                      <wps:wsp>
                        <wps:cNvPr id="681" name="Straight Arrow Connector 681"/>
                        <wps:cNvCnPr/>
                        <wps:spPr>
                          <a:xfrm flipH="1">
                            <a:off x="605659" y="898635"/>
                            <a:ext cx="289560" cy="136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pic:pic xmlns:pic="http://schemas.openxmlformats.org/drawingml/2006/picture">
                        <pic:nvPicPr>
                          <pic:cNvPr id="682" name="Picture 682"/>
                          <pic:cNvPicPr>
                            <a:picLocks noChangeAspect="1"/>
                          </pic:cNvPicPr>
                        </pic:nvPicPr>
                        <pic:blipFill>
                          <a:blip r:embed="rId210" cstate="print">
                            <a:extLst>
                              <a:ext uri="{28A0092B-C50C-407E-A947-70E740481C1C}">
                                <a14:useLocalDpi xmlns:a14="http://schemas.microsoft.com/office/drawing/2010/main" val="0"/>
                              </a:ext>
                            </a:extLst>
                          </a:blip>
                          <a:stretch>
                            <a:fillRect/>
                          </a:stretch>
                        </pic:blipFill>
                        <pic:spPr>
                          <a:xfrm>
                            <a:off x="2904140" y="618140"/>
                            <a:ext cx="779145" cy="585470"/>
                          </a:xfrm>
                          <a:prstGeom prst="rect">
                            <a:avLst/>
                          </a:prstGeom>
                          <a:ln w="12700">
                            <a:solidFill>
                              <a:schemeClr val="tx1"/>
                            </a:solidFill>
                            <a:prstDash val="dash"/>
                          </a:ln>
                        </pic:spPr>
                      </pic:pic>
                      <pic:pic xmlns:pic="http://schemas.openxmlformats.org/drawingml/2006/picture">
                        <pic:nvPicPr>
                          <pic:cNvPr id="683" name="Picture 683"/>
                          <pic:cNvPicPr>
                            <a:picLocks noChangeAspect="1"/>
                          </pic:cNvPicPr>
                        </pic:nvPicPr>
                        <pic:blipFill>
                          <a:blip r:embed="rId211" cstate="print">
                            <a:extLst>
                              <a:ext uri="{28A0092B-C50C-407E-A947-70E740481C1C}">
                                <a14:useLocalDpi xmlns:a14="http://schemas.microsoft.com/office/drawing/2010/main" val="0"/>
                              </a:ext>
                            </a:extLst>
                          </a:blip>
                          <a:stretch>
                            <a:fillRect/>
                          </a:stretch>
                        </pic:blipFill>
                        <pic:spPr>
                          <a:xfrm>
                            <a:off x="5552747" y="649671"/>
                            <a:ext cx="798830" cy="585470"/>
                          </a:xfrm>
                          <a:prstGeom prst="rect">
                            <a:avLst/>
                          </a:prstGeom>
                          <a:ln w="12700">
                            <a:solidFill>
                              <a:schemeClr val="tx1"/>
                            </a:solidFill>
                            <a:prstDash val="dash"/>
                          </a:ln>
                        </pic:spPr>
                      </pic:pic>
                    </wpg:wgp>
                  </a:graphicData>
                </a:graphic>
              </wp:anchor>
            </w:drawing>
          </mc:Choice>
          <mc:Fallback>
            <w:pict>
              <v:group w14:anchorId="2D3EE1C3" id="Group 440" o:spid="_x0000_s1618" style="position:absolute;margin-left:-42.2pt;margin-top:12.4pt;width:536.6pt;height:650.15pt;z-index:251751424" coordsize="68150,825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">
                <v:shape id="Picture 679" o:spid="_x0000_s1619" type="#_x0000_t75" style="position:absolute;left:1261;top:6621;width:63214;height:184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">
                  <v:imagedata r:id="rId212" o:title=""/>
                </v:shape>
                <v:group id="Group 699" o:spid="_x0000_s1620" style="position:absolute;width:68150;height:82569" coordsize="68150,82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">
                  <v:group id="Group 359" o:spid="_x0000_s1621" style="position:absolute;width:65525;height:82569" coordorigin=",712" coordsize="65525,82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Picture 357" o:spid="_x0000_s1622" type="#_x0000_t75" style="position:absolute;left:33265;top:56913;width:30778;height:87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">
                      <v:imagedata r:id="rId213" o:title=""/>
                    </v:shape>
                    <v:shape id="Picture 356" o:spid="_x0000_s1623" type="#_x0000_t75" style="position:absolute;left:1576;top:57071;width:30448;height:8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">
                      <v:imagedata r:id="rId214" o:title="" cropright="7076f"/>
                    </v:shape>
                    <v:shape id="Picture 290" o:spid="_x0000_s1624" type="#_x0000_t75" style="position:absolute;left:33265;top:47611;width:30702;height:8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">
                      <v:imagedata r:id="rId215" o:title=""/>
                    </v:shape>
                    <v:shape id="Picture 289" o:spid="_x0000_s1625" type="#_x0000_t75" style="position:absolute;left:1891;top:29008;width:62599;height:173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">
                      <v:imagedata r:id="rId216" o:title=""/>
                    </v:shape>
                    <v:shape id="Picture 288" o:spid="_x0000_s1626" type="#_x0000_t75" style="position:absolute;left:1418;top:47611;width:30703;height:8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">
                      <v:imagedata r:id="rId217" o:title=""/>
                    </v:shape>
                    <v:group id="Group 266" o:spid="_x0000_s1627" style="position:absolute;top:712;width:65525;height:82569" coordorigin=",712" coordsize="65528,82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">
                      <v:group id="Group 267" o:spid="_x0000_s1628" style="position:absolute;top:712;width:65528;height:66797" coordorigin=",712" coordsize="65532,66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4b0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kr/B7JhwBuf4BAAD//wMAUEsBAi0AFAAGAAgAAAAhANvh9svuAAAAhQEAABMAAAAAAAAA&#10;AAAAAAAAAAAAAFtDb250ZW50X1R5cGVzXS54bWxQSwECLQAUAAYACAAAACEAWvQsW78AAAAVAQAA&#10;CwAAAAAAAAAAAAAAAAAfAQAAX3JlbHMvLnJlbHNQSwECLQAUAAYACAAAACEAwteG9MYAAADcAAAA&#10;DwAAAAAAAAAAAAAAAAAHAgAAZHJzL2Rvd25yZXYueG1sUEsFBgAAAAADAAMAtwAAAPoCAAAAAA==&#10;">
                        <v:group id="Group 268" o:spid="_x0000_s1629" style="position:absolute;top:712;width:65532;height:66801" coordorigin=",712" coordsize="65532,66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">
                          <v:rect id="Rectangle 269" o:spid="_x0000_s1630" style="position:absolute;top:712;width:65532;height:66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" filled="f" strokecolor="windowText" strokeweight="1pt"/>
                          <v:rect id="Rectangle 270" o:spid="_x0000_s1631" style="position:absolute;left:788;top:4729;width:64001;height:21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" filled="f" strokecolor="windowText" strokeweight="1pt"/>
                          <v:shape id="_x0000_s1632" type="#_x0000_t202" style="position:absolute;left:43597;top:17342;width:20033;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" filled="f" stroked="f">
                            <v:textbox>
                              <w:txbxContent>
                                <w:p w14:paraId="4BBBDF27" w14:textId="77777777" w:rsidR="00F75B1B" w:rsidRDefault="00F75B1B" w:rsidP="003F33E6">
                                  <w:r>
                                    <w:t>Theoretical isotopic distribution</w:t>
                                  </w:r>
                                </w:p>
                                <w:p w14:paraId="016CB1A4" w14:textId="77777777" w:rsidR="00F75B1B" w:rsidRDefault="00F75B1B" w:rsidP="003F33E6"/>
                              </w:txbxContent>
                            </v:textbox>
                          </v:shape>
                          <v:rect id="Rectangle 273" o:spid="_x0000_s1633" style="position:absolute;left:788;top:26486;width:64001;height:40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" filled="f" strokecolor="windowText" strokeweight="1pt"/>
                          <v:shape id="_x0000_s1634" type="#_x0000_t202" style="position:absolute;left:3153;top:4887;width:3467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" filled="f" stroked="f">
                            <v:textbox>
                              <w:txbxContent>
                                <w:p w14:paraId="69EE885D" w14:textId="77777777" w:rsidR="00F75B1B" w:rsidRPr="00400353" w:rsidRDefault="00F75B1B" w:rsidP="003F33E6">
                                  <w:pPr>
                                    <w:rPr>
                                      <w:b/>
                                      <w:bCs/>
                                    </w:rPr>
                                  </w:pPr>
                                  <w:r w:rsidRPr="00400353">
                                    <w:rPr>
                                      <w:b/>
                                      <w:bCs/>
                                    </w:rPr>
                                    <w:t xml:space="preserve">Positive </w:t>
                                  </w:r>
                                  <w:r>
                                    <w:rPr>
                                      <w:b/>
                                      <w:bCs/>
                                    </w:rPr>
                                    <w:t>i</w:t>
                                  </w:r>
                                  <w:r w:rsidRPr="00400353">
                                    <w:rPr>
                                      <w:b/>
                                      <w:bCs/>
                                    </w:rPr>
                                    <w:t xml:space="preserve">on </w:t>
                                  </w:r>
                                  <w:r>
                                    <w:rPr>
                                      <w:b/>
                                      <w:bCs/>
                                    </w:rPr>
                                    <w:t>m</w:t>
                                  </w:r>
                                  <w:r w:rsidRPr="00400353">
                                    <w:rPr>
                                      <w:b/>
                                      <w:bCs/>
                                    </w:rPr>
                                    <w:t xml:space="preserve">ode </w:t>
                                  </w:r>
                                  <w:r>
                                    <w:rPr>
                                      <w:b/>
                                      <w:bCs/>
                                    </w:rPr>
                                    <w:t>nanospray</w:t>
                                  </w:r>
                                  <w:r w:rsidRPr="00400353">
                                    <w:rPr>
                                      <w:b/>
                                      <w:bCs/>
                                    </w:rPr>
                                    <w:t xml:space="preserve"> </w:t>
                                  </w:r>
                                  <w:r>
                                    <w:rPr>
                                      <w:b/>
                                      <w:bCs/>
                                    </w:rPr>
                                    <w:t>s</w:t>
                                  </w:r>
                                  <w:r w:rsidRPr="00400353">
                                    <w:rPr>
                                      <w:b/>
                                      <w:bCs/>
                                    </w:rPr>
                                    <w:t>pectrum</w:t>
                                  </w:r>
                                  <w:r>
                                    <w:rPr>
                                      <w:b/>
                                      <w:bCs/>
                                    </w:rPr>
                                    <w:t>:</w:t>
                                  </w:r>
                                </w:p>
                              </w:txbxContent>
                            </v:textbox>
                          </v:shape>
                          <v:rect id="Rectangle 276" o:spid="_x0000_s1635" style="position:absolute;left:1228;top:47296;width:31337;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" filled="f" strokecolor="windowText" strokeweight="1pt"/>
                          <v:rect id="Rectangle 277" o:spid="_x0000_s1636" style="position:absolute;left:32917;top:47296;width:31337;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" filled="f" strokecolor="windowText" strokeweight="1pt"/>
                          <v:shape id="_x0000_s1637" type="#_x0000_t202" style="position:absolute;left:19135;top:47371;width:13748;height:5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" filled="f" stroked="f">
                            <v:textbox>
                              <w:txbxContent>
                                <w:p w14:paraId="2F99D3F1" w14:textId="77777777" w:rsidR="00F75B1B" w:rsidRDefault="00F75B1B" w:rsidP="003F33E6">
                                  <w:pPr>
                                    <w:spacing w:line="240" w:lineRule="auto"/>
                                    <w:jc w:val="right"/>
                                    <w:rPr>
                                      <w:sz w:val="16"/>
                                      <w:szCs w:val="16"/>
                                    </w:rPr>
                                  </w:pPr>
                                  <w:r>
                                    <w:rPr>
                                      <w:sz w:val="16"/>
                                      <w:szCs w:val="16"/>
                                    </w:rPr>
                                    <w:t xml:space="preserve">Spray </w:t>
                                  </w:r>
                                  <w:r w:rsidRPr="00675611">
                                    <w:rPr>
                                      <w:sz w:val="16"/>
                                      <w:szCs w:val="16"/>
                                    </w:rPr>
                                    <w:t>time</w:t>
                                  </w:r>
                                  <w:r>
                                    <w:rPr>
                                      <w:sz w:val="16"/>
                                      <w:szCs w:val="16"/>
                                    </w:rPr>
                                    <w:t xml:space="preserve"> =</w:t>
                                  </w:r>
                                  <w:r w:rsidRPr="00675611">
                                    <w:rPr>
                                      <w:sz w:val="16"/>
                                      <w:szCs w:val="16"/>
                                    </w:rPr>
                                    <w:t xml:space="preserve"> </w:t>
                                  </w:r>
                                  <w:r>
                                    <w:rPr>
                                      <w:sz w:val="16"/>
                                      <w:szCs w:val="16"/>
                                    </w:rPr>
                                    <w:t>7.22 mins</w:t>
                                  </w:r>
                                </w:p>
                                <w:p w14:paraId="3B64866A"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5</w:t>
                                  </w:r>
                                  <w:r w:rsidRPr="00675611">
                                    <w:rPr>
                                      <w:sz w:val="16"/>
                                      <w:szCs w:val="16"/>
                                    </w:rPr>
                                    <w:t xml:space="preserve"> ppm</w:t>
                                  </w:r>
                                </w:p>
                              </w:txbxContent>
                            </v:textbox>
                          </v:shape>
                          <v:shape id="_x0000_s1638" type="#_x0000_t202" style="position:absolute;left:788;top:4887;width:498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" filled="f" stroked="f">
                            <v:textbox>
                              <w:txbxContent>
                                <w:p w14:paraId="095C6062" w14:textId="77777777" w:rsidR="00F75B1B" w:rsidRPr="00400353" w:rsidRDefault="00F75B1B" w:rsidP="003F33E6">
                                  <w:pPr>
                                    <w:rPr>
                                      <w:b/>
                                      <w:bCs/>
                                    </w:rPr>
                                  </w:pPr>
                                  <w:r>
                                    <w:rPr>
                                      <w:b/>
                                      <w:bCs/>
                                    </w:rPr>
                                    <w:t>(A)</w:t>
                                  </w:r>
                                </w:p>
                              </w:txbxContent>
                            </v:textbox>
                          </v:shape>
                          <v:shape id="_x0000_s1639" type="#_x0000_t202" style="position:absolute;left:788;top:26486;width:498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" filled="f" stroked="f">
                            <v:textbox>
                              <w:txbxContent>
                                <w:p w14:paraId="2EA6A443" w14:textId="77777777" w:rsidR="00F75B1B" w:rsidRPr="00400353" w:rsidRDefault="00F75B1B" w:rsidP="003F33E6">
                                  <w:pPr>
                                    <w:rPr>
                                      <w:b/>
                                      <w:bCs/>
                                    </w:rPr>
                                  </w:pPr>
                                  <w:r>
                                    <w:rPr>
                                      <w:b/>
                                      <w:bCs/>
                                    </w:rPr>
                                    <w:t>(B)</w:t>
                                  </w:r>
                                </w:p>
                              </w:txbxContent>
                            </v:textbox>
                          </v:shape>
                          <v:shape id="_x0000_s1640" type="#_x0000_t202" style="position:absolute;left:2837;top:47611;width:498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" filled="f" stroked="f">
                            <v:textbox>
                              <w:txbxContent>
                                <w:p w14:paraId="595B8E95" w14:textId="77777777" w:rsidR="00F75B1B" w:rsidRPr="00400353" w:rsidRDefault="00F75B1B" w:rsidP="003F33E6">
                                  <w:pPr>
                                    <w:rPr>
                                      <w:b/>
                                      <w:bCs/>
                                    </w:rPr>
                                  </w:pPr>
                                  <w:r>
                                    <w:rPr>
                                      <w:b/>
                                      <w:bCs/>
                                    </w:rPr>
                                    <w:t>(C)</w:t>
                                  </w:r>
                                </w:p>
                              </w:txbxContent>
                            </v:textbox>
                          </v:shape>
                          <v:shape id="_x0000_s1641" type="#_x0000_t202" style="position:absolute;left:34292;top:47630;width:498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" filled="f" stroked="f">
                            <v:textbox>
                              <w:txbxContent>
                                <w:p w14:paraId="669B8202" w14:textId="77777777" w:rsidR="00F75B1B" w:rsidRPr="00400353" w:rsidRDefault="00F75B1B" w:rsidP="003F33E6">
                                  <w:pPr>
                                    <w:rPr>
                                      <w:b/>
                                      <w:bCs/>
                                    </w:rPr>
                                  </w:pPr>
                                  <w:r>
                                    <w:rPr>
                                      <w:b/>
                                      <w:bCs/>
                                    </w:rPr>
                                    <w:t>(D)</w:t>
                                  </w:r>
                                </w:p>
                              </w:txbxContent>
                            </v:textbox>
                          </v:shape>
                        </v:group>
                        <v:shape id="_x0000_s1642" type="#_x0000_t202" style="position:absolute;left:51272;top:47371;width:13517;height:5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" filled="f" stroked="f">
                          <v:textbox>
                            <w:txbxContent>
                              <w:p w14:paraId="4271EBE3"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7.56 mins</w:t>
                                </w:r>
                              </w:p>
                              <w:p w14:paraId="27733E5B"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5</w:t>
                                </w:r>
                                <w:r w:rsidRPr="00675611">
                                  <w:rPr>
                                    <w:sz w:val="16"/>
                                    <w:szCs w:val="16"/>
                                  </w:rPr>
                                  <w:t xml:space="preserve"> ppm</w:t>
                                </w:r>
                              </w:p>
                            </w:txbxContent>
                          </v:textbox>
                        </v:shape>
                      </v:group>
                      <v:shape id="Text Box 286" o:spid="_x0000_s1643" type="#_x0000_t202" style="position:absolute;top:68496;width:65039;height:14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" stroked="f">
                        <v:textbox style="mso-fit-shape-to-text:t" inset="0,0,0,0">
                          <w:txbxContent>
                            <w:p w14:paraId="2E9E0F96" w14:textId="39A862DB" w:rsidR="00F75B1B" w:rsidRPr="0018090C" w:rsidRDefault="00F75B1B" w:rsidP="003F33E6">
                              <w:pPr>
                                <w:pStyle w:val="Caption"/>
                                <w:rPr>
                                  <w:noProof/>
                                  <w:sz w:val="20"/>
                                  <w:szCs w:val="20"/>
                                </w:rPr>
                              </w:pPr>
                              <w:bookmarkStart w:id="98" w:name="_Toc59633651"/>
                              <w:r w:rsidRPr="0018090C">
                                <w:rPr>
                                  <w:sz w:val="20"/>
                                  <w:szCs w:val="20"/>
                                </w:rPr>
                                <w:t xml:space="preserve">Figure </w:t>
                              </w:r>
                              <w:r>
                                <w:rPr>
                                  <w:sz w:val="20"/>
                                  <w:szCs w:val="20"/>
                                </w:rPr>
                                <w:t>3.17</w:t>
                              </w:r>
                              <w:r w:rsidRPr="0018090C">
                                <w:rPr>
                                  <w:sz w:val="20"/>
                                  <w:szCs w:val="20"/>
                                </w:rPr>
                                <w:t>: (A) Positive ion mode nanospray spectrum for a sampled mung bean cell, showing recorded signals in the m/z region for protonated metronidazole [M + H]</w:t>
                              </w:r>
                              <w:r w:rsidRPr="0018090C">
                                <w:rPr>
                                  <w:sz w:val="20"/>
                                  <w:szCs w:val="20"/>
                                  <w:vertAlign w:val="superscript"/>
                                </w:rPr>
                                <w:t>+</w:t>
                              </w:r>
                              <w:r w:rsidRPr="0018090C">
                                <w:rPr>
                                  <w:sz w:val="20"/>
                                  <w:szCs w:val="20"/>
                                </w:rPr>
                                <w:t xml:space="preserve"> with a nominal mass of 172. The positive ion mode nanospray spectrum for the relevant spray period is displayed against the theoretical isotopic distribution of the calculated m/z value for protonated metronidazole. (B) Extracted ion plot generated for protonated metronidazole (m/z range 172.07 – 172.08), displaying the time points at which there is a signal within this m/z range. (C)– (F) Positive ion nanospray spectra displaying signals corresponding with the m/z value for protonated metronidazole at example time points derived from the extracted ion plot. Displayed against the theoretical isotopic distribution of protonated metronidazole.</w:t>
                              </w:r>
                              <w:bookmarkEnd w:id="98"/>
                            </w:p>
                            <w:p w14:paraId="00C8C0F7" w14:textId="77777777" w:rsidR="00F75B1B" w:rsidRPr="00FE00C6" w:rsidRDefault="00F75B1B" w:rsidP="003F33E6">
                              <w:pPr>
                                <w:pStyle w:val="Caption"/>
                                <w:rPr>
                                  <w:noProof/>
                                </w:rPr>
                              </w:pPr>
                            </w:p>
                          </w:txbxContent>
                        </v:textbox>
                      </v:shape>
                    </v:group>
                    <v:rect id="Rectangle 291" o:spid="_x0000_s1644" style="position:absolute;left:1261;top:56913;width:31334;height:9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" filled="f" strokecolor="windowText" strokeweight="1pt"/>
                    <v:shape id="_x0000_s1645" type="#_x0000_t202" style="position:absolute;left:2837;top:57228;width:4979;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72ACA6E7" w14:textId="77777777" w:rsidR="00F75B1B" w:rsidRPr="00400353" w:rsidRDefault="00F75B1B" w:rsidP="003F33E6">
                            <w:pPr>
                              <w:rPr>
                                <w:b/>
                                <w:bCs/>
                              </w:rPr>
                            </w:pPr>
                            <w:r>
                              <w:rPr>
                                <w:b/>
                                <w:bCs/>
                              </w:rPr>
                              <w:t>(E)</w:t>
                            </w:r>
                          </w:p>
                        </w:txbxContent>
                      </v:textbox>
                    </v:shape>
                    <v:rect id="Rectangle 293" o:spid="_x0000_s1646" style="position:absolute;left:32949;top:56913;width:31331;height:91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" filled="f" strokecolor="windowText" strokeweight="1pt"/>
                    <v:shape id="_x0000_s1647" type="#_x0000_t202" style="position:absolute;left:34526;top:57228;width:4978;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" filled="f" stroked="f">
                      <v:textbox>
                        <w:txbxContent>
                          <w:p w14:paraId="67E3F7FD" w14:textId="77777777" w:rsidR="00F75B1B" w:rsidRPr="00400353" w:rsidRDefault="00F75B1B" w:rsidP="003F33E6">
                            <w:pPr>
                              <w:rPr>
                                <w:b/>
                                <w:bCs/>
                              </w:rPr>
                            </w:pPr>
                            <w:r>
                              <w:rPr>
                                <w:b/>
                                <w:bCs/>
                              </w:rPr>
                              <w:t>(F)</w:t>
                            </w:r>
                          </w:p>
                        </w:txbxContent>
                      </v:textbox>
                    </v:shape>
                    <v:shape id="_x0000_s1648" type="#_x0000_t202" style="position:absolute;left:19172;top:56913;width:13517;height:5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" filled="f" stroked="f">
                      <v:textbox>
                        <w:txbxContent>
                          <w:p w14:paraId="2E547861"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7.73 mins</w:t>
                            </w:r>
                          </w:p>
                          <w:p w14:paraId="799AF35B"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5</w:t>
                            </w:r>
                            <w:r w:rsidRPr="00675611">
                              <w:rPr>
                                <w:sz w:val="16"/>
                                <w:szCs w:val="16"/>
                              </w:rPr>
                              <w:t xml:space="preserve"> ppm</w:t>
                            </w:r>
                          </w:p>
                        </w:txbxContent>
                      </v:textbox>
                    </v:shape>
                    <v:shape id="_x0000_s1649" type="#_x0000_t202" style="position:absolute;left:51503;top:56596;width:13517;height:5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" filled="f" stroked="f">
                      <v:textbox>
                        <w:txbxContent>
                          <w:p w14:paraId="1578D8EB"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7.88 mins</w:t>
                            </w:r>
                          </w:p>
                          <w:p w14:paraId="58265DFA"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w:t>
                            </w:r>
                            <w:r w:rsidRPr="00675611">
                              <w:rPr>
                                <w:sz w:val="16"/>
                                <w:szCs w:val="16"/>
                              </w:rPr>
                              <w:t xml:space="preserve"> ppm</w:t>
                            </w:r>
                          </w:p>
                        </w:txbxContent>
                      </v:textbox>
                    </v:shape>
                  </v:group>
                  <v:shape id="_x0000_s1650" type="#_x0000_t202" style="position:absolute;left:47827;top:3921;width:20323;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" filled="f" stroked="f">
                    <v:textbox>
                      <w:txbxContent>
                        <w:p w14:paraId="5FF87B5C" w14:textId="77777777" w:rsidR="00F75B1B" w:rsidRDefault="00F75B1B" w:rsidP="003F33E6">
                          <w:r>
                            <w:t>Mass accuracy = &lt;2.5 ppm</w:t>
                          </w:r>
                        </w:p>
                      </w:txbxContent>
                    </v:textbox>
                  </v:shape>
                  <v:shape id="_x0000_s1651" type="#_x0000_t202" style="position:absolute;left:4000;top:25908;width:60865;height:30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" filled="f" stroked="f">
                    <v:textbox>
                      <w:txbxContent>
                        <w:p w14:paraId="7A39A1DF" w14:textId="77777777" w:rsidR="00F75B1B" w:rsidRPr="00575D6C" w:rsidRDefault="00F75B1B" w:rsidP="003F33E6">
                          <w:pPr>
                            <w:rPr>
                              <w:b/>
                              <w:bCs/>
                            </w:rPr>
                          </w:pPr>
                          <w:r w:rsidRPr="00400353">
                            <w:rPr>
                              <w:b/>
                              <w:bCs/>
                            </w:rPr>
                            <w:t xml:space="preserve">Extracted ion </w:t>
                          </w:r>
                          <w:r>
                            <w:rPr>
                              <w:b/>
                              <w:bCs/>
                            </w:rPr>
                            <w:t>plot</w:t>
                          </w:r>
                          <w:r w:rsidRPr="00400353">
                            <w:rPr>
                              <w:b/>
                              <w:bCs/>
                            </w:rPr>
                            <w:t>:</w:t>
                          </w:r>
                          <w:r>
                            <w:rPr>
                              <w:b/>
                              <w:bCs/>
                            </w:rPr>
                            <w:t xml:space="preserve">                                                                                                     </w:t>
                          </w:r>
                          <w:r w:rsidRPr="0068646E">
                            <w:rPr>
                              <w:b/>
                              <w:bCs/>
                              <w:i/>
                              <w:iCs/>
                            </w:rPr>
                            <w:t>m/z</w:t>
                          </w:r>
                          <w:r>
                            <w:rPr>
                              <w:b/>
                              <w:bCs/>
                            </w:rPr>
                            <w:t xml:space="preserve"> range = 172.07 - 172.08</w:t>
                          </w:r>
                        </w:p>
                      </w:txbxContent>
                    </v:textbox>
                  </v:shape>
                  <v:shape id="_x0000_s1652" type="#_x0000_t202" style="position:absolute;left:1143;top:571;width:63995;height:26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">
                    <v:textbox>
                      <w:txbxContent>
                        <w:p w14:paraId="7E5B3578" w14:textId="77777777" w:rsidR="00F75B1B" w:rsidRPr="002473D5" w:rsidRDefault="00F75B1B" w:rsidP="003F33E6">
                          <w:pPr>
                            <w:rPr>
                              <w:b/>
                              <w:bCs/>
                            </w:rPr>
                          </w:pPr>
                          <w:r>
                            <w:rPr>
                              <w:b/>
                              <w:bCs/>
                            </w:rPr>
                            <w:t>Analyte: Metronidazole</w:t>
                          </w:r>
                          <w:r w:rsidRPr="002473D5">
                            <w:rPr>
                              <w:b/>
                              <w:bCs/>
                            </w:rPr>
                            <w:t xml:space="preserve"> </w:t>
                          </w:r>
                          <w:r>
                            <w:rPr>
                              <w:b/>
                              <w:bCs/>
                            </w:rPr>
                            <w:t>[</w:t>
                          </w:r>
                          <w:r w:rsidRPr="002473D5">
                            <w:rPr>
                              <w:b/>
                              <w:bCs/>
                            </w:rPr>
                            <w:t>C</w:t>
                          </w:r>
                          <w:r>
                            <w:rPr>
                              <w:b/>
                              <w:bCs/>
                              <w:vertAlign w:val="subscript"/>
                            </w:rPr>
                            <w:t>6</w:t>
                          </w:r>
                          <w:r w:rsidRPr="002473D5">
                            <w:rPr>
                              <w:b/>
                              <w:bCs/>
                            </w:rPr>
                            <w:t>H</w:t>
                          </w:r>
                          <w:r>
                            <w:rPr>
                              <w:b/>
                              <w:bCs/>
                              <w:vertAlign w:val="subscript"/>
                            </w:rPr>
                            <w:t>9</w:t>
                          </w:r>
                          <w:r w:rsidRPr="002473D5">
                            <w:rPr>
                              <w:b/>
                              <w:bCs/>
                            </w:rPr>
                            <w:t>N</w:t>
                          </w:r>
                          <w:r>
                            <w:rPr>
                              <w:b/>
                              <w:bCs/>
                              <w:vertAlign w:val="subscript"/>
                            </w:rPr>
                            <w:t>3</w:t>
                          </w:r>
                          <w:r w:rsidRPr="002473D5">
                            <w:rPr>
                              <w:b/>
                              <w:bCs/>
                            </w:rPr>
                            <w:t>O</w:t>
                          </w:r>
                          <w:r>
                            <w:rPr>
                              <w:b/>
                              <w:bCs/>
                              <w:vertAlign w:val="subscript"/>
                            </w:rPr>
                            <w:t>3</w:t>
                          </w:r>
                          <w:r>
                            <w:rPr>
                              <w:b/>
                              <w:bCs/>
                            </w:rPr>
                            <w:t xml:space="preserve"> + H]</w:t>
                          </w:r>
                          <w:r>
                            <w:rPr>
                              <w:b/>
                              <w:bCs/>
                              <w:vertAlign w:val="superscript"/>
                            </w:rPr>
                            <w:t xml:space="preserve">+    </w:t>
                          </w:r>
                          <w:r>
                            <w:rPr>
                              <w:b/>
                              <w:bCs/>
                            </w:rPr>
                            <w:t xml:space="preserve">                                                            Cultivar</w:t>
                          </w:r>
                          <w:r w:rsidRPr="002473D5">
                            <w:rPr>
                              <w:b/>
                              <w:bCs/>
                            </w:rPr>
                            <w:t xml:space="preserve">: </w:t>
                          </w:r>
                          <w:r>
                            <w:rPr>
                              <w:b/>
                              <w:bCs/>
                            </w:rPr>
                            <w:t>Mung Bean (replicate 2)</w:t>
                          </w:r>
                        </w:p>
                      </w:txbxContent>
                    </v:textbox>
                  </v:shape>
                  <v:shape id="_x0000_s1653" type="#_x0000_t202" style="position:absolute;left:19812;top:51625;width:12877;height:3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" filled="f" stroked="f">
                    <v:textbox>
                      <w:txbxContent>
                        <w:p w14:paraId="24B717EE" w14:textId="77777777" w:rsidR="00F75B1B" w:rsidRPr="00400353" w:rsidRDefault="00F75B1B" w:rsidP="003F33E6">
                          <w:pPr>
                            <w:rPr>
                              <w:sz w:val="16"/>
                              <w:szCs w:val="16"/>
                            </w:rPr>
                          </w:pPr>
                          <w:r>
                            <w:rPr>
                              <w:sz w:val="16"/>
                              <w:szCs w:val="16"/>
                            </w:rPr>
                            <w:t>Theoretical isotopic peak</w:t>
                          </w:r>
                        </w:p>
                      </w:txbxContent>
                    </v:textbox>
                  </v:shape>
                  <v:shape id="_x0000_s1654" type="#_x0000_t202" style="position:absolute;left:52387;top:51625;width:12877;height:3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" filled="f" stroked="f">
                    <v:textbox>
                      <w:txbxContent>
                        <w:p w14:paraId="56A50ECF" w14:textId="77777777" w:rsidR="00F75B1B" w:rsidRPr="00400353" w:rsidRDefault="00F75B1B" w:rsidP="003F33E6">
                          <w:pPr>
                            <w:rPr>
                              <w:sz w:val="16"/>
                              <w:szCs w:val="16"/>
                            </w:rPr>
                          </w:pPr>
                          <w:r>
                            <w:rPr>
                              <w:sz w:val="16"/>
                              <w:szCs w:val="16"/>
                            </w:rPr>
                            <w:t>Theoretical isotopic peak</w:t>
                          </w:r>
                        </w:p>
                      </w:txbxContent>
                    </v:textbox>
                  </v:shape>
                  <v:shape id="_x0000_s1655" type="#_x0000_t202" style="position:absolute;left:20002;top:61150;width:12877;height:3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" filled="f" stroked="f">
                    <v:textbox>
                      <w:txbxContent>
                        <w:p w14:paraId="546A96C2" w14:textId="77777777" w:rsidR="00F75B1B" w:rsidRPr="00400353" w:rsidRDefault="00F75B1B" w:rsidP="003F33E6">
                          <w:pPr>
                            <w:rPr>
                              <w:sz w:val="16"/>
                              <w:szCs w:val="16"/>
                            </w:rPr>
                          </w:pPr>
                          <w:r>
                            <w:rPr>
                              <w:sz w:val="16"/>
                              <w:szCs w:val="16"/>
                            </w:rPr>
                            <w:t>Theoretical isotopic peak</w:t>
                          </w:r>
                        </w:p>
                      </w:txbxContent>
                    </v:textbox>
                  </v:shape>
                  <v:shape id="_x0000_s1656" type="#_x0000_t202" style="position:absolute;left:52006;top:60769;width:12877;height:3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" filled="f" stroked="f">
                    <v:textbox>
                      <w:txbxContent>
                        <w:p w14:paraId="15678FFD" w14:textId="77777777" w:rsidR="00F75B1B" w:rsidRPr="00400353" w:rsidRDefault="00F75B1B" w:rsidP="003F33E6">
                          <w:pPr>
                            <w:rPr>
                              <w:sz w:val="16"/>
                              <w:szCs w:val="16"/>
                            </w:rPr>
                          </w:pPr>
                          <w:r>
                            <w:rPr>
                              <w:sz w:val="16"/>
                              <w:szCs w:val="16"/>
                            </w:rPr>
                            <w:t>Theoretical isotopic peak</w:t>
                          </w:r>
                        </w:p>
                      </w:txbxContent>
                    </v:textbox>
                  </v:shape>
                </v:group>
                <v:shape id="_x0000_s1657" type="#_x0000_t202" style="position:absolute;left:8198;top:7409;width:10395;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" filled="f" stroked="f">
                  <v:textbox style="mso-fit-shape-to-text:t">
                    <w:txbxContent>
                      <w:p w14:paraId="7424D255" w14:textId="77777777" w:rsidR="00F75B1B" w:rsidRPr="00B00CFD" w:rsidRDefault="00F75B1B" w:rsidP="003F33E6">
                        <w:pPr>
                          <w:rPr>
                            <w:vertAlign w:val="superscript"/>
                          </w:rPr>
                        </w:pPr>
                        <w:r w:rsidRPr="00B00CFD">
                          <w:t>C</w:t>
                        </w:r>
                        <w:r w:rsidRPr="00B00CFD">
                          <w:rPr>
                            <w:vertAlign w:val="subscript"/>
                          </w:rPr>
                          <w:t>6</w:t>
                        </w:r>
                        <w:r w:rsidRPr="00B00CFD">
                          <w:t>H</w:t>
                        </w:r>
                        <w:r w:rsidRPr="00B00CFD">
                          <w:rPr>
                            <w:vertAlign w:val="subscript"/>
                          </w:rPr>
                          <w:t>9</w:t>
                        </w:r>
                        <w:r w:rsidRPr="00B00CFD">
                          <w:t>N</w:t>
                        </w:r>
                        <w:r w:rsidRPr="00B00CFD">
                          <w:rPr>
                            <w:vertAlign w:val="subscript"/>
                          </w:rPr>
                          <w:t>3</w:t>
                        </w:r>
                        <w:r w:rsidRPr="00B00CFD">
                          <w:t>O</w:t>
                        </w:r>
                        <w:r w:rsidRPr="00B00CFD">
                          <w:rPr>
                            <w:vertAlign w:val="subscript"/>
                          </w:rPr>
                          <w:t>3</w:t>
                        </w:r>
                        <w:r w:rsidRPr="00B00CFD">
                          <w:t xml:space="preserve"> </w:t>
                        </w:r>
                        <w:r>
                          <w:t>+ H</w:t>
                        </w:r>
                        <w:r>
                          <w:rPr>
                            <w:vertAlign w:val="superscript"/>
                          </w:rPr>
                          <w:t>+</w:t>
                        </w:r>
                      </w:p>
                    </w:txbxContent>
                  </v:textbox>
                </v:shape>
                <v:shape id="Straight Arrow Connector 681" o:spid="_x0000_s1658" type="#_x0000_t32" style="position:absolute;left:6056;top:8986;width:2896;height:136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" strokecolor="black [3200]" strokeweight=".5pt">
                  <v:stroke endarrow="block" joinstyle="miter"/>
                </v:shape>
                <v:shape id="Picture 682" o:spid="_x0000_s1659" type="#_x0000_t75" style="position:absolute;left:29041;top:6181;width:7791;height:58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" stroked="t" strokecolor="black [3213]" strokeweight="1pt">
                  <v:stroke dashstyle="dash"/>
                  <v:imagedata r:id="rId218" o:title=""/>
                  <v:path arrowok="t"/>
                </v:shape>
                <v:shape id="Picture 683" o:spid="_x0000_s1660" type="#_x0000_t75" style="position:absolute;left:55527;top:6496;width:7988;height:58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" stroked="t" strokecolor="black [3213]" strokeweight="1pt">
                  <v:stroke dashstyle="dash"/>
                  <v:imagedata r:id="rId219" o:title=""/>
                  <v:path arrowok="t"/>
                </v:shape>
              </v:group>
            </w:pict>
          </mc:Fallback>
        </mc:AlternateContent>
      </w:r>
    </w:p>
    <w:p w14:paraId="736D0968" w14:textId="77777777" w:rsidR="003F33E6" w:rsidRPr="009A00CF" w:rsidRDefault="003F33E6" w:rsidP="003F33E6"/>
    <w:p w14:paraId="390ED19E" w14:textId="77777777" w:rsidR="003F33E6" w:rsidRPr="009A00CF" w:rsidRDefault="003F33E6" w:rsidP="003F33E6">
      <w:r w:rsidRPr="009A00CF">
        <w:rPr>
          <w:noProof/>
        </w:rPr>
        <mc:AlternateContent>
          <mc:Choice Requires="wps">
            <w:drawing>
              <wp:anchor distT="0" distB="0" distL="114300" distR="114300" simplePos="0" relativeHeight="251754496" behindDoc="0" locked="0" layoutInCell="1" allowOverlap="1" wp14:anchorId="077D9012" wp14:editId="15E907EB">
                <wp:simplePos x="0" y="0"/>
                <wp:positionH relativeFrom="column">
                  <wp:posOffset>5478449</wp:posOffset>
                </wp:positionH>
                <wp:positionV relativeFrom="paragraph">
                  <wp:posOffset>832899</wp:posOffset>
                </wp:positionV>
                <wp:extent cx="0" cy="198148"/>
                <wp:effectExtent l="76200" t="0" r="57150" b="49530"/>
                <wp:wrapNone/>
                <wp:docPr id="688" name="Straight Arrow Connector 688"/>
                <wp:cNvGraphicFramePr/>
                <a:graphic xmlns:a="http://schemas.openxmlformats.org/drawingml/2006/main">
                  <a:graphicData uri="http://schemas.microsoft.com/office/word/2010/wordprocessingShape">
                    <wps:wsp>
                      <wps:cNvCnPr/>
                      <wps:spPr>
                        <a:xfrm>
                          <a:off x="0" y="0"/>
                          <a:ext cx="0" cy="1981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F9E393" id="Straight Arrow Connector 688" o:spid="_x0000_s1026" type="#_x0000_t32" style="position:absolute;margin-left:431.35pt;margin-top:65.6pt;width:0;height:15.6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" strokecolor="black [3200]" strokeweight=".5pt">
                <v:stroke endarrow="block" joinstyle="miter"/>
              </v:shape>
            </w:pict>
          </mc:Fallback>
        </mc:AlternateContent>
      </w:r>
      <w:r w:rsidRPr="009A00CF">
        <w:rPr>
          <w:noProof/>
        </w:rPr>
        <mc:AlternateContent>
          <mc:Choice Requires="wps">
            <w:drawing>
              <wp:anchor distT="0" distB="0" distL="114300" distR="114300" simplePos="0" relativeHeight="251753472" behindDoc="0" locked="0" layoutInCell="1" allowOverlap="1" wp14:anchorId="3E1FA415" wp14:editId="27E1831C">
                <wp:simplePos x="0" y="0"/>
                <wp:positionH relativeFrom="column">
                  <wp:posOffset>5367130</wp:posOffset>
                </wp:positionH>
                <wp:positionV relativeFrom="paragraph">
                  <wp:posOffset>832899</wp:posOffset>
                </wp:positionV>
                <wp:extent cx="0" cy="0"/>
                <wp:effectExtent l="0" t="0" r="0" b="0"/>
                <wp:wrapNone/>
                <wp:docPr id="686" name="Straight Arrow Connector 686"/>
                <wp:cNvGraphicFramePr/>
                <a:graphic xmlns:a="http://schemas.openxmlformats.org/drawingml/2006/main">
                  <a:graphicData uri="http://schemas.microsoft.com/office/word/2010/wordprocessingShape">
                    <wps:wsp>
                      <wps:cNvCnPr/>
                      <wps:spPr>
                        <a:xfrm>
                          <a:off x="0" y="0"/>
                          <a:ext cx="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75FE52" id="Straight Arrow Connector 686" o:spid="_x0000_s1026" type="#_x0000_t32" style="position:absolute;margin-left:422.6pt;margin-top:65.6pt;width:0;height:0;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" strokecolor="#4472c4 [3204]" strokeweight=".5pt">
                <v:stroke endarrow="block" joinstyle="miter"/>
              </v:shape>
            </w:pict>
          </mc:Fallback>
        </mc:AlternateContent>
      </w:r>
      <w:r w:rsidRPr="009A00CF">
        <w:rPr>
          <w:noProof/>
        </w:rPr>
        <mc:AlternateContent>
          <mc:Choice Requires="wps">
            <w:drawing>
              <wp:anchor distT="0" distB="0" distL="114300" distR="114300" simplePos="0" relativeHeight="251752448" behindDoc="0" locked="0" layoutInCell="1" allowOverlap="1" wp14:anchorId="4D8F0175" wp14:editId="116FA09E">
                <wp:simplePos x="0" y="0"/>
                <wp:positionH relativeFrom="column">
                  <wp:posOffset>2785724</wp:posOffset>
                </wp:positionH>
                <wp:positionV relativeFrom="paragraph">
                  <wp:posOffset>793143</wp:posOffset>
                </wp:positionV>
                <wp:extent cx="0" cy="238318"/>
                <wp:effectExtent l="76200" t="0" r="57150" b="47625"/>
                <wp:wrapNone/>
                <wp:docPr id="685" name="Straight Arrow Connector 685"/>
                <wp:cNvGraphicFramePr/>
                <a:graphic xmlns:a="http://schemas.openxmlformats.org/drawingml/2006/main">
                  <a:graphicData uri="http://schemas.microsoft.com/office/word/2010/wordprocessingShape">
                    <wps:wsp>
                      <wps:cNvCnPr/>
                      <wps:spPr>
                        <a:xfrm>
                          <a:off x="0" y="0"/>
                          <a:ext cx="0" cy="2383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522FF1" id="Straight Arrow Connector 685" o:spid="_x0000_s1026" type="#_x0000_t32" style="position:absolute;margin-left:219.35pt;margin-top:62.45pt;width:0;height:18.75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" strokecolor="black [3200]" strokeweight=".5pt">
                <v:stroke endarrow="block" joinstyle="miter"/>
              </v:shape>
            </w:pict>
          </mc:Fallback>
        </mc:AlternateContent>
      </w:r>
    </w:p>
    <w:p w14:paraId="088C778A" w14:textId="77777777" w:rsidR="003F33E6" w:rsidRPr="009A00CF" w:rsidRDefault="003F33E6" w:rsidP="003F33E6"/>
    <w:p w14:paraId="0FD29425" w14:textId="77777777" w:rsidR="003F33E6" w:rsidRPr="009A00CF" w:rsidRDefault="003F33E6" w:rsidP="003F33E6"/>
    <w:p w14:paraId="1C8A0CF6" w14:textId="77777777" w:rsidR="003F33E6" w:rsidRPr="009A00CF" w:rsidRDefault="003F33E6" w:rsidP="003F33E6"/>
    <w:p w14:paraId="771FF1B6" w14:textId="77777777" w:rsidR="003F33E6" w:rsidRPr="009A00CF" w:rsidRDefault="003F33E6" w:rsidP="003F33E6"/>
    <w:p w14:paraId="1F88C3BD" w14:textId="77777777" w:rsidR="003F33E6" w:rsidRPr="009A00CF" w:rsidRDefault="003F33E6" w:rsidP="003F33E6"/>
    <w:p w14:paraId="5CC9DD6F" w14:textId="77777777" w:rsidR="003F33E6" w:rsidRPr="009A00CF" w:rsidRDefault="003F33E6" w:rsidP="003F33E6"/>
    <w:p w14:paraId="4740D8DF" w14:textId="77777777" w:rsidR="003F33E6" w:rsidRPr="009A00CF" w:rsidRDefault="003F33E6" w:rsidP="003F33E6"/>
    <w:p w14:paraId="1DCCABEB" w14:textId="77777777" w:rsidR="003F33E6" w:rsidRPr="009A00CF" w:rsidRDefault="003F33E6" w:rsidP="003F33E6"/>
    <w:p w14:paraId="4FEC2618" w14:textId="77777777" w:rsidR="003F33E6" w:rsidRPr="009A00CF" w:rsidRDefault="003F33E6" w:rsidP="003F33E6"/>
    <w:p w14:paraId="317E4AC0" w14:textId="77777777" w:rsidR="003F33E6" w:rsidRPr="009A00CF" w:rsidRDefault="003F33E6" w:rsidP="003F33E6"/>
    <w:p w14:paraId="55066E08" w14:textId="77777777" w:rsidR="003F33E6" w:rsidRPr="009A00CF" w:rsidRDefault="003F33E6" w:rsidP="003F33E6"/>
    <w:p w14:paraId="72B81147" w14:textId="77777777" w:rsidR="003F33E6" w:rsidRPr="009A00CF" w:rsidRDefault="003F33E6" w:rsidP="003F33E6"/>
    <w:p w14:paraId="1A7BD1F9" w14:textId="77777777" w:rsidR="003F33E6" w:rsidRPr="009A00CF" w:rsidRDefault="003F33E6" w:rsidP="003F33E6"/>
    <w:p w14:paraId="1B32F6A1" w14:textId="77777777" w:rsidR="003F33E6" w:rsidRPr="009A00CF" w:rsidRDefault="003F33E6" w:rsidP="003F33E6"/>
    <w:p w14:paraId="0D2C48AC" w14:textId="77777777" w:rsidR="003F33E6" w:rsidRPr="009A00CF" w:rsidRDefault="003F33E6" w:rsidP="003F33E6"/>
    <w:p w14:paraId="76EC9B37" w14:textId="77777777" w:rsidR="003F33E6" w:rsidRPr="009A00CF" w:rsidRDefault="003F33E6" w:rsidP="003F33E6"/>
    <w:p w14:paraId="6E0B77AD" w14:textId="77777777" w:rsidR="003F33E6" w:rsidRPr="009A00CF" w:rsidRDefault="003F33E6" w:rsidP="003F33E6"/>
    <w:p w14:paraId="48FB1ADD" w14:textId="77777777" w:rsidR="003F33E6" w:rsidRPr="009A00CF" w:rsidRDefault="003F33E6" w:rsidP="003F33E6"/>
    <w:p w14:paraId="6442633B" w14:textId="77777777" w:rsidR="003F33E6" w:rsidRPr="009A00CF" w:rsidRDefault="003F33E6" w:rsidP="003F33E6"/>
    <w:p w14:paraId="61E5AB31" w14:textId="77777777" w:rsidR="003F33E6" w:rsidRPr="009A00CF" w:rsidRDefault="003F33E6" w:rsidP="003F33E6"/>
    <w:p w14:paraId="42E5720F" w14:textId="77777777" w:rsidR="003F33E6" w:rsidRPr="009A00CF" w:rsidRDefault="003F33E6" w:rsidP="003F33E6"/>
    <w:p w14:paraId="77557B91" w14:textId="77777777" w:rsidR="003F33E6" w:rsidRPr="009A00CF" w:rsidRDefault="003F33E6" w:rsidP="003F33E6"/>
    <w:p w14:paraId="25726CE1" w14:textId="77777777" w:rsidR="003F33E6" w:rsidRPr="009A00CF" w:rsidRDefault="003F33E6" w:rsidP="003F33E6"/>
    <w:p w14:paraId="31C7A950" w14:textId="77777777" w:rsidR="003F33E6" w:rsidRPr="009A00CF" w:rsidRDefault="003F33E6" w:rsidP="003F33E6"/>
    <w:p w14:paraId="53B73708" w14:textId="77777777" w:rsidR="003F33E6" w:rsidRPr="009A00CF" w:rsidRDefault="003F33E6" w:rsidP="003F33E6"/>
    <w:p w14:paraId="36C706FF" w14:textId="77777777" w:rsidR="003F33E6" w:rsidRPr="009A00CF" w:rsidRDefault="003F33E6" w:rsidP="003F33E6"/>
    <w:p w14:paraId="0C643D5B" w14:textId="77777777" w:rsidR="003F33E6" w:rsidRPr="009A00CF" w:rsidRDefault="003F33E6" w:rsidP="003F33E6"/>
    <w:p w14:paraId="7C9281EE" w14:textId="77777777" w:rsidR="003F33E6" w:rsidRPr="009A00CF" w:rsidRDefault="003F33E6" w:rsidP="003F33E6"/>
    <w:p w14:paraId="1B8F784E" w14:textId="77777777" w:rsidR="003F33E6" w:rsidRPr="009A00CF" w:rsidRDefault="003F33E6" w:rsidP="003F33E6">
      <w:r w:rsidRPr="009A00CF">
        <w:rPr>
          <w:noProof/>
        </w:rPr>
        <w:lastRenderedPageBreak/>
        <mc:AlternateContent>
          <mc:Choice Requires="wpg">
            <w:drawing>
              <wp:anchor distT="0" distB="0" distL="114300" distR="114300" simplePos="0" relativeHeight="251755520" behindDoc="0" locked="0" layoutInCell="1" allowOverlap="1" wp14:anchorId="2F63E843" wp14:editId="02717FE7">
                <wp:simplePos x="0" y="0"/>
                <wp:positionH relativeFrom="column">
                  <wp:posOffset>-413633</wp:posOffset>
                </wp:positionH>
                <wp:positionV relativeFrom="paragraph">
                  <wp:posOffset>-3175</wp:posOffset>
                </wp:positionV>
                <wp:extent cx="6552812" cy="7255510"/>
                <wp:effectExtent l="0" t="0" r="19685" b="2540"/>
                <wp:wrapNone/>
                <wp:docPr id="252" name="Group 252"/>
                <wp:cNvGraphicFramePr/>
                <a:graphic xmlns:a="http://schemas.openxmlformats.org/drawingml/2006/main">
                  <a:graphicData uri="http://schemas.microsoft.com/office/word/2010/wordprocessingGroup">
                    <wpg:wgp>
                      <wpg:cNvGrpSpPr/>
                      <wpg:grpSpPr>
                        <a:xfrm>
                          <a:off x="0" y="0"/>
                          <a:ext cx="6552812" cy="7255510"/>
                          <a:chOff x="0" y="0"/>
                          <a:chExt cx="6552812" cy="7255510"/>
                        </a:xfrm>
                      </wpg:grpSpPr>
                      <pic:pic xmlns:pic="http://schemas.openxmlformats.org/drawingml/2006/picture">
                        <pic:nvPicPr>
                          <pic:cNvPr id="253" name="Picture 253"/>
                          <pic:cNvPicPr>
                            <a:picLocks noChangeAspect="1"/>
                          </pic:cNvPicPr>
                        </pic:nvPicPr>
                        <pic:blipFill rotWithShape="1">
                          <a:blip r:embed="rId220">
                            <a:extLst>
                              <a:ext uri="{28A0092B-C50C-407E-A947-70E740481C1C}">
                                <a14:useLocalDpi xmlns:a14="http://schemas.microsoft.com/office/drawing/2010/main" val="0"/>
                              </a:ext>
                            </a:extLst>
                          </a:blip>
                          <a:srcRect t="2923" b="-1"/>
                          <a:stretch/>
                        </pic:blipFill>
                        <pic:spPr bwMode="auto">
                          <a:xfrm>
                            <a:off x="110359" y="693683"/>
                            <a:ext cx="6343650" cy="1805305"/>
                          </a:xfrm>
                          <a:prstGeom prst="rect">
                            <a:avLst/>
                          </a:prstGeom>
                          <a:ln>
                            <a:noFill/>
                          </a:ln>
                          <a:extLst>
                            <a:ext uri="{53640926-AAD7-44D8-BBD7-CCE9431645EC}">
                              <a14:shadowObscured xmlns:a14="http://schemas.microsoft.com/office/drawing/2010/main"/>
                            </a:ext>
                          </a:extLst>
                        </pic:spPr>
                      </pic:pic>
                      <wpg:grpSp>
                        <wpg:cNvPr id="254" name="Group 254"/>
                        <wpg:cNvGrpSpPr/>
                        <wpg:grpSpPr>
                          <a:xfrm>
                            <a:off x="0" y="0"/>
                            <a:ext cx="6552812" cy="7255510"/>
                            <a:chOff x="0" y="0"/>
                            <a:chExt cx="6552812" cy="7255510"/>
                          </a:xfrm>
                        </wpg:grpSpPr>
                        <wpg:grpSp>
                          <wpg:cNvPr id="255" name="Group 255"/>
                          <wpg:cNvGrpSpPr/>
                          <wpg:grpSpPr>
                            <a:xfrm>
                              <a:off x="0" y="0"/>
                              <a:ext cx="6552811" cy="7255510"/>
                              <a:chOff x="0" y="83127"/>
                              <a:chExt cx="6552811" cy="7255510"/>
                            </a:xfrm>
                          </wpg:grpSpPr>
                          <pic:pic xmlns:pic="http://schemas.openxmlformats.org/drawingml/2006/picture">
                            <pic:nvPicPr>
                              <pic:cNvPr id="256" name="Picture 256"/>
                              <pic:cNvPicPr>
                                <a:picLocks noChangeAspect="1"/>
                              </pic:cNvPicPr>
                            </pic:nvPicPr>
                            <pic:blipFill>
                              <a:blip r:embed="rId221" cstate="print">
                                <a:extLst>
                                  <a:ext uri="{28A0092B-C50C-407E-A947-70E740481C1C}">
                                    <a14:useLocalDpi xmlns:a14="http://schemas.microsoft.com/office/drawing/2010/main" val="0"/>
                                  </a:ext>
                                </a:extLst>
                              </a:blip>
                              <a:stretch>
                                <a:fillRect/>
                              </a:stretch>
                            </pic:blipFill>
                            <pic:spPr>
                              <a:xfrm>
                                <a:off x="3324225" y="4772025"/>
                                <a:ext cx="3063240" cy="873760"/>
                              </a:xfrm>
                              <a:prstGeom prst="rect">
                                <a:avLst/>
                              </a:prstGeom>
                            </pic:spPr>
                          </pic:pic>
                          <pic:pic xmlns:pic="http://schemas.openxmlformats.org/drawingml/2006/picture">
                            <pic:nvPicPr>
                              <pic:cNvPr id="257" name="Picture 257"/>
                              <pic:cNvPicPr>
                                <a:picLocks noChangeAspect="1"/>
                              </pic:cNvPicPr>
                            </pic:nvPicPr>
                            <pic:blipFill>
                              <a:blip r:embed="rId222">
                                <a:extLst>
                                  <a:ext uri="{28A0092B-C50C-407E-A947-70E740481C1C}">
                                    <a14:useLocalDpi xmlns:a14="http://schemas.microsoft.com/office/drawing/2010/main" val="0"/>
                                  </a:ext>
                                </a:extLst>
                              </a:blip>
                              <a:stretch>
                                <a:fillRect/>
                              </a:stretch>
                            </pic:blipFill>
                            <pic:spPr>
                              <a:xfrm>
                                <a:off x="106878" y="2933567"/>
                                <a:ext cx="6340669" cy="1732694"/>
                              </a:xfrm>
                              <a:prstGeom prst="rect">
                                <a:avLst/>
                              </a:prstGeom>
                            </pic:spPr>
                          </pic:pic>
                          <pic:pic xmlns:pic="http://schemas.openxmlformats.org/drawingml/2006/picture">
                            <pic:nvPicPr>
                              <pic:cNvPr id="258" name="Picture 258"/>
                              <pic:cNvPicPr>
                                <a:picLocks noChangeAspect="1"/>
                              </pic:cNvPicPr>
                            </pic:nvPicPr>
                            <pic:blipFill>
                              <a:blip r:embed="rId223" cstate="print">
                                <a:extLst>
                                  <a:ext uri="{28A0092B-C50C-407E-A947-70E740481C1C}">
                                    <a14:useLocalDpi xmlns:a14="http://schemas.microsoft.com/office/drawing/2010/main" val="0"/>
                                  </a:ext>
                                </a:extLst>
                              </a:blip>
                              <a:stretch>
                                <a:fillRect/>
                              </a:stretch>
                            </pic:blipFill>
                            <pic:spPr>
                              <a:xfrm>
                                <a:off x="171450" y="4772025"/>
                                <a:ext cx="3080385" cy="876300"/>
                              </a:xfrm>
                              <a:prstGeom prst="rect">
                                <a:avLst/>
                              </a:prstGeom>
                            </pic:spPr>
                          </pic:pic>
                          <wpg:grpSp>
                            <wpg:cNvPr id="259" name="Group 2"/>
                            <wpg:cNvGrpSpPr/>
                            <wpg:grpSpPr>
                              <a:xfrm>
                                <a:off x="0" y="83127"/>
                                <a:ext cx="6552811" cy="7255510"/>
                                <a:chOff x="0" y="83127"/>
                                <a:chExt cx="6552811" cy="7255510"/>
                              </a:xfrm>
                            </wpg:grpSpPr>
                            <wpg:grpSp>
                              <wpg:cNvPr id="260" name="Group 3"/>
                              <wpg:cNvGrpSpPr/>
                              <wpg:grpSpPr>
                                <a:xfrm>
                                  <a:off x="0" y="83127"/>
                                  <a:ext cx="6552811" cy="5713110"/>
                                  <a:chOff x="0" y="83131"/>
                                  <a:chExt cx="6553200" cy="5713417"/>
                                </a:xfrm>
                              </wpg:grpSpPr>
                              <wpg:grpSp>
                                <wpg:cNvPr id="261" name="Group 14"/>
                                <wpg:cNvGrpSpPr/>
                                <wpg:grpSpPr>
                                  <a:xfrm>
                                    <a:off x="0" y="83131"/>
                                    <a:ext cx="6553200" cy="5713417"/>
                                    <a:chOff x="0" y="83131"/>
                                    <a:chExt cx="6553200" cy="5713417"/>
                                  </a:xfrm>
                                </wpg:grpSpPr>
                                <wps:wsp>
                                  <wps:cNvPr id="262" name="Rectangle 17"/>
                                  <wps:cNvSpPr/>
                                  <wps:spPr>
                                    <a:xfrm>
                                      <a:off x="0" y="83131"/>
                                      <a:ext cx="6553200" cy="5713417"/>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18"/>
                                  <wps:cNvSpPr/>
                                  <wps:spPr>
                                    <a:xfrm>
                                      <a:off x="78827" y="472965"/>
                                      <a:ext cx="6400165" cy="212534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Text Box 2"/>
                                  <wps:cNvSpPr txBox="1">
                                    <a:spLocks noChangeArrowheads="1"/>
                                  </wps:cNvSpPr>
                                  <wps:spPr bwMode="auto">
                                    <a:xfrm>
                                      <a:off x="94577" y="154381"/>
                                      <a:ext cx="6400165" cy="260647"/>
                                    </a:xfrm>
                                    <a:prstGeom prst="rect">
                                      <a:avLst/>
                                    </a:prstGeom>
                                    <a:solidFill>
                                      <a:srgbClr val="FFFFFF"/>
                                    </a:solidFill>
                                    <a:ln w="9525">
                                      <a:solidFill>
                                        <a:srgbClr val="000000"/>
                                      </a:solidFill>
                                      <a:miter lim="800000"/>
                                      <a:headEnd/>
                                      <a:tailEnd/>
                                    </a:ln>
                                  </wps:spPr>
                                  <wps:txbx>
                                    <w:txbxContent>
                                      <w:p w14:paraId="51063DFF" w14:textId="77777777" w:rsidR="00F75B1B" w:rsidRPr="002473D5" w:rsidRDefault="00F75B1B" w:rsidP="003F33E6">
                                        <w:pPr>
                                          <w:rPr>
                                            <w:b/>
                                            <w:bCs/>
                                          </w:rPr>
                                        </w:pPr>
                                        <w:r>
                                          <w:rPr>
                                            <w:b/>
                                            <w:bCs/>
                                          </w:rPr>
                                          <w:t>Analyte: Metronidazole</w:t>
                                        </w:r>
                                        <w:r w:rsidRPr="002473D5">
                                          <w:rPr>
                                            <w:b/>
                                            <w:bCs/>
                                          </w:rPr>
                                          <w:t xml:space="preserve"> </w:t>
                                        </w:r>
                                        <w:r>
                                          <w:rPr>
                                            <w:b/>
                                            <w:bCs/>
                                          </w:rPr>
                                          <w:t>[</w:t>
                                        </w:r>
                                        <w:r w:rsidRPr="002473D5">
                                          <w:rPr>
                                            <w:b/>
                                            <w:bCs/>
                                          </w:rPr>
                                          <w:t>C</w:t>
                                        </w:r>
                                        <w:r>
                                          <w:rPr>
                                            <w:b/>
                                            <w:bCs/>
                                            <w:vertAlign w:val="subscript"/>
                                          </w:rPr>
                                          <w:t>6</w:t>
                                        </w:r>
                                        <w:r w:rsidRPr="002473D5">
                                          <w:rPr>
                                            <w:b/>
                                            <w:bCs/>
                                          </w:rPr>
                                          <w:t>H</w:t>
                                        </w:r>
                                        <w:r>
                                          <w:rPr>
                                            <w:b/>
                                            <w:bCs/>
                                            <w:vertAlign w:val="subscript"/>
                                          </w:rPr>
                                          <w:t>9</w:t>
                                        </w:r>
                                        <w:r w:rsidRPr="002473D5">
                                          <w:rPr>
                                            <w:b/>
                                            <w:bCs/>
                                          </w:rPr>
                                          <w:t>N</w:t>
                                        </w:r>
                                        <w:r>
                                          <w:rPr>
                                            <w:b/>
                                            <w:bCs/>
                                            <w:vertAlign w:val="subscript"/>
                                          </w:rPr>
                                          <w:t>3</w:t>
                                        </w:r>
                                        <w:r w:rsidRPr="002473D5">
                                          <w:rPr>
                                            <w:b/>
                                            <w:bCs/>
                                          </w:rPr>
                                          <w:t>O</w:t>
                                        </w:r>
                                        <w:r>
                                          <w:rPr>
                                            <w:b/>
                                            <w:bCs/>
                                            <w:vertAlign w:val="subscript"/>
                                          </w:rPr>
                                          <w:t>3</w:t>
                                        </w:r>
                                        <w:r>
                                          <w:rPr>
                                            <w:b/>
                                            <w:bCs/>
                                          </w:rPr>
                                          <w:t xml:space="preserve"> + H]</w:t>
                                        </w:r>
                                        <w:r>
                                          <w:rPr>
                                            <w:b/>
                                            <w:bCs/>
                                            <w:vertAlign w:val="superscript"/>
                                          </w:rPr>
                                          <w:t xml:space="preserve">+    </w:t>
                                        </w:r>
                                        <w:r>
                                          <w:rPr>
                                            <w:b/>
                                            <w:bCs/>
                                          </w:rPr>
                                          <w:t xml:space="preserve">                                                                                   Cultivar</w:t>
                                        </w:r>
                                        <w:r w:rsidRPr="002473D5">
                                          <w:rPr>
                                            <w:b/>
                                            <w:bCs/>
                                          </w:rPr>
                                          <w:t xml:space="preserve">: </w:t>
                                        </w:r>
                                        <w:r>
                                          <w:rPr>
                                            <w:b/>
                                            <w:bCs/>
                                          </w:rPr>
                                          <w:t xml:space="preserve">Arabidopsis </w:t>
                                        </w:r>
                                      </w:p>
                                    </w:txbxContent>
                                  </wps:txbx>
                                  <wps:bodyPr rot="0" vert="horz" wrap="square" lIns="91440" tIns="45720" rIns="91440" bIns="45720" anchor="t" anchorCtr="0">
                                    <a:noAutofit/>
                                  </wps:bodyPr>
                                </wps:wsp>
                                <wps:wsp>
                                  <wps:cNvPr id="265" name="Text Box 2"/>
                                  <wps:cNvSpPr txBox="1">
                                    <a:spLocks noChangeArrowheads="1"/>
                                  </wps:cNvSpPr>
                                  <wps:spPr bwMode="auto">
                                    <a:xfrm>
                                      <a:off x="4338341" y="1734199"/>
                                      <a:ext cx="2024429" cy="257175"/>
                                    </a:xfrm>
                                    <a:prstGeom prst="rect">
                                      <a:avLst/>
                                    </a:prstGeom>
                                    <a:noFill/>
                                    <a:ln w="9525">
                                      <a:noFill/>
                                      <a:miter lim="800000"/>
                                      <a:headEnd/>
                                      <a:tailEnd/>
                                    </a:ln>
                                  </wps:spPr>
                                  <wps:txbx>
                                    <w:txbxContent>
                                      <w:p w14:paraId="4E50DF9A" w14:textId="77777777" w:rsidR="00F75B1B" w:rsidRDefault="00F75B1B" w:rsidP="003F33E6">
                                        <w:r>
                                          <w:t>Theoretical isotopic distribution</w:t>
                                        </w:r>
                                      </w:p>
                                    </w:txbxContent>
                                  </wps:txbx>
                                  <wps:bodyPr rot="0" vert="horz" wrap="square" lIns="91440" tIns="45720" rIns="91440" bIns="45720" anchor="t" anchorCtr="0">
                                    <a:noAutofit/>
                                  </wps:bodyPr>
                                </wps:wsp>
                                <wps:wsp>
                                  <wps:cNvPr id="271" name="Rectangle 43"/>
                                  <wps:cNvSpPr/>
                                  <wps:spPr>
                                    <a:xfrm>
                                      <a:off x="78820" y="2648607"/>
                                      <a:ext cx="6400165" cy="3068687"/>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Text Box 2"/>
                                  <wps:cNvSpPr txBox="1">
                                    <a:spLocks noChangeArrowheads="1"/>
                                  </wps:cNvSpPr>
                                  <wps:spPr bwMode="auto">
                                    <a:xfrm>
                                      <a:off x="320237" y="472975"/>
                                      <a:ext cx="3467100" cy="308610"/>
                                    </a:xfrm>
                                    <a:prstGeom prst="rect">
                                      <a:avLst/>
                                    </a:prstGeom>
                                    <a:noFill/>
                                    <a:ln w="9525">
                                      <a:noFill/>
                                      <a:miter lim="800000"/>
                                      <a:headEnd/>
                                      <a:tailEnd/>
                                    </a:ln>
                                  </wps:spPr>
                                  <wps:txbx>
                                    <w:txbxContent>
                                      <w:p w14:paraId="60B8D2FB" w14:textId="77777777" w:rsidR="00F75B1B" w:rsidRPr="00400353" w:rsidRDefault="00F75B1B" w:rsidP="003F33E6">
                                        <w:pPr>
                                          <w:rPr>
                                            <w:b/>
                                            <w:bCs/>
                                          </w:rPr>
                                        </w:pPr>
                                        <w:r w:rsidRPr="00400353">
                                          <w:rPr>
                                            <w:b/>
                                            <w:bCs/>
                                          </w:rPr>
                                          <w:t xml:space="preserve">Positive </w:t>
                                        </w:r>
                                        <w:r>
                                          <w:rPr>
                                            <w:b/>
                                            <w:bCs/>
                                          </w:rPr>
                                          <w:t>i</w:t>
                                        </w:r>
                                        <w:r w:rsidRPr="00400353">
                                          <w:rPr>
                                            <w:b/>
                                            <w:bCs/>
                                          </w:rPr>
                                          <w:t xml:space="preserve">on </w:t>
                                        </w:r>
                                        <w:r>
                                          <w:rPr>
                                            <w:b/>
                                            <w:bCs/>
                                          </w:rPr>
                                          <w:t>m</w:t>
                                        </w:r>
                                        <w:r w:rsidRPr="00400353">
                                          <w:rPr>
                                            <w:b/>
                                            <w:bCs/>
                                          </w:rPr>
                                          <w:t xml:space="preserve">ode </w:t>
                                        </w:r>
                                        <w:r>
                                          <w:rPr>
                                            <w:b/>
                                            <w:bCs/>
                                          </w:rPr>
                                          <w:t>nanospray</w:t>
                                        </w:r>
                                        <w:r w:rsidRPr="00400353">
                                          <w:rPr>
                                            <w:b/>
                                            <w:bCs/>
                                          </w:rPr>
                                          <w:t xml:space="preserve"> </w:t>
                                        </w:r>
                                        <w:r>
                                          <w:rPr>
                                            <w:b/>
                                            <w:bCs/>
                                          </w:rPr>
                                          <w:t>s</w:t>
                                        </w:r>
                                        <w:r w:rsidRPr="00400353">
                                          <w:rPr>
                                            <w:b/>
                                            <w:bCs/>
                                          </w:rPr>
                                          <w:t>pectrum</w:t>
                                        </w:r>
                                        <w:r>
                                          <w:rPr>
                                            <w:b/>
                                            <w:bCs/>
                                          </w:rPr>
                                          <w:t>:</w:t>
                                        </w:r>
                                      </w:p>
                                    </w:txbxContent>
                                  </wps:txbx>
                                  <wps:bodyPr rot="0" vert="horz" wrap="square" lIns="91440" tIns="45720" rIns="91440" bIns="45720" anchor="t" anchorCtr="0">
                                    <a:noAutofit/>
                                  </wps:bodyPr>
                                </wps:wsp>
                                <wps:wsp>
                                  <wps:cNvPr id="283" name="Text Box 2"/>
                                  <wps:cNvSpPr txBox="1">
                                    <a:spLocks noChangeArrowheads="1"/>
                                  </wps:cNvSpPr>
                                  <wps:spPr bwMode="auto">
                                    <a:xfrm>
                                      <a:off x="285749" y="2664251"/>
                                      <a:ext cx="6161938" cy="308610"/>
                                    </a:xfrm>
                                    <a:prstGeom prst="rect">
                                      <a:avLst/>
                                    </a:prstGeom>
                                    <a:noFill/>
                                    <a:ln w="9525">
                                      <a:noFill/>
                                      <a:miter lim="800000"/>
                                      <a:headEnd/>
                                      <a:tailEnd/>
                                    </a:ln>
                                  </wps:spPr>
                                  <wps:txbx>
                                    <w:txbxContent>
                                      <w:p w14:paraId="0FA92D06" w14:textId="77777777" w:rsidR="00F75B1B" w:rsidRPr="00575D6C" w:rsidRDefault="00F75B1B" w:rsidP="003F33E6">
                                        <w:pPr>
                                          <w:rPr>
                                            <w:b/>
                                            <w:bCs/>
                                          </w:rPr>
                                        </w:pPr>
                                        <w:r w:rsidRPr="00400353">
                                          <w:rPr>
                                            <w:b/>
                                            <w:bCs/>
                                          </w:rPr>
                                          <w:t xml:space="preserve">Extracted ion </w:t>
                                        </w:r>
                                        <w:r>
                                          <w:rPr>
                                            <w:b/>
                                            <w:bCs/>
                                          </w:rPr>
                                          <w:t>plot</w:t>
                                        </w:r>
                                        <w:r w:rsidRPr="00400353">
                                          <w:rPr>
                                            <w:b/>
                                            <w:bCs/>
                                          </w:rPr>
                                          <w:t>:</w:t>
                                        </w:r>
                                        <w:r>
                                          <w:rPr>
                                            <w:b/>
                                            <w:bCs/>
                                          </w:rPr>
                                          <w:t xml:space="preserve">                                                                                                        </w:t>
                                        </w:r>
                                        <w:r w:rsidRPr="0068646E">
                                          <w:rPr>
                                            <w:b/>
                                            <w:bCs/>
                                            <w:i/>
                                            <w:iCs/>
                                          </w:rPr>
                                          <w:t>m/z</w:t>
                                        </w:r>
                                        <w:r>
                                          <w:rPr>
                                            <w:b/>
                                            <w:bCs/>
                                          </w:rPr>
                                          <w:t xml:space="preserve"> range = 172.07 - 172.08</w:t>
                                        </w:r>
                                      </w:p>
                                    </w:txbxContent>
                                  </wps:txbx>
                                  <wps:bodyPr rot="0" vert="horz" wrap="square" lIns="91440" tIns="45720" rIns="91440" bIns="45720" anchor="t" anchorCtr="0">
                                    <a:noAutofit/>
                                  </wps:bodyPr>
                                </wps:wsp>
                                <wps:wsp>
                                  <wps:cNvPr id="284" name="Rectangle 284"/>
                                  <wps:cNvSpPr/>
                                  <wps:spPr>
                                    <a:xfrm>
                                      <a:off x="122838" y="4729655"/>
                                      <a:ext cx="3133725" cy="91440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3291706" y="4729655"/>
                                      <a:ext cx="3133725" cy="91440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Text Box 2"/>
                                  <wps:cNvSpPr txBox="1">
                                    <a:spLocks noChangeArrowheads="1"/>
                                  </wps:cNvSpPr>
                                  <wps:spPr bwMode="auto">
                                    <a:xfrm>
                                      <a:off x="1935106" y="4729655"/>
                                      <a:ext cx="1374722" cy="574675"/>
                                    </a:xfrm>
                                    <a:prstGeom prst="rect">
                                      <a:avLst/>
                                    </a:prstGeom>
                                    <a:noFill/>
                                    <a:ln w="9525">
                                      <a:noFill/>
                                      <a:miter lim="800000"/>
                                      <a:headEnd/>
                                      <a:tailEnd/>
                                    </a:ln>
                                  </wps:spPr>
                                  <wps:txbx>
                                    <w:txbxContent>
                                      <w:p w14:paraId="384A2F2C"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w:t>
                                        </w:r>
                                        <w:r w:rsidRPr="00675611">
                                          <w:rPr>
                                            <w:sz w:val="16"/>
                                            <w:szCs w:val="16"/>
                                          </w:rPr>
                                          <w:t xml:space="preserve"> </w:t>
                                        </w:r>
                                        <w:r>
                                          <w:rPr>
                                            <w:sz w:val="16"/>
                                            <w:szCs w:val="16"/>
                                          </w:rPr>
                                          <w:t>1.96 mins</w:t>
                                        </w:r>
                                      </w:p>
                                      <w:p w14:paraId="11006C40"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w:t>
                                        </w:r>
                                        <w:r w:rsidRPr="00675611">
                                          <w:rPr>
                                            <w:sz w:val="16"/>
                                            <w:szCs w:val="16"/>
                                          </w:rPr>
                                          <w:t xml:space="preserve"> ppm</w:t>
                                        </w:r>
                                      </w:p>
                                    </w:txbxContent>
                                  </wps:txbx>
                                  <wps:bodyPr rot="0" vert="horz" wrap="square" lIns="91440" tIns="45720" rIns="91440" bIns="45720" anchor="t" anchorCtr="0">
                                    <a:noAutofit/>
                                  </wps:bodyPr>
                                </wps:wsp>
                                <wps:wsp>
                                  <wps:cNvPr id="295" name="Text Box 2"/>
                                  <wps:cNvSpPr txBox="1">
                                    <a:spLocks noChangeArrowheads="1"/>
                                  </wps:cNvSpPr>
                                  <wps:spPr bwMode="auto">
                                    <a:xfrm>
                                      <a:off x="87903" y="472975"/>
                                      <a:ext cx="498475" cy="308610"/>
                                    </a:xfrm>
                                    <a:prstGeom prst="rect">
                                      <a:avLst/>
                                    </a:prstGeom>
                                    <a:noFill/>
                                    <a:ln w="9525">
                                      <a:noFill/>
                                      <a:miter lim="800000"/>
                                      <a:headEnd/>
                                      <a:tailEnd/>
                                    </a:ln>
                                  </wps:spPr>
                                  <wps:txbx>
                                    <w:txbxContent>
                                      <w:p w14:paraId="7F81F167" w14:textId="77777777" w:rsidR="00F75B1B" w:rsidRPr="00400353" w:rsidRDefault="00F75B1B" w:rsidP="003F33E6">
                                        <w:pPr>
                                          <w:rPr>
                                            <w:b/>
                                            <w:bCs/>
                                          </w:rPr>
                                        </w:pPr>
                                        <w:r>
                                          <w:rPr>
                                            <w:b/>
                                            <w:bCs/>
                                          </w:rPr>
                                          <w:t>(A)</w:t>
                                        </w:r>
                                      </w:p>
                                    </w:txbxContent>
                                  </wps:txbx>
                                  <wps:bodyPr rot="0" vert="horz" wrap="square" lIns="91440" tIns="45720" rIns="91440" bIns="45720" anchor="t" anchorCtr="0">
                                    <a:noAutofit/>
                                  </wps:bodyPr>
                                </wps:wsp>
                                <wps:wsp>
                                  <wps:cNvPr id="296" name="Text Box 2"/>
                                  <wps:cNvSpPr txBox="1">
                                    <a:spLocks noChangeArrowheads="1"/>
                                  </wps:cNvSpPr>
                                  <wps:spPr bwMode="auto">
                                    <a:xfrm>
                                      <a:off x="63269" y="2664385"/>
                                      <a:ext cx="498475" cy="308610"/>
                                    </a:xfrm>
                                    <a:prstGeom prst="rect">
                                      <a:avLst/>
                                    </a:prstGeom>
                                    <a:noFill/>
                                    <a:ln w="9525">
                                      <a:noFill/>
                                      <a:miter lim="800000"/>
                                      <a:headEnd/>
                                      <a:tailEnd/>
                                    </a:ln>
                                  </wps:spPr>
                                  <wps:txbx>
                                    <w:txbxContent>
                                      <w:p w14:paraId="04FDB2EF" w14:textId="77777777" w:rsidR="00F75B1B" w:rsidRPr="00400353" w:rsidRDefault="00F75B1B" w:rsidP="003F33E6">
                                        <w:pPr>
                                          <w:rPr>
                                            <w:b/>
                                            <w:bCs/>
                                          </w:rPr>
                                        </w:pPr>
                                        <w:r>
                                          <w:rPr>
                                            <w:b/>
                                            <w:bCs/>
                                          </w:rPr>
                                          <w:t>(B)</w:t>
                                        </w:r>
                                      </w:p>
                                    </w:txbxContent>
                                  </wps:txbx>
                                  <wps:bodyPr rot="0" vert="horz" wrap="square" lIns="91440" tIns="45720" rIns="91440" bIns="45720" anchor="t" anchorCtr="0">
                                    <a:noAutofit/>
                                  </wps:bodyPr>
                                </wps:wsp>
                                <wps:wsp>
                                  <wps:cNvPr id="297" name="Text Box 2"/>
                                  <wps:cNvSpPr txBox="1">
                                    <a:spLocks noChangeArrowheads="1"/>
                                  </wps:cNvSpPr>
                                  <wps:spPr bwMode="auto">
                                    <a:xfrm>
                                      <a:off x="283779" y="4761186"/>
                                      <a:ext cx="498475" cy="308610"/>
                                    </a:xfrm>
                                    <a:prstGeom prst="rect">
                                      <a:avLst/>
                                    </a:prstGeom>
                                    <a:noFill/>
                                    <a:ln w="9525">
                                      <a:noFill/>
                                      <a:miter lim="800000"/>
                                      <a:headEnd/>
                                      <a:tailEnd/>
                                    </a:ln>
                                  </wps:spPr>
                                  <wps:txbx>
                                    <w:txbxContent>
                                      <w:p w14:paraId="33D43E31" w14:textId="77777777" w:rsidR="00F75B1B" w:rsidRPr="00400353" w:rsidRDefault="00F75B1B" w:rsidP="003F33E6">
                                        <w:pPr>
                                          <w:rPr>
                                            <w:b/>
                                            <w:bCs/>
                                          </w:rPr>
                                        </w:pPr>
                                        <w:r>
                                          <w:rPr>
                                            <w:b/>
                                            <w:bCs/>
                                          </w:rPr>
                                          <w:t>(C)</w:t>
                                        </w:r>
                                      </w:p>
                                    </w:txbxContent>
                                  </wps:txbx>
                                  <wps:bodyPr rot="0" vert="horz" wrap="square" lIns="91440" tIns="45720" rIns="91440" bIns="45720" anchor="t" anchorCtr="0">
                                    <a:noAutofit/>
                                  </wps:bodyPr>
                                </wps:wsp>
                                <wps:wsp>
                                  <wps:cNvPr id="298" name="Text Box 2"/>
                                  <wps:cNvSpPr txBox="1">
                                    <a:spLocks noChangeArrowheads="1"/>
                                  </wps:cNvSpPr>
                                  <wps:spPr bwMode="auto">
                                    <a:xfrm>
                                      <a:off x="3429206" y="4763086"/>
                                      <a:ext cx="498475" cy="308610"/>
                                    </a:xfrm>
                                    <a:prstGeom prst="rect">
                                      <a:avLst/>
                                    </a:prstGeom>
                                    <a:noFill/>
                                    <a:ln w="9525">
                                      <a:noFill/>
                                      <a:miter lim="800000"/>
                                      <a:headEnd/>
                                      <a:tailEnd/>
                                    </a:ln>
                                  </wps:spPr>
                                  <wps:txbx>
                                    <w:txbxContent>
                                      <w:p w14:paraId="12C4E770" w14:textId="77777777" w:rsidR="00F75B1B" w:rsidRPr="00400353" w:rsidRDefault="00F75B1B" w:rsidP="003F33E6">
                                        <w:pPr>
                                          <w:rPr>
                                            <w:b/>
                                            <w:bCs/>
                                          </w:rPr>
                                        </w:pPr>
                                        <w:r>
                                          <w:rPr>
                                            <w:b/>
                                            <w:bCs/>
                                          </w:rPr>
                                          <w:t>(D)</w:t>
                                        </w:r>
                                      </w:p>
                                    </w:txbxContent>
                                  </wps:txbx>
                                  <wps:bodyPr rot="0" vert="horz" wrap="square" lIns="91440" tIns="45720" rIns="91440" bIns="45720" anchor="t" anchorCtr="0">
                                    <a:noAutofit/>
                                  </wps:bodyPr>
                                </wps:wsp>
                                <wps:wsp>
                                  <wps:cNvPr id="299" name="Text Box 2"/>
                                  <wps:cNvSpPr txBox="1">
                                    <a:spLocks noChangeArrowheads="1"/>
                                  </wps:cNvSpPr>
                                  <wps:spPr bwMode="auto">
                                    <a:xfrm>
                                      <a:off x="2066429" y="5218149"/>
                                      <a:ext cx="1287864" cy="344170"/>
                                    </a:xfrm>
                                    <a:prstGeom prst="rect">
                                      <a:avLst/>
                                    </a:prstGeom>
                                    <a:noFill/>
                                    <a:ln w="9525">
                                      <a:noFill/>
                                      <a:miter lim="800000"/>
                                      <a:headEnd/>
                                      <a:tailEnd/>
                                    </a:ln>
                                  </wps:spPr>
                                  <wps:txbx>
                                    <w:txbxContent>
                                      <w:p w14:paraId="4C6EE43C" w14:textId="77777777" w:rsidR="00F75B1B" w:rsidRPr="00400353" w:rsidRDefault="00F75B1B" w:rsidP="003F33E6">
                                        <w:pPr>
                                          <w:rPr>
                                            <w:sz w:val="16"/>
                                            <w:szCs w:val="16"/>
                                          </w:rPr>
                                        </w:pPr>
                                        <w:r>
                                          <w:rPr>
                                            <w:sz w:val="16"/>
                                            <w:szCs w:val="16"/>
                                          </w:rPr>
                                          <w:t>Theoretical isotopic peak</w:t>
                                        </w:r>
                                      </w:p>
                                    </w:txbxContent>
                                  </wps:txbx>
                                  <wps:bodyPr rot="0" vert="horz" wrap="square" lIns="91440" tIns="45720" rIns="91440" bIns="45720" anchor="t" anchorCtr="0">
                                    <a:noAutofit/>
                                  </wps:bodyPr>
                                </wps:wsp>
                              </wpg:grpSp>
                              <wps:wsp>
                                <wps:cNvPr id="300" name="Text Box 2"/>
                                <wps:cNvSpPr txBox="1">
                                  <a:spLocks noChangeArrowheads="1"/>
                                </wps:cNvSpPr>
                                <wps:spPr bwMode="auto">
                                  <a:xfrm>
                                    <a:off x="5127201" y="4737180"/>
                                    <a:ext cx="1351785" cy="574644"/>
                                  </a:xfrm>
                                  <a:prstGeom prst="rect">
                                    <a:avLst/>
                                  </a:prstGeom>
                                  <a:noFill/>
                                  <a:ln w="9525">
                                    <a:noFill/>
                                    <a:miter lim="800000"/>
                                    <a:headEnd/>
                                    <a:tailEnd/>
                                  </a:ln>
                                </wps:spPr>
                                <wps:txbx>
                                  <w:txbxContent>
                                    <w:p w14:paraId="2F578763"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2.12 mins</w:t>
                                      </w:r>
                                    </w:p>
                                    <w:p w14:paraId="4BF19FD4"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w:t>
                                      </w:r>
                                      <w:r w:rsidRPr="00675611">
                                        <w:rPr>
                                          <w:sz w:val="16"/>
                                          <w:szCs w:val="16"/>
                                        </w:rPr>
                                        <w:t xml:space="preserve"> ppm</w:t>
                                      </w:r>
                                    </w:p>
                                  </w:txbxContent>
                                </wps:txbx>
                                <wps:bodyPr rot="0" vert="horz" wrap="square" lIns="91440" tIns="45720" rIns="91440" bIns="45720" anchor="t" anchorCtr="0">
                                  <a:noAutofit/>
                                </wps:bodyPr>
                              </wps:wsp>
                            </wpg:grpSp>
                            <wps:wsp>
                              <wps:cNvPr id="301" name="Text Box 301"/>
                              <wps:cNvSpPr txBox="1"/>
                              <wps:spPr>
                                <a:xfrm>
                                  <a:off x="49138" y="5859722"/>
                                  <a:ext cx="6503670" cy="1478915"/>
                                </a:xfrm>
                                <a:prstGeom prst="rect">
                                  <a:avLst/>
                                </a:prstGeom>
                                <a:solidFill>
                                  <a:prstClr val="white"/>
                                </a:solidFill>
                                <a:ln>
                                  <a:noFill/>
                                </a:ln>
                              </wps:spPr>
                              <wps:txbx>
                                <w:txbxContent>
                                  <w:p w14:paraId="403765FA" w14:textId="23D4464C" w:rsidR="00F75B1B" w:rsidRPr="0018090C" w:rsidRDefault="00F75B1B" w:rsidP="003F33E6">
                                    <w:pPr>
                                      <w:pStyle w:val="Caption"/>
                                      <w:rPr>
                                        <w:noProof/>
                                        <w:sz w:val="20"/>
                                        <w:szCs w:val="20"/>
                                      </w:rPr>
                                    </w:pPr>
                                    <w:bookmarkStart w:id="99" w:name="_Toc59633652"/>
                                    <w:r w:rsidRPr="0018090C">
                                      <w:rPr>
                                        <w:sz w:val="20"/>
                                        <w:szCs w:val="20"/>
                                      </w:rPr>
                                      <w:t xml:space="preserve">Figure </w:t>
                                    </w:r>
                                    <w:r>
                                      <w:rPr>
                                        <w:sz w:val="20"/>
                                        <w:szCs w:val="20"/>
                                      </w:rPr>
                                      <w:t>3.18</w:t>
                                    </w:r>
                                    <w:r w:rsidRPr="0018090C">
                                      <w:rPr>
                                        <w:sz w:val="20"/>
                                        <w:szCs w:val="20"/>
                                      </w:rPr>
                                      <w:t>: (A) Positive ion mode nanospray spectrum for a sampled arabidopsis cell, showing recorded signals in the m/z region for protonated metronidazole [M + H]</w:t>
                                    </w:r>
                                    <w:r w:rsidRPr="0018090C">
                                      <w:rPr>
                                        <w:sz w:val="20"/>
                                        <w:szCs w:val="20"/>
                                        <w:vertAlign w:val="superscript"/>
                                      </w:rPr>
                                      <w:t>+</w:t>
                                    </w:r>
                                    <w:r w:rsidRPr="0018090C">
                                      <w:rPr>
                                        <w:sz w:val="20"/>
                                        <w:szCs w:val="20"/>
                                      </w:rPr>
                                      <w:t xml:space="preserve"> with a nominal mass of 172. The positive ion mode nanospray spectrum for the relevant spray period is displayed against the theoretical isotopic distribution of the calculated m/z value for protonated metronidazole. (B) Extracted ion plot generated for protonated metronidazole (m/z range 172.07 – 172.08), displaying the time points at which there is a signal within this m/z range. (C)– (F) Positive ion nanospray spectra displaying signals corresponding with the m/z value for protonated metronidazole at example time points derived from the extracted ion plot. Displayed against the theoretical isotopic distribution of protonated metronidazole.</w:t>
                                    </w:r>
                                    <w:bookmarkEnd w:id="99"/>
                                  </w:p>
                                  <w:p w14:paraId="285008A1" w14:textId="77777777" w:rsidR="00F75B1B" w:rsidRPr="00FE00C6" w:rsidRDefault="00F75B1B" w:rsidP="003F33E6">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302" name="Text Box 2"/>
                          <wps:cNvSpPr txBox="1">
                            <a:spLocks noChangeArrowheads="1"/>
                          </wps:cNvSpPr>
                          <wps:spPr bwMode="auto">
                            <a:xfrm>
                              <a:off x="4887207" y="390072"/>
                              <a:ext cx="1665605" cy="257161"/>
                            </a:xfrm>
                            <a:prstGeom prst="rect">
                              <a:avLst/>
                            </a:prstGeom>
                            <a:noFill/>
                            <a:ln w="9525">
                              <a:noFill/>
                              <a:miter lim="800000"/>
                              <a:headEnd/>
                              <a:tailEnd/>
                            </a:ln>
                          </wps:spPr>
                          <wps:txbx>
                            <w:txbxContent>
                              <w:p w14:paraId="278B1766" w14:textId="77777777" w:rsidR="00F75B1B" w:rsidRDefault="00F75B1B" w:rsidP="003F33E6">
                                <w:r>
                                  <w:t>Mass accuracy = &lt;1 ppm</w:t>
                                </w:r>
                              </w:p>
                            </w:txbxContent>
                          </wps:txbx>
                          <wps:bodyPr rot="0" vert="horz" wrap="square" lIns="91440" tIns="45720" rIns="91440" bIns="45720" anchor="t" anchorCtr="0">
                            <a:noAutofit/>
                          </wps:bodyPr>
                        </wps:wsp>
                        <wps:wsp>
                          <wps:cNvPr id="303" name="Text Box 2"/>
                          <wps:cNvSpPr txBox="1">
                            <a:spLocks noChangeArrowheads="1"/>
                          </wps:cNvSpPr>
                          <wps:spPr bwMode="auto">
                            <a:xfrm>
                              <a:off x="5219700" y="5143500"/>
                              <a:ext cx="1287739" cy="344136"/>
                            </a:xfrm>
                            <a:prstGeom prst="rect">
                              <a:avLst/>
                            </a:prstGeom>
                            <a:noFill/>
                            <a:ln w="9525">
                              <a:noFill/>
                              <a:miter lim="800000"/>
                              <a:headEnd/>
                              <a:tailEnd/>
                            </a:ln>
                          </wps:spPr>
                          <wps:txbx>
                            <w:txbxContent>
                              <w:p w14:paraId="045EE5FE" w14:textId="77777777" w:rsidR="00F75B1B" w:rsidRPr="00400353" w:rsidRDefault="00F75B1B" w:rsidP="003F33E6">
                                <w:pPr>
                                  <w:rPr>
                                    <w:sz w:val="16"/>
                                    <w:szCs w:val="16"/>
                                  </w:rPr>
                                </w:pPr>
                                <w:r>
                                  <w:rPr>
                                    <w:sz w:val="16"/>
                                    <w:szCs w:val="16"/>
                                  </w:rPr>
                                  <w:t>Theoretical isotopic peak</w:t>
                                </w:r>
                              </w:p>
                            </w:txbxContent>
                          </wps:txbx>
                          <wps:bodyPr rot="0" vert="horz" wrap="square" lIns="91440" tIns="45720" rIns="91440" bIns="45720" anchor="t" anchorCtr="0">
                            <a:noAutofit/>
                          </wps:bodyPr>
                        </wps:wsp>
                      </wpg:grpSp>
                      <wps:wsp>
                        <wps:cNvPr id="304" name="Text Box 2"/>
                        <wps:cNvSpPr txBox="1">
                          <a:spLocks noChangeArrowheads="1"/>
                        </wps:cNvSpPr>
                        <wps:spPr bwMode="auto">
                          <a:xfrm>
                            <a:off x="788276" y="835573"/>
                            <a:ext cx="1039495" cy="386080"/>
                          </a:xfrm>
                          <a:prstGeom prst="rect">
                            <a:avLst/>
                          </a:prstGeom>
                          <a:noFill/>
                          <a:ln w="9525">
                            <a:noFill/>
                            <a:miter lim="800000"/>
                            <a:headEnd/>
                            <a:tailEnd/>
                          </a:ln>
                        </wps:spPr>
                        <wps:txbx>
                          <w:txbxContent>
                            <w:p w14:paraId="5C53501D" w14:textId="77777777" w:rsidR="00F75B1B" w:rsidRPr="00B00CFD" w:rsidRDefault="00F75B1B" w:rsidP="003F33E6">
                              <w:pPr>
                                <w:rPr>
                                  <w:vertAlign w:val="superscript"/>
                                </w:rPr>
                              </w:pPr>
                              <w:r w:rsidRPr="00B00CFD">
                                <w:t>C</w:t>
                              </w:r>
                              <w:r w:rsidRPr="00B00CFD">
                                <w:rPr>
                                  <w:vertAlign w:val="subscript"/>
                                </w:rPr>
                                <w:t>6</w:t>
                              </w:r>
                              <w:r w:rsidRPr="00B00CFD">
                                <w:t>H</w:t>
                              </w:r>
                              <w:r w:rsidRPr="00B00CFD">
                                <w:rPr>
                                  <w:vertAlign w:val="subscript"/>
                                </w:rPr>
                                <w:t>9</w:t>
                              </w:r>
                              <w:r w:rsidRPr="00B00CFD">
                                <w:t>N</w:t>
                              </w:r>
                              <w:r w:rsidRPr="00B00CFD">
                                <w:rPr>
                                  <w:vertAlign w:val="subscript"/>
                                </w:rPr>
                                <w:t>3</w:t>
                              </w:r>
                              <w:r w:rsidRPr="00B00CFD">
                                <w:t>O</w:t>
                              </w:r>
                              <w:r w:rsidRPr="00B00CFD">
                                <w:rPr>
                                  <w:vertAlign w:val="subscript"/>
                                </w:rPr>
                                <w:t>3</w:t>
                              </w:r>
                              <w:r w:rsidRPr="00B00CFD">
                                <w:t xml:space="preserve"> </w:t>
                              </w:r>
                              <w:r>
                                <w:t>+ H</w:t>
                              </w:r>
                              <w:r>
                                <w:rPr>
                                  <w:vertAlign w:val="superscript"/>
                                </w:rPr>
                                <w:t>+</w:t>
                              </w:r>
                            </w:p>
                          </w:txbxContent>
                        </wps:txbx>
                        <wps:bodyPr rot="0" vert="horz" wrap="square" lIns="91440" tIns="45720" rIns="91440" bIns="45720" anchor="t" anchorCtr="0">
                          <a:spAutoFit/>
                        </wps:bodyPr>
                      </wps:wsp>
                      <wps:wsp>
                        <wps:cNvPr id="305" name="Straight Arrow Connector 305"/>
                        <wps:cNvCnPr/>
                        <wps:spPr>
                          <a:xfrm flipH="1">
                            <a:off x="558362" y="961697"/>
                            <a:ext cx="289560" cy="136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pic:pic xmlns:pic="http://schemas.openxmlformats.org/drawingml/2006/picture">
                        <pic:nvPicPr>
                          <pic:cNvPr id="306" name="Picture 306"/>
                          <pic:cNvPicPr>
                            <a:picLocks noChangeAspect="1"/>
                          </pic:cNvPicPr>
                        </pic:nvPicPr>
                        <pic:blipFill>
                          <a:blip r:embed="rId224" cstate="print">
                            <a:extLst>
                              <a:ext uri="{28A0092B-C50C-407E-A947-70E740481C1C}">
                                <a14:useLocalDpi xmlns:a14="http://schemas.microsoft.com/office/drawing/2010/main" val="0"/>
                              </a:ext>
                            </a:extLst>
                          </a:blip>
                          <a:stretch>
                            <a:fillRect/>
                          </a:stretch>
                        </pic:blipFill>
                        <pic:spPr>
                          <a:xfrm>
                            <a:off x="2604595" y="712733"/>
                            <a:ext cx="556260" cy="495300"/>
                          </a:xfrm>
                          <a:prstGeom prst="rect">
                            <a:avLst/>
                          </a:prstGeom>
                          <a:ln w="12700">
                            <a:solidFill>
                              <a:schemeClr val="tx1"/>
                            </a:solidFill>
                            <a:prstDash val="dash"/>
                          </a:ln>
                        </pic:spPr>
                      </pic:pic>
                      <wps:wsp>
                        <wps:cNvPr id="307" name="Straight Arrow Connector 307"/>
                        <wps:cNvCnPr/>
                        <wps:spPr>
                          <a:xfrm>
                            <a:off x="2979683" y="1198179"/>
                            <a:ext cx="350312" cy="2941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pic:pic xmlns:pic="http://schemas.openxmlformats.org/drawingml/2006/picture">
                        <pic:nvPicPr>
                          <pic:cNvPr id="308" name="Picture 308"/>
                          <pic:cNvPicPr>
                            <a:picLocks noChangeAspect="1"/>
                          </pic:cNvPicPr>
                        </pic:nvPicPr>
                        <pic:blipFill>
                          <a:blip r:embed="rId225" cstate="print">
                            <a:extLst>
                              <a:ext uri="{28A0092B-C50C-407E-A947-70E740481C1C}">
                                <a14:useLocalDpi xmlns:a14="http://schemas.microsoft.com/office/drawing/2010/main" val="0"/>
                              </a:ext>
                            </a:extLst>
                          </a:blip>
                          <a:stretch>
                            <a:fillRect/>
                          </a:stretch>
                        </pic:blipFill>
                        <pic:spPr>
                          <a:xfrm>
                            <a:off x="5663105" y="728498"/>
                            <a:ext cx="603885" cy="488950"/>
                          </a:xfrm>
                          <a:prstGeom prst="rect">
                            <a:avLst/>
                          </a:prstGeom>
                          <a:ln w="12700">
                            <a:solidFill>
                              <a:schemeClr val="tx1"/>
                            </a:solidFill>
                            <a:prstDash val="dash"/>
                          </a:ln>
                        </pic:spPr>
                      </pic:pic>
                      <wps:wsp>
                        <wps:cNvPr id="309" name="Straight Arrow Connector 309"/>
                        <wps:cNvCnPr/>
                        <wps:spPr>
                          <a:xfrm>
                            <a:off x="5975131" y="1213945"/>
                            <a:ext cx="87465" cy="2736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F63E843" id="Group 252" o:spid="_x0000_s1661" style="position:absolute;margin-left:-32.55pt;margin-top:-.25pt;width:515.95pt;height:571.3pt;z-index:251755520" coordsize="65528,725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">
                <v:shape id="Picture 253" o:spid="_x0000_s1662" type="#_x0000_t75" style="position:absolute;left:1103;top:6936;width:63437;height:180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">
                  <v:imagedata r:id="rId226" o:title="" croptop="1916f" cropbottom="-1f"/>
                </v:shape>
                <v:group id="Group 254" o:spid="_x0000_s1663" style="position:absolute;width:65528;height:72555" coordsize="65528,725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group id="Group 255" o:spid="_x0000_s1664" style="position:absolute;width:65528;height:72555" coordorigin=",831" coordsize="65528,725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shape id="Picture 256" o:spid="_x0000_s1665" type="#_x0000_t75" style="position:absolute;left:33242;top:47720;width:30632;height:8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">
                      <v:imagedata r:id="rId227" o:title=""/>
                    </v:shape>
                    <v:shape id="Picture 257" o:spid="_x0000_s1666" type="#_x0000_t75" style="position:absolute;left:1068;top:29335;width:63407;height:17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">
                      <v:imagedata r:id="rId228" o:title=""/>
                    </v:shape>
                    <v:shape id="Picture 258" o:spid="_x0000_s1667" type="#_x0000_t75" style="position:absolute;left:1714;top:47720;width:30804;height:8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">
                      <v:imagedata r:id="rId229" o:title=""/>
                    </v:shape>
                    <v:group id="Group 2" o:spid="_x0000_s1668" style="position:absolute;top:831;width:65528;height:72555" coordorigin=",831" coordsize="65528,725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">
                      <v:group id="Group 3" o:spid="_x0000_s1669" style="position:absolute;top:831;width:65528;height:57131" coordorigin=",831" coordsize="65532,571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group id="Group 14" o:spid="_x0000_s1670" style="position:absolute;top:831;width:65532;height:57134" coordorigin=",831" coordsize="65532,571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rect id="Rectangle 17" o:spid="_x0000_s1671" style="position:absolute;top:831;width:65532;height:571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" filled="f" strokecolor="windowText" strokeweight="1pt"/>
                          <v:rect id="Rectangle 18" o:spid="_x0000_s1672" style="position:absolute;left:788;top:4729;width:64001;height:21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" filled="f" strokecolor="windowText" strokeweight="1pt"/>
                          <v:shape id="_x0000_s1673" type="#_x0000_t202" style="position:absolute;left:945;top:1543;width:64002;height:2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">
                            <v:textbox>
                              <w:txbxContent>
                                <w:p w14:paraId="51063DFF" w14:textId="77777777" w:rsidR="00F75B1B" w:rsidRPr="002473D5" w:rsidRDefault="00F75B1B" w:rsidP="003F33E6">
                                  <w:pPr>
                                    <w:rPr>
                                      <w:b/>
                                      <w:bCs/>
                                    </w:rPr>
                                  </w:pPr>
                                  <w:r>
                                    <w:rPr>
                                      <w:b/>
                                      <w:bCs/>
                                    </w:rPr>
                                    <w:t>Analyte: Metronidazole</w:t>
                                  </w:r>
                                  <w:r w:rsidRPr="002473D5">
                                    <w:rPr>
                                      <w:b/>
                                      <w:bCs/>
                                    </w:rPr>
                                    <w:t xml:space="preserve"> </w:t>
                                  </w:r>
                                  <w:r>
                                    <w:rPr>
                                      <w:b/>
                                      <w:bCs/>
                                    </w:rPr>
                                    <w:t>[</w:t>
                                  </w:r>
                                  <w:r w:rsidRPr="002473D5">
                                    <w:rPr>
                                      <w:b/>
                                      <w:bCs/>
                                    </w:rPr>
                                    <w:t>C</w:t>
                                  </w:r>
                                  <w:r>
                                    <w:rPr>
                                      <w:b/>
                                      <w:bCs/>
                                      <w:vertAlign w:val="subscript"/>
                                    </w:rPr>
                                    <w:t>6</w:t>
                                  </w:r>
                                  <w:r w:rsidRPr="002473D5">
                                    <w:rPr>
                                      <w:b/>
                                      <w:bCs/>
                                    </w:rPr>
                                    <w:t>H</w:t>
                                  </w:r>
                                  <w:r>
                                    <w:rPr>
                                      <w:b/>
                                      <w:bCs/>
                                      <w:vertAlign w:val="subscript"/>
                                    </w:rPr>
                                    <w:t>9</w:t>
                                  </w:r>
                                  <w:r w:rsidRPr="002473D5">
                                    <w:rPr>
                                      <w:b/>
                                      <w:bCs/>
                                    </w:rPr>
                                    <w:t>N</w:t>
                                  </w:r>
                                  <w:r>
                                    <w:rPr>
                                      <w:b/>
                                      <w:bCs/>
                                      <w:vertAlign w:val="subscript"/>
                                    </w:rPr>
                                    <w:t>3</w:t>
                                  </w:r>
                                  <w:r w:rsidRPr="002473D5">
                                    <w:rPr>
                                      <w:b/>
                                      <w:bCs/>
                                    </w:rPr>
                                    <w:t>O</w:t>
                                  </w:r>
                                  <w:r>
                                    <w:rPr>
                                      <w:b/>
                                      <w:bCs/>
                                      <w:vertAlign w:val="subscript"/>
                                    </w:rPr>
                                    <w:t>3</w:t>
                                  </w:r>
                                  <w:r>
                                    <w:rPr>
                                      <w:b/>
                                      <w:bCs/>
                                    </w:rPr>
                                    <w:t xml:space="preserve"> + H]</w:t>
                                  </w:r>
                                  <w:r>
                                    <w:rPr>
                                      <w:b/>
                                      <w:bCs/>
                                      <w:vertAlign w:val="superscript"/>
                                    </w:rPr>
                                    <w:t xml:space="preserve">+    </w:t>
                                  </w:r>
                                  <w:r>
                                    <w:rPr>
                                      <w:b/>
                                      <w:bCs/>
                                    </w:rPr>
                                    <w:t xml:space="preserve">                                                                                   Cultivar</w:t>
                                  </w:r>
                                  <w:r w:rsidRPr="002473D5">
                                    <w:rPr>
                                      <w:b/>
                                      <w:bCs/>
                                    </w:rPr>
                                    <w:t xml:space="preserve">: </w:t>
                                  </w:r>
                                  <w:r>
                                    <w:rPr>
                                      <w:b/>
                                      <w:bCs/>
                                    </w:rPr>
                                    <w:t xml:space="preserve">Arabidopsis </w:t>
                                  </w:r>
                                </w:p>
                              </w:txbxContent>
                            </v:textbox>
                          </v:shape>
                          <v:shape id="_x0000_s1674" type="#_x0000_t202" style="position:absolute;left:43383;top:17341;width:20244;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" filled="f" stroked="f">
                            <v:textbox>
                              <w:txbxContent>
                                <w:p w14:paraId="4E50DF9A" w14:textId="77777777" w:rsidR="00F75B1B" w:rsidRDefault="00F75B1B" w:rsidP="003F33E6">
                                  <w:r>
                                    <w:t>Theoretical isotopic distribution</w:t>
                                  </w:r>
                                </w:p>
                              </w:txbxContent>
                            </v:textbox>
                          </v:shape>
                          <v:rect id="Rectangle 43" o:spid="_x0000_s1675" style="position:absolute;left:788;top:26486;width:64001;height:30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" filled="f" strokecolor="windowText" strokeweight="1pt"/>
                          <v:shape id="_x0000_s1676" type="#_x0000_t202" style="position:absolute;left:3202;top:4729;width:3467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" filled="f" stroked="f">
                            <v:textbox>
                              <w:txbxContent>
                                <w:p w14:paraId="60B8D2FB" w14:textId="77777777" w:rsidR="00F75B1B" w:rsidRPr="00400353" w:rsidRDefault="00F75B1B" w:rsidP="003F33E6">
                                  <w:pPr>
                                    <w:rPr>
                                      <w:b/>
                                      <w:bCs/>
                                    </w:rPr>
                                  </w:pPr>
                                  <w:r w:rsidRPr="00400353">
                                    <w:rPr>
                                      <w:b/>
                                      <w:bCs/>
                                    </w:rPr>
                                    <w:t xml:space="preserve">Positive </w:t>
                                  </w:r>
                                  <w:r>
                                    <w:rPr>
                                      <w:b/>
                                      <w:bCs/>
                                    </w:rPr>
                                    <w:t>i</w:t>
                                  </w:r>
                                  <w:r w:rsidRPr="00400353">
                                    <w:rPr>
                                      <w:b/>
                                      <w:bCs/>
                                    </w:rPr>
                                    <w:t xml:space="preserve">on </w:t>
                                  </w:r>
                                  <w:r>
                                    <w:rPr>
                                      <w:b/>
                                      <w:bCs/>
                                    </w:rPr>
                                    <w:t>m</w:t>
                                  </w:r>
                                  <w:r w:rsidRPr="00400353">
                                    <w:rPr>
                                      <w:b/>
                                      <w:bCs/>
                                    </w:rPr>
                                    <w:t xml:space="preserve">ode </w:t>
                                  </w:r>
                                  <w:r>
                                    <w:rPr>
                                      <w:b/>
                                      <w:bCs/>
                                    </w:rPr>
                                    <w:t>nanospray</w:t>
                                  </w:r>
                                  <w:r w:rsidRPr="00400353">
                                    <w:rPr>
                                      <w:b/>
                                      <w:bCs/>
                                    </w:rPr>
                                    <w:t xml:space="preserve"> </w:t>
                                  </w:r>
                                  <w:r>
                                    <w:rPr>
                                      <w:b/>
                                      <w:bCs/>
                                    </w:rPr>
                                    <w:t>s</w:t>
                                  </w:r>
                                  <w:r w:rsidRPr="00400353">
                                    <w:rPr>
                                      <w:b/>
                                      <w:bCs/>
                                    </w:rPr>
                                    <w:t>pectrum</w:t>
                                  </w:r>
                                  <w:r>
                                    <w:rPr>
                                      <w:b/>
                                      <w:bCs/>
                                    </w:rPr>
                                    <w:t>:</w:t>
                                  </w:r>
                                </w:p>
                              </w:txbxContent>
                            </v:textbox>
                          </v:shape>
                          <v:shape id="_x0000_s1677" type="#_x0000_t202" style="position:absolute;left:2857;top:26642;width:61619;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" filled="f" stroked="f">
                            <v:textbox>
                              <w:txbxContent>
                                <w:p w14:paraId="0FA92D06" w14:textId="77777777" w:rsidR="00F75B1B" w:rsidRPr="00575D6C" w:rsidRDefault="00F75B1B" w:rsidP="003F33E6">
                                  <w:pPr>
                                    <w:rPr>
                                      <w:b/>
                                      <w:bCs/>
                                    </w:rPr>
                                  </w:pPr>
                                  <w:r w:rsidRPr="00400353">
                                    <w:rPr>
                                      <w:b/>
                                      <w:bCs/>
                                    </w:rPr>
                                    <w:t xml:space="preserve">Extracted ion </w:t>
                                  </w:r>
                                  <w:r>
                                    <w:rPr>
                                      <w:b/>
                                      <w:bCs/>
                                    </w:rPr>
                                    <w:t>plot</w:t>
                                  </w:r>
                                  <w:r w:rsidRPr="00400353">
                                    <w:rPr>
                                      <w:b/>
                                      <w:bCs/>
                                    </w:rPr>
                                    <w:t>:</w:t>
                                  </w:r>
                                  <w:r>
                                    <w:rPr>
                                      <w:b/>
                                      <w:bCs/>
                                    </w:rPr>
                                    <w:t xml:space="preserve">                                                                                                        </w:t>
                                  </w:r>
                                  <w:r w:rsidRPr="0068646E">
                                    <w:rPr>
                                      <w:b/>
                                      <w:bCs/>
                                      <w:i/>
                                      <w:iCs/>
                                    </w:rPr>
                                    <w:t>m/z</w:t>
                                  </w:r>
                                  <w:r>
                                    <w:rPr>
                                      <w:b/>
                                      <w:bCs/>
                                    </w:rPr>
                                    <w:t xml:space="preserve"> range = 172.07 - 172.08</w:t>
                                  </w:r>
                                </w:p>
                              </w:txbxContent>
                            </v:textbox>
                          </v:shape>
                          <v:rect id="Rectangle 284" o:spid="_x0000_s1678" style="position:absolute;left:1228;top:47296;width:31337;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" filled="f" strokecolor="windowText" strokeweight="1pt"/>
                          <v:rect id="Rectangle 287" o:spid="_x0000_s1679" style="position:absolute;left:32917;top:47296;width:31337;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" filled="f" strokecolor="windowText" strokeweight="1pt"/>
                          <v:shape id="_x0000_s1680" type="#_x0000_t202" style="position:absolute;left:19351;top:47296;width:13747;height:5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84A2F2C"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w:t>
                                  </w:r>
                                  <w:r w:rsidRPr="00675611">
                                    <w:rPr>
                                      <w:sz w:val="16"/>
                                      <w:szCs w:val="16"/>
                                    </w:rPr>
                                    <w:t xml:space="preserve"> </w:t>
                                  </w:r>
                                  <w:r>
                                    <w:rPr>
                                      <w:sz w:val="16"/>
                                      <w:szCs w:val="16"/>
                                    </w:rPr>
                                    <w:t>1.96 mins</w:t>
                                  </w:r>
                                </w:p>
                                <w:p w14:paraId="11006C40"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w:t>
                                  </w:r>
                                  <w:r w:rsidRPr="00675611">
                                    <w:rPr>
                                      <w:sz w:val="16"/>
                                      <w:szCs w:val="16"/>
                                    </w:rPr>
                                    <w:t xml:space="preserve"> ppm</w:t>
                                  </w:r>
                                </w:p>
                              </w:txbxContent>
                            </v:textbox>
                          </v:shape>
                          <v:shape id="_x0000_s1681" type="#_x0000_t202" style="position:absolute;left:879;top:4729;width:498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" filled="f" stroked="f">
                            <v:textbox>
                              <w:txbxContent>
                                <w:p w14:paraId="7F81F167" w14:textId="77777777" w:rsidR="00F75B1B" w:rsidRPr="00400353" w:rsidRDefault="00F75B1B" w:rsidP="003F33E6">
                                  <w:pPr>
                                    <w:rPr>
                                      <w:b/>
                                      <w:bCs/>
                                    </w:rPr>
                                  </w:pPr>
                                  <w:r>
                                    <w:rPr>
                                      <w:b/>
                                      <w:bCs/>
                                    </w:rPr>
                                    <w:t>(A)</w:t>
                                  </w:r>
                                </w:p>
                              </w:txbxContent>
                            </v:textbox>
                          </v:shape>
                          <v:shape id="_x0000_s1682" type="#_x0000_t202" style="position:absolute;left:632;top:26643;width:498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" filled="f" stroked="f">
                            <v:textbox>
                              <w:txbxContent>
                                <w:p w14:paraId="04FDB2EF" w14:textId="77777777" w:rsidR="00F75B1B" w:rsidRPr="00400353" w:rsidRDefault="00F75B1B" w:rsidP="003F33E6">
                                  <w:pPr>
                                    <w:rPr>
                                      <w:b/>
                                      <w:bCs/>
                                    </w:rPr>
                                  </w:pPr>
                                  <w:r>
                                    <w:rPr>
                                      <w:b/>
                                      <w:bCs/>
                                    </w:rPr>
                                    <w:t>(B)</w:t>
                                  </w:r>
                                </w:p>
                              </w:txbxContent>
                            </v:textbox>
                          </v:shape>
                          <v:shape id="_x0000_s1683" type="#_x0000_t202" style="position:absolute;left:2837;top:47611;width:498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" filled="f" stroked="f">
                            <v:textbox>
                              <w:txbxContent>
                                <w:p w14:paraId="33D43E31" w14:textId="77777777" w:rsidR="00F75B1B" w:rsidRPr="00400353" w:rsidRDefault="00F75B1B" w:rsidP="003F33E6">
                                  <w:pPr>
                                    <w:rPr>
                                      <w:b/>
                                      <w:bCs/>
                                    </w:rPr>
                                  </w:pPr>
                                  <w:r>
                                    <w:rPr>
                                      <w:b/>
                                      <w:bCs/>
                                    </w:rPr>
                                    <w:t>(C)</w:t>
                                  </w:r>
                                </w:p>
                              </w:txbxContent>
                            </v:textbox>
                          </v:shape>
                          <v:shape id="_x0000_s1684" type="#_x0000_t202" style="position:absolute;left:34292;top:47630;width:498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14:paraId="12C4E770" w14:textId="77777777" w:rsidR="00F75B1B" w:rsidRPr="00400353" w:rsidRDefault="00F75B1B" w:rsidP="003F33E6">
                                  <w:pPr>
                                    <w:rPr>
                                      <w:b/>
                                      <w:bCs/>
                                    </w:rPr>
                                  </w:pPr>
                                  <w:r>
                                    <w:rPr>
                                      <w:b/>
                                      <w:bCs/>
                                    </w:rPr>
                                    <w:t>(D)</w:t>
                                  </w:r>
                                </w:p>
                              </w:txbxContent>
                            </v:textbox>
                          </v:shape>
                          <v:shape id="_x0000_s1685" type="#_x0000_t202" style="position:absolute;left:20664;top:52181;width:12878;height:3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14:paraId="4C6EE43C" w14:textId="77777777" w:rsidR="00F75B1B" w:rsidRPr="00400353" w:rsidRDefault="00F75B1B" w:rsidP="003F33E6">
                                  <w:pPr>
                                    <w:rPr>
                                      <w:sz w:val="16"/>
                                      <w:szCs w:val="16"/>
                                    </w:rPr>
                                  </w:pPr>
                                  <w:r>
                                    <w:rPr>
                                      <w:sz w:val="16"/>
                                      <w:szCs w:val="16"/>
                                    </w:rPr>
                                    <w:t>Theoretical isotopic peak</w:t>
                                  </w:r>
                                </w:p>
                              </w:txbxContent>
                            </v:textbox>
                          </v:shape>
                        </v:group>
                        <v:shape id="_x0000_s1686" type="#_x0000_t202" style="position:absolute;left:51272;top:47371;width:13517;height:5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14:paraId="2F578763"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2.12 mins</w:t>
                                </w:r>
                              </w:p>
                              <w:p w14:paraId="4BF19FD4"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w:t>
                                </w:r>
                                <w:r w:rsidRPr="00675611">
                                  <w:rPr>
                                    <w:sz w:val="16"/>
                                    <w:szCs w:val="16"/>
                                  </w:rPr>
                                  <w:t xml:space="preserve"> ppm</w:t>
                                </w:r>
                              </w:p>
                            </w:txbxContent>
                          </v:textbox>
                        </v:shape>
                      </v:group>
                      <v:shape id="Text Box 301" o:spid="_x0000_s1687" type="#_x0000_t202" style="position:absolute;left:491;top:58597;width:65037;height:147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" stroked="f">
                        <v:textbox style="mso-fit-shape-to-text:t" inset="0,0,0,0">
                          <w:txbxContent>
                            <w:p w14:paraId="403765FA" w14:textId="23D4464C" w:rsidR="00F75B1B" w:rsidRPr="0018090C" w:rsidRDefault="00F75B1B" w:rsidP="003F33E6">
                              <w:pPr>
                                <w:pStyle w:val="Caption"/>
                                <w:rPr>
                                  <w:noProof/>
                                  <w:sz w:val="20"/>
                                  <w:szCs w:val="20"/>
                                </w:rPr>
                              </w:pPr>
                              <w:bookmarkStart w:id="100" w:name="_Toc59633652"/>
                              <w:r w:rsidRPr="0018090C">
                                <w:rPr>
                                  <w:sz w:val="20"/>
                                  <w:szCs w:val="20"/>
                                </w:rPr>
                                <w:t xml:space="preserve">Figure </w:t>
                              </w:r>
                              <w:r>
                                <w:rPr>
                                  <w:sz w:val="20"/>
                                  <w:szCs w:val="20"/>
                                </w:rPr>
                                <w:t>3.18</w:t>
                              </w:r>
                              <w:r w:rsidRPr="0018090C">
                                <w:rPr>
                                  <w:sz w:val="20"/>
                                  <w:szCs w:val="20"/>
                                </w:rPr>
                                <w:t>: (A) Positive ion mode nanospray spectrum for a sampled arabidopsis cell, showing recorded signals in the m/z region for protonated metronidazole [M + H]</w:t>
                              </w:r>
                              <w:r w:rsidRPr="0018090C">
                                <w:rPr>
                                  <w:sz w:val="20"/>
                                  <w:szCs w:val="20"/>
                                  <w:vertAlign w:val="superscript"/>
                                </w:rPr>
                                <w:t>+</w:t>
                              </w:r>
                              <w:r w:rsidRPr="0018090C">
                                <w:rPr>
                                  <w:sz w:val="20"/>
                                  <w:szCs w:val="20"/>
                                </w:rPr>
                                <w:t xml:space="preserve"> with a nominal mass of 172. The positive ion mode nanospray spectrum for the relevant spray period is displayed against the theoretical isotopic distribution of the calculated m/z value for protonated metronidazole. (B) Extracted ion plot generated for protonated metronidazole (m/z range 172.07 – 172.08), displaying the time points at which there is a signal within this m/z range. (C)– (F) Positive ion nanospray spectra displaying signals corresponding with the m/z value for protonated metronidazole at example time points derived from the extracted ion plot. Displayed against the theoretical isotopic distribution of protonated metronidazole.</w:t>
                              </w:r>
                              <w:bookmarkEnd w:id="100"/>
                            </w:p>
                            <w:p w14:paraId="285008A1" w14:textId="77777777" w:rsidR="00F75B1B" w:rsidRPr="00FE00C6" w:rsidRDefault="00F75B1B" w:rsidP="003F33E6">
                              <w:pPr>
                                <w:pStyle w:val="Caption"/>
                                <w:rPr>
                                  <w:noProof/>
                                </w:rPr>
                              </w:pPr>
                            </w:p>
                          </w:txbxContent>
                        </v:textbox>
                      </v:shape>
                    </v:group>
                  </v:group>
                  <v:shape id="_x0000_s1688" type="#_x0000_t202" style="position:absolute;left:48872;top:3900;width:16656;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" filled="f" stroked="f">
                    <v:textbox>
                      <w:txbxContent>
                        <w:p w14:paraId="278B1766" w14:textId="77777777" w:rsidR="00F75B1B" w:rsidRDefault="00F75B1B" w:rsidP="003F33E6">
                          <w:r>
                            <w:t>Mass accuracy = &lt;1 ppm</w:t>
                          </w:r>
                        </w:p>
                      </w:txbxContent>
                    </v:textbox>
                  </v:shape>
                  <v:shape id="_x0000_s1689" type="#_x0000_t202" style="position:absolute;left:52197;top:51435;width:12877;height:3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" filled="f" stroked="f">
                    <v:textbox>
                      <w:txbxContent>
                        <w:p w14:paraId="045EE5FE" w14:textId="77777777" w:rsidR="00F75B1B" w:rsidRPr="00400353" w:rsidRDefault="00F75B1B" w:rsidP="003F33E6">
                          <w:pPr>
                            <w:rPr>
                              <w:sz w:val="16"/>
                              <w:szCs w:val="16"/>
                            </w:rPr>
                          </w:pPr>
                          <w:r>
                            <w:rPr>
                              <w:sz w:val="16"/>
                              <w:szCs w:val="16"/>
                            </w:rPr>
                            <w:t>Theoretical isotopic peak</w:t>
                          </w:r>
                        </w:p>
                      </w:txbxContent>
                    </v:textbox>
                  </v:shape>
                </v:group>
                <v:shape id="_x0000_s1690" type="#_x0000_t202" style="position:absolute;left:7882;top:8355;width:10395;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" filled="f" stroked="f">
                  <v:textbox style="mso-fit-shape-to-text:t">
                    <w:txbxContent>
                      <w:p w14:paraId="5C53501D" w14:textId="77777777" w:rsidR="00F75B1B" w:rsidRPr="00B00CFD" w:rsidRDefault="00F75B1B" w:rsidP="003F33E6">
                        <w:pPr>
                          <w:rPr>
                            <w:vertAlign w:val="superscript"/>
                          </w:rPr>
                        </w:pPr>
                        <w:r w:rsidRPr="00B00CFD">
                          <w:t>C</w:t>
                        </w:r>
                        <w:r w:rsidRPr="00B00CFD">
                          <w:rPr>
                            <w:vertAlign w:val="subscript"/>
                          </w:rPr>
                          <w:t>6</w:t>
                        </w:r>
                        <w:r w:rsidRPr="00B00CFD">
                          <w:t>H</w:t>
                        </w:r>
                        <w:r w:rsidRPr="00B00CFD">
                          <w:rPr>
                            <w:vertAlign w:val="subscript"/>
                          </w:rPr>
                          <w:t>9</w:t>
                        </w:r>
                        <w:r w:rsidRPr="00B00CFD">
                          <w:t>N</w:t>
                        </w:r>
                        <w:r w:rsidRPr="00B00CFD">
                          <w:rPr>
                            <w:vertAlign w:val="subscript"/>
                          </w:rPr>
                          <w:t>3</w:t>
                        </w:r>
                        <w:r w:rsidRPr="00B00CFD">
                          <w:t>O</w:t>
                        </w:r>
                        <w:r w:rsidRPr="00B00CFD">
                          <w:rPr>
                            <w:vertAlign w:val="subscript"/>
                          </w:rPr>
                          <w:t>3</w:t>
                        </w:r>
                        <w:r w:rsidRPr="00B00CFD">
                          <w:t xml:space="preserve"> </w:t>
                        </w:r>
                        <w:r>
                          <w:t>+ H</w:t>
                        </w:r>
                        <w:r>
                          <w:rPr>
                            <w:vertAlign w:val="superscript"/>
                          </w:rPr>
                          <w:t>+</w:t>
                        </w:r>
                      </w:p>
                    </w:txbxContent>
                  </v:textbox>
                </v:shape>
                <v:shape id="Straight Arrow Connector 305" o:spid="_x0000_s1691" type="#_x0000_t32" style="position:absolute;left:5583;top:9616;width:2896;height:13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" strokecolor="black [3200]" strokeweight=".5pt">
                  <v:stroke endarrow="block" joinstyle="miter"/>
                </v:shape>
                <v:shape id="Picture 306" o:spid="_x0000_s1692" type="#_x0000_t75" style="position:absolute;left:26045;top:7127;width:5563;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" stroked="t" strokecolor="black [3213]" strokeweight="1pt">
                  <v:stroke dashstyle="dash"/>
                  <v:imagedata r:id="rId230" o:title=""/>
                  <v:path arrowok="t"/>
                </v:shape>
                <v:shape id="Straight Arrow Connector 307" o:spid="_x0000_s1693" type="#_x0000_t32" style="position:absolute;left:29796;top:11981;width:3503;height:29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" strokecolor="black [3200]" strokeweight=".5pt">
                  <v:stroke endarrow="block" joinstyle="miter"/>
                </v:shape>
                <v:shape id="Picture 308" o:spid="_x0000_s1694" type="#_x0000_t75" style="position:absolute;left:56631;top:7284;width:6038;height:4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" stroked="t" strokecolor="black [3213]" strokeweight="1pt">
                  <v:stroke dashstyle="dash"/>
                  <v:imagedata r:id="rId231" o:title=""/>
                  <v:path arrowok="t"/>
                </v:shape>
                <v:shape id="Straight Arrow Connector 309" o:spid="_x0000_s1695" type="#_x0000_t32" style="position:absolute;left:59751;top:12139;width:874;height:2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" strokecolor="black [3200]" strokeweight=".5pt">
                  <v:stroke endarrow="block" joinstyle="miter"/>
                </v:shape>
              </v:group>
            </w:pict>
          </mc:Fallback>
        </mc:AlternateContent>
      </w:r>
    </w:p>
    <w:p w14:paraId="6A071117" w14:textId="77777777" w:rsidR="003F33E6" w:rsidRPr="009A00CF" w:rsidRDefault="003F33E6" w:rsidP="003F33E6"/>
    <w:p w14:paraId="2C278782" w14:textId="77777777" w:rsidR="003F33E6" w:rsidRPr="009A00CF" w:rsidRDefault="003F33E6" w:rsidP="003F33E6"/>
    <w:p w14:paraId="03864C24" w14:textId="77777777" w:rsidR="003F33E6" w:rsidRPr="009A00CF" w:rsidRDefault="003F33E6" w:rsidP="003F33E6"/>
    <w:p w14:paraId="5223A03F" w14:textId="77777777" w:rsidR="003F33E6" w:rsidRPr="009A00CF" w:rsidRDefault="003F33E6" w:rsidP="003F33E6"/>
    <w:p w14:paraId="3BC7804E" w14:textId="77777777" w:rsidR="003F33E6" w:rsidRPr="009A00CF" w:rsidRDefault="003F33E6" w:rsidP="003F33E6"/>
    <w:p w14:paraId="6F920DFE" w14:textId="77777777" w:rsidR="003F33E6" w:rsidRPr="009A00CF" w:rsidRDefault="003F33E6" w:rsidP="003F33E6"/>
    <w:p w14:paraId="512FCB6C" w14:textId="77777777" w:rsidR="003F33E6" w:rsidRPr="009A00CF" w:rsidRDefault="003F33E6" w:rsidP="003F33E6"/>
    <w:p w14:paraId="319BDBB5" w14:textId="77777777" w:rsidR="003F33E6" w:rsidRPr="009A00CF" w:rsidRDefault="003F33E6" w:rsidP="003F33E6"/>
    <w:p w14:paraId="434870B1" w14:textId="77777777" w:rsidR="003F33E6" w:rsidRPr="009A00CF" w:rsidRDefault="003F33E6" w:rsidP="003F33E6"/>
    <w:p w14:paraId="4D180A25" w14:textId="77777777" w:rsidR="003F33E6" w:rsidRPr="009A00CF" w:rsidRDefault="003F33E6" w:rsidP="003F33E6"/>
    <w:p w14:paraId="2E4A1119" w14:textId="77777777" w:rsidR="003F33E6" w:rsidRPr="009A00CF" w:rsidRDefault="003F33E6" w:rsidP="003F33E6"/>
    <w:p w14:paraId="6A7EB5E2" w14:textId="77777777" w:rsidR="003F33E6" w:rsidRPr="009A00CF" w:rsidRDefault="003F33E6" w:rsidP="003F33E6"/>
    <w:p w14:paraId="1A149C16" w14:textId="77777777" w:rsidR="003F33E6" w:rsidRPr="009A00CF" w:rsidRDefault="003F33E6" w:rsidP="003F33E6"/>
    <w:p w14:paraId="23B4AA92" w14:textId="77777777" w:rsidR="003F33E6" w:rsidRPr="009A00CF" w:rsidRDefault="003F33E6" w:rsidP="003F33E6"/>
    <w:p w14:paraId="65006DD1" w14:textId="77777777" w:rsidR="003F33E6" w:rsidRPr="009A00CF" w:rsidRDefault="003F33E6" w:rsidP="003F33E6"/>
    <w:p w14:paraId="5C81CF67" w14:textId="77777777" w:rsidR="003F33E6" w:rsidRPr="009A00CF" w:rsidRDefault="003F33E6" w:rsidP="003F33E6"/>
    <w:p w14:paraId="7AFE9282" w14:textId="77777777" w:rsidR="003F33E6" w:rsidRPr="009A00CF" w:rsidRDefault="003F33E6" w:rsidP="003F33E6"/>
    <w:p w14:paraId="13477B3E" w14:textId="77777777" w:rsidR="003F33E6" w:rsidRPr="009A00CF" w:rsidRDefault="003F33E6" w:rsidP="003F33E6"/>
    <w:p w14:paraId="384FB04C" w14:textId="77777777" w:rsidR="003F33E6" w:rsidRPr="009A00CF" w:rsidRDefault="003F33E6" w:rsidP="003F33E6"/>
    <w:p w14:paraId="642B24FB" w14:textId="77777777" w:rsidR="003F33E6" w:rsidRPr="009A00CF" w:rsidRDefault="003F33E6" w:rsidP="003F33E6"/>
    <w:p w14:paraId="66369510" w14:textId="77777777" w:rsidR="003F33E6" w:rsidRPr="009A00CF" w:rsidRDefault="003F33E6" w:rsidP="003F33E6"/>
    <w:p w14:paraId="57016585" w14:textId="77777777" w:rsidR="003F33E6" w:rsidRPr="009A00CF" w:rsidRDefault="003F33E6" w:rsidP="003F33E6"/>
    <w:p w14:paraId="6BA08FEE" w14:textId="77777777" w:rsidR="003F33E6" w:rsidRPr="009A00CF" w:rsidRDefault="003F33E6" w:rsidP="003F33E6"/>
    <w:p w14:paraId="09BE9DE4" w14:textId="77777777" w:rsidR="003F33E6" w:rsidRPr="009A00CF" w:rsidRDefault="003F33E6" w:rsidP="003F33E6"/>
    <w:p w14:paraId="70BBF430" w14:textId="77777777" w:rsidR="003F33E6" w:rsidRPr="009A00CF" w:rsidRDefault="003F33E6" w:rsidP="003F33E6"/>
    <w:p w14:paraId="7593D6C3" w14:textId="77777777" w:rsidR="003F33E6" w:rsidRPr="009A00CF" w:rsidRDefault="003F33E6" w:rsidP="003F33E6"/>
    <w:p w14:paraId="43A2E476" w14:textId="77777777" w:rsidR="003F33E6" w:rsidRPr="009A00CF" w:rsidRDefault="003F33E6" w:rsidP="003F33E6"/>
    <w:p w14:paraId="5B2352D0" w14:textId="77777777" w:rsidR="003F33E6" w:rsidRPr="009A00CF" w:rsidRDefault="003F33E6" w:rsidP="003F33E6"/>
    <w:p w14:paraId="752CEE7E" w14:textId="77777777" w:rsidR="003F33E6" w:rsidRPr="009A00CF" w:rsidRDefault="003F33E6" w:rsidP="003F33E6"/>
    <w:p w14:paraId="57C65E6B" w14:textId="77777777" w:rsidR="003F33E6" w:rsidRPr="009A00CF" w:rsidRDefault="003F33E6" w:rsidP="003F33E6"/>
    <w:p w14:paraId="5859D986" w14:textId="076D1C33" w:rsidR="00921163" w:rsidRPr="009A00CF" w:rsidRDefault="00916216" w:rsidP="00916216">
      <w:pPr>
        <w:pStyle w:val="Heading3"/>
      </w:pPr>
      <w:bookmarkStart w:id="101" w:name="_Toc68085941"/>
      <w:r>
        <w:lastRenderedPageBreak/>
        <w:t xml:space="preserve">3.4.4 </w:t>
      </w:r>
      <w:r w:rsidR="003F33E6" w:rsidRPr="009A00CF">
        <w:t>Metronidazole metabolites</w:t>
      </w:r>
      <w:bookmarkEnd w:id="101"/>
    </w:p>
    <w:p w14:paraId="40B3A4A2" w14:textId="77777777" w:rsidR="003F33E6" w:rsidRPr="009A00CF" w:rsidRDefault="003F33E6" w:rsidP="00921163">
      <w:pPr>
        <w:tabs>
          <w:tab w:val="left" w:pos="3047"/>
        </w:tabs>
        <w:spacing w:line="360" w:lineRule="auto"/>
      </w:pPr>
      <w:r w:rsidRPr="009A00CF">
        <w:t>(1) 2-hydroxymetronidazole</w:t>
      </w:r>
    </w:p>
    <w:p w14:paraId="46BF9ED0" w14:textId="5FE0FC9D" w:rsidR="003F33E6" w:rsidRPr="009A00CF" w:rsidRDefault="003F33E6" w:rsidP="00921163">
      <w:pPr>
        <w:tabs>
          <w:tab w:val="left" w:pos="3047"/>
        </w:tabs>
        <w:spacing w:line="360" w:lineRule="auto"/>
      </w:pPr>
      <w:r w:rsidRPr="009A00CF">
        <w:t xml:space="preserve">No discernible signals corresponded in </w:t>
      </w:r>
      <w:r w:rsidRPr="009A00CF">
        <w:rPr>
          <w:i/>
        </w:rPr>
        <w:t>m/z</w:t>
      </w:r>
      <w:r w:rsidRPr="009A00CF">
        <w:t xml:space="preserve"> with protonated 2-hydroxymetronidazole, [M+</w:t>
      </w:r>
      <w:proofErr w:type="gramStart"/>
      <w:r w:rsidRPr="009A00CF">
        <w:t>H]</w:t>
      </w:r>
      <w:r w:rsidRPr="009A00CF">
        <w:rPr>
          <w:vertAlign w:val="superscript"/>
        </w:rPr>
        <w:t>+</w:t>
      </w:r>
      <w:proofErr w:type="gramEnd"/>
      <w:r w:rsidRPr="009A00CF">
        <w:t>, in either mung bean or arabidopsis cell samples (fig</w:t>
      </w:r>
      <w:r w:rsidR="00F238CF" w:rsidRPr="009A00CF">
        <w:t>ures 3.19-3.21</w:t>
      </w:r>
      <w:r w:rsidRPr="009A00CF">
        <w:t>). The close</w:t>
      </w:r>
      <w:r w:rsidR="00144B9D">
        <w:t>s</w:t>
      </w:r>
      <w:r w:rsidRPr="009A00CF">
        <w:t xml:space="preserve">t signals to the expected accurate </w:t>
      </w:r>
      <w:r w:rsidRPr="009A00CF">
        <w:rPr>
          <w:i/>
          <w:iCs/>
        </w:rPr>
        <w:t>m/z</w:t>
      </w:r>
      <w:r w:rsidRPr="009A00CF">
        <w:t xml:space="preserve"> signal at each of the indicated time points derived from extracted ion </w:t>
      </w:r>
      <w:r w:rsidR="006C47F2">
        <w:t>plots</w:t>
      </w:r>
      <w:r w:rsidR="006C47F2" w:rsidRPr="009A00CF">
        <w:t xml:space="preserve"> </w:t>
      </w:r>
      <w:r w:rsidRPr="009A00CF">
        <w:t xml:space="preserve">gave mass accuracies of 10 – 30 ppm. </w:t>
      </w:r>
    </w:p>
    <w:p w14:paraId="403C61BC" w14:textId="77777777" w:rsidR="003F33E6" w:rsidRPr="009A00CF" w:rsidRDefault="003F33E6" w:rsidP="00921163">
      <w:pPr>
        <w:tabs>
          <w:tab w:val="left" w:pos="3047"/>
        </w:tabs>
        <w:spacing w:line="360" w:lineRule="auto"/>
      </w:pPr>
      <w:r w:rsidRPr="009A00CF">
        <w:t xml:space="preserve">In both mung bean samples, signals corresponding in </w:t>
      </w:r>
      <w:r w:rsidRPr="009A00CF">
        <w:rPr>
          <w:i/>
        </w:rPr>
        <w:t>m/z</w:t>
      </w:r>
      <w:r w:rsidRPr="009A00CF">
        <w:t xml:space="preserve"> with potassiated 2-hydroxymetronidazole, [M+</w:t>
      </w:r>
      <w:proofErr w:type="gramStart"/>
      <w:r w:rsidRPr="009A00CF">
        <w:t>K]</w:t>
      </w:r>
      <w:r w:rsidRPr="009A00CF">
        <w:rPr>
          <w:vertAlign w:val="superscript"/>
        </w:rPr>
        <w:t>+</w:t>
      </w:r>
      <w:proofErr w:type="gramEnd"/>
      <w:r w:rsidRPr="009A00CF">
        <w:t>, were observed, with mass accuracies of &lt;1.5 ppm and &lt;1 ppm and average signal intensities of 1.21e</w:t>
      </w:r>
      <w:r w:rsidRPr="009A00CF">
        <w:rPr>
          <w:vertAlign w:val="superscript"/>
        </w:rPr>
        <w:t>3</w:t>
      </w:r>
      <w:r w:rsidRPr="009A00CF">
        <w:t xml:space="preserve"> and 1.10e</w:t>
      </w:r>
      <w:r w:rsidRPr="009A00CF">
        <w:rPr>
          <w:vertAlign w:val="superscript"/>
        </w:rPr>
        <w:t>1</w:t>
      </w:r>
      <w:r w:rsidRPr="009A00CF">
        <w:t xml:space="preserve"> counts, respectively. Signals corresponding in </w:t>
      </w:r>
      <w:r w:rsidRPr="009A00CF">
        <w:rPr>
          <w:i/>
        </w:rPr>
        <w:t>m/z</w:t>
      </w:r>
      <w:r w:rsidRPr="009A00CF">
        <w:t xml:space="preserve"> with sodiated 2-hydroxymetronidazole, [</w:t>
      </w:r>
      <w:proofErr w:type="spellStart"/>
      <w:r w:rsidRPr="009A00CF">
        <w:t>M+</w:t>
      </w:r>
      <w:proofErr w:type="gramStart"/>
      <w:r w:rsidRPr="009A00CF">
        <w:t>Na</w:t>
      </w:r>
      <w:proofErr w:type="spellEnd"/>
      <w:r w:rsidRPr="009A00CF">
        <w:t>]</w:t>
      </w:r>
      <w:r w:rsidRPr="009A00CF">
        <w:rPr>
          <w:vertAlign w:val="superscript"/>
        </w:rPr>
        <w:t>+</w:t>
      </w:r>
      <w:proofErr w:type="gramEnd"/>
      <w:r w:rsidRPr="009A00CF">
        <w:t>, were visible in one of the mung bean samples, with a signal intensity of 9.91e</w:t>
      </w:r>
      <w:r w:rsidRPr="009A00CF">
        <w:rPr>
          <w:vertAlign w:val="superscript"/>
        </w:rPr>
        <w:t>2</w:t>
      </w:r>
      <w:r w:rsidRPr="009A00CF">
        <w:t xml:space="preserve"> counts and a mass accuracy of &lt;1 ppm. These were discernible from estimated background intensities of &lt;0.1e</w:t>
      </w:r>
      <w:r w:rsidRPr="009A00CF">
        <w:rPr>
          <w:vertAlign w:val="superscript"/>
        </w:rPr>
        <w:t>1</w:t>
      </w:r>
      <w:r w:rsidRPr="009A00CF">
        <w:t xml:space="preserve"> counts.</w:t>
      </w:r>
    </w:p>
    <w:p w14:paraId="677E50C5" w14:textId="77777777" w:rsidR="003F33E6" w:rsidRPr="009A00CF" w:rsidRDefault="003F33E6" w:rsidP="003F33E6">
      <w:pPr>
        <w:tabs>
          <w:tab w:val="left" w:pos="3047"/>
        </w:tabs>
        <w:spacing w:line="360" w:lineRule="auto"/>
      </w:pPr>
    </w:p>
    <w:p w14:paraId="73ED8FD9" w14:textId="77777777" w:rsidR="003F33E6" w:rsidRPr="009A00CF" w:rsidRDefault="003F33E6" w:rsidP="003F33E6">
      <w:pPr>
        <w:tabs>
          <w:tab w:val="left" w:pos="3047"/>
        </w:tabs>
      </w:pPr>
    </w:p>
    <w:p w14:paraId="7BB46274" w14:textId="77777777" w:rsidR="003F33E6" w:rsidRPr="009A00CF" w:rsidRDefault="003F33E6" w:rsidP="003F33E6">
      <w:pPr>
        <w:tabs>
          <w:tab w:val="left" w:pos="3047"/>
        </w:tabs>
        <w:rPr>
          <w:u w:val="single"/>
        </w:rPr>
      </w:pPr>
    </w:p>
    <w:p w14:paraId="5231E843" w14:textId="77777777" w:rsidR="003F33E6" w:rsidRPr="009A00CF" w:rsidRDefault="003F33E6" w:rsidP="003F33E6">
      <w:r w:rsidRPr="009A00CF">
        <w:br w:type="page"/>
      </w:r>
    </w:p>
    <w:p w14:paraId="5FA83060" w14:textId="77777777" w:rsidR="003F33E6" w:rsidRPr="009A00CF" w:rsidRDefault="003F33E6" w:rsidP="003F33E6">
      <w:pPr>
        <w:tabs>
          <w:tab w:val="left" w:pos="3047"/>
        </w:tabs>
      </w:pPr>
      <w:r w:rsidRPr="009A00CF">
        <w:rPr>
          <w:noProof/>
        </w:rPr>
        <w:lastRenderedPageBreak/>
        <mc:AlternateContent>
          <mc:Choice Requires="wpg">
            <w:drawing>
              <wp:anchor distT="0" distB="0" distL="114300" distR="114300" simplePos="0" relativeHeight="251732992" behindDoc="0" locked="0" layoutInCell="1" allowOverlap="1" wp14:anchorId="67F009A4" wp14:editId="574484BA">
                <wp:simplePos x="0" y="0"/>
                <wp:positionH relativeFrom="margin">
                  <wp:posOffset>-352425</wp:posOffset>
                </wp:positionH>
                <wp:positionV relativeFrom="paragraph">
                  <wp:posOffset>19050</wp:posOffset>
                </wp:positionV>
                <wp:extent cx="6736007" cy="8597264"/>
                <wp:effectExtent l="0" t="0" r="0" b="0"/>
                <wp:wrapNone/>
                <wp:docPr id="693" name="Group 693"/>
                <wp:cNvGraphicFramePr/>
                <a:graphic xmlns:a="http://schemas.openxmlformats.org/drawingml/2006/main">
                  <a:graphicData uri="http://schemas.microsoft.com/office/word/2010/wordprocessingGroup">
                    <wpg:wgp>
                      <wpg:cNvGrpSpPr/>
                      <wpg:grpSpPr>
                        <a:xfrm>
                          <a:off x="0" y="0"/>
                          <a:ext cx="6736007" cy="8597264"/>
                          <a:chOff x="0" y="0"/>
                          <a:chExt cx="6736007" cy="8597264"/>
                        </a:xfrm>
                      </wpg:grpSpPr>
                      <wpg:grpSp>
                        <wpg:cNvPr id="628" name="Group 628"/>
                        <wpg:cNvGrpSpPr/>
                        <wpg:grpSpPr>
                          <a:xfrm>
                            <a:off x="0" y="0"/>
                            <a:ext cx="6736007" cy="8597264"/>
                            <a:chOff x="0" y="-114301"/>
                            <a:chExt cx="6736007" cy="8597264"/>
                          </a:xfrm>
                        </wpg:grpSpPr>
                        <pic:pic xmlns:pic="http://schemas.openxmlformats.org/drawingml/2006/picture">
                          <pic:nvPicPr>
                            <pic:cNvPr id="590" name="Picture 590"/>
                            <pic:cNvPicPr>
                              <a:picLocks noChangeAspect="1"/>
                            </pic:cNvPicPr>
                          </pic:nvPicPr>
                          <pic:blipFill>
                            <a:blip r:embed="rId232" cstate="print">
                              <a:extLst>
                                <a:ext uri="{28A0092B-C50C-407E-A947-70E740481C1C}">
                                  <a14:useLocalDpi xmlns:a14="http://schemas.microsoft.com/office/drawing/2010/main" val="0"/>
                                </a:ext>
                              </a:extLst>
                            </a:blip>
                            <a:stretch>
                              <a:fillRect/>
                            </a:stretch>
                          </pic:blipFill>
                          <pic:spPr>
                            <a:xfrm>
                              <a:off x="3314700" y="5715000"/>
                              <a:ext cx="3084830" cy="880745"/>
                            </a:xfrm>
                            <a:prstGeom prst="rect">
                              <a:avLst/>
                            </a:prstGeom>
                          </pic:spPr>
                        </pic:pic>
                        <pic:pic xmlns:pic="http://schemas.openxmlformats.org/drawingml/2006/picture">
                          <pic:nvPicPr>
                            <pic:cNvPr id="589" name="Picture 589"/>
                            <pic:cNvPicPr>
                              <a:picLocks noChangeAspect="1"/>
                            </pic:cNvPicPr>
                          </pic:nvPicPr>
                          <pic:blipFill>
                            <a:blip r:embed="rId233" cstate="print">
                              <a:extLst>
                                <a:ext uri="{28A0092B-C50C-407E-A947-70E740481C1C}">
                                  <a14:useLocalDpi xmlns:a14="http://schemas.microsoft.com/office/drawing/2010/main" val="0"/>
                                </a:ext>
                              </a:extLst>
                            </a:blip>
                            <a:stretch>
                              <a:fillRect/>
                            </a:stretch>
                          </pic:blipFill>
                          <pic:spPr>
                            <a:xfrm>
                              <a:off x="133350" y="5715000"/>
                              <a:ext cx="3068955" cy="866140"/>
                            </a:xfrm>
                            <a:prstGeom prst="rect">
                              <a:avLst/>
                            </a:prstGeom>
                          </pic:spPr>
                        </pic:pic>
                        <pic:pic xmlns:pic="http://schemas.openxmlformats.org/drawingml/2006/picture">
                          <pic:nvPicPr>
                            <pic:cNvPr id="588" name="Picture 588"/>
                            <pic:cNvPicPr>
                              <a:picLocks noChangeAspect="1"/>
                            </pic:cNvPicPr>
                          </pic:nvPicPr>
                          <pic:blipFill>
                            <a:blip r:embed="rId234" cstate="print">
                              <a:extLst>
                                <a:ext uri="{28A0092B-C50C-407E-A947-70E740481C1C}">
                                  <a14:useLocalDpi xmlns:a14="http://schemas.microsoft.com/office/drawing/2010/main" val="0"/>
                                </a:ext>
                              </a:extLst>
                            </a:blip>
                            <a:stretch>
                              <a:fillRect/>
                            </a:stretch>
                          </pic:blipFill>
                          <pic:spPr>
                            <a:xfrm>
                              <a:off x="3314700" y="4724400"/>
                              <a:ext cx="3076575" cy="885190"/>
                            </a:xfrm>
                            <a:prstGeom prst="rect">
                              <a:avLst/>
                            </a:prstGeom>
                          </pic:spPr>
                        </pic:pic>
                        <pic:pic xmlns:pic="http://schemas.openxmlformats.org/drawingml/2006/picture">
                          <pic:nvPicPr>
                            <pic:cNvPr id="587" name="Picture 587"/>
                            <pic:cNvPicPr>
                              <a:picLocks noChangeAspect="1"/>
                            </pic:cNvPicPr>
                          </pic:nvPicPr>
                          <pic:blipFill>
                            <a:blip r:embed="rId235" cstate="print">
                              <a:extLst>
                                <a:ext uri="{28A0092B-C50C-407E-A947-70E740481C1C}">
                                  <a14:useLocalDpi xmlns:a14="http://schemas.microsoft.com/office/drawing/2010/main" val="0"/>
                                </a:ext>
                              </a:extLst>
                            </a:blip>
                            <a:stretch>
                              <a:fillRect/>
                            </a:stretch>
                          </pic:blipFill>
                          <pic:spPr>
                            <a:xfrm>
                              <a:off x="133350" y="4743450"/>
                              <a:ext cx="3112770" cy="885190"/>
                            </a:xfrm>
                            <a:prstGeom prst="rect">
                              <a:avLst/>
                            </a:prstGeom>
                          </pic:spPr>
                        </pic:pic>
                        <pic:pic xmlns:pic="http://schemas.openxmlformats.org/drawingml/2006/picture">
                          <pic:nvPicPr>
                            <pic:cNvPr id="585" name="Picture 585"/>
                            <pic:cNvPicPr>
                              <a:picLocks noChangeAspect="1"/>
                            </pic:cNvPicPr>
                          </pic:nvPicPr>
                          <pic:blipFill>
                            <a:blip r:embed="rId236">
                              <a:extLst>
                                <a:ext uri="{28A0092B-C50C-407E-A947-70E740481C1C}">
                                  <a14:useLocalDpi xmlns:a14="http://schemas.microsoft.com/office/drawing/2010/main" val="0"/>
                                </a:ext>
                              </a:extLst>
                            </a:blip>
                            <a:stretch>
                              <a:fillRect/>
                            </a:stretch>
                          </pic:blipFill>
                          <pic:spPr>
                            <a:xfrm>
                              <a:off x="133350" y="704850"/>
                              <a:ext cx="6308090" cy="1790700"/>
                            </a:xfrm>
                            <a:prstGeom prst="rect">
                              <a:avLst/>
                            </a:prstGeom>
                          </pic:spPr>
                        </pic:pic>
                        <wpg:grpSp>
                          <wpg:cNvPr id="547" name="Group 547"/>
                          <wpg:cNvGrpSpPr/>
                          <wpg:grpSpPr>
                            <a:xfrm>
                              <a:off x="0" y="-114301"/>
                              <a:ext cx="6736007" cy="8597264"/>
                              <a:chOff x="0" y="-114304"/>
                              <a:chExt cx="6736007" cy="8597420"/>
                            </a:xfrm>
                          </wpg:grpSpPr>
                          <wpg:grpSp>
                            <wpg:cNvPr id="548" name="Group 548"/>
                            <wpg:cNvGrpSpPr/>
                            <wpg:grpSpPr>
                              <a:xfrm>
                                <a:off x="0" y="-114304"/>
                                <a:ext cx="6655814" cy="8597420"/>
                                <a:chOff x="0" y="-114311"/>
                                <a:chExt cx="6656064" cy="8597955"/>
                              </a:xfrm>
                            </wpg:grpSpPr>
                            <wpg:grpSp>
                              <wpg:cNvPr id="549" name="Group 549"/>
                              <wpg:cNvGrpSpPr/>
                              <wpg:grpSpPr>
                                <a:xfrm>
                                  <a:off x="0" y="-114311"/>
                                  <a:ext cx="6656064" cy="6865385"/>
                                  <a:chOff x="0" y="-114317"/>
                                  <a:chExt cx="6656459" cy="6865753"/>
                                </a:xfrm>
                              </wpg:grpSpPr>
                              <wpg:grpSp>
                                <wpg:cNvPr id="550" name="Group 550"/>
                                <wpg:cNvGrpSpPr/>
                                <wpg:grpSpPr>
                                  <a:xfrm>
                                    <a:off x="0" y="-114317"/>
                                    <a:ext cx="6656459" cy="6865753"/>
                                    <a:chOff x="0" y="-114317"/>
                                    <a:chExt cx="6656459" cy="6865753"/>
                                  </a:xfrm>
                                </wpg:grpSpPr>
                                <wps:wsp>
                                  <wps:cNvPr id="551" name="Rectangle 551"/>
                                  <wps:cNvSpPr/>
                                  <wps:spPr>
                                    <a:xfrm>
                                      <a:off x="0" y="-114317"/>
                                      <a:ext cx="6553200" cy="6865753"/>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2" name="Rectangle 552"/>
                                  <wps:cNvSpPr/>
                                  <wps:spPr>
                                    <a:xfrm>
                                      <a:off x="78827" y="472965"/>
                                      <a:ext cx="6400165" cy="212534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3" name="Text Box 2"/>
                                  <wps:cNvSpPr txBox="1">
                                    <a:spLocks noChangeArrowheads="1"/>
                                  </wps:cNvSpPr>
                                  <wps:spPr bwMode="auto">
                                    <a:xfrm>
                                      <a:off x="94593" y="-28578"/>
                                      <a:ext cx="6400165" cy="455533"/>
                                    </a:xfrm>
                                    <a:prstGeom prst="rect">
                                      <a:avLst/>
                                    </a:prstGeom>
                                    <a:solidFill>
                                      <a:srgbClr val="FFFFFF"/>
                                    </a:solidFill>
                                    <a:ln w="9525">
                                      <a:solidFill>
                                        <a:srgbClr val="000000"/>
                                      </a:solidFill>
                                      <a:miter lim="800000"/>
                                      <a:headEnd/>
                                      <a:tailEnd/>
                                    </a:ln>
                                  </wps:spPr>
                                  <wps:txbx>
                                    <w:txbxContent>
                                      <w:p w14:paraId="2E42E2E9" w14:textId="77777777" w:rsidR="00F75B1B" w:rsidRPr="00F55ED7" w:rsidRDefault="00F75B1B" w:rsidP="003F33E6">
                                        <w:pPr>
                                          <w:rPr>
                                            <w:b/>
                                            <w:bCs/>
                                          </w:rPr>
                                        </w:pPr>
                                        <w:r w:rsidRPr="00D32466">
                                          <w:rPr>
                                            <w:b/>
                                            <w:bCs/>
                                          </w:rPr>
                                          <w:t>Analyte: Metronidazole metabolite (2-hydroxymetronidazole) [C</w:t>
                                        </w:r>
                                        <w:r w:rsidRPr="00D32466">
                                          <w:rPr>
                                            <w:b/>
                                            <w:bCs/>
                                            <w:vertAlign w:val="subscript"/>
                                          </w:rPr>
                                          <w:t>6</w:t>
                                        </w:r>
                                        <w:r w:rsidRPr="00D32466">
                                          <w:rPr>
                                            <w:b/>
                                            <w:bCs/>
                                          </w:rPr>
                                          <w:t>H</w:t>
                                        </w:r>
                                        <w:r w:rsidRPr="00D32466">
                                          <w:rPr>
                                            <w:b/>
                                            <w:bCs/>
                                            <w:vertAlign w:val="subscript"/>
                                          </w:rPr>
                                          <w:t>9</w:t>
                                        </w:r>
                                        <w:r w:rsidRPr="00D32466">
                                          <w:rPr>
                                            <w:b/>
                                            <w:bCs/>
                                          </w:rPr>
                                          <w:t>N</w:t>
                                        </w:r>
                                        <w:r w:rsidRPr="00D32466">
                                          <w:rPr>
                                            <w:b/>
                                            <w:bCs/>
                                            <w:vertAlign w:val="subscript"/>
                                          </w:rPr>
                                          <w:t>3</w:t>
                                        </w:r>
                                        <w:r w:rsidRPr="00D32466">
                                          <w:rPr>
                                            <w:b/>
                                            <w:bCs/>
                                          </w:rPr>
                                          <w:t>O</w:t>
                                        </w:r>
                                        <w:r w:rsidRPr="00D32466">
                                          <w:rPr>
                                            <w:b/>
                                            <w:bCs/>
                                            <w:vertAlign w:val="subscript"/>
                                          </w:rPr>
                                          <w:t>4</w:t>
                                        </w:r>
                                        <w:r w:rsidRPr="00D32466">
                                          <w:rPr>
                                            <w:b/>
                                            <w:bCs/>
                                          </w:rPr>
                                          <w:t xml:space="preserve"> +H]</w:t>
                                        </w:r>
                                        <w:r w:rsidRPr="00D32466">
                                          <w:rPr>
                                            <w:b/>
                                            <w:bCs/>
                                            <w:vertAlign w:val="superscript"/>
                                          </w:rPr>
                                          <w:t>+</w:t>
                                        </w:r>
                                        <w:r w:rsidRPr="00D32466">
                                          <w:rPr>
                                            <w:b/>
                                            <w:bCs/>
                                          </w:rPr>
                                          <w:t xml:space="preserve">                                                                 </w:t>
                                        </w:r>
                                        <w:r>
                                          <w:rPr>
                                            <w:b/>
                                            <w:bCs/>
                                          </w:rPr>
                                          <w:t>Cultivar: Mung bean (replicate 1)</w:t>
                                        </w:r>
                                      </w:p>
                                      <w:p w14:paraId="5707C469" w14:textId="77777777" w:rsidR="00F75B1B" w:rsidRPr="002473D5" w:rsidRDefault="00F75B1B" w:rsidP="003F33E6">
                                        <w:pPr>
                                          <w:rPr>
                                            <w:b/>
                                            <w:bCs/>
                                          </w:rPr>
                                        </w:pPr>
                                      </w:p>
                                    </w:txbxContent>
                                  </wps:txbx>
                                  <wps:bodyPr rot="0" vert="horz" wrap="square" lIns="91440" tIns="45720" rIns="91440" bIns="45720" anchor="t" anchorCtr="0">
                                    <a:noAutofit/>
                                  </wps:bodyPr>
                                </wps:wsp>
                                <wps:wsp>
                                  <wps:cNvPr id="554" name="Text Box 2"/>
                                  <wps:cNvSpPr txBox="1">
                                    <a:spLocks noChangeArrowheads="1"/>
                                  </wps:cNvSpPr>
                                  <wps:spPr bwMode="auto">
                                    <a:xfrm>
                                      <a:off x="4302072" y="1734207"/>
                                      <a:ext cx="2060597" cy="257175"/>
                                    </a:xfrm>
                                    <a:prstGeom prst="rect">
                                      <a:avLst/>
                                    </a:prstGeom>
                                    <a:noFill/>
                                    <a:ln w="9525">
                                      <a:noFill/>
                                      <a:miter lim="800000"/>
                                      <a:headEnd/>
                                      <a:tailEnd/>
                                    </a:ln>
                                  </wps:spPr>
                                  <wps:txbx>
                                    <w:txbxContent>
                                      <w:p w14:paraId="00824E95" w14:textId="77777777" w:rsidR="00F75B1B" w:rsidRDefault="00F75B1B" w:rsidP="003F33E6">
                                        <w:r>
                                          <w:t>Theoretical isotopic distribution</w:t>
                                        </w:r>
                                      </w:p>
                                    </w:txbxContent>
                                  </wps:txbx>
                                  <wps:bodyPr rot="0" vert="horz" wrap="square" lIns="91440" tIns="45720" rIns="91440" bIns="45720" anchor="t" anchorCtr="0">
                                    <a:noAutofit/>
                                  </wps:bodyPr>
                                </wps:wsp>
                                <wps:wsp>
                                  <wps:cNvPr id="555" name="Rectangle 555"/>
                                  <wps:cNvSpPr/>
                                  <wps:spPr>
                                    <a:xfrm>
                                      <a:off x="78820" y="2648608"/>
                                      <a:ext cx="6400165" cy="4007406"/>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6" name="Text Box 2"/>
                                  <wps:cNvSpPr txBox="1">
                                    <a:spLocks noChangeArrowheads="1"/>
                                  </wps:cNvSpPr>
                                  <wps:spPr bwMode="auto">
                                    <a:xfrm>
                                      <a:off x="315332" y="488731"/>
                                      <a:ext cx="3467100" cy="308610"/>
                                    </a:xfrm>
                                    <a:prstGeom prst="rect">
                                      <a:avLst/>
                                    </a:prstGeom>
                                    <a:noFill/>
                                    <a:ln w="9525">
                                      <a:noFill/>
                                      <a:miter lim="800000"/>
                                      <a:headEnd/>
                                      <a:tailEnd/>
                                    </a:ln>
                                  </wps:spPr>
                                  <wps:txbx>
                                    <w:txbxContent>
                                      <w:p w14:paraId="77A43FC5" w14:textId="77777777" w:rsidR="00F75B1B" w:rsidRPr="00400353" w:rsidRDefault="00F75B1B" w:rsidP="003F33E6">
                                        <w:pPr>
                                          <w:rPr>
                                            <w:b/>
                                            <w:bCs/>
                                          </w:rPr>
                                        </w:pPr>
                                        <w:r w:rsidRPr="00400353">
                                          <w:rPr>
                                            <w:b/>
                                            <w:bCs/>
                                          </w:rPr>
                                          <w:t xml:space="preserve">Positive </w:t>
                                        </w:r>
                                        <w:r>
                                          <w:rPr>
                                            <w:b/>
                                            <w:bCs/>
                                          </w:rPr>
                                          <w:t>i</w:t>
                                        </w:r>
                                        <w:r w:rsidRPr="00400353">
                                          <w:rPr>
                                            <w:b/>
                                            <w:bCs/>
                                          </w:rPr>
                                          <w:t xml:space="preserve">on </w:t>
                                        </w:r>
                                        <w:r>
                                          <w:rPr>
                                            <w:b/>
                                            <w:bCs/>
                                          </w:rPr>
                                          <w:t>m</w:t>
                                        </w:r>
                                        <w:r w:rsidRPr="00400353">
                                          <w:rPr>
                                            <w:b/>
                                            <w:bCs/>
                                          </w:rPr>
                                          <w:t xml:space="preserve">ode </w:t>
                                        </w:r>
                                        <w:r>
                                          <w:rPr>
                                            <w:b/>
                                            <w:bCs/>
                                          </w:rPr>
                                          <w:t>nan</w:t>
                                        </w:r>
                                        <w:r w:rsidRPr="00400353">
                                          <w:rPr>
                                            <w:b/>
                                            <w:bCs/>
                                          </w:rPr>
                                          <w:t>ospray</w:t>
                                        </w:r>
                                        <w:r>
                                          <w:rPr>
                                            <w:b/>
                                            <w:bCs/>
                                          </w:rPr>
                                          <w:t xml:space="preserve"> s</w:t>
                                        </w:r>
                                        <w:r w:rsidRPr="00400353">
                                          <w:rPr>
                                            <w:b/>
                                            <w:bCs/>
                                          </w:rPr>
                                          <w:t>pectrum</w:t>
                                        </w:r>
                                        <w:r>
                                          <w:rPr>
                                            <w:b/>
                                            <w:bCs/>
                                          </w:rPr>
                                          <w:t>:</w:t>
                                        </w:r>
                                      </w:p>
                                    </w:txbxContent>
                                  </wps:txbx>
                                  <wps:bodyPr rot="0" vert="horz" wrap="square" lIns="91440" tIns="45720" rIns="91440" bIns="45720" anchor="t" anchorCtr="0">
                                    <a:noAutofit/>
                                  </wps:bodyPr>
                                </wps:wsp>
                                <wps:wsp>
                                  <wps:cNvPr id="557" name="Text Box 2"/>
                                  <wps:cNvSpPr txBox="1">
                                    <a:spLocks noChangeArrowheads="1"/>
                                  </wps:cNvSpPr>
                                  <wps:spPr bwMode="auto">
                                    <a:xfrm>
                                      <a:off x="315332" y="2664371"/>
                                      <a:ext cx="6113374" cy="308610"/>
                                    </a:xfrm>
                                    <a:prstGeom prst="rect">
                                      <a:avLst/>
                                    </a:prstGeom>
                                    <a:noFill/>
                                    <a:ln w="9525">
                                      <a:noFill/>
                                      <a:miter lim="800000"/>
                                      <a:headEnd/>
                                      <a:tailEnd/>
                                    </a:ln>
                                  </wps:spPr>
                                  <wps:txbx>
                                    <w:txbxContent>
                                      <w:p w14:paraId="7AEEC524" w14:textId="77777777" w:rsidR="00F75B1B" w:rsidRPr="00575D6C" w:rsidRDefault="00F75B1B" w:rsidP="003F33E6">
                                        <w:pPr>
                                          <w:rPr>
                                            <w:b/>
                                            <w:bCs/>
                                          </w:rPr>
                                        </w:pPr>
                                        <w:r w:rsidRPr="00400353">
                                          <w:rPr>
                                            <w:b/>
                                            <w:bCs/>
                                          </w:rPr>
                                          <w:t xml:space="preserve">Extracted ion </w:t>
                                        </w:r>
                                        <w:r>
                                          <w:rPr>
                                            <w:b/>
                                            <w:bCs/>
                                          </w:rPr>
                                          <w:t>plot</w:t>
                                        </w:r>
                                        <w:r w:rsidRPr="00400353">
                                          <w:rPr>
                                            <w:b/>
                                            <w:bCs/>
                                          </w:rPr>
                                          <w:t>:</w:t>
                                        </w:r>
                                        <w:r>
                                          <w:rPr>
                                            <w:b/>
                                            <w:bCs/>
                                          </w:rPr>
                                          <w:t xml:space="preserve">                                                                                                     </w:t>
                                        </w:r>
                                        <w:r w:rsidRPr="0068646E">
                                          <w:rPr>
                                            <w:b/>
                                            <w:bCs/>
                                            <w:i/>
                                            <w:iCs/>
                                          </w:rPr>
                                          <w:t>m/z</w:t>
                                        </w:r>
                                        <w:r>
                                          <w:rPr>
                                            <w:b/>
                                            <w:bCs/>
                                          </w:rPr>
                                          <w:t xml:space="preserve"> range = 188.06 - 188.07</w:t>
                                        </w:r>
                                      </w:p>
                                      <w:p w14:paraId="350DDDDB" w14:textId="77777777" w:rsidR="00F75B1B" w:rsidRPr="00400353" w:rsidRDefault="00F75B1B" w:rsidP="003F33E6">
                                        <w:pPr>
                                          <w:rPr>
                                            <w:b/>
                                            <w:bCs/>
                                          </w:rPr>
                                        </w:pPr>
                                      </w:p>
                                    </w:txbxContent>
                                  </wps:txbx>
                                  <wps:bodyPr rot="0" vert="horz" wrap="square" lIns="91440" tIns="45720" rIns="91440" bIns="45720" anchor="t" anchorCtr="0">
                                    <a:noAutofit/>
                                  </wps:bodyPr>
                                </wps:wsp>
                                <wps:wsp>
                                  <wps:cNvPr id="558" name="Rectangle 558"/>
                                  <wps:cNvSpPr/>
                                  <wps:spPr>
                                    <a:xfrm>
                                      <a:off x="122838" y="4729655"/>
                                      <a:ext cx="3133725" cy="91440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9" name="Rectangle 559"/>
                                  <wps:cNvSpPr/>
                                  <wps:spPr>
                                    <a:xfrm>
                                      <a:off x="3291706" y="4729655"/>
                                      <a:ext cx="3133725" cy="91440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0" name="Text Box 2"/>
                                  <wps:cNvSpPr txBox="1">
                                    <a:spLocks noChangeArrowheads="1"/>
                                  </wps:cNvSpPr>
                                  <wps:spPr bwMode="auto">
                                    <a:xfrm>
                                      <a:off x="1948372" y="4761186"/>
                                      <a:ext cx="1374722" cy="574675"/>
                                    </a:xfrm>
                                    <a:prstGeom prst="rect">
                                      <a:avLst/>
                                    </a:prstGeom>
                                    <a:noFill/>
                                    <a:ln w="9525">
                                      <a:noFill/>
                                      <a:miter lim="800000"/>
                                      <a:headEnd/>
                                      <a:tailEnd/>
                                    </a:ln>
                                  </wps:spPr>
                                  <wps:txbx>
                                    <w:txbxContent>
                                      <w:p w14:paraId="06AE1AEC"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w:t>
                                        </w:r>
                                        <w:r w:rsidRPr="00675611">
                                          <w:rPr>
                                            <w:sz w:val="16"/>
                                            <w:szCs w:val="16"/>
                                          </w:rPr>
                                          <w:t xml:space="preserve"> </w:t>
                                        </w:r>
                                        <w:r>
                                          <w:rPr>
                                            <w:sz w:val="16"/>
                                            <w:szCs w:val="16"/>
                                          </w:rPr>
                                          <w:t>4.59 mins</w:t>
                                        </w:r>
                                      </w:p>
                                      <w:p w14:paraId="604B92CB"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0</w:t>
                                        </w:r>
                                        <w:r w:rsidRPr="00675611">
                                          <w:rPr>
                                            <w:sz w:val="16"/>
                                            <w:szCs w:val="16"/>
                                          </w:rPr>
                                          <w:t xml:space="preserve"> ppm</w:t>
                                        </w:r>
                                      </w:p>
                                    </w:txbxContent>
                                  </wps:txbx>
                                  <wps:bodyPr rot="0" vert="horz" wrap="square" lIns="91440" tIns="45720" rIns="91440" bIns="45720" anchor="t" anchorCtr="0">
                                    <a:noAutofit/>
                                  </wps:bodyPr>
                                </wps:wsp>
                                <wps:wsp>
                                  <wps:cNvPr id="561" name="Text Box 2"/>
                                  <wps:cNvSpPr txBox="1">
                                    <a:spLocks noChangeArrowheads="1"/>
                                  </wps:cNvSpPr>
                                  <wps:spPr bwMode="auto">
                                    <a:xfrm>
                                      <a:off x="78820" y="472965"/>
                                      <a:ext cx="498475" cy="308610"/>
                                    </a:xfrm>
                                    <a:prstGeom prst="rect">
                                      <a:avLst/>
                                    </a:prstGeom>
                                    <a:noFill/>
                                    <a:ln w="9525">
                                      <a:noFill/>
                                      <a:miter lim="800000"/>
                                      <a:headEnd/>
                                      <a:tailEnd/>
                                    </a:ln>
                                  </wps:spPr>
                                  <wps:txbx>
                                    <w:txbxContent>
                                      <w:p w14:paraId="3D7D7988" w14:textId="77777777" w:rsidR="00F75B1B" w:rsidRPr="00400353" w:rsidRDefault="00F75B1B" w:rsidP="003F33E6">
                                        <w:pPr>
                                          <w:rPr>
                                            <w:b/>
                                            <w:bCs/>
                                          </w:rPr>
                                        </w:pPr>
                                        <w:r>
                                          <w:rPr>
                                            <w:b/>
                                            <w:bCs/>
                                          </w:rPr>
                                          <w:t>(A)</w:t>
                                        </w:r>
                                      </w:p>
                                    </w:txbxContent>
                                  </wps:txbx>
                                  <wps:bodyPr rot="0" vert="horz" wrap="square" lIns="91440" tIns="45720" rIns="91440" bIns="45720" anchor="t" anchorCtr="0">
                                    <a:noAutofit/>
                                  </wps:bodyPr>
                                </wps:wsp>
                                <wps:wsp>
                                  <wps:cNvPr id="562" name="Text Box 2"/>
                                  <wps:cNvSpPr txBox="1">
                                    <a:spLocks noChangeArrowheads="1"/>
                                  </wps:cNvSpPr>
                                  <wps:spPr bwMode="auto">
                                    <a:xfrm>
                                      <a:off x="63067" y="2664372"/>
                                      <a:ext cx="498475" cy="308610"/>
                                    </a:xfrm>
                                    <a:prstGeom prst="rect">
                                      <a:avLst/>
                                    </a:prstGeom>
                                    <a:noFill/>
                                    <a:ln w="9525">
                                      <a:noFill/>
                                      <a:miter lim="800000"/>
                                      <a:headEnd/>
                                      <a:tailEnd/>
                                    </a:ln>
                                  </wps:spPr>
                                  <wps:txbx>
                                    <w:txbxContent>
                                      <w:p w14:paraId="1434248A" w14:textId="77777777" w:rsidR="00F75B1B" w:rsidRPr="00400353" w:rsidRDefault="00F75B1B" w:rsidP="003F33E6">
                                        <w:pPr>
                                          <w:rPr>
                                            <w:b/>
                                            <w:bCs/>
                                          </w:rPr>
                                        </w:pPr>
                                        <w:r>
                                          <w:rPr>
                                            <w:b/>
                                            <w:bCs/>
                                          </w:rPr>
                                          <w:t>(B)</w:t>
                                        </w:r>
                                      </w:p>
                                    </w:txbxContent>
                                  </wps:txbx>
                                  <wps:bodyPr rot="0" vert="horz" wrap="square" lIns="91440" tIns="45720" rIns="91440" bIns="45720" anchor="t" anchorCtr="0">
                                    <a:noAutofit/>
                                  </wps:bodyPr>
                                </wps:wsp>
                                <wps:wsp>
                                  <wps:cNvPr id="563" name="Text Box 2"/>
                                  <wps:cNvSpPr txBox="1">
                                    <a:spLocks noChangeArrowheads="1"/>
                                  </wps:cNvSpPr>
                                  <wps:spPr bwMode="auto">
                                    <a:xfrm>
                                      <a:off x="283779" y="4761186"/>
                                      <a:ext cx="498475" cy="308610"/>
                                    </a:xfrm>
                                    <a:prstGeom prst="rect">
                                      <a:avLst/>
                                    </a:prstGeom>
                                    <a:noFill/>
                                    <a:ln w="9525">
                                      <a:noFill/>
                                      <a:miter lim="800000"/>
                                      <a:headEnd/>
                                      <a:tailEnd/>
                                    </a:ln>
                                  </wps:spPr>
                                  <wps:txbx>
                                    <w:txbxContent>
                                      <w:p w14:paraId="21B8D8A6" w14:textId="77777777" w:rsidR="00F75B1B" w:rsidRPr="00400353" w:rsidRDefault="00F75B1B" w:rsidP="003F33E6">
                                        <w:pPr>
                                          <w:rPr>
                                            <w:b/>
                                            <w:bCs/>
                                          </w:rPr>
                                        </w:pPr>
                                        <w:r>
                                          <w:rPr>
                                            <w:b/>
                                            <w:bCs/>
                                          </w:rPr>
                                          <w:t>(C)</w:t>
                                        </w:r>
                                      </w:p>
                                    </w:txbxContent>
                                  </wps:txbx>
                                  <wps:bodyPr rot="0" vert="horz" wrap="square" lIns="91440" tIns="45720" rIns="91440" bIns="45720" anchor="t" anchorCtr="0">
                                    <a:noAutofit/>
                                  </wps:bodyPr>
                                </wps:wsp>
                                <wps:wsp>
                                  <wps:cNvPr id="564" name="Text Box 2"/>
                                  <wps:cNvSpPr txBox="1">
                                    <a:spLocks noChangeArrowheads="1"/>
                                  </wps:cNvSpPr>
                                  <wps:spPr bwMode="auto">
                                    <a:xfrm>
                                      <a:off x="3429206" y="4763086"/>
                                      <a:ext cx="498475" cy="308610"/>
                                    </a:xfrm>
                                    <a:prstGeom prst="rect">
                                      <a:avLst/>
                                    </a:prstGeom>
                                    <a:noFill/>
                                    <a:ln w="9525">
                                      <a:noFill/>
                                      <a:miter lim="800000"/>
                                      <a:headEnd/>
                                      <a:tailEnd/>
                                    </a:ln>
                                  </wps:spPr>
                                  <wps:txbx>
                                    <w:txbxContent>
                                      <w:p w14:paraId="277E8F56" w14:textId="77777777" w:rsidR="00F75B1B" w:rsidRPr="00400353" w:rsidRDefault="00F75B1B" w:rsidP="003F33E6">
                                        <w:pPr>
                                          <w:rPr>
                                            <w:b/>
                                            <w:bCs/>
                                          </w:rPr>
                                        </w:pPr>
                                        <w:r>
                                          <w:rPr>
                                            <w:b/>
                                            <w:bCs/>
                                          </w:rPr>
                                          <w:t>(D)</w:t>
                                        </w:r>
                                      </w:p>
                                    </w:txbxContent>
                                  </wps:txbx>
                                  <wps:bodyPr rot="0" vert="horz" wrap="square" lIns="91440" tIns="45720" rIns="91440" bIns="45720" anchor="t" anchorCtr="0">
                                    <a:noAutofit/>
                                  </wps:bodyPr>
                                </wps:wsp>
                                <wps:wsp>
                                  <wps:cNvPr id="565" name="Text Box 2"/>
                                  <wps:cNvSpPr txBox="1">
                                    <a:spLocks noChangeArrowheads="1"/>
                                  </wps:cNvSpPr>
                                  <wps:spPr bwMode="auto">
                                    <a:xfrm>
                                      <a:off x="2048074" y="5218385"/>
                                      <a:ext cx="1306347" cy="344170"/>
                                    </a:xfrm>
                                    <a:prstGeom prst="rect">
                                      <a:avLst/>
                                    </a:prstGeom>
                                    <a:noFill/>
                                    <a:ln w="9525">
                                      <a:noFill/>
                                      <a:miter lim="800000"/>
                                      <a:headEnd/>
                                      <a:tailEnd/>
                                    </a:ln>
                                  </wps:spPr>
                                  <wps:txbx>
                                    <w:txbxContent>
                                      <w:p w14:paraId="64F0AF43" w14:textId="77777777" w:rsidR="00F75B1B" w:rsidRPr="00400353" w:rsidRDefault="00F75B1B" w:rsidP="003F33E6">
                                        <w:pPr>
                                          <w:rPr>
                                            <w:sz w:val="16"/>
                                            <w:szCs w:val="16"/>
                                          </w:rPr>
                                        </w:pPr>
                                        <w:r>
                                          <w:rPr>
                                            <w:sz w:val="16"/>
                                            <w:szCs w:val="16"/>
                                          </w:rPr>
                                          <w:t>Theoretical isotopic peak</w:t>
                                        </w:r>
                                      </w:p>
                                    </w:txbxContent>
                                  </wps:txbx>
                                  <wps:bodyPr rot="0" vert="horz" wrap="square" lIns="91440" tIns="45720" rIns="91440" bIns="45720" anchor="t" anchorCtr="0">
                                    <a:noAutofit/>
                                  </wps:bodyPr>
                                </wps:wsp>
                                <wps:wsp>
                                  <wps:cNvPr id="566" name="Text Box 2"/>
                                  <wps:cNvSpPr txBox="1">
                                    <a:spLocks noChangeArrowheads="1"/>
                                  </wps:cNvSpPr>
                                  <wps:spPr bwMode="auto">
                                    <a:xfrm>
                                      <a:off x="5182090" y="5197906"/>
                                      <a:ext cx="1474369" cy="344170"/>
                                    </a:xfrm>
                                    <a:prstGeom prst="rect">
                                      <a:avLst/>
                                    </a:prstGeom>
                                    <a:noFill/>
                                    <a:ln w="9525">
                                      <a:noFill/>
                                      <a:miter lim="800000"/>
                                      <a:headEnd/>
                                      <a:tailEnd/>
                                    </a:ln>
                                  </wps:spPr>
                                  <wps:txbx>
                                    <w:txbxContent>
                                      <w:p w14:paraId="5C74455B" w14:textId="77777777" w:rsidR="00F75B1B" w:rsidRPr="00400353" w:rsidRDefault="00F75B1B" w:rsidP="003F33E6">
                                        <w:pPr>
                                          <w:rPr>
                                            <w:sz w:val="16"/>
                                            <w:szCs w:val="16"/>
                                          </w:rPr>
                                        </w:pPr>
                                        <w:r>
                                          <w:rPr>
                                            <w:sz w:val="16"/>
                                            <w:szCs w:val="16"/>
                                          </w:rPr>
                                          <w:t>Theoretical isotopic peak</w:t>
                                        </w:r>
                                      </w:p>
                                      <w:p w14:paraId="73958DD2" w14:textId="77777777" w:rsidR="00F75B1B" w:rsidRPr="00400353" w:rsidRDefault="00F75B1B" w:rsidP="003F33E6">
                                        <w:pPr>
                                          <w:rPr>
                                            <w:sz w:val="16"/>
                                            <w:szCs w:val="16"/>
                                          </w:rPr>
                                        </w:pPr>
                                      </w:p>
                                    </w:txbxContent>
                                  </wps:txbx>
                                  <wps:bodyPr rot="0" vert="horz" wrap="square" lIns="91440" tIns="45720" rIns="91440" bIns="45720" anchor="t" anchorCtr="0">
                                    <a:noAutofit/>
                                  </wps:bodyPr>
                                </wps:wsp>
                              </wpg:grpSp>
                              <wps:wsp>
                                <wps:cNvPr id="567" name="Text Box 2"/>
                                <wps:cNvSpPr txBox="1">
                                  <a:spLocks noChangeArrowheads="1"/>
                                </wps:cNvSpPr>
                                <wps:spPr bwMode="auto">
                                  <a:xfrm>
                                    <a:off x="5075279" y="4737180"/>
                                    <a:ext cx="1379442" cy="574644"/>
                                  </a:xfrm>
                                  <a:prstGeom prst="rect">
                                    <a:avLst/>
                                  </a:prstGeom>
                                  <a:noFill/>
                                  <a:ln w="9525">
                                    <a:noFill/>
                                    <a:miter lim="800000"/>
                                    <a:headEnd/>
                                    <a:tailEnd/>
                                  </a:ln>
                                </wps:spPr>
                                <wps:txbx>
                                  <w:txbxContent>
                                    <w:p w14:paraId="700F26EE"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7.22 mins</w:t>
                                      </w:r>
                                    </w:p>
                                    <w:p w14:paraId="105569E8"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3</w:t>
                                      </w:r>
                                      <w:r w:rsidRPr="00675611">
                                        <w:rPr>
                                          <w:sz w:val="16"/>
                                          <w:szCs w:val="16"/>
                                        </w:rPr>
                                        <w:t xml:space="preserve"> ppm</w:t>
                                      </w:r>
                                    </w:p>
                                  </w:txbxContent>
                                </wps:txbx>
                                <wps:bodyPr rot="0" vert="horz" wrap="square" lIns="91440" tIns="45720" rIns="91440" bIns="45720" anchor="t" anchorCtr="0">
                                  <a:noAutofit/>
                                </wps:bodyPr>
                              </wps:wsp>
                            </wpg:grpSp>
                            <wps:wsp>
                              <wps:cNvPr id="568" name="Text Box 568"/>
                              <wps:cNvSpPr txBox="1"/>
                              <wps:spPr>
                                <a:xfrm>
                                  <a:off x="0" y="6849658"/>
                                  <a:ext cx="6501374" cy="1633986"/>
                                </a:xfrm>
                                <a:prstGeom prst="rect">
                                  <a:avLst/>
                                </a:prstGeom>
                                <a:solidFill>
                                  <a:prstClr val="white"/>
                                </a:solidFill>
                                <a:ln>
                                  <a:noFill/>
                                </a:ln>
                              </wps:spPr>
                              <wps:txbx>
                                <w:txbxContent>
                                  <w:p w14:paraId="3FB20FA2" w14:textId="79C33040" w:rsidR="00F75B1B" w:rsidRPr="0018090C" w:rsidRDefault="00F75B1B" w:rsidP="003F33E6">
                                    <w:pPr>
                                      <w:pStyle w:val="Caption"/>
                                      <w:rPr>
                                        <w:noProof/>
                                        <w:sz w:val="20"/>
                                        <w:szCs w:val="20"/>
                                      </w:rPr>
                                    </w:pPr>
                                    <w:bookmarkStart w:id="102" w:name="_Toc59633653"/>
                                    <w:r w:rsidRPr="0018090C">
                                      <w:rPr>
                                        <w:sz w:val="20"/>
                                        <w:szCs w:val="20"/>
                                      </w:rPr>
                                      <w:t xml:space="preserve">Figure </w:t>
                                    </w:r>
                                    <w:r>
                                      <w:rPr>
                                        <w:sz w:val="20"/>
                                        <w:szCs w:val="20"/>
                                      </w:rPr>
                                      <w:t>3.19</w:t>
                                    </w:r>
                                    <w:r w:rsidRPr="0018090C">
                                      <w:rPr>
                                        <w:sz w:val="20"/>
                                        <w:szCs w:val="20"/>
                                      </w:rPr>
                                      <w:t>: (A) Positive ion mode nanospray spectrum for a sampled mung bean cell, showing recorded signals in the m/z region for protonated 2-hydroxymetronidazole [M + H]</w:t>
                                    </w:r>
                                    <w:r w:rsidRPr="0018090C">
                                      <w:rPr>
                                        <w:sz w:val="20"/>
                                        <w:szCs w:val="20"/>
                                        <w:vertAlign w:val="superscript"/>
                                      </w:rPr>
                                      <w:t>+</w:t>
                                    </w:r>
                                    <w:r w:rsidRPr="0018090C">
                                      <w:rPr>
                                        <w:sz w:val="20"/>
                                        <w:szCs w:val="20"/>
                                      </w:rPr>
                                      <w:t xml:space="preserve"> with a nominal mass of 188. The positive ion mode nanospray spectrum for the relevant spray period is displayed against the theoretical isotopic distribution of the calculated m/z value for protonated 2-hydroxymetronidazole. (B) Extracted ion plot generated for protonated 2-hydroxymetronidazole (m/z range 188.06 – 188.07), displaying the time points at which there is a signal within this m/z range. (C)– (F) Positive ion nanospray spectra displaying signals corresponding with the m/z value for protonated 2-hydroxymetronidazole at example time points derived from the extracted ion plot. Displayed against the theoretical isotopic distribution of protonated 2-hydroxymetronidazole.</w:t>
                                    </w:r>
                                    <w:bookmarkEnd w:id="102"/>
                                  </w:p>
                                  <w:p w14:paraId="2D0E82C2" w14:textId="77777777" w:rsidR="00F75B1B" w:rsidRPr="00FE00C6" w:rsidRDefault="00F75B1B" w:rsidP="003F33E6">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569" name="Rectangle 569"/>
                            <wps:cNvSpPr/>
                            <wps:spPr>
                              <a:xfrm>
                                <a:off x="126124" y="5691352"/>
                                <a:ext cx="3133421" cy="914294"/>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0" name="Text Box 2"/>
                            <wps:cNvSpPr txBox="1">
                              <a:spLocks noChangeArrowheads="1"/>
                            </wps:cNvSpPr>
                            <wps:spPr bwMode="auto">
                              <a:xfrm>
                                <a:off x="283779" y="5722883"/>
                                <a:ext cx="497840" cy="307975"/>
                              </a:xfrm>
                              <a:prstGeom prst="rect">
                                <a:avLst/>
                              </a:prstGeom>
                              <a:noFill/>
                              <a:ln w="9525">
                                <a:noFill/>
                                <a:miter lim="800000"/>
                                <a:headEnd/>
                                <a:tailEnd/>
                              </a:ln>
                            </wps:spPr>
                            <wps:txbx>
                              <w:txbxContent>
                                <w:p w14:paraId="4535B48E" w14:textId="77777777" w:rsidR="00F75B1B" w:rsidRPr="00400353" w:rsidRDefault="00F75B1B" w:rsidP="003F33E6">
                                  <w:pPr>
                                    <w:rPr>
                                      <w:b/>
                                      <w:bCs/>
                                    </w:rPr>
                                  </w:pPr>
                                  <w:r>
                                    <w:rPr>
                                      <w:b/>
                                      <w:bCs/>
                                    </w:rPr>
                                    <w:t>(E)</w:t>
                                  </w:r>
                                </w:p>
                              </w:txbxContent>
                            </wps:txbx>
                            <wps:bodyPr rot="0" vert="horz" wrap="square" lIns="91440" tIns="45720" rIns="91440" bIns="45720" anchor="t" anchorCtr="0">
                              <a:noAutofit/>
                            </wps:bodyPr>
                          </wps:wsp>
                          <wps:wsp>
                            <wps:cNvPr id="571" name="Rectangle 571"/>
                            <wps:cNvSpPr/>
                            <wps:spPr>
                              <a:xfrm>
                                <a:off x="3294993" y="5691352"/>
                                <a:ext cx="3133090" cy="91376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2" name="Text Box 2"/>
                            <wps:cNvSpPr txBox="1">
                              <a:spLocks noChangeArrowheads="1"/>
                            </wps:cNvSpPr>
                            <wps:spPr bwMode="auto">
                              <a:xfrm>
                                <a:off x="3452648" y="5722883"/>
                                <a:ext cx="497840" cy="307975"/>
                              </a:xfrm>
                              <a:prstGeom prst="rect">
                                <a:avLst/>
                              </a:prstGeom>
                              <a:noFill/>
                              <a:ln w="9525">
                                <a:noFill/>
                                <a:miter lim="800000"/>
                                <a:headEnd/>
                                <a:tailEnd/>
                              </a:ln>
                            </wps:spPr>
                            <wps:txbx>
                              <w:txbxContent>
                                <w:p w14:paraId="5348F7CF" w14:textId="77777777" w:rsidR="00F75B1B" w:rsidRPr="00400353" w:rsidRDefault="00F75B1B" w:rsidP="003F33E6">
                                  <w:pPr>
                                    <w:rPr>
                                      <w:b/>
                                      <w:bCs/>
                                    </w:rPr>
                                  </w:pPr>
                                  <w:r>
                                    <w:rPr>
                                      <w:b/>
                                      <w:bCs/>
                                    </w:rPr>
                                    <w:t>(F)</w:t>
                                  </w:r>
                                </w:p>
                              </w:txbxContent>
                            </wps:txbx>
                            <wps:bodyPr rot="0" vert="horz" wrap="square" lIns="91440" tIns="45720" rIns="91440" bIns="45720" anchor="t" anchorCtr="0">
                              <a:noAutofit/>
                            </wps:bodyPr>
                          </wps:wsp>
                          <wps:wsp>
                            <wps:cNvPr id="573" name="Text Box 2"/>
                            <wps:cNvSpPr txBox="1">
                              <a:spLocks noChangeArrowheads="1"/>
                            </wps:cNvSpPr>
                            <wps:spPr bwMode="auto">
                              <a:xfrm>
                                <a:off x="1916406" y="5707117"/>
                                <a:ext cx="1391944" cy="574567"/>
                              </a:xfrm>
                              <a:prstGeom prst="rect">
                                <a:avLst/>
                              </a:prstGeom>
                              <a:noFill/>
                              <a:ln w="9525">
                                <a:noFill/>
                                <a:miter lim="800000"/>
                                <a:headEnd/>
                                <a:tailEnd/>
                              </a:ln>
                            </wps:spPr>
                            <wps:txbx>
                              <w:txbxContent>
                                <w:p w14:paraId="08E2A1A1"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7.38 mins</w:t>
                                  </w:r>
                                </w:p>
                                <w:p w14:paraId="795F414D"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0</w:t>
                                  </w:r>
                                  <w:r w:rsidRPr="00675611">
                                    <w:rPr>
                                      <w:sz w:val="16"/>
                                      <w:szCs w:val="16"/>
                                    </w:rPr>
                                    <w:t xml:space="preserve"> ppm</w:t>
                                  </w:r>
                                </w:p>
                              </w:txbxContent>
                            </wps:txbx>
                            <wps:bodyPr rot="0" vert="horz" wrap="square" lIns="91440" tIns="45720" rIns="91440" bIns="45720" anchor="t" anchorCtr="0">
                              <a:noAutofit/>
                            </wps:bodyPr>
                          </wps:wsp>
                          <wps:wsp>
                            <wps:cNvPr id="574" name="Text Box 2"/>
                            <wps:cNvSpPr txBox="1">
                              <a:spLocks noChangeArrowheads="1"/>
                            </wps:cNvSpPr>
                            <wps:spPr bwMode="auto">
                              <a:xfrm>
                                <a:off x="5181600" y="6177126"/>
                                <a:ext cx="1554407" cy="195213"/>
                              </a:xfrm>
                              <a:prstGeom prst="rect">
                                <a:avLst/>
                              </a:prstGeom>
                              <a:noFill/>
                              <a:ln w="9525">
                                <a:noFill/>
                                <a:miter lim="800000"/>
                                <a:headEnd/>
                                <a:tailEnd/>
                              </a:ln>
                            </wps:spPr>
                            <wps:txbx>
                              <w:txbxContent>
                                <w:p w14:paraId="343E06BC" w14:textId="77777777" w:rsidR="00F75B1B" w:rsidRPr="00400353" w:rsidRDefault="00F75B1B" w:rsidP="003F33E6">
                                  <w:pPr>
                                    <w:rPr>
                                      <w:sz w:val="16"/>
                                      <w:szCs w:val="16"/>
                                    </w:rPr>
                                  </w:pPr>
                                  <w:r>
                                    <w:rPr>
                                      <w:sz w:val="16"/>
                                      <w:szCs w:val="16"/>
                                    </w:rPr>
                                    <w:t>Theoretical isotopic peak</w:t>
                                  </w:r>
                                </w:p>
                                <w:p w14:paraId="4A952DEB" w14:textId="77777777" w:rsidR="00F75B1B" w:rsidRPr="00400353" w:rsidRDefault="00F75B1B" w:rsidP="003F33E6">
                                  <w:pPr>
                                    <w:rPr>
                                      <w:sz w:val="16"/>
                                      <w:szCs w:val="16"/>
                                    </w:rPr>
                                  </w:pPr>
                                </w:p>
                              </w:txbxContent>
                            </wps:txbx>
                            <wps:bodyPr rot="0" vert="horz" wrap="square" lIns="91440" tIns="45720" rIns="91440" bIns="45720" anchor="t" anchorCtr="0">
                              <a:noAutofit/>
                            </wps:bodyPr>
                          </wps:wsp>
                          <wps:wsp>
                            <wps:cNvPr id="575" name="Text Box 2"/>
                            <wps:cNvSpPr txBox="1">
                              <a:spLocks noChangeArrowheads="1"/>
                            </wps:cNvSpPr>
                            <wps:spPr bwMode="auto">
                              <a:xfrm>
                                <a:off x="5074787" y="5675586"/>
                                <a:ext cx="1414278" cy="574567"/>
                              </a:xfrm>
                              <a:prstGeom prst="rect">
                                <a:avLst/>
                              </a:prstGeom>
                              <a:noFill/>
                              <a:ln w="9525">
                                <a:noFill/>
                                <a:miter lim="800000"/>
                                <a:headEnd/>
                                <a:tailEnd/>
                              </a:ln>
                            </wps:spPr>
                            <wps:txbx>
                              <w:txbxContent>
                                <w:p w14:paraId="60C0FE6D"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7.73 mins</w:t>
                                  </w:r>
                                </w:p>
                                <w:p w14:paraId="66ED9774"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1</w:t>
                                  </w:r>
                                  <w:r w:rsidRPr="00675611">
                                    <w:rPr>
                                      <w:sz w:val="16"/>
                                      <w:szCs w:val="16"/>
                                    </w:rPr>
                                    <w:t xml:space="preserve"> ppm</w:t>
                                  </w:r>
                                </w:p>
                              </w:txbxContent>
                            </wps:txbx>
                            <wps:bodyPr rot="0" vert="horz" wrap="square" lIns="91440" tIns="45720" rIns="91440" bIns="45720" anchor="t" anchorCtr="0">
                              <a:noAutofit/>
                            </wps:bodyPr>
                          </wps:wsp>
                          <wps:wsp>
                            <wps:cNvPr id="576" name="Text Box 2"/>
                            <wps:cNvSpPr txBox="1">
                              <a:spLocks noChangeArrowheads="1"/>
                            </wps:cNvSpPr>
                            <wps:spPr bwMode="auto">
                              <a:xfrm>
                                <a:off x="2047868" y="6177126"/>
                                <a:ext cx="1374589" cy="208015"/>
                              </a:xfrm>
                              <a:prstGeom prst="rect">
                                <a:avLst/>
                              </a:prstGeom>
                              <a:noFill/>
                              <a:ln w="9525">
                                <a:noFill/>
                                <a:miter lim="800000"/>
                                <a:headEnd/>
                                <a:tailEnd/>
                              </a:ln>
                            </wps:spPr>
                            <wps:txbx>
                              <w:txbxContent>
                                <w:p w14:paraId="55693C2C" w14:textId="77777777" w:rsidR="00F75B1B" w:rsidRPr="00400353" w:rsidRDefault="00F75B1B" w:rsidP="003F33E6">
                                  <w:pPr>
                                    <w:rPr>
                                      <w:sz w:val="16"/>
                                      <w:szCs w:val="16"/>
                                    </w:rPr>
                                  </w:pPr>
                                  <w:r>
                                    <w:rPr>
                                      <w:sz w:val="16"/>
                                      <w:szCs w:val="16"/>
                                    </w:rPr>
                                    <w:t>Theoretical isotopic peak</w:t>
                                  </w:r>
                                </w:p>
                                <w:p w14:paraId="413642D8" w14:textId="77777777" w:rsidR="00F75B1B" w:rsidRPr="00400353" w:rsidRDefault="00F75B1B" w:rsidP="003F33E6">
                                  <w:pPr>
                                    <w:rPr>
                                      <w:sz w:val="16"/>
                                      <w:szCs w:val="16"/>
                                    </w:rPr>
                                  </w:pPr>
                                </w:p>
                              </w:txbxContent>
                            </wps:txbx>
                            <wps:bodyPr rot="0" vert="horz" wrap="square" lIns="91440" tIns="45720" rIns="91440" bIns="45720" anchor="t" anchorCtr="0">
                              <a:noAutofit/>
                            </wps:bodyPr>
                          </wps:wsp>
                        </wpg:grpSp>
                        <pic:pic xmlns:pic="http://schemas.openxmlformats.org/drawingml/2006/picture">
                          <pic:nvPicPr>
                            <pic:cNvPr id="586" name="Picture 586"/>
                            <pic:cNvPicPr>
                              <a:picLocks noChangeAspect="1"/>
                            </pic:cNvPicPr>
                          </pic:nvPicPr>
                          <pic:blipFill rotWithShape="1">
                            <a:blip r:embed="rId237">
                              <a:extLst>
                                <a:ext uri="{28A0092B-C50C-407E-A947-70E740481C1C}">
                                  <a14:useLocalDpi xmlns:a14="http://schemas.microsoft.com/office/drawing/2010/main" val="0"/>
                                </a:ext>
                              </a:extLst>
                            </a:blip>
                            <a:srcRect r="424"/>
                            <a:stretch/>
                          </pic:blipFill>
                          <pic:spPr bwMode="auto">
                            <a:xfrm>
                              <a:off x="152400" y="2914650"/>
                              <a:ext cx="6249670" cy="1695450"/>
                            </a:xfrm>
                            <a:prstGeom prst="rect">
                              <a:avLst/>
                            </a:prstGeom>
                            <a:ln>
                              <a:noFill/>
                            </a:ln>
                            <a:extLst>
                              <a:ext uri="{53640926-AAD7-44D8-BBD7-CCE9431645EC}">
                                <a14:shadowObscured xmlns:a14="http://schemas.microsoft.com/office/drawing/2010/main"/>
                              </a:ext>
                            </a:extLst>
                          </pic:spPr>
                        </pic:pic>
                      </wpg:grpSp>
                      <wps:wsp>
                        <wps:cNvPr id="687" name="Text Box 2"/>
                        <wps:cNvSpPr txBox="1">
                          <a:spLocks noChangeArrowheads="1"/>
                        </wps:cNvSpPr>
                        <wps:spPr bwMode="auto">
                          <a:xfrm>
                            <a:off x="5097858" y="602967"/>
                            <a:ext cx="1403895" cy="332509"/>
                          </a:xfrm>
                          <a:prstGeom prst="rect">
                            <a:avLst/>
                          </a:prstGeom>
                          <a:noFill/>
                          <a:ln w="9525">
                            <a:noFill/>
                            <a:miter lim="800000"/>
                            <a:headEnd/>
                            <a:tailEnd/>
                          </a:ln>
                        </wps:spPr>
                        <wps:txbx>
                          <w:txbxContent>
                            <w:p w14:paraId="30EA9538" w14:textId="77777777" w:rsidR="00F75B1B" w:rsidRDefault="00F75B1B" w:rsidP="003F33E6">
                              <w:r>
                                <w:t>Mass accuracy = n/a</w:t>
                              </w:r>
                            </w:p>
                          </w:txbxContent>
                        </wps:txbx>
                        <wps:bodyPr rot="0" vert="horz" wrap="square" lIns="91440" tIns="45720" rIns="91440" bIns="45720" anchor="t" anchorCtr="0">
                          <a:noAutofit/>
                        </wps:bodyPr>
                      </wps:wsp>
                    </wpg:wgp>
                  </a:graphicData>
                </a:graphic>
              </wp:anchor>
            </w:drawing>
          </mc:Choice>
          <mc:Fallback>
            <w:pict>
              <v:group w14:anchorId="67F009A4" id="Group 693" o:spid="_x0000_s1696" style="position:absolute;margin-left:-27.75pt;margin-top:1.5pt;width:530.4pt;height:676.95pt;z-index:251732992;mso-position-horizontal-relative:margin" coordsize="67360,859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">
                <v:group id="Group 628" o:spid="_x0000_s1697" style="position:absolute;width:67360;height:85972" coordorigin=",-1143" coordsize="67360,859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">
                  <v:shape id="Picture 590" o:spid="_x0000_s1698" type="#_x0000_t75" style="position:absolute;left:33147;top:57150;width:30848;height:88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">
                    <v:imagedata r:id="rId238" o:title=""/>
                  </v:shape>
                  <v:shape id="Picture 589" o:spid="_x0000_s1699" type="#_x0000_t75" style="position:absolute;left:1333;top:57150;width:30690;height:8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">
                    <v:imagedata r:id="rId239" o:title=""/>
                  </v:shape>
                  <v:shape id="Picture 588" o:spid="_x0000_s1700" type="#_x0000_t75" style="position:absolute;left:33147;top:47244;width:30765;height:8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">
                    <v:imagedata r:id="rId240" o:title=""/>
                  </v:shape>
                  <v:shape id="Picture 587" o:spid="_x0000_s1701" type="#_x0000_t75" style="position:absolute;left:1333;top:47434;width:31128;height:8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">
                    <v:imagedata r:id="rId241" o:title=""/>
                  </v:shape>
                  <v:shape id="Picture 585" o:spid="_x0000_s1702" type="#_x0000_t75" style="position:absolute;left:1333;top:7048;width:63081;height:17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">
                    <v:imagedata r:id="rId242" o:title=""/>
                  </v:shape>
                  <v:group id="Group 547" o:spid="_x0000_s1703" style="position:absolute;top:-1143;width:67360;height:85972" coordorigin=",-1143" coordsize="67360,85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">
                    <v:group id="Group 548" o:spid="_x0000_s1704" style="position:absolute;top:-1143;width:66558;height:85974" coordorigin=",-1143" coordsize="66560,859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">
                      <v:group id="Group 549" o:spid="_x0000_s1705" style="position:absolute;top:-1143;width:66560;height:68653" coordorigin=",-1143" coordsize="66564,68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">
                        <v:group id="Group 550" o:spid="_x0000_s1706" style="position:absolute;top:-1143;width:66564;height:68657" coordorigin=",-1143" coordsize="66564,68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">
                          <v:rect id="Rectangle 551" o:spid="_x0000_s1707" style="position:absolute;top:-1143;width:65532;height:68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" filled="f" strokecolor="windowText" strokeweight="1pt"/>
                          <v:rect id="Rectangle 552" o:spid="_x0000_s1708" style="position:absolute;left:788;top:4729;width:64001;height:21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" filled="f" strokecolor="windowText" strokeweight="1pt"/>
                          <v:shape id="_x0000_s1709" type="#_x0000_t202" style="position:absolute;left:945;top:-285;width:64002;height:4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">
                            <v:textbox>
                              <w:txbxContent>
                                <w:p w14:paraId="2E42E2E9" w14:textId="77777777" w:rsidR="00F75B1B" w:rsidRPr="00F55ED7" w:rsidRDefault="00F75B1B" w:rsidP="003F33E6">
                                  <w:pPr>
                                    <w:rPr>
                                      <w:b/>
                                      <w:bCs/>
                                    </w:rPr>
                                  </w:pPr>
                                  <w:r w:rsidRPr="00D32466">
                                    <w:rPr>
                                      <w:b/>
                                      <w:bCs/>
                                    </w:rPr>
                                    <w:t>Analyte: Metronidazole metabolite (2-hydroxymetronidazole) [C</w:t>
                                  </w:r>
                                  <w:r w:rsidRPr="00D32466">
                                    <w:rPr>
                                      <w:b/>
                                      <w:bCs/>
                                      <w:vertAlign w:val="subscript"/>
                                    </w:rPr>
                                    <w:t>6</w:t>
                                  </w:r>
                                  <w:r w:rsidRPr="00D32466">
                                    <w:rPr>
                                      <w:b/>
                                      <w:bCs/>
                                    </w:rPr>
                                    <w:t>H</w:t>
                                  </w:r>
                                  <w:r w:rsidRPr="00D32466">
                                    <w:rPr>
                                      <w:b/>
                                      <w:bCs/>
                                      <w:vertAlign w:val="subscript"/>
                                    </w:rPr>
                                    <w:t>9</w:t>
                                  </w:r>
                                  <w:r w:rsidRPr="00D32466">
                                    <w:rPr>
                                      <w:b/>
                                      <w:bCs/>
                                    </w:rPr>
                                    <w:t>N</w:t>
                                  </w:r>
                                  <w:r w:rsidRPr="00D32466">
                                    <w:rPr>
                                      <w:b/>
                                      <w:bCs/>
                                      <w:vertAlign w:val="subscript"/>
                                    </w:rPr>
                                    <w:t>3</w:t>
                                  </w:r>
                                  <w:r w:rsidRPr="00D32466">
                                    <w:rPr>
                                      <w:b/>
                                      <w:bCs/>
                                    </w:rPr>
                                    <w:t>O</w:t>
                                  </w:r>
                                  <w:r w:rsidRPr="00D32466">
                                    <w:rPr>
                                      <w:b/>
                                      <w:bCs/>
                                      <w:vertAlign w:val="subscript"/>
                                    </w:rPr>
                                    <w:t>4</w:t>
                                  </w:r>
                                  <w:r w:rsidRPr="00D32466">
                                    <w:rPr>
                                      <w:b/>
                                      <w:bCs/>
                                    </w:rPr>
                                    <w:t xml:space="preserve"> +H]</w:t>
                                  </w:r>
                                  <w:r w:rsidRPr="00D32466">
                                    <w:rPr>
                                      <w:b/>
                                      <w:bCs/>
                                      <w:vertAlign w:val="superscript"/>
                                    </w:rPr>
                                    <w:t>+</w:t>
                                  </w:r>
                                  <w:r w:rsidRPr="00D32466">
                                    <w:rPr>
                                      <w:b/>
                                      <w:bCs/>
                                    </w:rPr>
                                    <w:t xml:space="preserve">                                                                 </w:t>
                                  </w:r>
                                  <w:r>
                                    <w:rPr>
                                      <w:b/>
                                      <w:bCs/>
                                    </w:rPr>
                                    <w:t>Cultivar: Mung bean (replicate 1)</w:t>
                                  </w:r>
                                </w:p>
                                <w:p w14:paraId="5707C469" w14:textId="77777777" w:rsidR="00F75B1B" w:rsidRPr="002473D5" w:rsidRDefault="00F75B1B" w:rsidP="003F33E6">
                                  <w:pPr>
                                    <w:rPr>
                                      <w:b/>
                                      <w:bCs/>
                                    </w:rPr>
                                  </w:pPr>
                                </w:p>
                              </w:txbxContent>
                            </v:textbox>
                          </v:shape>
                          <v:shape id="_x0000_s1710" type="#_x0000_t202" style="position:absolute;left:43020;top:17342;width:20606;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" filled="f" stroked="f">
                            <v:textbox>
                              <w:txbxContent>
                                <w:p w14:paraId="00824E95" w14:textId="77777777" w:rsidR="00F75B1B" w:rsidRDefault="00F75B1B" w:rsidP="003F33E6">
                                  <w:r>
                                    <w:t>Theoretical isotopic distribution</w:t>
                                  </w:r>
                                </w:p>
                              </w:txbxContent>
                            </v:textbox>
                          </v:shape>
                          <v:rect id="Rectangle 555" o:spid="_x0000_s1711" style="position:absolute;left:788;top:26486;width:64001;height:40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" filled="f" strokecolor="windowText" strokeweight="1pt"/>
                          <v:shape id="_x0000_s1712" type="#_x0000_t202" style="position:absolute;left:3153;top:4887;width:3467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" filled="f" stroked="f">
                            <v:textbox>
                              <w:txbxContent>
                                <w:p w14:paraId="77A43FC5" w14:textId="77777777" w:rsidR="00F75B1B" w:rsidRPr="00400353" w:rsidRDefault="00F75B1B" w:rsidP="003F33E6">
                                  <w:pPr>
                                    <w:rPr>
                                      <w:b/>
                                      <w:bCs/>
                                    </w:rPr>
                                  </w:pPr>
                                  <w:r w:rsidRPr="00400353">
                                    <w:rPr>
                                      <w:b/>
                                      <w:bCs/>
                                    </w:rPr>
                                    <w:t xml:space="preserve">Positive </w:t>
                                  </w:r>
                                  <w:r>
                                    <w:rPr>
                                      <w:b/>
                                      <w:bCs/>
                                    </w:rPr>
                                    <w:t>i</w:t>
                                  </w:r>
                                  <w:r w:rsidRPr="00400353">
                                    <w:rPr>
                                      <w:b/>
                                      <w:bCs/>
                                    </w:rPr>
                                    <w:t xml:space="preserve">on </w:t>
                                  </w:r>
                                  <w:r>
                                    <w:rPr>
                                      <w:b/>
                                      <w:bCs/>
                                    </w:rPr>
                                    <w:t>m</w:t>
                                  </w:r>
                                  <w:r w:rsidRPr="00400353">
                                    <w:rPr>
                                      <w:b/>
                                      <w:bCs/>
                                    </w:rPr>
                                    <w:t xml:space="preserve">ode </w:t>
                                  </w:r>
                                  <w:r>
                                    <w:rPr>
                                      <w:b/>
                                      <w:bCs/>
                                    </w:rPr>
                                    <w:t>nan</w:t>
                                  </w:r>
                                  <w:r w:rsidRPr="00400353">
                                    <w:rPr>
                                      <w:b/>
                                      <w:bCs/>
                                    </w:rPr>
                                    <w:t>ospray</w:t>
                                  </w:r>
                                  <w:r>
                                    <w:rPr>
                                      <w:b/>
                                      <w:bCs/>
                                    </w:rPr>
                                    <w:t xml:space="preserve"> s</w:t>
                                  </w:r>
                                  <w:r w:rsidRPr="00400353">
                                    <w:rPr>
                                      <w:b/>
                                      <w:bCs/>
                                    </w:rPr>
                                    <w:t>pectrum</w:t>
                                  </w:r>
                                  <w:r>
                                    <w:rPr>
                                      <w:b/>
                                      <w:bCs/>
                                    </w:rPr>
                                    <w:t>:</w:t>
                                  </w:r>
                                </w:p>
                              </w:txbxContent>
                            </v:textbox>
                          </v:shape>
                          <v:shape id="_x0000_s1713" type="#_x0000_t202" style="position:absolute;left:3153;top:26643;width:6113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" filled="f" stroked="f">
                            <v:textbox>
                              <w:txbxContent>
                                <w:p w14:paraId="7AEEC524" w14:textId="77777777" w:rsidR="00F75B1B" w:rsidRPr="00575D6C" w:rsidRDefault="00F75B1B" w:rsidP="003F33E6">
                                  <w:pPr>
                                    <w:rPr>
                                      <w:b/>
                                      <w:bCs/>
                                    </w:rPr>
                                  </w:pPr>
                                  <w:r w:rsidRPr="00400353">
                                    <w:rPr>
                                      <w:b/>
                                      <w:bCs/>
                                    </w:rPr>
                                    <w:t xml:space="preserve">Extracted ion </w:t>
                                  </w:r>
                                  <w:r>
                                    <w:rPr>
                                      <w:b/>
                                      <w:bCs/>
                                    </w:rPr>
                                    <w:t>plot</w:t>
                                  </w:r>
                                  <w:r w:rsidRPr="00400353">
                                    <w:rPr>
                                      <w:b/>
                                      <w:bCs/>
                                    </w:rPr>
                                    <w:t>:</w:t>
                                  </w:r>
                                  <w:r>
                                    <w:rPr>
                                      <w:b/>
                                      <w:bCs/>
                                    </w:rPr>
                                    <w:t xml:space="preserve">                                                                                                     </w:t>
                                  </w:r>
                                  <w:r w:rsidRPr="0068646E">
                                    <w:rPr>
                                      <w:b/>
                                      <w:bCs/>
                                      <w:i/>
                                      <w:iCs/>
                                    </w:rPr>
                                    <w:t>m/z</w:t>
                                  </w:r>
                                  <w:r>
                                    <w:rPr>
                                      <w:b/>
                                      <w:bCs/>
                                    </w:rPr>
                                    <w:t xml:space="preserve"> range = 188.06 - 188.07</w:t>
                                  </w:r>
                                </w:p>
                                <w:p w14:paraId="350DDDDB" w14:textId="77777777" w:rsidR="00F75B1B" w:rsidRPr="00400353" w:rsidRDefault="00F75B1B" w:rsidP="003F33E6">
                                  <w:pPr>
                                    <w:rPr>
                                      <w:b/>
                                      <w:bCs/>
                                    </w:rPr>
                                  </w:pPr>
                                </w:p>
                              </w:txbxContent>
                            </v:textbox>
                          </v:shape>
                          <v:rect id="Rectangle 558" o:spid="_x0000_s1714" style="position:absolute;left:1228;top:47296;width:31337;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" filled="f" strokecolor="windowText" strokeweight="1pt"/>
                          <v:rect id="Rectangle 559" o:spid="_x0000_s1715" style="position:absolute;left:32917;top:47296;width:31337;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" filled="f" strokecolor="windowText" strokeweight="1pt"/>
                          <v:shape id="_x0000_s1716" type="#_x0000_t202" style="position:absolute;left:19483;top:47611;width:13747;height:5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" filled="f" stroked="f">
                            <v:textbox>
                              <w:txbxContent>
                                <w:p w14:paraId="06AE1AEC"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w:t>
                                  </w:r>
                                  <w:r w:rsidRPr="00675611">
                                    <w:rPr>
                                      <w:sz w:val="16"/>
                                      <w:szCs w:val="16"/>
                                    </w:rPr>
                                    <w:t xml:space="preserve"> </w:t>
                                  </w:r>
                                  <w:r>
                                    <w:rPr>
                                      <w:sz w:val="16"/>
                                      <w:szCs w:val="16"/>
                                    </w:rPr>
                                    <w:t>4.59 mins</w:t>
                                  </w:r>
                                </w:p>
                                <w:p w14:paraId="604B92CB"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0</w:t>
                                  </w:r>
                                  <w:r w:rsidRPr="00675611">
                                    <w:rPr>
                                      <w:sz w:val="16"/>
                                      <w:szCs w:val="16"/>
                                    </w:rPr>
                                    <w:t xml:space="preserve"> ppm</w:t>
                                  </w:r>
                                </w:p>
                              </w:txbxContent>
                            </v:textbox>
                          </v:shape>
                          <v:shape id="_x0000_s1717" type="#_x0000_t202" style="position:absolute;left:788;top:4729;width:498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" filled="f" stroked="f">
                            <v:textbox>
                              <w:txbxContent>
                                <w:p w14:paraId="3D7D7988" w14:textId="77777777" w:rsidR="00F75B1B" w:rsidRPr="00400353" w:rsidRDefault="00F75B1B" w:rsidP="003F33E6">
                                  <w:pPr>
                                    <w:rPr>
                                      <w:b/>
                                      <w:bCs/>
                                    </w:rPr>
                                  </w:pPr>
                                  <w:r>
                                    <w:rPr>
                                      <w:b/>
                                      <w:bCs/>
                                    </w:rPr>
                                    <w:t>(A)</w:t>
                                  </w:r>
                                </w:p>
                              </w:txbxContent>
                            </v:textbox>
                          </v:shape>
                          <v:shape id="_x0000_s1718" type="#_x0000_t202" style="position:absolute;left:630;top:26643;width:498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" filled="f" stroked="f">
                            <v:textbox>
                              <w:txbxContent>
                                <w:p w14:paraId="1434248A" w14:textId="77777777" w:rsidR="00F75B1B" w:rsidRPr="00400353" w:rsidRDefault="00F75B1B" w:rsidP="003F33E6">
                                  <w:pPr>
                                    <w:rPr>
                                      <w:b/>
                                      <w:bCs/>
                                    </w:rPr>
                                  </w:pPr>
                                  <w:r>
                                    <w:rPr>
                                      <w:b/>
                                      <w:bCs/>
                                    </w:rPr>
                                    <w:t>(B)</w:t>
                                  </w:r>
                                </w:p>
                              </w:txbxContent>
                            </v:textbox>
                          </v:shape>
                          <v:shape id="_x0000_s1719" type="#_x0000_t202" style="position:absolute;left:2837;top:47611;width:498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" filled="f" stroked="f">
                            <v:textbox>
                              <w:txbxContent>
                                <w:p w14:paraId="21B8D8A6" w14:textId="77777777" w:rsidR="00F75B1B" w:rsidRPr="00400353" w:rsidRDefault="00F75B1B" w:rsidP="003F33E6">
                                  <w:pPr>
                                    <w:rPr>
                                      <w:b/>
                                      <w:bCs/>
                                    </w:rPr>
                                  </w:pPr>
                                  <w:r>
                                    <w:rPr>
                                      <w:b/>
                                      <w:bCs/>
                                    </w:rPr>
                                    <w:t>(C)</w:t>
                                  </w:r>
                                </w:p>
                              </w:txbxContent>
                            </v:textbox>
                          </v:shape>
                          <v:shape id="_x0000_s1720" type="#_x0000_t202" style="position:absolute;left:34292;top:47630;width:498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" filled="f" stroked="f">
                            <v:textbox>
                              <w:txbxContent>
                                <w:p w14:paraId="277E8F56" w14:textId="77777777" w:rsidR="00F75B1B" w:rsidRPr="00400353" w:rsidRDefault="00F75B1B" w:rsidP="003F33E6">
                                  <w:pPr>
                                    <w:rPr>
                                      <w:b/>
                                      <w:bCs/>
                                    </w:rPr>
                                  </w:pPr>
                                  <w:r>
                                    <w:rPr>
                                      <w:b/>
                                      <w:bCs/>
                                    </w:rPr>
                                    <w:t>(D)</w:t>
                                  </w:r>
                                </w:p>
                              </w:txbxContent>
                            </v:textbox>
                          </v:shape>
                          <v:shape id="_x0000_s1721" type="#_x0000_t202" style="position:absolute;left:20480;top:52183;width:13064;height:3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" filled="f" stroked="f">
                            <v:textbox>
                              <w:txbxContent>
                                <w:p w14:paraId="64F0AF43" w14:textId="77777777" w:rsidR="00F75B1B" w:rsidRPr="00400353" w:rsidRDefault="00F75B1B" w:rsidP="003F33E6">
                                  <w:pPr>
                                    <w:rPr>
                                      <w:sz w:val="16"/>
                                      <w:szCs w:val="16"/>
                                    </w:rPr>
                                  </w:pPr>
                                  <w:r>
                                    <w:rPr>
                                      <w:sz w:val="16"/>
                                      <w:szCs w:val="16"/>
                                    </w:rPr>
                                    <w:t>Theoretical isotopic peak</w:t>
                                  </w:r>
                                </w:p>
                              </w:txbxContent>
                            </v:textbox>
                          </v:shape>
                          <v:shape id="_x0000_s1722" type="#_x0000_t202" style="position:absolute;left:51820;top:51979;width:14744;height:3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" filled="f" stroked="f">
                            <v:textbox>
                              <w:txbxContent>
                                <w:p w14:paraId="5C74455B" w14:textId="77777777" w:rsidR="00F75B1B" w:rsidRPr="00400353" w:rsidRDefault="00F75B1B" w:rsidP="003F33E6">
                                  <w:pPr>
                                    <w:rPr>
                                      <w:sz w:val="16"/>
                                      <w:szCs w:val="16"/>
                                    </w:rPr>
                                  </w:pPr>
                                  <w:r>
                                    <w:rPr>
                                      <w:sz w:val="16"/>
                                      <w:szCs w:val="16"/>
                                    </w:rPr>
                                    <w:t>Theoretical isotopic peak</w:t>
                                  </w:r>
                                </w:p>
                                <w:p w14:paraId="73958DD2" w14:textId="77777777" w:rsidR="00F75B1B" w:rsidRPr="00400353" w:rsidRDefault="00F75B1B" w:rsidP="003F33E6">
                                  <w:pPr>
                                    <w:rPr>
                                      <w:sz w:val="16"/>
                                      <w:szCs w:val="16"/>
                                    </w:rPr>
                                  </w:pPr>
                                </w:p>
                              </w:txbxContent>
                            </v:textbox>
                          </v:shape>
                        </v:group>
                        <v:shape id="_x0000_s1723" type="#_x0000_t202" style="position:absolute;left:50752;top:47371;width:13795;height:5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" filled="f" stroked="f">
                          <v:textbox>
                            <w:txbxContent>
                              <w:p w14:paraId="700F26EE"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7.22 mins</w:t>
                                </w:r>
                              </w:p>
                              <w:p w14:paraId="105569E8"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3</w:t>
                                </w:r>
                                <w:r w:rsidRPr="00675611">
                                  <w:rPr>
                                    <w:sz w:val="16"/>
                                    <w:szCs w:val="16"/>
                                  </w:rPr>
                                  <w:t xml:space="preserve"> ppm</w:t>
                                </w:r>
                              </w:p>
                            </w:txbxContent>
                          </v:textbox>
                        </v:shape>
                      </v:group>
                      <v:shape id="Text Box 568" o:spid="_x0000_s1724" type="#_x0000_t202" style="position:absolute;top:68496;width:65013;height:16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" stroked="f">
                        <v:textbox style="mso-fit-shape-to-text:t" inset="0,0,0,0">
                          <w:txbxContent>
                            <w:p w14:paraId="3FB20FA2" w14:textId="79C33040" w:rsidR="00F75B1B" w:rsidRPr="0018090C" w:rsidRDefault="00F75B1B" w:rsidP="003F33E6">
                              <w:pPr>
                                <w:pStyle w:val="Caption"/>
                                <w:rPr>
                                  <w:noProof/>
                                  <w:sz w:val="20"/>
                                  <w:szCs w:val="20"/>
                                </w:rPr>
                              </w:pPr>
                              <w:bookmarkStart w:id="103" w:name="_Toc59633653"/>
                              <w:r w:rsidRPr="0018090C">
                                <w:rPr>
                                  <w:sz w:val="20"/>
                                  <w:szCs w:val="20"/>
                                </w:rPr>
                                <w:t xml:space="preserve">Figure </w:t>
                              </w:r>
                              <w:r>
                                <w:rPr>
                                  <w:sz w:val="20"/>
                                  <w:szCs w:val="20"/>
                                </w:rPr>
                                <w:t>3.19</w:t>
                              </w:r>
                              <w:r w:rsidRPr="0018090C">
                                <w:rPr>
                                  <w:sz w:val="20"/>
                                  <w:szCs w:val="20"/>
                                </w:rPr>
                                <w:t>: (A) Positive ion mode nanospray spectrum for a sampled mung bean cell, showing recorded signals in the m/z region for protonated 2-hydroxymetronidazole [M + H]</w:t>
                              </w:r>
                              <w:r w:rsidRPr="0018090C">
                                <w:rPr>
                                  <w:sz w:val="20"/>
                                  <w:szCs w:val="20"/>
                                  <w:vertAlign w:val="superscript"/>
                                </w:rPr>
                                <w:t>+</w:t>
                              </w:r>
                              <w:r w:rsidRPr="0018090C">
                                <w:rPr>
                                  <w:sz w:val="20"/>
                                  <w:szCs w:val="20"/>
                                </w:rPr>
                                <w:t xml:space="preserve"> with a nominal mass of 188. The positive ion mode nanospray spectrum for the relevant spray period is displayed against the theoretical isotopic distribution of the calculated m/z value for protonated 2-hydroxymetronidazole. (B) Extracted ion plot generated for protonated 2-hydroxymetronidazole (m/z range 188.06 – 188.07), displaying the time points at which there is a signal within this m/z range. (C)– (F) Positive ion nanospray spectra displaying signals corresponding with the m/z value for protonated 2-hydroxymetronidazole at example time points derived from the extracted ion plot. Displayed against the theoretical isotopic distribution of protonated 2-hydroxymetronidazole.</w:t>
                              </w:r>
                              <w:bookmarkEnd w:id="103"/>
                            </w:p>
                            <w:p w14:paraId="2D0E82C2" w14:textId="77777777" w:rsidR="00F75B1B" w:rsidRPr="00FE00C6" w:rsidRDefault="00F75B1B" w:rsidP="003F33E6">
                              <w:pPr>
                                <w:pStyle w:val="Caption"/>
                                <w:rPr>
                                  <w:noProof/>
                                </w:rPr>
                              </w:pPr>
                            </w:p>
                          </w:txbxContent>
                        </v:textbox>
                      </v:shape>
                    </v:group>
                    <v:rect id="Rectangle 569" o:spid="_x0000_s1725" style="position:absolute;left:1261;top:56913;width:31334;height:9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" filled="f" strokecolor="windowText" strokeweight="1pt"/>
                    <v:shape id="_x0000_s1726" type="#_x0000_t202" style="position:absolute;left:2837;top:57228;width:4979;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" filled="f" stroked="f">
                      <v:textbox>
                        <w:txbxContent>
                          <w:p w14:paraId="4535B48E" w14:textId="77777777" w:rsidR="00F75B1B" w:rsidRPr="00400353" w:rsidRDefault="00F75B1B" w:rsidP="003F33E6">
                            <w:pPr>
                              <w:rPr>
                                <w:b/>
                                <w:bCs/>
                              </w:rPr>
                            </w:pPr>
                            <w:r>
                              <w:rPr>
                                <w:b/>
                                <w:bCs/>
                              </w:rPr>
                              <w:t>(E)</w:t>
                            </w:r>
                          </w:p>
                        </w:txbxContent>
                      </v:textbox>
                    </v:shape>
                    <v:rect id="Rectangle 571" o:spid="_x0000_s1727" style="position:absolute;left:32949;top:56913;width:31331;height:91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" filled="f" strokecolor="windowText" strokeweight="1pt"/>
                    <v:shape id="_x0000_s1728" type="#_x0000_t202" style="position:absolute;left:34526;top:57228;width:4978;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" filled="f" stroked="f">
                      <v:textbox>
                        <w:txbxContent>
                          <w:p w14:paraId="5348F7CF" w14:textId="77777777" w:rsidR="00F75B1B" w:rsidRPr="00400353" w:rsidRDefault="00F75B1B" w:rsidP="003F33E6">
                            <w:pPr>
                              <w:rPr>
                                <w:b/>
                                <w:bCs/>
                              </w:rPr>
                            </w:pPr>
                            <w:r>
                              <w:rPr>
                                <w:b/>
                                <w:bCs/>
                              </w:rPr>
                              <w:t>(F)</w:t>
                            </w:r>
                          </w:p>
                        </w:txbxContent>
                      </v:textbox>
                    </v:shape>
                    <v:shape id="_x0000_s1729" type="#_x0000_t202" style="position:absolute;left:19164;top:57071;width:13919;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" filled="f" stroked="f">
                      <v:textbox>
                        <w:txbxContent>
                          <w:p w14:paraId="08E2A1A1"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7.38 mins</w:t>
                            </w:r>
                          </w:p>
                          <w:p w14:paraId="795F414D"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0</w:t>
                            </w:r>
                            <w:r w:rsidRPr="00675611">
                              <w:rPr>
                                <w:sz w:val="16"/>
                                <w:szCs w:val="16"/>
                              </w:rPr>
                              <w:t xml:space="preserve"> ppm</w:t>
                            </w:r>
                          </w:p>
                        </w:txbxContent>
                      </v:textbox>
                    </v:shape>
                    <v:shape id="_x0000_s1730" type="#_x0000_t202" style="position:absolute;left:51816;top:61771;width:15544;height:1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" filled="f" stroked="f">
                      <v:textbox>
                        <w:txbxContent>
                          <w:p w14:paraId="343E06BC" w14:textId="77777777" w:rsidR="00F75B1B" w:rsidRPr="00400353" w:rsidRDefault="00F75B1B" w:rsidP="003F33E6">
                            <w:pPr>
                              <w:rPr>
                                <w:sz w:val="16"/>
                                <w:szCs w:val="16"/>
                              </w:rPr>
                            </w:pPr>
                            <w:r>
                              <w:rPr>
                                <w:sz w:val="16"/>
                                <w:szCs w:val="16"/>
                              </w:rPr>
                              <w:t>Theoretical isotopic peak</w:t>
                            </w:r>
                          </w:p>
                          <w:p w14:paraId="4A952DEB" w14:textId="77777777" w:rsidR="00F75B1B" w:rsidRPr="00400353" w:rsidRDefault="00F75B1B" w:rsidP="003F33E6">
                            <w:pPr>
                              <w:rPr>
                                <w:sz w:val="16"/>
                                <w:szCs w:val="16"/>
                              </w:rPr>
                            </w:pPr>
                          </w:p>
                        </w:txbxContent>
                      </v:textbox>
                    </v:shape>
                    <v:shape id="_x0000_s1731" type="#_x0000_t202" style="position:absolute;left:50747;top:56755;width:14143;height:5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" filled="f" stroked="f">
                      <v:textbox>
                        <w:txbxContent>
                          <w:p w14:paraId="60C0FE6D"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7.73 mins</w:t>
                            </w:r>
                          </w:p>
                          <w:p w14:paraId="66ED9774"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1</w:t>
                            </w:r>
                            <w:r w:rsidRPr="00675611">
                              <w:rPr>
                                <w:sz w:val="16"/>
                                <w:szCs w:val="16"/>
                              </w:rPr>
                              <w:t xml:space="preserve"> ppm</w:t>
                            </w:r>
                          </w:p>
                        </w:txbxContent>
                      </v:textbox>
                    </v:shape>
                    <v:shape id="_x0000_s1732" type="#_x0000_t202" style="position:absolute;left:20478;top:61771;width:13746;height:2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" filled="f" stroked="f">
                      <v:textbox>
                        <w:txbxContent>
                          <w:p w14:paraId="55693C2C" w14:textId="77777777" w:rsidR="00F75B1B" w:rsidRPr="00400353" w:rsidRDefault="00F75B1B" w:rsidP="003F33E6">
                            <w:pPr>
                              <w:rPr>
                                <w:sz w:val="16"/>
                                <w:szCs w:val="16"/>
                              </w:rPr>
                            </w:pPr>
                            <w:r>
                              <w:rPr>
                                <w:sz w:val="16"/>
                                <w:szCs w:val="16"/>
                              </w:rPr>
                              <w:t>Theoretical isotopic peak</w:t>
                            </w:r>
                          </w:p>
                          <w:p w14:paraId="413642D8" w14:textId="77777777" w:rsidR="00F75B1B" w:rsidRPr="00400353" w:rsidRDefault="00F75B1B" w:rsidP="003F33E6">
                            <w:pPr>
                              <w:rPr>
                                <w:sz w:val="16"/>
                                <w:szCs w:val="16"/>
                              </w:rPr>
                            </w:pPr>
                          </w:p>
                        </w:txbxContent>
                      </v:textbox>
                    </v:shape>
                  </v:group>
                  <v:shape id="Picture 586" o:spid="_x0000_s1733" type="#_x0000_t75" style="position:absolute;left:1524;top:29146;width:62496;height:16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">
                    <v:imagedata r:id="rId243" o:title="" cropright="278f"/>
                  </v:shape>
                </v:group>
                <v:shape id="_x0000_s1734" type="#_x0000_t202" style="position:absolute;left:50978;top:6029;width:14039;height:33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" filled="f" stroked="f">
                  <v:textbox>
                    <w:txbxContent>
                      <w:p w14:paraId="30EA9538" w14:textId="77777777" w:rsidR="00F75B1B" w:rsidRDefault="00F75B1B" w:rsidP="003F33E6">
                        <w:r>
                          <w:t>Mass accuracy = n/a</w:t>
                        </w:r>
                      </w:p>
                    </w:txbxContent>
                  </v:textbox>
                </v:shape>
                <w10:wrap anchorx="margin"/>
              </v:group>
            </w:pict>
          </mc:Fallback>
        </mc:AlternateContent>
      </w:r>
    </w:p>
    <w:p w14:paraId="5254AB24" w14:textId="77777777" w:rsidR="003F33E6" w:rsidRPr="009A00CF" w:rsidRDefault="003F33E6" w:rsidP="003F33E6">
      <w:r w:rsidRPr="009A00CF">
        <w:br w:type="page"/>
      </w:r>
    </w:p>
    <w:p w14:paraId="15365CDF" w14:textId="77777777" w:rsidR="003F33E6" w:rsidRPr="009A00CF" w:rsidRDefault="003F33E6" w:rsidP="003F33E6">
      <w:pPr>
        <w:tabs>
          <w:tab w:val="left" w:pos="3047"/>
        </w:tabs>
      </w:pPr>
      <w:r w:rsidRPr="009A00CF">
        <w:rPr>
          <w:noProof/>
        </w:rPr>
        <w:lastRenderedPageBreak/>
        <mc:AlternateContent>
          <mc:Choice Requires="wpg">
            <w:drawing>
              <wp:anchor distT="0" distB="0" distL="114300" distR="114300" simplePos="0" relativeHeight="251734016" behindDoc="0" locked="0" layoutInCell="1" allowOverlap="1" wp14:anchorId="148E6488" wp14:editId="7AA4BC2B">
                <wp:simplePos x="0" y="0"/>
                <wp:positionH relativeFrom="column">
                  <wp:posOffset>-381000</wp:posOffset>
                </wp:positionH>
                <wp:positionV relativeFrom="paragraph">
                  <wp:posOffset>0</wp:posOffset>
                </wp:positionV>
                <wp:extent cx="6601344" cy="8339455"/>
                <wp:effectExtent l="0" t="0" r="9525" b="4445"/>
                <wp:wrapNone/>
                <wp:docPr id="482" name="Group 482"/>
                <wp:cNvGraphicFramePr/>
                <a:graphic xmlns:a="http://schemas.openxmlformats.org/drawingml/2006/main">
                  <a:graphicData uri="http://schemas.microsoft.com/office/word/2010/wordprocessingGroup">
                    <wpg:wgp>
                      <wpg:cNvGrpSpPr/>
                      <wpg:grpSpPr>
                        <a:xfrm>
                          <a:off x="0" y="0"/>
                          <a:ext cx="6601344" cy="8339455"/>
                          <a:chOff x="0" y="0"/>
                          <a:chExt cx="6601344" cy="8339455"/>
                        </a:xfrm>
                      </wpg:grpSpPr>
                      <wpg:grpSp>
                        <wpg:cNvPr id="483" name="Group 483"/>
                        <wpg:cNvGrpSpPr/>
                        <wpg:grpSpPr>
                          <a:xfrm>
                            <a:off x="0" y="0"/>
                            <a:ext cx="6601344" cy="8339455"/>
                            <a:chOff x="0" y="-123825"/>
                            <a:chExt cx="6601344" cy="8339456"/>
                          </a:xfrm>
                        </wpg:grpSpPr>
                        <wps:wsp>
                          <wps:cNvPr id="484" name="Rectangle 484"/>
                          <wps:cNvSpPr/>
                          <wps:spPr>
                            <a:xfrm>
                              <a:off x="133350" y="5695950"/>
                              <a:ext cx="3133421" cy="914277"/>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5" name="Rectangle 485"/>
                          <wps:cNvSpPr/>
                          <wps:spPr>
                            <a:xfrm>
                              <a:off x="3295650" y="5695950"/>
                              <a:ext cx="3133090" cy="913748"/>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86" name="Group 486"/>
                          <wpg:cNvGrpSpPr/>
                          <wpg:grpSpPr>
                            <a:xfrm>
                              <a:off x="114300" y="704850"/>
                              <a:ext cx="6336665" cy="5902173"/>
                              <a:chOff x="0" y="0"/>
                              <a:chExt cx="6336665" cy="5902173"/>
                            </a:xfrm>
                          </wpg:grpSpPr>
                          <pic:pic xmlns:pic="http://schemas.openxmlformats.org/drawingml/2006/picture">
                            <pic:nvPicPr>
                              <pic:cNvPr id="487" name="Picture 487"/>
                              <pic:cNvPicPr>
                                <a:picLocks noChangeAspect="1"/>
                              </pic:cNvPicPr>
                            </pic:nvPicPr>
                            <pic:blipFill>
                              <a:blip r:embed="rId244" cstate="print">
                                <a:extLst>
                                  <a:ext uri="{28A0092B-C50C-407E-A947-70E740481C1C}">
                                    <a14:useLocalDpi xmlns:a14="http://schemas.microsoft.com/office/drawing/2010/main" val="0"/>
                                  </a:ext>
                                </a:extLst>
                              </a:blip>
                              <a:stretch>
                                <a:fillRect/>
                              </a:stretch>
                            </pic:blipFill>
                            <pic:spPr>
                              <a:xfrm>
                                <a:off x="3193576" y="5008728"/>
                                <a:ext cx="3087370" cy="893445"/>
                              </a:xfrm>
                              <a:prstGeom prst="rect">
                                <a:avLst/>
                              </a:prstGeom>
                            </pic:spPr>
                          </pic:pic>
                          <pic:pic xmlns:pic="http://schemas.openxmlformats.org/drawingml/2006/picture">
                            <pic:nvPicPr>
                              <pic:cNvPr id="488" name="Picture 488"/>
                              <pic:cNvPicPr>
                                <a:picLocks noChangeAspect="1"/>
                              </pic:cNvPicPr>
                            </pic:nvPicPr>
                            <pic:blipFill>
                              <a:blip r:embed="rId245" cstate="print">
                                <a:extLst>
                                  <a:ext uri="{28A0092B-C50C-407E-A947-70E740481C1C}">
                                    <a14:useLocalDpi xmlns:a14="http://schemas.microsoft.com/office/drawing/2010/main" val="0"/>
                                  </a:ext>
                                </a:extLst>
                              </a:blip>
                              <a:stretch>
                                <a:fillRect/>
                              </a:stretch>
                            </pic:blipFill>
                            <pic:spPr>
                              <a:xfrm>
                                <a:off x="3193576" y="4053385"/>
                                <a:ext cx="3099435" cy="891540"/>
                              </a:xfrm>
                              <a:prstGeom prst="rect">
                                <a:avLst/>
                              </a:prstGeom>
                            </pic:spPr>
                          </pic:pic>
                          <pic:pic xmlns:pic="http://schemas.openxmlformats.org/drawingml/2006/picture">
                            <pic:nvPicPr>
                              <pic:cNvPr id="489" name="Picture 489"/>
                              <pic:cNvPicPr>
                                <a:picLocks noChangeAspect="1"/>
                              </pic:cNvPicPr>
                            </pic:nvPicPr>
                            <pic:blipFill>
                              <a:blip r:embed="rId246" cstate="print">
                                <a:extLst>
                                  <a:ext uri="{28A0092B-C50C-407E-A947-70E740481C1C}">
                                    <a14:useLocalDpi xmlns:a14="http://schemas.microsoft.com/office/drawing/2010/main" val="0"/>
                                  </a:ext>
                                </a:extLst>
                              </a:blip>
                              <a:stretch>
                                <a:fillRect/>
                              </a:stretch>
                            </pic:blipFill>
                            <pic:spPr>
                              <a:xfrm>
                                <a:off x="68239" y="4067033"/>
                                <a:ext cx="3046095" cy="869315"/>
                              </a:xfrm>
                              <a:prstGeom prst="rect">
                                <a:avLst/>
                              </a:prstGeom>
                            </pic:spPr>
                          </pic:pic>
                          <pic:pic xmlns:pic="http://schemas.openxmlformats.org/drawingml/2006/picture">
                            <pic:nvPicPr>
                              <pic:cNvPr id="490" name="Picture 490"/>
                              <pic:cNvPicPr>
                                <a:picLocks noChangeAspect="1"/>
                              </pic:cNvPicPr>
                            </pic:nvPicPr>
                            <pic:blipFill>
                              <a:blip r:embed="rId247" cstate="print">
                                <a:extLst>
                                  <a:ext uri="{28A0092B-C50C-407E-A947-70E740481C1C}">
                                    <a14:useLocalDpi xmlns:a14="http://schemas.microsoft.com/office/drawing/2010/main" val="0"/>
                                  </a:ext>
                                </a:extLst>
                              </a:blip>
                              <a:stretch>
                                <a:fillRect/>
                              </a:stretch>
                            </pic:blipFill>
                            <pic:spPr>
                              <a:xfrm>
                                <a:off x="40943" y="5008728"/>
                                <a:ext cx="3087370" cy="878840"/>
                              </a:xfrm>
                              <a:prstGeom prst="rect">
                                <a:avLst/>
                              </a:prstGeom>
                            </pic:spPr>
                          </pic:pic>
                          <pic:pic xmlns:pic="http://schemas.openxmlformats.org/drawingml/2006/picture">
                            <pic:nvPicPr>
                              <pic:cNvPr id="491" name="Picture 491"/>
                              <pic:cNvPicPr>
                                <a:picLocks noChangeAspect="1"/>
                              </pic:cNvPicPr>
                            </pic:nvPicPr>
                            <pic:blipFill>
                              <a:blip r:embed="rId248">
                                <a:extLst>
                                  <a:ext uri="{28A0092B-C50C-407E-A947-70E740481C1C}">
                                    <a14:useLocalDpi xmlns:a14="http://schemas.microsoft.com/office/drawing/2010/main" val="0"/>
                                  </a:ext>
                                </a:extLst>
                              </a:blip>
                              <a:stretch>
                                <a:fillRect/>
                              </a:stretch>
                            </pic:blipFill>
                            <pic:spPr>
                              <a:xfrm>
                                <a:off x="54591" y="0"/>
                                <a:ext cx="6252845" cy="1835785"/>
                              </a:xfrm>
                              <a:prstGeom prst="rect">
                                <a:avLst/>
                              </a:prstGeom>
                            </pic:spPr>
                          </pic:pic>
                          <pic:pic xmlns:pic="http://schemas.openxmlformats.org/drawingml/2006/picture">
                            <pic:nvPicPr>
                              <pic:cNvPr id="492" name="Picture 492"/>
                              <pic:cNvPicPr>
                                <a:picLocks noChangeAspect="1"/>
                              </pic:cNvPicPr>
                            </pic:nvPicPr>
                            <pic:blipFill>
                              <a:blip r:embed="rId249">
                                <a:extLst>
                                  <a:ext uri="{28A0092B-C50C-407E-A947-70E740481C1C}">
                                    <a14:useLocalDpi xmlns:a14="http://schemas.microsoft.com/office/drawing/2010/main" val="0"/>
                                  </a:ext>
                                </a:extLst>
                              </a:blip>
                              <a:stretch>
                                <a:fillRect/>
                              </a:stretch>
                            </pic:blipFill>
                            <pic:spPr>
                              <a:xfrm>
                                <a:off x="0" y="2238233"/>
                                <a:ext cx="6336665" cy="1714500"/>
                              </a:xfrm>
                              <a:prstGeom prst="rect">
                                <a:avLst/>
                              </a:prstGeom>
                            </pic:spPr>
                          </pic:pic>
                        </wpg:grpSp>
                        <wpg:grpSp>
                          <wpg:cNvPr id="493" name="Group 493"/>
                          <wpg:cNvGrpSpPr/>
                          <wpg:grpSpPr>
                            <a:xfrm>
                              <a:off x="0" y="-123825"/>
                              <a:ext cx="6552565" cy="8339456"/>
                              <a:chOff x="0" y="-123836"/>
                              <a:chExt cx="6552811" cy="8340126"/>
                            </a:xfrm>
                          </wpg:grpSpPr>
                          <wpg:grpSp>
                            <wpg:cNvPr id="494" name="Group 494"/>
                            <wpg:cNvGrpSpPr/>
                            <wpg:grpSpPr>
                              <a:xfrm>
                                <a:off x="0" y="-123836"/>
                                <a:ext cx="6552811" cy="6874911"/>
                                <a:chOff x="0" y="-123843"/>
                                <a:chExt cx="6553200" cy="6875280"/>
                              </a:xfrm>
                            </wpg:grpSpPr>
                            <wpg:grpSp>
                              <wpg:cNvPr id="495" name="Group 495"/>
                              <wpg:cNvGrpSpPr/>
                              <wpg:grpSpPr>
                                <a:xfrm>
                                  <a:off x="0" y="-123843"/>
                                  <a:ext cx="6553200" cy="6875280"/>
                                  <a:chOff x="0" y="-123843"/>
                                  <a:chExt cx="6553200" cy="6875280"/>
                                </a:xfrm>
                              </wpg:grpSpPr>
                              <wps:wsp>
                                <wps:cNvPr id="496" name="Rectangle 496"/>
                                <wps:cNvSpPr/>
                                <wps:spPr>
                                  <a:xfrm>
                                    <a:off x="0" y="-123843"/>
                                    <a:ext cx="6553200" cy="687528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7" name="Rectangle 497"/>
                                <wps:cNvSpPr/>
                                <wps:spPr>
                                  <a:xfrm>
                                    <a:off x="78827" y="472965"/>
                                    <a:ext cx="6400165" cy="212534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8" name="Text Box 2"/>
                                <wps:cNvSpPr txBox="1">
                                  <a:spLocks noChangeArrowheads="1"/>
                                </wps:cNvSpPr>
                                <wps:spPr bwMode="auto">
                                  <a:xfrm>
                                    <a:off x="4214600" y="1734207"/>
                                    <a:ext cx="2148129" cy="257175"/>
                                  </a:xfrm>
                                  <a:prstGeom prst="rect">
                                    <a:avLst/>
                                  </a:prstGeom>
                                  <a:noFill/>
                                  <a:ln w="9525">
                                    <a:noFill/>
                                    <a:miter lim="800000"/>
                                    <a:headEnd/>
                                    <a:tailEnd/>
                                  </a:ln>
                                </wps:spPr>
                                <wps:txbx>
                                  <w:txbxContent>
                                    <w:p w14:paraId="58750AAE" w14:textId="77777777" w:rsidR="00F75B1B" w:rsidRDefault="00F75B1B" w:rsidP="003F33E6">
                                      <w:r>
                                        <w:t>Theoretical isotopic distribution</w:t>
                                      </w:r>
                                    </w:p>
                                  </w:txbxContent>
                                </wps:txbx>
                                <wps:bodyPr rot="0" vert="horz" wrap="square" lIns="91440" tIns="45720" rIns="91440" bIns="45720" anchor="t" anchorCtr="0">
                                  <a:noAutofit/>
                                </wps:bodyPr>
                              </wps:wsp>
                              <wps:wsp>
                                <wps:cNvPr id="499" name="Rectangle 499"/>
                                <wps:cNvSpPr/>
                                <wps:spPr>
                                  <a:xfrm>
                                    <a:off x="78820" y="2648608"/>
                                    <a:ext cx="6400165" cy="4007406"/>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1" name="Text Box 2"/>
                                <wps:cNvSpPr txBox="1">
                                  <a:spLocks noChangeArrowheads="1"/>
                                </wps:cNvSpPr>
                                <wps:spPr bwMode="auto">
                                  <a:xfrm>
                                    <a:off x="315332" y="488731"/>
                                    <a:ext cx="3467100" cy="308610"/>
                                  </a:xfrm>
                                  <a:prstGeom prst="rect">
                                    <a:avLst/>
                                  </a:prstGeom>
                                  <a:noFill/>
                                  <a:ln w="9525">
                                    <a:noFill/>
                                    <a:miter lim="800000"/>
                                    <a:headEnd/>
                                    <a:tailEnd/>
                                  </a:ln>
                                </wps:spPr>
                                <wps:txbx>
                                  <w:txbxContent>
                                    <w:p w14:paraId="1567CC34" w14:textId="77777777" w:rsidR="00F75B1B" w:rsidRPr="00400353" w:rsidRDefault="00F75B1B" w:rsidP="003F33E6">
                                      <w:pPr>
                                        <w:rPr>
                                          <w:b/>
                                          <w:bCs/>
                                        </w:rPr>
                                      </w:pPr>
                                      <w:r w:rsidRPr="00400353">
                                        <w:rPr>
                                          <w:b/>
                                          <w:bCs/>
                                        </w:rPr>
                                        <w:t xml:space="preserve">Positive </w:t>
                                      </w:r>
                                      <w:r>
                                        <w:rPr>
                                          <w:b/>
                                          <w:bCs/>
                                        </w:rPr>
                                        <w:t>i</w:t>
                                      </w:r>
                                      <w:r w:rsidRPr="00400353">
                                        <w:rPr>
                                          <w:b/>
                                          <w:bCs/>
                                        </w:rPr>
                                        <w:t xml:space="preserve">on </w:t>
                                      </w:r>
                                      <w:r>
                                        <w:rPr>
                                          <w:b/>
                                          <w:bCs/>
                                        </w:rPr>
                                        <w:t>m</w:t>
                                      </w:r>
                                      <w:r w:rsidRPr="00400353">
                                        <w:rPr>
                                          <w:b/>
                                          <w:bCs/>
                                        </w:rPr>
                                        <w:t xml:space="preserve">ode </w:t>
                                      </w:r>
                                      <w:r>
                                        <w:rPr>
                                          <w:b/>
                                          <w:bCs/>
                                        </w:rPr>
                                        <w:t>nan</w:t>
                                      </w:r>
                                      <w:r w:rsidRPr="00400353">
                                        <w:rPr>
                                          <w:b/>
                                          <w:bCs/>
                                        </w:rPr>
                                        <w:t>ospray</w:t>
                                      </w:r>
                                      <w:r>
                                        <w:rPr>
                                          <w:b/>
                                          <w:bCs/>
                                        </w:rPr>
                                        <w:t xml:space="preserve"> s</w:t>
                                      </w:r>
                                      <w:r w:rsidRPr="00400353">
                                        <w:rPr>
                                          <w:b/>
                                          <w:bCs/>
                                        </w:rPr>
                                        <w:t>pectrum</w:t>
                                      </w:r>
                                      <w:r>
                                        <w:rPr>
                                          <w:b/>
                                          <w:bCs/>
                                        </w:rPr>
                                        <w:t>:</w:t>
                                      </w:r>
                                    </w:p>
                                  </w:txbxContent>
                                </wps:txbx>
                                <wps:bodyPr rot="0" vert="horz" wrap="square" lIns="91440" tIns="45720" rIns="91440" bIns="45720" anchor="t" anchorCtr="0">
                                  <a:noAutofit/>
                                </wps:bodyPr>
                              </wps:wsp>
                              <wps:wsp>
                                <wps:cNvPr id="502" name="Rectangle 502"/>
                                <wps:cNvSpPr/>
                                <wps:spPr>
                                  <a:xfrm>
                                    <a:off x="122838" y="4729655"/>
                                    <a:ext cx="3133725" cy="91440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3" name="Rectangle 503"/>
                                <wps:cNvSpPr/>
                                <wps:spPr>
                                  <a:xfrm>
                                    <a:off x="3291706" y="4729655"/>
                                    <a:ext cx="3133725" cy="91440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4" name="Text Box 2"/>
                                <wps:cNvSpPr txBox="1">
                                  <a:spLocks noChangeArrowheads="1"/>
                                </wps:cNvSpPr>
                                <wps:spPr bwMode="auto">
                                  <a:xfrm>
                                    <a:off x="78820" y="472965"/>
                                    <a:ext cx="498475" cy="308610"/>
                                  </a:xfrm>
                                  <a:prstGeom prst="rect">
                                    <a:avLst/>
                                  </a:prstGeom>
                                  <a:noFill/>
                                  <a:ln w="9525">
                                    <a:noFill/>
                                    <a:miter lim="800000"/>
                                    <a:headEnd/>
                                    <a:tailEnd/>
                                  </a:ln>
                                </wps:spPr>
                                <wps:txbx>
                                  <w:txbxContent>
                                    <w:p w14:paraId="20FCD295" w14:textId="77777777" w:rsidR="00F75B1B" w:rsidRPr="00400353" w:rsidRDefault="00F75B1B" w:rsidP="003F33E6">
                                      <w:pPr>
                                        <w:rPr>
                                          <w:b/>
                                          <w:bCs/>
                                        </w:rPr>
                                      </w:pPr>
                                      <w:r>
                                        <w:rPr>
                                          <w:b/>
                                          <w:bCs/>
                                        </w:rPr>
                                        <w:t>(A)</w:t>
                                      </w:r>
                                    </w:p>
                                  </w:txbxContent>
                                </wps:txbx>
                                <wps:bodyPr rot="0" vert="horz" wrap="square" lIns="91440" tIns="45720" rIns="91440" bIns="45720" anchor="t" anchorCtr="0">
                                  <a:noAutofit/>
                                </wps:bodyPr>
                              </wps:wsp>
                              <wps:wsp>
                                <wps:cNvPr id="505" name="Text Box 2"/>
                                <wps:cNvSpPr txBox="1">
                                  <a:spLocks noChangeArrowheads="1"/>
                                </wps:cNvSpPr>
                                <wps:spPr bwMode="auto">
                                  <a:xfrm>
                                    <a:off x="63067" y="2664372"/>
                                    <a:ext cx="498475" cy="308610"/>
                                  </a:xfrm>
                                  <a:prstGeom prst="rect">
                                    <a:avLst/>
                                  </a:prstGeom>
                                  <a:noFill/>
                                  <a:ln w="9525">
                                    <a:noFill/>
                                    <a:miter lim="800000"/>
                                    <a:headEnd/>
                                    <a:tailEnd/>
                                  </a:ln>
                                </wps:spPr>
                                <wps:txbx>
                                  <w:txbxContent>
                                    <w:p w14:paraId="654A3ACA" w14:textId="77777777" w:rsidR="00F75B1B" w:rsidRPr="00400353" w:rsidRDefault="00F75B1B" w:rsidP="003F33E6">
                                      <w:pPr>
                                        <w:rPr>
                                          <w:b/>
                                          <w:bCs/>
                                        </w:rPr>
                                      </w:pPr>
                                      <w:r>
                                        <w:rPr>
                                          <w:b/>
                                          <w:bCs/>
                                        </w:rPr>
                                        <w:t>(B)</w:t>
                                      </w:r>
                                    </w:p>
                                  </w:txbxContent>
                                </wps:txbx>
                                <wps:bodyPr rot="0" vert="horz" wrap="square" lIns="91440" tIns="45720" rIns="91440" bIns="45720" anchor="t" anchorCtr="0">
                                  <a:noAutofit/>
                                </wps:bodyPr>
                              </wps:wsp>
                              <wps:wsp>
                                <wps:cNvPr id="506" name="Text Box 2"/>
                                <wps:cNvSpPr txBox="1">
                                  <a:spLocks noChangeArrowheads="1"/>
                                </wps:cNvSpPr>
                                <wps:spPr bwMode="auto">
                                  <a:xfrm>
                                    <a:off x="283779" y="4761186"/>
                                    <a:ext cx="498475" cy="308610"/>
                                  </a:xfrm>
                                  <a:prstGeom prst="rect">
                                    <a:avLst/>
                                  </a:prstGeom>
                                  <a:noFill/>
                                  <a:ln w="9525">
                                    <a:noFill/>
                                    <a:miter lim="800000"/>
                                    <a:headEnd/>
                                    <a:tailEnd/>
                                  </a:ln>
                                </wps:spPr>
                                <wps:txbx>
                                  <w:txbxContent>
                                    <w:p w14:paraId="7D4788C9" w14:textId="77777777" w:rsidR="00F75B1B" w:rsidRPr="00400353" w:rsidRDefault="00F75B1B" w:rsidP="003F33E6">
                                      <w:pPr>
                                        <w:rPr>
                                          <w:b/>
                                          <w:bCs/>
                                        </w:rPr>
                                      </w:pPr>
                                      <w:r>
                                        <w:rPr>
                                          <w:b/>
                                          <w:bCs/>
                                        </w:rPr>
                                        <w:t>(C)</w:t>
                                      </w:r>
                                    </w:p>
                                  </w:txbxContent>
                                </wps:txbx>
                                <wps:bodyPr rot="0" vert="horz" wrap="square" lIns="91440" tIns="45720" rIns="91440" bIns="45720" anchor="t" anchorCtr="0">
                                  <a:noAutofit/>
                                </wps:bodyPr>
                              </wps:wsp>
                              <wps:wsp>
                                <wps:cNvPr id="507" name="Text Box 2"/>
                                <wps:cNvSpPr txBox="1">
                                  <a:spLocks noChangeArrowheads="1"/>
                                </wps:cNvSpPr>
                                <wps:spPr bwMode="auto">
                                  <a:xfrm>
                                    <a:off x="3429206" y="4763086"/>
                                    <a:ext cx="498475" cy="308610"/>
                                  </a:xfrm>
                                  <a:prstGeom prst="rect">
                                    <a:avLst/>
                                  </a:prstGeom>
                                  <a:noFill/>
                                  <a:ln w="9525">
                                    <a:noFill/>
                                    <a:miter lim="800000"/>
                                    <a:headEnd/>
                                    <a:tailEnd/>
                                  </a:ln>
                                </wps:spPr>
                                <wps:txbx>
                                  <w:txbxContent>
                                    <w:p w14:paraId="04786CA1" w14:textId="77777777" w:rsidR="00F75B1B" w:rsidRPr="00400353" w:rsidRDefault="00F75B1B" w:rsidP="003F33E6">
                                      <w:pPr>
                                        <w:rPr>
                                          <w:b/>
                                          <w:bCs/>
                                        </w:rPr>
                                      </w:pPr>
                                      <w:r>
                                        <w:rPr>
                                          <w:b/>
                                          <w:bCs/>
                                        </w:rPr>
                                        <w:t>(D)</w:t>
                                      </w:r>
                                    </w:p>
                                  </w:txbxContent>
                                </wps:txbx>
                                <wps:bodyPr rot="0" vert="horz" wrap="square" lIns="91440" tIns="45720" rIns="91440" bIns="45720" anchor="t" anchorCtr="0">
                                  <a:noAutofit/>
                                </wps:bodyPr>
                              </wps:wsp>
                              <wps:wsp>
                                <wps:cNvPr id="524" name="Text Box 2"/>
                                <wps:cNvSpPr txBox="1">
                                  <a:spLocks noChangeArrowheads="1"/>
                                </wps:cNvSpPr>
                                <wps:spPr bwMode="auto">
                                  <a:xfrm>
                                    <a:off x="2076651" y="5218386"/>
                                    <a:ext cx="1277769" cy="344170"/>
                                  </a:xfrm>
                                  <a:prstGeom prst="rect">
                                    <a:avLst/>
                                  </a:prstGeom>
                                  <a:noFill/>
                                  <a:ln w="9525">
                                    <a:noFill/>
                                    <a:miter lim="800000"/>
                                    <a:headEnd/>
                                    <a:tailEnd/>
                                  </a:ln>
                                </wps:spPr>
                                <wps:txbx>
                                  <w:txbxContent>
                                    <w:p w14:paraId="6FDC497E" w14:textId="77777777" w:rsidR="00F75B1B" w:rsidRPr="00400353" w:rsidRDefault="00F75B1B" w:rsidP="003F33E6">
                                      <w:pPr>
                                        <w:rPr>
                                          <w:sz w:val="16"/>
                                          <w:szCs w:val="16"/>
                                        </w:rPr>
                                      </w:pPr>
                                      <w:r>
                                        <w:rPr>
                                          <w:sz w:val="16"/>
                                          <w:szCs w:val="16"/>
                                        </w:rPr>
                                        <w:t>Theoretical isotopic peak</w:t>
                                      </w:r>
                                    </w:p>
                                  </w:txbxContent>
                                </wps:txbx>
                                <wps:bodyPr rot="0" vert="horz" wrap="square" lIns="91440" tIns="45720" rIns="91440" bIns="45720" anchor="t" anchorCtr="0">
                                  <a:noAutofit/>
                                </wps:bodyPr>
                              </wps:wsp>
                              <wps:wsp>
                                <wps:cNvPr id="525" name="Text Box 2"/>
                                <wps:cNvSpPr txBox="1">
                                  <a:spLocks noChangeArrowheads="1"/>
                                </wps:cNvSpPr>
                                <wps:spPr bwMode="auto">
                                  <a:xfrm>
                                    <a:off x="5172576" y="5194252"/>
                                    <a:ext cx="1331480" cy="344170"/>
                                  </a:xfrm>
                                  <a:prstGeom prst="rect">
                                    <a:avLst/>
                                  </a:prstGeom>
                                  <a:noFill/>
                                  <a:ln w="9525">
                                    <a:noFill/>
                                    <a:miter lim="800000"/>
                                    <a:headEnd/>
                                    <a:tailEnd/>
                                  </a:ln>
                                </wps:spPr>
                                <wps:txbx>
                                  <w:txbxContent>
                                    <w:p w14:paraId="1A1663E3" w14:textId="77777777" w:rsidR="00F75B1B" w:rsidRPr="00400353" w:rsidRDefault="00F75B1B" w:rsidP="003F33E6">
                                      <w:pPr>
                                        <w:rPr>
                                          <w:sz w:val="16"/>
                                          <w:szCs w:val="16"/>
                                        </w:rPr>
                                      </w:pPr>
                                      <w:r>
                                        <w:rPr>
                                          <w:sz w:val="16"/>
                                          <w:szCs w:val="16"/>
                                        </w:rPr>
                                        <w:t>Theoretical isotopic peak</w:t>
                                      </w:r>
                                    </w:p>
                                    <w:p w14:paraId="6802C99D" w14:textId="77777777" w:rsidR="00F75B1B" w:rsidRPr="00400353" w:rsidRDefault="00F75B1B" w:rsidP="003F33E6">
                                      <w:pPr>
                                        <w:rPr>
                                          <w:sz w:val="16"/>
                                          <w:szCs w:val="16"/>
                                        </w:rPr>
                                      </w:pPr>
                                    </w:p>
                                  </w:txbxContent>
                                </wps:txbx>
                                <wps:bodyPr rot="0" vert="horz" wrap="square" lIns="91440" tIns="45720" rIns="91440" bIns="45720" anchor="t" anchorCtr="0">
                                  <a:noAutofit/>
                                </wps:bodyPr>
                              </wps:wsp>
                              <wps:wsp>
                                <wps:cNvPr id="526" name="Text Box 2"/>
                                <wps:cNvSpPr txBox="1">
                                  <a:spLocks noChangeArrowheads="1"/>
                                </wps:cNvSpPr>
                                <wps:spPr bwMode="auto">
                                  <a:xfrm>
                                    <a:off x="1948372" y="4761186"/>
                                    <a:ext cx="1374722" cy="574675"/>
                                  </a:xfrm>
                                  <a:prstGeom prst="rect">
                                    <a:avLst/>
                                  </a:prstGeom>
                                  <a:noFill/>
                                  <a:ln w="9525">
                                    <a:noFill/>
                                    <a:miter lim="800000"/>
                                    <a:headEnd/>
                                    <a:tailEnd/>
                                  </a:ln>
                                </wps:spPr>
                                <wps:txbx>
                                  <w:txbxContent>
                                    <w:p w14:paraId="0FD2162D"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w:t>
                                      </w:r>
                                      <w:r w:rsidRPr="00675611">
                                        <w:rPr>
                                          <w:sz w:val="16"/>
                                          <w:szCs w:val="16"/>
                                        </w:rPr>
                                        <w:t xml:space="preserve"> </w:t>
                                      </w:r>
                                      <w:r>
                                        <w:rPr>
                                          <w:sz w:val="16"/>
                                          <w:szCs w:val="16"/>
                                        </w:rPr>
                                        <w:t>10.52 mins</w:t>
                                      </w:r>
                                    </w:p>
                                    <w:p w14:paraId="09A9767F"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1</w:t>
                                      </w:r>
                                      <w:r w:rsidRPr="00675611">
                                        <w:rPr>
                                          <w:sz w:val="16"/>
                                          <w:szCs w:val="16"/>
                                        </w:rPr>
                                        <w:t xml:space="preserve"> ppm</w:t>
                                      </w:r>
                                    </w:p>
                                  </w:txbxContent>
                                </wps:txbx>
                                <wps:bodyPr rot="0" vert="horz" wrap="square" lIns="91440" tIns="45720" rIns="91440" bIns="45720" anchor="t" anchorCtr="0">
                                  <a:noAutofit/>
                                </wps:bodyPr>
                              </wps:wsp>
                            </wpg:grpSp>
                            <wps:wsp>
                              <wps:cNvPr id="527" name="Text Box 2"/>
                              <wps:cNvSpPr txBox="1">
                                <a:spLocks noChangeArrowheads="1"/>
                              </wps:cNvSpPr>
                              <wps:spPr bwMode="auto">
                                <a:xfrm>
                                  <a:off x="5075279" y="4737180"/>
                                  <a:ext cx="1379442" cy="574644"/>
                                </a:xfrm>
                                <a:prstGeom prst="rect">
                                  <a:avLst/>
                                </a:prstGeom>
                                <a:noFill/>
                                <a:ln w="9525">
                                  <a:noFill/>
                                  <a:miter lim="800000"/>
                                  <a:headEnd/>
                                  <a:tailEnd/>
                                </a:ln>
                              </wps:spPr>
                              <wps:txbx>
                                <w:txbxContent>
                                  <w:p w14:paraId="6753F0CF"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10.73 mins</w:t>
                                    </w:r>
                                  </w:p>
                                  <w:p w14:paraId="1A4A24C5"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1</w:t>
                                    </w:r>
                                    <w:r w:rsidRPr="00675611">
                                      <w:rPr>
                                        <w:sz w:val="16"/>
                                        <w:szCs w:val="16"/>
                                      </w:rPr>
                                      <w:t xml:space="preserve"> ppm</w:t>
                                    </w:r>
                                  </w:p>
                                </w:txbxContent>
                              </wps:txbx>
                              <wps:bodyPr rot="0" vert="horz" wrap="square" lIns="91440" tIns="45720" rIns="91440" bIns="45720" anchor="t" anchorCtr="0">
                                <a:noAutofit/>
                              </wps:bodyPr>
                            </wps:wsp>
                          </wpg:grpSp>
                          <wps:wsp>
                            <wps:cNvPr id="528" name="Text Box 528"/>
                            <wps:cNvSpPr txBox="1"/>
                            <wps:spPr>
                              <a:xfrm>
                                <a:off x="0" y="6849025"/>
                                <a:ext cx="6501374" cy="1367265"/>
                              </a:xfrm>
                              <a:prstGeom prst="rect">
                                <a:avLst/>
                              </a:prstGeom>
                              <a:solidFill>
                                <a:prstClr val="white"/>
                              </a:solidFill>
                              <a:ln>
                                <a:noFill/>
                              </a:ln>
                            </wps:spPr>
                            <wps:txbx>
                              <w:txbxContent>
                                <w:p w14:paraId="7D4EB204" w14:textId="55FBB51B" w:rsidR="00F75B1B" w:rsidRPr="0018090C" w:rsidRDefault="00F75B1B" w:rsidP="003F33E6">
                                  <w:pPr>
                                    <w:pStyle w:val="Caption"/>
                                    <w:rPr>
                                      <w:noProof/>
                                      <w:sz w:val="20"/>
                                      <w:szCs w:val="20"/>
                                    </w:rPr>
                                  </w:pPr>
                                  <w:bookmarkStart w:id="104" w:name="_Toc59633654"/>
                                  <w:r w:rsidRPr="0018090C">
                                    <w:rPr>
                                      <w:sz w:val="20"/>
                                      <w:szCs w:val="20"/>
                                    </w:rPr>
                                    <w:t xml:space="preserve">Figure </w:t>
                                  </w:r>
                                  <w:r>
                                    <w:rPr>
                                      <w:sz w:val="20"/>
                                      <w:szCs w:val="20"/>
                                    </w:rPr>
                                    <w:t>3.20</w:t>
                                  </w:r>
                                  <w:r w:rsidRPr="0018090C">
                                    <w:rPr>
                                      <w:sz w:val="20"/>
                                      <w:szCs w:val="20"/>
                                    </w:rPr>
                                    <w:t>: (A) Positive ion mode nanospray spectrum for a sampled mung bean cell, showing recorded signals in the m/z region for protonated 2-hydroxymetronidazole [M + H]</w:t>
                                  </w:r>
                                  <w:r w:rsidRPr="0018090C">
                                    <w:rPr>
                                      <w:sz w:val="20"/>
                                      <w:szCs w:val="20"/>
                                      <w:vertAlign w:val="superscript"/>
                                    </w:rPr>
                                    <w:t>+</w:t>
                                  </w:r>
                                  <w:r w:rsidRPr="0018090C">
                                    <w:rPr>
                                      <w:sz w:val="20"/>
                                      <w:szCs w:val="20"/>
                                    </w:rPr>
                                    <w:t xml:space="preserve"> with a nominal mass of 188. The positive ion mode nanospray spectrum for the relevant spray period is displayed against the theoretical isotopic distribution of the calculated m/z value for protonated 2-hydroxymetronidazole. (B) Extracted ion plot generated for protonated 2-hydroxymetronidazole (m/z range 188.06 – 188.07), displaying the time points at which there is a signal within this m/z range. (C)– (F) Positive ion nanospray spectra displaying signals corresponding with the m/z value for protonated 2-hydroxymetronidazole at example time points derived from the extracted ion plot. Displayed against the theoretical isotopic distribution of protonated 2-hydroxymetronidazole.</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529" name="Text Box 2"/>
                          <wps:cNvSpPr txBox="1">
                            <a:spLocks noChangeArrowheads="1"/>
                          </wps:cNvSpPr>
                          <wps:spPr bwMode="auto">
                            <a:xfrm>
                              <a:off x="1924050" y="5715000"/>
                              <a:ext cx="1391944" cy="574557"/>
                            </a:xfrm>
                            <a:prstGeom prst="rect">
                              <a:avLst/>
                            </a:prstGeom>
                            <a:noFill/>
                            <a:ln w="9525">
                              <a:noFill/>
                              <a:miter lim="800000"/>
                              <a:headEnd/>
                              <a:tailEnd/>
                            </a:ln>
                          </wps:spPr>
                          <wps:txbx>
                            <w:txbxContent>
                              <w:p w14:paraId="3B4B9505"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11.33 mins</w:t>
                                </w:r>
                              </w:p>
                              <w:p w14:paraId="5DA0C3DF"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w:t>
                                </w:r>
                                <w:r w:rsidRPr="00675611">
                                  <w:rPr>
                                    <w:sz w:val="16"/>
                                    <w:szCs w:val="16"/>
                                  </w:rPr>
                                  <w:t xml:space="preserve"> ppm</w:t>
                                </w:r>
                              </w:p>
                            </w:txbxContent>
                          </wps:txbx>
                          <wps:bodyPr rot="0" vert="horz" wrap="square" lIns="91440" tIns="45720" rIns="91440" bIns="45720" anchor="t" anchorCtr="0">
                            <a:noAutofit/>
                          </wps:bodyPr>
                        </wps:wsp>
                        <wps:wsp>
                          <wps:cNvPr id="530" name="Text Box 2"/>
                          <wps:cNvSpPr txBox="1">
                            <a:spLocks noChangeArrowheads="1"/>
                          </wps:cNvSpPr>
                          <wps:spPr bwMode="auto">
                            <a:xfrm>
                              <a:off x="2009776" y="6200775"/>
                              <a:ext cx="1380784" cy="238126"/>
                            </a:xfrm>
                            <a:prstGeom prst="rect">
                              <a:avLst/>
                            </a:prstGeom>
                            <a:noFill/>
                            <a:ln w="9525">
                              <a:noFill/>
                              <a:miter lim="800000"/>
                              <a:headEnd/>
                              <a:tailEnd/>
                            </a:ln>
                          </wps:spPr>
                          <wps:txbx>
                            <w:txbxContent>
                              <w:p w14:paraId="0A020356" w14:textId="77777777" w:rsidR="00F75B1B" w:rsidRPr="00400353" w:rsidRDefault="00F75B1B" w:rsidP="003F33E6">
                                <w:pPr>
                                  <w:rPr>
                                    <w:sz w:val="16"/>
                                    <w:szCs w:val="16"/>
                                  </w:rPr>
                                </w:pPr>
                                <w:r>
                                  <w:rPr>
                                    <w:sz w:val="16"/>
                                    <w:szCs w:val="16"/>
                                  </w:rPr>
                                  <w:t>Theoretical isotopic peak</w:t>
                                </w:r>
                              </w:p>
                              <w:p w14:paraId="0A46A9D3" w14:textId="77777777" w:rsidR="00F75B1B" w:rsidRPr="00400353" w:rsidRDefault="00F75B1B" w:rsidP="003F33E6">
                                <w:pPr>
                                  <w:rPr>
                                    <w:sz w:val="16"/>
                                    <w:szCs w:val="16"/>
                                  </w:rPr>
                                </w:pPr>
                              </w:p>
                            </w:txbxContent>
                          </wps:txbx>
                          <wps:bodyPr rot="0" vert="horz" wrap="square" lIns="91440" tIns="45720" rIns="91440" bIns="45720" anchor="t" anchorCtr="0">
                            <a:noAutofit/>
                          </wps:bodyPr>
                        </wps:wsp>
                        <wps:wsp>
                          <wps:cNvPr id="531" name="Text Box 2"/>
                          <wps:cNvSpPr txBox="1">
                            <a:spLocks noChangeArrowheads="1"/>
                          </wps:cNvSpPr>
                          <wps:spPr bwMode="auto">
                            <a:xfrm>
                              <a:off x="3448050" y="5734050"/>
                              <a:ext cx="497840" cy="307969"/>
                            </a:xfrm>
                            <a:prstGeom prst="rect">
                              <a:avLst/>
                            </a:prstGeom>
                            <a:noFill/>
                            <a:ln w="9525">
                              <a:noFill/>
                              <a:miter lim="800000"/>
                              <a:headEnd/>
                              <a:tailEnd/>
                            </a:ln>
                          </wps:spPr>
                          <wps:txbx>
                            <w:txbxContent>
                              <w:p w14:paraId="638E4807" w14:textId="77777777" w:rsidR="00F75B1B" w:rsidRPr="00400353" w:rsidRDefault="00F75B1B" w:rsidP="003F33E6">
                                <w:pPr>
                                  <w:rPr>
                                    <w:b/>
                                    <w:bCs/>
                                  </w:rPr>
                                </w:pPr>
                                <w:r>
                                  <w:rPr>
                                    <w:b/>
                                    <w:bCs/>
                                  </w:rPr>
                                  <w:t>(F)</w:t>
                                </w:r>
                              </w:p>
                            </w:txbxContent>
                          </wps:txbx>
                          <wps:bodyPr rot="0" vert="horz" wrap="square" lIns="91440" tIns="45720" rIns="91440" bIns="45720" anchor="t" anchorCtr="0">
                            <a:noAutofit/>
                          </wps:bodyPr>
                        </wps:wsp>
                        <wps:wsp>
                          <wps:cNvPr id="532" name="Text Box 2"/>
                          <wps:cNvSpPr txBox="1">
                            <a:spLocks noChangeArrowheads="1"/>
                          </wps:cNvSpPr>
                          <wps:spPr bwMode="auto">
                            <a:xfrm>
                              <a:off x="5086350" y="5676900"/>
                              <a:ext cx="1414278" cy="574557"/>
                            </a:xfrm>
                            <a:prstGeom prst="rect">
                              <a:avLst/>
                            </a:prstGeom>
                            <a:noFill/>
                            <a:ln w="9525">
                              <a:noFill/>
                              <a:miter lim="800000"/>
                              <a:headEnd/>
                              <a:tailEnd/>
                            </a:ln>
                          </wps:spPr>
                          <wps:txbx>
                            <w:txbxContent>
                              <w:p w14:paraId="6E416ABA"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11.40 mins</w:t>
                                </w:r>
                              </w:p>
                              <w:p w14:paraId="5EA85136"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1</w:t>
                                </w:r>
                                <w:r w:rsidRPr="00675611">
                                  <w:rPr>
                                    <w:sz w:val="16"/>
                                    <w:szCs w:val="16"/>
                                  </w:rPr>
                                  <w:t xml:space="preserve"> ppm</w:t>
                                </w:r>
                              </w:p>
                            </w:txbxContent>
                          </wps:txbx>
                          <wps:bodyPr rot="0" vert="horz" wrap="square" lIns="91440" tIns="45720" rIns="91440" bIns="45720" anchor="t" anchorCtr="0">
                            <a:noAutofit/>
                          </wps:bodyPr>
                        </wps:wsp>
                        <wps:wsp>
                          <wps:cNvPr id="533" name="Text Box 2"/>
                          <wps:cNvSpPr txBox="1">
                            <a:spLocks noChangeArrowheads="1"/>
                          </wps:cNvSpPr>
                          <wps:spPr bwMode="auto">
                            <a:xfrm>
                              <a:off x="5191126" y="6200775"/>
                              <a:ext cx="1410218" cy="238126"/>
                            </a:xfrm>
                            <a:prstGeom prst="rect">
                              <a:avLst/>
                            </a:prstGeom>
                            <a:noFill/>
                            <a:ln w="9525">
                              <a:noFill/>
                              <a:miter lim="800000"/>
                              <a:headEnd/>
                              <a:tailEnd/>
                            </a:ln>
                          </wps:spPr>
                          <wps:txbx>
                            <w:txbxContent>
                              <w:p w14:paraId="162ED53E" w14:textId="77777777" w:rsidR="00F75B1B" w:rsidRPr="00400353" w:rsidRDefault="00F75B1B" w:rsidP="003F33E6">
                                <w:pPr>
                                  <w:rPr>
                                    <w:sz w:val="16"/>
                                    <w:szCs w:val="16"/>
                                  </w:rPr>
                                </w:pPr>
                                <w:r>
                                  <w:rPr>
                                    <w:sz w:val="16"/>
                                    <w:szCs w:val="16"/>
                                  </w:rPr>
                                  <w:t>Theoretical isotopic peak</w:t>
                                </w:r>
                              </w:p>
                              <w:p w14:paraId="1DB76B97" w14:textId="77777777" w:rsidR="00F75B1B" w:rsidRPr="00400353" w:rsidRDefault="00F75B1B" w:rsidP="003F33E6">
                                <w:pPr>
                                  <w:rPr>
                                    <w:sz w:val="16"/>
                                    <w:szCs w:val="16"/>
                                  </w:rPr>
                                </w:pPr>
                              </w:p>
                            </w:txbxContent>
                          </wps:txbx>
                          <wps:bodyPr rot="0" vert="horz" wrap="square" lIns="91440" tIns="45720" rIns="91440" bIns="45720" anchor="t" anchorCtr="0">
                            <a:noAutofit/>
                          </wps:bodyPr>
                        </wps:wsp>
                        <wps:wsp>
                          <wps:cNvPr id="534" name="Text Box 2"/>
                          <wps:cNvSpPr txBox="1">
                            <a:spLocks noChangeArrowheads="1"/>
                          </wps:cNvSpPr>
                          <wps:spPr bwMode="auto">
                            <a:xfrm>
                              <a:off x="285750" y="5734050"/>
                              <a:ext cx="497840" cy="307969"/>
                            </a:xfrm>
                            <a:prstGeom prst="rect">
                              <a:avLst/>
                            </a:prstGeom>
                            <a:noFill/>
                            <a:ln w="9525">
                              <a:noFill/>
                              <a:miter lim="800000"/>
                              <a:headEnd/>
                              <a:tailEnd/>
                            </a:ln>
                          </wps:spPr>
                          <wps:txbx>
                            <w:txbxContent>
                              <w:p w14:paraId="4B26A181" w14:textId="77777777" w:rsidR="00F75B1B" w:rsidRPr="00400353" w:rsidRDefault="00F75B1B" w:rsidP="003F33E6">
                                <w:pPr>
                                  <w:rPr>
                                    <w:b/>
                                    <w:bCs/>
                                  </w:rPr>
                                </w:pPr>
                                <w:r>
                                  <w:rPr>
                                    <w:b/>
                                    <w:bCs/>
                                  </w:rPr>
                                  <w:t>(E)</w:t>
                                </w:r>
                              </w:p>
                            </w:txbxContent>
                          </wps:txbx>
                          <wps:bodyPr rot="0" vert="horz" wrap="square" lIns="91440" tIns="45720" rIns="91440" bIns="45720" anchor="t" anchorCtr="0">
                            <a:noAutofit/>
                          </wps:bodyPr>
                        </wps:wsp>
                      </wpg:grpSp>
                      <wps:wsp>
                        <wps:cNvPr id="535" name="Text Box 2"/>
                        <wps:cNvSpPr txBox="1">
                          <a:spLocks noChangeArrowheads="1"/>
                        </wps:cNvSpPr>
                        <wps:spPr bwMode="auto">
                          <a:xfrm>
                            <a:off x="76200" y="57150"/>
                            <a:ext cx="6399530" cy="485775"/>
                          </a:xfrm>
                          <a:prstGeom prst="rect">
                            <a:avLst/>
                          </a:prstGeom>
                          <a:solidFill>
                            <a:srgbClr val="FFFFFF"/>
                          </a:solidFill>
                          <a:ln w="9525">
                            <a:solidFill>
                              <a:srgbClr val="000000"/>
                            </a:solidFill>
                            <a:miter lim="800000"/>
                            <a:headEnd/>
                            <a:tailEnd/>
                          </a:ln>
                        </wps:spPr>
                        <wps:txbx>
                          <w:txbxContent>
                            <w:p w14:paraId="63CF33B0" w14:textId="77777777" w:rsidR="00F75B1B" w:rsidRPr="00F55ED7" w:rsidRDefault="00F75B1B" w:rsidP="003F33E6">
                              <w:pPr>
                                <w:rPr>
                                  <w:b/>
                                  <w:bCs/>
                                </w:rPr>
                              </w:pPr>
                              <w:bookmarkStart w:id="105" w:name="_Hlk55589486"/>
                              <w:bookmarkStart w:id="106" w:name="_Hlk55589487"/>
                              <w:bookmarkStart w:id="107" w:name="_Hlk55589488"/>
                              <w:bookmarkStart w:id="108" w:name="_Hlk55589489"/>
                              <w:r w:rsidRPr="00D32466">
                                <w:rPr>
                                  <w:b/>
                                  <w:bCs/>
                                </w:rPr>
                                <w:t>Analyte: Metronidazole metabolite (2-hydroxymetronidazole) [C</w:t>
                              </w:r>
                              <w:r w:rsidRPr="00D32466">
                                <w:rPr>
                                  <w:b/>
                                  <w:bCs/>
                                  <w:vertAlign w:val="subscript"/>
                                </w:rPr>
                                <w:t>6</w:t>
                              </w:r>
                              <w:r w:rsidRPr="00D32466">
                                <w:rPr>
                                  <w:b/>
                                  <w:bCs/>
                                </w:rPr>
                                <w:t>H</w:t>
                              </w:r>
                              <w:r w:rsidRPr="00D32466">
                                <w:rPr>
                                  <w:b/>
                                  <w:bCs/>
                                  <w:vertAlign w:val="subscript"/>
                                </w:rPr>
                                <w:t>9</w:t>
                              </w:r>
                              <w:r w:rsidRPr="00D32466">
                                <w:rPr>
                                  <w:b/>
                                  <w:bCs/>
                                </w:rPr>
                                <w:t>N</w:t>
                              </w:r>
                              <w:r w:rsidRPr="00D32466">
                                <w:rPr>
                                  <w:b/>
                                  <w:bCs/>
                                  <w:vertAlign w:val="subscript"/>
                                </w:rPr>
                                <w:t>3</w:t>
                              </w:r>
                              <w:r w:rsidRPr="00D32466">
                                <w:rPr>
                                  <w:b/>
                                  <w:bCs/>
                                </w:rPr>
                                <w:t>O</w:t>
                              </w:r>
                              <w:r w:rsidRPr="00D32466">
                                <w:rPr>
                                  <w:b/>
                                  <w:bCs/>
                                  <w:vertAlign w:val="subscript"/>
                                </w:rPr>
                                <w:t>4</w:t>
                              </w:r>
                              <w:r w:rsidRPr="00D32466">
                                <w:rPr>
                                  <w:b/>
                                  <w:bCs/>
                                </w:rPr>
                                <w:t xml:space="preserve"> +H]</w:t>
                              </w:r>
                              <w:r w:rsidRPr="00D32466">
                                <w:rPr>
                                  <w:b/>
                                  <w:bCs/>
                                  <w:vertAlign w:val="superscript"/>
                                </w:rPr>
                                <w:t>+</w:t>
                              </w:r>
                              <w:r w:rsidRPr="00D32466">
                                <w:rPr>
                                  <w:b/>
                                  <w:bCs/>
                                </w:rPr>
                                <w:t xml:space="preserve">                                                                 </w:t>
                              </w:r>
                              <w:r>
                                <w:rPr>
                                  <w:b/>
                                  <w:bCs/>
                                </w:rPr>
                                <w:t>Cultivar: Mung bean (replicate 2)</w:t>
                              </w:r>
                              <w:bookmarkEnd w:id="105"/>
                              <w:bookmarkEnd w:id="106"/>
                              <w:bookmarkEnd w:id="107"/>
                              <w:bookmarkEnd w:id="108"/>
                            </w:p>
                          </w:txbxContent>
                        </wps:txbx>
                        <wps:bodyPr rot="0" vert="horz" wrap="square" lIns="91440" tIns="45720" rIns="91440" bIns="45720" anchor="t" anchorCtr="0">
                          <a:noAutofit/>
                        </wps:bodyPr>
                      </wps:wsp>
                      <wps:wsp>
                        <wps:cNvPr id="536" name="Text Box 2"/>
                        <wps:cNvSpPr txBox="1">
                          <a:spLocks noChangeArrowheads="1"/>
                        </wps:cNvSpPr>
                        <wps:spPr bwMode="auto">
                          <a:xfrm>
                            <a:off x="342900" y="2781300"/>
                            <a:ext cx="6121694" cy="308535"/>
                          </a:xfrm>
                          <a:prstGeom prst="rect">
                            <a:avLst/>
                          </a:prstGeom>
                          <a:noFill/>
                          <a:ln w="9525">
                            <a:noFill/>
                            <a:miter lim="800000"/>
                            <a:headEnd/>
                            <a:tailEnd/>
                          </a:ln>
                        </wps:spPr>
                        <wps:txbx>
                          <w:txbxContent>
                            <w:p w14:paraId="30896932" w14:textId="77777777" w:rsidR="00F75B1B" w:rsidRPr="00575D6C" w:rsidRDefault="00F75B1B" w:rsidP="003F33E6">
                              <w:pPr>
                                <w:rPr>
                                  <w:b/>
                                  <w:bCs/>
                                </w:rPr>
                              </w:pPr>
                              <w:r w:rsidRPr="00400353">
                                <w:rPr>
                                  <w:b/>
                                  <w:bCs/>
                                </w:rPr>
                                <w:t xml:space="preserve">Extracted ion </w:t>
                              </w:r>
                              <w:r>
                                <w:rPr>
                                  <w:b/>
                                  <w:bCs/>
                                </w:rPr>
                                <w:t>plot</w:t>
                              </w:r>
                              <w:r w:rsidRPr="00400353">
                                <w:rPr>
                                  <w:b/>
                                  <w:bCs/>
                                </w:rPr>
                                <w:t>:</w:t>
                              </w:r>
                              <w:r>
                                <w:rPr>
                                  <w:b/>
                                  <w:bCs/>
                                </w:rPr>
                                <w:t xml:space="preserve">                                                                                                     </w:t>
                              </w:r>
                              <w:r w:rsidRPr="0068646E">
                                <w:rPr>
                                  <w:b/>
                                  <w:bCs/>
                                  <w:i/>
                                  <w:iCs/>
                                </w:rPr>
                                <w:t>m/z</w:t>
                              </w:r>
                              <w:r>
                                <w:rPr>
                                  <w:b/>
                                  <w:bCs/>
                                </w:rPr>
                                <w:t xml:space="preserve"> range = 188.06 - 188.07</w:t>
                              </w:r>
                            </w:p>
                            <w:p w14:paraId="2295737D" w14:textId="77777777" w:rsidR="00F75B1B" w:rsidRPr="00400353" w:rsidRDefault="00F75B1B" w:rsidP="003F33E6">
                              <w:pPr>
                                <w:rPr>
                                  <w:b/>
                                  <w:bCs/>
                                </w:rPr>
                              </w:pPr>
                            </w:p>
                          </w:txbxContent>
                        </wps:txbx>
                        <wps:bodyPr rot="0" vert="horz" wrap="square" lIns="91440" tIns="45720" rIns="91440" bIns="45720" anchor="t" anchorCtr="0">
                          <a:noAutofit/>
                        </wps:bodyPr>
                      </wps:wsp>
                      <wps:wsp>
                        <wps:cNvPr id="537" name="Text Box 2"/>
                        <wps:cNvSpPr txBox="1">
                          <a:spLocks noChangeArrowheads="1"/>
                        </wps:cNvSpPr>
                        <wps:spPr bwMode="auto">
                          <a:xfrm>
                            <a:off x="5096724" y="612498"/>
                            <a:ext cx="1403895" cy="332509"/>
                          </a:xfrm>
                          <a:prstGeom prst="rect">
                            <a:avLst/>
                          </a:prstGeom>
                          <a:noFill/>
                          <a:ln w="9525">
                            <a:noFill/>
                            <a:miter lim="800000"/>
                            <a:headEnd/>
                            <a:tailEnd/>
                          </a:ln>
                        </wps:spPr>
                        <wps:txbx>
                          <w:txbxContent>
                            <w:p w14:paraId="6E4DE78B" w14:textId="77777777" w:rsidR="00F75B1B" w:rsidRDefault="00F75B1B" w:rsidP="003F33E6">
                              <w:r>
                                <w:t>Mass accuracy = n/a</w:t>
                              </w:r>
                            </w:p>
                          </w:txbxContent>
                        </wps:txbx>
                        <wps:bodyPr rot="0" vert="horz" wrap="square" lIns="91440" tIns="45720" rIns="91440" bIns="45720" anchor="t" anchorCtr="0">
                          <a:noAutofit/>
                        </wps:bodyPr>
                      </wps:wsp>
                    </wpg:wgp>
                  </a:graphicData>
                </a:graphic>
              </wp:anchor>
            </w:drawing>
          </mc:Choice>
          <mc:Fallback>
            <w:pict>
              <v:group w14:anchorId="148E6488" id="Group 482" o:spid="_x0000_s1735" style="position:absolute;margin-left:-30pt;margin-top:0;width:519.8pt;height:656.65pt;z-index:251734016" coordsize="66013,83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">
                <v:group id="Group 483" o:spid="_x0000_s1736" style="position:absolute;width:66013;height:83394" coordorigin=",-1238" coordsize="66013,83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">
                  <v:rect id="Rectangle 484" o:spid="_x0000_s1737" style="position:absolute;left:1333;top:56959;width:31334;height:9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" filled="f" strokecolor="windowText" strokeweight="1pt"/>
                  <v:rect id="Rectangle 485" o:spid="_x0000_s1738" style="position:absolute;left:32956;top:56959;width:31331;height:91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" filled="f" strokecolor="windowText" strokeweight="1pt"/>
                  <v:group id="Group 486" o:spid="_x0000_s1739" style="position:absolute;left:1143;top:7048;width:63366;height:59022" coordsize="63366,59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">
                    <v:shape id="Picture 487" o:spid="_x0000_s1740" type="#_x0000_t75" style="position:absolute;left:31935;top:50087;width:30874;height:89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">
                      <v:imagedata r:id="rId250" o:title=""/>
                    </v:shape>
                    <v:shape id="Picture 488" o:spid="_x0000_s1741" type="#_x0000_t75" style="position:absolute;left:31935;top:40533;width:30995;height:8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">
                      <v:imagedata r:id="rId251" o:title=""/>
                    </v:shape>
                    <v:shape id="Picture 489" o:spid="_x0000_s1742" type="#_x0000_t75" style="position:absolute;left:682;top:40670;width:30461;height:86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">
                      <v:imagedata r:id="rId252" o:title=""/>
                    </v:shape>
                    <v:shape id="Picture 490" o:spid="_x0000_s1743" type="#_x0000_t75" style="position:absolute;left:409;top:50087;width:30874;height:87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">
                      <v:imagedata r:id="rId253" o:title=""/>
                    </v:shape>
                    <v:shape id="Picture 491" o:spid="_x0000_s1744" type="#_x0000_t75" style="position:absolute;left:545;width:62529;height:18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">
                      <v:imagedata r:id="rId254" o:title=""/>
                    </v:shape>
                    <v:shape id="Picture 492" o:spid="_x0000_s1745" type="#_x0000_t75" style="position:absolute;top:22382;width:63366;height:17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">
                      <v:imagedata r:id="rId255" o:title=""/>
                    </v:shape>
                  </v:group>
                  <v:group id="Group 493" o:spid="_x0000_s1746" style="position:absolute;top:-1238;width:65525;height:83394" coordorigin=",-1238" coordsize="65528,834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">
                    <v:group id="Group 494" o:spid="_x0000_s1747" style="position:absolute;top:-1238;width:65528;height:68748" coordorigin=",-1238" coordsize="65532,68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6pc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vC/g7E46A3P4CAAD//wMAUEsBAi0AFAAGAAgAAAAhANvh9svuAAAAhQEAABMAAAAAAAAA&#10;AAAAAAAAAAAAAFtDb250ZW50X1R5cGVzXS54bWxQSwECLQAUAAYACAAAACEAWvQsW78AAAAVAQAA&#10;CwAAAAAAAAAAAAAAAAAfAQAAX3JlbHMvLnJlbHNQSwECLQAUAAYACAAAACEAsZuqXMYAAADcAAAA&#10;DwAAAAAAAAAAAAAAAAAHAgAAZHJzL2Rvd25yZXYueG1sUEsFBgAAAAADAAMAtwAAAPoCAAAAAA==&#10;">
                      <v:group id="Group 495" o:spid="_x0000_s1748" style="position:absolute;top:-1238;width:65532;height:68752" coordorigin=",-1238" coordsize="65532,68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">
                        <v:rect id="Rectangle 496" o:spid="_x0000_s1749" style="position:absolute;top:-1238;width:65532;height:68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" filled="f" strokecolor="windowText" strokeweight="1pt"/>
                        <v:rect id="Rectangle 497" o:spid="_x0000_s1750" style="position:absolute;left:788;top:4729;width:64001;height:21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" filled="f" strokecolor="windowText" strokeweight="1pt"/>
                        <v:shape id="_x0000_s1751" type="#_x0000_t202" style="position:absolute;left:42146;top:17342;width:21481;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" filled="f" stroked="f">
                          <v:textbox>
                            <w:txbxContent>
                              <w:p w14:paraId="58750AAE" w14:textId="77777777" w:rsidR="00F75B1B" w:rsidRDefault="00F75B1B" w:rsidP="003F33E6">
                                <w:r>
                                  <w:t>Theoretical isotopic distribution</w:t>
                                </w:r>
                              </w:p>
                            </w:txbxContent>
                          </v:textbox>
                        </v:shape>
                        <v:rect id="Rectangle 499" o:spid="_x0000_s1752" style="position:absolute;left:788;top:26486;width:64001;height:40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" filled="f" strokecolor="windowText" strokeweight="1pt"/>
                        <v:shape id="_x0000_s1753" type="#_x0000_t202" style="position:absolute;left:3153;top:4887;width:3467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" filled="f" stroked="f">
                          <v:textbox>
                            <w:txbxContent>
                              <w:p w14:paraId="1567CC34" w14:textId="77777777" w:rsidR="00F75B1B" w:rsidRPr="00400353" w:rsidRDefault="00F75B1B" w:rsidP="003F33E6">
                                <w:pPr>
                                  <w:rPr>
                                    <w:b/>
                                    <w:bCs/>
                                  </w:rPr>
                                </w:pPr>
                                <w:r w:rsidRPr="00400353">
                                  <w:rPr>
                                    <w:b/>
                                    <w:bCs/>
                                  </w:rPr>
                                  <w:t xml:space="preserve">Positive </w:t>
                                </w:r>
                                <w:r>
                                  <w:rPr>
                                    <w:b/>
                                    <w:bCs/>
                                  </w:rPr>
                                  <w:t>i</w:t>
                                </w:r>
                                <w:r w:rsidRPr="00400353">
                                  <w:rPr>
                                    <w:b/>
                                    <w:bCs/>
                                  </w:rPr>
                                  <w:t xml:space="preserve">on </w:t>
                                </w:r>
                                <w:r>
                                  <w:rPr>
                                    <w:b/>
                                    <w:bCs/>
                                  </w:rPr>
                                  <w:t>m</w:t>
                                </w:r>
                                <w:r w:rsidRPr="00400353">
                                  <w:rPr>
                                    <w:b/>
                                    <w:bCs/>
                                  </w:rPr>
                                  <w:t xml:space="preserve">ode </w:t>
                                </w:r>
                                <w:r>
                                  <w:rPr>
                                    <w:b/>
                                    <w:bCs/>
                                  </w:rPr>
                                  <w:t>nan</w:t>
                                </w:r>
                                <w:r w:rsidRPr="00400353">
                                  <w:rPr>
                                    <w:b/>
                                    <w:bCs/>
                                  </w:rPr>
                                  <w:t>ospray</w:t>
                                </w:r>
                                <w:r>
                                  <w:rPr>
                                    <w:b/>
                                    <w:bCs/>
                                  </w:rPr>
                                  <w:t xml:space="preserve"> s</w:t>
                                </w:r>
                                <w:r w:rsidRPr="00400353">
                                  <w:rPr>
                                    <w:b/>
                                    <w:bCs/>
                                  </w:rPr>
                                  <w:t>pectrum</w:t>
                                </w:r>
                                <w:r>
                                  <w:rPr>
                                    <w:b/>
                                    <w:bCs/>
                                  </w:rPr>
                                  <w:t>:</w:t>
                                </w:r>
                              </w:p>
                            </w:txbxContent>
                          </v:textbox>
                        </v:shape>
                        <v:rect id="Rectangle 502" o:spid="_x0000_s1754" style="position:absolute;left:1228;top:47296;width:31337;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" filled="f" strokecolor="windowText" strokeweight="1pt"/>
                        <v:rect id="Rectangle 503" o:spid="_x0000_s1755" style="position:absolute;left:32917;top:47296;width:31337;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" filled="f" strokecolor="windowText" strokeweight="1pt"/>
                        <v:shape id="_x0000_s1756" type="#_x0000_t202" style="position:absolute;left:788;top:4729;width:498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" filled="f" stroked="f">
                          <v:textbox>
                            <w:txbxContent>
                              <w:p w14:paraId="20FCD295" w14:textId="77777777" w:rsidR="00F75B1B" w:rsidRPr="00400353" w:rsidRDefault="00F75B1B" w:rsidP="003F33E6">
                                <w:pPr>
                                  <w:rPr>
                                    <w:b/>
                                    <w:bCs/>
                                  </w:rPr>
                                </w:pPr>
                                <w:r>
                                  <w:rPr>
                                    <w:b/>
                                    <w:bCs/>
                                  </w:rPr>
                                  <w:t>(A)</w:t>
                                </w:r>
                              </w:p>
                            </w:txbxContent>
                          </v:textbox>
                        </v:shape>
                        <v:shape id="_x0000_s1757" type="#_x0000_t202" style="position:absolute;left:630;top:26643;width:498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" filled="f" stroked="f">
                          <v:textbox>
                            <w:txbxContent>
                              <w:p w14:paraId="654A3ACA" w14:textId="77777777" w:rsidR="00F75B1B" w:rsidRPr="00400353" w:rsidRDefault="00F75B1B" w:rsidP="003F33E6">
                                <w:pPr>
                                  <w:rPr>
                                    <w:b/>
                                    <w:bCs/>
                                  </w:rPr>
                                </w:pPr>
                                <w:r>
                                  <w:rPr>
                                    <w:b/>
                                    <w:bCs/>
                                  </w:rPr>
                                  <w:t>(B)</w:t>
                                </w:r>
                              </w:p>
                            </w:txbxContent>
                          </v:textbox>
                        </v:shape>
                        <v:shape id="_x0000_s1758" type="#_x0000_t202" style="position:absolute;left:2837;top:47611;width:498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" filled="f" stroked="f">
                          <v:textbox>
                            <w:txbxContent>
                              <w:p w14:paraId="7D4788C9" w14:textId="77777777" w:rsidR="00F75B1B" w:rsidRPr="00400353" w:rsidRDefault="00F75B1B" w:rsidP="003F33E6">
                                <w:pPr>
                                  <w:rPr>
                                    <w:b/>
                                    <w:bCs/>
                                  </w:rPr>
                                </w:pPr>
                                <w:r>
                                  <w:rPr>
                                    <w:b/>
                                    <w:bCs/>
                                  </w:rPr>
                                  <w:t>(C)</w:t>
                                </w:r>
                              </w:p>
                            </w:txbxContent>
                          </v:textbox>
                        </v:shape>
                        <v:shape id="_x0000_s1759" type="#_x0000_t202" style="position:absolute;left:34292;top:47630;width:498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" filled="f" stroked="f">
                          <v:textbox>
                            <w:txbxContent>
                              <w:p w14:paraId="04786CA1" w14:textId="77777777" w:rsidR="00F75B1B" w:rsidRPr="00400353" w:rsidRDefault="00F75B1B" w:rsidP="003F33E6">
                                <w:pPr>
                                  <w:rPr>
                                    <w:b/>
                                    <w:bCs/>
                                  </w:rPr>
                                </w:pPr>
                                <w:r>
                                  <w:rPr>
                                    <w:b/>
                                    <w:bCs/>
                                  </w:rPr>
                                  <w:t>(D)</w:t>
                                </w:r>
                              </w:p>
                            </w:txbxContent>
                          </v:textbox>
                        </v:shape>
                        <v:shape id="_x0000_s1760" type="#_x0000_t202" style="position:absolute;left:20766;top:52183;width:12778;height:3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" filled="f" stroked="f">
                          <v:textbox>
                            <w:txbxContent>
                              <w:p w14:paraId="6FDC497E" w14:textId="77777777" w:rsidR="00F75B1B" w:rsidRPr="00400353" w:rsidRDefault="00F75B1B" w:rsidP="003F33E6">
                                <w:pPr>
                                  <w:rPr>
                                    <w:sz w:val="16"/>
                                    <w:szCs w:val="16"/>
                                  </w:rPr>
                                </w:pPr>
                                <w:r>
                                  <w:rPr>
                                    <w:sz w:val="16"/>
                                    <w:szCs w:val="16"/>
                                  </w:rPr>
                                  <w:t>Theoretical isotopic peak</w:t>
                                </w:r>
                              </w:p>
                            </w:txbxContent>
                          </v:textbox>
                        </v:shape>
                        <v:shape id="_x0000_s1761" type="#_x0000_t202" style="position:absolute;left:51725;top:51942;width:13315;height:3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" filled="f" stroked="f">
                          <v:textbox>
                            <w:txbxContent>
                              <w:p w14:paraId="1A1663E3" w14:textId="77777777" w:rsidR="00F75B1B" w:rsidRPr="00400353" w:rsidRDefault="00F75B1B" w:rsidP="003F33E6">
                                <w:pPr>
                                  <w:rPr>
                                    <w:sz w:val="16"/>
                                    <w:szCs w:val="16"/>
                                  </w:rPr>
                                </w:pPr>
                                <w:r>
                                  <w:rPr>
                                    <w:sz w:val="16"/>
                                    <w:szCs w:val="16"/>
                                  </w:rPr>
                                  <w:t>Theoretical isotopic peak</w:t>
                                </w:r>
                              </w:p>
                              <w:p w14:paraId="6802C99D" w14:textId="77777777" w:rsidR="00F75B1B" w:rsidRPr="00400353" w:rsidRDefault="00F75B1B" w:rsidP="003F33E6">
                                <w:pPr>
                                  <w:rPr>
                                    <w:sz w:val="16"/>
                                    <w:szCs w:val="16"/>
                                  </w:rPr>
                                </w:pPr>
                              </w:p>
                            </w:txbxContent>
                          </v:textbox>
                        </v:shape>
                        <v:shape id="_x0000_s1762" type="#_x0000_t202" style="position:absolute;left:19483;top:47611;width:13747;height:5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" filled="f" stroked="f">
                          <v:textbox>
                            <w:txbxContent>
                              <w:p w14:paraId="0FD2162D"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w:t>
                                </w:r>
                                <w:r w:rsidRPr="00675611">
                                  <w:rPr>
                                    <w:sz w:val="16"/>
                                    <w:szCs w:val="16"/>
                                  </w:rPr>
                                  <w:t xml:space="preserve"> </w:t>
                                </w:r>
                                <w:r>
                                  <w:rPr>
                                    <w:sz w:val="16"/>
                                    <w:szCs w:val="16"/>
                                  </w:rPr>
                                  <w:t>10.52 mins</w:t>
                                </w:r>
                              </w:p>
                              <w:p w14:paraId="09A9767F"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1</w:t>
                                </w:r>
                                <w:r w:rsidRPr="00675611">
                                  <w:rPr>
                                    <w:sz w:val="16"/>
                                    <w:szCs w:val="16"/>
                                  </w:rPr>
                                  <w:t xml:space="preserve"> ppm</w:t>
                                </w:r>
                              </w:p>
                            </w:txbxContent>
                          </v:textbox>
                        </v:shape>
                      </v:group>
                      <v:shape id="_x0000_s1763" type="#_x0000_t202" style="position:absolute;left:50752;top:47371;width:13795;height:5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" filled="f" stroked="f">
                        <v:textbox>
                          <w:txbxContent>
                            <w:p w14:paraId="6753F0CF"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10.73 mins</w:t>
                              </w:r>
                            </w:p>
                            <w:p w14:paraId="1A4A24C5"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1</w:t>
                              </w:r>
                              <w:r w:rsidRPr="00675611">
                                <w:rPr>
                                  <w:sz w:val="16"/>
                                  <w:szCs w:val="16"/>
                                </w:rPr>
                                <w:t xml:space="preserve"> ppm</w:t>
                              </w:r>
                            </w:p>
                          </w:txbxContent>
                        </v:textbox>
                      </v:shape>
                    </v:group>
                    <v:shape id="Text Box 528" o:spid="_x0000_s1764" type="#_x0000_t202" style="position:absolute;top:68490;width:65013;height:13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" stroked="f">
                      <v:textbox style="mso-fit-shape-to-text:t" inset="0,0,0,0">
                        <w:txbxContent>
                          <w:p w14:paraId="7D4EB204" w14:textId="55FBB51B" w:rsidR="00F75B1B" w:rsidRPr="0018090C" w:rsidRDefault="00F75B1B" w:rsidP="003F33E6">
                            <w:pPr>
                              <w:pStyle w:val="Caption"/>
                              <w:rPr>
                                <w:noProof/>
                                <w:sz w:val="20"/>
                                <w:szCs w:val="20"/>
                              </w:rPr>
                            </w:pPr>
                            <w:bookmarkStart w:id="109" w:name="_Toc59633654"/>
                            <w:r w:rsidRPr="0018090C">
                              <w:rPr>
                                <w:sz w:val="20"/>
                                <w:szCs w:val="20"/>
                              </w:rPr>
                              <w:t xml:space="preserve">Figure </w:t>
                            </w:r>
                            <w:r>
                              <w:rPr>
                                <w:sz w:val="20"/>
                                <w:szCs w:val="20"/>
                              </w:rPr>
                              <w:t>3.20</w:t>
                            </w:r>
                            <w:r w:rsidRPr="0018090C">
                              <w:rPr>
                                <w:sz w:val="20"/>
                                <w:szCs w:val="20"/>
                              </w:rPr>
                              <w:t>: (A) Positive ion mode nanospray spectrum for a sampled mung bean cell, showing recorded signals in the m/z region for protonated 2-hydroxymetronidazole [M + H]</w:t>
                            </w:r>
                            <w:r w:rsidRPr="0018090C">
                              <w:rPr>
                                <w:sz w:val="20"/>
                                <w:szCs w:val="20"/>
                                <w:vertAlign w:val="superscript"/>
                              </w:rPr>
                              <w:t>+</w:t>
                            </w:r>
                            <w:r w:rsidRPr="0018090C">
                              <w:rPr>
                                <w:sz w:val="20"/>
                                <w:szCs w:val="20"/>
                              </w:rPr>
                              <w:t xml:space="preserve"> with a nominal mass of 188. The positive ion mode nanospray spectrum for the relevant spray period is displayed against the theoretical isotopic distribution of the calculated m/z value for protonated 2-hydroxymetronidazole. (B) Extracted ion plot generated for protonated 2-hydroxymetronidazole (m/z range 188.06 – 188.07), displaying the time points at which there is a signal within this m/z range. (C)– (F) Positive ion nanospray spectra displaying signals corresponding with the m/z value for protonated 2-hydroxymetronidazole at example time points derived from the extracted ion plot. Displayed against the theoretical isotopic distribution of protonated 2-hydroxymetronidazole.</w:t>
                            </w:r>
                            <w:bookmarkEnd w:id="109"/>
                          </w:p>
                        </w:txbxContent>
                      </v:textbox>
                    </v:shape>
                  </v:group>
                  <v:shape id="_x0000_s1765" type="#_x0000_t202" style="position:absolute;left:19240;top:57150;width:13919;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" filled="f" stroked="f">
                    <v:textbox>
                      <w:txbxContent>
                        <w:p w14:paraId="3B4B9505"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11.33 mins</w:t>
                          </w:r>
                        </w:p>
                        <w:p w14:paraId="5DA0C3DF"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w:t>
                          </w:r>
                          <w:r w:rsidRPr="00675611">
                            <w:rPr>
                              <w:sz w:val="16"/>
                              <w:szCs w:val="16"/>
                            </w:rPr>
                            <w:t xml:space="preserve"> ppm</w:t>
                          </w:r>
                        </w:p>
                      </w:txbxContent>
                    </v:textbox>
                  </v:shape>
                  <v:shape id="_x0000_s1766" type="#_x0000_t202" style="position:absolute;left:20097;top:62007;width:13808;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" filled="f" stroked="f">
                    <v:textbox>
                      <w:txbxContent>
                        <w:p w14:paraId="0A020356" w14:textId="77777777" w:rsidR="00F75B1B" w:rsidRPr="00400353" w:rsidRDefault="00F75B1B" w:rsidP="003F33E6">
                          <w:pPr>
                            <w:rPr>
                              <w:sz w:val="16"/>
                              <w:szCs w:val="16"/>
                            </w:rPr>
                          </w:pPr>
                          <w:r>
                            <w:rPr>
                              <w:sz w:val="16"/>
                              <w:szCs w:val="16"/>
                            </w:rPr>
                            <w:t>Theoretical isotopic peak</w:t>
                          </w:r>
                        </w:p>
                        <w:p w14:paraId="0A46A9D3" w14:textId="77777777" w:rsidR="00F75B1B" w:rsidRPr="00400353" w:rsidRDefault="00F75B1B" w:rsidP="003F33E6">
                          <w:pPr>
                            <w:rPr>
                              <w:sz w:val="16"/>
                              <w:szCs w:val="16"/>
                            </w:rPr>
                          </w:pPr>
                        </w:p>
                      </w:txbxContent>
                    </v:textbox>
                  </v:shape>
                  <v:shape id="_x0000_s1767" type="#_x0000_t202" style="position:absolute;left:34480;top:57340;width:4978;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" filled="f" stroked="f">
                    <v:textbox>
                      <w:txbxContent>
                        <w:p w14:paraId="638E4807" w14:textId="77777777" w:rsidR="00F75B1B" w:rsidRPr="00400353" w:rsidRDefault="00F75B1B" w:rsidP="003F33E6">
                          <w:pPr>
                            <w:rPr>
                              <w:b/>
                              <w:bCs/>
                            </w:rPr>
                          </w:pPr>
                          <w:r>
                            <w:rPr>
                              <w:b/>
                              <w:bCs/>
                            </w:rPr>
                            <w:t>(F)</w:t>
                          </w:r>
                        </w:p>
                      </w:txbxContent>
                    </v:textbox>
                  </v:shape>
                  <v:shape id="_x0000_s1768" type="#_x0000_t202" style="position:absolute;left:50863;top:56769;width:14143;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" filled="f" stroked="f">
                    <v:textbox>
                      <w:txbxContent>
                        <w:p w14:paraId="6E416ABA"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11.40 mins</w:t>
                          </w:r>
                        </w:p>
                        <w:p w14:paraId="5EA85136"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1</w:t>
                          </w:r>
                          <w:r w:rsidRPr="00675611">
                            <w:rPr>
                              <w:sz w:val="16"/>
                              <w:szCs w:val="16"/>
                            </w:rPr>
                            <w:t xml:space="preserve"> ppm</w:t>
                          </w:r>
                        </w:p>
                      </w:txbxContent>
                    </v:textbox>
                  </v:shape>
                  <v:shape id="_x0000_s1769" type="#_x0000_t202" style="position:absolute;left:51911;top:62007;width:14102;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" filled="f" stroked="f">
                    <v:textbox>
                      <w:txbxContent>
                        <w:p w14:paraId="162ED53E" w14:textId="77777777" w:rsidR="00F75B1B" w:rsidRPr="00400353" w:rsidRDefault="00F75B1B" w:rsidP="003F33E6">
                          <w:pPr>
                            <w:rPr>
                              <w:sz w:val="16"/>
                              <w:szCs w:val="16"/>
                            </w:rPr>
                          </w:pPr>
                          <w:r>
                            <w:rPr>
                              <w:sz w:val="16"/>
                              <w:szCs w:val="16"/>
                            </w:rPr>
                            <w:t>Theoretical isotopic peak</w:t>
                          </w:r>
                        </w:p>
                        <w:p w14:paraId="1DB76B97" w14:textId="77777777" w:rsidR="00F75B1B" w:rsidRPr="00400353" w:rsidRDefault="00F75B1B" w:rsidP="003F33E6">
                          <w:pPr>
                            <w:rPr>
                              <w:sz w:val="16"/>
                              <w:szCs w:val="16"/>
                            </w:rPr>
                          </w:pPr>
                        </w:p>
                      </w:txbxContent>
                    </v:textbox>
                  </v:shape>
                  <v:shape id="_x0000_s1770" type="#_x0000_t202" style="position:absolute;left:2857;top:57340;width:4978;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" filled="f" stroked="f">
                    <v:textbox>
                      <w:txbxContent>
                        <w:p w14:paraId="4B26A181" w14:textId="77777777" w:rsidR="00F75B1B" w:rsidRPr="00400353" w:rsidRDefault="00F75B1B" w:rsidP="003F33E6">
                          <w:pPr>
                            <w:rPr>
                              <w:b/>
                              <w:bCs/>
                            </w:rPr>
                          </w:pPr>
                          <w:r>
                            <w:rPr>
                              <w:b/>
                              <w:bCs/>
                            </w:rPr>
                            <w:t>(E)</w:t>
                          </w:r>
                        </w:p>
                      </w:txbxContent>
                    </v:textbox>
                  </v:shape>
                </v:group>
                <v:shape id="_x0000_s1771" type="#_x0000_t202" style="position:absolute;left:762;top:571;width:63995;height:4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">
                  <v:textbox>
                    <w:txbxContent>
                      <w:p w14:paraId="63CF33B0" w14:textId="77777777" w:rsidR="00F75B1B" w:rsidRPr="00F55ED7" w:rsidRDefault="00F75B1B" w:rsidP="003F33E6">
                        <w:pPr>
                          <w:rPr>
                            <w:b/>
                            <w:bCs/>
                          </w:rPr>
                        </w:pPr>
                        <w:bookmarkStart w:id="110" w:name="_Hlk55589486"/>
                        <w:bookmarkStart w:id="111" w:name="_Hlk55589487"/>
                        <w:bookmarkStart w:id="112" w:name="_Hlk55589488"/>
                        <w:bookmarkStart w:id="113" w:name="_Hlk55589489"/>
                        <w:r w:rsidRPr="00D32466">
                          <w:rPr>
                            <w:b/>
                            <w:bCs/>
                          </w:rPr>
                          <w:t>Analyte: Metronidazole metabolite (2-hydroxymetronidazole) [C</w:t>
                        </w:r>
                        <w:r w:rsidRPr="00D32466">
                          <w:rPr>
                            <w:b/>
                            <w:bCs/>
                            <w:vertAlign w:val="subscript"/>
                          </w:rPr>
                          <w:t>6</w:t>
                        </w:r>
                        <w:r w:rsidRPr="00D32466">
                          <w:rPr>
                            <w:b/>
                            <w:bCs/>
                          </w:rPr>
                          <w:t>H</w:t>
                        </w:r>
                        <w:r w:rsidRPr="00D32466">
                          <w:rPr>
                            <w:b/>
                            <w:bCs/>
                            <w:vertAlign w:val="subscript"/>
                          </w:rPr>
                          <w:t>9</w:t>
                        </w:r>
                        <w:r w:rsidRPr="00D32466">
                          <w:rPr>
                            <w:b/>
                            <w:bCs/>
                          </w:rPr>
                          <w:t>N</w:t>
                        </w:r>
                        <w:r w:rsidRPr="00D32466">
                          <w:rPr>
                            <w:b/>
                            <w:bCs/>
                            <w:vertAlign w:val="subscript"/>
                          </w:rPr>
                          <w:t>3</w:t>
                        </w:r>
                        <w:r w:rsidRPr="00D32466">
                          <w:rPr>
                            <w:b/>
                            <w:bCs/>
                          </w:rPr>
                          <w:t>O</w:t>
                        </w:r>
                        <w:r w:rsidRPr="00D32466">
                          <w:rPr>
                            <w:b/>
                            <w:bCs/>
                            <w:vertAlign w:val="subscript"/>
                          </w:rPr>
                          <w:t>4</w:t>
                        </w:r>
                        <w:r w:rsidRPr="00D32466">
                          <w:rPr>
                            <w:b/>
                            <w:bCs/>
                          </w:rPr>
                          <w:t xml:space="preserve"> +H]</w:t>
                        </w:r>
                        <w:r w:rsidRPr="00D32466">
                          <w:rPr>
                            <w:b/>
                            <w:bCs/>
                            <w:vertAlign w:val="superscript"/>
                          </w:rPr>
                          <w:t>+</w:t>
                        </w:r>
                        <w:r w:rsidRPr="00D32466">
                          <w:rPr>
                            <w:b/>
                            <w:bCs/>
                          </w:rPr>
                          <w:t xml:space="preserve">                                                                 </w:t>
                        </w:r>
                        <w:r>
                          <w:rPr>
                            <w:b/>
                            <w:bCs/>
                          </w:rPr>
                          <w:t>Cultivar: Mung bean (replicate 2)</w:t>
                        </w:r>
                        <w:bookmarkEnd w:id="110"/>
                        <w:bookmarkEnd w:id="111"/>
                        <w:bookmarkEnd w:id="112"/>
                        <w:bookmarkEnd w:id="113"/>
                      </w:p>
                    </w:txbxContent>
                  </v:textbox>
                </v:shape>
                <v:shape id="_x0000_s1772" type="#_x0000_t202" style="position:absolute;left:3429;top:27813;width:61216;height:30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" filled="f" stroked="f">
                  <v:textbox>
                    <w:txbxContent>
                      <w:p w14:paraId="30896932" w14:textId="77777777" w:rsidR="00F75B1B" w:rsidRPr="00575D6C" w:rsidRDefault="00F75B1B" w:rsidP="003F33E6">
                        <w:pPr>
                          <w:rPr>
                            <w:b/>
                            <w:bCs/>
                          </w:rPr>
                        </w:pPr>
                        <w:r w:rsidRPr="00400353">
                          <w:rPr>
                            <w:b/>
                            <w:bCs/>
                          </w:rPr>
                          <w:t xml:space="preserve">Extracted ion </w:t>
                        </w:r>
                        <w:r>
                          <w:rPr>
                            <w:b/>
                            <w:bCs/>
                          </w:rPr>
                          <w:t>plot</w:t>
                        </w:r>
                        <w:r w:rsidRPr="00400353">
                          <w:rPr>
                            <w:b/>
                            <w:bCs/>
                          </w:rPr>
                          <w:t>:</w:t>
                        </w:r>
                        <w:r>
                          <w:rPr>
                            <w:b/>
                            <w:bCs/>
                          </w:rPr>
                          <w:t xml:space="preserve">                                                                                                     </w:t>
                        </w:r>
                        <w:r w:rsidRPr="0068646E">
                          <w:rPr>
                            <w:b/>
                            <w:bCs/>
                            <w:i/>
                            <w:iCs/>
                          </w:rPr>
                          <w:t>m/z</w:t>
                        </w:r>
                        <w:r>
                          <w:rPr>
                            <w:b/>
                            <w:bCs/>
                          </w:rPr>
                          <w:t xml:space="preserve"> range = 188.06 - 188.07</w:t>
                        </w:r>
                      </w:p>
                      <w:p w14:paraId="2295737D" w14:textId="77777777" w:rsidR="00F75B1B" w:rsidRPr="00400353" w:rsidRDefault="00F75B1B" w:rsidP="003F33E6">
                        <w:pPr>
                          <w:rPr>
                            <w:b/>
                            <w:bCs/>
                          </w:rPr>
                        </w:pPr>
                      </w:p>
                    </w:txbxContent>
                  </v:textbox>
                </v:shape>
                <v:shape id="_x0000_s1773" type="#_x0000_t202" style="position:absolute;left:50967;top:6124;width:14039;height:3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" filled="f" stroked="f">
                  <v:textbox>
                    <w:txbxContent>
                      <w:p w14:paraId="6E4DE78B" w14:textId="77777777" w:rsidR="00F75B1B" w:rsidRDefault="00F75B1B" w:rsidP="003F33E6">
                        <w:r>
                          <w:t>Mass accuracy = n/a</w:t>
                        </w:r>
                      </w:p>
                    </w:txbxContent>
                  </v:textbox>
                </v:shape>
              </v:group>
            </w:pict>
          </mc:Fallback>
        </mc:AlternateContent>
      </w:r>
    </w:p>
    <w:p w14:paraId="619593DA" w14:textId="77777777" w:rsidR="003F33E6" w:rsidRPr="009A00CF" w:rsidRDefault="003F33E6" w:rsidP="003F33E6">
      <w:r w:rsidRPr="009A00CF">
        <w:br w:type="page"/>
      </w:r>
    </w:p>
    <w:p w14:paraId="4255FEEB" w14:textId="77777777" w:rsidR="003F33E6" w:rsidRPr="009A00CF" w:rsidRDefault="003F33E6" w:rsidP="003F33E6">
      <w:pPr>
        <w:tabs>
          <w:tab w:val="left" w:pos="3047"/>
        </w:tabs>
      </w:pPr>
      <w:r w:rsidRPr="009A00CF">
        <w:rPr>
          <w:noProof/>
        </w:rPr>
        <w:lastRenderedPageBreak/>
        <mc:AlternateContent>
          <mc:Choice Requires="wpg">
            <w:drawing>
              <wp:anchor distT="0" distB="0" distL="114300" distR="114300" simplePos="0" relativeHeight="251731968" behindDoc="0" locked="0" layoutInCell="1" allowOverlap="1" wp14:anchorId="3DBD43EE" wp14:editId="1CD3C458">
                <wp:simplePos x="0" y="0"/>
                <wp:positionH relativeFrom="margin">
                  <wp:align>center</wp:align>
                </wp:positionH>
                <wp:positionV relativeFrom="paragraph">
                  <wp:posOffset>-6350</wp:posOffset>
                </wp:positionV>
                <wp:extent cx="6552565" cy="7550152"/>
                <wp:effectExtent l="0" t="0" r="19685" b="0"/>
                <wp:wrapNone/>
                <wp:docPr id="310" name="Group 310"/>
                <wp:cNvGraphicFramePr/>
                <a:graphic xmlns:a="http://schemas.openxmlformats.org/drawingml/2006/main">
                  <a:graphicData uri="http://schemas.microsoft.com/office/word/2010/wordprocessingGroup">
                    <wpg:wgp>
                      <wpg:cNvGrpSpPr/>
                      <wpg:grpSpPr>
                        <a:xfrm>
                          <a:off x="0" y="0"/>
                          <a:ext cx="6552565" cy="7550152"/>
                          <a:chOff x="0" y="0"/>
                          <a:chExt cx="6552565" cy="7550152"/>
                        </a:xfrm>
                      </wpg:grpSpPr>
                      <wpg:grpSp>
                        <wpg:cNvPr id="311" name="Group 311"/>
                        <wpg:cNvGrpSpPr/>
                        <wpg:grpSpPr>
                          <a:xfrm>
                            <a:off x="0" y="0"/>
                            <a:ext cx="6552565" cy="7550152"/>
                            <a:chOff x="0" y="-106886"/>
                            <a:chExt cx="6552565" cy="7550777"/>
                          </a:xfrm>
                        </wpg:grpSpPr>
                        <pic:pic xmlns:pic="http://schemas.openxmlformats.org/drawingml/2006/picture">
                          <pic:nvPicPr>
                            <pic:cNvPr id="312" name="Picture 312"/>
                            <pic:cNvPicPr>
                              <a:picLocks noChangeAspect="1"/>
                            </pic:cNvPicPr>
                          </pic:nvPicPr>
                          <pic:blipFill>
                            <a:blip r:embed="rId256" cstate="print">
                              <a:extLst>
                                <a:ext uri="{28A0092B-C50C-407E-A947-70E740481C1C}">
                                  <a14:useLocalDpi xmlns:a14="http://schemas.microsoft.com/office/drawing/2010/main" val="0"/>
                                </a:ext>
                              </a:extLst>
                            </a:blip>
                            <a:stretch>
                              <a:fillRect/>
                            </a:stretch>
                          </pic:blipFill>
                          <pic:spPr>
                            <a:xfrm>
                              <a:off x="171450" y="4762500"/>
                              <a:ext cx="3051175" cy="878840"/>
                            </a:xfrm>
                            <a:prstGeom prst="rect">
                              <a:avLst/>
                            </a:prstGeom>
                          </pic:spPr>
                        </pic:pic>
                        <pic:pic xmlns:pic="http://schemas.openxmlformats.org/drawingml/2006/picture">
                          <pic:nvPicPr>
                            <pic:cNvPr id="313" name="Picture 313"/>
                            <pic:cNvPicPr>
                              <a:picLocks noChangeAspect="1"/>
                            </pic:cNvPicPr>
                          </pic:nvPicPr>
                          <pic:blipFill>
                            <a:blip r:embed="rId257" cstate="print">
                              <a:extLst>
                                <a:ext uri="{28A0092B-C50C-407E-A947-70E740481C1C}">
                                  <a14:useLocalDpi xmlns:a14="http://schemas.microsoft.com/office/drawing/2010/main" val="0"/>
                                </a:ext>
                              </a:extLst>
                            </a:blip>
                            <a:stretch>
                              <a:fillRect/>
                            </a:stretch>
                          </pic:blipFill>
                          <pic:spPr>
                            <a:xfrm>
                              <a:off x="3352800" y="4743450"/>
                              <a:ext cx="3045460" cy="871855"/>
                            </a:xfrm>
                            <a:prstGeom prst="rect">
                              <a:avLst/>
                            </a:prstGeom>
                          </pic:spPr>
                        </pic:pic>
                        <pic:pic xmlns:pic="http://schemas.openxmlformats.org/drawingml/2006/picture">
                          <pic:nvPicPr>
                            <pic:cNvPr id="314" name="Picture 314"/>
                            <pic:cNvPicPr>
                              <a:picLocks noChangeAspect="1"/>
                            </pic:cNvPicPr>
                          </pic:nvPicPr>
                          <pic:blipFill>
                            <a:blip r:embed="rId258">
                              <a:extLst>
                                <a:ext uri="{28A0092B-C50C-407E-A947-70E740481C1C}">
                                  <a14:useLocalDpi xmlns:a14="http://schemas.microsoft.com/office/drawing/2010/main" val="0"/>
                                </a:ext>
                              </a:extLst>
                            </a:blip>
                            <a:stretch>
                              <a:fillRect/>
                            </a:stretch>
                          </pic:blipFill>
                          <pic:spPr>
                            <a:xfrm>
                              <a:off x="114300" y="685800"/>
                              <a:ext cx="6341745" cy="1838960"/>
                            </a:xfrm>
                            <a:prstGeom prst="rect">
                              <a:avLst/>
                            </a:prstGeom>
                          </pic:spPr>
                        </pic:pic>
                        <wpg:grpSp>
                          <wpg:cNvPr id="315" name="Group 315"/>
                          <wpg:cNvGrpSpPr/>
                          <wpg:grpSpPr>
                            <a:xfrm>
                              <a:off x="0" y="-106886"/>
                              <a:ext cx="6552565" cy="7550777"/>
                              <a:chOff x="0" y="-106894"/>
                              <a:chExt cx="6552811" cy="7551384"/>
                            </a:xfrm>
                          </wpg:grpSpPr>
                          <wpg:grpSp>
                            <wpg:cNvPr id="316" name="Group 316"/>
                            <wpg:cNvGrpSpPr/>
                            <wpg:grpSpPr>
                              <a:xfrm>
                                <a:off x="0" y="-106894"/>
                                <a:ext cx="6552811" cy="5878767"/>
                                <a:chOff x="0" y="-106900"/>
                                <a:chExt cx="6553200" cy="5879082"/>
                              </a:xfrm>
                            </wpg:grpSpPr>
                            <wpg:grpSp>
                              <wpg:cNvPr id="318" name="Group 318"/>
                              <wpg:cNvGrpSpPr/>
                              <wpg:grpSpPr>
                                <a:xfrm>
                                  <a:off x="0" y="-106900"/>
                                  <a:ext cx="6553200" cy="5879082"/>
                                  <a:chOff x="0" y="-106900"/>
                                  <a:chExt cx="6553200" cy="5879082"/>
                                </a:xfrm>
                              </wpg:grpSpPr>
                              <wps:wsp>
                                <wps:cNvPr id="319" name="Rectangle 319"/>
                                <wps:cNvSpPr/>
                                <wps:spPr>
                                  <a:xfrm>
                                    <a:off x="0" y="-106900"/>
                                    <a:ext cx="6553200" cy="5879082"/>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Rectangle 320"/>
                                <wps:cNvSpPr/>
                                <wps:spPr>
                                  <a:xfrm>
                                    <a:off x="78827" y="472965"/>
                                    <a:ext cx="6400165" cy="212534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Text Box 2"/>
                                <wps:cNvSpPr txBox="1">
                                  <a:spLocks noChangeArrowheads="1"/>
                                </wps:cNvSpPr>
                                <wps:spPr bwMode="auto">
                                  <a:xfrm>
                                    <a:off x="94593" y="-59388"/>
                                    <a:ext cx="6400165" cy="486328"/>
                                  </a:xfrm>
                                  <a:prstGeom prst="rect">
                                    <a:avLst/>
                                  </a:prstGeom>
                                  <a:solidFill>
                                    <a:srgbClr val="FFFFFF"/>
                                  </a:solidFill>
                                  <a:ln w="9525">
                                    <a:solidFill>
                                      <a:srgbClr val="000000"/>
                                    </a:solidFill>
                                    <a:miter lim="800000"/>
                                    <a:headEnd/>
                                    <a:tailEnd/>
                                  </a:ln>
                                </wps:spPr>
                                <wps:txbx>
                                  <w:txbxContent>
                                    <w:p w14:paraId="707FEBB9" w14:textId="77777777" w:rsidR="00F75B1B" w:rsidRPr="00F55ED7" w:rsidRDefault="00F75B1B" w:rsidP="003F33E6">
                                      <w:pPr>
                                        <w:rPr>
                                          <w:b/>
                                          <w:bCs/>
                                        </w:rPr>
                                      </w:pPr>
                                      <w:r w:rsidRPr="00F55ED7">
                                        <w:rPr>
                                          <w:b/>
                                          <w:bCs/>
                                        </w:rPr>
                                        <w:t>Analyte</w:t>
                                      </w:r>
                                      <w:r w:rsidRPr="00D32466">
                                        <w:rPr>
                                          <w:b/>
                                          <w:bCs/>
                                        </w:rPr>
                                        <w:t>: Metronidazole metabolite (2-hydroxymetronidazole) [C</w:t>
                                      </w:r>
                                      <w:r w:rsidRPr="00D32466">
                                        <w:rPr>
                                          <w:b/>
                                          <w:bCs/>
                                          <w:vertAlign w:val="subscript"/>
                                        </w:rPr>
                                        <w:t>6</w:t>
                                      </w:r>
                                      <w:r w:rsidRPr="00D32466">
                                        <w:rPr>
                                          <w:b/>
                                          <w:bCs/>
                                        </w:rPr>
                                        <w:t>H</w:t>
                                      </w:r>
                                      <w:r w:rsidRPr="00D32466">
                                        <w:rPr>
                                          <w:b/>
                                          <w:bCs/>
                                          <w:vertAlign w:val="subscript"/>
                                        </w:rPr>
                                        <w:t>9</w:t>
                                      </w:r>
                                      <w:r w:rsidRPr="00D32466">
                                        <w:rPr>
                                          <w:b/>
                                          <w:bCs/>
                                        </w:rPr>
                                        <w:t>N</w:t>
                                      </w:r>
                                      <w:r w:rsidRPr="00D32466">
                                        <w:rPr>
                                          <w:b/>
                                          <w:bCs/>
                                          <w:vertAlign w:val="subscript"/>
                                        </w:rPr>
                                        <w:t>3</w:t>
                                      </w:r>
                                      <w:r w:rsidRPr="00D32466">
                                        <w:rPr>
                                          <w:b/>
                                          <w:bCs/>
                                        </w:rPr>
                                        <w:t>O</w:t>
                                      </w:r>
                                      <w:r w:rsidRPr="00D32466">
                                        <w:rPr>
                                          <w:b/>
                                          <w:bCs/>
                                          <w:vertAlign w:val="subscript"/>
                                        </w:rPr>
                                        <w:t>4</w:t>
                                      </w:r>
                                      <w:r w:rsidRPr="00D32466">
                                        <w:rPr>
                                          <w:b/>
                                          <w:bCs/>
                                        </w:rPr>
                                        <w:t xml:space="preserve"> +H]</w:t>
                                      </w:r>
                                      <w:r w:rsidRPr="00D32466">
                                        <w:rPr>
                                          <w:b/>
                                          <w:bCs/>
                                          <w:vertAlign w:val="superscript"/>
                                        </w:rPr>
                                        <w:t>+</w:t>
                                      </w:r>
                                      <w:r w:rsidRPr="00D32466">
                                        <w:rPr>
                                          <w:b/>
                                          <w:bCs/>
                                        </w:rPr>
                                        <w:t xml:space="preserve">                                                                 </w:t>
                                      </w:r>
                                      <w:r>
                                        <w:rPr>
                                          <w:b/>
                                          <w:bCs/>
                                        </w:rPr>
                                        <w:t>Cultivar: Arabidopsis</w:t>
                                      </w:r>
                                    </w:p>
                                  </w:txbxContent>
                                </wps:txbx>
                                <wps:bodyPr rot="0" vert="horz" wrap="square" lIns="91440" tIns="45720" rIns="91440" bIns="45720" anchor="t" anchorCtr="0">
                                  <a:noAutofit/>
                                </wps:bodyPr>
                              </wps:wsp>
                              <wps:wsp>
                                <wps:cNvPr id="322" name="Rectangle 322"/>
                                <wps:cNvSpPr/>
                                <wps:spPr>
                                  <a:xfrm>
                                    <a:off x="78820" y="2648608"/>
                                    <a:ext cx="6400165" cy="3052312"/>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Text Box 2"/>
                                <wps:cNvSpPr txBox="1">
                                  <a:spLocks noChangeArrowheads="1"/>
                                </wps:cNvSpPr>
                                <wps:spPr bwMode="auto">
                                  <a:xfrm>
                                    <a:off x="315332" y="488731"/>
                                    <a:ext cx="3467100" cy="308610"/>
                                  </a:xfrm>
                                  <a:prstGeom prst="rect">
                                    <a:avLst/>
                                  </a:prstGeom>
                                  <a:noFill/>
                                  <a:ln w="9525">
                                    <a:noFill/>
                                    <a:miter lim="800000"/>
                                    <a:headEnd/>
                                    <a:tailEnd/>
                                  </a:ln>
                                </wps:spPr>
                                <wps:txbx>
                                  <w:txbxContent>
                                    <w:p w14:paraId="1E7D239F" w14:textId="77777777" w:rsidR="00F75B1B" w:rsidRPr="00400353" w:rsidRDefault="00F75B1B" w:rsidP="003F33E6">
                                      <w:pPr>
                                        <w:rPr>
                                          <w:b/>
                                          <w:bCs/>
                                        </w:rPr>
                                      </w:pPr>
                                      <w:r w:rsidRPr="00400353">
                                        <w:rPr>
                                          <w:b/>
                                          <w:bCs/>
                                        </w:rPr>
                                        <w:t xml:space="preserve">Positive </w:t>
                                      </w:r>
                                      <w:r>
                                        <w:rPr>
                                          <w:b/>
                                          <w:bCs/>
                                        </w:rPr>
                                        <w:t>i</w:t>
                                      </w:r>
                                      <w:r w:rsidRPr="00400353">
                                        <w:rPr>
                                          <w:b/>
                                          <w:bCs/>
                                        </w:rPr>
                                        <w:t xml:space="preserve">on </w:t>
                                      </w:r>
                                      <w:r>
                                        <w:rPr>
                                          <w:b/>
                                          <w:bCs/>
                                        </w:rPr>
                                        <w:t>m</w:t>
                                      </w:r>
                                      <w:r w:rsidRPr="00400353">
                                        <w:rPr>
                                          <w:b/>
                                          <w:bCs/>
                                        </w:rPr>
                                        <w:t xml:space="preserve">ode </w:t>
                                      </w:r>
                                      <w:r>
                                        <w:rPr>
                                          <w:b/>
                                          <w:bCs/>
                                        </w:rPr>
                                        <w:t>nanospray s</w:t>
                                      </w:r>
                                      <w:r w:rsidRPr="00400353">
                                        <w:rPr>
                                          <w:b/>
                                          <w:bCs/>
                                        </w:rPr>
                                        <w:t>pectrum</w:t>
                                      </w:r>
                                      <w:r>
                                        <w:rPr>
                                          <w:b/>
                                          <w:bCs/>
                                        </w:rPr>
                                        <w:t>:</w:t>
                                      </w:r>
                                    </w:p>
                                  </w:txbxContent>
                                </wps:txbx>
                                <wps:bodyPr rot="0" vert="horz" wrap="square" lIns="91440" tIns="45720" rIns="91440" bIns="45720" anchor="t" anchorCtr="0">
                                  <a:noAutofit/>
                                </wps:bodyPr>
                              </wps:wsp>
                              <wps:wsp>
                                <wps:cNvPr id="324" name="Text Box 2"/>
                                <wps:cNvSpPr txBox="1">
                                  <a:spLocks noChangeArrowheads="1"/>
                                </wps:cNvSpPr>
                                <wps:spPr bwMode="auto">
                                  <a:xfrm>
                                    <a:off x="315332" y="2664372"/>
                                    <a:ext cx="6122287" cy="308610"/>
                                  </a:xfrm>
                                  <a:prstGeom prst="rect">
                                    <a:avLst/>
                                  </a:prstGeom>
                                  <a:noFill/>
                                  <a:ln w="9525">
                                    <a:noFill/>
                                    <a:miter lim="800000"/>
                                    <a:headEnd/>
                                    <a:tailEnd/>
                                  </a:ln>
                                </wps:spPr>
                                <wps:txbx>
                                  <w:txbxContent>
                                    <w:p w14:paraId="546DF0F8" w14:textId="77777777" w:rsidR="00F75B1B" w:rsidRPr="00575D6C" w:rsidRDefault="00F75B1B" w:rsidP="003F33E6">
                                      <w:pPr>
                                        <w:rPr>
                                          <w:b/>
                                          <w:bCs/>
                                        </w:rPr>
                                      </w:pPr>
                                      <w:r w:rsidRPr="00400353">
                                        <w:rPr>
                                          <w:b/>
                                          <w:bCs/>
                                        </w:rPr>
                                        <w:t xml:space="preserve">Extracted ion </w:t>
                                      </w:r>
                                      <w:r>
                                        <w:rPr>
                                          <w:b/>
                                          <w:bCs/>
                                        </w:rPr>
                                        <w:t>plot</w:t>
                                      </w:r>
                                      <w:r w:rsidRPr="00400353">
                                        <w:rPr>
                                          <w:b/>
                                          <w:bCs/>
                                        </w:rPr>
                                        <w:t>:</w:t>
                                      </w:r>
                                      <w:r>
                                        <w:rPr>
                                          <w:b/>
                                          <w:bCs/>
                                        </w:rPr>
                                        <w:t xml:space="preserve">                                                                                                     </w:t>
                                      </w:r>
                                      <w:r w:rsidRPr="0068646E">
                                        <w:rPr>
                                          <w:b/>
                                          <w:bCs/>
                                          <w:i/>
                                          <w:iCs/>
                                        </w:rPr>
                                        <w:t>m/z</w:t>
                                      </w:r>
                                      <w:r>
                                        <w:rPr>
                                          <w:b/>
                                          <w:bCs/>
                                        </w:rPr>
                                        <w:t xml:space="preserve"> range = 188.06 - 188.07</w:t>
                                      </w:r>
                                    </w:p>
                                    <w:p w14:paraId="18C23296" w14:textId="77777777" w:rsidR="00F75B1B" w:rsidRPr="00400353" w:rsidRDefault="00F75B1B" w:rsidP="003F33E6">
                                      <w:pPr>
                                        <w:rPr>
                                          <w:b/>
                                          <w:bCs/>
                                        </w:rPr>
                                      </w:pPr>
                                    </w:p>
                                  </w:txbxContent>
                                </wps:txbx>
                                <wps:bodyPr rot="0" vert="horz" wrap="square" lIns="91440" tIns="45720" rIns="91440" bIns="45720" anchor="t" anchorCtr="0">
                                  <a:noAutofit/>
                                </wps:bodyPr>
                              </wps:wsp>
                              <wps:wsp>
                                <wps:cNvPr id="325" name="Rectangle 325"/>
                                <wps:cNvSpPr/>
                                <wps:spPr>
                                  <a:xfrm>
                                    <a:off x="122838" y="4729655"/>
                                    <a:ext cx="3133725" cy="91440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Rectangle 326"/>
                                <wps:cNvSpPr/>
                                <wps:spPr>
                                  <a:xfrm>
                                    <a:off x="3291706" y="4729655"/>
                                    <a:ext cx="3133725" cy="91440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Text Box 2"/>
                                <wps:cNvSpPr txBox="1">
                                  <a:spLocks noChangeArrowheads="1"/>
                                </wps:cNvSpPr>
                                <wps:spPr bwMode="auto">
                                  <a:xfrm>
                                    <a:off x="1948372" y="4761186"/>
                                    <a:ext cx="1374722" cy="574675"/>
                                  </a:xfrm>
                                  <a:prstGeom prst="rect">
                                    <a:avLst/>
                                  </a:prstGeom>
                                  <a:noFill/>
                                  <a:ln w="9525">
                                    <a:noFill/>
                                    <a:miter lim="800000"/>
                                    <a:headEnd/>
                                    <a:tailEnd/>
                                  </a:ln>
                                </wps:spPr>
                                <wps:txbx>
                                  <w:txbxContent>
                                    <w:p w14:paraId="5004547E"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w:t>
                                      </w:r>
                                      <w:r w:rsidRPr="00675611">
                                        <w:rPr>
                                          <w:sz w:val="16"/>
                                          <w:szCs w:val="16"/>
                                        </w:rPr>
                                        <w:t xml:space="preserve"> </w:t>
                                      </w:r>
                                      <w:r>
                                        <w:rPr>
                                          <w:sz w:val="16"/>
                                          <w:szCs w:val="16"/>
                                        </w:rPr>
                                        <w:t>0.63 mins</w:t>
                                      </w:r>
                                    </w:p>
                                    <w:p w14:paraId="512A53B1"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5</w:t>
                                      </w:r>
                                      <w:r w:rsidRPr="00675611">
                                        <w:rPr>
                                          <w:sz w:val="16"/>
                                          <w:szCs w:val="16"/>
                                        </w:rPr>
                                        <w:t xml:space="preserve"> ppm</w:t>
                                      </w:r>
                                    </w:p>
                                  </w:txbxContent>
                                </wps:txbx>
                                <wps:bodyPr rot="0" vert="horz" wrap="square" lIns="91440" tIns="45720" rIns="91440" bIns="45720" anchor="t" anchorCtr="0">
                                  <a:noAutofit/>
                                </wps:bodyPr>
                              </wps:wsp>
                              <wps:wsp>
                                <wps:cNvPr id="328" name="Text Box 2"/>
                                <wps:cNvSpPr txBox="1">
                                  <a:spLocks noChangeArrowheads="1"/>
                                </wps:cNvSpPr>
                                <wps:spPr bwMode="auto">
                                  <a:xfrm>
                                    <a:off x="78820" y="472965"/>
                                    <a:ext cx="498475" cy="308610"/>
                                  </a:xfrm>
                                  <a:prstGeom prst="rect">
                                    <a:avLst/>
                                  </a:prstGeom>
                                  <a:noFill/>
                                  <a:ln w="9525">
                                    <a:noFill/>
                                    <a:miter lim="800000"/>
                                    <a:headEnd/>
                                    <a:tailEnd/>
                                  </a:ln>
                                </wps:spPr>
                                <wps:txbx>
                                  <w:txbxContent>
                                    <w:p w14:paraId="39D142D7" w14:textId="77777777" w:rsidR="00F75B1B" w:rsidRPr="00400353" w:rsidRDefault="00F75B1B" w:rsidP="003F33E6">
                                      <w:pPr>
                                        <w:rPr>
                                          <w:b/>
                                          <w:bCs/>
                                        </w:rPr>
                                      </w:pPr>
                                      <w:r>
                                        <w:rPr>
                                          <w:b/>
                                          <w:bCs/>
                                        </w:rPr>
                                        <w:t>(A)</w:t>
                                      </w:r>
                                    </w:p>
                                  </w:txbxContent>
                                </wps:txbx>
                                <wps:bodyPr rot="0" vert="horz" wrap="square" lIns="91440" tIns="45720" rIns="91440" bIns="45720" anchor="t" anchorCtr="0">
                                  <a:noAutofit/>
                                </wps:bodyPr>
                              </wps:wsp>
                              <wps:wsp>
                                <wps:cNvPr id="329" name="Text Box 2"/>
                                <wps:cNvSpPr txBox="1">
                                  <a:spLocks noChangeArrowheads="1"/>
                                </wps:cNvSpPr>
                                <wps:spPr bwMode="auto">
                                  <a:xfrm>
                                    <a:off x="63067" y="2664372"/>
                                    <a:ext cx="498475" cy="308610"/>
                                  </a:xfrm>
                                  <a:prstGeom prst="rect">
                                    <a:avLst/>
                                  </a:prstGeom>
                                  <a:noFill/>
                                  <a:ln w="9525">
                                    <a:noFill/>
                                    <a:miter lim="800000"/>
                                    <a:headEnd/>
                                    <a:tailEnd/>
                                  </a:ln>
                                </wps:spPr>
                                <wps:txbx>
                                  <w:txbxContent>
                                    <w:p w14:paraId="4DEBDFC4" w14:textId="77777777" w:rsidR="00F75B1B" w:rsidRPr="00400353" w:rsidRDefault="00F75B1B" w:rsidP="003F33E6">
                                      <w:pPr>
                                        <w:rPr>
                                          <w:b/>
                                          <w:bCs/>
                                        </w:rPr>
                                      </w:pPr>
                                      <w:r>
                                        <w:rPr>
                                          <w:b/>
                                          <w:bCs/>
                                        </w:rPr>
                                        <w:t>(B)</w:t>
                                      </w:r>
                                    </w:p>
                                  </w:txbxContent>
                                </wps:txbx>
                                <wps:bodyPr rot="0" vert="horz" wrap="square" lIns="91440" tIns="45720" rIns="91440" bIns="45720" anchor="t" anchorCtr="0">
                                  <a:noAutofit/>
                                </wps:bodyPr>
                              </wps:wsp>
                              <wps:wsp>
                                <wps:cNvPr id="330" name="Text Box 2"/>
                                <wps:cNvSpPr txBox="1">
                                  <a:spLocks noChangeArrowheads="1"/>
                                </wps:cNvSpPr>
                                <wps:spPr bwMode="auto">
                                  <a:xfrm>
                                    <a:off x="283779" y="4761186"/>
                                    <a:ext cx="498475" cy="308610"/>
                                  </a:xfrm>
                                  <a:prstGeom prst="rect">
                                    <a:avLst/>
                                  </a:prstGeom>
                                  <a:noFill/>
                                  <a:ln w="9525">
                                    <a:noFill/>
                                    <a:miter lim="800000"/>
                                    <a:headEnd/>
                                    <a:tailEnd/>
                                  </a:ln>
                                </wps:spPr>
                                <wps:txbx>
                                  <w:txbxContent>
                                    <w:p w14:paraId="6EECF7F8" w14:textId="77777777" w:rsidR="00F75B1B" w:rsidRPr="00400353" w:rsidRDefault="00F75B1B" w:rsidP="003F33E6">
                                      <w:pPr>
                                        <w:rPr>
                                          <w:b/>
                                          <w:bCs/>
                                        </w:rPr>
                                      </w:pPr>
                                      <w:r>
                                        <w:rPr>
                                          <w:b/>
                                          <w:bCs/>
                                        </w:rPr>
                                        <w:t>(C)</w:t>
                                      </w:r>
                                    </w:p>
                                  </w:txbxContent>
                                </wps:txbx>
                                <wps:bodyPr rot="0" vert="horz" wrap="square" lIns="91440" tIns="45720" rIns="91440" bIns="45720" anchor="t" anchorCtr="0">
                                  <a:noAutofit/>
                                </wps:bodyPr>
                              </wps:wsp>
                              <wps:wsp>
                                <wps:cNvPr id="331" name="Text Box 2"/>
                                <wps:cNvSpPr txBox="1">
                                  <a:spLocks noChangeArrowheads="1"/>
                                </wps:cNvSpPr>
                                <wps:spPr bwMode="auto">
                                  <a:xfrm>
                                    <a:off x="3429206" y="4763086"/>
                                    <a:ext cx="498475" cy="308610"/>
                                  </a:xfrm>
                                  <a:prstGeom prst="rect">
                                    <a:avLst/>
                                  </a:prstGeom>
                                  <a:noFill/>
                                  <a:ln w="9525">
                                    <a:noFill/>
                                    <a:miter lim="800000"/>
                                    <a:headEnd/>
                                    <a:tailEnd/>
                                  </a:ln>
                                </wps:spPr>
                                <wps:txbx>
                                  <w:txbxContent>
                                    <w:p w14:paraId="4121AFED" w14:textId="77777777" w:rsidR="00F75B1B" w:rsidRPr="00400353" w:rsidRDefault="00F75B1B" w:rsidP="003F33E6">
                                      <w:pPr>
                                        <w:rPr>
                                          <w:b/>
                                          <w:bCs/>
                                        </w:rPr>
                                      </w:pPr>
                                      <w:r>
                                        <w:rPr>
                                          <w:b/>
                                          <w:bCs/>
                                        </w:rPr>
                                        <w:t>(D)</w:t>
                                      </w:r>
                                    </w:p>
                                  </w:txbxContent>
                                </wps:txbx>
                                <wps:bodyPr rot="0" vert="horz" wrap="square" lIns="91440" tIns="45720" rIns="91440" bIns="45720" anchor="t" anchorCtr="0">
                                  <a:noAutofit/>
                                </wps:bodyPr>
                              </wps:wsp>
                            </wpg:grpSp>
                            <wps:wsp>
                              <wps:cNvPr id="332" name="Text Box 2"/>
                              <wps:cNvSpPr txBox="1">
                                <a:spLocks noChangeArrowheads="1"/>
                              </wps:cNvSpPr>
                              <wps:spPr bwMode="auto">
                                <a:xfrm>
                                  <a:off x="5075279" y="4737180"/>
                                  <a:ext cx="1379442" cy="574644"/>
                                </a:xfrm>
                                <a:prstGeom prst="rect">
                                  <a:avLst/>
                                </a:prstGeom>
                                <a:noFill/>
                                <a:ln w="9525">
                                  <a:noFill/>
                                  <a:miter lim="800000"/>
                                  <a:headEnd/>
                                  <a:tailEnd/>
                                </a:ln>
                              </wps:spPr>
                              <wps:txbx>
                                <w:txbxContent>
                                  <w:p w14:paraId="3CE550F9"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1.96 mins</w:t>
                                    </w:r>
                                  </w:p>
                                  <w:p w14:paraId="446024A4"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1</w:t>
                                    </w:r>
                                    <w:r w:rsidRPr="00675611">
                                      <w:rPr>
                                        <w:sz w:val="16"/>
                                        <w:szCs w:val="16"/>
                                      </w:rPr>
                                      <w:t xml:space="preserve"> ppm</w:t>
                                    </w:r>
                                  </w:p>
                                </w:txbxContent>
                              </wps:txbx>
                              <wps:bodyPr rot="0" vert="horz" wrap="square" lIns="91440" tIns="45720" rIns="91440" bIns="45720" anchor="t" anchorCtr="0">
                                <a:noAutofit/>
                              </wps:bodyPr>
                            </wps:wsp>
                          </wpg:grpSp>
                          <wps:wsp>
                            <wps:cNvPr id="333" name="Text Box 333"/>
                            <wps:cNvSpPr txBox="1"/>
                            <wps:spPr>
                              <a:xfrm>
                                <a:off x="3769" y="5810368"/>
                                <a:ext cx="6503914" cy="1634122"/>
                              </a:xfrm>
                              <a:prstGeom prst="rect">
                                <a:avLst/>
                              </a:prstGeom>
                              <a:solidFill>
                                <a:prstClr val="white"/>
                              </a:solidFill>
                              <a:ln>
                                <a:noFill/>
                              </a:ln>
                            </wps:spPr>
                            <wps:txbx>
                              <w:txbxContent>
                                <w:p w14:paraId="0DA2E426" w14:textId="731F06EA" w:rsidR="00F75B1B" w:rsidRPr="0018090C" w:rsidRDefault="00F75B1B" w:rsidP="003F33E6">
                                  <w:pPr>
                                    <w:pStyle w:val="Caption"/>
                                    <w:rPr>
                                      <w:noProof/>
                                      <w:sz w:val="20"/>
                                      <w:szCs w:val="20"/>
                                    </w:rPr>
                                  </w:pPr>
                                  <w:bookmarkStart w:id="114" w:name="_Toc59633655"/>
                                  <w:r w:rsidRPr="0018090C">
                                    <w:rPr>
                                      <w:sz w:val="20"/>
                                      <w:szCs w:val="20"/>
                                    </w:rPr>
                                    <w:t xml:space="preserve">Figure </w:t>
                                  </w:r>
                                  <w:r>
                                    <w:rPr>
                                      <w:sz w:val="20"/>
                                      <w:szCs w:val="20"/>
                                    </w:rPr>
                                    <w:t>3.21</w:t>
                                  </w:r>
                                  <w:r w:rsidRPr="0018090C">
                                    <w:rPr>
                                      <w:sz w:val="20"/>
                                      <w:szCs w:val="20"/>
                                    </w:rPr>
                                    <w:t>: (A) Positive ion mode nanospray spectrum for a sampled arabidopsis cell, showing recorded signals in the m/z region for protonated 2-hydroxymetronidazole [M + H]</w:t>
                                  </w:r>
                                  <w:r w:rsidRPr="0018090C">
                                    <w:rPr>
                                      <w:sz w:val="20"/>
                                      <w:szCs w:val="20"/>
                                      <w:vertAlign w:val="superscript"/>
                                    </w:rPr>
                                    <w:t>+</w:t>
                                  </w:r>
                                  <w:r w:rsidRPr="0018090C">
                                    <w:rPr>
                                      <w:sz w:val="20"/>
                                      <w:szCs w:val="20"/>
                                    </w:rPr>
                                    <w:t xml:space="preserve"> with a nominal mass of 188. The positive ion mode nanospray spectrum for the relevant spray period is displayed against the theoretical isotopic distribution of the calculated m/z value for protonated 2-hydroxymetronidazole. (B) Extracted ion plot generated for protonated 2-hydroxymetronidazole (m/z range 188.06 – 188.07), displaying the time points at which there is a signal within this m/z range. (C)– (F) Positive ion nanospray spectra displaying signals corresponding with the m/z value for protonated 2-hydroxymetronidazole at example time points derived from the extracted ion plot. Displayed against the theoretical isotopic distribution of protonated 2-hydroxymetronidazole.</w:t>
                                  </w:r>
                                  <w:bookmarkEnd w:id="114"/>
                                </w:p>
                                <w:p w14:paraId="3D17347C" w14:textId="77777777" w:rsidR="00F75B1B" w:rsidRPr="00FE00C6" w:rsidRDefault="00F75B1B" w:rsidP="003F33E6">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334" name="Picture 334"/>
                            <pic:cNvPicPr>
                              <a:picLocks noChangeAspect="1"/>
                            </pic:cNvPicPr>
                          </pic:nvPicPr>
                          <pic:blipFill>
                            <a:blip r:embed="rId259">
                              <a:extLst>
                                <a:ext uri="{28A0092B-C50C-407E-A947-70E740481C1C}">
                                  <a14:useLocalDpi xmlns:a14="http://schemas.microsoft.com/office/drawing/2010/main" val="0"/>
                                </a:ext>
                              </a:extLst>
                            </a:blip>
                            <a:stretch>
                              <a:fillRect/>
                            </a:stretch>
                          </pic:blipFill>
                          <pic:spPr>
                            <a:xfrm>
                              <a:off x="166484" y="2876550"/>
                              <a:ext cx="6270511" cy="1707705"/>
                            </a:xfrm>
                            <a:prstGeom prst="rect">
                              <a:avLst/>
                            </a:prstGeom>
                          </pic:spPr>
                        </pic:pic>
                      </wpg:grpSp>
                      <wps:wsp>
                        <wps:cNvPr id="335" name="Text Box 2"/>
                        <wps:cNvSpPr txBox="1">
                          <a:spLocks noChangeArrowheads="1"/>
                        </wps:cNvSpPr>
                        <wps:spPr bwMode="auto">
                          <a:xfrm>
                            <a:off x="5148670" y="592932"/>
                            <a:ext cx="1403895" cy="332509"/>
                          </a:xfrm>
                          <a:prstGeom prst="rect">
                            <a:avLst/>
                          </a:prstGeom>
                          <a:noFill/>
                          <a:ln w="9525">
                            <a:noFill/>
                            <a:miter lim="800000"/>
                            <a:headEnd/>
                            <a:tailEnd/>
                          </a:ln>
                        </wps:spPr>
                        <wps:txbx>
                          <w:txbxContent>
                            <w:p w14:paraId="05783568" w14:textId="77777777" w:rsidR="00F75B1B" w:rsidRDefault="00F75B1B" w:rsidP="003F33E6">
                              <w:r>
                                <w:t>Mass accuracy = n/a</w:t>
                              </w:r>
                            </w:p>
                          </w:txbxContent>
                        </wps:txbx>
                        <wps:bodyPr rot="0" vert="horz" wrap="square" lIns="91440" tIns="45720" rIns="91440" bIns="45720" anchor="t" anchorCtr="0">
                          <a:noAutofit/>
                        </wps:bodyPr>
                      </wps:wsp>
                      <wps:wsp>
                        <wps:cNvPr id="336" name="Text Box 2"/>
                        <wps:cNvSpPr txBox="1">
                          <a:spLocks noChangeArrowheads="1"/>
                        </wps:cNvSpPr>
                        <wps:spPr bwMode="auto">
                          <a:xfrm>
                            <a:off x="4325509" y="1885947"/>
                            <a:ext cx="2102436" cy="257141"/>
                          </a:xfrm>
                          <a:prstGeom prst="rect">
                            <a:avLst/>
                          </a:prstGeom>
                          <a:noFill/>
                          <a:ln w="9525">
                            <a:noFill/>
                            <a:miter lim="800000"/>
                            <a:headEnd/>
                            <a:tailEnd/>
                          </a:ln>
                        </wps:spPr>
                        <wps:txbx>
                          <w:txbxContent>
                            <w:p w14:paraId="3D2032DD" w14:textId="77777777" w:rsidR="00F75B1B" w:rsidRDefault="00F75B1B" w:rsidP="003F33E6">
                              <w:r>
                                <w:t>Theoretical isotopic distribution</w:t>
                              </w:r>
                            </w:p>
                          </w:txbxContent>
                        </wps:txbx>
                        <wps:bodyPr rot="0" vert="horz" wrap="square" lIns="91440" tIns="45720" rIns="91440" bIns="45720" anchor="t" anchorCtr="0">
                          <a:noAutofit/>
                        </wps:bodyPr>
                      </wps:wsp>
                      <wps:wsp>
                        <wps:cNvPr id="337" name="Text Box 2"/>
                        <wps:cNvSpPr txBox="1">
                          <a:spLocks noChangeArrowheads="1"/>
                        </wps:cNvSpPr>
                        <wps:spPr bwMode="auto">
                          <a:xfrm>
                            <a:off x="2076450" y="5353050"/>
                            <a:ext cx="1287739" cy="344136"/>
                          </a:xfrm>
                          <a:prstGeom prst="rect">
                            <a:avLst/>
                          </a:prstGeom>
                          <a:noFill/>
                          <a:ln w="9525">
                            <a:noFill/>
                            <a:miter lim="800000"/>
                            <a:headEnd/>
                            <a:tailEnd/>
                          </a:ln>
                        </wps:spPr>
                        <wps:txbx>
                          <w:txbxContent>
                            <w:p w14:paraId="5EDCF643" w14:textId="77777777" w:rsidR="00F75B1B" w:rsidRPr="00400353" w:rsidRDefault="00F75B1B" w:rsidP="003F33E6">
                              <w:pPr>
                                <w:rPr>
                                  <w:sz w:val="16"/>
                                  <w:szCs w:val="16"/>
                                </w:rPr>
                              </w:pPr>
                              <w:r>
                                <w:rPr>
                                  <w:sz w:val="16"/>
                                  <w:szCs w:val="16"/>
                                </w:rPr>
                                <w:t>Theoretical isotopic peak</w:t>
                              </w:r>
                            </w:p>
                          </w:txbxContent>
                        </wps:txbx>
                        <wps:bodyPr rot="0" vert="horz" wrap="square" lIns="91440" tIns="45720" rIns="91440" bIns="45720" anchor="t" anchorCtr="0">
                          <a:noAutofit/>
                        </wps:bodyPr>
                      </wps:wsp>
                      <wps:wsp>
                        <wps:cNvPr id="338" name="Text Box 2"/>
                        <wps:cNvSpPr txBox="1">
                          <a:spLocks noChangeArrowheads="1"/>
                        </wps:cNvSpPr>
                        <wps:spPr bwMode="auto">
                          <a:xfrm>
                            <a:off x="5219700" y="5314950"/>
                            <a:ext cx="1287739" cy="344136"/>
                          </a:xfrm>
                          <a:prstGeom prst="rect">
                            <a:avLst/>
                          </a:prstGeom>
                          <a:noFill/>
                          <a:ln w="9525">
                            <a:noFill/>
                            <a:miter lim="800000"/>
                            <a:headEnd/>
                            <a:tailEnd/>
                          </a:ln>
                        </wps:spPr>
                        <wps:txbx>
                          <w:txbxContent>
                            <w:p w14:paraId="001567DA" w14:textId="77777777" w:rsidR="00F75B1B" w:rsidRPr="00400353" w:rsidRDefault="00F75B1B" w:rsidP="003F33E6">
                              <w:pPr>
                                <w:rPr>
                                  <w:sz w:val="16"/>
                                  <w:szCs w:val="16"/>
                                </w:rPr>
                              </w:pPr>
                              <w:r>
                                <w:rPr>
                                  <w:sz w:val="16"/>
                                  <w:szCs w:val="16"/>
                                </w:rPr>
                                <w:t>Theoretical isotopic peak</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3DBD43EE" id="Group 310" o:spid="_x0000_s1774" style="position:absolute;margin-left:0;margin-top:-.5pt;width:515.95pt;height:594.5pt;z-index:251731968;mso-position-horizontal:center;mso-position-horizontal-relative:margin;mso-height-relative:margin" coordsize="65525,755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">
                <v:group id="Group 311" o:spid="_x0000_s1775" style="position:absolute;width:65525;height:75501" coordorigin=",-1068" coordsize="65525,75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">
                  <v:shape id="Picture 312" o:spid="_x0000_s1776" type="#_x0000_t75" style="position:absolute;left:1714;top:47625;width:30512;height:87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">
                    <v:imagedata r:id="rId260" o:title=""/>
                  </v:shape>
                  <v:shape id="Picture 313" o:spid="_x0000_s1777" type="#_x0000_t75" style="position:absolute;left:33528;top:47434;width:30454;height:8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">
                    <v:imagedata r:id="rId261" o:title=""/>
                  </v:shape>
                  <v:shape id="Picture 314" o:spid="_x0000_s1778" type="#_x0000_t75" style="position:absolute;left:1143;top:6858;width:63417;height:18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">
                    <v:imagedata r:id="rId262" o:title=""/>
                  </v:shape>
                  <v:group id="Group 315" o:spid="_x0000_s1779" style="position:absolute;top:-1068;width:65525;height:75506" coordorigin=",-1068" coordsize="65528,75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">
                    <v:group id="Group 316" o:spid="_x0000_s1780" style="position:absolute;top:-1068;width:65528;height:58786" coordorigin=",-1069" coordsize="65532,58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">
                      <v:group id="Group 318" o:spid="_x0000_s1781" style="position:absolute;top:-1069;width:65532;height:58790" coordorigin=",-1069" coordsize="65532,58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">
                        <v:rect id="Rectangle 319" o:spid="_x0000_s1782" style="position:absolute;top:-1069;width:65532;height:58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" filled="f" strokecolor="windowText" strokeweight="1pt"/>
                        <v:rect id="Rectangle 320" o:spid="_x0000_s1783" style="position:absolute;left:788;top:4729;width:64001;height:21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" filled="f" strokecolor="windowText" strokeweight="1pt"/>
                        <v:shape id="_x0000_s1784" type="#_x0000_t202" style="position:absolute;left:945;top:-593;width:64002;height:4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">
                          <v:textbox>
                            <w:txbxContent>
                              <w:p w14:paraId="707FEBB9" w14:textId="77777777" w:rsidR="00F75B1B" w:rsidRPr="00F55ED7" w:rsidRDefault="00F75B1B" w:rsidP="003F33E6">
                                <w:pPr>
                                  <w:rPr>
                                    <w:b/>
                                    <w:bCs/>
                                  </w:rPr>
                                </w:pPr>
                                <w:r w:rsidRPr="00F55ED7">
                                  <w:rPr>
                                    <w:b/>
                                    <w:bCs/>
                                  </w:rPr>
                                  <w:t>Analyte</w:t>
                                </w:r>
                                <w:r w:rsidRPr="00D32466">
                                  <w:rPr>
                                    <w:b/>
                                    <w:bCs/>
                                  </w:rPr>
                                  <w:t>: Metronidazole metabolite (2-hydroxymetronidazole) [C</w:t>
                                </w:r>
                                <w:r w:rsidRPr="00D32466">
                                  <w:rPr>
                                    <w:b/>
                                    <w:bCs/>
                                    <w:vertAlign w:val="subscript"/>
                                  </w:rPr>
                                  <w:t>6</w:t>
                                </w:r>
                                <w:r w:rsidRPr="00D32466">
                                  <w:rPr>
                                    <w:b/>
                                    <w:bCs/>
                                  </w:rPr>
                                  <w:t>H</w:t>
                                </w:r>
                                <w:r w:rsidRPr="00D32466">
                                  <w:rPr>
                                    <w:b/>
                                    <w:bCs/>
                                    <w:vertAlign w:val="subscript"/>
                                  </w:rPr>
                                  <w:t>9</w:t>
                                </w:r>
                                <w:r w:rsidRPr="00D32466">
                                  <w:rPr>
                                    <w:b/>
                                    <w:bCs/>
                                  </w:rPr>
                                  <w:t>N</w:t>
                                </w:r>
                                <w:r w:rsidRPr="00D32466">
                                  <w:rPr>
                                    <w:b/>
                                    <w:bCs/>
                                    <w:vertAlign w:val="subscript"/>
                                  </w:rPr>
                                  <w:t>3</w:t>
                                </w:r>
                                <w:r w:rsidRPr="00D32466">
                                  <w:rPr>
                                    <w:b/>
                                    <w:bCs/>
                                  </w:rPr>
                                  <w:t>O</w:t>
                                </w:r>
                                <w:r w:rsidRPr="00D32466">
                                  <w:rPr>
                                    <w:b/>
                                    <w:bCs/>
                                    <w:vertAlign w:val="subscript"/>
                                  </w:rPr>
                                  <w:t>4</w:t>
                                </w:r>
                                <w:r w:rsidRPr="00D32466">
                                  <w:rPr>
                                    <w:b/>
                                    <w:bCs/>
                                  </w:rPr>
                                  <w:t xml:space="preserve"> +H]</w:t>
                                </w:r>
                                <w:r w:rsidRPr="00D32466">
                                  <w:rPr>
                                    <w:b/>
                                    <w:bCs/>
                                    <w:vertAlign w:val="superscript"/>
                                  </w:rPr>
                                  <w:t>+</w:t>
                                </w:r>
                                <w:r w:rsidRPr="00D32466">
                                  <w:rPr>
                                    <w:b/>
                                    <w:bCs/>
                                  </w:rPr>
                                  <w:t xml:space="preserve">                                                                 </w:t>
                                </w:r>
                                <w:r>
                                  <w:rPr>
                                    <w:b/>
                                    <w:bCs/>
                                  </w:rPr>
                                  <w:t>Cultivar: Arabidopsis</w:t>
                                </w:r>
                              </w:p>
                            </w:txbxContent>
                          </v:textbox>
                        </v:shape>
                        <v:rect id="Rectangle 322" o:spid="_x0000_s1785" style="position:absolute;left:788;top:26486;width:64001;height:30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" filled="f" strokecolor="windowText" strokeweight="1pt"/>
                        <v:shape id="_x0000_s1786" type="#_x0000_t202" style="position:absolute;left:3153;top:4887;width:3467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" filled="f" stroked="f">
                          <v:textbox>
                            <w:txbxContent>
                              <w:p w14:paraId="1E7D239F" w14:textId="77777777" w:rsidR="00F75B1B" w:rsidRPr="00400353" w:rsidRDefault="00F75B1B" w:rsidP="003F33E6">
                                <w:pPr>
                                  <w:rPr>
                                    <w:b/>
                                    <w:bCs/>
                                  </w:rPr>
                                </w:pPr>
                                <w:r w:rsidRPr="00400353">
                                  <w:rPr>
                                    <w:b/>
                                    <w:bCs/>
                                  </w:rPr>
                                  <w:t xml:space="preserve">Positive </w:t>
                                </w:r>
                                <w:r>
                                  <w:rPr>
                                    <w:b/>
                                    <w:bCs/>
                                  </w:rPr>
                                  <w:t>i</w:t>
                                </w:r>
                                <w:r w:rsidRPr="00400353">
                                  <w:rPr>
                                    <w:b/>
                                    <w:bCs/>
                                  </w:rPr>
                                  <w:t xml:space="preserve">on </w:t>
                                </w:r>
                                <w:r>
                                  <w:rPr>
                                    <w:b/>
                                    <w:bCs/>
                                  </w:rPr>
                                  <w:t>m</w:t>
                                </w:r>
                                <w:r w:rsidRPr="00400353">
                                  <w:rPr>
                                    <w:b/>
                                    <w:bCs/>
                                  </w:rPr>
                                  <w:t xml:space="preserve">ode </w:t>
                                </w:r>
                                <w:r>
                                  <w:rPr>
                                    <w:b/>
                                    <w:bCs/>
                                  </w:rPr>
                                  <w:t>nanospray s</w:t>
                                </w:r>
                                <w:r w:rsidRPr="00400353">
                                  <w:rPr>
                                    <w:b/>
                                    <w:bCs/>
                                  </w:rPr>
                                  <w:t>pectrum</w:t>
                                </w:r>
                                <w:r>
                                  <w:rPr>
                                    <w:b/>
                                    <w:bCs/>
                                  </w:rPr>
                                  <w:t>:</w:t>
                                </w:r>
                              </w:p>
                            </w:txbxContent>
                          </v:textbox>
                        </v:shape>
                        <v:shape id="_x0000_s1787" type="#_x0000_t202" style="position:absolute;left:3153;top:26643;width:61223;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iti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" filled="f" stroked="f">
                          <v:textbox>
                            <w:txbxContent>
                              <w:p w14:paraId="546DF0F8" w14:textId="77777777" w:rsidR="00F75B1B" w:rsidRPr="00575D6C" w:rsidRDefault="00F75B1B" w:rsidP="003F33E6">
                                <w:pPr>
                                  <w:rPr>
                                    <w:b/>
                                    <w:bCs/>
                                  </w:rPr>
                                </w:pPr>
                                <w:r w:rsidRPr="00400353">
                                  <w:rPr>
                                    <w:b/>
                                    <w:bCs/>
                                  </w:rPr>
                                  <w:t xml:space="preserve">Extracted ion </w:t>
                                </w:r>
                                <w:r>
                                  <w:rPr>
                                    <w:b/>
                                    <w:bCs/>
                                  </w:rPr>
                                  <w:t>plot</w:t>
                                </w:r>
                                <w:r w:rsidRPr="00400353">
                                  <w:rPr>
                                    <w:b/>
                                    <w:bCs/>
                                  </w:rPr>
                                  <w:t>:</w:t>
                                </w:r>
                                <w:r>
                                  <w:rPr>
                                    <w:b/>
                                    <w:bCs/>
                                  </w:rPr>
                                  <w:t xml:space="preserve">                                                                                                     </w:t>
                                </w:r>
                                <w:r w:rsidRPr="0068646E">
                                  <w:rPr>
                                    <w:b/>
                                    <w:bCs/>
                                    <w:i/>
                                    <w:iCs/>
                                  </w:rPr>
                                  <w:t>m/z</w:t>
                                </w:r>
                                <w:r>
                                  <w:rPr>
                                    <w:b/>
                                    <w:bCs/>
                                  </w:rPr>
                                  <w:t xml:space="preserve"> range = 188.06 - 188.07</w:t>
                                </w:r>
                              </w:p>
                              <w:p w14:paraId="18C23296" w14:textId="77777777" w:rsidR="00F75B1B" w:rsidRPr="00400353" w:rsidRDefault="00F75B1B" w:rsidP="003F33E6">
                                <w:pPr>
                                  <w:rPr>
                                    <w:b/>
                                    <w:bCs/>
                                  </w:rPr>
                                </w:pPr>
                              </w:p>
                            </w:txbxContent>
                          </v:textbox>
                        </v:shape>
                        <v:rect id="Rectangle 325" o:spid="_x0000_s1788" style="position:absolute;left:1228;top:47296;width:31337;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" filled="f" strokecolor="windowText" strokeweight="1pt"/>
                        <v:rect id="Rectangle 326" o:spid="_x0000_s1789" style="position:absolute;left:32917;top:47296;width:31337;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" filled="f" strokecolor="windowText" strokeweight="1pt"/>
                        <v:shape id="_x0000_s1790" type="#_x0000_t202" style="position:absolute;left:19483;top:47611;width:13747;height:5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" filled="f" stroked="f">
                          <v:textbox>
                            <w:txbxContent>
                              <w:p w14:paraId="5004547E"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w:t>
                                </w:r>
                                <w:r w:rsidRPr="00675611">
                                  <w:rPr>
                                    <w:sz w:val="16"/>
                                    <w:szCs w:val="16"/>
                                  </w:rPr>
                                  <w:t xml:space="preserve"> </w:t>
                                </w:r>
                                <w:r>
                                  <w:rPr>
                                    <w:sz w:val="16"/>
                                    <w:szCs w:val="16"/>
                                  </w:rPr>
                                  <w:t>0.63 mins</w:t>
                                </w:r>
                              </w:p>
                              <w:p w14:paraId="512A53B1"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5</w:t>
                                </w:r>
                                <w:r w:rsidRPr="00675611">
                                  <w:rPr>
                                    <w:sz w:val="16"/>
                                    <w:szCs w:val="16"/>
                                  </w:rPr>
                                  <w:t xml:space="preserve"> ppm</w:t>
                                </w:r>
                              </w:p>
                            </w:txbxContent>
                          </v:textbox>
                        </v:shape>
                        <v:shape id="_x0000_s1791" type="#_x0000_t202" style="position:absolute;left:788;top:4729;width:498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" filled="f" stroked="f">
                          <v:textbox>
                            <w:txbxContent>
                              <w:p w14:paraId="39D142D7" w14:textId="77777777" w:rsidR="00F75B1B" w:rsidRPr="00400353" w:rsidRDefault="00F75B1B" w:rsidP="003F33E6">
                                <w:pPr>
                                  <w:rPr>
                                    <w:b/>
                                    <w:bCs/>
                                  </w:rPr>
                                </w:pPr>
                                <w:r>
                                  <w:rPr>
                                    <w:b/>
                                    <w:bCs/>
                                  </w:rPr>
                                  <w:t>(A)</w:t>
                                </w:r>
                              </w:p>
                            </w:txbxContent>
                          </v:textbox>
                        </v:shape>
                        <v:shape id="_x0000_s1792" type="#_x0000_t202" style="position:absolute;left:630;top:26643;width:498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" filled="f" stroked="f">
                          <v:textbox>
                            <w:txbxContent>
                              <w:p w14:paraId="4DEBDFC4" w14:textId="77777777" w:rsidR="00F75B1B" w:rsidRPr="00400353" w:rsidRDefault="00F75B1B" w:rsidP="003F33E6">
                                <w:pPr>
                                  <w:rPr>
                                    <w:b/>
                                    <w:bCs/>
                                  </w:rPr>
                                </w:pPr>
                                <w:r>
                                  <w:rPr>
                                    <w:b/>
                                    <w:bCs/>
                                  </w:rPr>
                                  <w:t>(B)</w:t>
                                </w:r>
                              </w:p>
                            </w:txbxContent>
                          </v:textbox>
                        </v:shape>
                        <v:shape id="_x0000_s1793" type="#_x0000_t202" style="position:absolute;left:2837;top:47611;width:498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" filled="f" stroked="f">
                          <v:textbox>
                            <w:txbxContent>
                              <w:p w14:paraId="6EECF7F8" w14:textId="77777777" w:rsidR="00F75B1B" w:rsidRPr="00400353" w:rsidRDefault="00F75B1B" w:rsidP="003F33E6">
                                <w:pPr>
                                  <w:rPr>
                                    <w:b/>
                                    <w:bCs/>
                                  </w:rPr>
                                </w:pPr>
                                <w:r>
                                  <w:rPr>
                                    <w:b/>
                                    <w:bCs/>
                                  </w:rPr>
                                  <w:t>(C)</w:t>
                                </w:r>
                              </w:p>
                            </w:txbxContent>
                          </v:textbox>
                        </v:shape>
                        <v:shape id="_x0000_s1794" type="#_x0000_t202" style="position:absolute;left:34292;top:47630;width:498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" filled="f" stroked="f">
                          <v:textbox>
                            <w:txbxContent>
                              <w:p w14:paraId="4121AFED" w14:textId="77777777" w:rsidR="00F75B1B" w:rsidRPr="00400353" w:rsidRDefault="00F75B1B" w:rsidP="003F33E6">
                                <w:pPr>
                                  <w:rPr>
                                    <w:b/>
                                    <w:bCs/>
                                  </w:rPr>
                                </w:pPr>
                                <w:r>
                                  <w:rPr>
                                    <w:b/>
                                    <w:bCs/>
                                  </w:rPr>
                                  <w:t>(D)</w:t>
                                </w:r>
                              </w:p>
                            </w:txbxContent>
                          </v:textbox>
                        </v:shape>
                      </v:group>
                      <v:shape id="_x0000_s1795" type="#_x0000_t202" style="position:absolute;left:50752;top:47371;width:13795;height:5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" filled="f" stroked="f">
                        <v:textbox>
                          <w:txbxContent>
                            <w:p w14:paraId="3CE550F9"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1.96 mins</w:t>
                              </w:r>
                            </w:p>
                            <w:p w14:paraId="446024A4"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1</w:t>
                              </w:r>
                              <w:r w:rsidRPr="00675611">
                                <w:rPr>
                                  <w:sz w:val="16"/>
                                  <w:szCs w:val="16"/>
                                </w:rPr>
                                <w:t xml:space="preserve"> ppm</w:t>
                              </w:r>
                            </w:p>
                          </w:txbxContent>
                        </v:textbox>
                      </v:shape>
                    </v:group>
                    <v:shape id="Text Box 333" o:spid="_x0000_s1796" type="#_x0000_t202" style="position:absolute;left:37;top:58103;width:65039;height:16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" stroked="f">
                      <v:textbox style="mso-fit-shape-to-text:t" inset="0,0,0,0">
                        <w:txbxContent>
                          <w:p w14:paraId="0DA2E426" w14:textId="731F06EA" w:rsidR="00F75B1B" w:rsidRPr="0018090C" w:rsidRDefault="00F75B1B" w:rsidP="003F33E6">
                            <w:pPr>
                              <w:pStyle w:val="Caption"/>
                              <w:rPr>
                                <w:noProof/>
                                <w:sz w:val="20"/>
                                <w:szCs w:val="20"/>
                              </w:rPr>
                            </w:pPr>
                            <w:bookmarkStart w:id="115" w:name="_Toc59633655"/>
                            <w:r w:rsidRPr="0018090C">
                              <w:rPr>
                                <w:sz w:val="20"/>
                                <w:szCs w:val="20"/>
                              </w:rPr>
                              <w:t xml:space="preserve">Figure </w:t>
                            </w:r>
                            <w:r>
                              <w:rPr>
                                <w:sz w:val="20"/>
                                <w:szCs w:val="20"/>
                              </w:rPr>
                              <w:t>3.21</w:t>
                            </w:r>
                            <w:r w:rsidRPr="0018090C">
                              <w:rPr>
                                <w:sz w:val="20"/>
                                <w:szCs w:val="20"/>
                              </w:rPr>
                              <w:t>: (A) Positive ion mode nanospray spectrum for a sampled arabidopsis cell, showing recorded signals in the m/z region for protonated 2-hydroxymetronidazole [M + H]</w:t>
                            </w:r>
                            <w:r w:rsidRPr="0018090C">
                              <w:rPr>
                                <w:sz w:val="20"/>
                                <w:szCs w:val="20"/>
                                <w:vertAlign w:val="superscript"/>
                              </w:rPr>
                              <w:t>+</w:t>
                            </w:r>
                            <w:r w:rsidRPr="0018090C">
                              <w:rPr>
                                <w:sz w:val="20"/>
                                <w:szCs w:val="20"/>
                              </w:rPr>
                              <w:t xml:space="preserve"> with a nominal mass of 188. The positive ion mode nanospray spectrum for the relevant spray period is displayed against the theoretical isotopic distribution of the calculated m/z value for protonated 2-hydroxymetronidazole. (B) Extracted ion plot generated for protonated 2-hydroxymetronidazole (m/z range 188.06 – 188.07), displaying the time points at which there is a signal within this m/z range. (C)– (F) Positive ion nanospray spectra displaying signals corresponding with the m/z value for protonated 2-hydroxymetronidazole at example time points derived from the extracted ion plot. Displayed against the theoretical isotopic distribution of protonated 2-hydroxymetronidazole.</w:t>
                            </w:r>
                            <w:bookmarkEnd w:id="115"/>
                          </w:p>
                          <w:p w14:paraId="3D17347C" w14:textId="77777777" w:rsidR="00F75B1B" w:rsidRPr="00FE00C6" w:rsidRDefault="00F75B1B" w:rsidP="003F33E6">
                            <w:pPr>
                              <w:pStyle w:val="Caption"/>
                              <w:rPr>
                                <w:noProof/>
                              </w:rPr>
                            </w:pPr>
                          </w:p>
                        </w:txbxContent>
                      </v:textbox>
                    </v:shape>
                  </v:group>
                  <v:shape id="Picture 334" o:spid="_x0000_s1797" type="#_x0000_t75" style="position:absolute;left:1664;top:28765;width:62705;height:170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">
                    <v:imagedata r:id="rId263" o:title=""/>
                  </v:shape>
                </v:group>
                <v:shape id="_x0000_s1798" type="#_x0000_t202" style="position:absolute;left:51486;top:5929;width:14039;height:33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" filled="f" stroked="f">
                  <v:textbox>
                    <w:txbxContent>
                      <w:p w14:paraId="05783568" w14:textId="77777777" w:rsidR="00F75B1B" w:rsidRDefault="00F75B1B" w:rsidP="003F33E6">
                        <w:r>
                          <w:t>Mass accuracy = n/a</w:t>
                        </w:r>
                      </w:p>
                    </w:txbxContent>
                  </v:textbox>
                </v:shape>
                <v:shape id="_x0000_s1799" type="#_x0000_t202" style="position:absolute;left:43255;top:18859;width:21024;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" filled="f" stroked="f">
                  <v:textbox>
                    <w:txbxContent>
                      <w:p w14:paraId="3D2032DD" w14:textId="77777777" w:rsidR="00F75B1B" w:rsidRDefault="00F75B1B" w:rsidP="003F33E6">
                        <w:r>
                          <w:t>Theoretical isotopic distribution</w:t>
                        </w:r>
                      </w:p>
                    </w:txbxContent>
                  </v:textbox>
                </v:shape>
                <v:shape id="_x0000_s1800" type="#_x0000_t202" style="position:absolute;left:20764;top:53530;width:12877;height:3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5EDCF643" w14:textId="77777777" w:rsidR="00F75B1B" w:rsidRPr="00400353" w:rsidRDefault="00F75B1B" w:rsidP="003F33E6">
                        <w:pPr>
                          <w:rPr>
                            <w:sz w:val="16"/>
                            <w:szCs w:val="16"/>
                          </w:rPr>
                        </w:pPr>
                        <w:r>
                          <w:rPr>
                            <w:sz w:val="16"/>
                            <w:szCs w:val="16"/>
                          </w:rPr>
                          <w:t>Theoretical isotopic peak</w:t>
                        </w:r>
                      </w:p>
                    </w:txbxContent>
                  </v:textbox>
                </v:shape>
                <v:shape id="_x0000_s1801" type="#_x0000_t202" style="position:absolute;left:52197;top:53149;width:12877;height:3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001567DA" w14:textId="77777777" w:rsidR="00F75B1B" w:rsidRPr="00400353" w:rsidRDefault="00F75B1B" w:rsidP="003F33E6">
                        <w:pPr>
                          <w:rPr>
                            <w:sz w:val="16"/>
                            <w:szCs w:val="16"/>
                          </w:rPr>
                        </w:pPr>
                        <w:r>
                          <w:rPr>
                            <w:sz w:val="16"/>
                            <w:szCs w:val="16"/>
                          </w:rPr>
                          <w:t>Theoretical isotopic peak</w:t>
                        </w:r>
                      </w:p>
                    </w:txbxContent>
                  </v:textbox>
                </v:shape>
                <w10:wrap anchorx="margin"/>
              </v:group>
            </w:pict>
          </mc:Fallback>
        </mc:AlternateContent>
      </w:r>
    </w:p>
    <w:p w14:paraId="78214659" w14:textId="77777777" w:rsidR="003F33E6" w:rsidRPr="009A00CF" w:rsidRDefault="003F33E6" w:rsidP="003F33E6"/>
    <w:p w14:paraId="2F94C164" w14:textId="77777777" w:rsidR="003F33E6" w:rsidRPr="009A00CF" w:rsidRDefault="003F33E6" w:rsidP="003F33E6"/>
    <w:p w14:paraId="78CBD2F2" w14:textId="77777777" w:rsidR="003F33E6" w:rsidRPr="009A00CF" w:rsidRDefault="003F33E6" w:rsidP="003F33E6"/>
    <w:p w14:paraId="3E6881E7" w14:textId="77777777" w:rsidR="003F33E6" w:rsidRPr="009A00CF" w:rsidRDefault="003F33E6" w:rsidP="003F33E6"/>
    <w:p w14:paraId="4A4C5BA6" w14:textId="77777777" w:rsidR="003F33E6" w:rsidRPr="009A00CF" w:rsidRDefault="003F33E6" w:rsidP="003F33E6"/>
    <w:p w14:paraId="6E64DC3F" w14:textId="77777777" w:rsidR="003F33E6" w:rsidRPr="009A00CF" w:rsidRDefault="003F33E6" w:rsidP="003F33E6"/>
    <w:p w14:paraId="2E626123" w14:textId="77777777" w:rsidR="003F33E6" w:rsidRPr="009A00CF" w:rsidRDefault="003F33E6" w:rsidP="003F33E6"/>
    <w:p w14:paraId="0F35461F" w14:textId="77777777" w:rsidR="003F33E6" w:rsidRPr="009A00CF" w:rsidRDefault="003F33E6" w:rsidP="003F33E6"/>
    <w:p w14:paraId="09CFD4E7" w14:textId="77777777" w:rsidR="003F33E6" w:rsidRPr="009A00CF" w:rsidRDefault="003F33E6" w:rsidP="003F33E6"/>
    <w:p w14:paraId="052759E5" w14:textId="77777777" w:rsidR="003F33E6" w:rsidRPr="009A00CF" w:rsidRDefault="003F33E6" w:rsidP="003F33E6"/>
    <w:p w14:paraId="51B04D9A" w14:textId="77777777" w:rsidR="003F33E6" w:rsidRPr="009A00CF" w:rsidRDefault="003F33E6" w:rsidP="003F33E6"/>
    <w:p w14:paraId="739DFB9D" w14:textId="77777777" w:rsidR="003F33E6" w:rsidRPr="009A00CF" w:rsidRDefault="003F33E6" w:rsidP="003F33E6"/>
    <w:p w14:paraId="0ECA9ABE" w14:textId="77777777" w:rsidR="003F33E6" w:rsidRPr="009A00CF" w:rsidRDefault="003F33E6" w:rsidP="003F33E6"/>
    <w:p w14:paraId="0D9F234C" w14:textId="77777777" w:rsidR="003F33E6" w:rsidRPr="009A00CF" w:rsidRDefault="003F33E6" w:rsidP="003F33E6"/>
    <w:p w14:paraId="2D19DDE5" w14:textId="77777777" w:rsidR="003F33E6" w:rsidRPr="009A00CF" w:rsidRDefault="003F33E6" w:rsidP="003F33E6"/>
    <w:p w14:paraId="54627860" w14:textId="77777777" w:rsidR="003F33E6" w:rsidRPr="009A00CF" w:rsidRDefault="003F33E6" w:rsidP="003F33E6"/>
    <w:p w14:paraId="60B0E113" w14:textId="77777777" w:rsidR="003F33E6" w:rsidRPr="009A00CF" w:rsidRDefault="003F33E6" w:rsidP="003F33E6"/>
    <w:p w14:paraId="7CB78CCF" w14:textId="77777777" w:rsidR="003F33E6" w:rsidRPr="009A00CF" w:rsidRDefault="003F33E6" w:rsidP="003F33E6"/>
    <w:p w14:paraId="28A1EB85" w14:textId="77777777" w:rsidR="003F33E6" w:rsidRPr="009A00CF" w:rsidRDefault="003F33E6" w:rsidP="003F33E6"/>
    <w:p w14:paraId="66D50CC7" w14:textId="77777777" w:rsidR="003F33E6" w:rsidRPr="009A00CF" w:rsidRDefault="003F33E6" w:rsidP="003F33E6"/>
    <w:p w14:paraId="165828BB" w14:textId="77777777" w:rsidR="003F33E6" w:rsidRPr="009A00CF" w:rsidRDefault="003F33E6" w:rsidP="003F33E6"/>
    <w:p w14:paraId="4F1F39C4" w14:textId="77777777" w:rsidR="003F33E6" w:rsidRPr="009A00CF" w:rsidRDefault="003F33E6" w:rsidP="003F33E6"/>
    <w:p w14:paraId="7BF7F801" w14:textId="77777777" w:rsidR="003F33E6" w:rsidRPr="009A00CF" w:rsidRDefault="003F33E6" w:rsidP="003F33E6"/>
    <w:p w14:paraId="72F23C77" w14:textId="77777777" w:rsidR="003F33E6" w:rsidRPr="009A00CF" w:rsidRDefault="003F33E6" w:rsidP="003F33E6"/>
    <w:p w14:paraId="5206960B" w14:textId="77777777" w:rsidR="003F33E6" w:rsidRPr="009A00CF" w:rsidRDefault="003F33E6" w:rsidP="003F33E6"/>
    <w:p w14:paraId="61B704BA" w14:textId="77777777" w:rsidR="003F33E6" w:rsidRPr="009A00CF" w:rsidRDefault="003F33E6" w:rsidP="003F33E6"/>
    <w:p w14:paraId="453D4084" w14:textId="77777777" w:rsidR="003F33E6" w:rsidRPr="009A00CF" w:rsidRDefault="003F33E6" w:rsidP="003F33E6"/>
    <w:p w14:paraId="59E0E5D6" w14:textId="77777777" w:rsidR="003F33E6" w:rsidRPr="009A00CF" w:rsidRDefault="003F33E6" w:rsidP="003F33E6"/>
    <w:p w14:paraId="23DE3370" w14:textId="77777777" w:rsidR="003F33E6" w:rsidRPr="009A00CF" w:rsidRDefault="003F33E6" w:rsidP="003F33E6">
      <w:pPr>
        <w:tabs>
          <w:tab w:val="left" w:pos="1740"/>
        </w:tabs>
      </w:pPr>
      <w:r w:rsidRPr="009A00CF">
        <w:tab/>
      </w:r>
    </w:p>
    <w:p w14:paraId="1E680A5C" w14:textId="77777777" w:rsidR="003F33E6" w:rsidRPr="009A00CF" w:rsidRDefault="003F33E6" w:rsidP="003F33E6"/>
    <w:p w14:paraId="18622784" w14:textId="77777777" w:rsidR="003F33E6" w:rsidRPr="009A00CF" w:rsidRDefault="003F33E6" w:rsidP="003F33E6">
      <w:pPr>
        <w:pStyle w:val="ListParagraph"/>
        <w:numPr>
          <w:ilvl w:val="0"/>
          <w:numId w:val="23"/>
        </w:numPr>
      </w:pPr>
      <w:r w:rsidRPr="009A00CF">
        <w:lastRenderedPageBreak/>
        <w:t>2- methyl-5-nitroimidazole</w:t>
      </w:r>
    </w:p>
    <w:p w14:paraId="0892C05C" w14:textId="350F45F0" w:rsidR="003F33E6" w:rsidRPr="009A00CF" w:rsidRDefault="003F33E6" w:rsidP="003F33E6">
      <w:pPr>
        <w:tabs>
          <w:tab w:val="left" w:pos="3047"/>
        </w:tabs>
        <w:spacing w:line="360" w:lineRule="auto"/>
      </w:pPr>
      <w:r w:rsidRPr="009A00CF">
        <w:t xml:space="preserve">Signals corresponding in </w:t>
      </w:r>
      <w:r w:rsidRPr="009A00CF">
        <w:rPr>
          <w:i/>
        </w:rPr>
        <w:t>m/z</w:t>
      </w:r>
      <w:r w:rsidRPr="009A00CF">
        <w:t xml:space="preserve"> with the protonated degradant of parent metronidazole, 2- methyl-5-nitroimidazole, [M+</w:t>
      </w:r>
      <w:proofErr w:type="gramStart"/>
      <w:r w:rsidRPr="009A00CF">
        <w:t>H]</w:t>
      </w:r>
      <w:r w:rsidRPr="009A00CF">
        <w:rPr>
          <w:vertAlign w:val="superscript"/>
        </w:rPr>
        <w:t>+</w:t>
      </w:r>
      <w:proofErr w:type="gramEnd"/>
      <w:r w:rsidRPr="009A00CF">
        <w:t>, were detected in all metronidazole-treated samples (fig</w:t>
      </w:r>
      <w:r w:rsidR="00F238CF" w:rsidRPr="009A00CF">
        <w:t>ures 3.22-3.24</w:t>
      </w:r>
      <w:r w:rsidRPr="009A00CF">
        <w:t xml:space="preserve">).  A signal was observed in mung bean replicate 1 corresponding in </w:t>
      </w:r>
      <w:r w:rsidRPr="009A00CF">
        <w:rPr>
          <w:i/>
        </w:rPr>
        <w:t>m/z</w:t>
      </w:r>
      <w:r w:rsidRPr="009A00CF">
        <w:t xml:space="preserve"> with protonated 2- methyl-5-nitroimidazole, with an </w:t>
      </w:r>
      <w:r w:rsidRPr="009A00CF">
        <w:rPr>
          <w:i/>
        </w:rPr>
        <w:t>m/z</w:t>
      </w:r>
      <w:r w:rsidRPr="009A00CF">
        <w:t xml:space="preserve"> value of 128.0459. Mass accuracies varied from &lt; 3.5 ppm (above identification criteria threshold) to &lt; 2.5 </w:t>
      </w:r>
      <w:proofErr w:type="gramStart"/>
      <w:r w:rsidRPr="009A00CF">
        <w:t>ppm,</w:t>
      </w:r>
      <w:proofErr w:type="gramEnd"/>
      <w:r w:rsidRPr="009A00CF">
        <w:t xml:space="preserve"> however signal intensities were not discernible from estimated background intensity (1.98e</w:t>
      </w:r>
      <w:r w:rsidRPr="009A00CF">
        <w:rPr>
          <w:vertAlign w:val="superscript"/>
        </w:rPr>
        <w:t>3</w:t>
      </w:r>
      <w:r w:rsidRPr="009A00CF">
        <w:t xml:space="preserve"> and 1.91e</w:t>
      </w:r>
      <w:r w:rsidRPr="009A00CF">
        <w:rPr>
          <w:vertAlign w:val="superscript"/>
        </w:rPr>
        <w:t>3</w:t>
      </w:r>
      <w:r w:rsidRPr="009A00CF">
        <w:t xml:space="preserve"> counts, respectively) (fig</w:t>
      </w:r>
      <w:r w:rsidR="00F238CF" w:rsidRPr="009A00CF">
        <w:t>ure 3.22</w:t>
      </w:r>
      <w:r w:rsidRPr="009A00CF">
        <w:t>). Isotopic clusters were well aligned with theoretical isotopic distributions. Signals derived from the time points indicated by the extracted ion plot (</w:t>
      </w:r>
      <w:r w:rsidRPr="009A00CF">
        <w:rPr>
          <w:i/>
        </w:rPr>
        <w:t>m/z</w:t>
      </w:r>
      <w:r w:rsidRPr="009A00CF">
        <w:t xml:space="preserve"> range 128.04 - 128.05) gave mass accuracies of &lt;2.5 – 3.5 ppm relative to the theoretical </w:t>
      </w:r>
      <w:r w:rsidRPr="009A00CF">
        <w:rPr>
          <w:i/>
        </w:rPr>
        <w:t>m/z</w:t>
      </w:r>
      <w:r w:rsidRPr="009A00CF">
        <w:t xml:space="preserve"> value for protonated 2- methyl-5-nitroimidazole, with higher signal intensities of 1.01e</w:t>
      </w:r>
      <w:r w:rsidRPr="009A00CF">
        <w:rPr>
          <w:vertAlign w:val="superscript"/>
        </w:rPr>
        <w:t>5</w:t>
      </w:r>
      <w:r w:rsidRPr="009A00CF">
        <w:t xml:space="preserve"> – 4.29e</w:t>
      </w:r>
      <w:r w:rsidRPr="009A00CF">
        <w:rPr>
          <w:vertAlign w:val="superscript"/>
        </w:rPr>
        <w:t>5</w:t>
      </w:r>
      <w:r w:rsidRPr="009A00CF">
        <w:t xml:space="preserve"> counts. </w:t>
      </w:r>
    </w:p>
    <w:p w14:paraId="00EA2EE4" w14:textId="02E8BBAD" w:rsidR="003F33E6" w:rsidRPr="009A00CF" w:rsidRDefault="003F33E6" w:rsidP="003F33E6">
      <w:pPr>
        <w:tabs>
          <w:tab w:val="left" w:pos="3047"/>
        </w:tabs>
        <w:spacing w:line="360" w:lineRule="auto"/>
      </w:pPr>
      <w:r w:rsidRPr="009A00CF">
        <w:t xml:space="preserve">A signal corresponding in </w:t>
      </w:r>
      <w:r w:rsidRPr="009A00CF">
        <w:rPr>
          <w:i/>
        </w:rPr>
        <w:t>m/z</w:t>
      </w:r>
      <w:r w:rsidRPr="009A00CF">
        <w:t xml:space="preserve"> with protonated 2- methyl-5-nitroimidazole, [M+</w:t>
      </w:r>
      <w:proofErr w:type="gramStart"/>
      <w:r w:rsidRPr="009A00CF">
        <w:t>H]</w:t>
      </w:r>
      <w:r w:rsidRPr="009A00CF">
        <w:rPr>
          <w:vertAlign w:val="superscript"/>
        </w:rPr>
        <w:t>+</w:t>
      </w:r>
      <w:proofErr w:type="gramEnd"/>
      <w:r w:rsidRPr="009A00CF">
        <w:t xml:space="preserve">, was also observed in the second mung bean replicate, with an </w:t>
      </w:r>
      <w:r w:rsidRPr="009A00CF">
        <w:rPr>
          <w:i/>
        </w:rPr>
        <w:t>m/z</w:t>
      </w:r>
      <w:r w:rsidRPr="009A00CF">
        <w:t xml:space="preserve"> value of 128.0458, a mass accuracy of &lt;2.5 ppm and an average signal intensity of 1.23e</w:t>
      </w:r>
      <w:r w:rsidRPr="009A00CF">
        <w:rPr>
          <w:vertAlign w:val="superscript"/>
        </w:rPr>
        <w:t>7</w:t>
      </w:r>
      <w:r w:rsidRPr="009A00CF">
        <w:t xml:space="preserve"> counts (background estimated at 1.91e</w:t>
      </w:r>
      <w:r w:rsidRPr="009A00CF">
        <w:rPr>
          <w:vertAlign w:val="superscript"/>
        </w:rPr>
        <w:t>3</w:t>
      </w:r>
      <w:r w:rsidRPr="009A00CF">
        <w:t xml:space="preserve"> counts) (fig</w:t>
      </w:r>
      <w:r w:rsidR="00F238CF" w:rsidRPr="009A00CF">
        <w:t>ure 3.23</w:t>
      </w:r>
      <w:r w:rsidRPr="009A00CF">
        <w:t>). This was also observed in the mass spectra of the time points indicated by the generated extracted ion plot (</w:t>
      </w:r>
      <w:r w:rsidRPr="009A00CF">
        <w:rPr>
          <w:i/>
        </w:rPr>
        <w:t>m/z</w:t>
      </w:r>
      <w:r w:rsidRPr="009A00CF">
        <w:t xml:space="preserve"> range 128.04 - 128.05), displaying signals with mass accuracies of &lt;1 – 2.5 ppm and signal intensities of 5.34e</w:t>
      </w:r>
      <w:r w:rsidRPr="009A00CF">
        <w:rPr>
          <w:vertAlign w:val="superscript"/>
        </w:rPr>
        <w:t>2</w:t>
      </w:r>
      <w:r w:rsidRPr="009A00CF">
        <w:t xml:space="preserve"> – 9.57e</w:t>
      </w:r>
      <w:r w:rsidRPr="009A00CF">
        <w:rPr>
          <w:vertAlign w:val="superscript"/>
        </w:rPr>
        <w:t>7</w:t>
      </w:r>
      <w:r w:rsidRPr="009A00CF">
        <w:t xml:space="preserve"> counts. The alignment of isotopic clusters with theoretical isotopic distributions was variable.</w:t>
      </w:r>
    </w:p>
    <w:p w14:paraId="33158D69" w14:textId="5F922DE2" w:rsidR="003F33E6" w:rsidRPr="009A00CF" w:rsidRDefault="003F33E6" w:rsidP="003F33E6">
      <w:pPr>
        <w:tabs>
          <w:tab w:val="left" w:pos="3047"/>
        </w:tabs>
        <w:spacing w:line="360" w:lineRule="auto"/>
      </w:pPr>
      <w:r w:rsidRPr="009A00CF">
        <w:t xml:space="preserve">A signal was visible in the data for the arabidopsis cell sample, that corresponded in </w:t>
      </w:r>
      <w:r w:rsidRPr="009A00CF">
        <w:rPr>
          <w:i/>
        </w:rPr>
        <w:t>m/z</w:t>
      </w:r>
      <w:r w:rsidRPr="009A00CF">
        <w:t xml:space="preserve"> with protonated 2- methyl-5-nitroimidazole, [M+</w:t>
      </w:r>
      <w:proofErr w:type="gramStart"/>
      <w:r w:rsidRPr="009A00CF">
        <w:t>H]</w:t>
      </w:r>
      <w:r w:rsidRPr="009A00CF">
        <w:rPr>
          <w:vertAlign w:val="superscript"/>
        </w:rPr>
        <w:t>+</w:t>
      </w:r>
      <w:proofErr w:type="gramEnd"/>
      <w:r w:rsidRPr="009A00CF">
        <w:t>, with a mass accuracy of &lt;2 ppm and average signal intensity of 1.81e</w:t>
      </w:r>
      <w:r w:rsidRPr="009A00CF">
        <w:rPr>
          <w:vertAlign w:val="superscript"/>
        </w:rPr>
        <w:t>3</w:t>
      </w:r>
      <w:r w:rsidRPr="009A00CF">
        <w:t xml:space="preserve"> counts (not discernible from background estimated at 1.91e</w:t>
      </w:r>
      <w:r w:rsidRPr="009A00CF">
        <w:rPr>
          <w:vertAlign w:val="superscript"/>
        </w:rPr>
        <w:t>3</w:t>
      </w:r>
      <w:r w:rsidRPr="009A00CF">
        <w:t xml:space="preserve"> counts) (fig</w:t>
      </w:r>
      <w:r w:rsidR="00F238CF" w:rsidRPr="009A00CF">
        <w:t>ure 3.24</w:t>
      </w:r>
      <w:r w:rsidRPr="009A00CF">
        <w:t>). The alignment of isotopic clusters with theoretical isotopic distributions was variable. Two time points derived from the extracted ion plot (</w:t>
      </w:r>
      <w:r w:rsidRPr="009A00CF">
        <w:rPr>
          <w:i/>
        </w:rPr>
        <w:t>m/z</w:t>
      </w:r>
      <w:r w:rsidRPr="009A00CF">
        <w:t xml:space="preserve"> range 128.04 - 128.05) displayed likely signals corresponding with the theoretical </w:t>
      </w:r>
      <w:r w:rsidRPr="009A00CF">
        <w:rPr>
          <w:i/>
        </w:rPr>
        <w:t>m/z</w:t>
      </w:r>
      <w:r w:rsidRPr="009A00CF">
        <w:t xml:space="preserve"> value of protonated 2- methyl-5-nitroimidazole, with mass accuracies of between &lt;1 and &lt;2 ppm at spray times 1.96 and 2.12 mins respectively. Signal intensities were distinct from estimated background signal with intensities of 3.21e</w:t>
      </w:r>
      <w:r w:rsidRPr="009A00CF">
        <w:rPr>
          <w:vertAlign w:val="superscript"/>
        </w:rPr>
        <w:t>5</w:t>
      </w:r>
      <w:r w:rsidRPr="009A00CF">
        <w:t xml:space="preserve"> and 6.29e</w:t>
      </w:r>
      <w:r w:rsidRPr="009A00CF">
        <w:rPr>
          <w:vertAlign w:val="superscript"/>
        </w:rPr>
        <w:t>5</w:t>
      </w:r>
      <w:r w:rsidRPr="009A00CF">
        <w:t xml:space="preserve"> counts at each respective time point.</w:t>
      </w:r>
    </w:p>
    <w:p w14:paraId="5CDED1E8" w14:textId="77777777" w:rsidR="003F33E6" w:rsidRPr="009A00CF" w:rsidRDefault="003F33E6" w:rsidP="003F33E6">
      <w:pPr>
        <w:tabs>
          <w:tab w:val="left" w:pos="3047"/>
        </w:tabs>
        <w:spacing w:line="360" w:lineRule="auto"/>
      </w:pPr>
      <w:r w:rsidRPr="009A00CF">
        <w:t xml:space="preserve">Signals corresponding in </w:t>
      </w:r>
      <w:r w:rsidRPr="009A00CF">
        <w:rPr>
          <w:i/>
        </w:rPr>
        <w:t>m/z</w:t>
      </w:r>
      <w:r w:rsidRPr="009A00CF">
        <w:t xml:space="preserve"> with potassiated, [M+</w:t>
      </w:r>
      <w:proofErr w:type="gramStart"/>
      <w:r w:rsidRPr="009A00CF">
        <w:t>K]</w:t>
      </w:r>
      <w:r w:rsidRPr="009A00CF">
        <w:rPr>
          <w:vertAlign w:val="superscript"/>
        </w:rPr>
        <w:t>+</w:t>
      </w:r>
      <w:proofErr w:type="gramEnd"/>
      <w:r w:rsidRPr="009A00CF">
        <w:t>, and sodiated, [</w:t>
      </w:r>
      <w:proofErr w:type="spellStart"/>
      <w:r w:rsidRPr="009A00CF">
        <w:t>M+Na</w:t>
      </w:r>
      <w:proofErr w:type="spellEnd"/>
      <w:r w:rsidRPr="009A00CF">
        <w:t>]</w:t>
      </w:r>
      <w:r w:rsidRPr="009A00CF">
        <w:rPr>
          <w:vertAlign w:val="superscript"/>
        </w:rPr>
        <w:t>+</w:t>
      </w:r>
      <w:r w:rsidRPr="009A00CF">
        <w:t>, 2- methyl-5-nitroimidazole could not be distinguished from background signal intensity in any of the samples.</w:t>
      </w:r>
    </w:p>
    <w:p w14:paraId="6B2791AD" w14:textId="77777777" w:rsidR="003F33E6" w:rsidRPr="009A00CF" w:rsidRDefault="003F33E6" w:rsidP="003F33E6">
      <w:pPr>
        <w:tabs>
          <w:tab w:val="left" w:pos="3047"/>
        </w:tabs>
        <w:spacing w:line="360" w:lineRule="auto"/>
      </w:pPr>
    </w:p>
    <w:p w14:paraId="680C7AA7" w14:textId="77777777" w:rsidR="003F33E6" w:rsidRPr="009A00CF" w:rsidRDefault="003F33E6" w:rsidP="003F33E6">
      <w:pPr>
        <w:tabs>
          <w:tab w:val="left" w:pos="1740"/>
        </w:tabs>
      </w:pPr>
    </w:p>
    <w:p w14:paraId="41CA4C95" w14:textId="77777777" w:rsidR="003F33E6" w:rsidRPr="009A00CF" w:rsidRDefault="003F33E6" w:rsidP="003F33E6">
      <w:r w:rsidRPr="009A00CF">
        <w:br w:type="page"/>
      </w:r>
    </w:p>
    <w:p w14:paraId="08E8C9E6" w14:textId="77777777" w:rsidR="003F33E6" w:rsidRPr="009A00CF" w:rsidRDefault="003F33E6" w:rsidP="003F33E6">
      <w:pPr>
        <w:tabs>
          <w:tab w:val="left" w:pos="1740"/>
        </w:tabs>
      </w:pPr>
      <w:r w:rsidRPr="009A00CF">
        <w:rPr>
          <w:noProof/>
        </w:rPr>
        <w:lastRenderedPageBreak/>
        <mc:AlternateContent>
          <mc:Choice Requires="wpg">
            <w:drawing>
              <wp:anchor distT="0" distB="0" distL="114300" distR="114300" simplePos="0" relativeHeight="251764736" behindDoc="0" locked="0" layoutInCell="1" allowOverlap="1" wp14:anchorId="60DF64F4" wp14:editId="03202E3A">
                <wp:simplePos x="0" y="0"/>
                <wp:positionH relativeFrom="column">
                  <wp:posOffset>-252248</wp:posOffset>
                </wp:positionH>
                <wp:positionV relativeFrom="paragraph">
                  <wp:posOffset>-15766</wp:posOffset>
                </wp:positionV>
                <wp:extent cx="6848475" cy="8634730"/>
                <wp:effectExtent l="0" t="0" r="0" b="0"/>
                <wp:wrapNone/>
                <wp:docPr id="339" name="Group 339"/>
                <wp:cNvGraphicFramePr/>
                <a:graphic xmlns:a="http://schemas.openxmlformats.org/drawingml/2006/main">
                  <a:graphicData uri="http://schemas.microsoft.com/office/word/2010/wordprocessingGroup">
                    <wpg:wgp>
                      <wpg:cNvGrpSpPr/>
                      <wpg:grpSpPr>
                        <a:xfrm>
                          <a:off x="0" y="0"/>
                          <a:ext cx="6848475" cy="8634730"/>
                          <a:chOff x="0" y="0"/>
                          <a:chExt cx="6848475" cy="8634730"/>
                        </a:xfrm>
                      </wpg:grpSpPr>
                      <wpg:grpSp>
                        <wpg:cNvPr id="340" name="Group 340"/>
                        <wpg:cNvGrpSpPr/>
                        <wpg:grpSpPr>
                          <a:xfrm>
                            <a:off x="0" y="0"/>
                            <a:ext cx="6848475" cy="8634730"/>
                            <a:chOff x="0" y="0"/>
                            <a:chExt cx="6848475" cy="8634730"/>
                          </a:xfrm>
                        </wpg:grpSpPr>
                        <pic:pic xmlns:pic="http://schemas.openxmlformats.org/drawingml/2006/picture">
                          <pic:nvPicPr>
                            <pic:cNvPr id="341" name="Picture 341"/>
                            <pic:cNvPicPr>
                              <a:picLocks noChangeAspect="1"/>
                            </pic:cNvPicPr>
                          </pic:nvPicPr>
                          <pic:blipFill>
                            <a:blip r:embed="rId264" cstate="print">
                              <a:extLst>
                                <a:ext uri="{28A0092B-C50C-407E-A947-70E740481C1C}">
                                  <a14:useLocalDpi xmlns:a14="http://schemas.microsoft.com/office/drawing/2010/main" val="0"/>
                                </a:ext>
                              </a:extLst>
                            </a:blip>
                            <a:stretch>
                              <a:fillRect/>
                            </a:stretch>
                          </pic:blipFill>
                          <pic:spPr>
                            <a:xfrm>
                              <a:off x="3357349" y="4940490"/>
                              <a:ext cx="3044190" cy="871220"/>
                            </a:xfrm>
                            <a:prstGeom prst="rect">
                              <a:avLst/>
                            </a:prstGeom>
                          </pic:spPr>
                        </pic:pic>
                        <wpg:grpSp>
                          <wpg:cNvPr id="342" name="Group 342"/>
                          <wpg:cNvGrpSpPr/>
                          <wpg:grpSpPr>
                            <a:xfrm>
                              <a:off x="0" y="0"/>
                              <a:ext cx="6848475" cy="8634730"/>
                              <a:chOff x="0" y="0"/>
                              <a:chExt cx="6848475" cy="8634730"/>
                            </a:xfrm>
                          </wpg:grpSpPr>
                          <pic:pic xmlns:pic="http://schemas.openxmlformats.org/drawingml/2006/picture">
                            <pic:nvPicPr>
                              <pic:cNvPr id="343" name="Picture 343"/>
                              <pic:cNvPicPr>
                                <a:picLocks noChangeAspect="1"/>
                              </pic:cNvPicPr>
                            </pic:nvPicPr>
                            <pic:blipFill>
                              <a:blip r:embed="rId265" cstate="print">
                                <a:extLst>
                                  <a:ext uri="{28A0092B-C50C-407E-A947-70E740481C1C}">
                                    <a14:useLocalDpi xmlns:a14="http://schemas.microsoft.com/office/drawing/2010/main" val="0"/>
                                  </a:ext>
                                </a:extLst>
                              </a:blip>
                              <a:stretch>
                                <a:fillRect/>
                              </a:stretch>
                            </pic:blipFill>
                            <pic:spPr>
                              <a:xfrm>
                                <a:off x="163773" y="4940490"/>
                                <a:ext cx="3088005" cy="886460"/>
                              </a:xfrm>
                              <a:prstGeom prst="rect">
                                <a:avLst/>
                              </a:prstGeom>
                            </pic:spPr>
                          </pic:pic>
                          <wpg:grpSp>
                            <wpg:cNvPr id="344" name="Group 344"/>
                            <wpg:cNvGrpSpPr/>
                            <wpg:grpSpPr>
                              <a:xfrm>
                                <a:off x="0" y="0"/>
                                <a:ext cx="6848475" cy="8634730"/>
                                <a:chOff x="104775" y="0"/>
                                <a:chExt cx="6848974" cy="8634862"/>
                              </a:xfrm>
                            </wpg:grpSpPr>
                            <wpg:grpSp>
                              <wpg:cNvPr id="345" name="Group 345"/>
                              <wpg:cNvGrpSpPr/>
                              <wpg:grpSpPr>
                                <a:xfrm>
                                  <a:off x="104775" y="0"/>
                                  <a:ext cx="6848974" cy="8634862"/>
                                  <a:chOff x="104775" y="-180973"/>
                                  <a:chExt cx="6848974" cy="8635488"/>
                                </a:xfrm>
                              </wpg:grpSpPr>
                              <pic:pic xmlns:pic="http://schemas.openxmlformats.org/drawingml/2006/picture">
                                <pic:nvPicPr>
                                  <pic:cNvPr id="346" name="Picture 346"/>
                                  <pic:cNvPicPr>
                                    <a:picLocks noChangeAspect="1"/>
                                  </pic:cNvPicPr>
                                </pic:nvPicPr>
                                <pic:blipFill>
                                  <a:blip r:embed="rId266" cstate="print">
                                    <a:extLst>
                                      <a:ext uri="{28A0092B-C50C-407E-A947-70E740481C1C}">
                                        <a14:useLocalDpi xmlns:a14="http://schemas.microsoft.com/office/drawing/2010/main" val="0"/>
                                      </a:ext>
                                    </a:extLst>
                                  </a:blip>
                                  <a:stretch>
                                    <a:fillRect/>
                                  </a:stretch>
                                </pic:blipFill>
                                <pic:spPr>
                                  <a:xfrm>
                                    <a:off x="3416969" y="5727032"/>
                                    <a:ext cx="3122295" cy="899795"/>
                                  </a:xfrm>
                                  <a:prstGeom prst="rect">
                                    <a:avLst/>
                                  </a:prstGeom>
                                </pic:spPr>
                              </pic:pic>
                              <pic:pic xmlns:pic="http://schemas.openxmlformats.org/drawingml/2006/picture">
                                <pic:nvPicPr>
                                  <pic:cNvPr id="347" name="Picture 347"/>
                                  <pic:cNvPicPr>
                                    <a:picLocks noChangeAspect="1"/>
                                  </pic:cNvPicPr>
                                </pic:nvPicPr>
                                <pic:blipFill>
                                  <a:blip r:embed="rId267" cstate="print">
                                    <a:extLst>
                                      <a:ext uri="{28A0092B-C50C-407E-A947-70E740481C1C}">
                                        <a14:useLocalDpi xmlns:a14="http://schemas.microsoft.com/office/drawing/2010/main" val="0"/>
                                      </a:ext>
                                    </a:extLst>
                                  </a:blip>
                                  <a:stretch>
                                    <a:fillRect/>
                                  </a:stretch>
                                </pic:blipFill>
                                <pic:spPr>
                                  <a:xfrm>
                                    <a:off x="288758" y="5727032"/>
                                    <a:ext cx="3061970" cy="866775"/>
                                  </a:xfrm>
                                  <a:prstGeom prst="rect">
                                    <a:avLst/>
                                  </a:prstGeom>
                                </pic:spPr>
                              </pic:pic>
                              <wpg:grpSp>
                                <wpg:cNvPr id="348" name="Group 348"/>
                                <wpg:cNvGrpSpPr/>
                                <wpg:grpSpPr>
                                  <a:xfrm>
                                    <a:off x="104775" y="-180973"/>
                                    <a:ext cx="6848974" cy="8635488"/>
                                    <a:chOff x="0" y="-180973"/>
                                    <a:chExt cx="6848974" cy="8635488"/>
                                  </a:xfrm>
                                </wpg:grpSpPr>
                                <wps:wsp>
                                  <wps:cNvPr id="349" name="Rectangle 349"/>
                                  <wps:cNvSpPr/>
                                  <wps:spPr>
                                    <a:xfrm>
                                      <a:off x="133350" y="5695950"/>
                                      <a:ext cx="3133421" cy="914277"/>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Text Box 2"/>
                                  <wps:cNvSpPr txBox="1">
                                    <a:spLocks noChangeArrowheads="1"/>
                                  </wps:cNvSpPr>
                                  <wps:spPr bwMode="auto">
                                    <a:xfrm>
                                      <a:off x="285750" y="5734050"/>
                                      <a:ext cx="497840" cy="307969"/>
                                    </a:xfrm>
                                    <a:prstGeom prst="rect">
                                      <a:avLst/>
                                    </a:prstGeom>
                                    <a:noFill/>
                                    <a:ln w="9525">
                                      <a:noFill/>
                                      <a:miter lim="800000"/>
                                      <a:headEnd/>
                                      <a:tailEnd/>
                                    </a:ln>
                                  </wps:spPr>
                                  <wps:txbx>
                                    <w:txbxContent>
                                      <w:p w14:paraId="6CD923E1" w14:textId="77777777" w:rsidR="00F75B1B" w:rsidRPr="00400353" w:rsidRDefault="00F75B1B" w:rsidP="003F33E6">
                                        <w:pPr>
                                          <w:rPr>
                                            <w:b/>
                                            <w:bCs/>
                                          </w:rPr>
                                        </w:pPr>
                                        <w:r>
                                          <w:rPr>
                                            <w:b/>
                                            <w:bCs/>
                                          </w:rPr>
                                          <w:t>(E)</w:t>
                                        </w:r>
                                      </w:p>
                                    </w:txbxContent>
                                  </wps:txbx>
                                  <wps:bodyPr rot="0" vert="horz" wrap="square" lIns="91440" tIns="45720" rIns="91440" bIns="45720" anchor="t" anchorCtr="0">
                                    <a:noAutofit/>
                                  </wps:bodyPr>
                                </wps:wsp>
                                <wps:wsp>
                                  <wps:cNvPr id="352" name="Rectangle 352"/>
                                  <wps:cNvSpPr/>
                                  <wps:spPr>
                                    <a:xfrm>
                                      <a:off x="3295650" y="5695950"/>
                                      <a:ext cx="3133090" cy="913748"/>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3" name="Text Box 2"/>
                                  <wps:cNvSpPr txBox="1">
                                    <a:spLocks noChangeArrowheads="1"/>
                                  </wps:cNvSpPr>
                                  <wps:spPr bwMode="auto">
                                    <a:xfrm>
                                      <a:off x="3448050" y="5734050"/>
                                      <a:ext cx="497840" cy="307969"/>
                                    </a:xfrm>
                                    <a:prstGeom prst="rect">
                                      <a:avLst/>
                                    </a:prstGeom>
                                    <a:noFill/>
                                    <a:ln w="9525">
                                      <a:noFill/>
                                      <a:miter lim="800000"/>
                                      <a:headEnd/>
                                      <a:tailEnd/>
                                    </a:ln>
                                  </wps:spPr>
                                  <wps:txbx>
                                    <w:txbxContent>
                                      <w:p w14:paraId="4C3F69F4" w14:textId="77777777" w:rsidR="00F75B1B" w:rsidRPr="00400353" w:rsidRDefault="00F75B1B" w:rsidP="003F33E6">
                                        <w:pPr>
                                          <w:rPr>
                                            <w:b/>
                                            <w:bCs/>
                                          </w:rPr>
                                        </w:pPr>
                                        <w:r>
                                          <w:rPr>
                                            <w:b/>
                                            <w:bCs/>
                                          </w:rPr>
                                          <w:t>(F)</w:t>
                                        </w:r>
                                      </w:p>
                                    </w:txbxContent>
                                  </wps:txbx>
                                  <wps:bodyPr rot="0" vert="horz" wrap="square" lIns="91440" tIns="45720" rIns="91440" bIns="45720" anchor="t" anchorCtr="0">
                                    <a:noAutofit/>
                                  </wps:bodyPr>
                                </wps:wsp>
                                <wps:wsp>
                                  <wps:cNvPr id="354" name="Text Box 2"/>
                                  <wps:cNvSpPr txBox="1">
                                    <a:spLocks noChangeArrowheads="1"/>
                                  </wps:cNvSpPr>
                                  <wps:spPr bwMode="auto">
                                    <a:xfrm>
                                      <a:off x="1924050" y="5715000"/>
                                      <a:ext cx="1391944" cy="574557"/>
                                    </a:xfrm>
                                    <a:prstGeom prst="rect">
                                      <a:avLst/>
                                    </a:prstGeom>
                                    <a:noFill/>
                                    <a:ln w="9525">
                                      <a:noFill/>
                                      <a:miter lim="800000"/>
                                      <a:headEnd/>
                                      <a:tailEnd/>
                                    </a:ln>
                                  </wps:spPr>
                                  <wps:txbx>
                                    <w:txbxContent>
                                      <w:p w14:paraId="5753D0E6"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7.73 mins</w:t>
                                        </w:r>
                                      </w:p>
                                      <w:p w14:paraId="4581DF5F"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3.5</w:t>
                                        </w:r>
                                        <w:r w:rsidRPr="00675611">
                                          <w:rPr>
                                            <w:sz w:val="16"/>
                                            <w:szCs w:val="16"/>
                                          </w:rPr>
                                          <w:t xml:space="preserve"> ppm</w:t>
                                        </w:r>
                                      </w:p>
                                    </w:txbxContent>
                                  </wps:txbx>
                                  <wps:bodyPr rot="0" vert="horz" wrap="square" lIns="91440" tIns="45720" rIns="91440" bIns="45720" anchor="t" anchorCtr="0">
                                    <a:noAutofit/>
                                  </wps:bodyPr>
                                </wps:wsp>
                                <wps:wsp>
                                  <wps:cNvPr id="358" name="Text Box 2"/>
                                  <wps:cNvSpPr txBox="1">
                                    <a:spLocks noChangeArrowheads="1"/>
                                  </wps:cNvSpPr>
                                  <wps:spPr bwMode="auto">
                                    <a:xfrm>
                                      <a:off x="5086350" y="5676900"/>
                                      <a:ext cx="1414278" cy="574557"/>
                                    </a:xfrm>
                                    <a:prstGeom prst="rect">
                                      <a:avLst/>
                                    </a:prstGeom>
                                    <a:noFill/>
                                    <a:ln w="9525">
                                      <a:noFill/>
                                      <a:miter lim="800000"/>
                                      <a:headEnd/>
                                      <a:tailEnd/>
                                    </a:ln>
                                  </wps:spPr>
                                  <wps:txbx>
                                    <w:txbxContent>
                                      <w:p w14:paraId="4E23EB20"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7.82 mins</w:t>
                                        </w:r>
                                      </w:p>
                                      <w:p w14:paraId="53001519"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5</w:t>
                                        </w:r>
                                        <w:r w:rsidRPr="00675611">
                                          <w:rPr>
                                            <w:sz w:val="16"/>
                                            <w:szCs w:val="16"/>
                                          </w:rPr>
                                          <w:t xml:space="preserve"> ppm</w:t>
                                        </w:r>
                                      </w:p>
                                    </w:txbxContent>
                                  </wps:txbx>
                                  <wps:bodyPr rot="0" vert="horz" wrap="square" lIns="91440" tIns="45720" rIns="91440" bIns="45720" anchor="t" anchorCtr="0">
                                    <a:noAutofit/>
                                  </wps:bodyPr>
                                </wps:wsp>
                                <wps:wsp>
                                  <wps:cNvPr id="360" name="Text Box 2"/>
                                  <wps:cNvSpPr txBox="1">
                                    <a:spLocks noChangeArrowheads="1"/>
                                  </wps:cNvSpPr>
                                  <wps:spPr bwMode="auto">
                                    <a:xfrm>
                                      <a:off x="5229206" y="6219829"/>
                                      <a:ext cx="1619768" cy="276707"/>
                                    </a:xfrm>
                                    <a:prstGeom prst="rect">
                                      <a:avLst/>
                                    </a:prstGeom>
                                    <a:noFill/>
                                    <a:ln w="9525">
                                      <a:noFill/>
                                      <a:miter lim="800000"/>
                                      <a:headEnd/>
                                      <a:tailEnd/>
                                    </a:ln>
                                  </wps:spPr>
                                  <wps:txbx>
                                    <w:txbxContent>
                                      <w:p w14:paraId="4CFCBD09" w14:textId="77777777" w:rsidR="00F75B1B" w:rsidRPr="00400353" w:rsidRDefault="00F75B1B" w:rsidP="003F33E6">
                                        <w:pPr>
                                          <w:rPr>
                                            <w:sz w:val="16"/>
                                            <w:szCs w:val="16"/>
                                          </w:rPr>
                                        </w:pPr>
                                        <w:r>
                                          <w:rPr>
                                            <w:sz w:val="16"/>
                                            <w:szCs w:val="16"/>
                                          </w:rPr>
                                          <w:t>Theoretical isotopic peak</w:t>
                                        </w:r>
                                      </w:p>
                                    </w:txbxContent>
                                  </wps:txbx>
                                  <wps:bodyPr rot="0" vert="horz" wrap="square" lIns="91440" tIns="45720" rIns="91440" bIns="45720" anchor="t" anchorCtr="0">
                                    <a:noAutofit/>
                                  </wps:bodyPr>
                                </wps:wsp>
                                <wps:wsp>
                                  <wps:cNvPr id="361" name="Text Box 2"/>
                                  <wps:cNvSpPr txBox="1">
                                    <a:spLocks noChangeArrowheads="1"/>
                                  </wps:cNvSpPr>
                                  <wps:spPr bwMode="auto">
                                    <a:xfrm>
                                      <a:off x="2038351" y="6200777"/>
                                      <a:ext cx="1429268" cy="238604"/>
                                    </a:xfrm>
                                    <a:prstGeom prst="rect">
                                      <a:avLst/>
                                    </a:prstGeom>
                                    <a:noFill/>
                                    <a:ln w="9525">
                                      <a:noFill/>
                                      <a:miter lim="800000"/>
                                      <a:headEnd/>
                                      <a:tailEnd/>
                                    </a:ln>
                                  </wps:spPr>
                                  <wps:txbx>
                                    <w:txbxContent>
                                      <w:p w14:paraId="16FE98C5" w14:textId="77777777" w:rsidR="00F75B1B" w:rsidRPr="00400353" w:rsidRDefault="00F75B1B" w:rsidP="003F33E6">
                                        <w:pPr>
                                          <w:rPr>
                                            <w:sz w:val="16"/>
                                            <w:szCs w:val="16"/>
                                          </w:rPr>
                                        </w:pPr>
                                        <w:r>
                                          <w:rPr>
                                            <w:sz w:val="16"/>
                                            <w:szCs w:val="16"/>
                                          </w:rPr>
                                          <w:t>Theoretical isotopic peak</w:t>
                                        </w:r>
                                      </w:p>
                                    </w:txbxContent>
                                  </wps:txbx>
                                  <wps:bodyPr rot="0" vert="horz" wrap="square" lIns="91440" tIns="45720" rIns="91440" bIns="45720" anchor="t" anchorCtr="0">
                                    <a:noAutofit/>
                                  </wps:bodyPr>
                                </wps:wsp>
                                <wpg:grpSp>
                                  <wpg:cNvPr id="362" name="Group 362"/>
                                  <wpg:cNvGrpSpPr/>
                                  <wpg:grpSpPr>
                                    <a:xfrm>
                                      <a:off x="0" y="-180973"/>
                                      <a:ext cx="6570102" cy="8635488"/>
                                      <a:chOff x="0" y="-180989"/>
                                      <a:chExt cx="6570349" cy="8636182"/>
                                    </a:xfrm>
                                  </wpg:grpSpPr>
                                  <wpg:grpSp>
                                    <wpg:cNvPr id="363" name="Group 363"/>
                                    <wpg:cNvGrpSpPr/>
                                    <wpg:grpSpPr>
                                      <a:xfrm>
                                        <a:off x="0" y="-180989"/>
                                        <a:ext cx="6570349" cy="6932066"/>
                                        <a:chOff x="0" y="-180999"/>
                                        <a:chExt cx="6570739" cy="6932438"/>
                                      </a:xfrm>
                                    </wpg:grpSpPr>
                                    <wpg:grpSp>
                                      <wpg:cNvPr id="364" name="Group 364"/>
                                      <wpg:cNvGrpSpPr/>
                                      <wpg:grpSpPr>
                                        <a:xfrm>
                                          <a:off x="0" y="-180999"/>
                                          <a:ext cx="6570739" cy="6932438"/>
                                          <a:chOff x="0" y="-180999"/>
                                          <a:chExt cx="6570739" cy="6932438"/>
                                        </a:xfrm>
                                      </wpg:grpSpPr>
                                      <wps:wsp>
                                        <wps:cNvPr id="365" name="Rectangle 365"/>
                                        <wps:cNvSpPr/>
                                        <wps:spPr>
                                          <a:xfrm>
                                            <a:off x="0" y="-180999"/>
                                            <a:ext cx="6553200" cy="6932438"/>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Rectangle 366"/>
                                        <wps:cNvSpPr/>
                                        <wps:spPr>
                                          <a:xfrm>
                                            <a:off x="78827" y="472965"/>
                                            <a:ext cx="6400165" cy="212534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7" name="Text Box 2"/>
                                        <wps:cNvSpPr txBox="1">
                                          <a:spLocks noChangeArrowheads="1"/>
                                        </wps:cNvSpPr>
                                        <wps:spPr bwMode="auto">
                                          <a:xfrm>
                                            <a:off x="78815" y="-156855"/>
                                            <a:ext cx="6400165" cy="560768"/>
                                          </a:xfrm>
                                          <a:prstGeom prst="rect">
                                            <a:avLst/>
                                          </a:prstGeom>
                                          <a:solidFill>
                                            <a:srgbClr val="FFFFFF"/>
                                          </a:solidFill>
                                          <a:ln w="9525">
                                            <a:solidFill>
                                              <a:srgbClr val="000000"/>
                                            </a:solidFill>
                                            <a:miter lim="800000"/>
                                            <a:headEnd/>
                                            <a:tailEnd/>
                                          </a:ln>
                                        </wps:spPr>
                                        <wps:txbx>
                                          <w:txbxContent>
                                            <w:p w14:paraId="2C45CA28" w14:textId="77777777" w:rsidR="00F75B1B" w:rsidRDefault="00F75B1B" w:rsidP="003F33E6">
                                              <w:pPr>
                                                <w:rPr>
                                                  <w:b/>
                                                  <w:bCs/>
                                                </w:rPr>
                                              </w:pPr>
                                              <w:r>
                                                <w:rPr>
                                                  <w:b/>
                                                  <w:bCs/>
                                                </w:rPr>
                                                <w:t xml:space="preserve">Analyte: Metronidazole degradant </w:t>
                                              </w:r>
                                              <w:r w:rsidRPr="002473D5">
                                                <w:rPr>
                                                  <w:b/>
                                                  <w:bCs/>
                                                </w:rPr>
                                                <w:t>(</w:t>
                                              </w:r>
                                              <w:bookmarkStart w:id="116" w:name="_Hlk55729978"/>
                                              <w:r w:rsidRPr="00F55ED7">
                                                <w:rPr>
                                                  <w:b/>
                                                  <w:bCs/>
                                                </w:rPr>
                                                <w:t>2- Methyl-5-nitroimidazole</w:t>
                                              </w:r>
                                              <w:bookmarkEnd w:id="116"/>
                                              <w:r>
                                                <w:rPr>
                                                  <w:b/>
                                                  <w:bCs/>
                                                </w:rPr>
                                                <w:t>) [</w:t>
                                              </w:r>
                                              <w:r w:rsidRPr="00F55ED7">
                                                <w:rPr>
                                                  <w:b/>
                                                  <w:bCs/>
                                                </w:rPr>
                                                <w:t>C</w:t>
                                              </w:r>
                                              <w:r w:rsidRPr="00F55ED7">
                                                <w:rPr>
                                                  <w:b/>
                                                  <w:bCs/>
                                                  <w:vertAlign w:val="subscript"/>
                                                </w:rPr>
                                                <w:t>4</w:t>
                                              </w:r>
                                              <w:r w:rsidRPr="00F55ED7">
                                                <w:rPr>
                                                  <w:b/>
                                                  <w:bCs/>
                                                </w:rPr>
                                                <w:t>H</w:t>
                                              </w:r>
                                              <w:r w:rsidRPr="00F55ED7">
                                                <w:rPr>
                                                  <w:b/>
                                                  <w:bCs/>
                                                  <w:vertAlign w:val="subscript"/>
                                                </w:rPr>
                                                <w:t>5</w:t>
                                              </w:r>
                                              <w:r w:rsidRPr="00F55ED7">
                                                <w:rPr>
                                                  <w:b/>
                                                  <w:bCs/>
                                                </w:rPr>
                                                <w:t>N</w:t>
                                              </w:r>
                                              <w:r w:rsidRPr="00F55ED7">
                                                <w:rPr>
                                                  <w:b/>
                                                  <w:bCs/>
                                                  <w:vertAlign w:val="subscript"/>
                                                </w:rPr>
                                                <w:t>3</w:t>
                                              </w:r>
                                              <w:r w:rsidRPr="00F55ED7">
                                                <w:rPr>
                                                  <w:b/>
                                                  <w:bCs/>
                                                </w:rPr>
                                                <w:t>O</w:t>
                                              </w:r>
                                              <w:r w:rsidRPr="00F55ED7">
                                                <w:rPr>
                                                  <w:b/>
                                                  <w:bCs/>
                                                  <w:vertAlign w:val="subscript"/>
                                                </w:rPr>
                                                <w:t>2</w:t>
                                              </w:r>
                                              <w:r>
                                                <w:rPr>
                                                  <w:b/>
                                                  <w:bCs/>
                                                  <w:vertAlign w:val="subscript"/>
                                                </w:rPr>
                                                <w:t xml:space="preserve"> </w:t>
                                              </w:r>
                                              <w:r w:rsidRPr="00A5369F">
                                                <w:rPr>
                                                  <w:b/>
                                                  <w:bCs/>
                                                </w:rPr>
                                                <w:t xml:space="preserve">+ </w:t>
                                              </w:r>
                                              <w:r>
                                                <w:rPr>
                                                  <w:b/>
                                                  <w:bCs/>
                                                </w:rPr>
                                                <w:t>H]</w:t>
                                              </w:r>
                                              <w:r>
                                                <w:rPr>
                                                  <w:b/>
                                                  <w:bCs/>
                                                  <w:vertAlign w:val="superscript"/>
                                                </w:rPr>
                                                <w:t>+</w:t>
                                              </w:r>
                                              <w:r>
                                                <w:rPr>
                                                  <w:b/>
                                                  <w:bCs/>
                                                </w:rPr>
                                                <w:t xml:space="preserve">   </w:t>
                                              </w:r>
                                            </w:p>
                                            <w:p w14:paraId="0C69391A" w14:textId="77777777" w:rsidR="00F75B1B" w:rsidRPr="002473D5" w:rsidRDefault="00F75B1B" w:rsidP="003F33E6">
                                              <w:pPr>
                                                <w:rPr>
                                                  <w:b/>
                                                  <w:bCs/>
                                                </w:rPr>
                                              </w:pPr>
                                              <w:r>
                                                <w:rPr>
                                                  <w:b/>
                                                  <w:bCs/>
                                                </w:rPr>
                                                <w:t>Cultivar: Mung bean (replicate 1)</w:t>
                                              </w:r>
                                              <w:r w:rsidRPr="00E77754">
                                                <w:rPr>
                                                  <w:noProof/>
                                                </w:rPr>
                                                <w:t xml:space="preserve"> </w:t>
                                              </w:r>
                                            </w:p>
                                            <w:p w14:paraId="3BC04262" w14:textId="77777777" w:rsidR="00F75B1B" w:rsidRPr="002473D5" w:rsidRDefault="00F75B1B" w:rsidP="003F33E6">
                                              <w:pPr>
                                                <w:rPr>
                                                  <w:b/>
                                                  <w:bCs/>
                                                </w:rPr>
                                              </w:pPr>
                                            </w:p>
                                          </w:txbxContent>
                                        </wps:txbx>
                                        <wps:bodyPr rot="0" vert="horz" wrap="square" lIns="91440" tIns="45720" rIns="91440" bIns="45720" anchor="t" anchorCtr="0">
                                          <a:noAutofit/>
                                        </wps:bodyPr>
                                      </wps:wsp>
                                      <wps:wsp>
                                        <wps:cNvPr id="368" name="Rectangle 368"/>
                                        <wps:cNvSpPr/>
                                        <wps:spPr>
                                          <a:xfrm>
                                            <a:off x="78820" y="2648608"/>
                                            <a:ext cx="6400165" cy="4007406"/>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9" name="Text Box 2"/>
                                        <wps:cNvSpPr txBox="1">
                                          <a:spLocks noChangeArrowheads="1"/>
                                        </wps:cNvSpPr>
                                        <wps:spPr bwMode="auto">
                                          <a:xfrm>
                                            <a:off x="315332" y="488731"/>
                                            <a:ext cx="3467100" cy="308610"/>
                                          </a:xfrm>
                                          <a:prstGeom prst="rect">
                                            <a:avLst/>
                                          </a:prstGeom>
                                          <a:noFill/>
                                          <a:ln w="9525">
                                            <a:noFill/>
                                            <a:miter lim="800000"/>
                                            <a:headEnd/>
                                            <a:tailEnd/>
                                          </a:ln>
                                        </wps:spPr>
                                        <wps:txbx>
                                          <w:txbxContent>
                                            <w:p w14:paraId="22114403" w14:textId="77777777" w:rsidR="00F75B1B" w:rsidRPr="00400353" w:rsidRDefault="00F75B1B" w:rsidP="003F33E6">
                                              <w:pPr>
                                                <w:rPr>
                                                  <w:b/>
                                                  <w:bCs/>
                                                </w:rPr>
                                              </w:pPr>
                                              <w:r w:rsidRPr="00400353">
                                                <w:rPr>
                                                  <w:b/>
                                                  <w:bCs/>
                                                </w:rPr>
                                                <w:t xml:space="preserve">Positive </w:t>
                                              </w:r>
                                              <w:r>
                                                <w:rPr>
                                                  <w:b/>
                                                  <w:bCs/>
                                                </w:rPr>
                                                <w:t>i</w:t>
                                              </w:r>
                                              <w:r w:rsidRPr="00400353">
                                                <w:rPr>
                                                  <w:b/>
                                                  <w:bCs/>
                                                </w:rPr>
                                                <w:t xml:space="preserve">on </w:t>
                                              </w:r>
                                              <w:r>
                                                <w:rPr>
                                                  <w:b/>
                                                  <w:bCs/>
                                                </w:rPr>
                                                <w:t>m</w:t>
                                              </w:r>
                                              <w:r w:rsidRPr="00400353">
                                                <w:rPr>
                                                  <w:b/>
                                                  <w:bCs/>
                                                </w:rPr>
                                                <w:t xml:space="preserve">ode </w:t>
                                              </w:r>
                                              <w:r>
                                                <w:rPr>
                                                  <w:b/>
                                                  <w:bCs/>
                                                </w:rPr>
                                                <w:t>nan</w:t>
                                              </w:r>
                                              <w:r w:rsidRPr="00400353">
                                                <w:rPr>
                                                  <w:b/>
                                                  <w:bCs/>
                                                </w:rPr>
                                                <w:t>ospray</w:t>
                                              </w:r>
                                              <w:r>
                                                <w:rPr>
                                                  <w:b/>
                                                  <w:bCs/>
                                                </w:rPr>
                                                <w:t xml:space="preserve"> s</w:t>
                                              </w:r>
                                              <w:r w:rsidRPr="00400353">
                                                <w:rPr>
                                                  <w:b/>
                                                  <w:bCs/>
                                                </w:rPr>
                                                <w:t>pectrum</w:t>
                                              </w:r>
                                              <w:r>
                                                <w:rPr>
                                                  <w:b/>
                                                  <w:bCs/>
                                                </w:rPr>
                                                <w:t>:</w:t>
                                              </w:r>
                                            </w:p>
                                          </w:txbxContent>
                                        </wps:txbx>
                                        <wps:bodyPr rot="0" vert="horz" wrap="square" lIns="91440" tIns="45720" rIns="91440" bIns="45720" anchor="t" anchorCtr="0">
                                          <a:noAutofit/>
                                        </wps:bodyPr>
                                      </wps:wsp>
                                      <wps:wsp>
                                        <wps:cNvPr id="370" name="Text Box 2"/>
                                        <wps:cNvSpPr txBox="1">
                                          <a:spLocks noChangeArrowheads="1"/>
                                        </wps:cNvSpPr>
                                        <wps:spPr bwMode="auto">
                                          <a:xfrm>
                                            <a:off x="315332" y="2664328"/>
                                            <a:ext cx="6087819" cy="308610"/>
                                          </a:xfrm>
                                          <a:prstGeom prst="rect">
                                            <a:avLst/>
                                          </a:prstGeom>
                                          <a:noFill/>
                                          <a:ln w="9525">
                                            <a:noFill/>
                                            <a:miter lim="800000"/>
                                            <a:headEnd/>
                                            <a:tailEnd/>
                                          </a:ln>
                                        </wps:spPr>
                                        <wps:txbx>
                                          <w:txbxContent>
                                            <w:p w14:paraId="1E6C518C" w14:textId="77777777" w:rsidR="00F75B1B" w:rsidRPr="00400353" w:rsidRDefault="00F75B1B" w:rsidP="003F33E6">
                                              <w:pPr>
                                                <w:rPr>
                                                  <w:b/>
                                                  <w:bCs/>
                                                </w:rPr>
                                              </w:pPr>
                                              <w:r w:rsidRPr="00400353">
                                                <w:rPr>
                                                  <w:b/>
                                                  <w:bCs/>
                                                </w:rPr>
                                                <w:t xml:space="preserve">Extracted ion </w:t>
                                              </w:r>
                                              <w:r>
                                                <w:rPr>
                                                  <w:b/>
                                                  <w:bCs/>
                                                </w:rPr>
                                                <w:t>plot</w:t>
                                              </w:r>
                                              <w:r w:rsidRPr="00400353">
                                                <w:rPr>
                                                  <w:b/>
                                                  <w:bCs/>
                                                </w:rPr>
                                                <w:t>:</w:t>
                                              </w:r>
                                              <w:r w:rsidRPr="00F0761B">
                                                <w:rPr>
                                                  <w:b/>
                                                  <w:bCs/>
                                                  <w:i/>
                                                  <w:iCs/>
                                                </w:rPr>
                                                <w:t xml:space="preserve"> </w:t>
                                              </w:r>
                                              <w:r>
                                                <w:rPr>
                                                  <w:b/>
                                                  <w:bCs/>
                                                  <w:i/>
                                                  <w:iCs/>
                                                </w:rPr>
                                                <w:t xml:space="preserve">                                                                                                    </w:t>
                                              </w:r>
                                              <w:r w:rsidRPr="0068646E">
                                                <w:rPr>
                                                  <w:b/>
                                                  <w:bCs/>
                                                  <w:i/>
                                                  <w:iCs/>
                                                </w:rPr>
                                                <w:t>m/z</w:t>
                                              </w:r>
                                              <w:r>
                                                <w:rPr>
                                                  <w:b/>
                                                  <w:bCs/>
                                                </w:rPr>
                                                <w:t xml:space="preserve"> range = 128.04 - 128.05</w:t>
                                              </w:r>
                                            </w:p>
                                          </w:txbxContent>
                                        </wps:txbx>
                                        <wps:bodyPr rot="0" vert="horz" wrap="square" lIns="91440" tIns="45720" rIns="91440" bIns="45720" anchor="t" anchorCtr="0">
                                          <a:noAutofit/>
                                        </wps:bodyPr>
                                      </wps:wsp>
                                      <wps:wsp>
                                        <wps:cNvPr id="371" name="Rectangle 371"/>
                                        <wps:cNvSpPr/>
                                        <wps:spPr>
                                          <a:xfrm>
                                            <a:off x="122838" y="4729655"/>
                                            <a:ext cx="3133725" cy="91440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2" name="Rectangle 372"/>
                                        <wps:cNvSpPr/>
                                        <wps:spPr>
                                          <a:xfrm>
                                            <a:off x="3291706" y="4729655"/>
                                            <a:ext cx="3133725" cy="91440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3" name="Text Box 2"/>
                                        <wps:cNvSpPr txBox="1">
                                          <a:spLocks noChangeArrowheads="1"/>
                                        </wps:cNvSpPr>
                                        <wps:spPr bwMode="auto">
                                          <a:xfrm>
                                            <a:off x="78820" y="472965"/>
                                            <a:ext cx="498475" cy="308610"/>
                                          </a:xfrm>
                                          <a:prstGeom prst="rect">
                                            <a:avLst/>
                                          </a:prstGeom>
                                          <a:noFill/>
                                          <a:ln w="9525">
                                            <a:noFill/>
                                            <a:miter lim="800000"/>
                                            <a:headEnd/>
                                            <a:tailEnd/>
                                          </a:ln>
                                        </wps:spPr>
                                        <wps:txbx>
                                          <w:txbxContent>
                                            <w:p w14:paraId="420ACC82" w14:textId="77777777" w:rsidR="00F75B1B" w:rsidRPr="00400353" w:rsidRDefault="00F75B1B" w:rsidP="003F33E6">
                                              <w:pPr>
                                                <w:rPr>
                                                  <w:b/>
                                                  <w:bCs/>
                                                </w:rPr>
                                              </w:pPr>
                                              <w:r>
                                                <w:rPr>
                                                  <w:b/>
                                                  <w:bCs/>
                                                </w:rPr>
                                                <w:t>(A)</w:t>
                                              </w:r>
                                            </w:p>
                                          </w:txbxContent>
                                        </wps:txbx>
                                        <wps:bodyPr rot="0" vert="horz" wrap="square" lIns="91440" tIns="45720" rIns="91440" bIns="45720" anchor="t" anchorCtr="0">
                                          <a:noAutofit/>
                                        </wps:bodyPr>
                                      </wps:wsp>
                                      <wps:wsp>
                                        <wps:cNvPr id="374" name="Text Box 2"/>
                                        <wps:cNvSpPr txBox="1">
                                          <a:spLocks noChangeArrowheads="1"/>
                                        </wps:cNvSpPr>
                                        <wps:spPr bwMode="auto">
                                          <a:xfrm>
                                            <a:off x="63067" y="2664372"/>
                                            <a:ext cx="498475" cy="308610"/>
                                          </a:xfrm>
                                          <a:prstGeom prst="rect">
                                            <a:avLst/>
                                          </a:prstGeom>
                                          <a:noFill/>
                                          <a:ln w="9525">
                                            <a:noFill/>
                                            <a:miter lim="800000"/>
                                            <a:headEnd/>
                                            <a:tailEnd/>
                                          </a:ln>
                                        </wps:spPr>
                                        <wps:txbx>
                                          <w:txbxContent>
                                            <w:p w14:paraId="46E4A8FB" w14:textId="77777777" w:rsidR="00F75B1B" w:rsidRPr="00400353" w:rsidRDefault="00F75B1B" w:rsidP="003F33E6">
                                              <w:pPr>
                                                <w:rPr>
                                                  <w:b/>
                                                  <w:bCs/>
                                                </w:rPr>
                                              </w:pPr>
                                              <w:r>
                                                <w:rPr>
                                                  <w:b/>
                                                  <w:bCs/>
                                                </w:rPr>
                                                <w:t>(B)</w:t>
                                              </w:r>
                                            </w:p>
                                          </w:txbxContent>
                                        </wps:txbx>
                                        <wps:bodyPr rot="0" vert="horz" wrap="square" lIns="91440" tIns="45720" rIns="91440" bIns="45720" anchor="t" anchorCtr="0">
                                          <a:noAutofit/>
                                        </wps:bodyPr>
                                      </wps:wsp>
                                      <wps:wsp>
                                        <wps:cNvPr id="375" name="Text Box 2"/>
                                        <wps:cNvSpPr txBox="1">
                                          <a:spLocks noChangeArrowheads="1"/>
                                        </wps:cNvSpPr>
                                        <wps:spPr bwMode="auto">
                                          <a:xfrm>
                                            <a:off x="283779" y="4761186"/>
                                            <a:ext cx="498475" cy="308610"/>
                                          </a:xfrm>
                                          <a:prstGeom prst="rect">
                                            <a:avLst/>
                                          </a:prstGeom>
                                          <a:noFill/>
                                          <a:ln w="9525">
                                            <a:noFill/>
                                            <a:miter lim="800000"/>
                                            <a:headEnd/>
                                            <a:tailEnd/>
                                          </a:ln>
                                        </wps:spPr>
                                        <wps:txbx>
                                          <w:txbxContent>
                                            <w:p w14:paraId="4BB6B9B0" w14:textId="77777777" w:rsidR="00F75B1B" w:rsidRPr="00400353" w:rsidRDefault="00F75B1B" w:rsidP="003F33E6">
                                              <w:pPr>
                                                <w:rPr>
                                                  <w:b/>
                                                  <w:bCs/>
                                                </w:rPr>
                                              </w:pPr>
                                              <w:r>
                                                <w:rPr>
                                                  <w:b/>
                                                  <w:bCs/>
                                                </w:rPr>
                                                <w:t>(C)</w:t>
                                              </w:r>
                                            </w:p>
                                          </w:txbxContent>
                                        </wps:txbx>
                                        <wps:bodyPr rot="0" vert="horz" wrap="square" lIns="91440" tIns="45720" rIns="91440" bIns="45720" anchor="t" anchorCtr="0">
                                          <a:noAutofit/>
                                        </wps:bodyPr>
                                      </wps:wsp>
                                      <wps:wsp>
                                        <wps:cNvPr id="376" name="Text Box 2"/>
                                        <wps:cNvSpPr txBox="1">
                                          <a:spLocks noChangeArrowheads="1"/>
                                        </wps:cNvSpPr>
                                        <wps:spPr bwMode="auto">
                                          <a:xfrm>
                                            <a:off x="3429206" y="4763086"/>
                                            <a:ext cx="498475" cy="308610"/>
                                          </a:xfrm>
                                          <a:prstGeom prst="rect">
                                            <a:avLst/>
                                          </a:prstGeom>
                                          <a:noFill/>
                                          <a:ln w="9525">
                                            <a:noFill/>
                                            <a:miter lim="800000"/>
                                            <a:headEnd/>
                                            <a:tailEnd/>
                                          </a:ln>
                                        </wps:spPr>
                                        <wps:txbx>
                                          <w:txbxContent>
                                            <w:p w14:paraId="2B0C388B" w14:textId="77777777" w:rsidR="00F75B1B" w:rsidRPr="00400353" w:rsidRDefault="00F75B1B" w:rsidP="003F33E6">
                                              <w:pPr>
                                                <w:rPr>
                                                  <w:b/>
                                                  <w:bCs/>
                                                </w:rPr>
                                              </w:pPr>
                                              <w:r>
                                                <w:rPr>
                                                  <w:b/>
                                                  <w:bCs/>
                                                </w:rPr>
                                                <w:t>(D)</w:t>
                                              </w:r>
                                            </w:p>
                                          </w:txbxContent>
                                        </wps:txbx>
                                        <wps:bodyPr rot="0" vert="horz" wrap="square" lIns="91440" tIns="45720" rIns="91440" bIns="45720" anchor="t" anchorCtr="0">
                                          <a:noAutofit/>
                                        </wps:bodyPr>
                                      </wps:wsp>
                                      <wps:wsp>
                                        <wps:cNvPr id="377" name="Text Box 2"/>
                                        <wps:cNvSpPr txBox="1">
                                          <a:spLocks noChangeArrowheads="1"/>
                                        </wps:cNvSpPr>
                                        <wps:spPr bwMode="auto">
                                          <a:xfrm>
                                            <a:off x="2038549" y="5217994"/>
                                            <a:ext cx="1373028" cy="344170"/>
                                          </a:xfrm>
                                          <a:prstGeom prst="rect">
                                            <a:avLst/>
                                          </a:prstGeom>
                                          <a:noFill/>
                                          <a:ln w="9525">
                                            <a:noFill/>
                                            <a:miter lim="800000"/>
                                            <a:headEnd/>
                                            <a:tailEnd/>
                                          </a:ln>
                                        </wps:spPr>
                                        <wps:txbx>
                                          <w:txbxContent>
                                            <w:p w14:paraId="0EFD4FB8" w14:textId="77777777" w:rsidR="00F75B1B" w:rsidRPr="00400353" w:rsidRDefault="00F75B1B" w:rsidP="003F33E6">
                                              <w:pPr>
                                                <w:rPr>
                                                  <w:sz w:val="16"/>
                                                  <w:szCs w:val="16"/>
                                                </w:rPr>
                                              </w:pPr>
                                              <w:r>
                                                <w:rPr>
                                                  <w:sz w:val="16"/>
                                                  <w:szCs w:val="16"/>
                                                </w:rPr>
                                                <w:t>Theoretical isotopic peak</w:t>
                                              </w:r>
                                            </w:p>
                                          </w:txbxContent>
                                        </wps:txbx>
                                        <wps:bodyPr rot="0" vert="horz" wrap="square" lIns="91440" tIns="45720" rIns="91440" bIns="45720" anchor="t" anchorCtr="0">
                                          <a:noAutofit/>
                                        </wps:bodyPr>
                                      </wps:wsp>
                                      <wps:wsp>
                                        <wps:cNvPr id="378" name="Text Box 2"/>
                                        <wps:cNvSpPr txBox="1">
                                          <a:spLocks noChangeArrowheads="1"/>
                                        </wps:cNvSpPr>
                                        <wps:spPr bwMode="auto">
                                          <a:xfrm>
                                            <a:off x="5229733" y="5203779"/>
                                            <a:ext cx="1341006" cy="344170"/>
                                          </a:xfrm>
                                          <a:prstGeom prst="rect">
                                            <a:avLst/>
                                          </a:prstGeom>
                                          <a:noFill/>
                                          <a:ln w="9525">
                                            <a:noFill/>
                                            <a:miter lim="800000"/>
                                            <a:headEnd/>
                                            <a:tailEnd/>
                                          </a:ln>
                                        </wps:spPr>
                                        <wps:txbx>
                                          <w:txbxContent>
                                            <w:p w14:paraId="2FE98735" w14:textId="77777777" w:rsidR="00F75B1B" w:rsidRPr="00400353" w:rsidRDefault="00F75B1B" w:rsidP="003F33E6">
                                              <w:pPr>
                                                <w:rPr>
                                                  <w:sz w:val="16"/>
                                                  <w:szCs w:val="16"/>
                                                </w:rPr>
                                              </w:pPr>
                                              <w:r>
                                                <w:rPr>
                                                  <w:sz w:val="16"/>
                                                  <w:szCs w:val="16"/>
                                                </w:rPr>
                                                <w:t>Theoretical isotopic peak</w:t>
                                              </w:r>
                                            </w:p>
                                          </w:txbxContent>
                                        </wps:txbx>
                                        <wps:bodyPr rot="0" vert="horz" wrap="square" lIns="91440" tIns="45720" rIns="91440" bIns="45720" anchor="t" anchorCtr="0">
                                          <a:noAutofit/>
                                        </wps:bodyPr>
                                      </wps:wsp>
                                      <wps:wsp>
                                        <wps:cNvPr id="379" name="Text Box 2"/>
                                        <wps:cNvSpPr txBox="1">
                                          <a:spLocks noChangeArrowheads="1"/>
                                        </wps:cNvSpPr>
                                        <wps:spPr bwMode="auto">
                                          <a:xfrm>
                                            <a:off x="1948372" y="4761186"/>
                                            <a:ext cx="1374722" cy="574675"/>
                                          </a:xfrm>
                                          <a:prstGeom prst="rect">
                                            <a:avLst/>
                                          </a:prstGeom>
                                          <a:noFill/>
                                          <a:ln w="9525">
                                            <a:noFill/>
                                            <a:miter lim="800000"/>
                                            <a:headEnd/>
                                            <a:tailEnd/>
                                          </a:ln>
                                        </wps:spPr>
                                        <wps:txbx>
                                          <w:txbxContent>
                                            <w:p w14:paraId="462B1AE2"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w:t>
                                              </w:r>
                                              <w:r w:rsidRPr="00675611">
                                                <w:rPr>
                                                  <w:sz w:val="16"/>
                                                  <w:szCs w:val="16"/>
                                                </w:rPr>
                                                <w:t xml:space="preserve"> </w:t>
                                              </w:r>
                                              <w:r>
                                                <w:rPr>
                                                  <w:sz w:val="16"/>
                                                  <w:szCs w:val="16"/>
                                                </w:rPr>
                                                <w:t>7.22 mins</w:t>
                                              </w:r>
                                            </w:p>
                                            <w:p w14:paraId="7EB33759"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5</w:t>
                                              </w:r>
                                              <w:r w:rsidRPr="00675611">
                                                <w:rPr>
                                                  <w:sz w:val="16"/>
                                                  <w:szCs w:val="16"/>
                                                </w:rPr>
                                                <w:t xml:space="preserve"> ppm</w:t>
                                              </w:r>
                                            </w:p>
                                          </w:txbxContent>
                                        </wps:txbx>
                                        <wps:bodyPr rot="0" vert="horz" wrap="square" lIns="91440" tIns="45720" rIns="91440" bIns="45720" anchor="t" anchorCtr="0">
                                          <a:noAutofit/>
                                        </wps:bodyPr>
                                      </wps:wsp>
                                    </wpg:grpSp>
                                    <wps:wsp>
                                      <wps:cNvPr id="380" name="Text Box 2"/>
                                      <wps:cNvSpPr txBox="1">
                                        <a:spLocks noChangeArrowheads="1"/>
                                      </wps:cNvSpPr>
                                      <wps:spPr bwMode="auto">
                                        <a:xfrm>
                                          <a:off x="5075279" y="4737180"/>
                                          <a:ext cx="1379442" cy="574644"/>
                                        </a:xfrm>
                                        <a:prstGeom prst="rect">
                                          <a:avLst/>
                                        </a:prstGeom>
                                        <a:noFill/>
                                        <a:ln w="9525">
                                          <a:noFill/>
                                          <a:miter lim="800000"/>
                                          <a:headEnd/>
                                          <a:tailEnd/>
                                        </a:ln>
                                      </wps:spPr>
                                      <wps:txbx>
                                        <w:txbxContent>
                                          <w:p w14:paraId="3182729A"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7.37 mins</w:t>
                                            </w:r>
                                          </w:p>
                                          <w:p w14:paraId="74734978"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5</w:t>
                                            </w:r>
                                            <w:r w:rsidRPr="00675611">
                                              <w:rPr>
                                                <w:sz w:val="16"/>
                                                <w:szCs w:val="16"/>
                                              </w:rPr>
                                              <w:t xml:space="preserve"> ppm</w:t>
                                            </w:r>
                                          </w:p>
                                        </w:txbxContent>
                                      </wps:txbx>
                                      <wps:bodyPr rot="0" vert="horz" wrap="square" lIns="91440" tIns="45720" rIns="91440" bIns="45720" anchor="t" anchorCtr="0">
                                        <a:noAutofit/>
                                      </wps:bodyPr>
                                    </wps:wsp>
                                  </wpg:grpSp>
                                  <wps:wsp>
                                    <wps:cNvPr id="381" name="Text Box 381"/>
                                    <wps:cNvSpPr txBox="1"/>
                                    <wps:spPr>
                                      <a:xfrm>
                                        <a:off x="0" y="6821063"/>
                                        <a:ext cx="6503754" cy="1634130"/>
                                      </a:xfrm>
                                      <a:prstGeom prst="rect">
                                        <a:avLst/>
                                      </a:prstGeom>
                                      <a:solidFill>
                                        <a:prstClr val="white"/>
                                      </a:solidFill>
                                      <a:ln>
                                        <a:noFill/>
                                      </a:ln>
                                    </wps:spPr>
                                    <wps:txbx>
                                      <w:txbxContent>
                                        <w:p w14:paraId="11A1DDA7" w14:textId="285C4D7A" w:rsidR="00F75B1B" w:rsidRPr="0018090C" w:rsidRDefault="00F75B1B" w:rsidP="003F33E6">
                                          <w:pPr>
                                            <w:pStyle w:val="Caption"/>
                                            <w:rPr>
                                              <w:noProof/>
                                              <w:sz w:val="20"/>
                                              <w:szCs w:val="20"/>
                                            </w:rPr>
                                          </w:pPr>
                                          <w:bookmarkStart w:id="117" w:name="_Toc59633656"/>
                                          <w:r w:rsidRPr="0018090C">
                                            <w:rPr>
                                              <w:sz w:val="20"/>
                                              <w:szCs w:val="20"/>
                                            </w:rPr>
                                            <w:t xml:space="preserve">Figure </w:t>
                                          </w:r>
                                          <w:r>
                                            <w:rPr>
                                              <w:sz w:val="20"/>
                                              <w:szCs w:val="20"/>
                                            </w:rPr>
                                            <w:t>3.22</w:t>
                                          </w:r>
                                          <w:r w:rsidRPr="0018090C">
                                            <w:rPr>
                                              <w:sz w:val="20"/>
                                              <w:szCs w:val="20"/>
                                            </w:rPr>
                                            <w:t>: (A) Positive ion mode nanospray spectrum for a sampled mung bean cell, showing recorded signals in the m/z region for protonated 2- Methyl-5-nitroimidazole  [M + H]</w:t>
                                          </w:r>
                                          <w:r w:rsidRPr="0018090C">
                                            <w:rPr>
                                              <w:sz w:val="20"/>
                                              <w:szCs w:val="20"/>
                                              <w:vertAlign w:val="superscript"/>
                                            </w:rPr>
                                            <w:t>+</w:t>
                                          </w:r>
                                          <w:r w:rsidRPr="0018090C">
                                            <w:rPr>
                                              <w:sz w:val="20"/>
                                              <w:szCs w:val="20"/>
                                            </w:rPr>
                                            <w:t xml:space="preserve"> with a nominal mass of 128. The positive ion mode nanospray spectrum for the relevant spray period is displayed against the theoretical isotopic distribution of the calculated m/z value for protonated 2- Methyl-5-nitroimidazole. (B) Extracted ion plot generated for protonated 2- Methyl-5-nitroimidazole (m/z range 128.04 – 128.05), displaying the time points at which there is a signal within this m/z range. (C)– (F) Positive ion nanospray spectra displaying signals corresponding with the m/z value for protonated 2- Methyl-5-nitroimidazole  at example time points derived from the extracted ion plot. Displayed against the theoretical isotopic distribution of protonated 2- Methyl-5-nitroimidazole .</w:t>
                                          </w:r>
                                          <w:bookmarkEnd w:id="117"/>
                                        </w:p>
                                        <w:p w14:paraId="09C103AC" w14:textId="77777777" w:rsidR="00F75B1B" w:rsidRPr="00FE00C6" w:rsidRDefault="00F75B1B" w:rsidP="003F33E6">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pic:pic xmlns:pic="http://schemas.openxmlformats.org/drawingml/2006/picture">
                                <pic:nvPicPr>
                                  <pic:cNvPr id="382" name="Picture 382"/>
                                  <pic:cNvPicPr>
                                    <a:picLocks noChangeAspect="1"/>
                                  </pic:cNvPicPr>
                                </pic:nvPicPr>
                                <pic:blipFill>
                                  <a:blip r:embed="rId268">
                                    <a:extLst>
                                      <a:ext uri="{28A0092B-C50C-407E-A947-70E740481C1C}">
                                        <a14:useLocalDpi xmlns:a14="http://schemas.microsoft.com/office/drawing/2010/main" val="0"/>
                                      </a:ext>
                                    </a:extLst>
                                  </a:blip>
                                  <a:stretch>
                                    <a:fillRect/>
                                  </a:stretch>
                                </pic:blipFill>
                                <pic:spPr>
                                  <a:xfrm>
                                    <a:off x="240632" y="2935705"/>
                                    <a:ext cx="6266815" cy="1668780"/>
                                  </a:xfrm>
                                  <a:prstGeom prst="rect">
                                    <a:avLst/>
                                  </a:prstGeom>
                                </pic:spPr>
                              </pic:pic>
                            </wpg:grpSp>
                            <wpg:grpSp>
                              <wpg:cNvPr id="384" name="Group 384"/>
                              <wpg:cNvGrpSpPr/>
                              <wpg:grpSpPr>
                                <a:xfrm>
                                  <a:off x="4470359" y="653829"/>
                                  <a:ext cx="2204518" cy="1613051"/>
                                  <a:chOff x="-120691" y="-298671"/>
                                  <a:chExt cx="2204518" cy="1613051"/>
                                </a:xfrm>
                              </wpg:grpSpPr>
                              <wps:wsp>
                                <wps:cNvPr id="385" name="Text Box 2"/>
                                <wps:cNvSpPr txBox="1">
                                  <a:spLocks noChangeArrowheads="1"/>
                                </wps:cNvSpPr>
                                <wps:spPr bwMode="auto">
                                  <a:xfrm>
                                    <a:off x="-120691" y="1057239"/>
                                    <a:ext cx="2059224" cy="257141"/>
                                  </a:xfrm>
                                  <a:prstGeom prst="rect">
                                    <a:avLst/>
                                  </a:prstGeom>
                                  <a:noFill/>
                                  <a:ln w="9525">
                                    <a:noFill/>
                                    <a:miter lim="800000"/>
                                    <a:headEnd/>
                                    <a:tailEnd/>
                                  </a:ln>
                                </wps:spPr>
                                <wps:txbx>
                                  <w:txbxContent>
                                    <w:p w14:paraId="133A3B2A" w14:textId="77777777" w:rsidR="00F75B1B" w:rsidRDefault="00F75B1B" w:rsidP="003F33E6">
                                      <w:r>
                                        <w:t>Theoretical isotopic distribution</w:t>
                                      </w:r>
                                    </w:p>
                                  </w:txbxContent>
                                </wps:txbx>
                                <wps:bodyPr rot="0" vert="horz" wrap="square" lIns="91440" tIns="45720" rIns="91440" bIns="45720" anchor="t" anchorCtr="0">
                                  <a:noAutofit/>
                                </wps:bodyPr>
                              </wps:wsp>
                              <wps:wsp>
                                <wps:cNvPr id="386" name="Text Box 2"/>
                                <wps:cNvSpPr txBox="1">
                                  <a:spLocks noChangeArrowheads="1"/>
                                </wps:cNvSpPr>
                                <wps:spPr bwMode="auto">
                                  <a:xfrm>
                                    <a:off x="236289" y="-298671"/>
                                    <a:ext cx="1847538" cy="381000"/>
                                  </a:xfrm>
                                  <a:prstGeom prst="rect">
                                    <a:avLst/>
                                  </a:prstGeom>
                                  <a:noFill/>
                                  <a:ln w="9525">
                                    <a:noFill/>
                                    <a:miter lim="800000"/>
                                    <a:headEnd/>
                                    <a:tailEnd/>
                                  </a:ln>
                                </wps:spPr>
                                <wps:txbx>
                                  <w:txbxContent>
                                    <w:p w14:paraId="5CB1A67D" w14:textId="77777777" w:rsidR="00F75B1B" w:rsidRDefault="00F75B1B" w:rsidP="003F33E6">
                                      <w:r>
                                        <w:t>Mass accuracy = &lt;3.5 ppm</w:t>
                                      </w:r>
                                    </w:p>
                                  </w:txbxContent>
                                </wps:txbx>
                                <wps:bodyPr rot="0" vert="horz" wrap="square" lIns="91440" tIns="45720" rIns="91440" bIns="45720" anchor="t" anchorCtr="0">
                                  <a:noAutofit/>
                                </wps:bodyPr>
                              </wps:wsp>
                            </wpg:grpSp>
                          </wpg:grpSp>
                        </wpg:grpSp>
                      </wpg:grpSp>
                      <wpg:grpSp>
                        <wpg:cNvPr id="387" name="Group 387"/>
                        <wpg:cNvGrpSpPr/>
                        <wpg:grpSpPr>
                          <a:xfrm>
                            <a:off x="110358" y="882869"/>
                            <a:ext cx="6278245" cy="1811020"/>
                            <a:chOff x="0" y="0"/>
                            <a:chExt cx="6278245" cy="1811020"/>
                          </a:xfrm>
                        </wpg:grpSpPr>
                        <pic:pic xmlns:pic="http://schemas.openxmlformats.org/drawingml/2006/picture">
                          <pic:nvPicPr>
                            <pic:cNvPr id="388" name="Picture 388"/>
                            <pic:cNvPicPr>
                              <a:picLocks noChangeAspect="1"/>
                            </pic:cNvPicPr>
                          </pic:nvPicPr>
                          <pic:blipFill>
                            <a:blip r:embed="rId269">
                              <a:extLst>
                                <a:ext uri="{28A0092B-C50C-407E-A947-70E740481C1C}">
                                  <a14:useLocalDpi xmlns:a14="http://schemas.microsoft.com/office/drawing/2010/main" val="0"/>
                                </a:ext>
                              </a:extLst>
                            </a:blip>
                            <a:stretch>
                              <a:fillRect/>
                            </a:stretch>
                          </pic:blipFill>
                          <pic:spPr>
                            <a:xfrm>
                              <a:off x="0" y="0"/>
                              <a:ext cx="6278245" cy="1811020"/>
                            </a:xfrm>
                            <a:prstGeom prst="rect">
                              <a:avLst/>
                            </a:prstGeom>
                          </pic:spPr>
                        </pic:pic>
                        <wps:wsp>
                          <wps:cNvPr id="389" name="Text Box 2"/>
                          <wps:cNvSpPr txBox="1">
                            <a:spLocks noChangeArrowheads="1"/>
                          </wps:cNvSpPr>
                          <wps:spPr bwMode="auto">
                            <a:xfrm>
                              <a:off x="977462" y="78828"/>
                              <a:ext cx="1039495" cy="386080"/>
                            </a:xfrm>
                            <a:prstGeom prst="rect">
                              <a:avLst/>
                            </a:prstGeom>
                            <a:noFill/>
                            <a:ln w="9525">
                              <a:noFill/>
                              <a:miter lim="800000"/>
                              <a:headEnd/>
                              <a:tailEnd/>
                            </a:ln>
                          </wps:spPr>
                          <wps:txbx>
                            <w:txbxContent>
                              <w:p w14:paraId="6E04A7F0" w14:textId="77777777" w:rsidR="00F75B1B" w:rsidRPr="00B00CFD" w:rsidRDefault="00F75B1B" w:rsidP="003F33E6">
                                <w:pPr>
                                  <w:rPr>
                                    <w:vertAlign w:val="superscript"/>
                                  </w:rPr>
                                </w:pPr>
                                <w:r w:rsidRPr="00B00CFD">
                                  <w:t>C</w:t>
                                </w:r>
                                <w:r>
                                  <w:rPr>
                                    <w:vertAlign w:val="subscript"/>
                                  </w:rPr>
                                  <w:t>4</w:t>
                                </w:r>
                                <w:r w:rsidRPr="00B00CFD">
                                  <w:t>H</w:t>
                                </w:r>
                                <w:r>
                                  <w:rPr>
                                    <w:vertAlign w:val="subscript"/>
                                  </w:rPr>
                                  <w:t>5</w:t>
                                </w:r>
                                <w:r w:rsidRPr="00B00CFD">
                                  <w:t>N</w:t>
                                </w:r>
                                <w:r w:rsidRPr="00B00CFD">
                                  <w:rPr>
                                    <w:vertAlign w:val="subscript"/>
                                  </w:rPr>
                                  <w:t>3</w:t>
                                </w:r>
                                <w:r w:rsidRPr="00B00CFD">
                                  <w:t>O</w:t>
                                </w:r>
                                <w:r>
                                  <w:rPr>
                                    <w:vertAlign w:val="subscript"/>
                                  </w:rPr>
                                  <w:t>2</w:t>
                                </w:r>
                                <w:r w:rsidRPr="00B00CFD">
                                  <w:t xml:space="preserve"> </w:t>
                                </w:r>
                                <w:r>
                                  <w:t>+ H</w:t>
                                </w:r>
                                <w:r>
                                  <w:rPr>
                                    <w:vertAlign w:val="superscript"/>
                                  </w:rPr>
                                  <w:t>+</w:t>
                                </w:r>
                              </w:p>
                            </w:txbxContent>
                          </wps:txbx>
                          <wps:bodyPr rot="0" vert="horz" wrap="square" lIns="91440" tIns="45720" rIns="91440" bIns="45720" anchor="t" anchorCtr="0">
                            <a:spAutoFit/>
                          </wps:bodyPr>
                        </wps:wsp>
                        <wps:wsp>
                          <wps:cNvPr id="407" name="Straight Arrow Connector 407"/>
                          <wps:cNvCnPr/>
                          <wps:spPr>
                            <a:xfrm flipH="1">
                              <a:off x="747549" y="220718"/>
                              <a:ext cx="289560" cy="136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pic:pic xmlns:pic="http://schemas.openxmlformats.org/drawingml/2006/picture">
                          <pic:nvPicPr>
                            <pic:cNvPr id="408" name="Picture 408"/>
                            <pic:cNvPicPr>
                              <a:picLocks noChangeAspect="1"/>
                            </pic:cNvPicPr>
                          </pic:nvPicPr>
                          <pic:blipFill>
                            <a:blip r:embed="rId270" cstate="print">
                              <a:extLst>
                                <a:ext uri="{28A0092B-C50C-407E-A947-70E740481C1C}">
                                  <a14:useLocalDpi xmlns:a14="http://schemas.microsoft.com/office/drawing/2010/main" val="0"/>
                                </a:ext>
                              </a:extLst>
                            </a:blip>
                            <a:stretch>
                              <a:fillRect/>
                            </a:stretch>
                          </pic:blipFill>
                          <pic:spPr>
                            <a:xfrm>
                              <a:off x="2541533" y="50581"/>
                              <a:ext cx="719455" cy="574675"/>
                            </a:xfrm>
                            <a:prstGeom prst="rect">
                              <a:avLst/>
                            </a:prstGeom>
                            <a:ln w="12700">
                              <a:solidFill>
                                <a:schemeClr val="tx1"/>
                              </a:solidFill>
                              <a:prstDash val="dash"/>
                            </a:ln>
                          </pic:spPr>
                        </pic:pic>
                        <pic:pic xmlns:pic="http://schemas.openxmlformats.org/drawingml/2006/picture">
                          <pic:nvPicPr>
                            <pic:cNvPr id="416" name="Picture 416"/>
                            <pic:cNvPicPr>
                              <a:picLocks noChangeAspect="1"/>
                            </pic:cNvPicPr>
                          </pic:nvPicPr>
                          <pic:blipFill>
                            <a:blip r:embed="rId271" cstate="print">
                              <a:extLst>
                                <a:ext uri="{28A0092B-C50C-407E-A947-70E740481C1C}">
                                  <a14:useLocalDpi xmlns:a14="http://schemas.microsoft.com/office/drawing/2010/main" val="0"/>
                                </a:ext>
                              </a:extLst>
                            </a:blip>
                            <a:stretch>
                              <a:fillRect/>
                            </a:stretch>
                          </pic:blipFill>
                          <pic:spPr>
                            <a:xfrm>
                              <a:off x="4654112" y="34816"/>
                              <a:ext cx="692785" cy="574675"/>
                            </a:xfrm>
                            <a:prstGeom prst="rect">
                              <a:avLst/>
                            </a:prstGeom>
                            <a:ln w="12700">
                              <a:solidFill>
                                <a:schemeClr val="tx1"/>
                              </a:solidFill>
                              <a:prstDash val="dash"/>
                            </a:ln>
                          </pic:spPr>
                        </pic:pic>
                      </wpg:grpSp>
                    </wpg:wgp>
                  </a:graphicData>
                </a:graphic>
              </wp:anchor>
            </w:drawing>
          </mc:Choice>
          <mc:Fallback>
            <w:pict>
              <v:group w14:anchorId="60DF64F4" id="Group 339" o:spid="_x0000_s1802" style="position:absolute;margin-left:-19.85pt;margin-top:-1.25pt;width:539.25pt;height:679.9pt;z-index:251764736" coordsize="68484,863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">
                <v:group id="Group 340" o:spid="_x0000_s1803" style="position:absolute;width:68484;height:86347" coordsize="68484,863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">
                  <v:shape id="Picture 341" o:spid="_x0000_s1804" type="#_x0000_t75" style="position:absolute;left:33573;top:49404;width:30442;height:8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">
                    <v:imagedata r:id="rId272" o:title=""/>
                  </v:shape>
                  <v:group id="Group 342" o:spid="_x0000_s1805" style="position:absolute;width:68484;height:86347" coordsize="68484,863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shape id="Picture 343" o:spid="_x0000_s1806" type="#_x0000_t75" style="position:absolute;left:1637;top:49404;width:30880;height:8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">
                      <v:imagedata r:id="rId273" o:title=""/>
                    </v:shape>
                    <v:group id="Group 344" o:spid="_x0000_s1807" style="position:absolute;width:68484;height:86347" coordorigin="1047" coordsize="68489,86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Ut+xgAAANwAAAAPAAAAZHJzL2Rvd25yZXYueG1sRI9Ba8JA&#10;FITvBf/D8gremk00LZ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D1FLfsYAAADcAAAA&#10;DwAAAAAAAAAAAAAAAAAHAgAAZHJzL2Rvd25yZXYueG1sUEsFBgAAAAADAAMAtwAAAPoCAAAAAA==&#10;">
                      <v:group id="Group 345" o:spid="_x0000_s1808" style="position:absolute;left:1047;width:68490;height:86348" coordorigin="1047,-1809" coordsize="68489,86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e7l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">
                        <v:shape id="Picture 346" o:spid="_x0000_s1809" type="#_x0000_t75" style="position:absolute;left:34169;top:57270;width:31223;height:8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">
                          <v:imagedata r:id="rId274" o:title=""/>
                        </v:shape>
                        <v:shape id="Picture 347" o:spid="_x0000_s1810" type="#_x0000_t75" style="position:absolute;left:2887;top:57270;width:30620;height:8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">
                          <v:imagedata r:id="rId275" o:title=""/>
                        </v:shape>
                        <v:group id="Group 348" o:spid="_x0000_s1811" style="position:absolute;left:1047;top:-1809;width:68490;height:86354" coordorigin=",-1809" coordsize="68489,86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">
                          <v:rect id="Rectangle 349" o:spid="_x0000_s1812" style="position:absolute;left:1333;top:56959;width:31334;height:9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" filled="f" strokecolor="windowText" strokeweight="1pt"/>
                          <v:shape id="_x0000_s1813" type="#_x0000_t202" style="position:absolute;left:2857;top:57340;width:4978;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" filled="f" stroked="f">
                            <v:textbox>
                              <w:txbxContent>
                                <w:p w14:paraId="6CD923E1" w14:textId="77777777" w:rsidR="00F75B1B" w:rsidRPr="00400353" w:rsidRDefault="00F75B1B" w:rsidP="003F33E6">
                                  <w:pPr>
                                    <w:rPr>
                                      <w:b/>
                                      <w:bCs/>
                                    </w:rPr>
                                  </w:pPr>
                                  <w:r>
                                    <w:rPr>
                                      <w:b/>
                                      <w:bCs/>
                                    </w:rPr>
                                    <w:t>(E)</w:t>
                                  </w:r>
                                </w:p>
                              </w:txbxContent>
                            </v:textbox>
                          </v:shape>
                          <v:rect id="Rectangle 352" o:spid="_x0000_s1814" style="position:absolute;left:32956;top:56959;width:31331;height:91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" filled="f" strokecolor="windowText" strokeweight="1pt"/>
                          <v:shape id="_x0000_s1815" type="#_x0000_t202" style="position:absolute;left:34480;top:57340;width:4978;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" filled="f" stroked="f">
                            <v:textbox>
                              <w:txbxContent>
                                <w:p w14:paraId="4C3F69F4" w14:textId="77777777" w:rsidR="00F75B1B" w:rsidRPr="00400353" w:rsidRDefault="00F75B1B" w:rsidP="003F33E6">
                                  <w:pPr>
                                    <w:rPr>
                                      <w:b/>
                                      <w:bCs/>
                                    </w:rPr>
                                  </w:pPr>
                                  <w:r>
                                    <w:rPr>
                                      <w:b/>
                                      <w:bCs/>
                                    </w:rPr>
                                    <w:t>(F)</w:t>
                                  </w:r>
                                </w:p>
                              </w:txbxContent>
                            </v:textbox>
                          </v:shape>
                          <v:shape id="_x0000_s1816" type="#_x0000_t202" style="position:absolute;left:19240;top:57150;width:13919;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" filled="f" stroked="f">
                            <v:textbox>
                              <w:txbxContent>
                                <w:p w14:paraId="5753D0E6"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7.73 mins</w:t>
                                  </w:r>
                                </w:p>
                                <w:p w14:paraId="4581DF5F"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3.5</w:t>
                                  </w:r>
                                  <w:r w:rsidRPr="00675611">
                                    <w:rPr>
                                      <w:sz w:val="16"/>
                                      <w:szCs w:val="16"/>
                                    </w:rPr>
                                    <w:t xml:space="preserve"> ppm</w:t>
                                  </w:r>
                                </w:p>
                              </w:txbxContent>
                            </v:textbox>
                          </v:shape>
                          <v:shape id="_x0000_s1817" type="#_x0000_t202" style="position:absolute;left:50863;top:56769;width:14143;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" filled="f" stroked="f">
                            <v:textbox>
                              <w:txbxContent>
                                <w:p w14:paraId="4E23EB20"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7.82 mins</w:t>
                                  </w:r>
                                </w:p>
                                <w:p w14:paraId="53001519"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5</w:t>
                                  </w:r>
                                  <w:r w:rsidRPr="00675611">
                                    <w:rPr>
                                      <w:sz w:val="16"/>
                                      <w:szCs w:val="16"/>
                                    </w:rPr>
                                    <w:t xml:space="preserve"> ppm</w:t>
                                  </w:r>
                                </w:p>
                              </w:txbxContent>
                            </v:textbox>
                          </v:shape>
                          <v:shape id="_x0000_s1818" type="#_x0000_t202" style="position:absolute;left:52292;top:62198;width:16197;height:27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" filled="f" stroked="f">
                            <v:textbox>
                              <w:txbxContent>
                                <w:p w14:paraId="4CFCBD09" w14:textId="77777777" w:rsidR="00F75B1B" w:rsidRPr="00400353" w:rsidRDefault="00F75B1B" w:rsidP="003F33E6">
                                  <w:pPr>
                                    <w:rPr>
                                      <w:sz w:val="16"/>
                                      <w:szCs w:val="16"/>
                                    </w:rPr>
                                  </w:pPr>
                                  <w:r>
                                    <w:rPr>
                                      <w:sz w:val="16"/>
                                      <w:szCs w:val="16"/>
                                    </w:rPr>
                                    <w:t>Theoretical isotopic peak</w:t>
                                  </w:r>
                                </w:p>
                              </w:txbxContent>
                            </v:textbox>
                          </v:shape>
                          <v:shape id="_x0000_s1819" type="#_x0000_t202" style="position:absolute;left:20383;top:62007;width:14293;height:2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" filled="f" stroked="f">
                            <v:textbox>
                              <w:txbxContent>
                                <w:p w14:paraId="16FE98C5" w14:textId="77777777" w:rsidR="00F75B1B" w:rsidRPr="00400353" w:rsidRDefault="00F75B1B" w:rsidP="003F33E6">
                                  <w:pPr>
                                    <w:rPr>
                                      <w:sz w:val="16"/>
                                      <w:szCs w:val="16"/>
                                    </w:rPr>
                                  </w:pPr>
                                  <w:r>
                                    <w:rPr>
                                      <w:sz w:val="16"/>
                                      <w:szCs w:val="16"/>
                                    </w:rPr>
                                    <w:t>Theoretical isotopic peak</w:t>
                                  </w:r>
                                </w:p>
                              </w:txbxContent>
                            </v:textbox>
                          </v:shape>
                          <v:group id="Group 362" o:spid="_x0000_s1820" style="position:absolute;top:-1809;width:65701;height:86354" coordorigin=",-1809" coordsize="65703,86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group id="Group 363" o:spid="_x0000_s1821" style="position:absolute;top:-1809;width:65703;height:69319" coordorigin=",-1809" coordsize="65707,69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">
                              <v:group id="Group 364" o:spid="_x0000_s1822" style="position:absolute;top:-1809;width:65707;height:69323" coordorigin=",-1809" coordsize="65707,69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">
                                <v:rect id="Rectangle 365" o:spid="_x0000_s1823" style="position:absolute;top:-1809;width:65532;height:693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" filled="f" strokecolor="windowText" strokeweight="1pt"/>
                                <v:rect id="Rectangle 366" o:spid="_x0000_s1824" style="position:absolute;left:788;top:4729;width:64001;height:21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" filled="f" strokecolor="windowText" strokeweight="1pt"/>
                                <v:shape id="_x0000_s1825" type="#_x0000_t202" style="position:absolute;left:788;top:-1568;width:64001;height:5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">
                                  <v:textbox>
                                    <w:txbxContent>
                                      <w:p w14:paraId="2C45CA28" w14:textId="77777777" w:rsidR="00F75B1B" w:rsidRDefault="00F75B1B" w:rsidP="003F33E6">
                                        <w:pPr>
                                          <w:rPr>
                                            <w:b/>
                                            <w:bCs/>
                                          </w:rPr>
                                        </w:pPr>
                                        <w:r>
                                          <w:rPr>
                                            <w:b/>
                                            <w:bCs/>
                                          </w:rPr>
                                          <w:t xml:space="preserve">Analyte: Metronidazole degradant </w:t>
                                        </w:r>
                                        <w:r w:rsidRPr="002473D5">
                                          <w:rPr>
                                            <w:b/>
                                            <w:bCs/>
                                          </w:rPr>
                                          <w:t>(</w:t>
                                        </w:r>
                                        <w:bookmarkStart w:id="118" w:name="_Hlk55729978"/>
                                        <w:r w:rsidRPr="00F55ED7">
                                          <w:rPr>
                                            <w:b/>
                                            <w:bCs/>
                                          </w:rPr>
                                          <w:t>2- Methyl-5-nitroimidazole</w:t>
                                        </w:r>
                                        <w:bookmarkEnd w:id="118"/>
                                        <w:r>
                                          <w:rPr>
                                            <w:b/>
                                            <w:bCs/>
                                          </w:rPr>
                                          <w:t>) [</w:t>
                                        </w:r>
                                        <w:r w:rsidRPr="00F55ED7">
                                          <w:rPr>
                                            <w:b/>
                                            <w:bCs/>
                                          </w:rPr>
                                          <w:t>C</w:t>
                                        </w:r>
                                        <w:r w:rsidRPr="00F55ED7">
                                          <w:rPr>
                                            <w:b/>
                                            <w:bCs/>
                                            <w:vertAlign w:val="subscript"/>
                                          </w:rPr>
                                          <w:t>4</w:t>
                                        </w:r>
                                        <w:r w:rsidRPr="00F55ED7">
                                          <w:rPr>
                                            <w:b/>
                                            <w:bCs/>
                                          </w:rPr>
                                          <w:t>H</w:t>
                                        </w:r>
                                        <w:r w:rsidRPr="00F55ED7">
                                          <w:rPr>
                                            <w:b/>
                                            <w:bCs/>
                                            <w:vertAlign w:val="subscript"/>
                                          </w:rPr>
                                          <w:t>5</w:t>
                                        </w:r>
                                        <w:r w:rsidRPr="00F55ED7">
                                          <w:rPr>
                                            <w:b/>
                                            <w:bCs/>
                                          </w:rPr>
                                          <w:t>N</w:t>
                                        </w:r>
                                        <w:r w:rsidRPr="00F55ED7">
                                          <w:rPr>
                                            <w:b/>
                                            <w:bCs/>
                                            <w:vertAlign w:val="subscript"/>
                                          </w:rPr>
                                          <w:t>3</w:t>
                                        </w:r>
                                        <w:r w:rsidRPr="00F55ED7">
                                          <w:rPr>
                                            <w:b/>
                                            <w:bCs/>
                                          </w:rPr>
                                          <w:t>O</w:t>
                                        </w:r>
                                        <w:r w:rsidRPr="00F55ED7">
                                          <w:rPr>
                                            <w:b/>
                                            <w:bCs/>
                                            <w:vertAlign w:val="subscript"/>
                                          </w:rPr>
                                          <w:t>2</w:t>
                                        </w:r>
                                        <w:r>
                                          <w:rPr>
                                            <w:b/>
                                            <w:bCs/>
                                            <w:vertAlign w:val="subscript"/>
                                          </w:rPr>
                                          <w:t xml:space="preserve"> </w:t>
                                        </w:r>
                                        <w:r w:rsidRPr="00A5369F">
                                          <w:rPr>
                                            <w:b/>
                                            <w:bCs/>
                                          </w:rPr>
                                          <w:t xml:space="preserve">+ </w:t>
                                        </w:r>
                                        <w:r>
                                          <w:rPr>
                                            <w:b/>
                                            <w:bCs/>
                                          </w:rPr>
                                          <w:t>H]</w:t>
                                        </w:r>
                                        <w:r>
                                          <w:rPr>
                                            <w:b/>
                                            <w:bCs/>
                                            <w:vertAlign w:val="superscript"/>
                                          </w:rPr>
                                          <w:t>+</w:t>
                                        </w:r>
                                        <w:r>
                                          <w:rPr>
                                            <w:b/>
                                            <w:bCs/>
                                          </w:rPr>
                                          <w:t xml:space="preserve">   </w:t>
                                        </w:r>
                                      </w:p>
                                      <w:p w14:paraId="0C69391A" w14:textId="77777777" w:rsidR="00F75B1B" w:rsidRPr="002473D5" w:rsidRDefault="00F75B1B" w:rsidP="003F33E6">
                                        <w:pPr>
                                          <w:rPr>
                                            <w:b/>
                                            <w:bCs/>
                                          </w:rPr>
                                        </w:pPr>
                                        <w:r>
                                          <w:rPr>
                                            <w:b/>
                                            <w:bCs/>
                                          </w:rPr>
                                          <w:t>Cultivar: Mung bean (replicate 1)</w:t>
                                        </w:r>
                                        <w:r w:rsidRPr="00E77754">
                                          <w:rPr>
                                            <w:noProof/>
                                          </w:rPr>
                                          <w:t xml:space="preserve"> </w:t>
                                        </w:r>
                                      </w:p>
                                      <w:p w14:paraId="3BC04262" w14:textId="77777777" w:rsidR="00F75B1B" w:rsidRPr="002473D5" w:rsidRDefault="00F75B1B" w:rsidP="003F33E6">
                                        <w:pPr>
                                          <w:rPr>
                                            <w:b/>
                                            <w:bCs/>
                                          </w:rPr>
                                        </w:pPr>
                                      </w:p>
                                    </w:txbxContent>
                                  </v:textbox>
                                </v:shape>
                                <v:rect id="Rectangle 368" o:spid="_x0000_s1826" style="position:absolute;left:788;top:26486;width:64001;height:40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" filled="f" strokecolor="windowText" strokeweight="1pt"/>
                                <v:shape id="_x0000_s1827" type="#_x0000_t202" style="position:absolute;left:3153;top:4887;width:3467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" filled="f" stroked="f">
                                  <v:textbox>
                                    <w:txbxContent>
                                      <w:p w14:paraId="22114403" w14:textId="77777777" w:rsidR="00F75B1B" w:rsidRPr="00400353" w:rsidRDefault="00F75B1B" w:rsidP="003F33E6">
                                        <w:pPr>
                                          <w:rPr>
                                            <w:b/>
                                            <w:bCs/>
                                          </w:rPr>
                                        </w:pPr>
                                        <w:r w:rsidRPr="00400353">
                                          <w:rPr>
                                            <w:b/>
                                            <w:bCs/>
                                          </w:rPr>
                                          <w:t xml:space="preserve">Positive </w:t>
                                        </w:r>
                                        <w:r>
                                          <w:rPr>
                                            <w:b/>
                                            <w:bCs/>
                                          </w:rPr>
                                          <w:t>i</w:t>
                                        </w:r>
                                        <w:r w:rsidRPr="00400353">
                                          <w:rPr>
                                            <w:b/>
                                            <w:bCs/>
                                          </w:rPr>
                                          <w:t xml:space="preserve">on </w:t>
                                        </w:r>
                                        <w:r>
                                          <w:rPr>
                                            <w:b/>
                                            <w:bCs/>
                                          </w:rPr>
                                          <w:t>m</w:t>
                                        </w:r>
                                        <w:r w:rsidRPr="00400353">
                                          <w:rPr>
                                            <w:b/>
                                            <w:bCs/>
                                          </w:rPr>
                                          <w:t xml:space="preserve">ode </w:t>
                                        </w:r>
                                        <w:r>
                                          <w:rPr>
                                            <w:b/>
                                            <w:bCs/>
                                          </w:rPr>
                                          <w:t>nan</w:t>
                                        </w:r>
                                        <w:r w:rsidRPr="00400353">
                                          <w:rPr>
                                            <w:b/>
                                            <w:bCs/>
                                          </w:rPr>
                                          <w:t>ospray</w:t>
                                        </w:r>
                                        <w:r>
                                          <w:rPr>
                                            <w:b/>
                                            <w:bCs/>
                                          </w:rPr>
                                          <w:t xml:space="preserve"> s</w:t>
                                        </w:r>
                                        <w:r w:rsidRPr="00400353">
                                          <w:rPr>
                                            <w:b/>
                                            <w:bCs/>
                                          </w:rPr>
                                          <w:t>pectrum</w:t>
                                        </w:r>
                                        <w:r>
                                          <w:rPr>
                                            <w:b/>
                                            <w:bCs/>
                                          </w:rPr>
                                          <w:t>:</w:t>
                                        </w:r>
                                      </w:p>
                                    </w:txbxContent>
                                  </v:textbox>
                                </v:shape>
                                <v:shape id="_x0000_s1828" type="#_x0000_t202" style="position:absolute;left:3153;top:26643;width:60878;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" filled="f" stroked="f">
                                  <v:textbox>
                                    <w:txbxContent>
                                      <w:p w14:paraId="1E6C518C" w14:textId="77777777" w:rsidR="00F75B1B" w:rsidRPr="00400353" w:rsidRDefault="00F75B1B" w:rsidP="003F33E6">
                                        <w:pPr>
                                          <w:rPr>
                                            <w:b/>
                                            <w:bCs/>
                                          </w:rPr>
                                        </w:pPr>
                                        <w:r w:rsidRPr="00400353">
                                          <w:rPr>
                                            <w:b/>
                                            <w:bCs/>
                                          </w:rPr>
                                          <w:t xml:space="preserve">Extracted ion </w:t>
                                        </w:r>
                                        <w:r>
                                          <w:rPr>
                                            <w:b/>
                                            <w:bCs/>
                                          </w:rPr>
                                          <w:t>plot</w:t>
                                        </w:r>
                                        <w:r w:rsidRPr="00400353">
                                          <w:rPr>
                                            <w:b/>
                                            <w:bCs/>
                                          </w:rPr>
                                          <w:t>:</w:t>
                                        </w:r>
                                        <w:r w:rsidRPr="00F0761B">
                                          <w:rPr>
                                            <w:b/>
                                            <w:bCs/>
                                            <w:i/>
                                            <w:iCs/>
                                          </w:rPr>
                                          <w:t xml:space="preserve"> </w:t>
                                        </w:r>
                                        <w:r>
                                          <w:rPr>
                                            <w:b/>
                                            <w:bCs/>
                                            <w:i/>
                                            <w:iCs/>
                                          </w:rPr>
                                          <w:t xml:space="preserve">                                                                                                    </w:t>
                                        </w:r>
                                        <w:r w:rsidRPr="0068646E">
                                          <w:rPr>
                                            <w:b/>
                                            <w:bCs/>
                                            <w:i/>
                                            <w:iCs/>
                                          </w:rPr>
                                          <w:t>m/z</w:t>
                                        </w:r>
                                        <w:r>
                                          <w:rPr>
                                            <w:b/>
                                            <w:bCs/>
                                          </w:rPr>
                                          <w:t xml:space="preserve"> range = 128.04 - 128.05</w:t>
                                        </w:r>
                                      </w:p>
                                    </w:txbxContent>
                                  </v:textbox>
                                </v:shape>
                                <v:rect id="Rectangle 371" o:spid="_x0000_s1829" style="position:absolute;left:1228;top:47296;width:31337;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" filled="f" strokecolor="windowText" strokeweight="1pt"/>
                                <v:rect id="Rectangle 372" o:spid="_x0000_s1830" style="position:absolute;left:32917;top:47296;width:31337;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" filled="f" strokecolor="windowText" strokeweight="1pt"/>
                                <v:shape id="_x0000_s1831" type="#_x0000_t202" style="position:absolute;left:788;top:4729;width:498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" filled="f" stroked="f">
                                  <v:textbox>
                                    <w:txbxContent>
                                      <w:p w14:paraId="420ACC82" w14:textId="77777777" w:rsidR="00F75B1B" w:rsidRPr="00400353" w:rsidRDefault="00F75B1B" w:rsidP="003F33E6">
                                        <w:pPr>
                                          <w:rPr>
                                            <w:b/>
                                            <w:bCs/>
                                          </w:rPr>
                                        </w:pPr>
                                        <w:r>
                                          <w:rPr>
                                            <w:b/>
                                            <w:bCs/>
                                          </w:rPr>
                                          <w:t>(A)</w:t>
                                        </w:r>
                                      </w:p>
                                    </w:txbxContent>
                                  </v:textbox>
                                </v:shape>
                                <v:shape id="_x0000_s1832" type="#_x0000_t202" style="position:absolute;left:630;top:26643;width:498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" filled="f" stroked="f">
                                  <v:textbox>
                                    <w:txbxContent>
                                      <w:p w14:paraId="46E4A8FB" w14:textId="77777777" w:rsidR="00F75B1B" w:rsidRPr="00400353" w:rsidRDefault="00F75B1B" w:rsidP="003F33E6">
                                        <w:pPr>
                                          <w:rPr>
                                            <w:b/>
                                            <w:bCs/>
                                          </w:rPr>
                                        </w:pPr>
                                        <w:r>
                                          <w:rPr>
                                            <w:b/>
                                            <w:bCs/>
                                          </w:rPr>
                                          <w:t>(B)</w:t>
                                        </w:r>
                                      </w:p>
                                    </w:txbxContent>
                                  </v:textbox>
                                </v:shape>
                                <v:shape id="_x0000_s1833" type="#_x0000_t202" style="position:absolute;left:2837;top:47611;width:498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" filled="f" stroked="f">
                                  <v:textbox>
                                    <w:txbxContent>
                                      <w:p w14:paraId="4BB6B9B0" w14:textId="77777777" w:rsidR="00F75B1B" w:rsidRPr="00400353" w:rsidRDefault="00F75B1B" w:rsidP="003F33E6">
                                        <w:pPr>
                                          <w:rPr>
                                            <w:b/>
                                            <w:bCs/>
                                          </w:rPr>
                                        </w:pPr>
                                        <w:r>
                                          <w:rPr>
                                            <w:b/>
                                            <w:bCs/>
                                          </w:rPr>
                                          <w:t>(C)</w:t>
                                        </w:r>
                                      </w:p>
                                    </w:txbxContent>
                                  </v:textbox>
                                </v:shape>
                                <v:shape id="_x0000_s1834" type="#_x0000_t202" style="position:absolute;left:34292;top:47630;width:498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" filled="f" stroked="f">
                                  <v:textbox>
                                    <w:txbxContent>
                                      <w:p w14:paraId="2B0C388B" w14:textId="77777777" w:rsidR="00F75B1B" w:rsidRPr="00400353" w:rsidRDefault="00F75B1B" w:rsidP="003F33E6">
                                        <w:pPr>
                                          <w:rPr>
                                            <w:b/>
                                            <w:bCs/>
                                          </w:rPr>
                                        </w:pPr>
                                        <w:r>
                                          <w:rPr>
                                            <w:b/>
                                            <w:bCs/>
                                          </w:rPr>
                                          <w:t>(D)</w:t>
                                        </w:r>
                                      </w:p>
                                    </w:txbxContent>
                                  </v:textbox>
                                </v:shape>
                                <v:shape id="_x0000_s1835" type="#_x0000_t202" style="position:absolute;left:20385;top:52179;width:13730;height:3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" filled="f" stroked="f">
                                  <v:textbox>
                                    <w:txbxContent>
                                      <w:p w14:paraId="0EFD4FB8" w14:textId="77777777" w:rsidR="00F75B1B" w:rsidRPr="00400353" w:rsidRDefault="00F75B1B" w:rsidP="003F33E6">
                                        <w:pPr>
                                          <w:rPr>
                                            <w:sz w:val="16"/>
                                            <w:szCs w:val="16"/>
                                          </w:rPr>
                                        </w:pPr>
                                        <w:r>
                                          <w:rPr>
                                            <w:sz w:val="16"/>
                                            <w:szCs w:val="16"/>
                                          </w:rPr>
                                          <w:t>Theoretical isotopic peak</w:t>
                                        </w:r>
                                      </w:p>
                                    </w:txbxContent>
                                  </v:textbox>
                                </v:shape>
                                <v:shape id="_x0000_s1836" type="#_x0000_t202" style="position:absolute;left:52297;top:52037;width:13410;height:3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" filled="f" stroked="f">
                                  <v:textbox>
                                    <w:txbxContent>
                                      <w:p w14:paraId="2FE98735" w14:textId="77777777" w:rsidR="00F75B1B" w:rsidRPr="00400353" w:rsidRDefault="00F75B1B" w:rsidP="003F33E6">
                                        <w:pPr>
                                          <w:rPr>
                                            <w:sz w:val="16"/>
                                            <w:szCs w:val="16"/>
                                          </w:rPr>
                                        </w:pPr>
                                        <w:r>
                                          <w:rPr>
                                            <w:sz w:val="16"/>
                                            <w:szCs w:val="16"/>
                                          </w:rPr>
                                          <w:t>Theoretical isotopic peak</w:t>
                                        </w:r>
                                      </w:p>
                                    </w:txbxContent>
                                  </v:textbox>
                                </v:shape>
                                <v:shape id="_x0000_s1837" type="#_x0000_t202" style="position:absolute;left:19483;top:47611;width:13747;height:5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" filled="f" stroked="f">
                                  <v:textbox>
                                    <w:txbxContent>
                                      <w:p w14:paraId="462B1AE2"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w:t>
                                        </w:r>
                                        <w:r w:rsidRPr="00675611">
                                          <w:rPr>
                                            <w:sz w:val="16"/>
                                            <w:szCs w:val="16"/>
                                          </w:rPr>
                                          <w:t xml:space="preserve"> </w:t>
                                        </w:r>
                                        <w:r>
                                          <w:rPr>
                                            <w:sz w:val="16"/>
                                            <w:szCs w:val="16"/>
                                          </w:rPr>
                                          <w:t>7.22 mins</w:t>
                                        </w:r>
                                      </w:p>
                                      <w:p w14:paraId="7EB33759"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5</w:t>
                                        </w:r>
                                        <w:r w:rsidRPr="00675611">
                                          <w:rPr>
                                            <w:sz w:val="16"/>
                                            <w:szCs w:val="16"/>
                                          </w:rPr>
                                          <w:t xml:space="preserve"> ppm</w:t>
                                        </w:r>
                                      </w:p>
                                    </w:txbxContent>
                                  </v:textbox>
                                </v:shape>
                              </v:group>
                              <v:shape id="_x0000_s1838" type="#_x0000_t202" style="position:absolute;left:50752;top:47371;width:13795;height:5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" filled="f" stroked="f">
                                <v:textbox>
                                  <w:txbxContent>
                                    <w:p w14:paraId="3182729A"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7.37 mins</w:t>
                                      </w:r>
                                    </w:p>
                                    <w:p w14:paraId="74734978"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5</w:t>
                                      </w:r>
                                      <w:r w:rsidRPr="00675611">
                                        <w:rPr>
                                          <w:sz w:val="16"/>
                                          <w:szCs w:val="16"/>
                                        </w:rPr>
                                        <w:t xml:space="preserve"> ppm</w:t>
                                      </w:r>
                                    </w:p>
                                  </w:txbxContent>
                                </v:textbox>
                              </v:shape>
                            </v:group>
                            <v:shape id="Text Box 381" o:spid="_x0000_s1839" type="#_x0000_t202" style="position:absolute;top:68210;width:65037;height:16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" stroked="f">
                              <v:textbox style="mso-fit-shape-to-text:t" inset="0,0,0,0">
                                <w:txbxContent>
                                  <w:p w14:paraId="11A1DDA7" w14:textId="285C4D7A" w:rsidR="00F75B1B" w:rsidRPr="0018090C" w:rsidRDefault="00F75B1B" w:rsidP="003F33E6">
                                    <w:pPr>
                                      <w:pStyle w:val="Caption"/>
                                      <w:rPr>
                                        <w:noProof/>
                                        <w:sz w:val="20"/>
                                        <w:szCs w:val="20"/>
                                      </w:rPr>
                                    </w:pPr>
                                    <w:bookmarkStart w:id="119" w:name="_Toc59633656"/>
                                    <w:r w:rsidRPr="0018090C">
                                      <w:rPr>
                                        <w:sz w:val="20"/>
                                        <w:szCs w:val="20"/>
                                      </w:rPr>
                                      <w:t xml:space="preserve">Figure </w:t>
                                    </w:r>
                                    <w:r>
                                      <w:rPr>
                                        <w:sz w:val="20"/>
                                        <w:szCs w:val="20"/>
                                      </w:rPr>
                                      <w:t>3.22</w:t>
                                    </w:r>
                                    <w:r w:rsidRPr="0018090C">
                                      <w:rPr>
                                        <w:sz w:val="20"/>
                                        <w:szCs w:val="20"/>
                                      </w:rPr>
                                      <w:t>: (A) Positive ion mode nanospray spectrum for a sampled mung bean cell, showing recorded signals in the m/z region for protonated 2- Methyl-5-nitroimidazole  [M + H]</w:t>
                                    </w:r>
                                    <w:r w:rsidRPr="0018090C">
                                      <w:rPr>
                                        <w:sz w:val="20"/>
                                        <w:szCs w:val="20"/>
                                        <w:vertAlign w:val="superscript"/>
                                      </w:rPr>
                                      <w:t>+</w:t>
                                    </w:r>
                                    <w:r w:rsidRPr="0018090C">
                                      <w:rPr>
                                        <w:sz w:val="20"/>
                                        <w:szCs w:val="20"/>
                                      </w:rPr>
                                      <w:t xml:space="preserve"> with a nominal mass of 128. The positive ion mode nanospray spectrum for the relevant spray period is displayed against the theoretical isotopic distribution of the calculated m/z value for protonated 2- Methyl-5-nitroimidazole. (B) Extracted ion plot generated for protonated 2- Methyl-5-nitroimidazole (m/z range 128.04 – 128.05), displaying the time points at which there is a signal within this m/z range. (C)– (F) Positive ion nanospray spectra displaying signals corresponding with the m/z value for protonated 2- Methyl-5-nitroimidazole  at example time points derived from the extracted ion plot. Displayed against the theoretical isotopic distribution of protonated 2- Methyl-5-nitroimidazole .</w:t>
                                    </w:r>
                                    <w:bookmarkEnd w:id="119"/>
                                  </w:p>
                                  <w:p w14:paraId="09C103AC" w14:textId="77777777" w:rsidR="00F75B1B" w:rsidRPr="00FE00C6" w:rsidRDefault="00F75B1B" w:rsidP="003F33E6">
                                    <w:pPr>
                                      <w:pStyle w:val="Caption"/>
                                      <w:rPr>
                                        <w:noProof/>
                                      </w:rPr>
                                    </w:pPr>
                                  </w:p>
                                </w:txbxContent>
                              </v:textbox>
                            </v:shape>
                          </v:group>
                        </v:group>
                        <v:shape id="Picture 382" o:spid="_x0000_s1840" type="#_x0000_t75" style="position:absolute;left:2406;top:29357;width:62668;height:166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">
                          <v:imagedata r:id="rId276" o:title=""/>
                        </v:shape>
                      </v:group>
                      <v:group id="Group 384" o:spid="_x0000_s1841" style="position:absolute;left:44703;top:6538;width:22045;height:16130" coordorigin="-1206,-2986" coordsize="22045,16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">
                        <v:shape id="_x0000_s1842" type="#_x0000_t202" style="position:absolute;left:-1206;top:10572;width:20591;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" filled="f" stroked="f">
                          <v:textbox>
                            <w:txbxContent>
                              <w:p w14:paraId="133A3B2A" w14:textId="77777777" w:rsidR="00F75B1B" w:rsidRDefault="00F75B1B" w:rsidP="003F33E6">
                                <w:r>
                                  <w:t>Theoretical isotopic distribution</w:t>
                                </w:r>
                              </w:p>
                            </w:txbxContent>
                          </v:textbox>
                        </v:shape>
                        <v:shape id="_x0000_s1843" type="#_x0000_t202" style="position:absolute;left:2362;top:-2986;width:18476;height:3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" filled="f" stroked="f">
                          <v:textbox>
                            <w:txbxContent>
                              <w:p w14:paraId="5CB1A67D" w14:textId="77777777" w:rsidR="00F75B1B" w:rsidRDefault="00F75B1B" w:rsidP="003F33E6">
                                <w:r>
                                  <w:t>Mass accuracy = &lt;3.5 ppm</w:t>
                                </w:r>
                              </w:p>
                            </w:txbxContent>
                          </v:textbox>
                        </v:shape>
                      </v:group>
                    </v:group>
                  </v:group>
                </v:group>
                <v:group id="Group 387" o:spid="_x0000_s1844" style="position:absolute;left:1103;top:8828;width:62783;height:18110" coordsize="62782,1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">
                  <v:shape id="Picture 388" o:spid="_x0000_s1845" type="#_x0000_t75" style="position:absolute;width:62782;height:18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">
                    <v:imagedata r:id="rId277" o:title=""/>
                  </v:shape>
                  <v:shape id="_x0000_s1846" type="#_x0000_t202" style="position:absolute;left:9774;top:788;width:10395;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" filled="f" stroked="f">
                    <v:textbox style="mso-fit-shape-to-text:t">
                      <w:txbxContent>
                        <w:p w14:paraId="6E04A7F0" w14:textId="77777777" w:rsidR="00F75B1B" w:rsidRPr="00B00CFD" w:rsidRDefault="00F75B1B" w:rsidP="003F33E6">
                          <w:pPr>
                            <w:rPr>
                              <w:vertAlign w:val="superscript"/>
                            </w:rPr>
                          </w:pPr>
                          <w:r w:rsidRPr="00B00CFD">
                            <w:t>C</w:t>
                          </w:r>
                          <w:r>
                            <w:rPr>
                              <w:vertAlign w:val="subscript"/>
                            </w:rPr>
                            <w:t>4</w:t>
                          </w:r>
                          <w:r w:rsidRPr="00B00CFD">
                            <w:t>H</w:t>
                          </w:r>
                          <w:r>
                            <w:rPr>
                              <w:vertAlign w:val="subscript"/>
                            </w:rPr>
                            <w:t>5</w:t>
                          </w:r>
                          <w:r w:rsidRPr="00B00CFD">
                            <w:t>N</w:t>
                          </w:r>
                          <w:r w:rsidRPr="00B00CFD">
                            <w:rPr>
                              <w:vertAlign w:val="subscript"/>
                            </w:rPr>
                            <w:t>3</w:t>
                          </w:r>
                          <w:r w:rsidRPr="00B00CFD">
                            <w:t>O</w:t>
                          </w:r>
                          <w:r>
                            <w:rPr>
                              <w:vertAlign w:val="subscript"/>
                            </w:rPr>
                            <w:t>2</w:t>
                          </w:r>
                          <w:r w:rsidRPr="00B00CFD">
                            <w:t xml:space="preserve"> </w:t>
                          </w:r>
                          <w:r>
                            <w:t>+ H</w:t>
                          </w:r>
                          <w:r>
                            <w:rPr>
                              <w:vertAlign w:val="superscript"/>
                            </w:rPr>
                            <w:t>+</w:t>
                          </w:r>
                        </w:p>
                      </w:txbxContent>
                    </v:textbox>
                  </v:shape>
                  <v:shape id="Straight Arrow Connector 407" o:spid="_x0000_s1847" type="#_x0000_t32" style="position:absolute;left:7475;top:2207;width:2896;height:136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" strokecolor="black [3200]" strokeweight=".5pt">
                    <v:stroke endarrow="block" joinstyle="miter"/>
                  </v:shape>
                  <v:shape id="Picture 408" o:spid="_x0000_s1848" type="#_x0000_t75" style="position:absolute;left:25415;top:505;width:7194;height:57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" stroked="t" strokecolor="black [3213]" strokeweight="1pt">
                    <v:stroke dashstyle="dash"/>
                    <v:imagedata r:id="rId278" o:title=""/>
                    <v:path arrowok="t"/>
                  </v:shape>
                  <v:shape id="Picture 416" o:spid="_x0000_s1849" type="#_x0000_t75" style="position:absolute;left:46541;top:348;width:6927;height:57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" stroked="t" strokecolor="black [3213]" strokeweight="1pt">
                    <v:stroke dashstyle="dash"/>
                    <v:imagedata r:id="rId279" o:title=""/>
                    <v:path arrowok="t"/>
                  </v:shape>
                </v:group>
              </v:group>
            </w:pict>
          </mc:Fallback>
        </mc:AlternateContent>
      </w:r>
      <w:r w:rsidRPr="009A00CF">
        <w:rPr>
          <w:noProof/>
        </w:rPr>
        <w:t xml:space="preserve"> </w:t>
      </w:r>
    </w:p>
    <w:p w14:paraId="659620E5" w14:textId="77777777" w:rsidR="003F33E6" w:rsidRPr="009A00CF" w:rsidRDefault="003F33E6" w:rsidP="003F33E6">
      <w:r w:rsidRPr="009A00CF">
        <w:rPr>
          <w:noProof/>
        </w:rPr>
        <mc:AlternateContent>
          <mc:Choice Requires="wps">
            <w:drawing>
              <wp:anchor distT="0" distB="0" distL="114300" distR="114300" simplePos="0" relativeHeight="251765760" behindDoc="0" locked="0" layoutInCell="1" allowOverlap="1" wp14:anchorId="6B897506" wp14:editId="049A1AC6">
                <wp:simplePos x="0" y="0"/>
                <wp:positionH relativeFrom="column">
                  <wp:posOffset>4865427</wp:posOffset>
                </wp:positionH>
                <wp:positionV relativeFrom="paragraph">
                  <wp:posOffset>1203325</wp:posOffset>
                </wp:positionV>
                <wp:extent cx="0" cy="210071"/>
                <wp:effectExtent l="76200" t="0" r="57150" b="57150"/>
                <wp:wrapNone/>
                <wp:docPr id="436" name="Straight Arrow Connector 436"/>
                <wp:cNvGraphicFramePr/>
                <a:graphic xmlns:a="http://schemas.openxmlformats.org/drawingml/2006/main">
                  <a:graphicData uri="http://schemas.microsoft.com/office/word/2010/wordprocessingShape">
                    <wps:wsp>
                      <wps:cNvCnPr/>
                      <wps:spPr>
                        <a:xfrm>
                          <a:off x="0" y="0"/>
                          <a:ext cx="0" cy="2100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37F0F22" id="Straight Arrow Connector 436" o:spid="_x0000_s1026" type="#_x0000_t32" style="position:absolute;margin-left:383.1pt;margin-top:94.75pt;width:0;height:16.55pt;z-index:251765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" strokecolor="black [3200]" strokeweight=".5pt">
                <v:stroke endarrow="block" joinstyle="miter"/>
              </v:shape>
            </w:pict>
          </mc:Fallback>
        </mc:AlternateContent>
      </w:r>
      <w:r w:rsidRPr="009A00CF">
        <w:rPr>
          <w:noProof/>
        </w:rPr>
        <mc:AlternateContent>
          <mc:Choice Requires="wps">
            <w:drawing>
              <wp:anchor distT="0" distB="0" distL="114300" distR="114300" simplePos="0" relativeHeight="251763712" behindDoc="0" locked="0" layoutInCell="1" allowOverlap="1" wp14:anchorId="32440740" wp14:editId="2701DE26">
                <wp:simplePos x="0" y="0"/>
                <wp:positionH relativeFrom="column">
                  <wp:posOffset>2750024</wp:posOffset>
                </wp:positionH>
                <wp:positionV relativeFrom="paragraph">
                  <wp:posOffset>1203325</wp:posOffset>
                </wp:positionV>
                <wp:extent cx="0" cy="121361"/>
                <wp:effectExtent l="76200" t="0" r="57150" b="50165"/>
                <wp:wrapNone/>
                <wp:docPr id="434" name="Straight Arrow Connector 434"/>
                <wp:cNvGraphicFramePr/>
                <a:graphic xmlns:a="http://schemas.openxmlformats.org/drawingml/2006/main">
                  <a:graphicData uri="http://schemas.microsoft.com/office/word/2010/wordprocessingShape">
                    <wps:wsp>
                      <wps:cNvCnPr/>
                      <wps:spPr>
                        <a:xfrm>
                          <a:off x="0" y="0"/>
                          <a:ext cx="0" cy="1213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CA7440" id="Straight Arrow Connector 434" o:spid="_x0000_s1026" type="#_x0000_t32" style="position:absolute;margin-left:216.55pt;margin-top:94.75pt;width:0;height:9.55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" strokecolor="black [3200]" strokeweight=".5pt">
                <v:stroke endarrow="block" joinstyle="miter"/>
              </v:shape>
            </w:pict>
          </mc:Fallback>
        </mc:AlternateContent>
      </w:r>
      <w:r w:rsidRPr="009A00CF">
        <w:br w:type="page"/>
      </w:r>
    </w:p>
    <w:p w14:paraId="4B78CEB4" w14:textId="77777777" w:rsidR="003F33E6" w:rsidRPr="009A00CF" w:rsidRDefault="003F33E6" w:rsidP="003F33E6">
      <w:pPr>
        <w:tabs>
          <w:tab w:val="left" w:pos="1740"/>
        </w:tabs>
      </w:pPr>
      <w:r w:rsidRPr="009A00CF">
        <w:rPr>
          <w:noProof/>
        </w:rPr>
        <w:lastRenderedPageBreak/>
        <mc:AlternateContent>
          <mc:Choice Requires="wpg">
            <w:drawing>
              <wp:anchor distT="0" distB="0" distL="114300" distR="114300" simplePos="0" relativeHeight="251762688" behindDoc="0" locked="0" layoutInCell="1" allowOverlap="1" wp14:anchorId="2DC6103B" wp14:editId="0DB41577">
                <wp:simplePos x="0" y="0"/>
                <wp:positionH relativeFrom="column">
                  <wp:posOffset>-362607</wp:posOffset>
                </wp:positionH>
                <wp:positionV relativeFrom="paragraph">
                  <wp:posOffset>15766</wp:posOffset>
                </wp:positionV>
                <wp:extent cx="6552565" cy="8663939"/>
                <wp:effectExtent l="0" t="0" r="19685" b="4445"/>
                <wp:wrapNone/>
                <wp:docPr id="418" name="Group 418"/>
                <wp:cNvGraphicFramePr/>
                <a:graphic xmlns:a="http://schemas.openxmlformats.org/drawingml/2006/main">
                  <a:graphicData uri="http://schemas.microsoft.com/office/word/2010/wordprocessingGroup">
                    <wpg:wgp>
                      <wpg:cNvGrpSpPr/>
                      <wpg:grpSpPr>
                        <a:xfrm>
                          <a:off x="0" y="0"/>
                          <a:ext cx="6552565" cy="8663939"/>
                          <a:chOff x="0" y="0"/>
                          <a:chExt cx="6552565" cy="8663939"/>
                        </a:xfrm>
                      </wpg:grpSpPr>
                      <pic:pic xmlns:pic="http://schemas.openxmlformats.org/drawingml/2006/picture">
                        <pic:nvPicPr>
                          <pic:cNvPr id="419" name="Picture 419"/>
                          <pic:cNvPicPr>
                            <a:picLocks noChangeAspect="1"/>
                          </pic:cNvPicPr>
                        </pic:nvPicPr>
                        <pic:blipFill>
                          <a:blip r:embed="rId280">
                            <a:extLst>
                              <a:ext uri="{28A0092B-C50C-407E-A947-70E740481C1C}">
                                <a14:useLocalDpi xmlns:a14="http://schemas.microsoft.com/office/drawing/2010/main" val="0"/>
                              </a:ext>
                            </a:extLst>
                          </a:blip>
                          <a:stretch>
                            <a:fillRect/>
                          </a:stretch>
                        </pic:blipFill>
                        <pic:spPr>
                          <a:xfrm>
                            <a:off x="94593" y="898634"/>
                            <a:ext cx="6332855" cy="1824355"/>
                          </a:xfrm>
                          <a:prstGeom prst="rect">
                            <a:avLst/>
                          </a:prstGeom>
                        </pic:spPr>
                      </pic:pic>
                      <wpg:grpSp>
                        <wpg:cNvPr id="421" name="Group 421"/>
                        <wpg:cNvGrpSpPr/>
                        <wpg:grpSpPr>
                          <a:xfrm>
                            <a:off x="0" y="0"/>
                            <a:ext cx="6552565" cy="8663939"/>
                            <a:chOff x="104775" y="0"/>
                            <a:chExt cx="6552565" cy="8663939"/>
                          </a:xfrm>
                        </wpg:grpSpPr>
                        <wpg:grpSp>
                          <wpg:cNvPr id="426" name="Group 426"/>
                          <wpg:cNvGrpSpPr/>
                          <wpg:grpSpPr>
                            <a:xfrm>
                              <a:off x="104775" y="0"/>
                              <a:ext cx="6552565" cy="8663939"/>
                              <a:chOff x="104775" y="-190501"/>
                              <a:chExt cx="6552565" cy="8663940"/>
                            </a:xfrm>
                          </wpg:grpSpPr>
                          <pic:pic xmlns:pic="http://schemas.openxmlformats.org/drawingml/2006/picture">
                            <pic:nvPicPr>
                              <pic:cNvPr id="427" name="Picture 427"/>
                              <pic:cNvPicPr>
                                <a:picLocks noChangeAspect="1"/>
                              </pic:cNvPicPr>
                            </pic:nvPicPr>
                            <pic:blipFill>
                              <a:blip r:embed="rId281" cstate="print">
                                <a:extLst>
                                  <a:ext uri="{28A0092B-C50C-407E-A947-70E740481C1C}">
                                    <a14:useLocalDpi xmlns:a14="http://schemas.microsoft.com/office/drawing/2010/main" val="0"/>
                                  </a:ext>
                                </a:extLst>
                              </a:blip>
                              <a:stretch>
                                <a:fillRect/>
                              </a:stretch>
                            </pic:blipFill>
                            <pic:spPr>
                              <a:xfrm>
                                <a:off x="3421117" y="5707117"/>
                                <a:ext cx="3086100" cy="868680"/>
                              </a:xfrm>
                              <a:prstGeom prst="rect">
                                <a:avLst/>
                              </a:prstGeom>
                            </pic:spPr>
                          </pic:pic>
                          <pic:pic xmlns:pic="http://schemas.openxmlformats.org/drawingml/2006/picture">
                            <pic:nvPicPr>
                              <pic:cNvPr id="428" name="Picture 428"/>
                              <pic:cNvPicPr>
                                <a:picLocks noChangeAspect="1"/>
                              </pic:cNvPicPr>
                            </pic:nvPicPr>
                            <pic:blipFill>
                              <a:blip r:embed="rId282" cstate="print">
                                <a:extLst>
                                  <a:ext uri="{28A0092B-C50C-407E-A947-70E740481C1C}">
                                    <a14:useLocalDpi xmlns:a14="http://schemas.microsoft.com/office/drawing/2010/main" val="0"/>
                                  </a:ext>
                                </a:extLst>
                              </a:blip>
                              <a:stretch>
                                <a:fillRect/>
                              </a:stretch>
                            </pic:blipFill>
                            <pic:spPr>
                              <a:xfrm>
                                <a:off x="252248" y="5707117"/>
                                <a:ext cx="3086100" cy="905510"/>
                              </a:xfrm>
                              <a:prstGeom prst="rect">
                                <a:avLst/>
                              </a:prstGeom>
                            </pic:spPr>
                          </pic:pic>
                          <pic:pic xmlns:pic="http://schemas.openxmlformats.org/drawingml/2006/picture">
                            <pic:nvPicPr>
                              <pic:cNvPr id="429" name="Picture 429"/>
                              <pic:cNvPicPr>
                                <a:picLocks noChangeAspect="1"/>
                              </pic:cNvPicPr>
                            </pic:nvPicPr>
                            <pic:blipFill>
                              <a:blip r:embed="rId283" cstate="print">
                                <a:extLst>
                                  <a:ext uri="{28A0092B-C50C-407E-A947-70E740481C1C}">
                                    <a14:useLocalDpi xmlns:a14="http://schemas.microsoft.com/office/drawing/2010/main" val="0"/>
                                  </a:ext>
                                </a:extLst>
                              </a:blip>
                              <a:stretch>
                                <a:fillRect/>
                              </a:stretch>
                            </pic:blipFill>
                            <pic:spPr>
                              <a:xfrm>
                                <a:off x="3452648" y="4761186"/>
                                <a:ext cx="3035300" cy="857250"/>
                              </a:xfrm>
                              <a:prstGeom prst="rect">
                                <a:avLst/>
                              </a:prstGeom>
                            </pic:spPr>
                          </pic:pic>
                          <pic:pic xmlns:pic="http://schemas.openxmlformats.org/drawingml/2006/picture">
                            <pic:nvPicPr>
                              <pic:cNvPr id="430" name="Picture 430"/>
                              <pic:cNvPicPr>
                                <a:picLocks noChangeAspect="1"/>
                              </pic:cNvPicPr>
                            </pic:nvPicPr>
                            <pic:blipFill>
                              <a:blip r:embed="rId284" cstate="print">
                                <a:extLst>
                                  <a:ext uri="{28A0092B-C50C-407E-A947-70E740481C1C}">
                                    <a14:useLocalDpi xmlns:a14="http://schemas.microsoft.com/office/drawing/2010/main" val="0"/>
                                  </a:ext>
                                </a:extLst>
                              </a:blip>
                              <a:stretch>
                                <a:fillRect/>
                              </a:stretch>
                            </pic:blipFill>
                            <pic:spPr>
                              <a:xfrm>
                                <a:off x="236483" y="4761186"/>
                                <a:ext cx="3086100" cy="880745"/>
                              </a:xfrm>
                              <a:prstGeom prst="rect">
                                <a:avLst/>
                              </a:prstGeom>
                            </pic:spPr>
                          </pic:pic>
                          <wpg:grpSp>
                            <wpg:cNvPr id="431" name="Group 431"/>
                            <wpg:cNvGrpSpPr/>
                            <wpg:grpSpPr>
                              <a:xfrm>
                                <a:off x="104775" y="-190501"/>
                                <a:ext cx="6552565" cy="8663940"/>
                                <a:chOff x="0" y="-190501"/>
                                <a:chExt cx="6552565" cy="8663940"/>
                              </a:xfrm>
                            </wpg:grpSpPr>
                            <wps:wsp>
                              <wps:cNvPr id="432" name="Rectangle 432"/>
                              <wps:cNvSpPr/>
                              <wps:spPr>
                                <a:xfrm>
                                  <a:off x="133350" y="5695950"/>
                                  <a:ext cx="3133421" cy="914277"/>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3" name="Text Box 2"/>
                              <wps:cNvSpPr txBox="1">
                                <a:spLocks noChangeArrowheads="1"/>
                              </wps:cNvSpPr>
                              <wps:spPr bwMode="auto">
                                <a:xfrm>
                                  <a:off x="285750" y="5734050"/>
                                  <a:ext cx="497840" cy="307969"/>
                                </a:xfrm>
                                <a:prstGeom prst="rect">
                                  <a:avLst/>
                                </a:prstGeom>
                                <a:noFill/>
                                <a:ln w="9525">
                                  <a:noFill/>
                                  <a:miter lim="800000"/>
                                  <a:headEnd/>
                                  <a:tailEnd/>
                                </a:ln>
                              </wps:spPr>
                              <wps:txbx>
                                <w:txbxContent>
                                  <w:p w14:paraId="287C3F5B" w14:textId="77777777" w:rsidR="00F75B1B" w:rsidRPr="00400353" w:rsidRDefault="00F75B1B" w:rsidP="003F33E6">
                                    <w:pPr>
                                      <w:rPr>
                                        <w:b/>
                                        <w:bCs/>
                                      </w:rPr>
                                    </w:pPr>
                                    <w:r>
                                      <w:rPr>
                                        <w:b/>
                                        <w:bCs/>
                                      </w:rPr>
                                      <w:t>(E)</w:t>
                                    </w:r>
                                  </w:p>
                                </w:txbxContent>
                              </wps:txbx>
                              <wps:bodyPr rot="0" vert="horz" wrap="square" lIns="91440" tIns="45720" rIns="91440" bIns="45720" anchor="t" anchorCtr="0">
                                <a:noAutofit/>
                              </wps:bodyPr>
                            </wps:wsp>
                            <wps:wsp>
                              <wps:cNvPr id="435" name="Rectangle 435"/>
                              <wps:cNvSpPr/>
                              <wps:spPr>
                                <a:xfrm>
                                  <a:off x="3295650" y="5695950"/>
                                  <a:ext cx="3133090" cy="913748"/>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7" name="Text Box 2"/>
                              <wps:cNvSpPr txBox="1">
                                <a:spLocks noChangeArrowheads="1"/>
                              </wps:cNvSpPr>
                              <wps:spPr bwMode="auto">
                                <a:xfrm>
                                  <a:off x="3448050" y="5734050"/>
                                  <a:ext cx="497840" cy="307969"/>
                                </a:xfrm>
                                <a:prstGeom prst="rect">
                                  <a:avLst/>
                                </a:prstGeom>
                                <a:noFill/>
                                <a:ln w="9525">
                                  <a:noFill/>
                                  <a:miter lim="800000"/>
                                  <a:headEnd/>
                                  <a:tailEnd/>
                                </a:ln>
                              </wps:spPr>
                              <wps:txbx>
                                <w:txbxContent>
                                  <w:p w14:paraId="646F8CF2" w14:textId="77777777" w:rsidR="00F75B1B" w:rsidRPr="00400353" w:rsidRDefault="00F75B1B" w:rsidP="003F33E6">
                                    <w:pPr>
                                      <w:rPr>
                                        <w:b/>
                                        <w:bCs/>
                                      </w:rPr>
                                    </w:pPr>
                                    <w:r>
                                      <w:rPr>
                                        <w:b/>
                                        <w:bCs/>
                                      </w:rPr>
                                      <w:t>(F)</w:t>
                                    </w:r>
                                  </w:p>
                                </w:txbxContent>
                              </wps:txbx>
                              <wps:bodyPr rot="0" vert="horz" wrap="square" lIns="91440" tIns="45720" rIns="91440" bIns="45720" anchor="t" anchorCtr="0">
                                <a:noAutofit/>
                              </wps:bodyPr>
                            </wps:wsp>
                            <wps:wsp>
                              <wps:cNvPr id="438" name="Text Box 2"/>
                              <wps:cNvSpPr txBox="1">
                                <a:spLocks noChangeArrowheads="1"/>
                              </wps:cNvSpPr>
                              <wps:spPr bwMode="auto">
                                <a:xfrm>
                                  <a:off x="1924050" y="5715000"/>
                                  <a:ext cx="1391944" cy="574557"/>
                                </a:xfrm>
                                <a:prstGeom prst="rect">
                                  <a:avLst/>
                                </a:prstGeom>
                                <a:noFill/>
                                <a:ln w="9525">
                                  <a:noFill/>
                                  <a:miter lim="800000"/>
                                  <a:headEnd/>
                                  <a:tailEnd/>
                                </a:ln>
                              </wps:spPr>
                              <wps:txbx>
                                <w:txbxContent>
                                  <w:p w14:paraId="713487CA"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11.34 mins</w:t>
                                    </w:r>
                                  </w:p>
                                  <w:p w14:paraId="074A4B1F"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5</w:t>
                                    </w:r>
                                    <w:r w:rsidRPr="00675611">
                                      <w:rPr>
                                        <w:sz w:val="16"/>
                                        <w:szCs w:val="16"/>
                                      </w:rPr>
                                      <w:t xml:space="preserve"> ppm</w:t>
                                    </w:r>
                                  </w:p>
                                </w:txbxContent>
                              </wps:txbx>
                              <wps:bodyPr rot="0" vert="horz" wrap="square" lIns="91440" tIns="45720" rIns="91440" bIns="45720" anchor="t" anchorCtr="0">
                                <a:noAutofit/>
                              </wps:bodyPr>
                            </wps:wsp>
                            <wps:wsp>
                              <wps:cNvPr id="441" name="Text Box 2"/>
                              <wps:cNvSpPr txBox="1">
                                <a:spLocks noChangeArrowheads="1"/>
                              </wps:cNvSpPr>
                              <wps:spPr bwMode="auto">
                                <a:xfrm>
                                  <a:off x="5086350" y="5676900"/>
                                  <a:ext cx="1414278" cy="574557"/>
                                </a:xfrm>
                                <a:prstGeom prst="rect">
                                  <a:avLst/>
                                </a:prstGeom>
                                <a:noFill/>
                                <a:ln w="9525">
                                  <a:noFill/>
                                  <a:miter lim="800000"/>
                                  <a:headEnd/>
                                  <a:tailEnd/>
                                </a:ln>
                              </wps:spPr>
                              <wps:txbx>
                                <w:txbxContent>
                                  <w:p w14:paraId="08881E60" w14:textId="77777777" w:rsidR="00F75B1B" w:rsidRDefault="00F75B1B" w:rsidP="003F33E6">
                                    <w:pPr>
                                      <w:spacing w:line="240" w:lineRule="auto"/>
                                      <w:jc w:val="right"/>
                                      <w:rPr>
                                        <w:sz w:val="16"/>
                                        <w:szCs w:val="16"/>
                                      </w:rPr>
                                    </w:pPr>
                                    <w:r>
                                      <w:rPr>
                                        <w:sz w:val="16"/>
                                        <w:szCs w:val="16"/>
                                      </w:rPr>
                                      <w:t xml:space="preserve">Spray </w:t>
                                    </w:r>
                                    <w:r w:rsidRPr="00675611">
                                      <w:rPr>
                                        <w:sz w:val="16"/>
                                        <w:szCs w:val="16"/>
                                      </w:rPr>
                                      <w:t>time</w:t>
                                    </w:r>
                                    <w:r>
                                      <w:rPr>
                                        <w:sz w:val="16"/>
                                        <w:szCs w:val="16"/>
                                      </w:rPr>
                                      <w:t xml:space="preserve"> = 11.43 mins</w:t>
                                    </w:r>
                                  </w:p>
                                  <w:p w14:paraId="6901F382"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w:t>
                                    </w:r>
                                    <w:r w:rsidRPr="00675611">
                                      <w:rPr>
                                        <w:sz w:val="16"/>
                                        <w:szCs w:val="16"/>
                                      </w:rPr>
                                      <w:t xml:space="preserve"> ppm</w:t>
                                    </w:r>
                                  </w:p>
                                </w:txbxContent>
                              </wps:txbx>
                              <wps:bodyPr rot="0" vert="horz" wrap="square" lIns="91440" tIns="45720" rIns="91440" bIns="45720" anchor="t" anchorCtr="0">
                                <a:noAutofit/>
                              </wps:bodyPr>
                            </wps:wsp>
                            <wps:wsp>
                              <wps:cNvPr id="442" name="Text Box 2"/>
                              <wps:cNvSpPr txBox="1">
                                <a:spLocks noChangeArrowheads="1"/>
                              </wps:cNvSpPr>
                              <wps:spPr bwMode="auto">
                                <a:xfrm>
                                  <a:off x="5172076" y="6153150"/>
                                  <a:ext cx="1334018" cy="228600"/>
                                </a:xfrm>
                                <a:prstGeom prst="rect">
                                  <a:avLst/>
                                </a:prstGeom>
                                <a:noFill/>
                                <a:ln w="9525">
                                  <a:noFill/>
                                  <a:miter lim="800000"/>
                                  <a:headEnd/>
                                  <a:tailEnd/>
                                </a:ln>
                              </wps:spPr>
                              <wps:txbx>
                                <w:txbxContent>
                                  <w:p w14:paraId="74635270" w14:textId="77777777" w:rsidR="00F75B1B" w:rsidRPr="00400353" w:rsidRDefault="00F75B1B" w:rsidP="003F33E6">
                                    <w:pPr>
                                      <w:rPr>
                                        <w:sz w:val="16"/>
                                        <w:szCs w:val="16"/>
                                      </w:rPr>
                                    </w:pPr>
                                    <w:r>
                                      <w:rPr>
                                        <w:sz w:val="16"/>
                                        <w:szCs w:val="16"/>
                                      </w:rPr>
                                      <w:t>Theoretical isotopic peak</w:t>
                                    </w:r>
                                  </w:p>
                                  <w:p w14:paraId="215E816F" w14:textId="77777777" w:rsidR="00F75B1B" w:rsidRPr="00400353" w:rsidRDefault="00F75B1B" w:rsidP="003F33E6">
                                    <w:pPr>
                                      <w:rPr>
                                        <w:sz w:val="16"/>
                                        <w:szCs w:val="16"/>
                                      </w:rPr>
                                    </w:pPr>
                                  </w:p>
                                </w:txbxContent>
                              </wps:txbx>
                              <wps:bodyPr rot="0" vert="horz" wrap="square" lIns="91440" tIns="45720" rIns="91440" bIns="45720" anchor="t" anchorCtr="0">
                                <a:noAutofit/>
                              </wps:bodyPr>
                            </wps:wsp>
                            <wps:wsp>
                              <wps:cNvPr id="443" name="Text Box 2"/>
                              <wps:cNvSpPr txBox="1">
                                <a:spLocks noChangeArrowheads="1"/>
                              </wps:cNvSpPr>
                              <wps:spPr bwMode="auto">
                                <a:xfrm>
                                  <a:off x="2000250" y="6153150"/>
                                  <a:ext cx="1324493" cy="228600"/>
                                </a:xfrm>
                                <a:prstGeom prst="rect">
                                  <a:avLst/>
                                </a:prstGeom>
                                <a:noFill/>
                                <a:ln w="9525">
                                  <a:noFill/>
                                  <a:miter lim="800000"/>
                                  <a:headEnd/>
                                  <a:tailEnd/>
                                </a:ln>
                              </wps:spPr>
                              <wps:txbx>
                                <w:txbxContent>
                                  <w:p w14:paraId="0993951C" w14:textId="77777777" w:rsidR="00F75B1B" w:rsidRPr="00400353" w:rsidRDefault="00F75B1B" w:rsidP="003F33E6">
                                    <w:pPr>
                                      <w:rPr>
                                        <w:sz w:val="16"/>
                                        <w:szCs w:val="16"/>
                                      </w:rPr>
                                    </w:pPr>
                                    <w:r>
                                      <w:rPr>
                                        <w:sz w:val="16"/>
                                        <w:szCs w:val="16"/>
                                      </w:rPr>
                                      <w:t>Theoretical isotopic peak</w:t>
                                    </w:r>
                                  </w:p>
                                  <w:p w14:paraId="7DCC0E96" w14:textId="77777777" w:rsidR="00F75B1B" w:rsidRPr="00400353" w:rsidRDefault="00F75B1B" w:rsidP="003F33E6">
                                    <w:pPr>
                                      <w:rPr>
                                        <w:sz w:val="16"/>
                                        <w:szCs w:val="16"/>
                                      </w:rPr>
                                    </w:pPr>
                                  </w:p>
                                </w:txbxContent>
                              </wps:txbx>
                              <wps:bodyPr rot="0" vert="horz" wrap="square" lIns="91440" tIns="45720" rIns="91440" bIns="45720" anchor="t" anchorCtr="0">
                                <a:noAutofit/>
                              </wps:bodyPr>
                            </wps:wsp>
                            <wpg:grpSp>
                              <wpg:cNvPr id="444" name="Group 444"/>
                              <wpg:cNvGrpSpPr/>
                              <wpg:grpSpPr>
                                <a:xfrm>
                                  <a:off x="0" y="-190501"/>
                                  <a:ext cx="6552565" cy="8663940"/>
                                  <a:chOff x="0" y="-190517"/>
                                  <a:chExt cx="6552811" cy="8664636"/>
                                </a:xfrm>
                              </wpg:grpSpPr>
                              <wpg:grpSp>
                                <wpg:cNvPr id="445" name="Group 445"/>
                                <wpg:cNvGrpSpPr/>
                                <wpg:grpSpPr>
                                  <a:xfrm>
                                    <a:off x="0" y="-190517"/>
                                    <a:ext cx="6552811" cy="6941593"/>
                                    <a:chOff x="0" y="-190527"/>
                                    <a:chExt cx="6553200" cy="6941965"/>
                                  </a:xfrm>
                                </wpg:grpSpPr>
                                <wpg:grpSp>
                                  <wpg:cNvPr id="446" name="Group 446"/>
                                  <wpg:cNvGrpSpPr/>
                                  <wpg:grpSpPr>
                                    <a:xfrm>
                                      <a:off x="0" y="-190527"/>
                                      <a:ext cx="6553200" cy="6941965"/>
                                      <a:chOff x="0" y="-190527"/>
                                      <a:chExt cx="6553200" cy="6941965"/>
                                    </a:xfrm>
                                  </wpg:grpSpPr>
                                  <wps:wsp>
                                    <wps:cNvPr id="447" name="Rectangle 447"/>
                                    <wps:cNvSpPr/>
                                    <wps:spPr>
                                      <a:xfrm>
                                        <a:off x="0" y="-190527"/>
                                        <a:ext cx="6553200" cy="694196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8" name="Rectangle 448"/>
                                    <wps:cNvSpPr/>
                                    <wps:spPr>
                                      <a:xfrm>
                                        <a:off x="78827" y="472965"/>
                                        <a:ext cx="6400165" cy="212534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9" name="Text Box 2"/>
                                    <wps:cNvSpPr txBox="1">
                                      <a:spLocks noChangeArrowheads="1"/>
                                    </wps:cNvSpPr>
                                    <wps:spPr bwMode="auto">
                                      <a:xfrm>
                                        <a:off x="4302073" y="1734207"/>
                                        <a:ext cx="2061657" cy="257175"/>
                                      </a:xfrm>
                                      <a:prstGeom prst="rect">
                                        <a:avLst/>
                                      </a:prstGeom>
                                      <a:noFill/>
                                      <a:ln w="9525">
                                        <a:noFill/>
                                        <a:miter lim="800000"/>
                                        <a:headEnd/>
                                        <a:tailEnd/>
                                      </a:ln>
                                    </wps:spPr>
                                    <wps:txbx>
                                      <w:txbxContent>
                                        <w:p w14:paraId="18F02B9F" w14:textId="77777777" w:rsidR="00F75B1B" w:rsidRDefault="00F75B1B" w:rsidP="003F33E6">
                                          <w:r>
                                            <w:t>Theoretical isotopic distribution</w:t>
                                          </w:r>
                                        </w:p>
                                      </w:txbxContent>
                                    </wps:txbx>
                                    <wps:bodyPr rot="0" vert="horz" wrap="square" lIns="91440" tIns="45720" rIns="91440" bIns="45720" anchor="t" anchorCtr="0">
                                      <a:noAutofit/>
                                    </wps:bodyPr>
                                  </wps:wsp>
                                  <wps:wsp>
                                    <wps:cNvPr id="450" name="Rectangle 450"/>
                                    <wps:cNvSpPr/>
                                    <wps:spPr>
                                      <a:xfrm>
                                        <a:off x="78820" y="2648608"/>
                                        <a:ext cx="6400165" cy="4007406"/>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Text Box 2"/>
                                    <wps:cNvSpPr txBox="1">
                                      <a:spLocks noChangeArrowheads="1"/>
                                    </wps:cNvSpPr>
                                    <wps:spPr bwMode="auto">
                                      <a:xfrm>
                                        <a:off x="315332" y="488731"/>
                                        <a:ext cx="3467100" cy="308610"/>
                                      </a:xfrm>
                                      <a:prstGeom prst="rect">
                                        <a:avLst/>
                                      </a:prstGeom>
                                      <a:noFill/>
                                      <a:ln w="9525">
                                        <a:noFill/>
                                        <a:miter lim="800000"/>
                                        <a:headEnd/>
                                        <a:tailEnd/>
                                      </a:ln>
                                    </wps:spPr>
                                    <wps:txbx>
                                      <w:txbxContent>
                                        <w:p w14:paraId="60EBB355" w14:textId="77777777" w:rsidR="00F75B1B" w:rsidRPr="00400353" w:rsidRDefault="00F75B1B" w:rsidP="003F33E6">
                                          <w:pPr>
                                            <w:rPr>
                                              <w:b/>
                                              <w:bCs/>
                                            </w:rPr>
                                          </w:pPr>
                                          <w:r w:rsidRPr="00400353">
                                            <w:rPr>
                                              <w:b/>
                                              <w:bCs/>
                                            </w:rPr>
                                            <w:t xml:space="preserve">Positive </w:t>
                                          </w:r>
                                          <w:r>
                                            <w:rPr>
                                              <w:b/>
                                              <w:bCs/>
                                            </w:rPr>
                                            <w:t>i</w:t>
                                          </w:r>
                                          <w:r w:rsidRPr="00400353">
                                            <w:rPr>
                                              <w:b/>
                                              <w:bCs/>
                                            </w:rPr>
                                            <w:t xml:space="preserve">on </w:t>
                                          </w:r>
                                          <w:r>
                                            <w:rPr>
                                              <w:b/>
                                              <w:bCs/>
                                            </w:rPr>
                                            <w:t>m</w:t>
                                          </w:r>
                                          <w:r w:rsidRPr="00400353">
                                            <w:rPr>
                                              <w:b/>
                                              <w:bCs/>
                                            </w:rPr>
                                            <w:t xml:space="preserve">ode </w:t>
                                          </w:r>
                                          <w:r>
                                            <w:rPr>
                                              <w:b/>
                                              <w:bCs/>
                                            </w:rPr>
                                            <w:t>nan</w:t>
                                          </w:r>
                                          <w:r w:rsidRPr="00400353">
                                            <w:rPr>
                                              <w:b/>
                                              <w:bCs/>
                                            </w:rPr>
                                            <w:t>ospray</w:t>
                                          </w:r>
                                          <w:r>
                                            <w:rPr>
                                              <w:b/>
                                              <w:bCs/>
                                            </w:rPr>
                                            <w:t xml:space="preserve"> s</w:t>
                                          </w:r>
                                          <w:r w:rsidRPr="00400353">
                                            <w:rPr>
                                              <w:b/>
                                              <w:bCs/>
                                            </w:rPr>
                                            <w:t>pectrum</w:t>
                                          </w:r>
                                          <w:r>
                                            <w:rPr>
                                              <w:b/>
                                              <w:bCs/>
                                            </w:rPr>
                                            <w:t>:</w:t>
                                          </w:r>
                                        </w:p>
                                      </w:txbxContent>
                                    </wps:txbx>
                                    <wps:bodyPr rot="0" vert="horz" wrap="square" lIns="91440" tIns="45720" rIns="91440" bIns="45720" anchor="t" anchorCtr="0">
                                      <a:noAutofit/>
                                    </wps:bodyPr>
                                  </wps:wsp>
                                  <wps:wsp>
                                    <wps:cNvPr id="452" name="Text Box 2"/>
                                    <wps:cNvSpPr txBox="1">
                                      <a:spLocks noChangeArrowheads="1"/>
                                    </wps:cNvSpPr>
                                    <wps:spPr bwMode="auto">
                                      <a:xfrm>
                                        <a:off x="315331" y="2664372"/>
                                        <a:ext cx="6124192" cy="308610"/>
                                      </a:xfrm>
                                      <a:prstGeom prst="rect">
                                        <a:avLst/>
                                      </a:prstGeom>
                                      <a:noFill/>
                                      <a:ln w="9525">
                                        <a:noFill/>
                                        <a:miter lim="800000"/>
                                        <a:headEnd/>
                                        <a:tailEnd/>
                                      </a:ln>
                                    </wps:spPr>
                                    <wps:txbx>
                                      <w:txbxContent>
                                        <w:p w14:paraId="6CFC1ED4" w14:textId="77777777" w:rsidR="00F75B1B" w:rsidRPr="00575D6C" w:rsidRDefault="00F75B1B" w:rsidP="003F33E6">
                                          <w:pPr>
                                            <w:rPr>
                                              <w:b/>
                                              <w:bCs/>
                                            </w:rPr>
                                          </w:pPr>
                                          <w:r w:rsidRPr="00400353">
                                            <w:rPr>
                                              <w:b/>
                                              <w:bCs/>
                                            </w:rPr>
                                            <w:t xml:space="preserve">Extracted ion </w:t>
                                          </w:r>
                                          <w:r>
                                            <w:rPr>
                                              <w:b/>
                                              <w:bCs/>
                                            </w:rPr>
                                            <w:t>plot</w:t>
                                          </w:r>
                                          <w:r w:rsidRPr="00400353">
                                            <w:rPr>
                                              <w:b/>
                                              <w:bCs/>
                                            </w:rPr>
                                            <w:t>:</w:t>
                                          </w:r>
                                          <w:r>
                                            <w:rPr>
                                              <w:b/>
                                              <w:bCs/>
                                            </w:rPr>
                                            <w:t xml:space="preserve">                                                                                                     </w:t>
                                          </w:r>
                                          <w:r w:rsidRPr="0068646E">
                                            <w:rPr>
                                              <w:b/>
                                              <w:bCs/>
                                              <w:i/>
                                              <w:iCs/>
                                            </w:rPr>
                                            <w:t>m/z</w:t>
                                          </w:r>
                                          <w:r>
                                            <w:rPr>
                                              <w:b/>
                                              <w:bCs/>
                                            </w:rPr>
                                            <w:t xml:space="preserve"> range = 128.04 - 128.05</w:t>
                                          </w:r>
                                        </w:p>
                                        <w:p w14:paraId="1F378CE0" w14:textId="77777777" w:rsidR="00F75B1B" w:rsidRPr="00400353" w:rsidRDefault="00F75B1B" w:rsidP="003F33E6">
                                          <w:pPr>
                                            <w:rPr>
                                              <w:b/>
                                              <w:bCs/>
                                            </w:rPr>
                                          </w:pPr>
                                        </w:p>
                                      </w:txbxContent>
                                    </wps:txbx>
                                    <wps:bodyPr rot="0" vert="horz" wrap="square" lIns="91440" tIns="45720" rIns="91440" bIns="45720" anchor="t" anchorCtr="0">
                                      <a:noAutofit/>
                                    </wps:bodyPr>
                                  </wps:wsp>
                                  <wps:wsp>
                                    <wps:cNvPr id="453" name="Rectangle 453"/>
                                    <wps:cNvSpPr/>
                                    <wps:spPr>
                                      <a:xfrm>
                                        <a:off x="122838" y="4729655"/>
                                        <a:ext cx="3133725" cy="91440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4" name="Rectangle 454"/>
                                    <wps:cNvSpPr/>
                                    <wps:spPr>
                                      <a:xfrm>
                                        <a:off x="3291706" y="4729655"/>
                                        <a:ext cx="3133725" cy="91440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Text Box 2"/>
                                    <wps:cNvSpPr txBox="1">
                                      <a:spLocks noChangeArrowheads="1"/>
                                    </wps:cNvSpPr>
                                    <wps:spPr bwMode="auto">
                                      <a:xfrm>
                                        <a:off x="78820" y="472965"/>
                                        <a:ext cx="498475" cy="308610"/>
                                      </a:xfrm>
                                      <a:prstGeom prst="rect">
                                        <a:avLst/>
                                      </a:prstGeom>
                                      <a:noFill/>
                                      <a:ln w="9525">
                                        <a:noFill/>
                                        <a:miter lim="800000"/>
                                        <a:headEnd/>
                                        <a:tailEnd/>
                                      </a:ln>
                                    </wps:spPr>
                                    <wps:txbx>
                                      <w:txbxContent>
                                        <w:p w14:paraId="535A8DDD" w14:textId="77777777" w:rsidR="00F75B1B" w:rsidRPr="00400353" w:rsidRDefault="00F75B1B" w:rsidP="003F33E6">
                                          <w:pPr>
                                            <w:rPr>
                                              <w:b/>
                                              <w:bCs/>
                                            </w:rPr>
                                          </w:pPr>
                                          <w:r>
                                            <w:rPr>
                                              <w:b/>
                                              <w:bCs/>
                                            </w:rPr>
                                            <w:t>(A)</w:t>
                                          </w:r>
                                        </w:p>
                                      </w:txbxContent>
                                    </wps:txbx>
                                    <wps:bodyPr rot="0" vert="horz" wrap="square" lIns="91440" tIns="45720" rIns="91440" bIns="45720" anchor="t" anchorCtr="0">
                                      <a:noAutofit/>
                                    </wps:bodyPr>
                                  </wps:wsp>
                                  <wps:wsp>
                                    <wps:cNvPr id="456" name="Text Box 2"/>
                                    <wps:cNvSpPr txBox="1">
                                      <a:spLocks noChangeArrowheads="1"/>
                                    </wps:cNvSpPr>
                                    <wps:spPr bwMode="auto">
                                      <a:xfrm>
                                        <a:off x="63067" y="2664372"/>
                                        <a:ext cx="498475" cy="308610"/>
                                      </a:xfrm>
                                      <a:prstGeom prst="rect">
                                        <a:avLst/>
                                      </a:prstGeom>
                                      <a:noFill/>
                                      <a:ln w="9525">
                                        <a:noFill/>
                                        <a:miter lim="800000"/>
                                        <a:headEnd/>
                                        <a:tailEnd/>
                                      </a:ln>
                                    </wps:spPr>
                                    <wps:txbx>
                                      <w:txbxContent>
                                        <w:p w14:paraId="4FCE8761" w14:textId="77777777" w:rsidR="00F75B1B" w:rsidRPr="00400353" w:rsidRDefault="00F75B1B" w:rsidP="003F33E6">
                                          <w:pPr>
                                            <w:rPr>
                                              <w:b/>
                                              <w:bCs/>
                                            </w:rPr>
                                          </w:pPr>
                                          <w:r>
                                            <w:rPr>
                                              <w:b/>
                                              <w:bCs/>
                                            </w:rPr>
                                            <w:t>(B)</w:t>
                                          </w:r>
                                        </w:p>
                                      </w:txbxContent>
                                    </wps:txbx>
                                    <wps:bodyPr rot="0" vert="horz" wrap="square" lIns="91440" tIns="45720" rIns="91440" bIns="45720" anchor="t" anchorCtr="0">
                                      <a:noAutofit/>
                                    </wps:bodyPr>
                                  </wps:wsp>
                                  <wps:wsp>
                                    <wps:cNvPr id="457" name="Text Box 2"/>
                                    <wps:cNvSpPr txBox="1">
                                      <a:spLocks noChangeArrowheads="1"/>
                                    </wps:cNvSpPr>
                                    <wps:spPr bwMode="auto">
                                      <a:xfrm>
                                        <a:off x="283779" y="4761186"/>
                                        <a:ext cx="498475" cy="308610"/>
                                      </a:xfrm>
                                      <a:prstGeom prst="rect">
                                        <a:avLst/>
                                      </a:prstGeom>
                                      <a:noFill/>
                                      <a:ln w="9525">
                                        <a:noFill/>
                                        <a:miter lim="800000"/>
                                        <a:headEnd/>
                                        <a:tailEnd/>
                                      </a:ln>
                                    </wps:spPr>
                                    <wps:txbx>
                                      <w:txbxContent>
                                        <w:p w14:paraId="6070C7F8" w14:textId="77777777" w:rsidR="00F75B1B" w:rsidRPr="00400353" w:rsidRDefault="00F75B1B" w:rsidP="003F33E6">
                                          <w:pPr>
                                            <w:rPr>
                                              <w:b/>
                                              <w:bCs/>
                                            </w:rPr>
                                          </w:pPr>
                                          <w:r>
                                            <w:rPr>
                                              <w:b/>
                                              <w:bCs/>
                                            </w:rPr>
                                            <w:t>(C)</w:t>
                                          </w:r>
                                        </w:p>
                                      </w:txbxContent>
                                    </wps:txbx>
                                    <wps:bodyPr rot="0" vert="horz" wrap="square" lIns="91440" tIns="45720" rIns="91440" bIns="45720" anchor="t" anchorCtr="0">
                                      <a:noAutofit/>
                                    </wps:bodyPr>
                                  </wps:wsp>
                                  <wps:wsp>
                                    <wps:cNvPr id="458" name="Text Box 2"/>
                                    <wps:cNvSpPr txBox="1">
                                      <a:spLocks noChangeArrowheads="1"/>
                                    </wps:cNvSpPr>
                                    <wps:spPr bwMode="auto">
                                      <a:xfrm>
                                        <a:off x="3429206" y="4763086"/>
                                        <a:ext cx="498475" cy="308610"/>
                                      </a:xfrm>
                                      <a:prstGeom prst="rect">
                                        <a:avLst/>
                                      </a:prstGeom>
                                      <a:noFill/>
                                      <a:ln w="9525">
                                        <a:noFill/>
                                        <a:miter lim="800000"/>
                                        <a:headEnd/>
                                        <a:tailEnd/>
                                      </a:ln>
                                    </wps:spPr>
                                    <wps:txbx>
                                      <w:txbxContent>
                                        <w:p w14:paraId="6224805E" w14:textId="77777777" w:rsidR="00F75B1B" w:rsidRPr="00400353" w:rsidRDefault="00F75B1B" w:rsidP="003F33E6">
                                          <w:pPr>
                                            <w:rPr>
                                              <w:b/>
                                              <w:bCs/>
                                            </w:rPr>
                                          </w:pPr>
                                          <w:r>
                                            <w:rPr>
                                              <w:b/>
                                              <w:bCs/>
                                            </w:rPr>
                                            <w:t>(D)</w:t>
                                          </w:r>
                                        </w:p>
                                      </w:txbxContent>
                                    </wps:txbx>
                                    <wps:bodyPr rot="0" vert="horz" wrap="square" lIns="91440" tIns="45720" rIns="91440" bIns="45720" anchor="t" anchorCtr="0">
                                      <a:noAutofit/>
                                    </wps:bodyPr>
                                  </wps:wsp>
                                  <wps:wsp>
                                    <wps:cNvPr id="459" name="Text Box 2"/>
                                    <wps:cNvSpPr txBox="1">
                                      <a:spLocks noChangeArrowheads="1"/>
                                    </wps:cNvSpPr>
                                    <wps:spPr bwMode="auto">
                                      <a:xfrm>
                                        <a:off x="2076651" y="5218386"/>
                                        <a:ext cx="1277769" cy="344170"/>
                                      </a:xfrm>
                                      <a:prstGeom prst="rect">
                                        <a:avLst/>
                                      </a:prstGeom>
                                      <a:noFill/>
                                      <a:ln w="9525">
                                        <a:noFill/>
                                        <a:miter lim="800000"/>
                                        <a:headEnd/>
                                        <a:tailEnd/>
                                      </a:ln>
                                    </wps:spPr>
                                    <wps:txbx>
                                      <w:txbxContent>
                                        <w:p w14:paraId="76BA7644" w14:textId="77777777" w:rsidR="00F75B1B" w:rsidRPr="00400353" w:rsidRDefault="00F75B1B" w:rsidP="003F33E6">
                                          <w:pPr>
                                            <w:rPr>
                                              <w:sz w:val="16"/>
                                              <w:szCs w:val="16"/>
                                            </w:rPr>
                                          </w:pPr>
                                          <w:r>
                                            <w:rPr>
                                              <w:sz w:val="16"/>
                                              <w:szCs w:val="16"/>
                                            </w:rPr>
                                            <w:t>Theoretical isotopic peak</w:t>
                                          </w:r>
                                        </w:p>
                                      </w:txbxContent>
                                    </wps:txbx>
                                    <wps:bodyPr rot="0" vert="horz" wrap="square" lIns="91440" tIns="45720" rIns="91440" bIns="45720" anchor="t" anchorCtr="0">
                                      <a:noAutofit/>
                                    </wps:bodyPr>
                                  </wps:wsp>
                                  <wps:wsp>
                                    <wps:cNvPr id="460" name="Text Box 2"/>
                                    <wps:cNvSpPr txBox="1">
                                      <a:spLocks noChangeArrowheads="1"/>
                                    </wps:cNvSpPr>
                                    <wps:spPr bwMode="auto">
                                      <a:xfrm>
                                        <a:off x="5191628" y="5194252"/>
                                        <a:ext cx="1312428" cy="344170"/>
                                      </a:xfrm>
                                      <a:prstGeom prst="rect">
                                        <a:avLst/>
                                      </a:prstGeom>
                                      <a:noFill/>
                                      <a:ln w="9525">
                                        <a:noFill/>
                                        <a:miter lim="800000"/>
                                        <a:headEnd/>
                                        <a:tailEnd/>
                                      </a:ln>
                                    </wps:spPr>
                                    <wps:txbx>
                                      <w:txbxContent>
                                        <w:p w14:paraId="4E0FF9BC" w14:textId="77777777" w:rsidR="00F75B1B" w:rsidRPr="00400353" w:rsidRDefault="00F75B1B" w:rsidP="003F33E6">
                                          <w:pPr>
                                            <w:rPr>
                                              <w:sz w:val="16"/>
                                              <w:szCs w:val="16"/>
                                            </w:rPr>
                                          </w:pPr>
                                          <w:r>
                                            <w:rPr>
                                              <w:sz w:val="16"/>
                                              <w:szCs w:val="16"/>
                                            </w:rPr>
                                            <w:t>Theoretical isotopic peak</w:t>
                                          </w:r>
                                        </w:p>
                                        <w:p w14:paraId="55EC907D" w14:textId="77777777" w:rsidR="00F75B1B" w:rsidRPr="00400353" w:rsidRDefault="00F75B1B" w:rsidP="003F33E6">
                                          <w:pPr>
                                            <w:rPr>
                                              <w:sz w:val="16"/>
                                              <w:szCs w:val="16"/>
                                            </w:rPr>
                                          </w:pPr>
                                        </w:p>
                                      </w:txbxContent>
                                    </wps:txbx>
                                    <wps:bodyPr rot="0" vert="horz" wrap="square" lIns="91440" tIns="45720" rIns="91440" bIns="45720" anchor="t" anchorCtr="0">
                                      <a:noAutofit/>
                                    </wps:bodyPr>
                                  </wps:wsp>
                                  <wps:wsp>
                                    <wps:cNvPr id="462" name="Text Box 2"/>
                                    <wps:cNvSpPr txBox="1">
                                      <a:spLocks noChangeArrowheads="1"/>
                                    </wps:cNvSpPr>
                                    <wps:spPr bwMode="auto">
                                      <a:xfrm>
                                        <a:off x="1948372" y="4761186"/>
                                        <a:ext cx="1374722" cy="574675"/>
                                      </a:xfrm>
                                      <a:prstGeom prst="rect">
                                        <a:avLst/>
                                      </a:prstGeom>
                                      <a:noFill/>
                                      <a:ln w="9525">
                                        <a:noFill/>
                                        <a:miter lim="800000"/>
                                        <a:headEnd/>
                                        <a:tailEnd/>
                                      </a:ln>
                                    </wps:spPr>
                                    <wps:txbx>
                                      <w:txbxContent>
                                        <w:p w14:paraId="35EAF532" w14:textId="77777777" w:rsidR="00F75B1B" w:rsidRDefault="00F75B1B" w:rsidP="003F33E6">
                                          <w:pPr>
                                            <w:spacing w:line="240" w:lineRule="auto"/>
                                            <w:jc w:val="right"/>
                                            <w:rPr>
                                              <w:sz w:val="16"/>
                                              <w:szCs w:val="16"/>
                                            </w:rPr>
                                          </w:pPr>
                                          <w:r>
                                            <w:rPr>
                                              <w:sz w:val="16"/>
                                              <w:szCs w:val="16"/>
                                            </w:rPr>
                                            <w:t xml:space="preserve">Spray </w:t>
                                          </w:r>
                                          <w:r w:rsidRPr="00675611">
                                            <w:rPr>
                                              <w:sz w:val="16"/>
                                              <w:szCs w:val="16"/>
                                            </w:rPr>
                                            <w:t>time</w:t>
                                          </w:r>
                                          <w:r>
                                            <w:rPr>
                                              <w:sz w:val="16"/>
                                              <w:szCs w:val="16"/>
                                            </w:rPr>
                                            <w:t xml:space="preserve"> =</w:t>
                                          </w:r>
                                          <w:r w:rsidRPr="00675611">
                                            <w:rPr>
                                              <w:sz w:val="16"/>
                                              <w:szCs w:val="16"/>
                                            </w:rPr>
                                            <w:t xml:space="preserve"> </w:t>
                                          </w:r>
                                          <w:r>
                                            <w:rPr>
                                              <w:sz w:val="16"/>
                                              <w:szCs w:val="16"/>
                                            </w:rPr>
                                            <w:t>10.52 mins</w:t>
                                          </w:r>
                                        </w:p>
                                        <w:p w14:paraId="11CD453A"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5</w:t>
                                          </w:r>
                                          <w:r w:rsidRPr="00675611">
                                            <w:rPr>
                                              <w:sz w:val="16"/>
                                              <w:szCs w:val="16"/>
                                            </w:rPr>
                                            <w:t xml:space="preserve"> ppm</w:t>
                                          </w:r>
                                        </w:p>
                                      </w:txbxContent>
                                    </wps:txbx>
                                    <wps:bodyPr rot="0" vert="horz" wrap="square" lIns="91440" tIns="45720" rIns="91440" bIns="45720" anchor="t" anchorCtr="0">
                                      <a:noAutofit/>
                                    </wps:bodyPr>
                                  </wps:wsp>
                                </wpg:grpSp>
                                <wps:wsp>
                                  <wps:cNvPr id="463" name="Text Box 2"/>
                                  <wps:cNvSpPr txBox="1">
                                    <a:spLocks noChangeArrowheads="1"/>
                                  </wps:cNvSpPr>
                                  <wps:spPr bwMode="auto">
                                    <a:xfrm>
                                      <a:off x="5075279" y="4737180"/>
                                      <a:ext cx="1379442" cy="574644"/>
                                    </a:xfrm>
                                    <a:prstGeom prst="rect">
                                      <a:avLst/>
                                    </a:prstGeom>
                                    <a:noFill/>
                                    <a:ln w="9525">
                                      <a:noFill/>
                                      <a:miter lim="800000"/>
                                      <a:headEnd/>
                                      <a:tailEnd/>
                                    </a:ln>
                                  </wps:spPr>
                                  <wps:txbx>
                                    <w:txbxContent>
                                      <w:p w14:paraId="1EE6F887"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10.73 mins</w:t>
                                        </w:r>
                                      </w:p>
                                      <w:p w14:paraId="1DD90B17"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w:t>
                                        </w:r>
                                        <w:r w:rsidRPr="00675611">
                                          <w:rPr>
                                            <w:sz w:val="16"/>
                                            <w:szCs w:val="16"/>
                                          </w:rPr>
                                          <w:t xml:space="preserve"> ppm</w:t>
                                        </w:r>
                                      </w:p>
                                    </w:txbxContent>
                                  </wps:txbx>
                                  <wps:bodyPr rot="0" vert="horz" wrap="square" lIns="91440" tIns="45720" rIns="91440" bIns="45720" anchor="t" anchorCtr="0">
                                    <a:noAutofit/>
                                  </wps:bodyPr>
                                </wps:wsp>
                              </wpg:grpSp>
                              <wps:wsp>
                                <wps:cNvPr id="464" name="Text Box 464"/>
                                <wps:cNvSpPr txBox="1"/>
                                <wps:spPr>
                                  <a:xfrm>
                                    <a:off x="0" y="6840133"/>
                                    <a:ext cx="6503914" cy="1633986"/>
                                  </a:xfrm>
                                  <a:prstGeom prst="rect">
                                    <a:avLst/>
                                  </a:prstGeom>
                                  <a:solidFill>
                                    <a:prstClr val="white"/>
                                  </a:solidFill>
                                  <a:ln>
                                    <a:noFill/>
                                  </a:ln>
                                </wps:spPr>
                                <wps:txbx>
                                  <w:txbxContent>
                                    <w:p w14:paraId="3C0D17A1" w14:textId="552E32B6" w:rsidR="00F75B1B" w:rsidRPr="0018090C" w:rsidRDefault="00F75B1B" w:rsidP="003F33E6">
                                      <w:pPr>
                                        <w:pStyle w:val="Caption"/>
                                        <w:rPr>
                                          <w:noProof/>
                                          <w:sz w:val="20"/>
                                          <w:szCs w:val="20"/>
                                        </w:rPr>
                                      </w:pPr>
                                      <w:bookmarkStart w:id="120" w:name="_Toc59633657"/>
                                      <w:r w:rsidRPr="0018090C">
                                        <w:rPr>
                                          <w:sz w:val="20"/>
                                          <w:szCs w:val="20"/>
                                        </w:rPr>
                                        <w:t xml:space="preserve">Figure </w:t>
                                      </w:r>
                                      <w:r>
                                        <w:rPr>
                                          <w:sz w:val="20"/>
                                          <w:szCs w:val="20"/>
                                        </w:rPr>
                                        <w:t>3.23</w:t>
                                      </w:r>
                                      <w:r w:rsidRPr="0018090C">
                                        <w:rPr>
                                          <w:sz w:val="20"/>
                                          <w:szCs w:val="20"/>
                                        </w:rPr>
                                        <w:t>: (A) Positive ion mode nanospray spectrum for a sampled mung bean cell, showing recorded signals in the m/z region for protonated 2- Methyl-5-nitroimidazole  [M + H]</w:t>
                                      </w:r>
                                      <w:r w:rsidRPr="0018090C">
                                        <w:rPr>
                                          <w:sz w:val="20"/>
                                          <w:szCs w:val="20"/>
                                          <w:vertAlign w:val="superscript"/>
                                        </w:rPr>
                                        <w:t>+</w:t>
                                      </w:r>
                                      <w:r w:rsidRPr="0018090C">
                                        <w:rPr>
                                          <w:sz w:val="20"/>
                                          <w:szCs w:val="20"/>
                                        </w:rPr>
                                        <w:t xml:space="preserve"> with a nominal mass of 128. The positive ion mode nanospray spectrum for the relevant spray period is displayed against the theoretical isotopic distribution of the calculated m/z value for protonated 2- Methyl-5-nitroimidazole. (B) Extracted ion plot generated for protonated 2- Methyl-5-nitroimidazole (m/z range 128.04 – 128.05), displaying the time points at which there is a signal within this m/z range. (C)– (F) Positive ion nanospray spectra displaying signals corresponding with the m/z value for protonated 2- Methyl-5-nitroimidazole  at example time points derived from the extracted ion plot. Displayed against the theoretical isotopic distribution of protonated 2- Methyl-5-nitroimidazole .</w:t>
                                      </w:r>
                                      <w:bookmarkEnd w:id="120"/>
                                    </w:p>
                                    <w:p w14:paraId="5D506091" w14:textId="77777777" w:rsidR="00F75B1B" w:rsidRPr="00FE00C6" w:rsidRDefault="00F75B1B" w:rsidP="003F33E6">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pic:pic xmlns:pic="http://schemas.openxmlformats.org/drawingml/2006/picture">
                            <pic:nvPicPr>
                              <pic:cNvPr id="465" name="Picture 465"/>
                              <pic:cNvPicPr>
                                <a:picLocks noChangeAspect="1"/>
                              </pic:cNvPicPr>
                            </pic:nvPicPr>
                            <pic:blipFill>
                              <a:blip r:embed="rId285">
                                <a:extLst>
                                  <a:ext uri="{28A0092B-C50C-407E-A947-70E740481C1C}">
                                    <a14:useLocalDpi xmlns:a14="http://schemas.microsoft.com/office/drawing/2010/main" val="0"/>
                                  </a:ext>
                                </a:extLst>
                              </a:blip>
                              <a:stretch>
                                <a:fillRect/>
                              </a:stretch>
                            </pic:blipFill>
                            <pic:spPr>
                              <a:xfrm>
                                <a:off x="220717" y="2869324"/>
                                <a:ext cx="6234430" cy="1714500"/>
                              </a:xfrm>
                              <a:prstGeom prst="rect">
                                <a:avLst/>
                              </a:prstGeom>
                            </pic:spPr>
                          </pic:pic>
                        </wpg:grpSp>
                        <wps:wsp>
                          <wps:cNvPr id="466" name="Text Box 2"/>
                          <wps:cNvSpPr txBox="1">
                            <a:spLocks noChangeArrowheads="1"/>
                          </wps:cNvSpPr>
                          <wps:spPr bwMode="auto">
                            <a:xfrm>
                              <a:off x="171450" y="57150"/>
                              <a:ext cx="6399530" cy="560705"/>
                            </a:xfrm>
                            <a:prstGeom prst="rect">
                              <a:avLst/>
                            </a:prstGeom>
                            <a:solidFill>
                              <a:srgbClr val="FFFFFF"/>
                            </a:solidFill>
                            <a:ln w="9525">
                              <a:solidFill>
                                <a:srgbClr val="000000"/>
                              </a:solidFill>
                              <a:miter lim="800000"/>
                              <a:headEnd/>
                              <a:tailEnd/>
                            </a:ln>
                          </wps:spPr>
                          <wps:txbx>
                            <w:txbxContent>
                              <w:p w14:paraId="53D49B6D" w14:textId="77777777" w:rsidR="00F75B1B" w:rsidRDefault="00F75B1B" w:rsidP="003F33E6">
                                <w:pPr>
                                  <w:rPr>
                                    <w:b/>
                                    <w:bCs/>
                                  </w:rPr>
                                </w:pPr>
                                <w:r>
                                  <w:rPr>
                                    <w:b/>
                                    <w:bCs/>
                                  </w:rPr>
                                  <w:t xml:space="preserve">Analyte: Metronidazole degradant </w:t>
                                </w:r>
                                <w:r w:rsidRPr="002473D5">
                                  <w:rPr>
                                    <w:b/>
                                    <w:bCs/>
                                  </w:rPr>
                                  <w:t>(</w:t>
                                </w:r>
                                <w:r w:rsidRPr="00F55ED7">
                                  <w:rPr>
                                    <w:b/>
                                    <w:bCs/>
                                  </w:rPr>
                                  <w:t>2- Methyl-5-nitroimidazole</w:t>
                                </w:r>
                                <w:r>
                                  <w:rPr>
                                    <w:b/>
                                    <w:bCs/>
                                  </w:rPr>
                                  <w:t>) [</w:t>
                                </w:r>
                                <w:r w:rsidRPr="00F55ED7">
                                  <w:rPr>
                                    <w:b/>
                                    <w:bCs/>
                                  </w:rPr>
                                  <w:t>C</w:t>
                                </w:r>
                                <w:r w:rsidRPr="00F55ED7">
                                  <w:rPr>
                                    <w:b/>
                                    <w:bCs/>
                                    <w:vertAlign w:val="subscript"/>
                                  </w:rPr>
                                  <w:t>4</w:t>
                                </w:r>
                                <w:r w:rsidRPr="00F55ED7">
                                  <w:rPr>
                                    <w:b/>
                                    <w:bCs/>
                                  </w:rPr>
                                  <w:t>H</w:t>
                                </w:r>
                                <w:r w:rsidRPr="00F55ED7">
                                  <w:rPr>
                                    <w:b/>
                                    <w:bCs/>
                                    <w:vertAlign w:val="subscript"/>
                                  </w:rPr>
                                  <w:t>5</w:t>
                                </w:r>
                                <w:r w:rsidRPr="00F55ED7">
                                  <w:rPr>
                                    <w:b/>
                                    <w:bCs/>
                                  </w:rPr>
                                  <w:t>N</w:t>
                                </w:r>
                                <w:r w:rsidRPr="00F55ED7">
                                  <w:rPr>
                                    <w:b/>
                                    <w:bCs/>
                                    <w:vertAlign w:val="subscript"/>
                                  </w:rPr>
                                  <w:t>3</w:t>
                                </w:r>
                                <w:r w:rsidRPr="00F55ED7">
                                  <w:rPr>
                                    <w:b/>
                                    <w:bCs/>
                                  </w:rPr>
                                  <w:t>O</w:t>
                                </w:r>
                                <w:r w:rsidRPr="00F55ED7">
                                  <w:rPr>
                                    <w:b/>
                                    <w:bCs/>
                                    <w:vertAlign w:val="subscript"/>
                                  </w:rPr>
                                  <w:t>2</w:t>
                                </w:r>
                                <w:r>
                                  <w:rPr>
                                    <w:b/>
                                    <w:bCs/>
                                    <w:vertAlign w:val="subscript"/>
                                  </w:rPr>
                                  <w:t xml:space="preserve"> </w:t>
                                </w:r>
                                <w:r w:rsidRPr="00A5369F">
                                  <w:rPr>
                                    <w:b/>
                                    <w:bCs/>
                                  </w:rPr>
                                  <w:t xml:space="preserve">+ </w:t>
                                </w:r>
                                <w:r>
                                  <w:rPr>
                                    <w:b/>
                                    <w:bCs/>
                                  </w:rPr>
                                  <w:t>H]</w:t>
                                </w:r>
                                <w:r>
                                  <w:rPr>
                                    <w:b/>
                                    <w:bCs/>
                                    <w:vertAlign w:val="superscript"/>
                                  </w:rPr>
                                  <w:t>+</w:t>
                                </w:r>
                                <w:r>
                                  <w:rPr>
                                    <w:b/>
                                    <w:bCs/>
                                  </w:rPr>
                                  <w:t xml:space="preserve">   </w:t>
                                </w:r>
                              </w:p>
                              <w:p w14:paraId="1E5B84BC" w14:textId="77777777" w:rsidR="00F75B1B" w:rsidRPr="002473D5" w:rsidRDefault="00F75B1B" w:rsidP="003F33E6">
                                <w:pPr>
                                  <w:rPr>
                                    <w:b/>
                                    <w:bCs/>
                                  </w:rPr>
                                </w:pPr>
                                <w:r>
                                  <w:rPr>
                                    <w:b/>
                                    <w:bCs/>
                                  </w:rPr>
                                  <w:t>Cultivar: Mung bean (replicate 2)</w:t>
                                </w:r>
                              </w:p>
                            </w:txbxContent>
                          </wps:txbx>
                          <wps:bodyPr rot="0" vert="horz" wrap="square" lIns="91440" tIns="45720" rIns="91440" bIns="45720" anchor="t" anchorCtr="0">
                            <a:noAutofit/>
                          </wps:bodyPr>
                        </wps:wsp>
                        <wps:wsp>
                          <wps:cNvPr id="467" name="Text Box 2"/>
                          <wps:cNvSpPr txBox="1">
                            <a:spLocks noChangeArrowheads="1"/>
                          </wps:cNvSpPr>
                          <wps:spPr bwMode="auto">
                            <a:xfrm>
                              <a:off x="4887728" y="651880"/>
                              <a:ext cx="1717675" cy="332509"/>
                            </a:xfrm>
                            <a:prstGeom prst="rect">
                              <a:avLst/>
                            </a:prstGeom>
                            <a:noFill/>
                            <a:ln w="9525">
                              <a:noFill/>
                              <a:miter lim="800000"/>
                              <a:headEnd/>
                              <a:tailEnd/>
                            </a:ln>
                          </wps:spPr>
                          <wps:txbx>
                            <w:txbxContent>
                              <w:p w14:paraId="6CAE41A0" w14:textId="77777777" w:rsidR="00F75B1B" w:rsidRDefault="00F75B1B" w:rsidP="003F33E6">
                                <w:r>
                                  <w:t>Mass accuracy = &lt;2.5 ppm</w:t>
                                </w:r>
                              </w:p>
                            </w:txbxContent>
                          </wps:txbx>
                          <wps:bodyPr rot="0" vert="horz" wrap="square" lIns="91440" tIns="45720" rIns="91440" bIns="45720" anchor="t" anchorCtr="0">
                            <a:noAutofit/>
                          </wps:bodyPr>
                        </wps:wsp>
                      </wpg:grpSp>
                      <wps:wsp>
                        <wps:cNvPr id="468" name="Text Box 2"/>
                        <wps:cNvSpPr txBox="1">
                          <a:spLocks noChangeArrowheads="1"/>
                        </wps:cNvSpPr>
                        <wps:spPr bwMode="auto">
                          <a:xfrm>
                            <a:off x="788276" y="1182413"/>
                            <a:ext cx="1039495" cy="386080"/>
                          </a:xfrm>
                          <a:prstGeom prst="rect">
                            <a:avLst/>
                          </a:prstGeom>
                          <a:noFill/>
                          <a:ln w="9525">
                            <a:noFill/>
                            <a:miter lim="800000"/>
                            <a:headEnd/>
                            <a:tailEnd/>
                          </a:ln>
                        </wps:spPr>
                        <wps:txbx>
                          <w:txbxContent>
                            <w:p w14:paraId="6BAC4321" w14:textId="77777777" w:rsidR="00F75B1B" w:rsidRPr="00B00CFD" w:rsidRDefault="00F75B1B" w:rsidP="003F33E6">
                              <w:pPr>
                                <w:rPr>
                                  <w:vertAlign w:val="superscript"/>
                                </w:rPr>
                              </w:pPr>
                              <w:r w:rsidRPr="00B00CFD">
                                <w:t>C</w:t>
                              </w:r>
                              <w:r>
                                <w:rPr>
                                  <w:vertAlign w:val="subscript"/>
                                </w:rPr>
                                <w:t>4</w:t>
                              </w:r>
                              <w:r w:rsidRPr="00B00CFD">
                                <w:t>H</w:t>
                              </w:r>
                              <w:r>
                                <w:rPr>
                                  <w:vertAlign w:val="subscript"/>
                                </w:rPr>
                                <w:t>5</w:t>
                              </w:r>
                              <w:r w:rsidRPr="00B00CFD">
                                <w:t>N</w:t>
                              </w:r>
                              <w:r w:rsidRPr="00B00CFD">
                                <w:rPr>
                                  <w:vertAlign w:val="subscript"/>
                                </w:rPr>
                                <w:t>3</w:t>
                              </w:r>
                              <w:r w:rsidRPr="00B00CFD">
                                <w:t>O</w:t>
                              </w:r>
                              <w:r>
                                <w:rPr>
                                  <w:vertAlign w:val="subscript"/>
                                </w:rPr>
                                <w:t>2</w:t>
                              </w:r>
                              <w:r w:rsidRPr="00B00CFD">
                                <w:t xml:space="preserve"> </w:t>
                              </w:r>
                              <w:r>
                                <w:t>+ H</w:t>
                              </w:r>
                              <w:r>
                                <w:rPr>
                                  <w:vertAlign w:val="superscript"/>
                                </w:rPr>
                                <w:t>+</w:t>
                              </w:r>
                            </w:p>
                          </w:txbxContent>
                        </wps:txbx>
                        <wps:bodyPr rot="0" vert="horz" wrap="square" lIns="91440" tIns="45720" rIns="91440" bIns="45720" anchor="t" anchorCtr="0">
                          <a:spAutoFit/>
                        </wps:bodyPr>
                      </wps:wsp>
                      <wps:wsp>
                        <wps:cNvPr id="469" name="Straight Arrow Connector 469"/>
                        <wps:cNvCnPr/>
                        <wps:spPr>
                          <a:xfrm flipH="1">
                            <a:off x="605659" y="1403131"/>
                            <a:ext cx="289560" cy="136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pic:pic xmlns:pic="http://schemas.openxmlformats.org/drawingml/2006/picture">
                        <pic:nvPicPr>
                          <pic:cNvPr id="470" name="Picture 470"/>
                          <pic:cNvPicPr>
                            <a:picLocks noChangeAspect="1"/>
                          </pic:cNvPicPr>
                        </pic:nvPicPr>
                        <pic:blipFill>
                          <a:blip r:embed="rId286" cstate="print">
                            <a:extLst>
                              <a:ext uri="{28A0092B-C50C-407E-A947-70E740481C1C}">
                                <a14:useLocalDpi xmlns:a14="http://schemas.microsoft.com/office/drawing/2010/main" val="0"/>
                              </a:ext>
                            </a:extLst>
                          </a:blip>
                          <a:stretch>
                            <a:fillRect/>
                          </a:stretch>
                        </pic:blipFill>
                        <pic:spPr>
                          <a:xfrm>
                            <a:off x="3329809" y="917684"/>
                            <a:ext cx="715010" cy="484505"/>
                          </a:xfrm>
                          <a:prstGeom prst="rect">
                            <a:avLst/>
                          </a:prstGeom>
                          <a:ln w="12700">
                            <a:solidFill>
                              <a:schemeClr val="tx1"/>
                            </a:solidFill>
                            <a:prstDash val="dash"/>
                          </a:ln>
                        </pic:spPr>
                      </pic:pic>
                      <wps:wsp>
                        <wps:cNvPr id="471" name="Straight Arrow Connector 471"/>
                        <wps:cNvCnPr/>
                        <wps:spPr>
                          <a:xfrm flipH="1">
                            <a:off x="3128141" y="1418896"/>
                            <a:ext cx="500932" cy="29419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pic:pic xmlns:pic="http://schemas.openxmlformats.org/drawingml/2006/picture">
                        <pic:nvPicPr>
                          <pic:cNvPr id="472" name="Picture 472"/>
                          <pic:cNvPicPr>
                            <a:picLocks noChangeAspect="1"/>
                          </pic:cNvPicPr>
                        </pic:nvPicPr>
                        <pic:blipFill>
                          <a:blip r:embed="rId287" cstate="print">
                            <a:extLst>
                              <a:ext uri="{28A0092B-C50C-407E-A947-70E740481C1C}">
                                <a14:useLocalDpi xmlns:a14="http://schemas.microsoft.com/office/drawing/2010/main" val="0"/>
                              </a:ext>
                            </a:extLst>
                          </a:blip>
                          <a:stretch>
                            <a:fillRect/>
                          </a:stretch>
                        </pic:blipFill>
                        <pic:spPr>
                          <a:xfrm>
                            <a:off x="5694636" y="933450"/>
                            <a:ext cx="695960" cy="476885"/>
                          </a:xfrm>
                          <a:prstGeom prst="rect">
                            <a:avLst/>
                          </a:prstGeom>
                          <a:ln w="12700">
                            <a:solidFill>
                              <a:schemeClr val="tx1"/>
                            </a:solidFill>
                            <a:prstDash val="dash"/>
                          </a:ln>
                        </pic:spPr>
                      </pic:pic>
                      <wps:wsp>
                        <wps:cNvPr id="473" name="Straight Arrow Connector 473"/>
                        <wps:cNvCnPr/>
                        <wps:spPr>
                          <a:xfrm flipH="1">
                            <a:off x="5619093" y="1403131"/>
                            <a:ext cx="440690" cy="3076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DC6103B" id="Group 418" o:spid="_x0000_s1850" style="position:absolute;margin-left:-28.55pt;margin-top:1.25pt;width:515.95pt;height:682.2pt;z-index:251762688" coordsize="65525,866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">
                <v:shape id="Picture 419" o:spid="_x0000_s1851" type="#_x0000_t75" style="position:absolute;left:945;top:8986;width:63329;height:18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">
                  <v:imagedata r:id="rId288" o:title=""/>
                </v:shape>
                <v:group id="Group 421" o:spid="_x0000_s1852" style="position:absolute;width:65525;height:86639" coordorigin="1047" coordsize="65525,86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">
                  <v:group id="Group 426" o:spid="_x0000_s1853" style="position:absolute;left:1047;width:65526;height:86639" coordorigin="1047,-1905" coordsize="65525,86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">
                    <v:shape id="Picture 427" o:spid="_x0000_s1854" type="#_x0000_t75" style="position:absolute;left:34211;top:57071;width:30861;height:8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">
                      <v:imagedata r:id="rId289" o:title=""/>
                    </v:shape>
                    <v:shape id="Picture 428" o:spid="_x0000_s1855" type="#_x0000_t75" style="position:absolute;left:2522;top:57071;width:30861;height:90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">
                      <v:imagedata r:id="rId290" o:title=""/>
                    </v:shape>
                    <v:shape id="Picture 429" o:spid="_x0000_s1856" type="#_x0000_t75" style="position:absolute;left:34526;top:47611;width:30353;height: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">
                      <v:imagedata r:id="rId291" o:title=""/>
                    </v:shape>
                    <v:shape id="Picture 430" o:spid="_x0000_s1857" type="#_x0000_t75" style="position:absolute;left:2364;top:47611;width:30861;height:88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">
                      <v:imagedata r:id="rId292" o:title=""/>
                    </v:shape>
                    <v:group id="Group 431" o:spid="_x0000_s1858" style="position:absolute;left:1047;top:-1905;width:65526;height:86639" coordorigin=",-1905" coordsize="65525,86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">
                      <v:rect id="Rectangle 432" o:spid="_x0000_s1859" style="position:absolute;left:1333;top:56959;width:31334;height:9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" filled="f" strokecolor="windowText" strokeweight="1pt"/>
                      <v:shape id="_x0000_s1860" type="#_x0000_t202" style="position:absolute;left:2857;top:57340;width:4978;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" filled="f" stroked="f">
                        <v:textbox>
                          <w:txbxContent>
                            <w:p w14:paraId="287C3F5B" w14:textId="77777777" w:rsidR="00F75B1B" w:rsidRPr="00400353" w:rsidRDefault="00F75B1B" w:rsidP="003F33E6">
                              <w:pPr>
                                <w:rPr>
                                  <w:b/>
                                  <w:bCs/>
                                </w:rPr>
                              </w:pPr>
                              <w:r>
                                <w:rPr>
                                  <w:b/>
                                  <w:bCs/>
                                </w:rPr>
                                <w:t>(E)</w:t>
                              </w:r>
                            </w:p>
                          </w:txbxContent>
                        </v:textbox>
                      </v:shape>
                      <v:rect id="Rectangle 435" o:spid="_x0000_s1861" style="position:absolute;left:32956;top:56959;width:31331;height:91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" filled="f" strokecolor="windowText" strokeweight="1pt"/>
                      <v:shape id="_x0000_s1862" type="#_x0000_t202" style="position:absolute;left:34480;top:57340;width:4978;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" filled="f" stroked="f">
                        <v:textbox>
                          <w:txbxContent>
                            <w:p w14:paraId="646F8CF2" w14:textId="77777777" w:rsidR="00F75B1B" w:rsidRPr="00400353" w:rsidRDefault="00F75B1B" w:rsidP="003F33E6">
                              <w:pPr>
                                <w:rPr>
                                  <w:b/>
                                  <w:bCs/>
                                </w:rPr>
                              </w:pPr>
                              <w:r>
                                <w:rPr>
                                  <w:b/>
                                  <w:bCs/>
                                </w:rPr>
                                <w:t>(F)</w:t>
                              </w:r>
                            </w:p>
                          </w:txbxContent>
                        </v:textbox>
                      </v:shape>
                      <v:shape id="_x0000_s1863" type="#_x0000_t202" style="position:absolute;left:19240;top:57150;width:13919;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" filled="f" stroked="f">
                        <v:textbox>
                          <w:txbxContent>
                            <w:p w14:paraId="713487CA"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11.34 mins</w:t>
                              </w:r>
                            </w:p>
                            <w:p w14:paraId="074A4B1F"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5</w:t>
                              </w:r>
                              <w:r w:rsidRPr="00675611">
                                <w:rPr>
                                  <w:sz w:val="16"/>
                                  <w:szCs w:val="16"/>
                                </w:rPr>
                                <w:t xml:space="preserve"> ppm</w:t>
                              </w:r>
                            </w:p>
                          </w:txbxContent>
                        </v:textbox>
                      </v:shape>
                      <v:shape id="_x0000_s1864" type="#_x0000_t202" style="position:absolute;left:50863;top:56769;width:14143;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" filled="f" stroked="f">
                        <v:textbox>
                          <w:txbxContent>
                            <w:p w14:paraId="08881E60" w14:textId="77777777" w:rsidR="00F75B1B" w:rsidRDefault="00F75B1B" w:rsidP="003F33E6">
                              <w:pPr>
                                <w:spacing w:line="240" w:lineRule="auto"/>
                                <w:jc w:val="right"/>
                                <w:rPr>
                                  <w:sz w:val="16"/>
                                  <w:szCs w:val="16"/>
                                </w:rPr>
                              </w:pPr>
                              <w:r>
                                <w:rPr>
                                  <w:sz w:val="16"/>
                                  <w:szCs w:val="16"/>
                                </w:rPr>
                                <w:t xml:space="preserve">Spray </w:t>
                              </w:r>
                              <w:r w:rsidRPr="00675611">
                                <w:rPr>
                                  <w:sz w:val="16"/>
                                  <w:szCs w:val="16"/>
                                </w:rPr>
                                <w:t>time</w:t>
                              </w:r>
                              <w:r>
                                <w:rPr>
                                  <w:sz w:val="16"/>
                                  <w:szCs w:val="16"/>
                                </w:rPr>
                                <w:t xml:space="preserve"> = 11.43 mins</w:t>
                              </w:r>
                            </w:p>
                            <w:p w14:paraId="6901F382"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w:t>
                              </w:r>
                              <w:r w:rsidRPr="00675611">
                                <w:rPr>
                                  <w:sz w:val="16"/>
                                  <w:szCs w:val="16"/>
                                </w:rPr>
                                <w:t xml:space="preserve"> ppm</w:t>
                              </w:r>
                            </w:p>
                          </w:txbxContent>
                        </v:textbox>
                      </v:shape>
                      <v:shape id="_x0000_s1865" type="#_x0000_t202" style="position:absolute;left:51720;top:61531;width:1334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" filled="f" stroked="f">
                        <v:textbox>
                          <w:txbxContent>
                            <w:p w14:paraId="74635270" w14:textId="77777777" w:rsidR="00F75B1B" w:rsidRPr="00400353" w:rsidRDefault="00F75B1B" w:rsidP="003F33E6">
                              <w:pPr>
                                <w:rPr>
                                  <w:sz w:val="16"/>
                                  <w:szCs w:val="16"/>
                                </w:rPr>
                              </w:pPr>
                              <w:r>
                                <w:rPr>
                                  <w:sz w:val="16"/>
                                  <w:szCs w:val="16"/>
                                </w:rPr>
                                <w:t>Theoretical isotopic peak</w:t>
                              </w:r>
                            </w:p>
                            <w:p w14:paraId="215E816F" w14:textId="77777777" w:rsidR="00F75B1B" w:rsidRPr="00400353" w:rsidRDefault="00F75B1B" w:rsidP="003F33E6">
                              <w:pPr>
                                <w:rPr>
                                  <w:sz w:val="16"/>
                                  <w:szCs w:val="16"/>
                                </w:rPr>
                              </w:pPr>
                            </w:p>
                          </w:txbxContent>
                        </v:textbox>
                      </v:shape>
                      <v:shape id="_x0000_s1866" type="#_x0000_t202" style="position:absolute;left:20002;top:61531;width:1324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" filled="f" stroked="f">
                        <v:textbox>
                          <w:txbxContent>
                            <w:p w14:paraId="0993951C" w14:textId="77777777" w:rsidR="00F75B1B" w:rsidRPr="00400353" w:rsidRDefault="00F75B1B" w:rsidP="003F33E6">
                              <w:pPr>
                                <w:rPr>
                                  <w:sz w:val="16"/>
                                  <w:szCs w:val="16"/>
                                </w:rPr>
                              </w:pPr>
                              <w:r>
                                <w:rPr>
                                  <w:sz w:val="16"/>
                                  <w:szCs w:val="16"/>
                                </w:rPr>
                                <w:t>Theoretical isotopic peak</w:t>
                              </w:r>
                            </w:p>
                            <w:p w14:paraId="7DCC0E96" w14:textId="77777777" w:rsidR="00F75B1B" w:rsidRPr="00400353" w:rsidRDefault="00F75B1B" w:rsidP="003F33E6">
                              <w:pPr>
                                <w:rPr>
                                  <w:sz w:val="16"/>
                                  <w:szCs w:val="16"/>
                                </w:rPr>
                              </w:pPr>
                            </w:p>
                          </w:txbxContent>
                        </v:textbox>
                      </v:shape>
                      <v:group id="Group 444" o:spid="_x0000_s1867" style="position:absolute;top:-1905;width:65525;height:86639" coordorigin=",-1905" coordsize="65528,86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">
                        <v:group id="Group 445" o:spid="_x0000_s1868" style="position:absolute;top:-1905;width:65528;height:69415" coordorigin=",-1905" coordsize="65532,69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">
                          <v:group id="Group 446" o:spid="_x0000_s1869" style="position:absolute;top:-1905;width:65532;height:69419" coordorigin=",-1905" coordsize="65532,69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">
                            <v:rect id="Rectangle 447" o:spid="_x0000_s1870" style="position:absolute;top:-1905;width:65532;height:694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" filled="f" strokecolor="windowText" strokeweight="1pt"/>
                            <v:rect id="Rectangle 448" o:spid="_x0000_s1871" style="position:absolute;left:788;top:4729;width:64001;height:21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" filled="f" strokecolor="windowText" strokeweight="1pt"/>
                            <v:shape id="_x0000_s1872" type="#_x0000_t202" style="position:absolute;left:43020;top:17342;width:20617;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" filled="f" stroked="f">
                              <v:textbox>
                                <w:txbxContent>
                                  <w:p w14:paraId="18F02B9F" w14:textId="77777777" w:rsidR="00F75B1B" w:rsidRDefault="00F75B1B" w:rsidP="003F33E6">
                                    <w:r>
                                      <w:t>Theoretical isotopic distribution</w:t>
                                    </w:r>
                                  </w:p>
                                </w:txbxContent>
                              </v:textbox>
                            </v:shape>
                            <v:rect id="Rectangle 450" o:spid="_x0000_s1873" style="position:absolute;left:788;top:26486;width:64001;height:40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" filled="f" strokecolor="windowText" strokeweight="1pt"/>
                            <v:shape id="_x0000_s1874" type="#_x0000_t202" style="position:absolute;left:3153;top:4887;width:3467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" filled="f" stroked="f">
                              <v:textbox>
                                <w:txbxContent>
                                  <w:p w14:paraId="60EBB355" w14:textId="77777777" w:rsidR="00F75B1B" w:rsidRPr="00400353" w:rsidRDefault="00F75B1B" w:rsidP="003F33E6">
                                    <w:pPr>
                                      <w:rPr>
                                        <w:b/>
                                        <w:bCs/>
                                      </w:rPr>
                                    </w:pPr>
                                    <w:r w:rsidRPr="00400353">
                                      <w:rPr>
                                        <w:b/>
                                        <w:bCs/>
                                      </w:rPr>
                                      <w:t xml:space="preserve">Positive </w:t>
                                    </w:r>
                                    <w:r>
                                      <w:rPr>
                                        <w:b/>
                                        <w:bCs/>
                                      </w:rPr>
                                      <w:t>i</w:t>
                                    </w:r>
                                    <w:r w:rsidRPr="00400353">
                                      <w:rPr>
                                        <w:b/>
                                        <w:bCs/>
                                      </w:rPr>
                                      <w:t xml:space="preserve">on </w:t>
                                    </w:r>
                                    <w:r>
                                      <w:rPr>
                                        <w:b/>
                                        <w:bCs/>
                                      </w:rPr>
                                      <w:t>m</w:t>
                                    </w:r>
                                    <w:r w:rsidRPr="00400353">
                                      <w:rPr>
                                        <w:b/>
                                        <w:bCs/>
                                      </w:rPr>
                                      <w:t xml:space="preserve">ode </w:t>
                                    </w:r>
                                    <w:r>
                                      <w:rPr>
                                        <w:b/>
                                        <w:bCs/>
                                      </w:rPr>
                                      <w:t>nan</w:t>
                                    </w:r>
                                    <w:r w:rsidRPr="00400353">
                                      <w:rPr>
                                        <w:b/>
                                        <w:bCs/>
                                      </w:rPr>
                                      <w:t>ospray</w:t>
                                    </w:r>
                                    <w:r>
                                      <w:rPr>
                                        <w:b/>
                                        <w:bCs/>
                                      </w:rPr>
                                      <w:t xml:space="preserve"> s</w:t>
                                    </w:r>
                                    <w:r w:rsidRPr="00400353">
                                      <w:rPr>
                                        <w:b/>
                                        <w:bCs/>
                                      </w:rPr>
                                      <w:t>pectrum</w:t>
                                    </w:r>
                                    <w:r>
                                      <w:rPr>
                                        <w:b/>
                                        <w:bCs/>
                                      </w:rPr>
                                      <w:t>:</w:t>
                                    </w:r>
                                  </w:p>
                                </w:txbxContent>
                              </v:textbox>
                            </v:shape>
                            <v:shape id="_x0000_s1875" type="#_x0000_t202" style="position:absolute;left:3153;top:26643;width:61242;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" filled="f" stroked="f">
                              <v:textbox>
                                <w:txbxContent>
                                  <w:p w14:paraId="6CFC1ED4" w14:textId="77777777" w:rsidR="00F75B1B" w:rsidRPr="00575D6C" w:rsidRDefault="00F75B1B" w:rsidP="003F33E6">
                                    <w:pPr>
                                      <w:rPr>
                                        <w:b/>
                                        <w:bCs/>
                                      </w:rPr>
                                    </w:pPr>
                                    <w:r w:rsidRPr="00400353">
                                      <w:rPr>
                                        <w:b/>
                                        <w:bCs/>
                                      </w:rPr>
                                      <w:t xml:space="preserve">Extracted ion </w:t>
                                    </w:r>
                                    <w:r>
                                      <w:rPr>
                                        <w:b/>
                                        <w:bCs/>
                                      </w:rPr>
                                      <w:t>plot</w:t>
                                    </w:r>
                                    <w:r w:rsidRPr="00400353">
                                      <w:rPr>
                                        <w:b/>
                                        <w:bCs/>
                                      </w:rPr>
                                      <w:t>:</w:t>
                                    </w:r>
                                    <w:r>
                                      <w:rPr>
                                        <w:b/>
                                        <w:bCs/>
                                      </w:rPr>
                                      <w:t xml:space="preserve">                                                                                                     </w:t>
                                    </w:r>
                                    <w:r w:rsidRPr="0068646E">
                                      <w:rPr>
                                        <w:b/>
                                        <w:bCs/>
                                        <w:i/>
                                        <w:iCs/>
                                      </w:rPr>
                                      <w:t>m/z</w:t>
                                    </w:r>
                                    <w:r>
                                      <w:rPr>
                                        <w:b/>
                                        <w:bCs/>
                                      </w:rPr>
                                      <w:t xml:space="preserve"> range = 128.04 - 128.05</w:t>
                                    </w:r>
                                  </w:p>
                                  <w:p w14:paraId="1F378CE0" w14:textId="77777777" w:rsidR="00F75B1B" w:rsidRPr="00400353" w:rsidRDefault="00F75B1B" w:rsidP="003F33E6">
                                    <w:pPr>
                                      <w:rPr>
                                        <w:b/>
                                        <w:bCs/>
                                      </w:rPr>
                                    </w:pPr>
                                  </w:p>
                                </w:txbxContent>
                              </v:textbox>
                            </v:shape>
                            <v:rect id="Rectangle 453" o:spid="_x0000_s1876" style="position:absolute;left:1228;top:47296;width:31337;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" filled="f" strokecolor="windowText" strokeweight="1pt"/>
                            <v:rect id="Rectangle 454" o:spid="_x0000_s1877" style="position:absolute;left:32917;top:47296;width:31337;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" filled="f" strokecolor="windowText" strokeweight="1pt"/>
                            <v:shape id="_x0000_s1878" type="#_x0000_t202" style="position:absolute;left:788;top:4729;width:498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" filled="f" stroked="f">
                              <v:textbox>
                                <w:txbxContent>
                                  <w:p w14:paraId="535A8DDD" w14:textId="77777777" w:rsidR="00F75B1B" w:rsidRPr="00400353" w:rsidRDefault="00F75B1B" w:rsidP="003F33E6">
                                    <w:pPr>
                                      <w:rPr>
                                        <w:b/>
                                        <w:bCs/>
                                      </w:rPr>
                                    </w:pPr>
                                    <w:r>
                                      <w:rPr>
                                        <w:b/>
                                        <w:bCs/>
                                      </w:rPr>
                                      <w:t>(A)</w:t>
                                    </w:r>
                                  </w:p>
                                </w:txbxContent>
                              </v:textbox>
                            </v:shape>
                            <v:shape id="_x0000_s1879" type="#_x0000_t202" style="position:absolute;left:630;top:26643;width:498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" filled="f" stroked="f">
                              <v:textbox>
                                <w:txbxContent>
                                  <w:p w14:paraId="4FCE8761" w14:textId="77777777" w:rsidR="00F75B1B" w:rsidRPr="00400353" w:rsidRDefault="00F75B1B" w:rsidP="003F33E6">
                                    <w:pPr>
                                      <w:rPr>
                                        <w:b/>
                                        <w:bCs/>
                                      </w:rPr>
                                    </w:pPr>
                                    <w:r>
                                      <w:rPr>
                                        <w:b/>
                                        <w:bCs/>
                                      </w:rPr>
                                      <w:t>(B)</w:t>
                                    </w:r>
                                  </w:p>
                                </w:txbxContent>
                              </v:textbox>
                            </v:shape>
                            <v:shape id="_x0000_s1880" type="#_x0000_t202" style="position:absolute;left:2837;top:47611;width:498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" filled="f" stroked="f">
                              <v:textbox>
                                <w:txbxContent>
                                  <w:p w14:paraId="6070C7F8" w14:textId="77777777" w:rsidR="00F75B1B" w:rsidRPr="00400353" w:rsidRDefault="00F75B1B" w:rsidP="003F33E6">
                                    <w:pPr>
                                      <w:rPr>
                                        <w:b/>
                                        <w:bCs/>
                                      </w:rPr>
                                    </w:pPr>
                                    <w:r>
                                      <w:rPr>
                                        <w:b/>
                                        <w:bCs/>
                                      </w:rPr>
                                      <w:t>(C)</w:t>
                                    </w:r>
                                  </w:p>
                                </w:txbxContent>
                              </v:textbox>
                            </v:shape>
                            <v:shape id="_x0000_s1881" type="#_x0000_t202" style="position:absolute;left:34292;top:47630;width:498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" filled="f" stroked="f">
                              <v:textbox>
                                <w:txbxContent>
                                  <w:p w14:paraId="6224805E" w14:textId="77777777" w:rsidR="00F75B1B" w:rsidRPr="00400353" w:rsidRDefault="00F75B1B" w:rsidP="003F33E6">
                                    <w:pPr>
                                      <w:rPr>
                                        <w:b/>
                                        <w:bCs/>
                                      </w:rPr>
                                    </w:pPr>
                                    <w:r>
                                      <w:rPr>
                                        <w:b/>
                                        <w:bCs/>
                                      </w:rPr>
                                      <w:t>(D)</w:t>
                                    </w:r>
                                  </w:p>
                                </w:txbxContent>
                              </v:textbox>
                            </v:shape>
                            <v:shape id="_x0000_s1882" type="#_x0000_t202" style="position:absolute;left:20766;top:52183;width:12778;height:3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" filled="f" stroked="f">
                              <v:textbox>
                                <w:txbxContent>
                                  <w:p w14:paraId="76BA7644" w14:textId="77777777" w:rsidR="00F75B1B" w:rsidRPr="00400353" w:rsidRDefault="00F75B1B" w:rsidP="003F33E6">
                                    <w:pPr>
                                      <w:rPr>
                                        <w:sz w:val="16"/>
                                        <w:szCs w:val="16"/>
                                      </w:rPr>
                                    </w:pPr>
                                    <w:r>
                                      <w:rPr>
                                        <w:sz w:val="16"/>
                                        <w:szCs w:val="16"/>
                                      </w:rPr>
                                      <w:t>Theoretical isotopic peak</w:t>
                                    </w:r>
                                  </w:p>
                                </w:txbxContent>
                              </v:textbox>
                            </v:shape>
                            <v:shape id="_x0000_s1883" type="#_x0000_t202" style="position:absolute;left:51916;top:51942;width:13124;height:3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" filled="f" stroked="f">
                              <v:textbox>
                                <w:txbxContent>
                                  <w:p w14:paraId="4E0FF9BC" w14:textId="77777777" w:rsidR="00F75B1B" w:rsidRPr="00400353" w:rsidRDefault="00F75B1B" w:rsidP="003F33E6">
                                    <w:pPr>
                                      <w:rPr>
                                        <w:sz w:val="16"/>
                                        <w:szCs w:val="16"/>
                                      </w:rPr>
                                    </w:pPr>
                                    <w:r>
                                      <w:rPr>
                                        <w:sz w:val="16"/>
                                        <w:szCs w:val="16"/>
                                      </w:rPr>
                                      <w:t>Theoretical isotopic peak</w:t>
                                    </w:r>
                                  </w:p>
                                  <w:p w14:paraId="55EC907D" w14:textId="77777777" w:rsidR="00F75B1B" w:rsidRPr="00400353" w:rsidRDefault="00F75B1B" w:rsidP="003F33E6">
                                    <w:pPr>
                                      <w:rPr>
                                        <w:sz w:val="16"/>
                                        <w:szCs w:val="16"/>
                                      </w:rPr>
                                    </w:pPr>
                                  </w:p>
                                </w:txbxContent>
                              </v:textbox>
                            </v:shape>
                            <v:shape id="_x0000_s1884" type="#_x0000_t202" style="position:absolute;left:19483;top:47611;width:13747;height:5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" filled="f" stroked="f">
                              <v:textbox>
                                <w:txbxContent>
                                  <w:p w14:paraId="35EAF532" w14:textId="77777777" w:rsidR="00F75B1B" w:rsidRDefault="00F75B1B" w:rsidP="003F33E6">
                                    <w:pPr>
                                      <w:spacing w:line="240" w:lineRule="auto"/>
                                      <w:jc w:val="right"/>
                                      <w:rPr>
                                        <w:sz w:val="16"/>
                                        <w:szCs w:val="16"/>
                                      </w:rPr>
                                    </w:pPr>
                                    <w:r>
                                      <w:rPr>
                                        <w:sz w:val="16"/>
                                        <w:szCs w:val="16"/>
                                      </w:rPr>
                                      <w:t xml:space="preserve">Spray </w:t>
                                    </w:r>
                                    <w:r w:rsidRPr="00675611">
                                      <w:rPr>
                                        <w:sz w:val="16"/>
                                        <w:szCs w:val="16"/>
                                      </w:rPr>
                                      <w:t>time</w:t>
                                    </w:r>
                                    <w:r>
                                      <w:rPr>
                                        <w:sz w:val="16"/>
                                        <w:szCs w:val="16"/>
                                      </w:rPr>
                                      <w:t xml:space="preserve"> =</w:t>
                                    </w:r>
                                    <w:r w:rsidRPr="00675611">
                                      <w:rPr>
                                        <w:sz w:val="16"/>
                                        <w:szCs w:val="16"/>
                                      </w:rPr>
                                      <w:t xml:space="preserve"> </w:t>
                                    </w:r>
                                    <w:r>
                                      <w:rPr>
                                        <w:sz w:val="16"/>
                                        <w:szCs w:val="16"/>
                                      </w:rPr>
                                      <w:t>10.52 mins</w:t>
                                    </w:r>
                                  </w:p>
                                  <w:p w14:paraId="11CD453A"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5</w:t>
                                    </w:r>
                                    <w:r w:rsidRPr="00675611">
                                      <w:rPr>
                                        <w:sz w:val="16"/>
                                        <w:szCs w:val="16"/>
                                      </w:rPr>
                                      <w:t xml:space="preserve"> ppm</w:t>
                                    </w:r>
                                  </w:p>
                                </w:txbxContent>
                              </v:textbox>
                            </v:shape>
                          </v:group>
                          <v:shape id="_x0000_s1885" type="#_x0000_t202" style="position:absolute;left:50752;top:47371;width:13795;height:5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" filled="f" stroked="f">
                            <v:textbox>
                              <w:txbxContent>
                                <w:p w14:paraId="1EE6F887"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10.73 mins</w:t>
                                  </w:r>
                                </w:p>
                                <w:p w14:paraId="1DD90B17"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w:t>
                                  </w:r>
                                  <w:r w:rsidRPr="00675611">
                                    <w:rPr>
                                      <w:sz w:val="16"/>
                                      <w:szCs w:val="16"/>
                                    </w:rPr>
                                    <w:t xml:space="preserve"> ppm</w:t>
                                  </w:r>
                                </w:p>
                              </w:txbxContent>
                            </v:textbox>
                          </v:shape>
                        </v:group>
                        <v:shape id="Text Box 464" o:spid="_x0000_s1886" type="#_x0000_t202" style="position:absolute;top:68401;width:65039;height:16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" stroked="f">
                          <v:textbox style="mso-fit-shape-to-text:t" inset="0,0,0,0">
                            <w:txbxContent>
                              <w:p w14:paraId="3C0D17A1" w14:textId="552E32B6" w:rsidR="00F75B1B" w:rsidRPr="0018090C" w:rsidRDefault="00F75B1B" w:rsidP="003F33E6">
                                <w:pPr>
                                  <w:pStyle w:val="Caption"/>
                                  <w:rPr>
                                    <w:noProof/>
                                    <w:sz w:val="20"/>
                                    <w:szCs w:val="20"/>
                                  </w:rPr>
                                </w:pPr>
                                <w:bookmarkStart w:id="121" w:name="_Toc59633657"/>
                                <w:r w:rsidRPr="0018090C">
                                  <w:rPr>
                                    <w:sz w:val="20"/>
                                    <w:szCs w:val="20"/>
                                  </w:rPr>
                                  <w:t xml:space="preserve">Figure </w:t>
                                </w:r>
                                <w:r>
                                  <w:rPr>
                                    <w:sz w:val="20"/>
                                    <w:szCs w:val="20"/>
                                  </w:rPr>
                                  <w:t>3.23</w:t>
                                </w:r>
                                <w:r w:rsidRPr="0018090C">
                                  <w:rPr>
                                    <w:sz w:val="20"/>
                                    <w:szCs w:val="20"/>
                                  </w:rPr>
                                  <w:t>: (A) Positive ion mode nanospray spectrum for a sampled mung bean cell, showing recorded signals in the m/z region for protonated 2- Methyl-5-nitroimidazole  [M + H]</w:t>
                                </w:r>
                                <w:r w:rsidRPr="0018090C">
                                  <w:rPr>
                                    <w:sz w:val="20"/>
                                    <w:szCs w:val="20"/>
                                    <w:vertAlign w:val="superscript"/>
                                  </w:rPr>
                                  <w:t>+</w:t>
                                </w:r>
                                <w:r w:rsidRPr="0018090C">
                                  <w:rPr>
                                    <w:sz w:val="20"/>
                                    <w:szCs w:val="20"/>
                                  </w:rPr>
                                  <w:t xml:space="preserve"> with a nominal mass of 128. The positive ion mode nanospray spectrum for the relevant spray period is displayed against the theoretical isotopic distribution of the calculated m/z value for protonated 2- Methyl-5-nitroimidazole. (B) Extracted ion plot generated for protonated 2- Methyl-5-nitroimidazole (m/z range 128.04 – 128.05), displaying the time points at which there is a signal within this m/z range. (C)– (F) Positive ion nanospray spectra displaying signals corresponding with the m/z value for protonated 2- Methyl-5-nitroimidazole  at example time points derived from the extracted ion plot. Displayed against the theoretical isotopic distribution of protonated 2- Methyl-5-nitroimidazole .</w:t>
                                </w:r>
                                <w:bookmarkEnd w:id="121"/>
                              </w:p>
                              <w:p w14:paraId="5D506091" w14:textId="77777777" w:rsidR="00F75B1B" w:rsidRPr="00FE00C6" w:rsidRDefault="00F75B1B" w:rsidP="003F33E6">
                                <w:pPr>
                                  <w:pStyle w:val="Caption"/>
                                  <w:rPr>
                                    <w:noProof/>
                                  </w:rPr>
                                </w:pPr>
                              </w:p>
                            </w:txbxContent>
                          </v:textbox>
                        </v:shape>
                      </v:group>
                    </v:group>
                    <v:shape id="Picture 465" o:spid="_x0000_s1887" type="#_x0000_t75" style="position:absolute;left:2207;top:28693;width:62344;height:17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">
                      <v:imagedata r:id="rId293" o:title=""/>
                    </v:shape>
                  </v:group>
                  <v:shape id="_x0000_s1888" type="#_x0000_t202" style="position:absolute;left:1714;top:571;width:63995;height:5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">
                    <v:textbox>
                      <w:txbxContent>
                        <w:p w14:paraId="53D49B6D" w14:textId="77777777" w:rsidR="00F75B1B" w:rsidRDefault="00F75B1B" w:rsidP="003F33E6">
                          <w:pPr>
                            <w:rPr>
                              <w:b/>
                              <w:bCs/>
                            </w:rPr>
                          </w:pPr>
                          <w:r>
                            <w:rPr>
                              <w:b/>
                              <w:bCs/>
                            </w:rPr>
                            <w:t xml:space="preserve">Analyte: Metronidazole degradant </w:t>
                          </w:r>
                          <w:r w:rsidRPr="002473D5">
                            <w:rPr>
                              <w:b/>
                              <w:bCs/>
                            </w:rPr>
                            <w:t>(</w:t>
                          </w:r>
                          <w:r w:rsidRPr="00F55ED7">
                            <w:rPr>
                              <w:b/>
                              <w:bCs/>
                            </w:rPr>
                            <w:t>2- Methyl-5-nitroimidazole</w:t>
                          </w:r>
                          <w:r>
                            <w:rPr>
                              <w:b/>
                              <w:bCs/>
                            </w:rPr>
                            <w:t>) [</w:t>
                          </w:r>
                          <w:r w:rsidRPr="00F55ED7">
                            <w:rPr>
                              <w:b/>
                              <w:bCs/>
                            </w:rPr>
                            <w:t>C</w:t>
                          </w:r>
                          <w:r w:rsidRPr="00F55ED7">
                            <w:rPr>
                              <w:b/>
                              <w:bCs/>
                              <w:vertAlign w:val="subscript"/>
                            </w:rPr>
                            <w:t>4</w:t>
                          </w:r>
                          <w:r w:rsidRPr="00F55ED7">
                            <w:rPr>
                              <w:b/>
                              <w:bCs/>
                            </w:rPr>
                            <w:t>H</w:t>
                          </w:r>
                          <w:r w:rsidRPr="00F55ED7">
                            <w:rPr>
                              <w:b/>
                              <w:bCs/>
                              <w:vertAlign w:val="subscript"/>
                            </w:rPr>
                            <w:t>5</w:t>
                          </w:r>
                          <w:r w:rsidRPr="00F55ED7">
                            <w:rPr>
                              <w:b/>
                              <w:bCs/>
                            </w:rPr>
                            <w:t>N</w:t>
                          </w:r>
                          <w:r w:rsidRPr="00F55ED7">
                            <w:rPr>
                              <w:b/>
                              <w:bCs/>
                              <w:vertAlign w:val="subscript"/>
                            </w:rPr>
                            <w:t>3</w:t>
                          </w:r>
                          <w:r w:rsidRPr="00F55ED7">
                            <w:rPr>
                              <w:b/>
                              <w:bCs/>
                            </w:rPr>
                            <w:t>O</w:t>
                          </w:r>
                          <w:r w:rsidRPr="00F55ED7">
                            <w:rPr>
                              <w:b/>
                              <w:bCs/>
                              <w:vertAlign w:val="subscript"/>
                            </w:rPr>
                            <w:t>2</w:t>
                          </w:r>
                          <w:r>
                            <w:rPr>
                              <w:b/>
                              <w:bCs/>
                              <w:vertAlign w:val="subscript"/>
                            </w:rPr>
                            <w:t xml:space="preserve"> </w:t>
                          </w:r>
                          <w:r w:rsidRPr="00A5369F">
                            <w:rPr>
                              <w:b/>
                              <w:bCs/>
                            </w:rPr>
                            <w:t xml:space="preserve">+ </w:t>
                          </w:r>
                          <w:r>
                            <w:rPr>
                              <w:b/>
                              <w:bCs/>
                            </w:rPr>
                            <w:t>H]</w:t>
                          </w:r>
                          <w:r>
                            <w:rPr>
                              <w:b/>
                              <w:bCs/>
                              <w:vertAlign w:val="superscript"/>
                            </w:rPr>
                            <w:t>+</w:t>
                          </w:r>
                          <w:r>
                            <w:rPr>
                              <w:b/>
                              <w:bCs/>
                            </w:rPr>
                            <w:t xml:space="preserve">   </w:t>
                          </w:r>
                        </w:p>
                        <w:p w14:paraId="1E5B84BC" w14:textId="77777777" w:rsidR="00F75B1B" w:rsidRPr="002473D5" w:rsidRDefault="00F75B1B" w:rsidP="003F33E6">
                          <w:pPr>
                            <w:rPr>
                              <w:b/>
                              <w:bCs/>
                            </w:rPr>
                          </w:pPr>
                          <w:r>
                            <w:rPr>
                              <w:b/>
                              <w:bCs/>
                            </w:rPr>
                            <w:t>Cultivar: Mung bean (replicate 2)</w:t>
                          </w:r>
                        </w:p>
                      </w:txbxContent>
                    </v:textbox>
                  </v:shape>
                  <v:shape id="_x0000_s1889" type="#_x0000_t202" style="position:absolute;left:48877;top:6518;width:17177;height:33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" filled="f" stroked="f">
                    <v:textbox>
                      <w:txbxContent>
                        <w:p w14:paraId="6CAE41A0" w14:textId="77777777" w:rsidR="00F75B1B" w:rsidRDefault="00F75B1B" w:rsidP="003F33E6">
                          <w:r>
                            <w:t>Mass accuracy = &lt;2.5 ppm</w:t>
                          </w:r>
                        </w:p>
                      </w:txbxContent>
                    </v:textbox>
                  </v:shape>
                </v:group>
                <v:shape id="_x0000_s1890" type="#_x0000_t202" style="position:absolute;left:7882;top:11824;width:10395;height:3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" filled="f" stroked="f">
                  <v:textbox style="mso-fit-shape-to-text:t">
                    <w:txbxContent>
                      <w:p w14:paraId="6BAC4321" w14:textId="77777777" w:rsidR="00F75B1B" w:rsidRPr="00B00CFD" w:rsidRDefault="00F75B1B" w:rsidP="003F33E6">
                        <w:pPr>
                          <w:rPr>
                            <w:vertAlign w:val="superscript"/>
                          </w:rPr>
                        </w:pPr>
                        <w:r w:rsidRPr="00B00CFD">
                          <w:t>C</w:t>
                        </w:r>
                        <w:r>
                          <w:rPr>
                            <w:vertAlign w:val="subscript"/>
                          </w:rPr>
                          <w:t>4</w:t>
                        </w:r>
                        <w:r w:rsidRPr="00B00CFD">
                          <w:t>H</w:t>
                        </w:r>
                        <w:r>
                          <w:rPr>
                            <w:vertAlign w:val="subscript"/>
                          </w:rPr>
                          <w:t>5</w:t>
                        </w:r>
                        <w:r w:rsidRPr="00B00CFD">
                          <w:t>N</w:t>
                        </w:r>
                        <w:r w:rsidRPr="00B00CFD">
                          <w:rPr>
                            <w:vertAlign w:val="subscript"/>
                          </w:rPr>
                          <w:t>3</w:t>
                        </w:r>
                        <w:r w:rsidRPr="00B00CFD">
                          <w:t>O</w:t>
                        </w:r>
                        <w:r>
                          <w:rPr>
                            <w:vertAlign w:val="subscript"/>
                          </w:rPr>
                          <w:t>2</w:t>
                        </w:r>
                        <w:r w:rsidRPr="00B00CFD">
                          <w:t xml:space="preserve"> </w:t>
                        </w:r>
                        <w:r>
                          <w:t>+ H</w:t>
                        </w:r>
                        <w:r>
                          <w:rPr>
                            <w:vertAlign w:val="superscript"/>
                          </w:rPr>
                          <w:t>+</w:t>
                        </w:r>
                      </w:p>
                    </w:txbxContent>
                  </v:textbox>
                </v:shape>
                <v:shape id="Straight Arrow Connector 469" o:spid="_x0000_s1891" type="#_x0000_t32" style="position:absolute;left:6056;top:14031;width:2896;height:136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" strokecolor="black [3200]" strokeweight=".5pt">
                  <v:stroke endarrow="block" joinstyle="miter"/>
                </v:shape>
                <v:shape id="Picture 470" o:spid="_x0000_s1892" type="#_x0000_t75" style="position:absolute;left:33298;top:9176;width:7150;height:4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" stroked="t" strokecolor="black [3213]" strokeweight="1pt">
                  <v:stroke dashstyle="dash"/>
                  <v:imagedata r:id="rId294" o:title=""/>
                  <v:path arrowok="t"/>
                </v:shape>
                <v:shape id="Straight Arrow Connector 471" o:spid="_x0000_s1893" type="#_x0000_t32" style="position:absolute;left:31281;top:14188;width:5009;height:294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" strokecolor="black [3200]" strokeweight=".5pt">
                  <v:stroke endarrow="block" joinstyle="miter"/>
                </v:shape>
                <v:shape id="Picture 472" o:spid="_x0000_s1894" type="#_x0000_t75" style="position:absolute;left:56946;top:9334;width:6959;height:47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" stroked="t" strokecolor="black [3213]" strokeweight="1pt">
                  <v:stroke dashstyle="dash"/>
                  <v:imagedata r:id="rId295" o:title=""/>
                  <v:path arrowok="t"/>
                </v:shape>
                <v:shape id="Straight Arrow Connector 473" o:spid="_x0000_s1895" type="#_x0000_t32" style="position:absolute;left:56190;top:14031;width:4407;height:3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" strokecolor="black [3200]" strokeweight=".5pt">
                  <v:stroke endarrow="block" joinstyle="miter"/>
                </v:shape>
              </v:group>
            </w:pict>
          </mc:Fallback>
        </mc:AlternateContent>
      </w:r>
    </w:p>
    <w:p w14:paraId="749E9D3D" w14:textId="77777777" w:rsidR="003F33E6" w:rsidRPr="009A00CF" w:rsidRDefault="003F33E6" w:rsidP="003F33E6">
      <w:r w:rsidRPr="009A00CF">
        <w:br w:type="page"/>
      </w:r>
    </w:p>
    <w:p w14:paraId="040322CD" w14:textId="77777777" w:rsidR="003F33E6" w:rsidRPr="009A00CF" w:rsidRDefault="003F33E6" w:rsidP="003F33E6">
      <w:pPr>
        <w:tabs>
          <w:tab w:val="left" w:pos="1740"/>
        </w:tabs>
      </w:pPr>
      <w:r w:rsidRPr="009A00CF">
        <w:rPr>
          <w:noProof/>
        </w:rPr>
        <w:lastRenderedPageBreak/>
        <mc:AlternateContent>
          <mc:Choice Requires="wpg">
            <w:drawing>
              <wp:anchor distT="0" distB="0" distL="114300" distR="114300" simplePos="0" relativeHeight="251735040" behindDoc="0" locked="0" layoutInCell="1" allowOverlap="1" wp14:anchorId="430FFD6E" wp14:editId="50A82D44">
                <wp:simplePos x="0" y="0"/>
                <wp:positionH relativeFrom="column">
                  <wp:posOffset>-270344</wp:posOffset>
                </wp:positionH>
                <wp:positionV relativeFrom="paragraph">
                  <wp:posOffset>-7951</wp:posOffset>
                </wp:positionV>
                <wp:extent cx="6552565" cy="8453884"/>
                <wp:effectExtent l="0" t="0" r="19685" b="4445"/>
                <wp:wrapNone/>
                <wp:docPr id="538" name="Group 538"/>
                <wp:cNvGraphicFramePr/>
                <a:graphic xmlns:a="http://schemas.openxmlformats.org/drawingml/2006/main">
                  <a:graphicData uri="http://schemas.microsoft.com/office/word/2010/wordprocessingGroup">
                    <wpg:wgp>
                      <wpg:cNvGrpSpPr/>
                      <wpg:grpSpPr>
                        <a:xfrm>
                          <a:off x="0" y="0"/>
                          <a:ext cx="6552565" cy="8453884"/>
                          <a:chOff x="0" y="0"/>
                          <a:chExt cx="6552565" cy="8453884"/>
                        </a:xfrm>
                      </wpg:grpSpPr>
                      <wpg:grpSp>
                        <wpg:cNvPr id="539" name="Group 539"/>
                        <wpg:cNvGrpSpPr/>
                        <wpg:grpSpPr>
                          <a:xfrm>
                            <a:off x="0" y="0"/>
                            <a:ext cx="6552565" cy="8453884"/>
                            <a:chOff x="0" y="0"/>
                            <a:chExt cx="6552565" cy="8453884"/>
                          </a:xfrm>
                        </wpg:grpSpPr>
                        <pic:pic xmlns:pic="http://schemas.openxmlformats.org/drawingml/2006/picture">
                          <pic:nvPicPr>
                            <pic:cNvPr id="540" name="Picture 540"/>
                            <pic:cNvPicPr>
                              <a:picLocks noChangeAspect="1"/>
                            </pic:cNvPicPr>
                          </pic:nvPicPr>
                          <pic:blipFill>
                            <a:blip r:embed="rId296" cstate="print">
                              <a:extLst>
                                <a:ext uri="{28A0092B-C50C-407E-A947-70E740481C1C}">
                                  <a14:useLocalDpi xmlns:a14="http://schemas.microsoft.com/office/drawing/2010/main" val="0"/>
                                </a:ext>
                              </a:extLst>
                            </a:blip>
                            <a:stretch>
                              <a:fillRect/>
                            </a:stretch>
                          </pic:blipFill>
                          <pic:spPr>
                            <a:xfrm>
                              <a:off x="3314700" y="5676901"/>
                              <a:ext cx="3109595" cy="885825"/>
                            </a:xfrm>
                            <a:prstGeom prst="rect">
                              <a:avLst/>
                            </a:prstGeom>
                          </pic:spPr>
                        </pic:pic>
                        <pic:pic xmlns:pic="http://schemas.openxmlformats.org/drawingml/2006/picture">
                          <pic:nvPicPr>
                            <pic:cNvPr id="541" name="Picture 541"/>
                            <pic:cNvPicPr>
                              <a:picLocks noChangeAspect="1"/>
                            </pic:cNvPicPr>
                          </pic:nvPicPr>
                          <pic:blipFill>
                            <a:blip r:embed="rId297" cstate="print">
                              <a:extLst>
                                <a:ext uri="{28A0092B-C50C-407E-A947-70E740481C1C}">
                                  <a14:useLocalDpi xmlns:a14="http://schemas.microsoft.com/office/drawing/2010/main" val="0"/>
                                </a:ext>
                              </a:extLst>
                            </a:blip>
                            <a:stretch>
                              <a:fillRect/>
                            </a:stretch>
                          </pic:blipFill>
                          <pic:spPr>
                            <a:xfrm>
                              <a:off x="171450" y="5715001"/>
                              <a:ext cx="3046730" cy="862965"/>
                            </a:xfrm>
                            <a:prstGeom prst="rect">
                              <a:avLst/>
                            </a:prstGeom>
                          </pic:spPr>
                        </pic:pic>
                        <pic:pic xmlns:pic="http://schemas.openxmlformats.org/drawingml/2006/picture">
                          <pic:nvPicPr>
                            <pic:cNvPr id="542" name="Picture 542"/>
                            <pic:cNvPicPr>
                              <a:picLocks noChangeAspect="1"/>
                            </pic:cNvPicPr>
                          </pic:nvPicPr>
                          <pic:blipFill>
                            <a:blip r:embed="rId298" cstate="print">
                              <a:extLst>
                                <a:ext uri="{28A0092B-C50C-407E-A947-70E740481C1C}">
                                  <a14:useLocalDpi xmlns:a14="http://schemas.microsoft.com/office/drawing/2010/main" val="0"/>
                                </a:ext>
                              </a:extLst>
                            </a:blip>
                            <a:stretch>
                              <a:fillRect/>
                            </a:stretch>
                          </pic:blipFill>
                          <pic:spPr>
                            <a:xfrm>
                              <a:off x="3314700" y="4743451"/>
                              <a:ext cx="3109595" cy="892810"/>
                            </a:xfrm>
                            <a:prstGeom prst="rect">
                              <a:avLst/>
                            </a:prstGeom>
                          </pic:spPr>
                        </pic:pic>
                        <pic:pic xmlns:pic="http://schemas.openxmlformats.org/drawingml/2006/picture">
                          <pic:nvPicPr>
                            <pic:cNvPr id="543" name="Picture 543"/>
                            <pic:cNvPicPr>
                              <a:picLocks noChangeAspect="1"/>
                            </pic:cNvPicPr>
                          </pic:nvPicPr>
                          <pic:blipFill>
                            <a:blip r:embed="rId299" cstate="print">
                              <a:extLst>
                                <a:ext uri="{28A0092B-C50C-407E-A947-70E740481C1C}">
                                  <a14:useLocalDpi xmlns:a14="http://schemas.microsoft.com/office/drawing/2010/main" val="0"/>
                                </a:ext>
                              </a:extLst>
                            </a:blip>
                            <a:stretch>
                              <a:fillRect/>
                            </a:stretch>
                          </pic:blipFill>
                          <pic:spPr>
                            <a:xfrm>
                              <a:off x="152400" y="4781551"/>
                              <a:ext cx="3066415" cy="873125"/>
                            </a:xfrm>
                            <a:prstGeom prst="rect">
                              <a:avLst/>
                            </a:prstGeom>
                          </pic:spPr>
                        </pic:pic>
                        <wpg:grpSp>
                          <wpg:cNvPr id="545" name="Group 545"/>
                          <wpg:cNvGrpSpPr/>
                          <wpg:grpSpPr>
                            <a:xfrm>
                              <a:off x="0" y="0"/>
                              <a:ext cx="6552565" cy="8453884"/>
                              <a:chOff x="0" y="-1"/>
                              <a:chExt cx="6552565" cy="8454037"/>
                            </a:xfrm>
                          </wpg:grpSpPr>
                          <wpg:grpSp>
                            <wpg:cNvPr id="546" name="Group 546"/>
                            <wpg:cNvGrpSpPr/>
                            <wpg:grpSpPr>
                              <a:xfrm>
                                <a:off x="0" y="-1"/>
                                <a:ext cx="6552565" cy="8454037"/>
                                <a:chOff x="0" y="-1"/>
                                <a:chExt cx="6552811" cy="8454562"/>
                              </a:xfrm>
                            </wpg:grpSpPr>
                            <wpg:grpSp>
                              <wpg:cNvPr id="577" name="Group 577"/>
                              <wpg:cNvGrpSpPr/>
                              <wpg:grpSpPr>
                                <a:xfrm>
                                  <a:off x="0" y="-1"/>
                                  <a:ext cx="6552811" cy="6751077"/>
                                  <a:chOff x="0" y="-1"/>
                                  <a:chExt cx="6553200" cy="6751439"/>
                                </a:xfrm>
                              </wpg:grpSpPr>
                              <wpg:grpSp>
                                <wpg:cNvPr id="578" name="Group 578"/>
                                <wpg:cNvGrpSpPr/>
                                <wpg:grpSpPr>
                                  <a:xfrm>
                                    <a:off x="0" y="-1"/>
                                    <a:ext cx="6553200" cy="6751439"/>
                                    <a:chOff x="0" y="-1"/>
                                    <a:chExt cx="6553200" cy="6751439"/>
                                  </a:xfrm>
                                </wpg:grpSpPr>
                                <wps:wsp>
                                  <wps:cNvPr id="579" name="Rectangle 579"/>
                                  <wps:cNvSpPr/>
                                  <wps:spPr>
                                    <a:xfrm>
                                      <a:off x="0" y="-1"/>
                                      <a:ext cx="6553200" cy="6751439"/>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0" name="Rectangle 580"/>
                                  <wps:cNvSpPr/>
                                  <wps:spPr>
                                    <a:xfrm>
                                      <a:off x="78827" y="472965"/>
                                      <a:ext cx="6400165" cy="212534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1" name="Text Box 2"/>
                                  <wps:cNvSpPr txBox="1">
                                    <a:spLocks noChangeArrowheads="1"/>
                                  </wps:cNvSpPr>
                                  <wps:spPr bwMode="auto">
                                    <a:xfrm>
                                      <a:off x="94593" y="94593"/>
                                      <a:ext cx="6400165" cy="332361"/>
                                    </a:xfrm>
                                    <a:prstGeom prst="rect">
                                      <a:avLst/>
                                    </a:prstGeom>
                                    <a:solidFill>
                                      <a:srgbClr val="FFFFFF"/>
                                    </a:solidFill>
                                    <a:ln w="9525">
                                      <a:solidFill>
                                        <a:srgbClr val="000000"/>
                                      </a:solidFill>
                                      <a:miter lim="800000"/>
                                      <a:headEnd/>
                                      <a:tailEnd/>
                                    </a:ln>
                                  </wps:spPr>
                                  <wps:txbx>
                                    <w:txbxContent>
                                      <w:p w14:paraId="4C7F4E1A" w14:textId="77777777" w:rsidR="00F75B1B" w:rsidRPr="002473D5" w:rsidRDefault="00F75B1B" w:rsidP="003F33E6">
                                        <w:pPr>
                                          <w:rPr>
                                            <w:b/>
                                            <w:bCs/>
                                          </w:rPr>
                                        </w:pPr>
                                        <w:r>
                                          <w:rPr>
                                            <w:b/>
                                            <w:bCs/>
                                          </w:rPr>
                                          <w:t xml:space="preserve">Analyte: Metronidazole degradant </w:t>
                                        </w:r>
                                        <w:r w:rsidRPr="002473D5">
                                          <w:rPr>
                                            <w:b/>
                                            <w:bCs/>
                                          </w:rPr>
                                          <w:t>(</w:t>
                                        </w:r>
                                        <w:r w:rsidRPr="00F55ED7">
                                          <w:rPr>
                                            <w:b/>
                                            <w:bCs/>
                                          </w:rPr>
                                          <w:t>2- Methyl-5-nitroimidazole</w:t>
                                        </w:r>
                                        <w:r>
                                          <w:rPr>
                                            <w:b/>
                                            <w:bCs/>
                                          </w:rPr>
                                          <w:t>) [</w:t>
                                        </w:r>
                                        <w:r w:rsidRPr="00F55ED7">
                                          <w:rPr>
                                            <w:b/>
                                            <w:bCs/>
                                          </w:rPr>
                                          <w:t>C</w:t>
                                        </w:r>
                                        <w:r w:rsidRPr="00F55ED7">
                                          <w:rPr>
                                            <w:b/>
                                            <w:bCs/>
                                            <w:vertAlign w:val="subscript"/>
                                          </w:rPr>
                                          <w:t>4</w:t>
                                        </w:r>
                                        <w:r w:rsidRPr="00F55ED7">
                                          <w:rPr>
                                            <w:b/>
                                            <w:bCs/>
                                          </w:rPr>
                                          <w:t>H</w:t>
                                        </w:r>
                                        <w:r w:rsidRPr="00F55ED7">
                                          <w:rPr>
                                            <w:b/>
                                            <w:bCs/>
                                            <w:vertAlign w:val="subscript"/>
                                          </w:rPr>
                                          <w:t>5</w:t>
                                        </w:r>
                                        <w:r w:rsidRPr="00F55ED7">
                                          <w:rPr>
                                            <w:b/>
                                            <w:bCs/>
                                          </w:rPr>
                                          <w:t>N</w:t>
                                        </w:r>
                                        <w:r w:rsidRPr="00F55ED7">
                                          <w:rPr>
                                            <w:b/>
                                            <w:bCs/>
                                            <w:vertAlign w:val="subscript"/>
                                          </w:rPr>
                                          <w:t>3</w:t>
                                        </w:r>
                                        <w:r w:rsidRPr="00F55ED7">
                                          <w:rPr>
                                            <w:b/>
                                            <w:bCs/>
                                          </w:rPr>
                                          <w:t>O</w:t>
                                        </w:r>
                                        <w:r w:rsidRPr="00F55ED7">
                                          <w:rPr>
                                            <w:b/>
                                            <w:bCs/>
                                            <w:vertAlign w:val="subscript"/>
                                          </w:rPr>
                                          <w:t>2</w:t>
                                        </w:r>
                                        <w:r>
                                          <w:rPr>
                                            <w:b/>
                                            <w:bCs/>
                                            <w:vertAlign w:val="subscript"/>
                                          </w:rPr>
                                          <w:t xml:space="preserve"> </w:t>
                                        </w:r>
                                        <w:r w:rsidRPr="00A5369F">
                                          <w:rPr>
                                            <w:b/>
                                            <w:bCs/>
                                          </w:rPr>
                                          <w:t xml:space="preserve">+ </w:t>
                                        </w:r>
                                        <w:r>
                                          <w:rPr>
                                            <w:b/>
                                            <w:bCs/>
                                          </w:rPr>
                                          <w:t>H]</w:t>
                                        </w:r>
                                        <w:r>
                                          <w:rPr>
                                            <w:b/>
                                            <w:bCs/>
                                            <w:vertAlign w:val="superscript"/>
                                          </w:rPr>
                                          <w:t>+</w:t>
                                        </w:r>
                                        <w:r>
                                          <w:rPr>
                                            <w:b/>
                                            <w:bCs/>
                                          </w:rPr>
                                          <w:t xml:space="preserve">           Cultivar: Arabidopsis</w:t>
                                        </w:r>
                                      </w:p>
                                    </w:txbxContent>
                                  </wps:txbx>
                                  <wps:bodyPr rot="0" vert="horz" wrap="square" lIns="91440" tIns="45720" rIns="91440" bIns="45720" anchor="t" anchorCtr="0">
                                    <a:noAutofit/>
                                  </wps:bodyPr>
                                </wps:wsp>
                                <wps:wsp>
                                  <wps:cNvPr id="582" name="Text Box 2"/>
                                  <wps:cNvSpPr txBox="1">
                                    <a:spLocks noChangeArrowheads="1"/>
                                  </wps:cNvSpPr>
                                  <wps:spPr bwMode="auto">
                                    <a:xfrm>
                                      <a:off x="4357736" y="1734207"/>
                                      <a:ext cx="2005993" cy="257175"/>
                                    </a:xfrm>
                                    <a:prstGeom prst="rect">
                                      <a:avLst/>
                                    </a:prstGeom>
                                    <a:noFill/>
                                    <a:ln w="9525">
                                      <a:noFill/>
                                      <a:miter lim="800000"/>
                                      <a:headEnd/>
                                      <a:tailEnd/>
                                    </a:ln>
                                  </wps:spPr>
                                  <wps:txbx>
                                    <w:txbxContent>
                                      <w:p w14:paraId="2D41E9F9" w14:textId="77777777" w:rsidR="00F75B1B" w:rsidRDefault="00F75B1B" w:rsidP="003F33E6">
                                        <w:r>
                                          <w:t>Theoretical isotopic distribution</w:t>
                                        </w:r>
                                      </w:p>
                                    </w:txbxContent>
                                  </wps:txbx>
                                  <wps:bodyPr rot="0" vert="horz" wrap="square" lIns="91440" tIns="45720" rIns="91440" bIns="45720" anchor="t" anchorCtr="0">
                                    <a:noAutofit/>
                                  </wps:bodyPr>
                                </wps:wsp>
                                <wps:wsp>
                                  <wps:cNvPr id="583" name="Rectangle 583"/>
                                  <wps:cNvSpPr/>
                                  <wps:spPr>
                                    <a:xfrm>
                                      <a:off x="78820" y="2648608"/>
                                      <a:ext cx="6400165" cy="4007406"/>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4" name="Text Box 2"/>
                                  <wps:cNvSpPr txBox="1">
                                    <a:spLocks noChangeArrowheads="1"/>
                                  </wps:cNvSpPr>
                                  <wps:spPr bwMode="auto">
                                    <a:xfrm>
                                      <a:off x="315332" y="488731"/>
                                      <a:ext cx="3467100" cy="308610"/>
                                    </a:xfrm>
                                    <a:prstGeom prst="rect">
                                      <a:avLst/>
                                    </a:prstGeom>
                                    <a:noFill/>
                                    <a:ln w="9525">
                                      <a:noFill/>
                                      <a:miter lim="800000"/>
                                      <a:headEnd/>
                                      <a:tailEnd/>
                                    </a:ln>
                                  </wps:spPr>
                                  <wps:txbx>
                                    <w:txbxContent>
                                      <w:p w14:paraId="778EC590" w14:textId="77777777" w:rsidR="00F75B1B" w:rsidRPr="00400353" w:rsidRDefault="00F75B1B" w:rsidP="003F33E6">
                                        <w:pPr>
                                          <w:rPr>
                                            <w:b/>
                                            <w:bCs/>
                                          </w:rPr>
                                        </w:pPr>
                                        <w:r w:rsidRPr="00400353">
                                          <w:rPr>
                                            <w:b/>
                                            <w:bCs/>
                                          </w:rPr>
                                          <w:t xml:space="preserve">Positive </w:t>
                                        </w:r>
                                        <w:r>
                                          <w:rPr>
                                            <w:b/>
                                            <w:bCs/>
                                          </w:rPr>
                                          <w:t>i</w:t>
                                        </w:r>
                                        <w:r w:rsidRPr="00400353">
                                          <w:rPr>
                                            <w:b/>
                                            <w:bCs/>
                                          </w:rPr>
                                          <w:t xml:space="preserve">on </w:t>
                                        </w:r>
                                        <w:r>
                                          <w:rPr>
                                            <w:b/>
                                            <w:bCs/>
                                          </w:rPr>
                                          <w:t>m</w:t>
                                        </w:r>
                                        <w:r w:rsidRPr="00400353">
                                          <w:rPr>
                                            <w:b/>
                                            <w:bCs/>
                                          </w:rPr>
                                          <w:t xml:space="preserve">ode </w:t>
                                        </w:r>
                                        <w:r>
                                          <w:rPr>
                                            <w:b/>
                                            <w:bCs/>
                                          </w:rPr>
                                          <w:t>nano</w:t>
                                        </w:r>
                                        <w:r w:rsidRPr="00400353">
                                          <w:rPr>
                                            <w:b/>
                                            <w:bCs/>
                                          </w:rPr>
                                          <w:t>spray</w:t>
                                        </w:r>
                                        <w:r>
                                          <w:rPr>
                                            <w:b/>
                                            <w:bCs/>
                                          </w:rPr>
                                          <w:t xml:space="preserve"> s</w:t>
                                        </w:r>
                                        <w:r w:rsidRPr="00400353">
                                          <w:rPr>
                                            <w:b/>
                                            <w:bCs/>
                                          </w:rPr>
                                          <w:t>pectrum</w:t>
                                        </w:r>
                                        <w:r>
                                          <w:rPr>
                                            <w:b/>
                                            <w:bCs/>
                                          </w:rPr>
                                          <w:t>:</w:t>
                                        </w:r>
                                      </w:p>
                                    </w:txbxContent>
                                  </wps:txbx>
                                  <wps:bodyPr rot="0" vert="horz" wrap="square" lIns="91440" tIns="45720" rIns="91440" bIns="45720" anchor="t" anchorCtr="0">
                                    <a:noAutofit/>
                                  </wps:bodyPr>
                                </wps:wsp>
                                <wps:wsp>
                                  <wps:cNvPr id="591" name="Text Box 2"/>
                                  <wps:cNvSpPr txBox="1">
                                    <a:spLocks noChangeArrowheads="1"/>
                                  </wps:cNvSpPr>
                                  <wps:spPr bwMode="auto">
                                    <a:xfrm>
                                      <a:off x="315332" y="2664372"/>
                                      <a:ext cx="6085454" cy="308610"/>
                                    </a:xfrm>
                                    <a:prstGeom prst="rect">
                                      <a:avLst/>
                                    </a:prstGeom>
                                    <a:noFill/>
                                    <a:ln w="9525">
                                      <a:noFill/>
                                      <a:miter lim="800000"/>
                                      <a:headEnd/>
                                      <a:tailEnd/>
                                    </a:ln>
                                  </wps:spPr>
                                  <wps:txbx>
                                    <w:txbxContent>
                                      <w:p w14:paraId="58A83C7E" w14:textId="77777777" w:rsidR="00F75B1B" w:rsidRPr="00575D6C" w:rsidRDefault="00F75B1B" w:rsidP="003F33E6">
                                        <w:pPr>
                                          <w:rPr>
                                            <w:b/>
                                            <w:bCs/>
                                          </w:rPr>
                                        </w:pPr>
                                        <w:r w:rsidRPr="00400353">
                                          <w:rPr>
                                            <w:b/>
                                            <w:bCs/>
                                          </w:rPr>
                                          <w:t xml:space="preserve">Extracted ion </w:t>
                                        </w:r>
                                        <w:r>
                                          <w:rPr>
                                            <w:b/>
                                            <w:bCs/>
                                          </w:rPr>
                                          <w:t>plot</w:t>
                                        </w:r>
                                        <w:r w:rsidRPr="00400353">
                                          <w:rPr>
                                            <w:b/>
                                            <w:bCs/>
                                          </w:rPr>
                                          <w:t>:</w:t>
                                        </w:r>
                                        <w:r>
                                          <w:rPr>
                                            <w:b/>
                                            <w:bCs/>
                                          </w:rPr>
                                          <w:t xml:space="preserve">                                                                                                     </w:t>
                                        </w:r>
                                        <w:r w:rsidRPr="0068646E">
                                          <w:rPr>
                                            <w:b/>
                                            <w:bCs/>
                                            <w:i/>
                                            <w:iCs/>
                                          </w:rPr>
                                          <w:t>m/z</w:t>
                                        </w:r>
                                        <w:r>
                                          <w:rPr>
                                            <w:b/>
                                            <w:bCs/>
                                          </w:rPr>
                                          <w:t xml:space="preserve"> range = 128.04 - 128.05</w:t>
                                        </w:r>
                                      </w:p>
                                      <w:p w14:paraId="49258A3C" w14:textId="77777777" w:rsidR="00F75B1B" w:rsidRPr="00400353" w:rsidRDefault="00F75B1B" w:rsidP="003F33E6">
                                        <w:pPr>
                                          <w:rPr>
                                            <w:b/>
                                            <w:bCs/>
                                          </w:rPr>
                                        </w:pPr>
                                      </w:p>
                                    </w:txbxContent>
                                  </wps:txbx>
                                  <wps:bodyPr rot="0" vert="horz" wrap="square" lIns="91440" tIns="45720" rIns="91440" bIns="45720" anchor="t" anchorCtr="0">
                                    <a:noAutofit/>
                                  </wps:bodyPr>
                                </wps:wsp>
                                <wps:wsp>
                                  <wps:cNvPr id="592" name="Rectangle 592"/>
                                  <wps:cNvSpPr/>
                                  <wps:spPr>
                                    <a:xfrm>
                                      <a:off x="122838" y="4729655"/>
                                      <a:ext cx="3133725" cy="91440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3" name="Rectangle 593"/>
                                  <wps:cNvSpPr/>
                                  <wps:spPr>
                                    <a:xfrm>
                                      <a:off x="3291706" y="4729655"/>
                                      <a:ext cx="3133725" cy="91440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4" name="Text Box 2"/>
                                  <wps:cNvSpPr txBox="1">
                                    <a:spLocks noChangeArrowheads="1"/>
                                  </wps:cNvSpPr>
                                  <wps:spPr bwMode="auto">
                                    <a:xfrm>
                                      <a:off x="1948372" y="4761186"/>
                                      <a:ext cx="1374722" cy="574675"/>
                                    </a:xfrm>
                                    <a:prstGeom prst="rect">
                                      <a:avLst/>
                                    </a:prstGeom>
                                    <a:noFill/>
                                    <a:ln w="9525">
                                      <a:noFill/>
                                      <a:miter lim="800000"/>
                                      <a:headEnd/>
                                      <a:tailEnd/>
                                    </a:ln>
                                  </wps:spPr>
                                  <wps:txbx>
                                    <w:txbxContent>
                                      <w:p w14:paraId="4C2E6A51"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w:t>
                                        </w:r>
                                        <w:r w:rsidRPr="00675611">
                                          <w:rPr>
                                            <w:sz w:val="16"/>
                                            <w:szCs w:val="16"/>
                                          </w:rPr>
                                          <w:t xml:space="preserve"> </w:t>
                                        </w:r>
                                        <w:r>
                                          <w:rPr>
                                            <w:sz w:val="16"/>
                                            <w:szCs w:val="16"/>
                                          </w:rPr>
                                          <w:t>1.68 mins</w:t>
                                        </w:r>
                                      </w:p>
                                      <w:p w14:paraId="2BB180C4"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30</w:t>
                                        </w:r>
                                        <w:r w:rsidRPr="00675611">
                                          <w:rPr>
                                            <w:sz w:val="16"/>
                                            <w:szCs w:val="16"/>
                                          </w:rPr>
                                          <w:t xml:space="preserve"> ppm</w:t>
                                        </w:r>
                                      </w:p>
                                    </w:txbxContent>
                                  </wps:txbx>
                                  <wps:bodyPr rot="0" vert="horz" wrap="square" lIns="91440" tIns="45720" rIns="91440" bIns="45720" anchor="t" anchorCtr="0">
                                    <a:noAutofit/>
                                  </wps:bodyPr>
                                </wps:wsp>
                                <wps:wsp>
                                  <wps:cNvPr id="595" name="Text Box 2"/>
                                  <wps:cNvSpPr txBox="1">
                                    <a:spLocks noChangeArrowheads="1"/>
                                  </wps:cNvSpPr>
                                  <wps:spPr bwMode="auto">
                                    <a:xfrm>
                                      <a:off x="78820" y="472965"/>
                                      <a:ext cx="498475" cy="308610"/>
                                    </a:xfrm>
                                    <a:prstGeom prst="rect">
                                      <a:avLst/>
                                    </a:prstGeom>
                                    <a:noFill/>
                                    <a:ln w="9525">
                                      <a:noFill/>
                                      <a:miter lim="800000"/>
                                      <a:headEnd/>
                                      <a:tailEnd/>
                                    </a:ln>
                                  </wps:spPr>
                                  <wps:txbx>
                                    <w:txbxContent>
                                      <w:p w14:paraId="1462F315" w14:textId="77777777" w:rsidR="00F75B1B" w:rsidRPr="00400353" w:rsidRDefault="00F75B1B" w:rsidP="003F33E6">
                                        <w:pPr>
                                          <w:rPr>
                                            <w:b/>
                                            <w:bCs/>
                                          </w:rPr>
                                        </w:pPr>
                                        <w:r>
                                          <w:rPr>
                                            <w:b/>
                                            <w:bCs/>
                                          </w:rPr>
                                          <w:t>(A)</w:t>
                                        </w:r>
                                      </w:p>
                                    </w:txbxContent>
                                  </wps:txbx>
                                  <wps:bodyPr rot="0" vert="horz" wrap="square" lIns="91440" tIns="45720" rIns="91440" bIns="45720" anchor="t" anchorCtr="0">
                                    <a:noAutofit/>
                                  </wps:bodyPr>
                                </wps:wsp>
                                <wps:wsp>
                                  <wps:cNvPr id="596" name="Text Box 2"/>
                                  <wps:cNvSpPr txBox="1">
                                    <a:spLocks noChangeArrowheads="1"/>
                                  </wps:cNvSpPr>
                                  <wps:spPr bwMode="auto">
                                    <a:xfrm>
                                      <a:off x="63067" y="2664372"/>
                                      <a:ext cx="498475" cy="308610"/>
                                    </a:xfrm>
                                    <a:prstGeom prst="rect">
                                      <a:avLst/>
                                    </a:prstGeom>
                                    <a:noFill/>
                                    <a:ln w="9525">
                                      <a:noFill/>
                                      <a:miter lim="800000"/>
                                      <a:headEnd/>
                                      <a:tailEnd/>
                                    </a:ln>
                                  </wps:spPr>
                                  <wps:txbx>
                                    <w:txbxContent>
                                      <w:p w14:paraId="25826498" w14:textId="77777777" w:rsidR="00F75B1B" w:rsidRPr="00400353" w:rsidRDefault="00F75B1B" w:rsidP="003F33E6">
                                        <w:pPr>
                                          <w:rPr>
                                            <w:b/>
                                            <w:bCs/>
                                          </w:rPr>
                                        </w:pPr>
                                        <w:r>
                                          <w:rPr>
                                            <w:b/>
                                            <w:bCs/>
                                          </w:rPr>
                                          <w:t>(B)</w:t>
                                        </w:r>
                                      </w:p>
                                    </w:txbxContent>
                                  </wps:txbx>
                                  <wps:bodyPr rot="0" vert="horz" wrap="square" lIns="91440" tIns="45720" rIns="91440" bIns="45720" anchor="t" anchorCtr="0">
                                    <a:noAutofit/>
                                  </wps:bodyPr>
                                </wps:wsp>
                                <wps:wsp>
                                  <wps:cNvPr id="597" name="Text Box 2"/>
                                  <wps:cNvSpPr txBox="1">
                                    <a:spLocks noChangeArrowheads="1"/>
                                  </wps:cNvSpPr>
                                  <wps:spPr bwMode="auto">
                                    <a:xfrm>
                                      <a:off x="283779" y="4761186"/>
                                      <a:ext cx="498475" cy="308610"/>
                                    </a:xfrm>
                                    <a:prstGeom prst="rect">
                                      <a:avLst/>
                                    </a:prstGeom>
                                    <a:noFill/>
                                    <a:ln w="9525">
                                      <a:noFill/>
                                      <a:miter lim="800000"/>
                                      <a:headEnd/>
                                      <a:tailEnd/>
                                    </a:ln>
                                  </wps:spPr>
                                  <wps:txbx>
                                    <w:txbxContent>
                                      <w:p w14:paraId="1382B8FA" w14:textId="77777777" w:rsidR="00F75B1B" w:rsidRPr="00400353" w:rsidRDefault="00F75B1B" w:rsidP="003F33E6">
                                        <w:pPr>
                                          <w:rPr>
                                            <w:b/>
                                            <w:bCs/>
                                          </w:rPr>
                                        </w:pPr>
                                        <w:r>
                                          <w:rPr>
                                            <w:b/>
                                            <w:bCs/>
                                          </w:rPr>
                                          <w:t>(C)</w:t>
                                        </w:r>
                                      </w:p>
                                    </w:txbxContent>
                                  </wps:txbx>
                                  <wps:bodyPr rot="0" vert="horz" wrap="square" lIns="91440" tIns="45720" rIns="91440" bIns="45720" anchor="t" anchorCtr="0">
                                    <a:noAutofit/>
                                  </wps:bodyPr>
                                </wps:wsp>
                                <wps:wsp>
                                  <wps:cNvPr id="598" name="Text Box 2"/>
                                  <wps:cNvSpPr txBox="1">
                                    <a:spLocks noChangeArrowheads="1"/>
                                  </wps:cNvSpPr>
                                  <wps:spPr bwMode="auto">
                                    <a:xfrm>
                                      <a:off x="3429206" y="4763086"/>
                                      <a:ext cx="498475" cy="308610"/>
                                    </a:xfrm>
                                    <a:prstGeom prst="rect">
                                      <a:avLst/>
                                    </a:prstGeom>
                                    <a:noFill/>
                                    <a:ln w="9525">
                                      <a:noFill/>
                                      <a:miter lim="800000"/>
                                      <a:headEnd/>
                                      <a:tailEnd/>
                                    </a:ln>
                                  </wps:spPr>
                                  <wps:txbx>
                                    <w:txbxContent>
                                      <w:p w14:paraId="0DF32226" w14:textId="77777777" w:rsidR="00F75B1B" w:rsidRPr="00400353" w:rsidRDefault="00F75B1B" w:rsidP="003F33E6">
                                        <w:pPr>
                                          <w:rPr>
                                            <w:b/>
                                            <w:bCs/>
                                          </w:rPr>
                                        </w:pPr>
                                        <w:r>
                                          <w:rPr>
                                            <w:b/>
                                            <w:bCs/>
                                          </w:rPr>
                                          <w:t>(D)</w:t>
                                        </w:r>
                                      </w:p>
                                    </w:txbxContent>
                                  </wps:txbx>
                                  <wps:bodyPr rot="0" vert="horz" wrap="square" lIns="91440" tIns="45720" rIns="91440" bIns="45720" anchor="t" anchorCtr="0">
                                    <a:noAutofit/>
                                  </wps:bodyPr>
                                </wps:wsp>
                                <wps:wsp>
                                  <wps:cNvPr id="599" name="Text Box 2"/>
                                  <wps:cNvSpPr txBox="1">
                                    <a:spLocks noChangeArrowheads="1"/>
                                  </wps:cNvSpPr>
                                  <wps:spPr bwMode="auto">
                                    <a:xfrm>
                                      <a:off x="1886133" y="5218385"/>
                                      <a:ext cx="1468287" cy="344170"/>
                                    </a:xfrm>
                                    <a:prstGeom prst="rect">
                                      <a:avLst/>
                                    </a:prstGeom>
                                    <a:noFill/>
                                    <a:ln w="9525">
                                      <a:noFill/>
                                      <a:miter lim="800000"/>
                                      <a:headEnd/>
                                      <a:tailEnd/>
                                    </a:ln>
                                  </wps:spPr>
                                  <wps:txbx>
                                    <w:txbxContent>
                                      <w:p w14:paraId="00A0FDDB" w14:textId="77777777" w:rsidR="00F75B1B" w:rsidRPr="00400353" w:rsidRDefault="00F75B1B" w:rsidP="003F33E6">
                                        <w:pPr>
                                          <w:rPr>
                                            <w:sz w:val="16"/>
                                            <w:szCs w:val="16"/>
                                          </w:rPr>
                                        </w:pPr>
                                        <w:r>
                                          <w:rPr>
                                            <w:sz w:val="16"/>
                                            <w:szCs w:val="16"/>
                                          </w:rPr>
                                          <w:t>Theoretical isotopic peak</w:t>
                                        </w:r>
                                        <w:r w:rsidRPr="00400353">
                                          <w:rPr>
                                            <w:sz w:val="16"/>
                                            <w:szCs w:val="16"/>
                                          </w:rPr>
                                          <w:t xml:space="preserve"> </w:t>
                                        </w:r>
                                      </w:p>
                                    </w:txbxContent>
                                  </wps:txbx>
                                  <wps:bodyPr rot="0" vert="horz" wrap="square" lIns="91440" tIns="45720" rIns="91440" bIns="45720" anchor="t" anchorCtr="0">
                                    <a:noAutofit/>
                                  </wps:bodyPr>
                                </wps:wsp>
                                <wps:wsp>
                                  <wps:cNvPr id="600" name="Text Box 2"/>
                                  <wps:cNvSpPr txBox="1">
                                    <a:spLocks noChangeArrowheads="1"/>
                                  </wps:cNvSpPr>
                                  <wps:spPr bwMode="auto">
                                    <a:xfrm>
                                      <a:off x="5163051" y="5194251"/>
                                      <a:ext cx="1341006" cy="344170"/>
                                    </a:xfrm>
                                    <a:prstGeom prst="rect">
                                      <a:avLst/>
                                    </a:prstGeom>
                                    <a:noFill/>
                                    <a:ln w="9525">
                                      <a:noFill/>
                                      <a:miter lim="800000"/>
                                      <a:headEnd/>
                                      <a:tailEnd/>
                                    </a:ln>
                                  </wps:spPr>
                                  <wps:txbx>
                                    <w:txbxContent>
                                      <w:p w14:paraId="56321BB6" w14:textId="77777777" w:rsidR="00F75B1B" w:rsidRPr="00400353" w:rsidRDefault="00F75B1B" w:rsidP="003F33E6">
                                        <w:pPr>
                                          <w:rPr>
                                            <w:sz w:val="16"/>
                                            <w:szCs w:val="16"/>
                                          </w:rPr>
                                        </w:pPr>
                                        <w:r>
                                          <w:rPr>
                                            <w:sz w:val="16"/>
                                            <w:szCs w:val="16"/>
                                          </w:rPr>
                                          <w:t>Theoretical isotopic peak</w:t>
                                        </w:r>
                                        <w:r w:rsidRPr="00400353">
                                          <w:rPr>
                                            <w:sz w:val="16"/>
                                            <w:szCs w:val="16"/>
                                          </w:rPr>
                                          <w:t xml:space="preserve"> </w:t>
                                        </w:r>
                                      </w:p>
                                      <w:p w14:paraId="5B5E0309" w14:textId="77777777" w:rsidR="00F75B1B" w:rsidRPr="00400353" w:rsidRDefault="00F75B1B" w:rsidP="003F33E6">
                                        <w:pPr>
                                          <w:rPr>
                                            <w:sz w:val="16"/>
                                            <w:szCs w:val="16"/>
                                          </w:rPr>
                                        </w:pPr>
                                      </w:p>
                                    </w:txbxContent>
                                  </wps:txbx>
                                  <wps:bodyPr rot="0" vert="horz" wrap="square" lIns="91440" tIns="45720" rIns="91440" bIns="45720" anchor="t" anchorCtr="0">
                                    <a:noAutofit/>
                                  </wps:bodyPr>
                                </wps:wsp>
                              </wpg:grpSp>
                              <wps:wsp>
                                <wps:cNvPr id="601" name="Text Box 2"/>
                                <wps:cNvSpPr txBox="1">
                                  <a:spLocks noChangeArrowheads="1"/>
                                </wps:cNvSpPr>
                                <wps:spPr bwMode="auto">
                                  <a:xfrm>
                                    <a:off x="5075279" y="4737180"/>
                                    <a:ext cx="1379442" cy="574644"/>
                                  </a:xfrm>
                                  <a:prstGeom prst="rect">
                                    <a:avLst/>
                                  </a:prstGeom>
                                  <a:noFill/>
                                  <a:ln w="9525">
                                    <a:noFill/>
                                    <a:miter lim="800000"/>
                                    <a:headEnd/>
                                    <a:tailEnd/>
                                  </a:ln>
                                </wps:spPr>
                                <wps:txbx>
                                  <w:txbxContent>
                                    <w:p w14:paraId="6F81E6EF"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1.96 mins</w:t>
                                      </w:r>
                                    </w:p>
                                    <w:p w14:paraId="658544BA"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w:t>
                                      </w:r>
                                      <w:r w:rsidRPr="00675611">
                                        <w:rPr>
                                          <w:sz w:val="16"/>
                                          <w:szCs w:val="16"/>
                                        </w:rPr>
                                        <w:t xml:space="preserve"> ppm</w:t>
                                      </w:r>
                                    </w:p>
                                  </w:txbxContent>
                                </wps:txbx>
                                <wps:bodyPr rot="0" vert="horz" wrap="square" lIns="91440" tIns="45720" rIns="91440" bIns="45720" anchor="t" anchorCtr="0">
                                  <a:noAutofit/>
                                </wps:bodyPr>
                              </wps:wsp>
                            </wpg:grpSp>
                            <wps:wsp>
                              <wps:cNvPr id="602" name="Text Box 602"/>
                              <wps:cNvSpPr txBox="1"/>
                              <wps:spPr>
                                <a:xfrm>
                                  <a:off x="19051" y="6820575"/>
                                  <a:ext cx="6503914" cy="1633986"/>
                                </a:xfrm>
                                <a:prstGeom prst="rect">
                                  <a:avLst/>
                                </a:prstGeom>
                                <a:solidFill>
                                  <a:prstClr val="white"/>
                                </a:solidFill>
                                <a:ln>
                                  <a:noFill/>
                                </a:ln>
                              </wps:spPr>
                              <wps:txbx>
                                <w:txbxContent>
                                  <w:p w14:paraId="596224BF" w14:textId="691AF26C" w:rsidR="00F75B1B" w:rsidRPr="0018090C" w:rsidRDefault="00F75B1B" w:rsidP="003F33E6">
                                    <w:pPr>
                                      <w:pStyle w:val="Caption"/>
                                      <w:rPr>
                                        <w:noProof/>
                                        <w:sz w:val="20"/>
                                        <w:szCs w:val="20"/>
                                      </w:rPr>
                                    </w:pPr>
                                    <w:bookmarkStart w:id="122" w:name="_Toc59633658"/>
                                    <w:r w:rsidRPr="0018090C">
                                      <w:rPr>
                                        <w:sz w:val="20"/>
                                        <w:szCs w:val="20"/>
                                      </w:rPr>
                                      <w:t xml:space="preserve">Figure </w:t>
                                    </w:r>
                                    <w:r>
                                      <w:rPr>
                                        <w:sz w:val="20"/>
                                        <w:szCs w:val="20"/>
                                      </w:rPr>
                                      <w:t>3.24</w:t>
                                    </w:r>
                                    <w:r w:rsidRPr="0018090C">
                                      <w:rPr>
                                        <w:sz w:val="20"/>
                                        <w:szCs w:val="20"/>
                                      </w:rPr>
                                      <w:t>: (A) Positive ion mode nanospray spectrum for a sampled arabidopsis cell, showing recorded signals in the m/z region for protonated 2- Methyl-5-nitroimidazole  [M + H]</w:t>
                                    </w:r>
                                    <w:r w:rsidRPr="0018090C">
                                      <w:rPr>
                                        <w:sz w:val="20"/>
                                        <w:szCs w:val="20"/>
                                        <w:vertAlign w:val="superscript"/>
                                      </w:rPr>
                                      <w:t>+</w:t>
                                    </w:r>
                                    <w:r w:rsidRPr="0018090C">
                                      <w:rPr>
                                        <w:sz w:val="20"/>
                                        <w:szCs w:val="20"/>
                                      </w:rPr>
                                      <w:t xml:space="preserve"> with a nominal mass of 128. The positive ion mode nanospray spectrum for the relevant spray period is displayed against the theoretical isotopic distribution of the calculated m/z value for protonated 2- Methyl-5-nitroimidazole. (B) Extracted ion plot generated for protonated 2- Methyl-5-nitroimidazole (m/z range 128.04 – 128.05), displaying the time points at which there is a signal within this m/z range. (C)– (F) Positive ion nanospray spectra displaying signals corresponding with the m/z value for protonated 2- Methyl-5-nitroimidazole  at example time points derived from the extracted ion plot. Displayed against the theoretical isotopic distribution of protonated 2- Methyl-5-nitroimidazole .</w:t>
                                    </w:r>
                                    <w:bookmarkEnd w:id="122"/>
                                  </w:p>
                                  <w:p w14:paraId="25289791" w14:textId="77777777" w:rsidR="00F75B1B" w:rsidRPr="00FE00C6" w:rsidRDefault="00F75B1B" w:rsidP="003F33E6">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603" name="Rectangle 603"/>
                            <wps:cNvSpPr/>
                            <wps:spPr>
                              <a:xfrm>
                                <a:off x="126124" y="5691352"/>
                                <a:ext cx="3133421" cy="914294"/>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4" name="Text Box 2"/>
                            <wps:cNvSpPr txBox="1">
                              <a:spLocks noChangeArrowheads="1"/>
                            </wps:cNvSpPr>
                            <wps:spPr bwMode="auto">
                              <a:xfrm>
                                <a:off x="283779" y="5722883"/>
                                <a:ext cx="497840" cy="307975"/>
                              </a:xfrm>
                              <a:prstGeom prst="rect">
                                <a:avLst/>
                              </a:prstGeom>
                              <a:noFill/>
                              <a:ln w="9525">
                                <a:noFill/>
                                <a:miter lim="800000"/>
                                <a:headEnd/>
                                <a:tailEnd/>
                              </a:ln>
                            </wps:spPr>
                            <wps:txbx>
                              <w:txbxContent>
                                <w:p w14:paraId="652A5653" w14:textId="77777777" w:rsidR="00F75B1B" w:rsidRPr="00400353" w:rsidRDefault="00F75B1B" w:rsidP="003F33E6">
                                  <w:pPr>
                                    <w:rPr>
                                      <w:b/>
                                      <w:bCs/>
                                    </w:rPr>
                                  </w:pPr>
                                  <w:r>
                                    <w:rPr>
                                      <w:b/>
                                      <w:bCs/>
                                    </w:rPr>
                                    <w:t>(E)</w:t>
                                  </w:r>
                                </w:p>
                              </w:txbxContent>
                            </wps:txbx>
                            <wps:bodyPr rot="0" vert="horz" wrap="square" lIns="91440" tIns="45720" rIns="91440" bIns="45720" anchor="t" anchorCtr="0">
                              <a:noAutofit/>
                            </wps:bodyPr>
                          </wps:wsp>
                          <wps:wsp>
                            <wps:cNvPr id="605" name="Rectangle 605"/>
                            <wps:cNvSpPr/>
                            <wps:spPr>
                              <a:xfrm>
                                <a:off x="3294993" y="5691352"/>
                                <a:ext cx="3133090" cy="91376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6" name="Text Box 2"/>
                            <wps:cNvSpPr txBox="1">
                              <a:spLocks noChangeArrowheads="1"/>
                            </wps:cNvSpPr>
                            <wps:spPr bwMode="auto">
                              <a:xfrm>
                                <a:off x="3452648" y="5722883"/>
                                <a:ext cx="497840" cy="307975"/>
                              </a:xfrm>
                              <a:prstGeom prst="rect">
                                <a:avLst/>
                              </a:prstGeom>
                              <a:noFill/>
                              <a:ln w="9525">
                                <a:noFill/>
                                <a:miter lim="800000"/>
                                <a:headEnd/>
                                <a:tailEnd/>
                              </a:ln>
                            </wps:spPr>
                            <wps:txbx>
                              <w:txbxContent>
                                <w:p w14:paraId="0E3609F9" w14:textId="77777777" w:rsidR="00F75B1B" w:rsidRPr="00400353" w:rsidRDefault="00F75B1B" w:rsidP="003F33E6">
                                  <w:pPr>
                                    <w:rPr>
                                      <w:b/>
                                      <w:bCs/>
                                    </w:rPr>
                                  </w:pPr>
                                  <w:r>
                                    <w:rPr>
                                      <w:b/>
                                      <w:bCs/>
                                    </w:rPr>
                                    <w:t>(F)</w:t>
                                  </w:r>
                                </w:p>
                              </w:txbxContent>
                            </wps:txbx>
                            <wps:bodyPr rot="0" vert="horz" wrap="square" lIns="91440" tIns="45720" rIns="91440" bIns="45720" anchor="t" anchorCtr="0">
                              <a:noAutofit/>
                            </wps:bodyPr>
                          </wps:wsp>
                          <wps:wsp>
                            <wps:cNvPr id="607" name="Text Box 2"/>
                            <wps:cNvSpPr txBox="1">
                              <a:spLocks noChangeArrowheads="1"/>
                            </wps:cNvSpPr>
                            <wps:spPr bwMode="auto">
                              <a:xfrm>
                                <a:off x="1916406" y="5707117"/>
                                <a:ext cx="1391944" cy="574567"/>
                              </a:xfrm>
                              <a:prstGeom prst="rect">
                                <a:avLst/>
                              </a:prstGeom>
                              <a:noFill/>
                              <a:ln w="9525">
                                <a:noFill/>
                                <a:miter lim="800000"/>
                                <a:headEnd/>
                                <a:tailEnd/>
                              </a:ln>
                            </wps:spPr>
                            <wps:txbx>
                              <w:txbxContent>
                                <w:p w14:paraId="2FD9883A"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2.12 mins</w:t>
                                  </w:r>
                                </w:p>
                                <w:p w14:paraId="474BE08D"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w:t>
                                  </w:r>
                                  <w:r w:rsidRPr="00675611">
                                    <w:rPr>
                                      <w:sz w:val="16"/>
                                      <w:szCs w:val="16"/>
                                    </w:rPr>
                                    <w:t xml:space="preserve"> ppm</w:t>
                                  </w:r>
                                </w:p>
                              </w:txbxContent>
                            </wps:txbx>
                            <wps:bodyPr rot="0" vert="horz" wrap="square" lIns="91440" tIns="45720" rIns="91440" bIns="45720" anchor="t" anchorCtr="0">
                              <a:noAutofit/>
                            </wps:bodyPr>
                          </wps:wsp>
                          <wps:wsp>
                            <wps:cNvPr id="608" name="Text Box 2"/>
                            <wps:cNvSpPr txBox="1">
                              <a:spLocks noChangeArrowheads="1"/>
                            </wps:cNvSpPr>
                            <wps:spPr bwMode="auto">
                              <a:xfrm>
                                <a:off x="5162552" y="6148551"/>
                                <a:ext cx="1344856" cy="208015"/>
                              </a:xfrm>
                              <a:prstGeom prst="rect">
                                <a:avLst/>
                              </a:prstGeom>
                              <a:noFill/>
                              <a:ln w="9525">
                                <a:noFill/>
                                <a:miter lim="800000"/>
                                <a:headEnd/>
                                <a:tailEnd/>
                              </a:ln>
                            </wps:spPr>
                            <wps:txbx>
                              <w:txbxContent>
                                <w:p w14:paraId="223FF39B" w14:textId="77777777" w:rsidR="00F75B1B" w:rsidRPr="00400353" w:rsidRDefault="00F75B1B" w:rsidP="003F33E6">
                                  <w:pPr>
                                    <w:rPr>
                                      <w:sz w:val="16"/>
                                      <w:szCs w:val="16"/>
                                    </w:rPr>
                                  </w:pPr>
                                  <w:r>
                                    <w:rPr>
                                      <w:sz w:val="16"/>
                                      <w:szCs w:val="16"/>
                                    </w:rPr>
                                    <w:t>Theoretical isotopic peak</w:t>
                                  </w:r>
                                  <w:r w:rsidRPr="00400353">
                                    <w:rPr>
                                      <w:sz w:val="16"/>
                                      <w:szCs w:val="16"/>
                                    </w:rPr>
                                    <w:t xml:space="preserve"> </w:t>
                                  </w:r>
                                </w:p>
                                <w:p w14:paraId="0A71407A" w14:textId="77777777" w:rsidR="00F75B1B" w:rsidRPr="00400353" w:rsidRDefault="00F75B1B" w:rsidP="003F33E6">
                                  <w:pPr>
                                    <w:rPr>
                                      <w:sz w:val="16"/>
                                      <w:szCs w:val="16"/>
                                    </w:rPr>
                                  </w:pPr>
                                </w:p>
                              </w:txbxContent>
                            </wps:txbx>
                            <wps:bodyPr rot="0" vert="horz" wrap="square" lIns="91440" tIns="45720" rIns="91440" bIns="45720" anchor="t" anchorCtr="0">
                              <a:noAutofit/>
                            </wps:bodyPr>
                          </wps:wsp>
                          <wps:wsp>
                            <wps:cNvPr id="609" name="Text Box 2"/>
                            <wps:cNvSpPr txBox="1">
                              <a:spLocks noChangeArrowheads="1"/>
                            </wps:cNvSpPr>
                            <wps:spPr bwMode="auto">
                              <a:xfrm>
                                <a:off x="5074787" y="5675586"/>
                                <a:ext cx="1414278" cy="574567"/>
                              </a:xfrm>
                              <a:prstGeom prst="rect">
                                <a:avLst/>
                              </a:prstGeom>
                              <a:noFill/>
                              <a:ln w="9525">
                                <a:noFill/>
                                <a:miter lim="800000"/>
                                <a:headEnd/>
                                <a:tailEnd/>
                              </a:ln>
                            </wps:spPr>
                            <wps:txbx>
                              <w:txbxContent>
                                <w:p w14:paraId="1E8EEAA3"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2.48 mins</w:t>
                                  </w:r>
                                </w:p>
                                <w:p w14:paraId="6BCC2B28"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4</w:t>
                                  </w:r>
                                  <w:r w:rsidRPr="00675611">
                                    <w:rPr>
                                      <w:sz w:val="16"/>
                                      <w:szCs w:val="16"/>
                                    </w:rPr>
                                    <w:t xml:space="preserve"> ppm</w:t>
                                  </w:r>
                                </w:p>
                              </w:txbxContent>
                            </wps:txbx>
                            <wps:bodyPr rot="0" vert="horz" wrap="square" lIns="91440" tIns="45720" rIns="91440" bIns="45720" anchor="t" anchorCtr="0">
                              <a:noAutofit/>
                            </wps:bodyPr>
                          </wps:wsp>
                          <wps:wsp>
                            <wps:cNvPr id="610" name="Text Box 2"/>
                            <wps:cNvSpPr txBox="1">
                              <a:spLocks noChangeArrowheads="1"/>
                            </wps:cNvSpPr>
                            <wps:spPr bwMode="auto">
                              <a:xfrm>
                                <a:off x="2019301" y="6148551"/>
                                <a:ext cx="1303472" cy="261889"/>
                              </a:xfrm>
                              <a:prstGeom prst="rect">
                                <a:avLst/>
                              </a:prstGeom>
                              <a:noFill/>
                              <a:ln w="9525">
                                <a:noFill/>
                                <a:miter lim="800000"/>
                                <a:headEnd/>
                                <a:tailEnd/>
                              </a:ln>
                            </wps:spPr>
                            <wps:txbx>
                              <w:txbxContent>
                                <w:p w14:paraId="32DC3491" w14:textId="77777777" w:rsidR="00F75B1B" w:rsidRPr="00400353" w:rsidRDefault="00F75B1B" w:rsidP="003F33E6">
                                  <w:pPr>
                                    <w:rPr>
                                      <w:sz w:val="16"/>
                                      <w:szCs w:val="16"/>
                                    </w:rPr>
                                  </w:pPr>
                                  <w:r>
                                    <w:rPr>
                                      <w:sz w:val="16"/>
                                      <w:szCs w:val="16"/>
                                    </w:rPr>
                                    <w:t>Theoretical isotopic peak</w:t>
                                  </w:r>
                                  <w:r w:rsidRPr="00400353">
                                    <w:rPr>
                                      <w:sz w:val="16"/>
                                      <w:szCs w:val="16"/>
                                    </w:rPr>
                                    <w:t xml:space="preserve"> </w:t>
                                  </w:r>
                                </w:p>
                                <w:p w14:paraId="44D977D7" w14:textId="77777777" w:rsidR="00F75B1B" w:rsidRPr="00400353" w:rsidRDefault="00F75B1B" w:rsidP="003F33E6">
                                  <w:pPr>
                                    <w:rPr>
                                      <w:sz w:val="16"/>
                                      <w:szCs w:val="16"/>
                                    </w:rPr>
                                  </w:pPr>
                                </w:p>
                              </w:txbxContent>
                            </wps:txbx>
                            <wps:bodyPr rot="0" vert="horz" wrap="square" lIns="91440" tIns="45720" rIns="91440" bIns="45720" anchor="t" anchorCtr="0">
                              <a:noAutofit/>
                            </wps:bodyPr>
                          </wps:wsp>
                        </wpg:grpSp>
                        <pic:pic xmlns:pic="http://schemas.openxmlformats.org/drawingml/2006/picture">
                          <pic:nvPicPr>
                            <pic:cNvPr id="611" name="Picture 611"/>
                            <pic:cNvPicPr>
                              <a:picLocks noChangeAspect="1"/>
                            </pic:cNvPicPr>
                          </pic:nvPicPr>
                          <pic:blipFill>
                            <a:blip r:embed="rId300">
                              <a:extLst>
                                <a:ext uri="{28A0092B-C50C-407E-A947-70E740481C1C}">
                                  <a14:useLocalDpi xmlns:a14="http://schemas.microsoft.com/office/drawing/2010/main" val="0"/>
                                </a:ext>
                              </a:extLst>
                            </a:blip>
                            <a:stretch>
                              <a:fillRect/>
                            </a:stretch>
                          </pic:blipFill>
                          <pic:spPr>
                            <a:xfrm>
                              <a:off x="171450" y="2914651"/>
                              <a:ext cx="6228715" cy="1705610"/>
                            </a:xfrm>
                            <a:prstGeom prst="rect">
                              <a:avLst/>
                            </a:prstGeom>
                          </pic:spPr>
                        </pic:pic>
                      </wpg:grpSp>
                      <wps:wsp>
                        <wps:cNvPr id="612" name="Text Box 2"/>
                        <wps:cNvSpPr txBox="1">
                          <a:spLocks noChangeArrowheads="1"/>
                        </wps:cNvSpPr>
                        <wps:spPr bwMode="auto">
                          <a:xfrm>
                            <a:off x="4920615" y="483822"/>
                            <a:ext cx="1631950" cy="332509"/>
                          </a:xfrm>
                          <a:prstGeom prst="rect">
                            <a:avLst/>
                          </a:prstGeom>
                          <a:noFill/>
                          <a:ln w="9525">
                            <a:noFill/>
                            <a:miter lim="800000"/>
                            <a:headEnd/>
                            <a:tailEnd/>
                          </a:ln>
                        </wps:spPr>
                        <wps:txbx>
                          <w:txbxContent>
                            <w:p w14:paraId="108FE780" w14:textId="77777777" w:rsidR="00F75B1B" w:rsidRDefault="00F75B1B" w:rsidP="003F33E6">
                              <w:r>
                                <w:t>Mass accuracy = &lt;2 ppm</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30FFD6E" id="Group 538" o:spid="_x0000_s1896" style="position:absolute;margin-left:-21.3pt;margin-top:-.65pt;width:515.95pt;height:665.65pt;z-index:251735040;mso-height-relative:margin" coordsize="65525,84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">
                <v:group id="Group 539" o:spid="_x0000_s1897" style="position:absolute;width:65525;height:84538" coordsize="65525,845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VVl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AuV/B7JhwBuf4BAAD//wMAUEsBAi0AFAAGAAgAAAAhANvh9svuAAAAhQEAABMAAAAAAAAA&#10;AAAAAAAAAAAAAFtDb250ZW50X1R5cGVzXS54bWxQSwECLQAUAAYACAAAACEAWvQsW78AAAAVAQAA&#10;CwAAAAAAAAAAAAAAAAAfAQAAX3JlbHMvLnJlbHNQSwECLQAUAAYACAAAACEADx1VZcYAAADcAAAA&#10;DwAAAAAAAAAAAAAAAAAHAgAAZHJzL2Rvd25yZXYueG1sUEsFBgAAAAADAAMAtwAAAPoCAAAAAA==&#10;">
                  <v:shape id="Picture 540" o:spid="_x0000_s1898" type="#_x0000_t75" style="position:absolute;left:33147;top:56769;width:31095;height:8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">
                    <v:imagedata r:id="rId301" o:title=""/>
                  </v:shape>
                  <v:shape id="Picture 541" o:spid="_x0000_s1899" type="#_x0000_t75" style="position:absolute;left:1714;top:57150;width:30467;height:8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">
                    <v:imagedata r:id="rId302" o:title=""/>
                  </v:shape>
                  <v:shape id="Picture 542" o:spid="_x0000_s1900" type="#_x0000_t75" style="position:absolute;left:33147;top:47434;width:31095;height:89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">
                    <v:imagedata r:id="rId303" o:title=""/>
                  </v:shape>
                  <v:shape id="Picture 543" o:spid="_x0000_s1901" type="#_x0000_t75" style="position:absolute;left:1524;top:47815;width:30664;height:8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">
                    <v:imagedata r:id="rId304" o:title=""/>
                  </v:shape>
                  <v:group id="Group 545" o:spid="_x0000_s1902" style="position:absolute;width:65525;height:84538" coordorigin="" coordsize="65525,84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">
                    <v:group id="Group 546" o:spid="_x0000_s1903" style="position:absolute;width:65525;height:84540" coordorigin="" coordsize="65528,84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">
                      <v:group id="Group 577" o:spid="_x0000_s1904" style="position:absolute;width:65528;height:67510" coordorigin="" coordsize="65532,67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">
                        <v:group id="Group 578" o:spid="_x0000_s1905" style="position:absolute;width:65532;height:67514" coordorigin="" coordsize="65532,67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">
                          <v:rect id="Rectangle 579" o:spid="_x0000_s1906" style="position:absolute;width:65532;height:67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" filled="f" strokecolor="windowText" strokeweight="1pt"/>
                          <v:rect id="Rectangle 580" o:spid="_x0000_s1907" style="position:absolute;left:788;top:4729;width:64001;height:21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" filled="f" strokecolor="windowText" strokeweight="1pt"/>
                          <v:shape id="_x0000_s1908" type="#_x0000_t202" style="position:absolute;left:945;top:945;width:64002;height:3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">
                            <v:textbox>
                              <w:txbxContent>
                                <w:p w14:paraId="4C7F4E1A" w14:textId="77777777" w:rsidR="00F75B1B" w:rsidRPr="002473D5" w:rsidRDefault="00F75B1B" w:rsidP="003F33E6">
                                  <w:pPr>
                                    <w:rPr>
                                      <w:b/>
                                      <w:bCs/>
                                    </w:rPr>
                                  </w:pPr>
                                  <w:r>
                                    <w:rPr>
                                      <w:b/>
                                      <w:bCs/>
                                    </w:rPr>
                                    <w:t xml:space="preserve">Analyte: Metronidazole degradant </w:t>
                                  </w:r>
                                  <w:r w:rsidRPr="002473D5">
                                    <w:rPr>
                                      <w:b/>
                                      <w:bCs/>
                                    </w:rPr>
                                    <w:t>(</w:t>
                                  </w:r>
                                  <w:r w:rsidRPr="00F55ED7">
                                    <w:rPr>
                                      <w:b/>
                                      <w:bCs/>
                                    </w:rPr>
                                    <w:t>2- Methyl-5-nitroimidazole</w:t>
                                  </w:r>
                                  <w:r>
                                    <w:rPr>
                                      <w:b/>
                                      <w:bCs/>
                                    </w:rPr>
                                    <w:t>) [</w:t>
                                  </w:r>
                                  <w:r w:rsidRPr="00F55ED7">
                                    <w:rPr>
                                      <w:b/>
                                      <w:bCs/>
                                    </w:rPr>
                                    <w:t>C</w:t>
                                  </w:r>
                                  <w:r w:rsidRPr="00F55ED7">
                                    <w:rPr>
                                      <w:b/>
                                      <w:bCs/>
                                      <w:vertAlign w:val="subscript"/>
                                    </w:rPr>
                                    <w:t>4</w:t>
                                  </w:r>
                                  <w:r w:rsidRPr="00F55ED7">
                                    <w:rPr>
                                      <w:b/>
                                      <w:bCs/>
                                    </w:rPr>
                                    <w:t>H</w:t>
                                  </w:r>
                                  <w:r w:rsidRPr="00F55ED7">
                                    <w:rPr>
                                      <w:b/>
                                      <w:bCs/>
                                      <w:vertAlign w:val="subscript"/>
                                    </w:rPr>
                                    <w:t>5</w:t>
                                  </w:r>
                                  <w:r w:rsidRPr="00F55ED7">
                                    <w:rPr>
                                      <w:b/>
                                      <w:bCs/>
                                    </w:rPr>
                                    <w:t>N</w:t>
                                  </w:r>
                                  <w:r w:rsidRPr="00F55ED7">
                                    <w:rPr>
                                      <w:b/>
                                      <w:bCs/>
                                      <w:vertAlign w:val="subscript"/>
                                    </w:rPr>
                                    <w:t>3</w:t>
                                  </w:r>
                                  <w:r w:rsidRPr="00F55ED7">
                                    <w:rPr>
                                      <w:b/>
                                      <w:bCs/>
                                    </w:rPr>
                                    <w:t>O</w:t>
                                  </w:r>
                                  <w:r w:rsidRPr="00F55ED7">
                                    <w:rPr>
                                      <w:b/>
                                      <w:bCs/>
                                      <w:vertAlign w:val="subscript"/>
                                    </w:rPr>
                                    <w:t>2</w:t>
                                  </w:r>
                                  <w:r>
                                    <w:rPr>
                                      <w:b/>
                                      <w:bCs/>
                                      <w:vertAlign w:val="subscript"/>
                                    </w:rPr>
                                    <w:t xml:space="preserve"> </w:t>
                                  </w:r>
                                  <w:r w:rsidRPr="00A5369F">
                                    <w:rPr>
                                      <w:b/>
                                      <w:bCs/>
                                    </w:rPr>
                                    <w:t xml:space="preserve">+ </w:t>
                                  </w:r>
                                  <w:r>
                                    <w:rPr>
                                      <w:b/>
                                      <w:bCs/>
                                    </w:rPr>
                                    <w:t>H]</w:t>
                                  </w:r>
                                  <w:r>
                                    <w:rPr>
                                      <w:b/>
                                      <w:bCs/>
                                      <w:vertAlign w:val="superscript"/>
                                    </w:rPr>
                                    <w:t>+</w:t>
                                  </w:r>
                                  <w:r>
                                    <w:rPr>
                                      <w:b/>
                                      <w:bCs/>
                                    </w:rPr>
                                    <w:t xml:space="preserve">           Cultivar: Arabidopsis</w:t>
                                  </w:r>
                                </w:p>
                              </w:txbxContent>
                            </v:textbox>
                          </v:shape>
                          <v:shape id="_x0000_s1909" type="#_x0000_t202" style="position:absolute;left:43577;top:17342;width:20060;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" filled="f" stroked="f">
                            <v:textbox>
                              <w:txbxContent>
                                <w:p w14:paraId="2D41E9F9" w14:textId="77777777" w:rsidR="00F75B1B" w:rsidRDefault="00F75B1B" w:rsidP="003F33E6">
                                  <w:r>
                                    <w:t>Theoretical isotopic distribution</w:t>
                                  </w:r>
                                </w:p>
                              </w:txbxContent>
                            </v:textbox>
                          </v:shape>
                          <v:rect id="Rectangle 583" o:spid="_x0000_s1910" style="position:absolute;left:788;top:26486;width:64001;height:40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" filled="f" strokecolor="windowText" strokeweight="1pt"/>
                          <v:shape id="_x0000_s1911" type="#_x0000_t202" style="position:absolute;left:3153;top:4887;width:3467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" filled="f" stroked="f">
                            <v:textbox>
                              <w:txbxContent>
                                <w:p w14:paraId="778EC590" w14:textId="77777777" w:rsidR="00F75B1B" w:rsidRPr="00400353" w:rsidRDefault="00F75B1B" w:rsidP="003F33E6">
                                  <w:pPr>
                                    <w:rPr>
                                      <w:b/>
                                      <w:bCs/>
                                    </w:rPr>
                                  </w:pPr>
                                  <w:r w:rsidRPr="00400353">
                                    <w:rPr>
                                      <w:b/>
                                      <w:bCs/>
                                    </w:rPr>
                                    <w:t xml:space="preserve">Positive </w:t>
                                  </w:r>
                                  <w:r>
                                    <w:rPr>
                                      <w:b/>
                                      <w:bCs/>
                                    </w:rPr>
                                    <w:t>i</w:t>
                                  </w:r>
                                  <w:r w:rsidRPr="00400353">
                                    <w:rPr>
                                      <w:b/>
                                      <w:bCs/>
                                    </w:rPr>
                                    <w:t xml:space="preserve">on </w:t>
                                  </w:r>
                                  <w:r>
                                    <w:rPr>
                                      <w:b/>
                                      <w:bCs/>
                                    </w:rPr>
                                    <w:t>m</w:t>
                                  </w:r>
                                  <w:r w:rsidRPr="00400353">
                                    <w:rPr>
                                      <w:b/>
                                      <w:bCs/>
                                    </w:rPr>
                                    <w:t xml:space="preserve">ode </w:t>
                                  </w:r>
                                  <w:r>
                                    <w:rPr>
                                      <w:b/>
                                      <w:bCs/>
                                    </w:rPr>
                                    <w:t>nano</w:t>
                                  </w:r>
                                  <w:r w:rsidRPr="00400353">
                                    <w:rPr>
                                      <w:b/>
                                      <w:bCs/>
                                    </w:rPr>
                                    <w:t>spray</w:t>
                                  </w:r>
                                  <w:r>
                                    <w:rPr>
                                      <w:b/>
                                      <w:bCs/>
                                    </w:rPr>
                                    <w:t xml:space="preserve"> s</w:t>
                                  </w:r>
                                  <w:r w:rsidRPr="00400353">
                                    <w:rPr>
                                      <w:b/>
                                      <w:bCs/>
                                    </w:rPr>
                                    <w:t>pectrum</w:t>
                                  </w:r>
                                  <w:r>
                                    <w:rPr>
                                      <w:b/>
                                      <w:bCs/>
                                    </w:rPr>
                                    <w:t>:</w:t>
                                  </w:r>
                                </w:p>
                              </w:txbxContent>
                            </v:textbox>
                          </v:shape>
                          <v:shape id="_x0000_s1912" type="#_x0000_t202" style="position:absolute;left:3153;top:26643;width:6085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" filled="f" stroked="f">
                            <v:textbox>
                              <w:txbxContent>
                                <w:p w14:paraId="58A83C7E" w14:textId="77777777" w:rsidR="00F75B1B" w:rsidRPr="00575D6C" w:rsidRDefault="00F75B1B" w:rsidP="003F33E6">
                                  <w:pPr>
                                    <w:rPr>
                                      <w:b/>
                                      <w:bCs/>
                                    </w:rPr>
                                  </w:pPr>
                                  <w:r w:rsidRPr="00400353">
                                    <w:rPr>
                                      <w:b/>
                                      <w:bCs/>
                                    </w:rPr>
                                    <w:t xml:space="preserve">Extracted ion </w:t>
                                  </w:r>
                                  <w:r>
                                    <w:rPr>
                                      <w:b/>
                                      <w:bCs/>
                                    </w:rPr>
                                    <w:t>plot</w:t>
                                  </w:r>
                                  <w:r w:rsidRPr="00400353">
                                    <w:rPr>
                                      <w:b/>
                                      <w:bCs/>
                                    </w:rPr>
                                    <w:t>:</w:t>
                                  </w:r>
                                  <w:r>
                                    <w:rPr>
                                      <w:b/>
                                      <w:bCs/>
                                    </w:rPr>
                                    <w:t xml:space="preserve">                                                                                                     </w:t>
                                  </w:r>
                                  <w:r w:rsidRPr="0068646E">
                                    <w:rPr>
                                      <w:b/>
                                      <w:bCs/>
                                      <w:i/>
                                      <w:iCs/>
                                    </w:rPr>
                                    <w:t>m/z</w:t>
                                  </w:r>
                                  <w:r>
                                    <w:rPr>
                                      <w:b/>
                                      <w:bCs/>
                                    </w:rPr>
                                    <w:t xml:space="preserve"> range = 128.04 - 128.05</w:t>
                                  </w:r>
                                </w:p>
                                <w:p w14:paraId="49258A3C" w14:textId="77777777" w:rsidR="00F75B1B" w:rsidRPr="00400353" w:rsidRDefault="00F75B1B" w:rsidP="003F33E6">
                                  <w:pPr>
                                    <w:rPr>
                                      <w:b/>
                                      <w:bCs/>
                                    </w:rPr>
                                  </w:pPr>
                                </w:p>
                              </w:txbxContent>
                            </v:textbox>
                          </v:shape>
                          <v:rect id="Rectangle 592" o:spid="_x0000_s1913" style="position:absolute;left:1228;top:47296;width:31337;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" filled="f" strokecolor="windowText" strokeweight="1pt"/>
                          <v:rect id="Rectangle 593" o:spid="_x0000_s1914" style="position:absolute;left:32917;top:47296;width:31337;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" filled="f" strokecolor="windowText" strokeweight="1pt"/>
                          <v:shape id="_x0000_s1915" type="#_x0000_t202" style="position:absolute;left:19483;top:47611;width:13747;height:5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" filled="f" stroked="f">
                            <v:textbox>
                              <w:txbxContent>
                                <w:p w14:paraId="4C2E6A51"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w:t>
                                  </w:r>
                                  <w:r w:rsidRPr="00675611">
                                    <w:rPr>
                                      <w:sz w:val="16"/>
                                      <w:szCs w:val="16"/>
                                    </w:rPr>
                                    <w:t xml:space="preserve"> </w:t>
                                  </w:r>
                                  <w:r>
                                    <w:rPr>
                                      <w:sz w:val="16"/>
                                      <w:szCs w:val="16"/>
                                    </w:rPr>
                                    <w:t>1.68 mins</w:t>
                                  </w:r>
                                </w:p>
                                <w:p w14:paraId="2BB180C4"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30</w:t>
                                  </w:r>
                                  <w:r w:rsidRPr="00675611">
                                    <w:rPr>
                                      <w:sz w:val="16"/>
                                      <w:szCs w:val="16"/>
                                    </w:rPr>
                                    <w:t xml:space="preserve"> ppm</w:t>
                                  </w:r>
                                </w:p>
                              </w:txbxContent>
                            </v:textbox>
                          </v:shape>
                          <v:shape id="_x0000_s1916" type="#_x0000_t202" style="position:absolute;left:788;top:4729;width:498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" filled="f" stroked="f">
                            <v:textbox>
                              <w:txbxContent>
                                <w:p w14:paraId="1462F315" w14:textId="77777777" w:rsidR="00F75B1B" w:rsidRPr="00400353" w:rsidRDefault="00F75B1B" w:rsidP="003F33E6">
                                  <w:pPr>
                                    <w:rPr>
                                      <w:b/>
                                      <w:bCs/>
                                    </w:rPr>
                                  </w:pPr>
                                  <w:r>
                                    <w:rPr>
                                      <w:b/>
                                      <w:bCs/>
                                    </w:rPr>
                                    <w:t>(A)</w:t>
                                  </w:r>
                                </w:p>
                              </w:txbxContent>
                            </v:textbox>
                          </v:shape>
                          <v:shape id="_x0000_s1917" type="#_x0000_t202" style="position:absolute;left:630;top:26643;width:498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" filled="f" stroked="f">
                            <v:textbox>
                              <w:txbxContent>
                                <w:p w14:paraId="25826498" w14:textId="77777777" w:rsidR="00F75B1B" w:rsidRPr="00400353" w:rsidRDefault="00F75B1B" w:rsidP="003F33E6">
                                  <w:pPr>
                                    <w:rPr>
                                      <w:b/>
                                      <w:bCs/>
                                    </w:rPr>
                                  </w:pPr>
                                  <w:r>
                                    <w:rPr>
                                      <w:b/>
                                      <w:bCs/>
                                    </w:rPr>
                                    <w:t>(B)</w:t>
                                  </w:r>
                                </w:p>
                              </w:txbxContent>
                            </v:textbox>
                          </v:shape>
                          <v:shape id="_x0000_s1918" type="#_x0000_t202" style="position:absolute;left:2837;top:47611;width:498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" filled="f" stroked="f">
                            <v:textbox>
                              <w:txbxContent>
                                <w:p w14:paraId="1382B8FA" w14:textId="77777777" w:rsidR="00F75B1B" w:rsidRPr="00400353" w:rsidRDefault="00F75B1B" w:rsidP="003F33E6">
                                  <w:pPr>
                                    <w:rPr>
                                      <w:b/>
                                      <w:bCs/>
                                    </w:rPr>
                                  </w:pPr>
                                  <w:r>
                                    <w:rPr>
                                      <w:b/>
                                      <w:bCs/>
                                    </w:rPr>
                                    <w:t>(C)</w:t>
                                  </w:r>
                                </w:p>
                              </w:txbxContent>
                            </v:textbox>
                          </v:shape>
                          <v:shape id="_x0000_s1919" type="#_x0000_t202" style="position:absolute;left:34292;top:47630;width:498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" filled="f" stroked="f">
                            <v:textbox>
                              <w:txbxContent>
                                <w:p w14:paraId="0DF32226" w14:textId="77777777" w:rsidR="00F75B1B" w:rsidRPr="00400353" w:rsidRDefault="00F75B1B" w:rsidP="003F33E6">
                                  <w:pPr>
                                    <w:rPr>
                                      <w:b/>
                                      <w:bCs/>
                                    </w:rPr>
                                  </w:pPr>
                                  <w:r>
                                    <w:rPr>
                                      <w:b/>
                                      <w:bCs/>
                                    </w:rPr>
                                    <w:t>(D)</w:t>
                                  </w:r>
                                </w:p>
                              </w:txbxContent>
                            </v:textbox>
                          </v:shape>
                          <v:shape id="_x0000_s1920" type="#_x0000_t202" style="position:absolute;left:18861;top:52183;width:14683;height:3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" filled="f" stroked="f">
                            <v:textbox>
                              <w:txbxContent>
                                <w:p w14:paraId="00A0FDDB" w14:textId="77777777" w:rsidR="00F75B1B" w:rsidRPr="00400353" w:rsidRDefault="00F75B1B" w:rsidP="003F33E6">
                                  <w:pPr>
                                    <w:rPr>
                                      <w:sz w:val="16"/>
                                      <w:szCs w:val="16"/>
                                    </w:rPr>
                                  </w:pPr>
                                  <w:r>
                                    <w:rPr>
                                      <w:sz w:val="16"/>
                                      <w:szCs w:val="16"/>
                                    </w:rPr>
                                    <w:t>Theoretical isotopic peak</w:t>
                                  </w:r>
                                  <w:r w:rsidRPr="00400353">
                                    <w:rPr>
                                      <w:sz w:val="16"/>
                                      <w:szCs w:val="16"/>
                                    </w:rPr>
                                    <w:t xml:space="preserve"> </w:t>
                                  </w:r>
                                </w:p>
                              </w:txbxContent>
                            </v:textbox>
                          </v:shape>
                          <v:shape id="_x0000_s1921" type="#_x0000_t202" style="position:absolute;left:51630;top:51942;width:13410;height:3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" filled="f" stroked="f">
                            <v:textbox>
                              <w:txbxContent>
                                <w:p w14:paraId="56321BB6" w14:textId="77777777" w:rsidR="00F75B1B" w:rsidRPr="00400353" w:rsidRDefault="00F75B1B" w:rsidP="003F33E6">
                                  <w:pPr>
                                    <w:rPr>
                                      <w:sz w:val="16"/>
                                      <w:szCs w:val="16"/>
                                    </w:rPr>
                                  </w:pPr>
                                  <w:r>
                                    <w:rPr>
                                      <w:sz w:val="16"/>
                                      <w:szCs w:val="16"/>
                                    </w:rPr>
                                    <w:t>Theoretical isotopic peak</w:t>
                                  </w:r>
                                  <w:r w:rsidRPr="00400353">
                                    <w:rPr>
                                      <w:sz w:val="16"/>
                                      <w:szCs w:val="16"/>
                                    </w:rPr>
                                    <w:t xml:space="preserve"> </w:t>
                                  </w:r>
                                </w:p>
                                <w:p w14:paraId="5B5E0309" w14:textId="77777777" w:rsidR="00F75B1B" w:rsidRPr="00400353" w:rsidRDefault="00F75B1B" w:rsidP="003F33E6">
                                  <w:pPr>
                                    <w:rPr>
                                      <w:sz w:val="16"/>
                                      <w:szCs w:val="16"/>
                                    </w:rPr>
                                  </w:pPr>
                                </w:p>
                              </w:txbxContent>
                            </v:textbox>
                          </v:shape>
                        </v:group>
                        <v:shape id="_x0000_s1922" type="#_x0000_t202" style="position:absolute;left:50752;top:47371;width:13795;height:5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" filled="f" stroked="f">
                          <v:textbox>
                            <w:txbxContent>
                              <w:p w14:paraId="6F81E6EF"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1.96 mins</w:t>
                                </w:r>
                              </w:p>
                              <w:p w14:paraId="658544BA"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1</w:t>
                                </w:r>
                                <w:r w:rsidRPr="00675611">
                                  <w:rPr>
                                    <w:sz w:val="16"/>
                                    <w:szCs w:val="16"/>
                                  </w:rPr>
                                  <w:t xml:space="preserve"> ppm</w:t>
                                </w:r>
                              </w:p>
                            </w:txbxContent>
                          </v:textbox>
                        </v:shape>
                      </v:group>
                      <v:shape id="Text Box 602" o:spid="_x0000_s1923" type="#_x0000_t202" style="position:absolute;left:190;top:68205;width:65039;height:16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" stroked="f">
                        <v:textbox style="mso-fit-shape-to-text:t" inset="0,0,0,0">
                          <w:txbxContent>
                            <w:p w14:paraId="596224BF" w14:textId="691AF26C" w:rsidR="00F75B1B" w:rsidRPr="0018090C" w:rsidRDefault="00F75B1B" w:rsidP="003F33E6">
                              <w:pPr>
                                <w:pStyle w:val="Caption"/>
                                <w:rPr>
                                  <w:noProof/>
                                  <w:sz w:val="20"/>
                                  <w:szCs w:val="20"/>
                                </w:rPr>
                              </w:pPr>
                              <w:bookmarkStart w:id="123" w:name="_Toc59633658"/>
                              <w:r w:rsidRPr="0018090C">
                                <w:rPr>
                                  <w:sz w:val="20"/>
                                  <w:szCs w:val="20"/>
                                </w:rPr>
                                <w:t xml:space="preserve">Figure </w:t>
                              </w:r>
                              <w:r>
                                <w:rPr>
                                  <w:sz w:val="20"/>
                                  <w:szCs w:val="20"/>
                                </w:rPr>
                                <w:t>3.24</w:t>
                              </w:r>
                              <w:r w:rsidRPr="0018090C">
                                <w:rPr>
                                  <w:sz w:val="20"/>
                                  <w:szCs w:val="20"/>
                                </w:rPr>
                                <w:t>: (A) Positive ion mode nanospray spectrum for a sampled arabidopsis cell, showing recorded signals in the m/z region for protonated 2- Methyl-5-nitroimidazole  [M + H]</w:t>
                              </w:r>
                              <w:r w:rsidRPr="0018090C">
                                <w:rPr>
                                  <w:sz w:val="20"/>
                                  <w:szCs w:val="20"/>
                                  <w:vertAlign w:val="superscript"/>
                                </w:rPr>
                                <w:t>+</w:t>
                              </w:r>
                              <w:r w:rsidRPr="0018090C">
                                <w:rPr>
                                  <w:sz w:val="20"/>
                                  <w:szCs w:val="20"/>
                                </w:rPr>
                                <w:t xml:space="preserve"> with a nominal mass of 128. The positive ion mode nanospray spectrum for the relevant spray period is displayed against the theoretical isotopic distribution of the calculated m/z value for protonated 2- Methyl-5-nitroimidazole. (B) Extracted ion plot generated for protonated 2- Methyl-5-nitroimidazole (m/z range 128.04 – 128.05), displaying the time points at which there is a signal within this m/z range. (C)– (F) Positive ion nanospray spectra displaying signals corresponding with the m/z value for protonated 2- Methyl-5-nitroimidazole  at example time points derived from the extracted ion plot. Displayed against the theoretical isotopic distribution of protonated 2- Methyl-5-nitroimidazole .</w:t>
                              </w:r>
                              <w:bookmarkEnd w:id="123"/>
                            </w:p>
                            <w:p w14:paraId="25289791" w14:textId="77777777" w:rsidR="00F75B1B" w:rsidRPr="00FE00C6" w:rsidRDefault="00F75B1B" w:rsidP="003F33E6">
                              <w:pPr>
                                <w:pStyle w:val="Caption"/>
                                <w:rPr>
                                  <w:noProof/>
                                </w:rPr>
                              </w:pPr>
                            </w:p>
                          </w:txbxContent>
                        </v:textbox>
                      </v:shape>
                    </v:group>
                    <v:rect id="Rectangle 603" o:spid="_x0000_s1924" style="position:absolute;left:1261;top:56913;width:31334;height:9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" filled="f" strokecolor="windowText" strokeweight="1pt"/>
                    <v:shape id="_x0000_s1925" type="#_x0000_t202" style="position:absolute;left:2837;top:57228;width:4979;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" filled="f" stroked="f">
                      <v:textbox>
                        <w:txbxContent>
                          <w:p w14:paraId="652A5653" w14:textId="77777777" w:rsidR="00F75B1B" w:rsidRPr="00400353" w:rsidRDefault="00F75B1B" w:rsidP="003F33E6">
                            <w:pPr>
                              <w:rPr>
                                <w:b/>
                                <w:bCs/>
                              </w:rPr>
                            </w:pPr>
                            <w:r>
                              <w:rPr>
                                <w:b/>
                                <w:bCs/>
                              </w:rPr>
                              <w:t>(E)</w:t>
                            </w:r>
                          </w:p>
                        </w:txbxContent>
                      </v:textbox>
                    </v:shape>
                    <v:rect id="Rectangle 605" o:spid="_x0000_s1926" style="position:absolute;left:32949;top:56913;width:31331;height:91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" filled="f" strokecolor="windowText" strokeweight="1pt"/>
                    <v:shape id="_x0000_s1927" type="#_x0000_t202" style="position:absolute;left:34526;top:57228;width:4978;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" filled="f" stroked="f">
                      <v:textbox>
                        <w:txbxContent>
                          <w:p w14:paraId="0E3609F9" w14:textId="77777777" w:rsidR="00F75B1B" w:rsidRPr="00400353" w:rsidRDefault="00F75B1B" w:rsidP="003F33E6">
                            <w:pPr>
                              <w:rPr>
                                <w:b/>
                                <w:bCs/>
                              </w:rPr>
                            </w:pPr>
                            <w:r>
                              <w:rPr>
                                <w:b/>
                                <w:bCs/>
                              </w:rPr>
                              <w:t>(F)</w:t>
                            </w:r>
                          </w:p>
                        </w:txbxContent>
                      </v:textbox>
                    </v:shape>
                    <v:shape id="_x0000_s1928" type="#_x0000_t202" style="position:absolute;left:19164;top:57071;width:13919;height:5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" filled="f" stroked="f">
                      <v:textbox>
                        <w:txbxContent>
                          <w:p w14:paraId="2FD9883A"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2.12 mins</w:t>
                            </w:r>
                          </w:p>
                          <w:p w14:paraId="474BE08D"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2</w:t>
                            </w:r>
                            <w:r w:rsidRPr="00675611">
                              <w:rPr>
                                <w:sz w:val="16"/>
                                <w:szCs w:val="16"/>
                              </w:rPr>
                              <w:t xml:space="preserve"> ppm</w:t>
                            </w:r>
                          </w:p>
                        </w:txbxContent>
                      </v:textbox>
                    </v:shape>
                    <v:shape id="_x0000_s1929" type="#_x0000_t202" style="position:absolute;left:51625;top:61485;width:13449;height:2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" filled="f" stroked="f">
                      <v:textbox>
                        <w:txbxContent>
                          <w:p w14:paraId="223FF39B" w14:textId="77777777" w:rsidR="00F75B1B" w:rsidRPr="00400353" w:rsidRDefault="00F75B1B" w:rsidP="003F33E6">
                            <w:pPr>
                              <w:rPr>
                                <w:sz w:val="16"/>
                                <w:szCs w:val="16"/>
                              </w:rPr>
                            </w:pPr>
                            <w:r>
                              <w:rPr>
                                <w:sz w:val="16"/>
                                <w:szCs w:val="16"/>
                              </w:rPr>
                              <w:t>Theoretical isotopic peak</w:t>
                            </w:r>
                            <w:r w:rsidRPr="00400353">
                              <w:rPr>
                                <w:sz w:val="16"/>
                                <w:szCs w:val="16"/>
                              </w:rPr>
                              <w:t xml:space="preserve"> </w:t>
                            </w:r>
                          </w:p>
                          <w:p w14:paraId="0A71407A" w14:textId="77777777" w:rsidR="00F75B1B" w:rsidRPr="00400353" w:rsidRDefault="00F75B1B" w:rsidP="003F33E6">
                            <w:pPr>
                              <w:rPr>
                                <w:sz w:val="16"/>
                                <w:szCs w:val="16"/>
                              </w:rPr>
                            </w:pPr>
                          </w:p>
                        </w:txbxContent>
                      </v:textbox>
                    </v:shape>
                    <v:shape id="_x0000_s1930" type="#_x0000_t202" style="position:absolute;left:50747;top:56755;width:14143;height:5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" filled="f" stroked="f">
                      <v:textbox>
                        <w:txbxContent>
                          <w:p w14:paraId="1E8EEAA3" w14:textId="77777777" w:rsidR="00F75B1B" w:rsidRDefault="00F75B1B" w:rsidP="003F33E6">
                            <w:pPr>
                              <w:spacing w:line="240" w:lineRule="auto"/>
                              <w:jc w:val="right"/>
                              <w:rPr>
                                <w:sz w:val="16"/>
                                <w:szCs w:val="16"/>
                              </w:rPr>
                            </w:pPr>
                            <w:r>
                              <w:rPr>
                                <w:sz w:val="16"/>
                                <w:szCs w:val="16"/>
                              </w:rPr>
                              <w:t>Spray</w:t>
                            </w:r>
                            <w:r w:rsidRPr="00675611">
                              <w:rPr>
                                <w:sz w:val="16"/>
                                <w:szCs w:val="16"/>
                              </w:rPr>
                              <w:t xml:space="preserve"> time</w:t>
                            </w:r>
                            <w:r>
                              <w:rPr>
                                <w:sz w:val="16"/>
                                <w:szCs w:val="16"/>
                              </w:rPr>
                              <w:t xml:space="preserve"> = 2.48 mins</w:t>
                            </w:r>
                          </w:p>
                          <w:p w14:paraId="6BCC2B28" w14:textId="77777777" w:rsidR="00F75B1B" w:rsidRPr="00675611" w:rsidRDefault="00F75B1B" w:rsidP="003F33E6">
                            <w:pPr>
                              <w:spacing w:line="240" w:lineRule="auto"/>
                              <w:jc w:val="right"/>
                              <w:rPr>
                                <w:sz w:val="16"/>
                                <w:szCs w:val="16"/>
                              </w:rPr>
                            </w:pPr>
                            <w:r w:rsidRPr="00675611">
                              <w:rPr>
                                <w:sz w:val="16"/>
                                <w:szCs w:val="16"/>
                              </w:rPr>
                              <w:t xml:space="preserve">Mass </w:t>
                            </w:r>
                            <w:r>
                              <w:rPr>
                                <w:sz w:val="16"/>
                                <w:szCs w:val="16"/>
                              </w:rPr>
                              <w:t>a</w:t>
                            </w:r>
                            <w:r w:rsidRPr="00675611">
                              <w:rPr>
                                <w:sz w:val="16"/>
                                <w:szCs w:val="16"/>
                              </w:rPr>
                              <w:t>ccuracy = &lt;</w:t>
                            </w:r>
                            <w:r>
                              <w:rPr>
                                <w:sz w:val="16"/>
                                <w:szCs w:val="16"/>
                              </w:rPr>
                              <w:t>4</w:t>
                            </w:r>
                            <w:r w:rsidRPr="00675611">
                              <w:rPr>
                                <w:sz w:val="16"/>
                                <w:szCs w:val="16"/>
                              </w:rPr>
                              <w:t xml:space="preserve"> ppm</w:t>
                            </w:r>
                          </w:p>
                        </w:txbxContent>
                      </v:textbox>
                    </v:shape>
                    <v:shape id="_x0000_s1931" type="#_x0000_t202" style="position:absolute;left:20193;top:61485;width:13034;height:2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" filled="f" stroked="f">
                      <v:textbox>
                        <w:txbxContent>
                          <w:p w14:paraId="32DC3491" w14:textId="77777777" w:rsidR="00F75B1B" w:rsidRPr="00400353" w:rsidRDefault="00F75B1B" w:rsidP="003F33E6">
                            <w:pPr>
                              <w:rPr>
                                <w:sz w:val="16"/>
                                <w:szCs w:val="16"/>
                              </w:rPr>
                            </w:pPr>
                            <w:r>
                              <w:rPr>
                                <w:sz w:val="16"/>
                                <w:szCs w:val="16"/>
                              </w:rPr>
                              <w:t>Theoretical isotopic peak</w:t>
                            </w:r>
                            <w:r w:rsidRPr="00400353">
                              <w:rPr>
                                <w:sz w:val="16"/>
                                <w:szCs w:val="16"/>
                              </w:rPr>
                              <w:t xml:space="preserve"> </w:t>
                            </w:r>
                          </w:p>
                          <w:p w14:paraId="44D977D7" w14:textId="77777777" w:rsidR="00F75B1B" w:rsidRPr="00400353" w:rsidRDefault="00F75B1B" w:rsidP="003F33E6">
                            <w:pPr>
                              <w:rPr>
                                <w:sz w:val="16"/>
                                <w:szCs w:val="16"/>
                              </w:rPr>
                            </w:pPr>
                          </w:p>
                        </w:txbxContent>
                      </v:textbox>
                    </v:shape>
                  </v:group>
                  <v:shape id="Picture 611" o:spid="_x0000_s1932" type="#_x0000_t75" style="position:absolute;left:1714;top:29146;width:62287;height:170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">
                    <v:imagedata r:id="rId305" o:title=""/>
                  </v:shape>
                </v:group>
                <v:shape id="_x0000_s1933" type="#_x0000_t202" style="position:absolute;left:49206;top:4838;width:16319;height:33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" filled="f" stroked="f">
                  <v:textbox>
                    <w:txbxContent>
                      <w:p w14:paraId="108FE780" w14:textId="77777777" w:rsidR="00F75B1B" w:rsidRDefault="00F75B1B" w:rsidP="003F33E6">
                        <w:r>
                          <w:t>Mass accuracy = &lt;2 ppm</w:t>
                        </w:r>
                      </w:p>
                    </w:txbxContent>
                  </v:textbox>
                </v:shape>
              </v:group>
            </w:pict>
          </mc:Fallback>
        </mc:AlternateContent>
      </w:r>
    </w:p>
    <w:p w14:paraId="075ACCD8" w14:textId="77777777" w:rsidR="003F33E6" w:rsidRPr="009A00CF" w:rsidRDefault="003F33E6" w:rsidP="003F33E6"/>
    <w:p w14:paraId="4171410D" w14:textId="77777777" w:rsidR="003F33E6" w:rsidRPr="009A00CF" w:rsidRDefault="003F33E6" w:rsidP="003F33E6">
      <w:r w:rsidRPr="009A00CF">
        <w:rPr>
          <w:noProof/>
        </w:rPr>
        <mc:AlternateContent>
          <mc:Choice Requires="wps">
            <w:drawing>
              <wp:anchor distT="0" distB="0" distL="114300" distR="114300" simplePos="0" relativeHeight="251761664" behindDoc="0" locked="0" layoutInCell="1" allowOverlap="1" wp14:anchorId="09FB76CD" wp14:editId="5EDD6048">
                <wp:simplePos x="0" y="0"/>
                <wp:positionH relativeFrom="column">
                  <wp:posOffset>5413472</wp:posOffset>
                </wp:positionH>
                <wp:positionV relativeFrom="paragraph">
                  <wp:posOffset>499975</wp:posOffset>
                </wp:positionV>
                <wp:extent cx="235613" cy="61708"/>
                <wp:effectExtent l="0" t="19050" r="69215" b="71755"/>
                <wp:wrapNone/>
                <wp:docPr id="474" name="Straight Arrow Connector 474"/>
                <wp:cNvGraphicFramePr/>
                <a:graphic xmlns:a="http://schemas.openxmlformats.org/drawingml/2006/main">
                  <a:graphicData uri="http://schemas.microsoft.com/office/word/2010/wordprocessingShape">
                    <wps:wsp>
                      <wps:cNvCnPr/>
                      <wps:spPr>
                        <a:xfrm>
                          <a:off x="0" y="0"/>
                          <a:ext cx="235613" cy="6170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DCA65C" id="Straight Arrow Connector 474" o:spid="_x0000_s1026" type="#_x0000_t32" style="position:absolute;margin-left:426.25pt;margin-top:39.35pt;width:18.55pt;height:4.8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" strokecolor="black [3200]" strokeweight=".5pt">
                <v:stroke endarrow="block" joinstyle="miter"/>
              </v:shape>
            </w:pict>
          </mc:Fallback>
        </mc:AlternateContent>
      </w:r>
      <w:r w:rsidRPr="009A00CF">
        <w:rPr>
          <w:noProof/>
        </w:rPr>
        <w:drawing>
          <wp:anchor distT="0" distB="0" distL="114300" distR="114300" simplePos="0" relativeHeight="251760640" behindDoc="0" locked="0" layoutInCell="1" allowOverlap="1" wp14:anchorId="72050558" wp14:editId="6DC392C1">
            <wp:simplePos x="0" y="0"/>
            <wp:positionH relativeFrom="column">
              <wp:posOffset>4615718</wp:posOffset>
            </wp:positionH>
            <wp:positionV relativeFrom="paragraph">
              <wp:posOffset>222471</wp:posOffset>
            </wp:positionV>
            <wp:extent cx="797560" cy="556260"/>
            <wp:effectExtent l="19050" t="19050" r="21590" b="15240"/>
            <wp:wrapSquare wrapText="bothSides"/>
            <wp:docPr id="617" name="Picture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cstate="print">
                      <a:extLst>
                        <a:ext uri="{28A0092B-C50C-407E-A947-70E740481C1C}">
                          <a14:useLocalDpi xmlns:a14="http://schemas.microsoft.com/office/drawing/2010/main" val="0"/>
                        </a:ext>
                      </a:extLst>
                    </a:blip>
                    <a:stretch>
                      <a:fillRect/>
                    </a:stretch>
                  </pic:blipFill>
                  <pic:spPr>
                    <a:xfrm>
                      <a:off x="0" y="0"/>
                      <a:ext cx="797560" cy="556260"/>
                    </a:xfrm>
                    <a:prstGeom prst="rect">
                      <a:avLst/>
                    </a:prstGeom>
                    <a:ln w="12700">
                      <a:solidFill>
                        <a:schemeClr val="tx1"/>
                      </a:solidFill>
                      <a:prstDash val="dash"/>
                    </a:ln>
                  </pic:spPr>
                </pic:pic>
              </a:graphicData>
            </a:graphic>
            <wp14:sizeRelH relativeFrom="margin">
              <wp14:pctWidth>0</wp14:pctWidth>
            </wp14:sizeRelH>
            <wp14:sizeRelV relativeFrom="margin">
              <wp14:pctHeight>0</wp14:pctHeight>
            </wp14:sizeRelV>
          </wp:anchor>
        </w:drawing>
      </w:r>
      <w:r w:rsidRPr="009A00CF">
        <w:rPr>
          <w:noProof/>
        </w:rPr>
        <mc:AlternateContent>
          <mc:Choice Requires="wps">
            <w:drawing>
              <wp:anchor distT="0" distB="0" distL="114300" distR="114300" simplePos="0" relativeHeight="251759616" behindDoc="0" locked="0" layoutInCell="1" allowOverlap="1" wp14:anchorId="4A47DE87" wp14:editId="02E1E5D6">
                <wp:simplePos x="0" y="0"/>
                <wp:positionH relativeFrom="column">
                  <wp:posOffset>2480807</wp:posOffset>
                </wp:positionH>
                <wp:positionV relativeFrom="paragraph">
                  <wp:posOffset>756037</wp:posOffset>
                </wp:positionV>
                <wp:extent cx="508394" cy="278626"/>
                <wp:effectExtent l="0" t="0" r="82550" b="64770"/>
                <wp:wrapNone/>
                <wp:docPr id="475" name="Straight Arrow Connector 475"/>
                <wp:cNvGraphicFramePr/>
                <a:graphic xmlns:a="http://schemas.openxmlformats.org/drawingml/2006/main">
                  <a:graphicData uri="http://schemas.microsoft.com/office/word/2010/wordprocessingShape">
                    <wps:wsp>
                      <wps:cNvCnPr/>
                      <wps:spPr>
                        <a:xfrm>
                          <a:off x="0" y="0"/>
                          <a:ext cx="508394" cy="2786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8E97E49" id="Straight Arrow Connector 475" o:spid="_x0000_s1026" type="#_x0000_t32" style="position:absolute;margin-left:195.35pt;margin-top:59.55pt;width:40.05pt;height:21.95pt;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" strokecolor="black [3200]" strokeweight=".5pt">
                <v:stroke endarrow="block" joinstyle="miter"/>
              </v:shape>
            </w:pict>
          </mc:Fallback>
        </mc:AlternateContent>
      </w:r>
      <w:r w:rsidRPr="009A00CF">
        <w:rPr>
          <w:noProof/>
        </w:rPr>
        <w:drawing>
          <wp:anchor distT="0" distB="0" distL="114300" distR="114300" simplePos="0" relativeHeight="251758592" behindDoc="0" locked="0" layoutInCell="1" allowOverlap="1" wp14:anchorId="621F660A" wp14:editId="2F3AEFA0">
            <wp:simplePos x="0" y="0"/>
            <wp:positionH relativeFrom="column">
              <wp:posOffset>2122170</wp:posOffset>
            </wp:positionH>
            <wp:positionV relativeFrom="paragraph">
              <wp:posOffset>199390</wp:posOffset>
            </wp:positionV>
            <wp:extent cx="700405" cy="556260"/>
            <wp:effectExtent l="19050" t="19050" r="23495" b="15240"/>
            <wp:wrapSquare wrapText="bothSides"/>
            <wp:docPr id="618" name="Picture 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7" cstate="print">
                      <a:extLst>
                        <a:ext uri="{28A0092B-C50C-407E-A947-70E740481C1C}">
                          <a14:useLocalDpi xmlns:a14="http://schemas.microsoft.com/office/drawing/2010/main" val="0"/>
                        </a:ext>
                      </a:extLst>
                    </a:blip>
                    <a:stretch>
                      <a:fillRect/>
                    </a:stretch>
                  </pic:blipFill>
                  <pic:spPr>
                    <a:xfrm>
                      <a:off x="0" y="0"/>
                      <a:ext cx="700405" cy="556260"/>
                    </a:xfrm>
                    <a:prstGeom prst="rect">
                      <a:avLst/>
                    </a:prstGeom>
                    <a:ln w="12700">
                      <a:solidFill>
                        <a:schemeClr val="tx1"/>
                      </a:solidFill>
                      <a:prstDash val="dash"/>
                    </a:ln>
                  </pic:spPr>
                </pic:pic>
              </a:graphicData>
            </a:graphic>
            <wp14:sizeRelH relativeFrom="margin">
              <wp14:pctWidth>0</wp14:pctWidth>
            </wp14:sizeRelH>
            <wp14:sizeRelV relativeFrom="margin">
              <wp14:pctHeight>0</wp14:pctHeight>
            </wp14:sizeRelV>
          </wp:anchor>
        </w:drawing>
      </w:r>
      <w:r w:rsidRPr="009A00CF">
        <w:rPr>
          <w:noProof/>
        </w:rPr>
        <mc:AlternateContent>
          <mc:Choice Requires="wps">
            <w:drawing>
              <wp:anchor distT="45720" distB="45720" distL="114300" distR="114300" simplePos="0" relativeHeight="251756544" behindDoc="0" locked="0" layoutInCell="1" allowOverlap="1" wp14:anchorId="66911B52" wp14:editId="03079F67">
                <wp:simplePos x="0" y="0"/>
                <wp:positionH relativeFrom="column">
                  <wp:posOffset>578292</wp:posOffset>
                </wp:positionH>
                <wp:positionV relativeFrom="paragraph">
                  <wp:posOffset>421061</wp:posOffset>
                </wp:positionV>
                <wp:extent cx="1039495" cy="1404620"/>
                <wp:effectExtent l="0" t="0" r="0" b="0"/>
                <wp:wrapSquare wrapText="bothSides"/>
                <wp:docPr id="7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9495" cy="1404620"/>
                        </a:xfrm>
                        <a:prstGeom prst="rect">
                          <a:avLst/>
                        </a:prstGeom>
                        <a:noFill/>
                        <a:ln w="9525">
                          <a:noFill/>
                          <a:miter lim="800000"/>
                          <a:headEnd/>
                          <a:tailEnd/>
                        </a:ln>
                      </wps:spPr>
                      <wps:txbx>
                        <w:txbxContent>
                          <w:p w14:paraId="4C353C24" w14:textId="77777777" w:rsidR="00F75B1B" w:rsidRPr="00B00CFD" w:rsidRDefault="00F75B1B" w:rsidP="003F33E6">
                            <w:pPr>
                              <w:rPr>
                                <w:vertAlign w:val="superscript"/>
                              </w:rPr>
                            </w:pPr>
                            <w:r w:rsidRPr="00B00CFD">
                              <w:t>C</w:t>
                            </w:r>
                            <w:r>
                              <w:rPr>
                                <w:vertAlign w:val="subscript"/>
                              </w:rPr>
                              <w:t>4</w:t>
                            </w:r>
                            <w:r w:rsidRPr="00B00CFD">
                              <w:t>H</w:t>
                            </w:r>
                            <w:r>
                              <w:rPr>
                                <w:vertAlign w:val="subscript"/>
                              </w:rPr>
                              <w:t>5</w:t>
                            </w:r>
                            <w:r w:rsidRPr="00B00CFD">
                              <w:t>N</w:t>
                            </w:r>
                            <w:r w:rsidRPr="00B00CFD">
                              <w:rPr>
                                <w:vertAlign w:val="subscript"/>
                              </w:rPr>
                              <w:t>3</w:t>
                            </w:r>
                            <w:r w:rsidRPr="00B00CFD">
                              <w:t>O</w:t>
                            </w:r>
                            <w:r>
                              <w:rPr>
                                <w:vertAlign w:val="subscript"/>
                              </w:rPr>
                              <w:t>2</w:t>
                            </w:r>
                            <w:r w:rsidRPr="00B00CFD">
                              <w:t xml:space="preserve"> </w:t>
                            </w:r>
                            <w:r>
                              <w:t>+ H</w:t>
                            </w:r>
                            <w:r>
                              <w:rPr>
                                <w:vertAlign w:val="superscript"/>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6911B52" id="_x0000_s1934" type="#_x0000_t202" style="position:absolute;margin-left:45.55pt;margin-top:33.15pt;width:81.85pt;height:110.6pt;z-index:2517565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" filled="f" stroked="f">
                <v:textbox style="mso-fit-shape-to-text:t">
                  <w:txbxContent>
                    <w:p w14:paraId="4C353C24" w14:textId="77777777" w:rsidR="00F75B1B" w:rsidRPr="00B00CFD" w:rsidRDefault="00F75B1B" w:rsidP="003F33E6">
                      <w:pPr>
                        <w:rPr>
                          <w:vertAlign w:val="superscript"/>
                        </w:rPr>
                      </w:pPr>
                      <w:r w:rsidRPr="00B00CFD">
                        <w:t>C</w:t>
                      </w:r>
                      <w:r>
                        <w:rPr>
                          <w:vertAlign w:val="subscript"/>
                        </w:rPr>
                        <w:t>4</w:t>
                      </w:r>
                      <w:r w:rsidRPr="00B00CFD">
                        <w:t>H</w:t>
                      </w:r>
                      <w:r>
                        <w:rPr>
                          <w:vertAlign w:val="subscript"/>
                        </w:rPr>
                        <w:t>5</w:t>
                      </w:r>
                      <w:r w:rsidRPr="00B00CFD">
                        <w:t>N</w:t>
                      </w:r>
                      <w:r w:rsidRPr="00B00CFD">
                        <w:rPr>
                          <w:vertAlign w:val="subscript"/>
                        </w:rPr>
                        <w:t>3</w:t>
                      </w:r>
                      <w:r w:rsidRPr="00B00CFD">
                        <w:t>O</w:t>
                      </w:r>
                      <w:r>
                        <w:rPr>
                          <w:vertAlign w:val="subscript"/>
                        </w:rPr>
                        <w:t>2</w:t>
                      </w:r>
                      <w:r w:rsidRPr="00B00CFD">
                        <w:t xml:space="preserve"> </w:t>
                      </w:r>
                      <w:r>
                        <w:t>+ H</w:t>
                      </w:r>
                      <w:r>
                        <w:rPr>
                          <w:vertAlign w:val="superscript"/>
                        </w:rPr>
                        <w:t>+</w:t>
                      </w:r>
                    </w:p>
                  </w:txbxContent>
                </v:textbox>
                <w10:wrap type="square"/>
              </v:shape>
            </w:pict>
          </mc:Fallback>
        </mc:AlternateContent>
      </w:r>
      <w:r w:rsidRPr="009A00CF">
        <w:rPr>
          <w:noProof/>
        </w:rPr>
        <mc:AlternateContent>
          <mc:Choice Requires="wps">
            <w:drawing>
              <wp:anchor distT="0" distB="0" distL="114300" distR="114300" simplePos="0" relativeHeight="251757568" behindDoc="0" locked="0" layoutInCell="1" allowOverlap="1" wp14:anchorId="00245053" wp14:editId="567AE777">
                <wp:simplePos x="0" y="0"/>
                <wp:positionH relativeFrom="column">
                  <wp:posOffset>337185</wp:posOffset>
                </wp:positionH>
                <wp:positionV relativeFrom="paragraph">
                  <wp:posOffset>559435</wp:posOffset>
                </wp:positionV>
                <wp:extent cx="289560" cy="136525"/>
                <wp:effectExtent l="38100" t="0" r="15240" b="53975"/>
                <wp:wrapNone/>
                <wp:docPr id="476" name="Straight Arrow Connector 476"/>
                <wp:cNvGraphicFramePr/>
                <a:graphic xmlns:a="http://schemas.openxmlformats.org/drawingml/2006/main">
                  <a:graphicData uri="http://schemas.microsoft.com/office/word/2010/wordprocessingShape">
                    <wps:wsp>
                      <wps:cNvCnPr/>
                      <wps:spPr>
                        <a:xfrm flipH="1">
                          <a:off x="0" y="0"/>
                          <a:ext cx="289560" cy="136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F07DDE" id="Straight Arrow Connector 476" o:spid="_x0000_s1026" type="#_x0000_t32" style="position:absolute;margin-left:26.55pt;margin-top:44.05pt;width:22.8pt;height:10.75pt;flip:x;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" strokecolor="black [3200]" strokeweight=".5pt">
                <v:stroke endarrow="block" joinstyle="miter"/>
              </v:shape>
            </w:pict>
          </mc:Fallback>
        </mc:AlternateContent>
      </w:r>
      <w:r w:rsidRPr="009A00CF">
        <w:rPr>
          <w:noProof/>
        </w:rPr>
        <w:drawing>
          <wp:anchor distT="0" distB="0" distL="114300" distR="114300" simplePos="0" relativeHeight="251728896" behindDoc="0" locked="0" layoutInCell="1" allowOverlap="1" wp14:anchorId="4795F57C" wp14:editId="440EB126">
            <wp:simplePos x="0" y="0"/>
            <wp:positionH relativeFrom="column">
              <wp:posOffset>-175260</wp:posOffset>
            </wp:positionH>
            <wp:positionV relativeFrom="paragraph">
              <wp:posOffset>236855</wp:posOffset>
            </wp:positionV>
            <wp:extent cx="6332220" cy="1802130"/>
            <wp:effectExtent l="0" t="0" r="0" b="7620"/>
            <wp:wrapSquare wrapText="bothSides"/>
            <wp:docPr id="697" name="Picture 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8">
                      <a:extLst>
                        <a:ext uri="{28A0092B-C50C-407E-A947-70E740481C1C}">
                          <a14:useLocalDpi xmlns:a14="http://schemas.microsoft.com/office/drawing/2010/main" val="0"/>
                        </a:ext>
                      </a:extLst>
                    </a:blip>
                    <a:srcRect t="2017"/>
                    <a:stretch/>
                  </pic:blipFill>
                  <pic:spPr bwMode="auto">
                    <a:xfrm>
                      <a:off x="0" y="0"/>
                      <a:ext cx="6332220" cy="18021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0D96D9C" w14:textId="77777777" w:rsidR="003F33E6" w:rsidRPr="009A00CF" w:rsidRDefault="003F33E6" w:rsidP="003F33E6"/>
    <w:p w14:paraId="204EC401" w14:textId="77777777" w:rsidR="003F33E6" w:rsidRPr="009A00CF" w:rsidRDefault="003F33E6" w:rsidP="003F33E6"/>
    <w:p w14:paraId="08C21509" w14:textId="77777777" w:rsidR="003F33E6" w:rsidRPr="009A00CF" w:rsidRDefault="003F33E6" w:rsidP="003F33E6"/>
    <w:p w14:paraId="18ADB65D" w14:textId="77777777" w:rsidR="003F33E6" w:rsidRPr="009A00CF" w:rsidRDefault="003F33E6" w:rsidP="003F33E6"/>
    <w:p w14:paraId="5B39DB2F" w14:textId="77777777" w:rsidR="003F33E6" w:rsidRPr="009A00CF" w:rsidRDefault="003F33E6" w:rsidP="003F33E6"/>
    <w:p w14:paraId="559A8C44" w14:textId="77777777" w:rsidR="003F33E6" w:rsidRPr="009A00CF" w:rsidRDefault="003F33E6" w:rsidP="003F33E6"/>
    <w:p w14:paraId="2503DFA7" w14:textId="77777777" w:rsidR="003F33E6" w:rsidRPr="009A00CF" w:rsidRDefault="003F33E6" w:rsidP="003F33E6"/>
    <w:p w14:paraId="20A7C011" w14:textId="77777777" w:rsidR="003F33E6" w:rsidRPr="009A00CF" w:rsidRDefault="003F33E6" w:rsidP="003F33E6"/>
    <w:p w14:paraId="5E802111" w14:textId="77777777" w:rsidR="003F33E6" w:rsidRPr="009A00CF" w:rsidRDefault="003F33E6" w:rsidP="003F33E6"/>
    <w:p w14:paraId="748181A8" w14:textId="77777777" w:rsidR="003F33E6" w:rsidRPr="009A00CF" w:rsidRDefault="003F33E6" w:rsidP="003F33E6"/>
    <w:p w14:paraId="27580D3C" w14:textId="77777777" w:rsidR="003F33E6" w:rsidRPr="009A00CF" w:rsidRDefault="003F33E6" w:rsidP="003F33E6"/>
    <w:p w14:paraId="78006C5E" w14:textId="77777777" w:rsidR="003F33E6" w:rsidRPr="009A00CF" w:rsidRDefault="003F33E6" w:rsidP="003F33E6"/>
    <w:p w14:paraId="434A4D7B" w14:textId="77777777" w:rsidR="003F33E6" w:rsidRPr="009A00CF" w:rsidRDefault="003F33E6" w:rsidP="003F33E6"/>
    <w:p w14:paraId="148B40ED" w14:textId="77777777" w:rsidR="003F33E6" w:rsidRPr="009A00CF" w:rsidRDefault="003F33E6" w:rsidP="003F33E6"/>
    <w:p w14:paraId="3D468463" w14:textId="77777777" w:rsidR="003F33E6" w:rsidRPr="009A00CF" w:rsidRDefault="003F33E6" w:rsidP="003F33E6"/>
    <w:p w14:paraId="55519DF5" w14:textId="77777777" w:rsidR="003F33E6" w:rsidRPr="009A00CF" w:rsidRDefault="003F33E6" w:rsidP="003F33E6"/>
    <w:p w14:paraId="3725B199" w14:textId="77777777" w:rsidR="003F33E6" w:rsidRPr="009A00CF" w:rsidRDefault="003F33E6" w:rsidP="003F33E6"/>
    <w:p w14:paraId="3C1AFC25" w14:textId="77777777" w:rsidR="003F33E6" w:rsidRPr="009A00CF" w:rsidRDefault="003F33E6" w:rsidP="003F33E6"/>
    <w:p w14:paraId="7247EECE" w14:textId="77777777" w:rsidR="003F33E6" w:rsidRPr="009A00CF" w:rsidRDefault="003F33E6" w:rsidP="003F33E6"/>
    <w:p w14:paraId="4CA14D18" w14:textId="77777777" w:rsidR="003F33E6" w:rsidRPr="009A00CF" w:rsidRDefault="003F33E6" w:rsidP="003F33E6"/>
    <w:p w14:paraId="63178016" w14:textId="77777777" w:rsidR="003F33E6" w:rsidRPr="009A00CF" w:rsidRDefault="003F33E6" w:rsidP="003F33E6"/>
    <w:p w14:paraId="1799BB30" w14:textId="77777777" w:rsidR="003F33E6" w:rsidRPr="009A00CF" w:rsidRDefault="003F33E6" w:rsidP="003F33E6"/>
    <w:p w14:paraId="7FAEE930" w14:textId="237A02F5" w:rsidR="003F33E6" w:rsidRPr="009A00CF" w:rsidRDefault="00916216" w:rsidP="00916216">
      <w:pPr>
        <w:pStyle w:val="Heading3"/>
      </w:pPr>
      <w:bookmarkStart w:id="124" w:name="_Toc68085942"/>
      <w:r>
        <w:lastRenderedPageBreak/>
        <w:t xml:space="preserve">3.4.5 </w:t>
      </w:r>
      <w:r w:rsidR="003F33E6" w:rsidRPr="009A00CF">
        <w:t>Summary of results</w:t>
      </w:r>
      <w:bookmarkEnd w:id="124"/>
    </w:p>
    <w:p w14:paraId="7434E4F3" w14:textId="77777777" w:rsidR="003F33E6" w:rsidRPr="009A00CF" w:rsidRDefault="003F33E6" w:rsidP="003F33E6">
      <w:pPr>
        <w:tabs>
          <w:tab w:val="left" w:pos="1265"/>
        </w:tabs>
        <w:spacing w:line="360" w:lineRule="auto"/>
      </w:pPr>
      <w:r w:rsidRPr="009A00CF">
        <w:t>In summary, protonated levetiracetam was detected in the analysed mung bean cell sample. Protonated levetiracetam metabolite L057, was also identified in the contents of both mung bean and arabidopsis cells. In all cases, mass accuracies were below the reported mass calibration threshold (&lt;2.5 ppm). All signal intensities were also discernible from estimated background intensities and isotopic distributions were well aligned with corresponding theoretical simulations of isotopic distribution. However, isotopic clusters were not well aligned with theoretical isotopic distributions of L057 in the arabidopsis cell sample.</w:t>
      </w:r>
    </w:p>
    <w:p w14:paraId="5F3D5C6F" w14:textId="77777777" w:rsidR="003F33E6" w:rsidRDefault="003F33E6" w:rsidP="003F33E6">
      <w:pPr>
        <w:tabs>
          <w:tab w:val="left" w:pos="1265"/>
        </w:tabs>
        <w:spacing w:line="360" w:lineRule="auto"/>
      </w:pPr>
      <w:r w:rsidRPr="009A00CF">
        <w:t xml:space="preserve">Metronidazole in its parent form could be identified in one mung bean replicate. The low mass accuracy of signals (&lt; 2.5 ppm) and intensities above those of estimated background, meet the identification criteria, and these signals are therefore very likely to correspond with metronidazole. Corresponding signals were also detected in the second mung bean replicate and the arabidopsis cell sample. The low mass accuracies of these signals in both samples (&lt; 2.5 ppm and &lt; 1 ppm, respectively) would suggest that these signals are likely to correspond with metronidazole, however signal intensities were not discernible from estimated background intensity. Low mass accuracies (&lt;1.5 ppm) and signal intensities above estimated background signal were observed for signals corresponding with potassiated and sodiated 2-hydroxymetronidazole in both mung bean cell replicates, suggesting that this metabolite was also detected in the analysed plant cell contents. </w:t>
      </w:r>
      <w:proofErr w:type="gramStart"/>
      <w:r w:rsidRPr="009A00CF">
        <w:t>Protonated  2</w:t>
      </w:r>
      <w:proofErr w:type="gramEnd"/>
      <w:r w:rsidRPr="009A00CF">
        <w:t xml:space="preserve">-methyl-5-nitromidazole was also detected in mung bean cell replicates, meeting the identification criteria, displaying visible signals at intensities above background intensity and with mass accuracies of &lt; 2.5 ppm. </w:t>
      </w:r>
    </w:p>
    <w:p w14:paraId="2C402AB3" w14:textId="72350D61" w:rsidR="00FC3D53" w:rsidRDefault="00FC3D53" w:rsidP="003F33E6">
      <w:pPr>
        <w:tabs>
          <w:tab w:val="left" w:pos="1265"/>
        </w:tabs>
        <w:spacing w:line="360" w:lineRule="auto"/>
      </w:pPr>
    </w:p>
    <w:p w14:paraId="784F3194" w14:textId="77777777" w:rsidR="00FC3D53" w:rsidRDefault="00FC3D53">
      <w:r>
        <w:br w:type="page"/>
      </w:r>
    </w:p>
    <w:p w14:paraId="0D2226BE" w14:textId="77777777" w:rsidR="00FC3D53" w:rsidRPr="009A00CF" w:rsidRDefault="00FC3D53" w:rsidP="003F33E6">
      <w:pPr>
        <w:tabs>
          <w:tab w:val="left" w:pos="1265"/>
        </w:tabs>
        <w:spacing w:line="360" w:lineRule="auto"/>
        <w:sectPr w:rsidR="00FC3D53" w:rsidRPr="009A00CF" w:rsidSect="00391734">
          <w:pgSz w:w="11906" w:h="16838"/>
          <w:pgMar w:top="1440" w:right="1440" w:bottom="1440" w:left="1440" w:header="708" w:footer="708" w:gutter="0"/>
          <w:cols w:space="708"/>
          <w:docGrid w:linePitch="360"/>
        </w:sectPr>
      </w:pPr>
    </w:p>
    <w:p w14:paraId="34B2E893" w14:textId="54B7AA68" w:rsidR="003F33E6" w:rsidRPr="009A00CF" w:rsidRDefault="00916216" w:rsidP="00FF002F">
      <w:pPr>
        <w:pStyle w:val="Heading2"/>
      </w:pPr>
      <w:bookmarkStart w:id="125" w:name="_Toc68085943"/>
      <w:r>
        <w:lastRenderedPageBreak/>
        <w:t xml:space="preserve">3.5 </w:t>
      </w:r>
      <w:r w:rsidR="003F33E6" w:rsidRPr="009A00CF">
        <w:t>Discussion</w:t>
      </w:r>
      <w:bookmarkEnd w:id="125"/>
    </w:p>
    <w:p w14:paraId="2F33405D" w14:textId="114C970A" w:rsidR="003F33E6" w:rsidRPr="009A00CF" w:rsidRDefault="003F33E6" w:rsidP="003F33E6">
      <w:pPr>
        <w:tabs>
          <w:tab w:val="left" w:pos="1740"/>
        </w:tabs>
        <w:spacing w:line="360" w:lineRule="auto"/>
      </w:pPr>
      <w:r w:rsidRPr="009A00CF">
        <w:t xml:space="preserve">The results of this </w:t>
      </w:r>
      <w:proofErr w:type="gramStart"/>
      <w:r w:rsidRPr="009A00CF">
        <w:t>proof of concept</w:t>
      </w:r>
      <w:proofErr w:type="gramEnd"/>
      <w:r w:rsidRPr="009A00CF">
        <w:t xml:space="preserve"> study demonstrate that, using the presented method, the parent compounds and transformation products of the studied pharmaceuticals, levetiracetam and metronidazole, can be detected in contents of single plant cells (results summarised in table </w:t>
      </w:r>
      <w:r w:rsidR="00A36199" w:rsidRPr="009A00CF">
        <w:t>3.4</w:t>
      </w:r>
      <w:r w:rsidRPr="009A00CF">
        <w:t xml:space="preserve">). </w:t>
      </w:r>
    </w:p>
    <w:p w14:paraId="28AA013F" w14:textId="1A1B70B6" w:rsidR="003F33E6" w:rsidRPr="009A00CF" w:rsidRDefault="003F33E6" w:rsidP="003F33E6">
      <w:pPr>
        <w:pStyle w:val="Caption"/>
        <w:keepNext/>
        <w:spacing w:line="276" w:lineRule="auto"/>
        <w:rPr>
          <w:sz w:val="20"/>
          <w:szCs w:val="20"/>
        </w:rPr>
      </w:pPr>
      <w:r w:rsidRPr="009A00CF">
        <w:rPr>
          <w:sz w:val="20"/>
          <w:szCs w:val="20"/>
        </w:rPr>
        <w:t xml:space="preserve"> </w:t>
      </w:r>
      <w:bookmarkStart w:id="126" w:name="_Toc59633307"/>
      <w:bookmarkStart w:id="127" w:name="_Toc59633659"/>
      <w:r w:rsidRPr="009A00CF">
        <w:rPr>
          <w:sz w:val="20"/>
          <w:szCs w:val="20"/>
        </w:rPr>
        <w:t xml:space="preserve">Table </w:t>
      </w:r>
      <w:r w:rsidR="00A36199" w:rsidRPr="009A00CF">
        <w:rPr>
          <w:sz w:val="20"/>
          <w:szCs w:val="20"/>
        </w:rPr>
        <w:t>3.4</w:t>
      </w:r>
      <w:r w:rsidRPr="009A00CF">
        <w:rPr>
          <w:sz w:val="20"/>
          <w:szCs w:val="20"/>
        </w:rPr>
        <w:t xml:space="preserve"> Summary of results, showing the samples in which there is a signal consistent with the theoretical m/z value of each target analyte with charge bearing species, [M+</w:t>
      </w:r>
      <w:proofErr w:type="gramStart"/>
      <w:r w:rsidRPr="009A00CF">
        <w:rPr>
          <w:sz w:val="20"/>
          <w:szCs w:val="20"/>
        </w:rPr>
        <w:t>H]</w:t>
      </w:r>
      <w:r w:rsidRPr="009A00CF">
        <w:rPr>
          <w:sz w:val="20"/>
          <w:szCs w:val="20"/>
          <w:vertAlign w:val="superscript"/>
        </w:rPr>
        <w:t>+</w:t>
      </w:r>
      <w:proofErr w:type="gramEnd"/>
      <w:r w:rsidRPr="009A00CF">
        <w:rPr>
          <w:sz w:val="20"/>
          <w:szCs w:val="20"/>
        </w:rPr>
        <w:t>, [M+K]</w:t>
      </w:r>
      <w:r w:rsidRPr="009A00CF">
        <w:rPr>
          <w:sz w:val="20"/>
          <w:szCs w:val="20"/>
          <w:vertAlign w:val="superscript"/>
        </w:rPr>
        <w:t>+</w:t>
      </w:r>
      <w:r w:rsidRPr="009A00CF">
        <w:rPr>
          <w:sz w:val="20"/>
          <w:szCs w:val="20"/>
        </w:rPr>
        <w:t xml:space="preserve"> and [</w:t>
      </w:r>
      <w:proofErr w:type="spellStart"/>
      <w:r w:rsidRPr="009A00CF">
        <w:rPr>
          <w:sz w:val="20"/>
          <w:szCs w:val="20"/>
        </w:rPr>
        <w:t>M+Na</w:t>
      </w:r>
      <w:proofErr w:type="spellEnd"/>
      <w:r w:rsidRPr="009A00CF">
        <w:rPr>
          <w:sz w:val="20"/>
          <w:szCs w:val="20"/>
        </w:rPr>
        <w:t>]</w:t>
      </w:r>
      <w:r w:rsidRPr="009A00CF">
        <w:rPr>
          <w:sz w:val="20"/>
          <w:szCs w:val="20"/>
          <w:vertAlign w:val="superscript"/>
        </w:rPr>
        <w:t>+</w:t>
      </w:r>
      <w:r w:rsidRPr="009A00CF">
        <w:rPr>
          <w:sz w:val="20"/>
          <w:szCs w:val="20"/>
        </w:rPr>
        <w:t xml:space="preserve"> . </w:t>
      </w:r>
      <w:bookmarkEnd w:id="126"/>
      <w:bookmarkEnd w:id="127"/>
    </w:p>
    <w:tbl>
      <w:tblPr>
        <w:tblStyle w:val="TableGrid"/>
        <w:tblpPr w:leftFromText="180" w:rightFromText="180" w:vertAnchor="text" w:horzAnchor="margin" w:tblpY="109"/>
        <w:tblW w:w="9776" w:type="dxa"/>
        <w:tblLayout w:type="fixed"/>
        <w:tblLook w:val="04A0" w:firstRow="1" w:lastRow="0" w:firstColumn="1" w:lastColumn="0" w:noHBand="0" w:noVBand="1"/>
      </w:tblPr>
      <w:tblGrid>
        <w:gridCol w:w="2234"/>
        <w:gridCol w:w="459"/>
        <w:gridCol w:w="441"/>
        <w:gridCol w:w="546"/>
        <w:gridCol w:w="22"/>
        <w:gridCol w:w="436"/>
        <w:gridCol w:w="439"/>
        <w:gridCol w:w="631"/>
        <w:gridCol w:w="21"/>
        <w:gridCol w:w="496"/>
        <w:gridCol w:w="439"/>
        <w:gridCol w:w="528"/>
        <w:gridCol w:w="33"/>
        <w:gridCol w:w="425"/>
        <w:gridCol w:w="439"/>
        <w:gridCol w:w="616"/>
        <w:gridCol w:w="25"/>
        <w:gridCol w:w="499"/>
        <w:gridCol w:w="480"/>
        <w:gridCol w:w="567"/>
      </w:tblGrid>
      <w:tr w:rsidR="00FC3D53" w:rsidRPr="009A00CF" w14:paraId="1E058F25" w14:textId="77777777" w:rsidTr="00FC3D53">
        <w:trPr>
          <w:trHeight w:val="388"/>
        </w:trPr>
        <w:tc>
          <w:tcPr>
            <w:tcW w:w="2234" w:type="dxa"/>
            <w:vMerge w:val="restart"/>
            <w:tcBorders>
              <w:right w:val="single" w:sz="8" w:space="0" w:color="auto"/>
            </w:tcBorders>
            <w:shd w:val="clear" w:color="auto" w:fill="FFFFFF" w:themeFill="background1"/>
            <w:vAlign w:val="center"/>
          </w:tcPr>
          <w:p w14:paraId="6715615C" w14:textId="77777777" w:rsidR="00FC3D53" w:rsidRPr="009A00CF" w:rsidRDefault="00FC3D53" w:rsidP="00FC3D53">
            <w:pPr>
              <w:tabs>
                <w:tab w:val="left" w:pos="1740"/>
              </w:tabs>
              <w:spacing w:line="360" w:lineRule="auto"/>
              <w:jc w:val="center"/>
              <w:rPr>
                <w:b/>
                <w:i/>
                <w:sz w:val="20"/>
                <w:szCs w:val="20"/>
              </w:rPr>
            </w:pPr>
            <w:r w:rsidRPr="009A00CF">
              <w:rPr>
                <w:b/>
                <w:i/>
                <w:sz w:val="20"/>
                <w:szCs w:val="20"/>
              </w:rPr>
              <w:t>Target analyte</w:t>
            </w:r>
          </w:p>
        </w:tc>
        <w:tc>
          <w:tcPr>
            <w:tcW w:w="2995" w:type="dxa"/>
            <w:gridSpan w:val="8"/>
            <w:tcBorders>
              <w:left w:val="single" w:sz="8" w:space="0" w:color="auto"/>
              <w:right w:val="single" w:sz="8" w:space="0" w:color="auto"/>
            </w:tcBorders>
            <w:shd w:val="clear" w:color="auto" w:fill="FFFFFF" w:themeFill="background1"/>
            <w:vAlign w:val="center"/>
          </w:tcPr>
          <w:p w14:paraId="3A44E967" w14:textId="77777777" w:rsidR="00FC3D53" w:rsidRPr="009A00CF" w:rsidRDefault="00FC3D53" w:rsidP="00FC3D53">
            <w:pPr>
              <w:tabs>
                <w:tab w:val="left" w:pos="1740"/>
              </w:tabs>
              <w:spacing w:line="360" w:lineRule="auto"/>
              <w:jc w:val="center"/>
              <w:rPr>
                <w:b/>
                <w:i/>
                <w:sz w:val="20"/>
                <w:szCs w:val="20"/>
              </w:rPr>
            </w:pPr>
            <w:r w:rsidRPr="009A00CF">
              <w:rPr>
                <w:b/>
                <w:i/>
                <w:sz w:val="20"/>
                <w:szCs w:val="20"/>
              </w:rPr>
              <w:t>Levetiracetam treated samples</w:t>
            </w:r>
          </w:p>
        </w:tc>
        <w:tc>
          <w:tcPr>
            <w:tcW w:w="4547" w:type="dxa"/>
            <w:gridSpan w:val="11"/>
            <w:tcBorders>
              <w:left w:val="single" w:sz="8" w:space="0" w:color="auto"/>
            </w:tcBorders>
            <w:shd w:val="clear" w:color="auto" w:fill="FFFFFF" w:themeFill="background1"/>
            <w:vAlign w:val="center"/>
          </w:tcPr>
          <w:p w14:paraId="00BAEC3D" w14:textId="77777777" w:rsidR="00FC3D53" w:rsidRPr="009A00CF" w:rsidRDefault="00FC3D53" w:rsidP="00FC3D53">
            <w:pPr>
              <w:tabs>
                <w:tab w:val="left" w:pos="1740"/>
              </w:tabs>
              <w:spacing w:line="360" w:lineRule="auto"/>
              <w:jc w:val="center"/>
              <w:rPr>
                <w:b/>
                <w:i/>
                <w:sz w:val="20"/>
                <w:szCs w:val="20"/>
              </w:rPr>
            </w:pPr>
            <w:r w:rsidRPr="009A00CF">
              <w:rPr>
                <w:b/>
                <w:i/>
                <w:sz w:val="20"/>
                <w:szCs w:val="20"/>
              </w:rPr>
              <w:t>Metronidazole treated samples</w:t>
            </w:r>
          </w:p>
        </w:tc>
      </w:tr>
      <w:tr w:rsidR="00FC3D53" w:rsidRPr="009A00CF" w14:paraId="08DAA131" w14:textId="77777777" w:rsidTr="00FC3D53">
        <w:trPr>
          <w:trHeight w:val="388"/>
        </w:trPr>
        <w:tc>
          <w:tcPr>
            <w:tcW w:w="2234" w:type="dxa"/>
            <w:vMerge/>
            <w:tcBorders>
              <w:right w:val="single" w:sz="8" w:space="0" w:color="auto"/>
            </w:tcBorders>
            <w:shd w:val="clear" w:color="auto" w:fill="FFFFFF" w:themeFill="background1"/>
            <w:vAlign w:val="center"/>
          </w:tcPr>
          <w:p w14:paraId="56512DA5" w14:textId="77777777" w:rsidR="00FC3D53" w:rsidRPr="009A00CF" w:rsidRDefault="00FC3D53" w:rsidP="00FC3D53">
            <w:pPr>
              <w:tabs>
                <w:tab w:val="left" w:pos="1740"/>
              </w:tabs>
              <w:spacing w:line="360" w:lineRule="auto"/>
              <w:jc w:val="center"/>
              <w:rPr>
                <w:b/>
                <w:i/>
                <w:sz w:val="20"/>
                <w:szCs w:val="20"/>
              </w:rPr>
            </w:pPr>
          </w:p>
        </w:tc>
        <w:tc>
          <w:tcPr>
            <w:tcW w:w="1468" w:type="dxa"/>
            <w:gridSpan w:val="4"/>
            <w:tcBorders>
              <w:left w:val="single" w:sz="8" w:space="0" w:color="auto"/>
            </w:tcBorders>
            <w:shd w:val="clear" w:color="auto" w:fill="FFFFFF" w:themeFill="background1"/>
            <w:vAlign w:val="center"/>
          </w:tcPr>
          <w:p w14:paraId="035108EC" w14:textId="77777777" w:rsidR="00FC3D53" w:rsidRPr="009A00CF" w:rsidRDefault="00FC3D53" w:rsidP="00FC3D53">
            <w:pPr>
              <w:tabs>
                <w:tab w:val="left" w:pos="1740"/>
              </w:tabs>
              <w:spacing w:line="360" w:lineRule="auto"/>
              <w:jc w:val="center"/>
              <w:rPr>
                <w:b/>
                <w:i/>
                <w:sz w:val="20"/>
                <w:szCs w:val="20"/>
              </w:rPr>
            </w:pPr>
            <w:r w:rsidRPr="009A00CF">
              <w:rPr>
                <w:b/>
                <w:i/>
                <w:sz w:val="20"/>
                <w:szCs w:val="20"/>
              </w:rPr>
              <w:t>Mung Bean</w:t>
            </w:r>
          </w:p>
        </w:tc>
        <w:tc>
          <w:tcPr>
            <w:tcW w:w="1527" w:type="dxa"/>
            <w:gridSpan w:val="4"/>
            <w:tcBorders>
              <w:right w:val="single" w:sz="8" w:space="0" w:color="auto"/>
            </w:tcBorders>
            <w:shd w:val="clear" w:color="auto" w:fill="FFFFFF" w:themeFill="background1"/>
            <w:vAlign w:val="center"/>
          </w:tcPr>
          <w:p w14:paraId="56CFE5CD" w14:textId="77777777" w:rsidR="00FC3D53" w:rsidRPr="009A00CF" w:rsidRDefault="00FC3D53" w:rsidP="00FC3D53">
            <w:pPr>
              <w:tabs>
                <w:tab w:val="left" w:pos="1740"/>
              </w:tabs>
              <w:spacing w:line="360" w:lineRule="auto"/>
              <w:jc w:val="center"/>
              <w:rPr>
                <w:b/>
                <w:i/>
                <w:sz w:val="20"/>
                <w:szCs w:val="20"/>
              </w:rPr>
            </w:pPr>
            <w:r w:rsidRPr="009A00CF">
              <w:rPr>
                <w:b/>
                <w:i/>
                <w:sz w:val="20"/>
                <w:szCs w:val="20"/>
              </w:rPr>
              <w:t>Arabidopsis</w:t>
            </w:r>
          </w:p>
        </w:tc>
        <w:tc>
          <w:tcPr>
            <w:tcW w:w="1496" w:type="dxa"/>
            <w:gridSpan w:val="4"/>
            <w:tcBorders>
              <w:left w:val="single" w:sz="8" w:space="0" w:color="auto"/>
            </w:tcBorders>
            <w:shd w:val="clear" w:color="auto" w:fill="FFFFFF" w:themeFill="background1"/>
            <w:vAlign w:val="center"/>
          </w:tcPr>
          <w:p w14:paraId="00AFDFCA" w14:textId="77777777" w:rsidR="00FC3D53" w:rsidRPr="009A00CF" w:rsidRDefault="00FC3D53" w:rsidP="00FC3D53">
            <w:pPr>
              <w:tabs>
                <w:tab w:val="left" w:pos="1740"/>
              </w:tabs>
              <w:spacing w:line="360" w:lineRule="auto"/>
              <w:jc w:val="center"/>
              <w:rPr>
                <w:b/>
                <w:i/>
                <w:sz w:val="20"/>
                <w:szCs w:val="20"/>
              </w:rPr>
            </w:pPr>
            <w:r w:rsidRPr="009A00CF">
              <w:rPr>
                <w:b/>
                <w:i/>
                <w:sz w:val="20"/>
                <w:szCs w:val="20"/>
              </w:rPr>
              <w:t>Mung Bean 1</w:t>
            </w:r>
          </w:p>
        </w:tc>
        <w:tc>
          <w:tcPr>
            <w:tcW w:w="1505" w:type="dxa"/>
            <w:gridSpan w:val="4"/>
            <w:shd w:val="clear" w:color="auto" w:fill="FFFFFF" w:themeFill="background1"/>
            <w:vAlign w:val="center"/>
          </w:tcPr>
          <w:p w14:paraId="76290B97" w14:textId="77777777" w:rsidR="00FC3D53" w:rsidRPr="009A00CF" w:rsidRDefault="00FC3D53" w:rsidP="00FC3D53">
            <w:pPr>
              <w:tabs>
                <w:tab w:val="left" w:pos="1740"/>
              </w:tabs>
              <w:spacing w:line="360" w:lineRule="auto"/>
              <w:jc w:val="center"/>
              <w:rPr>
                <w:b/>
                <w:i/>
                <w:sz w:val="20"/>
                <w:szCs w:val="20"/>
              </w:rPr>
            </w:pPr>
            <w:r w:rsidRPr="009A00CF">
              <w:rPr>
                <w:b/>
                <w:i/>
                <w:sz w:val="20"/>
                <w:szCs w:val="20"/>
              </w:rPr>
              <w:t>Mung Bean 2</w:t>
            </w:r>
          </w:p>
        </w:tc>
        <w:tc>
          <w:tcPr>
            <w:tcW w:w="1546" w:type="dxa"/>
            <w:gridSpan w:val="3"/>
            <w:shd w:val="clear" w:color="auto" w:fill="FFFFFF" w:themeFill="background1"/>
            <w:vAlign w:val="center"/>
          </w:tcPr>
          <w:p w14:paraId="1FAE9D70" w14:textId="77777777" w:rsidR="00FC3D53" w:rsidRPr="009A00CF" w:rsidRDefault="00FC3D53" w:rsidP="00FC3D53">
            <w:pPr>
              <w:tabs>
                <w:tab w:val="left" w:pos="1740"/>
              </w:tabs>
              <w:spacing w:line="360" w:lineRule="auto"/>
              <w:jc w:val="center"/>
              <w:rPr>
                <w:b/>
                <w:i/>
                <w:sz w:val="20"/>
                <w:szCs w:val="20"/>
              </w:rPr>
            </w:pPr>
            <w:r w:rsidRPr="009A00CF">
              <w:rPr>
                <w:b/>
                <w:i/>
                <w:sz w:val="20"/>
                <w:szCs w:val="20"/>
              </w:rPr>
              <w:t>Arabidopsis</w:t>
            </w:r>
          </w:p>
        </w:tc>
      </w:tr>
      <w:tr w:rsidR="00FC3D53" w:rsidRPr="009A00CF" w14:paraId="1117D773" w14:textId="77777777" w:rsidTr="00FC3D53">
        <w:trPr>
          <w:trHeight w:val="233"/>
        </w:trPr>
        <w:tc>
          <w:tcPr>
            <w:tcW w:w="2234" w:type="dxa"/>
            <w:vMerge/>
            <w:tcBorders>
              <w:bottom w:val="single" w:sz="8" w:space="0" w:color="auto"/>
              <w:right w:val="single" w:sz="8" w:space="0" w:color="auto"/>
            </w:tcBorders>
            <w:shd w:val="clear" w:color="auto" w:fill="FFFFFF" w:themeFill="background1"/>
            <w:vAlign w:val="center"/>
          </w:tcPr>
          <w:p w14:paraId="46667D90" w14:textId="77777777" w:rsidR="00FC3D53" w:rsidRPr="009A00CF" w:rsidRDefault="00FC3D53" w:rsidP="00FC3D53">
            <w:pPr>
              <w:tabs>
                <w:tab w:val="left" w:pos="1740"/>
              </w:tabs>
              <w:spacing w:line="360" w:lineRule="auto"/>
              <w:jc w:val="center"/>
              <w:rPr>
                <w:b/>
                <w:bCs/>
                <w:i/>
              </w:rPr>
            </w:pPr>
          </w:p>
        </w:tc>
        <w:tc>
          <w:tcPr>
            <w:tcW w:w="459" w:type="dxa"/>
            <w:tcBorders>
              <w:left w:val="single" w:sz="8" w:space="0" w:color="auto"/>
              <w:bottom w:val="single" w:sz="18" w:space="0" w:color="auto"/>
            </w:tcBorders>
            <w:shd w:val="clear" w:color="auto" w:fill="FFFFFF" w:themeFill="background1"/>
            <w:vAlign w:val="center"/>
          </w:tcPr>
          <w:p w14:paraId="64EBCFF5" w14:textId="77777777" w:rsidR="00FC3D53" w:rsidRPr="009A00CF" w:rsidRDefault="00FC3D53" w:rsidP="00FC3D53">
            <w:pPr>
              <w:tabs>
                <w:tab w:val="left" w:pos="1740"/>
              </w:tabs>
              <w:spacing w:line="360" w:lineRule="auto"/>
              <w:jc w:val="center"/>
              <w:rPr>
                <w:sz w:val="18"/>
                <w:szCs w:val="18"/>
              </w:rPr>
            </w:pPr>
            <w:r w:rsidRPr="009A00CF">
              <w:rPr>
                <w:sz w:val="18"/>
                <w:szCs w:val="18"/>
              </w:rPr>
              <w:t>H+</w:t>
            </w:r>
          </w:p>
        </w:tc>
        <w:tc>
          <w:tcPr>
            <w:tcW w:w="441" w:type="dxa"/>
            <w:tcBorders>
              <w:bottom w:val="single" w:sz="18" w:space="0" w:color="auto"/>
            </w:tcBorders>
            <w:shd w:val="clear" w:color="auto" w:fill="FFFFFF" w:themeFill="background1"/>
            <w:vAlign w:val="center"/>
          </w:tcPr>
          <w:p w14:paraId="4595D141" w14:textId="77777777" w:rsidR="00FC3D53" w:rsidRPr="009A00CF" w:rsidRDefault="00FC3D53" w:rsidP="00FC3D53">
            <w:pPr>
              <w:tabs>
                <w:tab w:val="left" w:pos="1740"/>
              </w:tabs>
              <w:spacing w:line="360" w:lineRule="auto"/>
              <w:jc w:val="center"/>
              <w:rPr>
                <w:sz w:val="18"/>
                <w:szCs w:val="18"/>
              </w:rPr>
            </w:pPr>
            <w:r w:rsidRPr="009A00CF">
              <w:rPr>
                <w:sz w:val="18"/>
                <w:szCs w:val="18"/>
              </w:rPr>
              <w:t>K+</w:t>
            </w:r>
          </w:p>
        </w:tc>
        <w:tc>
          <w:tcPr>
            <w:tcW w:w="546" w:type="dxa"/>
            <w:tcBorders>
              <w:bottom w:val="single" w:sz="18" w:space="0" w:color="auto"/>
            </w:tcBorders>
            <w:shd w:val="clear" w:color="auto" w:fill="FFFFFF" w:themeFill="background1"/>
            <w:vAlign w:val="center"/>
          </w:tcPr>
          <w:p w14:paraId="1F898FFE" w14:textId="77777777" w:rsidR="00FC3D53" w:rsidRPr="009A00CF" w:rsidRDefault="00FC3D53" w:rsidP="00FC3D53">
            <w:pPr>
              <w:tabs>
                <w:tab w:val="left" w:pos="1740"/>
              </w:tabs>
              <w:spacing w:line="360" w:lineRule="auto"/>
              <w:jc w:val="center"/>
              <w:rPr>
                <w:sz w:val="18"/>
                <w:szCs w:val="18"/>
              </w:rPr>
            </w:pPr>
            <w:r w:rsidRPr="009A00CF">
              <w:rPr>
                <w:sz w:val="18"/>
                <w:szCs w:val="18"/>
              </w:rPr>
              <w:t>Na+</w:t>
            </w:r>
          </w:p>
        </w:tc>
        <w:tc>
          <w:tcPr>
            <w:tcW w:w="458" w:type="dxa"/>
            <w:gridSpan w:val="2"/>
            <w:tcBorders>
              <w:bottom w:val="single" w:sz="18" w:space="0" w:color="auto"/>
            </w:tcBorders>
            <w:shd w:val="clear" w:color="auto" w:fill="FFFFFF" w:themeFill="background1"/>
            <w:vAlign w:val="center"/>
          </w:tcPr>
          <w:p w14:paraId="7B65D3E5" w14:textId="77777777" w:rsidR="00FC3D53" w:rsidRPr="009A00CF" w:rsidRDefault="00FC3D53" w:rsidP="00FC3D53">
            <w:pPr>
              <w:tabs>
                <w:tab w:val="left" w:pos="1740"/>
              </w:tabs>
              <w:spacing w:line="360" w:lineRule="auto"/>
              <w:jc w:val="center"/>
              <w:rPr>
                <w:sz w:val="18"/>
                <w:szCs w:val="18"/>
              </w:rPr>
            </w:pPr>
            <w:r w:rsidRPr="009A00CF">
              <w:rPr>
                <w:sz w:val="18"/>
                <w:szCs w:val="18"/>
              </w:rPr>
              <w:t>H+</w:t>
            </w:r>
          </w:p>
        </w:tc>
        <w:tc>
          <w:tcPr>
            <w:tcW w:w="439" w:type="dxa"/>
            <w:tcBorders>
              <w:bottom w:val="single" w:sz="18" w:space="0" w:color="auto"/>
            </w:tcBorders>
            <w:shd w:val="clear" w:color="auto" w:fill="FFFFFF" w:themeFill="background1"/>
            <w:vAlign w:val="center"/>
          </w:tcPr>
          <w:p w14:paraId="0C7EE31E" w14:textId="77777777" w:rsidR="00FC3D53" w:rsidRPr="009A00CF" w:rsidRDefault="00FC3D53" w:rsidP="00FC3D53">
            <w:pPr>
              <w:tabs>
                <w:tab w:val="left" w:pos="1740"/>
              </w:tabs>
              <w:spacing w:line="360" w:lineRule="auto"/>
              <w:jc w:val="center"/>
              <w:rPr>
                <w:sz w:val="18"/>
                <w:szCs w:val="18"/>
              </w:rPr>
            </w:pPr>
            <w:r w:rsidRPr="009A00CF">
              <w:rPr>
                <w:sz w:val="18"/>
                <w:szCs w:val="18"/>
              </w:rPr>
              <w:t>K+</w:t>
            </w:r>
          </w:p>
        </w:tc>
        <w:tc>
          <w:tcPr>
            <w:tcW w:w="631" w:type="dxa"/>
            <w:tcBorders>
              <w:bottom w:val="single" w:sz="18" w:space="0" w:color="auto"/>
              <w:right w:val="single" w:sz="8" w:space="0" w:color="auto"/>
            </w:tcBorders>
            <w:shd w:val="clear" w:color="auto" w:fill="FFFFFF" w:themeFill="background1"/>
            <w:vAlign w:val="center"/>
          </w:tcPr>
          <w:p w14:paraId="7ADBB12A" w14:textId="77777777" w:rsidR="00FC3D53" w:rsidRPr="009A00CF" w:rsidRDefault="00FC3D53" w:rsidP="00FC3D53">
            <w:pPr>
              <w:tabs>
                <w:tab w:val="left" w:pos="1740"/>
              </w:tabs>
              <w:spacing w:line="360" w:lineRule="auto"/>
              <w:jc w:val="center"/>
              <w:rPr>
                <w:sz w:val="18"/>
                <w:szCs w:val="18"/>
              </w:rPr>
            </w:pPr>
            <w:r w:rsidRPr="009A00CF">
              <w:rPr>
                <w:sz w:val="18"/>
                <w:szCs w:val="18"/>
              </w:rPr>
              <w:t>Na+</w:t>
            </w:r>
          </w:p>
        </w:tc>
        <w:tc>
          <w:tcPr>
            <w:tcW w:w="517" w:type="dxa"/>
            <w:gridSpan w:val="2"/>
            <w:tcBorders>
              <w:left w:val="single" w:sz="8" w:space="0" w:color="auto"/>
            </w:tcBorders>
            <w:shd w:val="clear" w:color="auto" w:fill="FFFFFF" w:themeFill="background1"/>
            <w:vAlign w:val="center"/>
          </w:tcPr>
          <w:p w14:paraId="59288C19" w14:textId="77777777" w:rsidR="00FC3D53" w:rsidRPr="009A00CF" w:rsidRDefault="00FC3D53" w:rsidP="00FC3D53">
            <w:pPr>
              <w:tabs>
                <w:tab w:val="left" w:pos="1740"/>
              </w:tabs>
              <w:spacing w:line="360" w:lineRule="auto"/>
              <w:jc w:val="center"/>
              <w:rPr>
                <w:sz w:val="18"/>
                <w:szCs w:val="18"/>
              </w:rPr>
            </w:pPr>
            <w:r w:rsidRPr="009A00CF">
              <w:rPr>
                <w:sz w:val="18"/>
                <w:szCs w:val="18"/>
              </w:rPr>
              <w:t>H+</w:t>
            </w:r>
          </w:p>
        </w:tc>
        <w:tc>
          <w:tcPr>
            <w:tcW w:w="439" w:type="dxa"/>
            <w:shd w:val="clear" w:color="auto" w:fill="FFFFFF" w:themeFill="background1"/>
            <w:vAlign w:val="center"/>
          </w:tcPr>
          <w:p w14:paraId="03936E08" w14:textId="77777777" w:rsidR="00FC3D53" w:rsidRPr="009A00CF" w:rsidRDefault="00FC3D53" w:rsidP="00FC3D53">
            <w:pPr>
              <w:tabs>
                <w:tab w:val="left" w:pos="1740"/>
              </w:tabs>
              <w:spacing w:line="360" w:lineRule="auto"/>
              <w:jc w:val="center"/>
              <w:rPr>
                <w:sz w:val="18"/>
                <w:szCs w:val="18"/>
              </w:rPr>
            </w:pPr>
            <w:r w:rsidRPr="009A00CF">
              <w:rPr>
                <w:sz w:val="18"/>
                <w:szCs w:val="18"/>
              </w:rPr>
              <w:t>K+</w:t>
            </w:r>
          </w:p>
        </w:tc>
        <w:tc>
          <w:tcPr>
            <w:tcW w:w="528" w:type="dxa"/>
            <w:shd w:val="clear" w:color="auto" w:fill="FFFFFF" w:themeFill="background1"/>
            <w:vAlign w:val="center"/>
          </w:tcPr>
          <w:p w14:paraId="49F0DF4E" w14:textId="77777777" w:rsidR="00FC3D53" w:rsidRPr="009A00CF" w:rsidRDefault="00FC3D53" w:rsidP="00FC3D53">
            <w:pPr>
              <w:tabs>
                <w:tab w:val="left" w:pos="1740"/>
              </w:tabs>
              <w:spacing w:line="360" w:lineRule="auto"/>
              <w:jc w:val="center"/>
              <w:rPr>
                <w:sz w:val="18"/>
                <w:szCs w:val="18"/>
              </w:rPr>
            </w:pPr>
            <w:r w:rsidRPr="009A00CF">
              <w:rPr>
                <w:sz w:val="18"/>
                <w:szCs w:val="18"/>
              </w:rPr>
              <w:t>Na+</w:t>
            </w:r>
          </w:p>
        </w:tc>
        <w:tc>
          <w:tcPr>
            <w:tcW w:w="458" w:type="dxa"/>
            <w:gridSpan w:val="2"/>
            <w:shd w:val="clear" w:color="auto" w:fill="FFFFFF" w:themeFill="background1"/>
            <w:vAlign w:val="center"/>
          </w:tcPr>
          <w:p w14:paraId="38B3883B" w14:textId="77777777" w:rsidR="00FC3D53" w:rsidRPr="009A00CF" w:rsidRDefault="00FC3D53" w:rsidP="00FC3D53">
            <w:pPr>
              <w:tabs>
                <w:tab w:val="left" w:pos="1740"/>
              </w:tabs>
              <w:spacing w:line="360" w:lineRule="auto"/>
              <w:jc w:val="center"/>
              <w:rPr>
                <w:sz w:val="18"/>
                <w:szCs w:val="18"/>
              </w:rPr>
            </w:pPr>
            <w:r w:rsidRPr="009A00CF">
              <w:rPr>
                <w:sz w:val="18"/>
                <w:szCs w:val="18"/>
              </w:rPr>
              <w:t>H+</w:t>
            </w:r>
          </w:p>
        </w:tc>
        <w:tc>
          <w:tcPr>
            <w:tcW w:w="439" w:type="dxa"/>
            <w:shd w:val="clear" w:color="auto" w:fill="FFFFFF" w:themeFill="background1"/>
            <w:vAlign w:val="center"/>
          </w:tcPr>
          <w:p w14:paraId="5A7E118E" w14:textId="77777777" w:rsidR="00FC3D53" w:rsidRPr="009A00CF" w:rsidRDefault="00FC3D53" w:rsidP="00FC3D53">
            <w:pPr>
              <w:tabs>
                <w:tab w:val="left" w:pos="1740"/>
              </w:tabs>
              <w:spacing w:line="360" w:lineRule="auto"/>
              <w:jc w:val="center"/>
              <w:rPr>
                <w:sz w:val="18"/>
                <w:szCs w:val="18"/>
              </w:rPr>
            </w:pPr>
            <w:r w:rsidRPr="009A00CF">
              <w:rPr>
                <w:sz w:val="18"/>
                <w:szCs w:val="18"/>
              </w:rPr>
              <w:t>K+</w:t>
            </w:r>
          </w:p>
        </w:tc>
        <w:tc>
          <w:tcPr>
            <w:tcW w:w="616" w:type="dxa"/>
            <w:shd w:val="clear" w:color="auto" w:fill="FFFFFF" w:themeFill="background1"/>
            <w:vAlign w:val="center"/>
          </w:tcPr>
          <w:p w14:paraId="3174516C" w14:textId="77777777" w:rsidR="00FC3D53" w:rsidRPr="009A00CF" w:rsidRDefault="00FC3D53" w:rsidP="00FC3D53">
            <w:pPr>
              <w:tabs>
                <w:tab w:val="left" w:pos="1740"/>
              </w:tabs>
              <w:spacing w:line="360" w:lineRule="auto"/>
              <w:jc w:val="center"/>
              <w:rPr>
                <w:sz w:val="18"/>
                <w:szCs w:val="18"/>
              </w:rPr>
            </w:pPr>
            <w:r w:rsidRPr="009A00CF">
              <w:rPr>
                <w:sz w:val="18"/>
                <w:szCs w:val="18"/>
              </w:rPr>
              <w:t>Na+</w:t>
            </w:r>
          </w:p>
        </w:tc>
        <w:tc>
          <w:tcPr>
            <w:tcW w:w="524" w:type="dxa"/>
            <w:gridSpan w:val="2"/>
            <w:shd w:val="clear" w:color="auto" w:fill="FFFFFF" w:themeFill="background1"/>
            <w:vAlign w:val="center"/>
          </w:tcPr>
          <w:p w14:paraId="56647818" w14:textId="77777777" w:rsidR="00FC3D53" w:rsidRPr="009A00CF" w:rsidRDefault="00FC3D53" w:rsidP="00FC3D53">
            <w:pPr>
              <w:tabs>
                <w:tab w:val="left" w:pos="1740"/>
              </w:tabs>
              <w:spacing w:line="360" w:lineRule="auto"/>
              <w:jc w:val="center"/>
              <w:rPr>
                <w:sz w:val="18"/>
                <w:szCs w:val="18"/>
              </w:rPr>
            </w:pPr>
            <w:r w:rsidRPr="009A00CF">
              <w:rPr>
                <w:sz w:val="18"/>
                <w:szCs w:val="18"/>
              </w:rPr>
              <w:t>H+</w:t>
            </w:r>
          </w:p>
        </w:tc>
        <w:tc>
          <w:tcPr>
            <w:tcW w:w="480" w:type="dxa"/>
            <w:shd w:val="clear" w:color="auto" w:fill="FFFFFF" w:themeFill="background1"/>
            <w:vAlign w:val="center"/>
          </w:tcPr>
          <w:p w14:paraId="67602515" w14:textId="77777777" w:rsidR="00FC3D53" w:rsidRPr="009A00CF" w:rsidRDefault="00FC3D53" w:rsidP="00FC3D53">
            <w:pPr>
              <w:tabs>
                <w:tab w:val="left" w:pos="1740"/>
              </w:tabs>
              <w:spacing w:line="360" w:lineRule="auto"/>
              <w:jc w:val="center"/>
              <w:rPr>
                <w:sz w:val="18"/>
                <w:szCs w:val="18"/>
              </w:rPr>
            </w:pPr>
            <w:r w:rsidRPr="009A00CF">
              <w:rPr>
                <w:sz w:val="18"/>
                <w:szCs w:val="18"/>
              </w:rPr>
              <w:t>K+</w:t>
            </w:r>
          </w:p>
        </w:tc>
        <w:tc>
          <w:tcPr>
            <w:tcW w:w="567" w:type="dxa"/>
            <w:shd w:val="clear" w:color="auto" w:fill="FFFFFF" w:themeFill="background1"/>
            <w:vAlign w:val="center"/>
          </w:tcPr>
          <w:p w14:paraId="6E7B73D6" w14:textId="77777777" w:rsidR="00FC3D53" w:rsidRPr="009A00CF" w:rsidRDefault="00FC3D53" w:rsidP="00FC3D53">
            <w:pPr>
              <w:tabs>
                <w:tab w:val="left" w:pos="1740"/>
              </w:tabs>
              <w:spacing w:line="360" w:lineRule="auto"/>
              <w:jc w:val="center"/>
              <w:rPr>
                <w:sz w:val="18"/>
                <w:szCs w:val="18"/>
              </w:rPr>
            </w:pPr>
            <w:r w:rsidRPr="009A00CF">
              <w:rPr>
                <w:sz w:val="18"/>
                <w:szCs w:val="18"/>
              </w:rPr>
              <w:t>Na+</w:t>
            </w:r>
          </w:p>
        </w:tc>
      </w:tr>
      <w:tr w:rsidR="00FC3D53" w:rsidRPr="009A00CF" w14:paraId="5C1845C7" w14:textId="77777777" w:rsidTr="00FC3D53">
        <w:trPr>
          <w:trHeight w:val="233"/>
        </w:trPr>
        <w:tc>
          <w:tcPr>
            <w:tcW w:w="2234" w:type="dxa"/>
            <w:tcBorders>
              <w:top w:val="single" w:sz="8" w:space="0" w:color="auto"/>
              <w:right w:val="single" w:sz="18" w:space="0" w:color="auto"/>
            </w:tcBorders>
            <w:shd w:val="clear" w:color="auto" w:fill="FFFFFF" w:themeFill="background1"/>
            <w:vAlign w:val="center"/>
          </w:tcPr>
          <w:p w14:paraId="5AB1103F" w14:textId="77777777" w:rsidR="00FC3D53" w:rsidRPr="009A00CF" w:rsidRDefault="00FC3D53" w:rsidP="00FC3D53">
            <w:pPr>
              <w:tabs>
                <w:tab w:val="left" w:pos="1740"/>
              </w:tabs>
              <w:spacing w:line="360" w:lineRule="auto"/>
              <w:jc w:val="center"/>
              <w:rPr>
                <w:b/>
                <w:bCs/>
                <w:i/>
                <w:sz w:val="20"/>
                <w:szCs w:val="20"/>
              </w:rPr>
            </w:pPr>
            <w:r w:rsidRPr="009A00CF">
              <w:rPr>
                <w:b/>
                <w:bCs/>
                <w:i/>
                <w:sz w:val="20"/>
                <w:szCs w:val="20"/>
              </w:rPr>
              <w:t>Levetiracetam</w:t>
            </w:r>
          </w:p>
          <w:p w14:paraId="55C926F0" w14:textId="77777777" w:rsidR="00FC3D53" w:rsidRPr="009A00CF" w:rsidRDefault="00FC3D53" w:rsidP="00FC3D53">
            <w:pPr>
              <w:tabs>
                <w:tab w:val="left" w:pos="1740"/>
              </w:tabs>
              <w:spacing w:line="360" w:lineRule="auto"/>
              <w:jc w:val="center"/>
              <w:rPr>
                <w:b/>
                <w:bCs/>
                <w:i/>
                <w:sz w:val="20"/>
                <w:szCs w:val="20"/>
              </w:rPr>
            </w:pPr>
          </w:p>
        </w:tc>
        <w:tc>
          <w:tcPr>
            <w:tcW w:w="459" w:type="dxa"/>
            <w:tcBorders>
              <w:top w:val="single" w:sz="18" w:space="0" w:color="auto"/>
              <w:left w:val="single" w:sz="18" w:space="0" w:color="auto"/>
              <w:bottom w:val="single" w:sz="18" w:space="0" w:color="auto"/>
            </w:tcBorders>
            <w:shd w:val="thinDiagStripe" w:color="000000" w:themeColor="text1" w:fill="auto"/>
            <w:vAlign w:val="center"/>
          </w:tcPr>
          <w:p w14:paraId="20E7AE2A" w14:textId="77777777" w:rsidR="00FC3D53" w:rsidRPr="009A00CF" w:rsidRDefault="00FC3D53" w:rsidP="00FC3D53">
            <w:pPr>
              <w:tabs>
                <w:tab w:val="left" w:pos="1740"/>
              </w:tabs>
              <w:spacing w:line="360" w:lineRule="auto"/>
              <w:jc w:val="center"/>
              <w:rPr>
                <w:u w:val="single"/>
              </w:rPr>
            </w:pPr>
          </w:p>
        </w:tc>
        <w:tc>
          <w:tcPr>
            <w:tcW w:w="441" w:type="dxa"/>
            <w:tcBorders>
              <w:top w:val="single" w:sz="18" w:space="0" w:color="auto"/>
              <w:bottom w:val="single" w:sz="18" w:space="0" w:color="auto"/>
            </w:tcBorders>
            <w:shd w:val="clear" w:color="auto" w:fill="A5A5A5" w:themeFill="accent3"/>
            <w:vAlign w:val="center"/>
          </w:tcPr>
          <w:p w14:paraId="73114717" w14:textId="77777777" w:rsidR="00FC3D53" w:rsidRPr="009A00CF" w:rsidRDefault="00FC3D53" w:rsidP="00FC3D53">
            <w:pPr>
              <w:tabs>
                <w:tab w:val="left" w:pos="1740"/>
              </w:tabs>
              <w:spacing w:line="360" w:lineRule="auto"/>
              <w:jc w:val="center"/>
              <w:rPr>
                <w:u w:val="single"/>
              </w:rPr>
            </w:pPr>
          </w:p>
        </w:tc>
        <w:tc>
          <w:tcPr>
            <w:tcW w:w="546" w:type="dxa"/>
            <w:tcBorders>
              <w:top w:val="single" w:sz="18" w:space="0" w:color="auto"/>
              <w:bottom w:val="single" w:sz="18" w:space="0" w:color="auto"/>
              <w:right w:val="single" w:sz="18" w:space="0" w:color="auto"/>
            </w:tcBorders>
            <w:shd w:val="clear" w:color="auto" w:fill="A5A5A5" w:themeFill="accent3"/>
            <w:vAlign w:val="center"/>
          </w:tcPr>
          <w:p w14:paraId="78E12248" w14:textId="77777777" w:rsidR="00FC3D53" w:rsidRPr="009A00CF" w:rsidRDefault="00FC3D53" w:rsidP="00FC3D53">
            <w:pPr>
              <w:tabs>
                <w:tab w:val="left" w:pos="1740"/>
              </w:tabs>
              <w:spacing w:line="360" w:lineRule="auto"/>
              <w:jc w:val="center"/>
              <w:rPr>
                <w:u w:val="single"/>
              </w:rPr>
            </w:pPr>
          </w:p>
        </w:tc>
        <w:tc>
          <w:tcPr>
            <w:tcW w:w="458" w:type="dxa"/>
            <w:gridSpan w:val="2"/>
            <w:tcBorders>
              <w:top w:val="single" w:sz="18" w:space="0" w:color="auto"/>
              <w:left w:val="single" w:sz="18" w:space="0" w:color="auto"/>
              <w:bottom w:val="single" w:sz="18" w:space="0" w:color="auto"/>
            </w:tcBorders>
            <w:shd w:val="clear" w:color="auto" w:fill="A5A5A5" w:themeFill="accent3"/>
            <w:vAlign w:val="center"/>
          </w:tcPr>
          <w:p w14:paraId="6FED17C5" w14:textId="77777777" w:rsidR="00FC3D53" w:rsidRPr="009A00CF" w:rsidRDefault="00FC3D53" w:rsidP="00FC3D53">
            <w:pPr>
              <w:tabs>
                <w:tab w:val="left" w:pos="1740"/>
              </w:tabs>
              <w:spacing w:line="360" w:lineRule="auto"/>
              <w:jc w:val="center"/>
              <w:rPr>
                <w:u w:val="single"/>
              </w:rPr>
            </w:pPr>
          </w:p>
        </w:tc>
        <w:tc>
          <w:tcPr>
            <w:tcW w:w="439" w:type="dxa"/>
            <w:tcBorders>
              <w:top w:val="single" w:sz="18" w:space="0" w:color="auto"/>
              <w:bottom w:val="single" w:sz="18" w:space="0" w:color="auto"/>
            </w:tcBorders>
            <w:shd w:val="clear" w:color="auto" w:fill="A5A5A5" w:themeFill="accent3"/>
            <w:vAlign w:val="center"/>
          </w:tcPr>
          <w:p w14:paraId="75B5C4E4" w14:textId="77777777" w:rsidR="00FC3D53" w:rsidRPr="009A00CF" w:rsidRDefault="00FC3D53" w:rsidP="00FC3D53">
            <w:pPr>
              <w:tabs>
                <w:tab w:val="left" w:pos="1740"/>
              </w:tabs>
              <w:spacing w:line="360" w:lineRule="auto"/>
              <w:jc w:val="center"/>
              <w:rPr>
                <w:u w:val="single"/>
              </w:rPr>
            </w:pPr>
          </w:p>
        </w:tc>
        <w:tc>
          <w:tcPr>
            <w:tcW w:w="631" w:type="dxa"/>
            <w:tcBorders>
              <w:top w:val="single" w:sz="18" w:space="0" w:color="auto"/>
              <w:bottom w:val="single" w:sz="18" w:space="0" w:color="auto"/>
              <w:right w:val="single" w:sz="18" w:space="0" w:color="auto"/>
            </w:tcBorders>
            <w:shd w:val="clear" w:color="auto" w:fill="A5A5A5" w:themeFill="accent3"/>
            <w:vAlign w:val="center"/>
          </w:tcPr>
          <w:p w14:paraId="594F676C" w14:textId="77777777" w:rsidR="00FC3D53" w:rsidRPr="009A00CF" w:rsidRDefault="00FC3D53" w:rsidP="00FC3D53">
            <w:pPr>
              <w:tabs>
                <w:tab w:val="left" w:pos="1740"/>
              </w:tabs>
              <w:spacing w:line="360" w:lineRule="auto"/>
              <w:jc w:val="center"/>
              <w:rPr>
                <w:u w:val="single"/>
              </w:rPr>
            </w:pPr>
          </w:p>
        </w:tc>
        <w:tc>
          <w:tcPr>
            <w:tcW w:w="4568" w:type="dxa"/>
            <w:gridSpan w:val="12"/>
            <w:vMerge w:val="restart"/>
            <w:tcBorders>
              <w:left w:val="single" w:sz="18" w:space="0" w:color="auto"/>
            </w:tcBorders>
            <w:shd w:val="clear" w:color="auto" w:fill="F2F2F2" w:themeFill="background1" w:themeFillShade="F2"/>
            <w:vAlign w:val="center"/>
          </w:tcPr>
          <w:p w14:paraId="563F792B" w14:textId="77777777" w:rsidR="00FC3D53" w:rsidRPr="009A00CF" w:rsidRDefault="00FC3D53" w:rsidP="00FC3D53">
            <w:pPr>
              <w:tabs>
                <w:tab w:val="left" w:pos="1740"/>
              </w:tabs>
              <w:spacing w:line="360" w:lineRule="auto"/>
              <w:jc w:val="center"/>
              <w:rPr>
                <w:u w:val="single"/>
              </w:rPr>
            </w:pPr>
          </w:p>
        </w:tc>
      </w:tr>
      <w:tr w:rsidR="00FC3D53" w:rsidRPr="009A00CF" w14:paraId="27136CAC" w14:textId="77777777" w:rsidTr="00FC3D53">
        <w:trPr>
          <w:trHeight w:val="213"/>
        </w:trPr>
        <w:tc>
          <w:tcPr>
            <w:tcW w:w="2234" w:type="dxa"/>
            <w:tcBorders>
              <w:bottom w:val="single" w:sz="8" w:space="0" w:color="auto"/>
              <w:right w:val="single" w:sz="18" w:space="0" w:color="auto"/>
            </w:tcBorders>
            <w:shd w:val="clear" w:color="auto" w:fill="FFFFFF" w:themeFill="background1"/>
            <w:vAlign w:val="center"/>
          </w:tcPr>
          <w:p w14:paraId="2A39D75C" w14:textId="77777777" w:rsidR="00FC3D53" w:rsidRPr="009A00CF" w:rsidRDefault="00FC3D53" w:rsidP="00FC3D53">
            <w:pPr>
              <w:tabs>
                <w:tab w:val="left" w:pos="1740"/>
              </w:tabs>
              <w:spacing w:line="360" w:lineRule="auto"/>
              <w:jc w:val="center"/>
              <w:rPr>
                <w:b/>
                <w:bCs/>
                <w:i/>
                <w:sz w:val="20"/>
                <w:szCs w:val="20"/>
              </w:rPr>
            </w:pPr>
            <w:r w:rsidRPr="009A00CF">
              <w:rPr>
                <w:b/>
                <w:bCs/>
                <w:i/>
                <w:sz w:val="20"/>
                <w:szCs w:val="20"/>
              </w:rPr>
              <w:t>L057</w:t>
            </w:r>
          </w:p>
          <w:p w14:paraId="0807A5C3" w14:textId="77777777" w:rsidR="00FC3D53" w:rsidRPr="009A00CF" w:rsidRDefault="00FC3D53" w:rsidP="00FC3D53">
            <w:pPr>
              <w:tabs>
                <w:tab w:val="left" w:pos="1740"/>
              </w:tabs>
              <w:spacing w:line="360" w:lineRule="auto"/>
              <w:jc w:val="center"/>
              <w:rPr>
                <w:sz w:val="20"/>
                <w:szCs w:val="20"/>
                <w:u w:val="single"/>
              </w:rPr>
            </w:pPr>
          </w:p>
        </w:tc>
        <w:tc>
          <w:tcPr>
            <w:tcW w:w="459" w:type="dxa"/>
            <w:tcBorders>
              <w:top w:val="single" w:sz="18" w:space="0" w:color="auto"/>
              <w:left w:val="single" w:sz="18" w:space="0" w:color="auto"/>
              <w:bottom w:val="single" w:sz="18" w:space="0" w:color="auto"/>
            </w:tcBorders>
            <w:shd w:val="thinDiagStripe" w:color="000000" w:themeColor="text1" w:fill="auto"/>
            <w:vAlign w:val="center"/>
          </w:tcPr>
          <w:p w14:paraId="286EEC4E" w14:textId="77777777" w:rsidR="00FC3D53" w:rsidRPr="009A00CF" w:rsidRDefault="00FC3D53" w:rsidP="00FC3D53">
            <w:pPr>
              <w:tabs>
                <w:tab w:val="left" w:pos="1740"/>
              </w:tabs>
              <w:spacing w:line="360" w:lineRule="auto"/>
              <w:jc w:val="center"/>
              <w:rPr>
                <w:u w:val="single"/>
              </w:rPr>
            </w:pPr>
          </w:p>
        </w:tc>
        <w:tc>
          <w:tcPr>
            <w:tcW w:w="441" w:type="dxa"/>
            <w:tcBorders>
              <w:top w:val="single" w:sz="18" w:space="0" w:color="auto"/>
              <w:bottom w:val="single" w:sz="18" w:space="0" w:color="auto"/>
            </w:tcBorders>
            <w:shd w:val="clear" w:color="auto" w:fill="A5A5A5" w:themeFill="accent3"/>
            <w:vAlign w:val="center"/>
          </w:tcPr>
          <w:p w14:paraId="426C243C" w14:textId="77777777" w:rsidR="00FC3D53" w:rsidRPr="009A00CF" w:rsidRDefault="00FC3D53" w:rsidP="00FC3D53">
            <w:pPr>
              <w:tabs>
                <w:tab w:val="left" w:pos="1740"/>
              </w:tabs>
              <w:spacing w:line="360" w:lineRule="auto"/>
              <w:jc w:val="center"/>
              <w:rPr>
                <w:u w:val="single"/>
              </w:rPr>
            </w:pPr>
          </w:p>
        </w:tc>
        <w:tc>
          <w:tcPr>
            <w:tcW w:w="546" w:type="dxa"/>
            <w:tcBorders>
              <w:top w:val="single" w:sz="18" w:space="0" w:color="auto"/>
              <w:bottom w:val="single" w:sz="18" w:space="0" w:color="auto"/>
              <w:right w:val="single" w:sz="18" w:space="0" w:color="auto"/>
            </w:tcBorders>
            <w:shd w:val="clear" w:color="auto" w:fill="A5A5A5" w:themeFill="accent3"/>
            <w:vAlign w:val="center"/>
          </w:tcPr>
          <w:p w14:paraId="49B6D89B" w14:textId="77777777" w:rsidR="00FC3D53" w:rsidRPr="009A00CF" w:rsidRDefault="00FC3D53" w:rsidP="00FC3D53">
            <w:pPr>
              <w:tabs>
                <w:tab w:val="left" w:pos="1740"/>
              </w:tabs>
              <w:spacing w:line="360" w:lineRule="auto"/>
              <w:jc w:val="center"/>
              <w:rPr>
                <w:u w:val="single"/>
              </w:rPr>
            </w:pPr>
          </w:p>
        </w:tc>
        <w:tc>
          <w:tcPr>
            <w:tcW w:w="458" w:type="dxa"/>
            <w:gridSpan w:val="2"/>
            <w:tcBorders>
              <w:top w:val="single" w:sz="18" w:space="0" w:color="auto"/>
              <w:left w:val="single" w:sz="18" w:space="0" w:color="auto"/>
              <w:bottom w:val="single" w:sz="18" w:space="0" w:color="auto"/>
            </w:tcBorders>
            <w:shd w:val="thinDiagStripe" w:color="auto" w:fill="auto"/>
            <w:vAlign w:val="center"/>
          </w:tcPr>
          <w:p w14:paraId="06A07EBD" w14:textId="77777777" w:rsidR="00FC3D53" w:rsidRPr="009A00CF" w:rsidRDefault="00FC3D53" w:rsidP="00FC3D53">
            <w:pPr>
              <w:tabs>
                <w:tab w:val="left" w:pos="1740"/>
              </w:tabs>
              <w:spacing w:line="360" w:lineRule="auto"/>
              <w:jc w:val="center"/>
              <w:rPr>
                <w:u w:val="single"/>
              </w:rPr>
            </w:pPr>
          </w:p>
        </w:tc>
        <w:tc>
          <w:tcPr>
            <w:tcW w:w="439" w:type="dxa"/>
            <w:tcBorders>
              <w:top w:val="single" w:sz="18" w:space="0" w:color="auto"/>
              <w:bottom w:val="single" w:sz="18" w:space="0" w:color="auto"/>
            </w:tcBorders>
            <w:shd w:val="clear" w:color="auto" w:fill="A5A5A5" w:themeFill="accent3"/>
            <w:vAlign w:val="center"/>
          </w:tcPr>
          <w:p w14:paraId="562AD6A0" w14:textId="77777777" w:rsidR="00FC3D53" w:rsidRPr="009A00CF" w:rsidRDefault="00FC3D53" w:rsidP="00FC3D53">
            <w:pPr>
              <w:tabs>
                <w:tab w:val="left" w:pos="1740"/>
              </w:tabs>
              <w:spacing w:line="360" w:lineRule="auto"/>
              <w:jc w:val="center"/>
              <w:rPr>
                <w:u w:val="single"/>
              </w:rPr>
            </w:pPr>
          </w:p>
        </w:tc>
        <w:tc>
          <w:tcPr>
            <w:tcW w:w="631" w:type="dxa"/>
            <w:tcBorders>
              <w:top w:val="single" w:sz="18" w:space="0" w:color="auto"/>
              <w:bottom w:val="single" w:sz="18" w:space="0" w:color="auto"/>
              <w:right w:val="single" w:sz="18" w:space="0" w:color="auto"/>
            </w:tcBorders>
            <w:shd w:val="clear" w:color="auto" w:fill="A5A5A5" w:themeFill="accent3"/>
            <w:vAlign w:val="center"/>
          </w:tcPr>
          <w:p w14:paraId="44789A48" w14:textId="77777777" w:rsidR="00FC3D53" w:rsidRPr="009A00CF" w:rsidRDefault="00FC3D53" w:rsidP="00FC3D53">
            <w:pPr>
              <w:tabs>
                <w:tab w:val="left" w:pos="1740"/>
              </w:tabs>
              <w:spacing w:line="360" w:lineRule="auto"/>
              <w:jc w:val="center"/>
              <w:rPr>
                <w:u w:val="single"/>
              </w:rPr>
            </w:pPr>
          </w:p>
        </w:tc>
        <w:tc>
          <w:tcPr>
            <w:tcW w:w="4568" w:type="dxa"/>
            <w:gridSpan w:val="12"/>
            <w:vMerge/>
            <w:tcBorders>
              <w:left w:val="single" w:sz="18" w:space="0" w:color="auto"/>
              <w:bottom w:val="single" w:sz="18" w:space="0" w:color="auto"/>
            </w:tcBorders>
            <w:shd w:val="clear" w:color="auto" w:fill="F2F2F2" w:themeFill="background1" w:themeFillShade="F2"/>
            <w:vAlign w:val="center"/>
          </w:tcPr>
          <w:p w14:paraId="61C3940C" w14:textId="77777777" w:rsidR="00FC3D53" w:rsidRPr="009A00CF" w:rsidRDefault="00FC3D53" w:rsidP="00FC3D53">
            <w:pPr>
              <w:tabs>
                <w:tab w:val="left" w:pos="1740"/>
              </w:tabs>
              <w:spacing w:line="360" w:lineRule="auto"/>
              <w:jc w:val="center"/>
              <w:rPr>
                <w:u w:val="single"/>
              </w:rPr>
            </w:pPr>
          </w:p>
        </w:tc>
      </w:tr>
      <w:tr w:rsidR="00FC3D53" w:rsidRPr="009A00CF" w14:paraId="2F72F1ED" w14:textId="77777777" w:rsidTr="00FC3D53">
        <w:trPr>
          <w:trHeight w:val="216"/>
        </w:trPr>
        <w:tc>
          <w:tcPr>
            <w:tcW w:w="2234" w:type="dxa"/>
            <w:tcBorders>
              <w:top w:val="single" w:sz="8" w:space="0" w:color="auto"/>
            </w:tcBorders>
            <w:shd w:val="clear" w:color="auto" w:fill="FFFFFF" w:themeFill="background1"/>
            <w:vAlign w:val="center"/>
          </w:tcPr>
          <w:p w14:paraId="2F3CD3EF" w14:textId="77777777" w:rsidR="00FC3D53" w:rsidRPr="009A00CF" w:rsidRDefault="00FC3D53" w:rsidP="00FC3D53">
            <w:pPr>
              <w:tabs>
                <w:tab w:val="left" w:pos="1740"/>
              </w:tabs>
              <w:spacing w:line="360" w:lineRule="auto"/>
              <w:jc w:val="center"/>
              <w:rPr>
                <w:b/>
                <w:bCs/>
                <w:i/>
                <w:sz w:val="20"/>
                <w:szCs w:val="20"/>
              </w:rPr>
            </w:pPr>
            <w:r w:rsidRPr="009A00CF">
              <w:rPr>
                <w:b/>
                <w:bCs/>
                <w:i/>
                <w:sz w:val="20"/>
                <w:szCs w:val="20"/>
              </w:rPr>
              <w:t>Metronidazole</w:t>
            </w:r>
          </w:p>
          <w:p w14:paraId="4B9B3C4F" w14:textId="77777777" w:rsidR="00FC3D53" w:rsidRPr="009A00CF" w:rsidRDefault="00FC3D53" w:rsidP="00FC3D53">
            <w:pPr>
              <w:tabs>
                <w:tab w:val="left" w:pos="1740"/>
              </w:tabs>
              <w:spacing w:line="360" w:lineRule="auto"/>
              <w:jc w:val="center"/>
              <w:rPr>
                <w:sz w:val="20"/>
                <w:szCs w:val="20"/>
                <w:u w:val="single"/>
              </w:rPr>
            </w:pPr>
          </w:p>
        </w:tc>
        <w:tc>
          <w:tcPr>
            <w:tcW w:w="2974" w:type="dxa"/>
            <w:gridSpan w:val="7"/>
            <w:vMerge w:val="restart"/>
            <w:tcBorders>
              <w:right w:val="single" w:sz="18" w:space="0" w:color="auto"/>
            </w:tcBorders>
            <w:shd w:val="clear" w:color="auto" w:fill="F2F2F2" w:themeFill="background1" w:themeFillShade="F2"/>
            <w:vAlign w:val="center"/>
          </w:tcPr>
          <w:p w14:paraId="1D657D4A" w14:textId="77777777" w:rsidR="00FC3D53" w:rsidRPr="009A00CF" w:rsidRDefault="00FC3D53" w:rsidP="00FC3D53">
            <w:pPr>
              <w:tabs>
                <w:tab w:val="left" w:pos="1740"/>
              </w:tabs>
              <w:spacing w:line="360" w:lineRule="auto"/>
              <w:jc w:val="center"/>
              <w:rPr>
                <w:u w:val="single"/>
              </w:rPr>
            </w:pPr>
          </w:p>
        </w:tc>
        <w:tc>
          <w:tcPr>
            <w:tcW w:w="517" w:type="dxa"/>
            <w:gridSpan w:val="2"/>
            <w:tcBorders>
              <w:left w:val="single" w:sz="18" w:space="0" w:color="auto"/>
              <w:bottom w:val="single" w:sz="18" w:space="0" w:color="auto"/>
            </w:tcBorders>
            <w:shd w:val="thinDiagStripe" w:color="auto" w:fill="auto"/>
            <w:vAlign w:val="center"/>
          </w:tcPr>
          <w:p w14:paraId="59844A83" w14:textId="77777777" w:rsidR="00FC3D53" w:rsidRPr="009A00CF" w:rsidRDefault="00FC3D53" w:rsidP="00FC3D53">
            <w:pPr>
              <w:tabs>
                <w:tab w:val="left" w:pos="1740"/>
              </w:tabs>
              <w:spacing w:line="360" w:lineRule="auto"/>
              <w:jc w:val="center"/>
              <w:rPr>
                <w:u w:val="single"/>
              </w:rPr>
            </w:pPr>
          </w:p>
        </w:tc>
        <w:tc>
          <w:tcPr>
            <w:tcW w:w="439" w:type="dxa"/>
            <w:tcBorders>
              <w:bottom w:val="single" w:sz="18" w:space="0" w:color="auto"/>
            </w:tcBorders>
            <w:shd w:val="thinDiagStripe" w:color="auto" w:fill="auto"/>
            <w:vAlign w:val="center"/>
          </w:tcPr>
          <w:p w14:paraId="432B5A22" w14:textId="77777777" w:rsidR="00FC3D53" w:rsidRPr="009A00CF" w:rsidRDefault="00FC3D53" w:rsidP="00FC3D53">
            <w:pPr>
              <w:tabs>
                <w:tab w:val="left" w:pos="1740"/>
              </w:tabs>
              <w:spacing w:line="360" w:lineRule="auto"/>
              <w:jc w:val="center"/>
              <w:rPr>
                <w:u w:val="single"/>
              </w:rPr>
            </w:pPr>
          </w:p>
        </w:tc>
        <w:tc>
          <w:tcPr>
            <w:tcW w:w="528" w:type="dxa"/>
            <w:tcBorders>
              <w:bottom w:val="single" w:sz="18" w:space="0" w:color="auto"/>
              <w:right w:val="single" w:sz="18" w:space="0" w:color="auto"/>
            </w:tcBorders>
            <w:shd w:val="thinDiagStripe" w:color="auto" w:fill="auto"/>
            <w:vAlign w:val="center"/>
          </w:tcPr>
          <w:p w14:paraId="712D9C52" w14:textId="77777777" w:rsidR="00FC3D53" w:rsidRPr="009A00CF" w:rsidRDefault="00FC3D53" w:rsidP="00FC3D53">
            <w:pPr>
              <w:tabs>
                <w:tab w:val="left" w:pos="1740"/>
              </w:tabs>
              <w:spacing w:line="360" w:lineRule="auto"/>
              <w:jc w:val="center"/>
              <w:rPr>
                <w:u w:val="single"/>
              </w:rPr>
            </w:pPr>
          </w:p>
        </w:tc>
        <w:tc>
          <w:tcPr>
            <w:tcW w:w="458" w:type="dxa"/>
            <w:gridSpan w:val="2"/>
            <w:tcBorders>
              <w:left w:val="single" w:sz="18" w:space="0" w:color="auto"/>
              <w:bottom w:val="single" w:sz="18" w:space="0" w:color="auto"/>
            </w:tcBorders>
            <w:shd w:val="thinHorzStripe" w:color="auto" w:fill="auto"/>
            <w:vAlign w:val="center"/>
          </w:tcPr>
          <w:p w14:paraId="7DD2EB0C" w14:textId="77777777" w:rsidR="00FC3D53" w:rsidRPr="009A00CF" w:rsidRDefault="00FC3D53" w:rsidP="00FC3D53">
            <w:pPr>
              <w:tabs>
                <w:tab w:val="left" w:pos="1740"/>
              </w:tabs>
              <w:spacing w:line="360" w:lineRule="auto"/>
              <w:jc w:val="center"/>
              <w:rPr>
                <w:u w:val="single"/>
              </w:rPr>
            </w:pPr>
          </w:p>
        </w:tc>
        <w:tc>
          <w:tcPr>
            <w:tcW w:w="439" w:type="dxa"/>
            <w:tcBorders>
              <w:bottom w:val="single" w:sz="18" w:space="0" w:color="auto"/>
            </w:tcBorders>
            <w:shd w:val="clear" w:color="auto" w:fill="A5A5A5" w:themeFill="accent3"/>
            <w:vAlign w:val="center"/>
          </w:tcPr>
          <w:p w14:paraId="1F9035E7" w14:textId="77777777" w:rsidR="00FC3D53" w:rsidRPr="009A00CF" w:rsidRDefault="00FC3D53" w:rsidP="00FC3D53">
            <w:pPr>
              <w:tabs>
                <w:tab w:val="left" w:pos="1740"/>
              </w:tabs>
              <w:spacing w:line="360" w:lineRule="auto"/>
              <w:jc w:val="center"/>
              <w:rPr>
                <w:u w:val="single"/>
              </w:rPr>
            </w:pPr>
          </w:p>
        </w:tc>
        <w:tc>
          <w:tcPr>
            <w:tcW w:w="616" w:type="dxa"/>
            <w:tcBorders>
              <w:bottom w:val="single" w:sz="18" w:space="0" w:color="auto"/>
              <w:right w:val="single" w:sz="18" w:space="0" w:color="auto"/>
            </w:tcBorders>
            <w:shd w:val="clear" w:color="auto" w:fill="A5A5A5" w:themeFill="accent3"/>
            <w:vAlign w:val="center"/>
          </w:tcPr>
          <w:p w14:paraId="7A70B336" w14:textId="77777777" w:rsidR="00FC3D53" w:rsidRPr="009A00CF" w:rsidRDefault="00FC3D53" w:rsidP="00FC3D53">
            <w:pPr>
              <w:tabs>
                <w:tab w:val="left" w:pos="1740"/>
              </w:tabs>
              <w:spacing w:line="360" w:lineRule="auto"/>
              <w:jc w:val="center"/>
              <w:rPr>
                <w:u w:val="single"/>
              </w:rPr>
            </w:pPr>
          </w:p>
        </w:tc>
        <w:tc>
          <w:tcPr>
            <w:tcW w:w="524" w:type="dxa"/>
            <w:gridSpan w:val="2"/>
            <w:tcBorders>
              <w:left w:val="single" w:sz="18" w:space="0" w:color="auto"/>
              <w:bottom w:val="single" w:sz="18" w:space="0" w:color="auto"/>
            </w:tcBorders>
            <w:shd w:val="thinHorzStripe" w:color="auto" w:fill="auto"/>
            <w:vAlign w:val="center"/>
          </w:tcPr>
          <w:p w14:paraId="509805B8" w14:textId="77777777" w:rsidR="00FC3D53" w:rsidRPr="009A00CF" w:rsidRDefault="00FC3D53" w:rsidP="00FC3D53">
            <w:pPr>
              <w:tabs>
                <w:tab w:val="left" w:pos="1740"/>
              </w:tabs>
              <w:spacing w:line="360" w:lineRule="auto"/>
              <w:jc w:val="center"/>
              <w:rPr>
                <w:u w:val="single"/>
              </w:rPr>
            </w:pPr>
          </w:p>
        </w:tc>
        <w:tc>
          <w:tcPr>
            <w:tcW w:w="480" w:type="dxa"/>
            <w:tcBorders>
              <w:bottom w:val="single" w:sz="18" w:space="0" w:color="auto"/>
            </w:tcBorders>
            <w:shd w:val="clear" w:color="auto" w:fill="A5A5A5" w:themeFill="accent3"/>
            <w:vAlign w:val="center"/>
          </w:tcPr>
          <w:p w14:paraId="73203B48" w14:textId="77777777" w:rsidR="00FC3D53" w:rsidRPr="009A00CF" w:rsidRDefault="00FC3D53" w:rsidP="00FC3D53">
            <w:pPr>
              <w:tabs>
                <w:tab w:val="left" w:pos="1740"/>
              </w:tabs>
              <w:spacing w:line="360" w:lineRule="auto"/>
              <w:jc w:val="center"/>
              <w:rPr>
                <w:u w:val="single"/>
              </w:rPr>
            </w:pPr>
          </w:p>
        </w:tc>
        <w:tc>
          <w:tcPr>
            <w:tcW w:w="567" w:type="dxa"/>
            <w:tcBorders>
              <w:bottom w:val="single" w:sz="18" w:space="0" w:color="auto"/>
            </w:tcBorders>
            <w:shd w:val="clear" w:color="auto" w:fill="A5A5A5" w:themeFill="accent3"/>
            <w:vAlign w:val="center"/>
          </w:tcPr>
          <w:p w14:paraId="368F3863" w14:textId="77777777" w:rsidR="00FC3D53" w:rsidRPr="009A00CF" w:rsidRDefault="00FC3D53" w:rsidP="00FC3D53">
            <w:pPr>
              <w:tabs>
                <w:tab w:val="left" w:pos="1740"/>
              </w:tabs>
              <w:spacing w:line="360" w:lineRule="auto"/>
              <w:jc w:val="center"/>
              <w:rPr>
                <w:u w:val="single"/>
              </w:rPr>
            </w:pPr>
          </w:p>
        </w:tc>
      </w:tr>
      <w:tr w:rsidR="00FC3D53" w:rsidRPr="009A00CF" w14:paraId="1F1A0B1C" w14:textId="77777777" w:rsidTr="00FC3D53">
        <w:trPr>
          <w:trHeight w:val="208"/>
        </w:trPr>
        <w:tc>
          <w:tcPr>
            <w:tcW w:w="2234" w:type="dxa"/>
            <w:shd w:val="clear" w:color="auto" w:fill="FFFFFF" w:themeFill="background1"/>
            <w:vAlign w:val="center"/>
          </w:tcPr>
          <w:p w14:paraId="67B7E145" w14:textId="77777777" w:rsidR="00FC3D53" w:rsidRPr="009A00CF" w:rsidRDefault="00FC3D53" w:rsidP="00FC3D53">
            <w:pPr>
              <w:tabs>
                <w:tab w:val="left" w:pos="1740"/>
              </w:tabs>
              <w:spacing w:line="360" w:lineRule="auto"/>
              <w:jc w:val="center"/>
              <w:rPr>
                <w:sz w:val="20"/>
                <w:szCs w:val="20"/>
                <w:u w:val="single"/>
              </w:rPr>
            </w:pPr>
            <w:r w:rsidRPr="009A00CF">
              <w:rPr>
                <w:b/>
                <w:bCs/>
                <w:i/>
                <w:sz w:val="20"/>
                <w:szCs w:val="20"/>
              </w:rPr>
              <w:t>2-hydroxymetronidazole</w:t>
            </w:r>
          </w:p>
        </w:tc>
        <w:tc>
          <w:tcPr>
            <w:tcW w:w="2974" w:type="dxa"/>
            <w:gridSpan w:val="7"/>
            <w:vMerge/>
            <w:tcBorders>
              <w:right w:val="single" w:sz="18" w:space="0" w:color="auto"/>
            </w:tcBorders>
            <w:shd w:val="clear" w:color="auto" w:fill="F2F2F2" w:themeFill="background1" w:themeFillShade="F2"/>
            <w:vAlign w:val="center"/>
          </w:tcPr>
          <w:p w14:paraId="1449FB8C" w14:textId="77777777" w:rsidR="00FC3D53" w:rsidRPr="009A00CF" w:rsidRDefault="00FC3D53" w:rsidP="00FC3D53">
            <w:pPr>
              <w:tabs>
                <w:tab w:val="left" w:pos="1740"/>
              </w:tabs>
              <w:spacing w:line="360" w:lineRule="auto"/>
              <w:jc w:val="center"/>
              <w:rPr>
                <w:u w:val="single"/>
              </w:rPr>
            </w:pPr>
          </w:p>
        </w:tc>
        <w:tc>
          <w:tcPr>
            <w:tcW w:w="517" w:type="dxa"/>
            <w:gridSpan w:val="2"/>
            <w:tcBorders>
              <w:top w:val="single" w:sz="18" w:space="0" w:color="auto"/>
              <w:left w:val="single" w:sz="18" w:space="0" w:color="auto"/>
              <w:bottom w:val="single" w:sz="18" w:space="0" w:color="auto"/>
            </w:tcBorders>
            <w:shd w:val="clear" w:color="auto" w:fill="A5A5A5" w:themeFill="accent3"/>
            <w:vAlign w:val="center"/>
          </w:tcPr>
          <w:p w14:paraId="7543D76A" w14:textId="77777777" w:rsidR="00FC3D53" w:rsidRPr="009A00CF" w:rsidRDefault="00FC3D53" w:rsidP="00FC3D53">
            <w:pPr>
              <w:tabs>
                <w:tab w:val="left" w:pos="1740"/>
              </w:tabs>
              <w:spacing w:line="360" w:lineRule="auto"/>
              <w:jc w:val="center"/>
              <w:rPr>
                <w:u w:val="single"/>
              </w:rPr>
            </w:pPr>
          </w:p>
        </w:tc>
        <w:tc>
          <w:tcPr>
            <w:tcW w:w="439" w:type="dxa"/>
            <w:tcBorders>
              <w:top w:val="single" w:sz="18" w:space="0" w:color="auto"/>
              <w:bottom w:val="single" w:sz="18" w:space="0" w:color="auto"/>
            </w:tcBorders>
            <w:shd w:val="thinDiagStripe" w:color="auto" w:fill="auto"/>
            <w:vAlign w:val="center"/>
          </w:tcPr>
          <w:p w14:paraId="46ABE821" w14:textId="77777777" w:rsidR="00FC3D53" w:rsidRPr="009A00CF" w:rsidRDefault="00FC3D53" w:rsidP="00FC3D53">
            <w:pPr>
              <w:tabs>
                <w:tab w:val="left" w:pos="1740"/>
              </w:tabs>
              <w:spacing w:line="360" w:lineRule="auto"/>
              <w:jc w:val="center"/>
              <w:rPr>
                <w:u w:val="single"/>
              </w:rPr>
            </w:pPr>
          </w:p>
        </w:tc>
        <w:tc>
          <w:tcPr>
            <w:tcW w:w="528" w:type="dxa"/>
            <w:tcBorders>
              <w:top w:val="single" w:sz="18" w:space="0" w:color="auto"/>
              <w:bottom w:val="single" w:sz="18" w:space="0" w:color="auto"/>
              <w:right w:val="single" w:sz="18" w:space="0" w:color="auto"/>
            </w:tcBorders>
            <w:shd w:val="thinDiagStripe" w:color="auto" w:fill="auto"/>
            <w:vAlign w:val="center"/>
          </w:tcPr>
          <w:p w14:paraId="4BF5261C" w14:textId="77777777" w:rsidR="00FC3D53" w:rsidRPr="009A00CF" w:rsidRDefault="00FC3D53" w:rsidP="00FC3D53">
            <w:pPr>
              <w:tabs>
                <w:tab w:val="left" w:pos="1740"/>
              </w:tabs>
              <w:spacing w:line="360" w:lineRule="auto"/>
              <w:jc w:val="center"/>
              <w:rPr>
                <w:u w:val="single"/>
              </w:rPr>
            </w:pPr>
          </w:p>
        </w:tc>
        <w:tc>
          <w:tcPr>
            <w:tcW w:w="458" w:type="dxa"/>
            <w:gridSpan w:val="2"/>
            <w:tcBorders>
              <w:top w:val="single" w:sz="18" w:space="0" w:color="auto"/>
              <w:left w:val="single" w:sz="18" w:space="0" w:color="auto"/>
              <w:bottom w:val="single" w:sz="18" w:space="0" w:color="auto"/>
            </w:tcBorders>
            <w:shd w:val="clear" w:color="auto" w:fill="A5A5A5" w:themeFill="accent3"/>
            <w:vAlign w:val="center"/>
          </w:tcPr>
          <w:p w14:paraId="16C3DE23" w14:textId="77777777" w:rsidR="00FC3D53" w:rsidRPr="009A00CF" w:rsidRDefault="00FC3D53" w:rsidP="00FC3D53">
            <w:pPr>
              <w:tabs>
                <w:tab w:val="left" w:pos="1740"/>
              </w:tabs>
              <w:spacing w:line="360" w:lineRule="auto"/>
              <w:jc w:val="center"/>
              <w:rPr>
                <w:u w:val="single"/>
              </w:rPr>
            </w:pPr>
          </w:p>
        </w:tc>
        <w:tc>
          <w:tcPr>
            <w:tcW w:w="439" w:type="dxa"/>
            <w:tcBorders>
              <w:top w:val="single" w:sz="18" w:space="0" w:color="auto"/>
              <w:bottom w:val="single" w:sz="18" w:space="0" w:color="auto"/>
            </w:tcBorders>
            <w:shd w:val="thinDiagStripe" w:color="auto" w:fill="auto"/>
            <w:vAlign w:val="center"/>
          </w:tcPr>
          <w:p w14:paraId="732D8FA5" w14:textId="77777777" w:rsidR="00FC3D53" w:rsidRPr="009A00CF" w:rsidRDefault="00FC3D53" w:rsidP="00FC3D53">
            <w:pPr>
              <w:tabs>
                <w:tab w:val="left" w:pos="1740"/>
              </w:tabs>
              <w:spacing w:line="360" w:lineRule="auto"/>
              <w:jc w:val="center"/>
              <w:rPr>
                <w:u w:val="single"/>
              </w:rPr>
            </w:pPr>
          </w:p>
        </w:tc>
        <w:tc>
          <w:tcPr>
            <w:tcW w:w="616" w:type="dxa"/>
            <w:tcBorders>
              <w:top w:val="single" w:sz="18" w:space="0" w:color="auto"/>
              <w:bottom w:val="single" w:sz="18" w:space="0" w:color="auto"/>
              <w:right w:val="single" w:sz="18" w:space="0" w:color="auto"/>
            </w:tcBorders>
            <w:shd w:val="clear" w:color="auto" w:fill="A5A5A5" w:themeFill="accent3"/>
            <w:vAlign w:val="center"/>
          </w:tcPr>
          <w:p w14:paraId="35ECB037" w14:textId="77777777" w:rsidR="00FC3D53" w:rsidRPr="009A00CF" w:rsidRDefault="00FC3D53" w:rsidP="00FC3D53">
            <w:pPr>
              <w:tabs>
                <w:tab w:val="left" w:pos="1740"/>
              </w:tabs>
              <w:spacing w:line="360" w:lineRule="auto"/>
              <w:jc w:val="center"/>
              <w:rPr>
                <w:u w:val="single"/>
              </w:rPr>
            </w:pPr>
          </w:p>
        </w:tc>
        <w:tc>
          <w:tcPr>
            <w:tcW w:w="524" w:type="dxa"/>
            <w:gridSpan w:val="2"/>
            <w:tcBorders>
              <w:top w:val="single" w:sz="18" w:space="0" w:color="auto"/>
              <w:left w:val="single" w:sz="18" w:space="0" w:color="auto"/>
              <w:bottom w:val="single" w:sz="18" w:space="0" w:color="auto"/>
            </w:tcBorders>
            <w:shd w:val="clear" w:color="auto" w:fill="A5A5A5" w:themeFill="accent3"/>
            <w:vAlign w:val="center"/>
          </w:tcPr>
          <w:p w14:paraId="543110CF" w14:textId="77777777" w:rsidR="00FC3D53" w:rsidRPr="009A00CF" w:rsidRDefault="00FC3D53" w:rsidP="00FC3D53">
            <w:pPr>
              <w:tabs>
                <w:tab w:val="left" w:pos="1740"/>
              </w:tabs>
              <w:spacing w:line="360" w:lineRule="auto"/>
              <w:jc w:val="center"/>
              <w:rPr>
                <w:u w:val="single"/>
              </w:rPr>
            </w:pPr>
          </w:p>
        </w:tc>
        <w:tc>
          <w:tcPr>
            <w:tcW w:w="480" w:type="dxa"/>
            <w:tcBorders>
              <w:top w:val="single" w:sz="18" w:space="0" w:color="auto"/>
              <w:bottom w:val="single" w:sz="18" w:space="0" w:color="auto"/>
            </w:tcBorders>
            <w:shd w:val="clear" w:color="auto" w:fill="A5A5A5" w:themeFill="accent3"/>
            <w:vAlign w:val="center"/>
          </w:tcPr>
          <w:p w14:paraId="795EC570" w14:textId="77777777" w:rsidR="00FC3D53" w:rsidRPr="009A00CF" w:rsidRDefault="00FC3D53" w:rsidP="00FC3D53">
            <w:pPr>
              <w:tabs>
                <w:tab w:val="left" w:pos="1740"/>
              </w:tabs>
              <w:spacing w:line="360" w:lineRule="auto"/>
              <w:jc w:val="center"/>
              <w:rPr>
                <w:u w:val="single"/>
              </w:rPr>
            </w:pPr>
          </w:p>
        </w:tc>
        <w:tc>
          <w:tcPr>
            <w:tcW w:w="567" w:type="dxa"/>
            <w:tcBorders>
              <w:top w:val="single" w:sz="18" w:space="0" w:color="auto"/>
              <w:bottom w:val="single" w:sz="18" w:space="0" w:color="auto"/>
            </w:tcBorders>
            <w:shd w:val="clear" w:color="auto" w:fill="A5A5A5" w:themeFill="accent3"/>
            <w:vAlign w:val="center"/>
          </w:tcPr>
          <w:p w14:paraId="43C95DA3" w14:textId="77777777" w:rsidR="00FC3D53" w:rsidRPr="009A00CF" w:rsidRDefault="00FC3D53" w:rsidP="00FC3D53">
            <w:pPr>
              <w:tabs>
                <w:tab w:val="left" w:pos="1740"/>
              </w:tabs>
              <w:spacing w:line="360" w:lineRule="auto"/>
              <w:jc w:val="center"/>
              <w:rPr>
                <w:u w:val="single"/>
              </w:rPr>
            </w:pPr>
          </w:p>
        </w:tc>
      </w:tr>
      <w:tr w:rsidR="00FC3D53" w:rsidRPr="009A00CF" w14:paraId="767DDBF9" w14:textId="77777777" w:rsidTr="00FC3D53">
        <w:trPr>
          <w:trHeight w:val="212"/>
        </w:trPr>
        <w:tc>
          <w:tcPr>
            <w:tcW w:w="2234" w:type="dxa"/>
            <w:shd w:val="clear" w:color="auto" w:fill="FFFFFF" w:themeFill="background1"/>
            <w:vAlign w:val="center"/>
          </w:tcPr>
          <w:p w14:paraId="4529034B" w14:textId="77777777" w:rsidR="00FC3D53" w:rsidRPr="009A00CF" w:rsidRDefault="00FC3D53" w:rsidP="00FC3D53">
            <w:pPr>
              <w:tabs>
                <w:tab w:val="left" w:pos="1740"/>
              </w:tabs>
              <w:spacing w:line="360" w:lineRule="auto"/>
              <w:jc w:val="center"/>
              <w:rPr>
                <w:sz w:val="20"/>
                <w:szCs w:val="20"/>
                <w:u w:val="single"/>
              </w:rPr>
            </w:pPr>
            <w:r w:rsidRPr="009A00CF">
              <w:rPr>
                <w:b/>
                <w:bCs/>
                <w:i/>
                <w:sz w:val="20"/>
                <w:szCs w:val="20"/>
              </w:rPr>
              <w:t>2- methyl-5-nitroimidazole</w:t>
            </w:r>
          </w:p>
        </w:tc>
        <w:tc>
          <w:tcPr>
            <w:tcW w:w="2974" w:type="dxa"/>
            <w:gridSpan w:val="7"/>
            <w:vMerge/>
            <w:tcBorders>
              <w:right w:val="single" w:sz="18" w:space="0" w:color="auto"/>
            </w:tcBorders>
            <w:shd w:val="clear" w:color="auto" w:fill="F2F2F2" w:themeFill="background1" w:themeFillShade="F2"/>
            <w:vAlign w:val="center"/>
          </w:tcPr>
          <w:p w14:paraId="51703115" w14:textId="77777777" w:rsidR="00FC3D53" w:rsidRPr="009A00CF" w:rsidRDefault="00FC3D53" w:rsidP="00FC3D53">
            <w:pPr>
              <w:tabs>
                <w:tab w:val="left" w:pos="1740"/>
              </w:tabs>
              <w:spacing w:line="360" w:lineRule="auto"/>
              <w:jc w:val="center"/>
              <w:rPr>
                <w:u w:val="single"/>
              </w:rPr>
            </w:pPr>
          </w:p>
        </w:tc>
        <w:tc>
          <w:tcPr>
            <w:tcW w:w="517" w:type="dxa"/>
            <w:gridSpan w:val="2"/>
            <w:tcBorders>
              <w:top w:val="single" w:sz="18" w:space="0" w:color="auto"/>
              <w:left w:val="single" w:sz="18" w:space="0" w:color="auto"/>
            </w:tcBorders>
            <w:shd w:val="thinHorzStripe" w:color="auto" w:fill="auto"/>
            <w:vAlign w:val="center"/>
          </w:tcPr>
          <w:p w14:paraId="5817CE7D" w14:textId="77777777" w:rsidR="00FC3D53" w:rsidRPr="009A00CF" w:rsidRDefault="00FC3D53" w:rsidP="00FC3D53">
            <w:pPr>
              <w:tabs>
                <w:tab w:val="left" w:pos="1740"/>
              </w:tabs>
              <w:spacing w:line="360" w:lineRule="auto"/>
              <w:jc w:val="center"/>
              <w:rPr>
                <w:u w:val="single"/>
              </w:rPr>
            </w:pPr>
          </w:p>
        </w:tc>
        <w:tc>
          <w:tcPr>
            <w:tcW w:w="439" w:type="dxa"/>
            <w:tcBorders>
              <w:top w:val="single" w:sz="18" w:space="0" w:color="auto"/>
            </w:tcBorders>
            <w:shd w:val="clear" w:color="auto" w:fill="A5A5A5" w:themeFill="accent3"/>
            <w:vAlign w:val="center"/>
          </w:tcPr>
          <w:p w14:paraId="245985C7" w14:textId="77777777" w:rsidR="00FC3D53" w:rsidRPr="009A00CF" w:rsidRDefault="00FC3D53" w:rsidP="00FC3D53">
            <w:pPr>
              <w:tabs>
                <w:tab w:val="left" w:pos="1740"/>
              </w:tabs>
              <w:spacing w:line="360" w:lineRule="auto"/>
              <w:jc w:val="center"/>
              <w:rPr>
                <w:u w:val="single"/>
              </w:rPr>
            </w:pPr>
          </w:p>
        </w:tc>
        <w:tc>
          <w:tcPr>
            <w:tcW w:w="528" w:type="dxa"/>
            <w:tcBorders>
              <w:top w:val="single" w:sz="18" w:space="0" w:color="auto"/>
              <w:right w:val="single" w:sz="18" w:space="0" w:color="auto"/>
            </w:tcBorders>
            <w:shd w:val="clear" w:color="auto" w:fill="A5A5A5" w:themeFill="accent3"/>
            <w:vAlign w:val="center"/>
          </w:tcPr>
          <w:p w14:paraId="196DDA25" w14:textId="77777777" w:rsidR="00FC3D53" w:rsidRPr="009A00CF" w:rsidRDefault="00FC3D53" w:rsidP="00FC3D53">
            <w:pPr>
              <w:tabs>
                <w:tab w:val="left" w:pos="1740"/>
              </w:tabs>
              <w:spacing w:line="360" w:lineRule="auto"/>
              <w:jc w:val="center"/>
              <w:rPr>
                <w:u w:val="single"/>
              </w:rPr>
            </w:pPr>
          </w:p>
        </w:tc>
        <w:tc>
          <w:tcPr>
            <w:tcW w:w="458" w:type="dxa"/>
            <w:gridSpan w:val="2"/>
            <w:tcBorders>
              <w:top w:val="single" w:sz="18" w:space="0" w:color="auto"/>
              <w:left w:val="single" w:sz="18" w:space="0" w:color="auto"/>
            </w:tcBorders>
            <w:shd w:val="thinDiagStripe" w:color="auto" w:fill="auto"/>
            <w:vAlign w:val="center"/>
          </w:tcPr>
          <w:p w14:paraId="26566F6C" w14:textId="77777777" w:rsidR="00FC3D53" w:rsidRPr="009A00CF" w:rsidRDefault="00FC3D53" w:rsidP="00FC3D53">
            <w:pPr>
              <w:tabs>
                <w:tab w:val="left" w:pos="1740"/>
              </w:tabs>
              <w:spacing w:line="360" w:lineRule="auto"/>
              <w:jc w:val="center"/>
              <w:rPr>
                <w:u w:val="single"/>
              </w:rPr>
            </w:pPr>
          </w:p>
        </w:tc>
        <w:tc>
          <w:tcPr>
            <w:tcW w:w="439" w:type="dxa"/>
            <w:tcBorders>
              <w:top w:val="single" w:sz="18" w:space="0" w:color="auto"/>
            </w:tcBorders>
            <w:shd w:val="clear" w:color="auto" w:fill="A5A5A5" w:themeFill="accent3"/>
            <w:vAlign w:val="center"/>
          </w:tcPr>
          <w:p w14:paraId="5CFD3BA1" w14:textId="77777777" w:rsidR="00FC3D53" w:rsidRPr="009A00CF" w:rsidRDefault="00FC3D53" w:rsidP="00FC3D53">
            <w:pPr>
              <w:tabs>
                <w:tab w:val="left" w:pos="1740"/>
              </w:tabs>
              <w:spacing w:line="360" w:lineRule="auto"/>
              <w:jc w:val="center"/>
              <w:rPr>
                <w:u w:val="single"/>
              </w:rPr>
            </w:pPr>
          </w:p>
        </w:tc>
        <w:tc>
          <w:tcPr>
            <w:tcW w:w="616" w:type="dxa"/>
            <w:tcBorders>
              <w:top w:val="single" w:sz="18" w:space="0" w:color="auto"/>
              <w:right w:val="single" w:sz="18" w:space="0" w:color="auto"/>
            </w:tcBorders>
            <w:shd w:val="clear" w:color="auto" w:fill="A5A5A5" w:themeFill="accent3"/>
            <w:vAlign w:val="center"/>
          </w:tcPr>
          <w:p w14:paraId="79E56E92" w14:textId="77777777" w:rsidR="00FC3D53" w:rsidRPr="009A00CF" w:rsidRDefault="00FC3D53" w:rsidP="00FC3D53">
            <w:pPr>
              <w:tabs>
                <w:tab w:val="left" w:pos="1740"/>
              </w:tabs>
              <w:spacing w:line="360" w:lineRule="auto"/>
              <w:jc w:val="center"/>
              <w:rPr>
                <w:u w:val="single"/>
              </w:rPr>
            </w:pPr>
          </w:p>
        </w:tc>
        <w:tc>
          <w:tcPr>
            <w:tcW w:w="524" w:type="dxa"/>
            <w:gridSpan w:val="2"/>
            <w:tcBorders>
              <w:top w:val="single" w:sz="18" w:space="0" w:color="auto"/>
              <w:left w:val="single" w:sz="18" w:space="0" w:color="auto"/>
            </w:tcBorders>
            <w:shd w:val="thinHorzStripe" w:color="auto" w:fill="auto"/>
            <w:vAlign w:val="center"/>
          </w:tcPr>
          <w:p w14:paraId="71CFC422" w14:textId="77777777" w:rsidR="00FC3D53" w:rsidRPr="009A00CF" w:rsidRDefault="00FC3D53" w:rsidP="00FC3D53">
            <w:pPr>
              <w:tabs>
                <w:tab w:val="left" w:pos="1740"/>
              </w:tabs>
              <w:spacing w:line="360" w:lineRule="auto"/>
              <w:jc w:val="center"/>
              <w:rPr>
                <w:u w:val="single"/>
              </w:rPr>
            </w:pPr>
          </w:p>
        </w:tc>
        <w:tc>
          <w:tcPr>
            <w:tcW w:w="480" w:type="dxa"/>
            <w:tcBorders>
              <w:top w:val="single" w:sz="18" w:space="0" w:color="auto"/>
            </w:tcBorders>
            <w:shd w:val="clear" w:color="auto" w:fill="A5A5A5" w:themeFill="accent3"/>
            <w:vAlign w:val="center"/>
          </w:tcPr>
          <w:p w14:paraId="4AA4382C" w14:textId="77777777" w:rsidR="00FC3D53" w:rsidRPr="009A00CF" w:rsidRDefault="00FC3D53" w:rsidP="00FC3D53">
            <w:pPr>
              <w:tabs>
                <w:tab w:val="left" w:pos="1740"/>
              </w:tabs>
              <w:spacing w:line="360" w:lineRule="auto"/>
              <w:jc w:val="center"/>
              <w:rPr>
                <w:u w:val="single"/>
              </w:rPr>
            </w:pPr>
          </w:p>
        </w:tc>
        <w:tc>
          <w:tcPr>
            <w:tcW w:w="567" w:type="dxa"/>
            <w:tcBorders>
              <w:top w:val="single" w:sz="18" w:space="0" w:color="auto"/>
            </w:tcBorders>
            <w:shd w:val="clear" w:color="auto" w:fill="A5A5A5" w:themeFill="accent3"/>
            <w:vAlign w:val="center"/>
          </w:tcPr>
          <w:p w14:paraId="190BD883" w14:textId="77777777" w:rsidR="00FC3D53" w:rsidRPr="009A00CF" w:rsidRDefault="00FC3D53" w:rsidP="00FC3D53">
            <w:pPr>
              <w:tabs>
                <w:tab w:val="left" w:pos="1740"/>
              </w:tabs>
              <w:spacing w:line="360" w:lineRule="auto"/>
              <w:jc w:val="center"/>
              <w:rPr>
                <w:u w:val="single"/>
              </w:rPr>
            </w:pPr>
          </w:p>
        </w:tc>
      </w:tr>
    </w:tbl>
    <w:p w14:paraId="1CFEA747" w14:textId="77777777" w:rsidR="003F33E6" w:rsidRPr="009A00CF" w:rsidRDefault="003F33E6" w:rsidP="003F33E6"/>
    <w:tbl>
      <w:tblPr>
        <w:tblpPr w:leftFromText="180" w:rightFromText="180" w:vertAnchor="text" w:horzAnchor="page" w:tblpX="4209" w:tblpY="238"/>
        <w:tblW w:w="69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3"/>
        <w:gridCol w:w="6489"/>
      </w:tblGrid>
      <w:tr w:rsidR="00FC3D53" w:rsidRPr="009A00CF" w14:paraId="4EE7DBF6" w14:textId="77777777" w:rsidTr="00FC3D53">
        <w:trPr>
          <w:trHeight w:val="261"/>
        </w:trPr>
        <w:tc>
          <w:tcPr>
            <w:tcW w:w="6932" w:type="dxa"/>
            <w:gridSpan w:val="2"/>
            <w:shd w:val="clear" w:color="auto" w:fill="auto"/>
            <w:noWrap/>
            <w:vAlign w:val="bottom"/>
          </w:tcPr>
          <w:p w14:paraId="79AF233D" w14:textId="77777777" w:rsidR="00FC3D53" w:rsidRPr="008D1A46" w:rsidRDefault="00FC3D53" w:rsidP="00FC3D53">
            <w:pPr>
              <w:spacing w:after="0" w:line="240" w:lineRule="auto"/>
              <w:rPr>
                <w:rFonts w:eastAsia="Times New Roman" w:cstheme="minorHAnsi"/>
                <w:color w:val="000000"/>
                <w:lang w:eastAsia="en-GB"/>
              </w:rPr>
            </w:pPr>
            <w:r w:rsidRPr="008D1A46">
              <w:rPr>
                <w:rFonts w:eastAsia="Times New Roman" w:cstheme="minorHAnsi"/>
                <w:color w:val="000000"/>
                <w:lang w:eastAsia="en-GB"/>
              </w:rPr>
              <w:t>Key:</w:t>
            </w:r>
          </w:p>
        </w:tc>
      </w:tr>
      <w:tr w:rsidR="00FC3D53" w:rsidRPr="009A00CF" w14:paraId="366517EE" w14:textId="77777777" w:rsidTr="008D1A46">
        <w:trPr>
          <w:trHeight w:val="261"/>
        </w:trPr>
        <w:tc>
          <w:tcPr>
            <w:tcW w:w="443" w:type="dxa"/>
            <w:tcBorders>
              <w:bottom w:val="single" w:sz="4" w:space="0" w:color="auto"/>
            </w:tcBorders>
            <w:shd w:val="thinDiagStripe" w:color="000000" w:fill="auto"/>
            <w:noWrap/>
            <w:vAlign w:val="bottom"/>
            <w:hideMark/>
          </w:tcPr>
          <w:p w14:paraId="2FEE4F80" w14:textId="77777777" w:rsidR="00FC3D53" w:rsidRPr="009A00CF" w:rsidRDefault="00FC3D53" w:rsidP="00FC3D53">
            <w:pPr>
              <w:spacing w:after="0" w:line="240" w:lineRule="auto"/>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 </w:t>
            </w:r>
          </w:p>
        </w:tc>
        <w:tc>
          <w:tcPr>
            <w:tcW w:w="6489" w:type="dxa"/>
            <w:shd w:val="clear" w:color="auto" w:fill="auto"/>
            <w:noWrap/>
            <w:vAlign w:val="bottom"/>
            <w:hideMark/>
          </w:tcPr>
          <w:p w14:paraId="646CA0E3" w14:textId="77777777" w:rsidR="00FC3D53" w:rsidRPr="008D1A46" w:rsidRDefault="00FC3D53" w:rsidP="00FC3D53">
            <w:pPr>
              <w:spacing w:after="0" w:line="240" w:lineRule="auto"/>
              <w:rPr>
                <w:rFonts w:eastAsia="Times New Roman" w:cstheme="minorHAnsi"/>
                <w:color w:val="000000"/>
                <w:lang w:eastAsia="en-GB"/>
              </w:rPr>
            </w:pPr>
            <w:r w:rsidRPr="008D1A46">
              <w:rPr>
                <w:rFonts w:cstheme="minorHAnsi"/>
              </w:rPr>
              <w:t>Signal present (meets criteria for identification).</w:t>
            </w:r>
          </w:p>
        </w:tc>
      </w:tr>
      <w:tr w:rsidR="00FC3D53" w:rsidRPr="009A00CF" w14:paraId="77104877" w14:textId="77777777" w:rsidTr="008D1A46">
        <w:trPr>
          <w:trHeight w:val="261"/>
        </w:trPr>
        <w:tc>
          <w:tcPr>
            <w:tcW w:w="443" w:type="dxa"/>
            <w:tcBorders>
              <w:bottom w:val="single" w:sz="4" w:space="0" w:color="auto"/>
            </w:tcBorders>
            <w:shd w:val="thinHorzStripe" w:color="auto" w:fill="auto"/>
            <w:noWrap/>
            <w:vAlign w:val="bottom"/>
            <w:hideMark/>
          </w:tcPr>
          <w:p w14:paraId="5F53DBC7" w14:textId="77777777" w:rsidR="00FC3D53" w:rsidRPr="009A00CF" w:rsidRDefault="00FC3D53" w:rsidP="00FC3D53">
            <w:pPr>
              <w:spacing w:after="0" w:line="240" w:lineRule="auto"/>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 </w:t>
            </w:r>
          </w:p>
        </w:tc>
        <w:tc>
          <w:tcPr>
            <w:tcW w:w="6489" w:type="dxa"/>
            <w:shd w:val="clear" w:color="auto" w:fill="auto"/>
            <w:noWrap/>
            <w:vAlign w:val="bottom"/>
            <w:hideMark/>
          </w:tcPr>
          <w:p w14:paraId="2F2344B9" w14:textId="61BD9593" w:rsidR="00FC3D53" w:rsidRPr="008D1A46" w:rsidRDefault="00FC3D53" w:rsidP="00FC3D53">
            <w:pPr>
              <w:spacing w:after="0" w:line="240" w:lineRule="auto"/>
              <w:rPr>
                <w:rFonts w:eastAsia="Times New Roman" w:cstheme="minorHAnsi"/>
                <w:color w:val="000000"/>
                <w:lang w:eastAsia="en-GB"/>
              </w:rPr>
            </w:pPr>
            <w:r>
              <w:rPr>
                <w:rFonts w:eastAsia="Times New Roman" w:cstheme="minorHAnsi"/>
                <w:color w:val="000000"/>
                <w:lang w:eastAsia="en-GB"/>
              </w:rPr>
              <w:t>S</w:t>
            </w:r>
            <w:r w:rsidRPr="008D1A46">
              <w:rPr>
                <w:rFonts w:eastAsia="Times New Roman" w:cstheme="minorHAnsi"/>
                <w:color w:val="000000"/>
                <w:lang w:eastAsia="en-GB"/>
              </w:rPr>
              <w:t>ignificant peak with mass accuracy &lt;3 ppm but signal intensity not discernible from estimated background intensity</w:t>
            </w:r>
            <w:r>
              <w:rPr>
                <w:rFonts w:eastAsia="Times New Roman" w:cstheme="minorHAnsi"/>
                <w:color w:val="000000"/>
                <w:lang w:eastAsia="en-GB"/>
              </w:rPr>
              <w:t>.</w:t>
            </w:r>
          </w:p>
        </w:tc>
      </w:tr>
      <w:tr w:rsidR="00FC3D53" w:rsidRPr="009A00CF" w14:paraId="3E90D28F" w14:textId="77777777" w:rsidTr="008D1A46">
        <w:trPr>
          <w:trHeight w:val="261"/>
        </w:trPr>
        <w:tc>
          <w:tcPr>
            <w:tcW w:w="443" w:type="dxa"/>
            <w:shd w:val="clear" w:color="000000" w:fill="A5A5A5" w:themeFill="accent3"/>
            <w:noWrap/>
            <w:vAlign w:val="bottom"/>
            <w:hideMark/>
          </w:tcPr>
          <w:p w14:paraId="46B90693" w14:textId="77777777" w:rsidR="00FC3D53" w:rsidRPr="009A00CF" w:rsidRDefault="00FC3D53" w:rsidP="00FC3D53">
            <w:pPr>
              <w:spacing w:after="0" w:line="240" w:lineRule="auto"/>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 </w:t>
            </w:r>
          </w:p>
        </w:tc>
        <w:tc>
          <w:tcPr>
            <w:tcW w:w="6489" w:type="dxa"/>
            <w:shd w:val="clear" w:color="auto" w:fill="auto"/>
            <w:noWrap/>
            <w:vAlign w:val="bottom"/>
            <w:hideMark/>
          </w:tcPr>
          <w:p w14:paraId="433E0D4B" w14:textId="41200098" w:rsidR="00FC3D53" w:rsidRPr="008D1A46" w:rsidRDefault="00FC3D53" w:rsidP="00FC3D53">
            <w:pPr>
              <w:spacing w:after="0" w:line="240" w:lineRule="auto"/>
              <w:rPr>
                <w:rFonts w:eastAsia="Times New Roman" w:cstheme="minorHAnsi"/>
                <w:color w:val="000000"/>
                <w:lang w:eastAsia="en-GB"/>
              </w:rPr>
            </w:pPr>
            <w:r>
              <w:rPr>
                <w:rFonts w:eastAsia="Times New Roman" w:cstheme="minorHAnsi"/>
                <w:color w:val="000000"/>
                <w:lang w:eastAsia="en-GB"/>
              </w:rPr>
              <w:t>N</w:t>
            </w:r>
            <w:r w:rsidRPr="008D1A46">
              <w:rPr>
                <w:rFonts w:eastAsia="Times New Roman" w:cstheme="minorHAnsi"/>
                <w:color w:val="000000"/>
                <w:lang w:eastAsia="en-GB"/>
              </w:rPr>
              <w:t>o signal present that meets criteria</w:t>
            </w:r>
            <w:r>
              <w:rPr>
                <w:rFonts w:eastAsia="Times New Roman" w:cstheme="minorHAnsi"/>
                <w:color w:val="000000"/>
                <w:lang w:eastAsia="en-GB"/>
              </w:rPr>
              <w:t>.</w:t>
            </w:r>
          </w:p>
        </w:tc>
      </w:tr>
    </w:tbl>
    <w:p w14:paraId="6B964B55" w14:textId="77777777" w:rsidR="00D62788" w:rsidRDefault="00D62788" w:rsidP="00281EF9">
      <w:pPr>
        <w:tabs>
          <w:tab w:val="left" w:pos="1740"/>
        </w:tabs>
        <w:spacing w:line="360" w:lineRule="auto"/>
        <w:rPr>
          <w:iCs/>
        </w:rPr>
      </w:pPr>
    </w:p>
    <w:p w14:paraId="17ABE2E6" w14:textId="77777777" w:rsidR="00FC3D53" w:rsidRDefault="00FC3D53" w:rsidP="00281EF9">
      <w:pPr>
        <w:tabs>
          <w:tab w:val="left" w:pos="1740"/>
        </w:tabs>
        <w:spacing w:line="360" w:lineRule="auto"/>
        <w:rPr>
          <w:iCs/>
        </w:rPr>
      </w:pPr>
    </w:p>
    <w:p w14:paraId="19B6A3A9" w14:textId="77777777" w:rsidR="00FC3D53" w:rsidRDefault="00FC3D53" w:rsidP="00281EF9">
      <w:pPr>
        <w:tabs>
          <w:tab w:val="left" w:pos="1740"/>
        </w:tabs>
        <w:spacing w:line="360" w:lineRule="auto"/>
        <w:rPr>
          <w:iCs/>
        </w:rPr>
      </w:pPr>
    </w:p>
    <w:p w14:paraId="43A1C306" w14:textId="77777777" w:rsidR="00FC3D53" w:rsidRDefault="00FC3D53" w:rsidP="00281EF9">
      <w:pPr>
        <w:tabs>
          <w:tab w:val="left" w:pos="1740"/>
        </w:tabs>
        <w:spacing w:line="360" w:lineRule="auto"/>
        <w:rPr>
          <w:iCs/>
        </w:rPr>
      </w:pPr>
    </w:p>
    <w:p w14:paraId="70641D04" w14:textId="03C3990B" w:rsidR="003F33E6" w:rsidRPr="009A00CF" w:rsidRDefault="003F33E6" w:rsidP="00281EF9">
      <w:pPr>
        <w:tabs>
          <w:tab w:val="left" w:pos="1740"/>
        </w:tabs>
        <w:spacing w:line="360" w:lineRule="auto"/>
        <w:rPr>
          <w:iCs/>
        </w:rPr>
      </w:pPr>
      <w:r w:rsidRPr="009A00CF">
        <w:rPr>
          <w:iCs/>
        </w:rPr>
        <w:t xml:space="preserve">The primary aim, to develop a method through which pharmaceutical parent compounds and associated transformation products can be successfully detected in the sampled contents of single plant cells, has </w:t>
      </w:r>
      <w:r w:rsidR="00072349">
        <w:rPr>
          <w:iCs/>
        </w:rPr>
        <w:t xml:space="preserve">therefore </w:t>
      </w:r>
      <w:r w:rsidRPr="009A00CF">
        <w:rPr>
          <w:iCs/>
        </w:rPr>
        <w:t>been met. These findings are significant as, for the first time, it has been shown that exogenously applied xenobiotics can accumulate in single cells in concentrations high enough to be detected in &lt;</w:t>
      </w:r>
      <w:r w:rsidR="00B00DA2">
        <w:rPr>
          <w:iCs/>
        </w:rPr>
        <w:t xml:space="preserve"> </w:t>
      </w:r>
      <w:r w:rsidR="00072349">
        <w:rPr>
          <w:iCs/>
        </w:rPr>
        <w:t>2</w:t>
      </w:r>
      <w:r w:rsidRPr="009A00CF">
        <w:rPr>
          <w:iCs/>
        </w:rPr>
        <w:t xml:space="preserve"> </w:t>
      </w:r>
      <w:r w:rsidRPr="009A00CF">
        <w:rPr>
          <w:rFonts w:ascii="Calibri" w:hAnsi="Calibri" w:cs="Calibri"/>
          <w:iCs/>
        </w:rPr>
        <w:t>µ</w:t>
      </w:r>
      <w:r w:rsidRPr="009A00CF">
        <w:rPr>
          <w:iCs/>
        </w:rPr>
        <w:t xml:space="preserve">L sample volumes. Even at this initial stage of investigation, the application of this technique has also identified several transformation products within the samples. From this, it can be inferred that, following uptake of levetiracetam or metronidazole, the studied plant species are likely able to metabolise and transform parent xenobiotic compounds. The </w:t>
      </w:r>
      <w:r w:rsidRPr="009A00CF">
        <w:rPr>
          <w:iCs/>
        </w:rPr>
        <w:lastRenderedPageBreak/>
        <w:t xml:space="preserve">metabolism and transformation of xenobiotics following uptake in plants is not well documented in the existing literature </w:t>
      </w:r>
      <w:r w:rsidRPr="009A00CF">
        <w:rPr>
          <w:iCs/>
          <w:noProof/>
        </w:rPr>
        <w:fldChar w:fldCharType="begin" w:fldLock="1"/>
      </w:r>
      <w:r w:rsidR="006F3575">
        <w:rPr>
          <w:iCs/>
          <w:noProof/>
        </w:rPr>
        <w:instrText>ADDIN CSL_CITATION {"citationItems":[{"id":"ITEM-1","itemData":{"DOI":"10.1016/j.scitotenv.2015.07.129","ISSN":"18791026","PMID":"26254067","abstract":"Reuse of treated wastewater for agricultural irrigation is growing in arid and semi-arid regions, while increasing amounts of biosolids are being applied to fields to improve agricultural outputs. These historically under-utilized resources contain \"emerging contaminants\", such as pharmaceutical and personal care products (PPCPs), which may enter agricultural soils and potentially contaminate food crops. In this review, we summarize recent research and provide a detailed overview of PPCPs in the soil-plant systems, including analytical methods for determination of PPCPs in plant tissues, fate of PPCPs in agricultural soils receiving treated wastewater irrigation or biosolids amendment, and plant uptake of PPCPs under laboratory and field conditions. Mechanisms of uptake and translocation of PPCPs and their metabolisms in plants are also reviewed. Field studies showed that the concentration levels of PPCPs in crops that were irrigated with treated wastewater or applied with biosolids were very low. Potential human exposure to PPCPs through dietary intake was discussed. Information gaps and questions for future research have been identified in this review.","author":[{"dropping-particle":"","family":"Wu","given":"Xiaoqin","non-dropping-particle":"","parse-names":false,"suffix":""},{"dropping-particle":"","family":"Dodgen","given":"Laurel K.","non-dropping-particle":"","parse-names":false,"suffix":""},{"dropping-particle":"","family":"Conkle","given":"Jeremy L.","non-dropping-particle":"","parse-names":false,"suffix":""},{"dropping-particle":"","family":"Gan","given":"Jay","non-dropping-particle":"","parse-names":false,"suffix":""}],"container-title":"Science of the Total Environment","id":"ITEM-1","issued":{"date-parts":[["2015"]]},"title":"Plant uptake of pharmaceutical and personal care products from recycled water and biosolids: A review","type":"article"},"uris":["http://www.mendeley.com/documents/?uuid=0adb1e5e-848d-461b-9f78-5389a7b2faa8"]},{"id":"ITEM-2","itemData":{"DOI":"10.1016/j.watres.2018.12.039","ISSN":"18792448","PMID":"30660096","abstract":"Pharmaceuticals in agricultural soils originating from irrigation with treated wastewater and land-applied biosolids can enter field crops. However, little is known about the role of pore water in plant uptake of pharmaceuticals from soils. In this study, the fate, uptake and distribution of fifteen commonly used pharmaceuticals in soil-water-radish systems were investigated to examine the relationship between the accumulation and their physicochemical processes in soils. The results indicate that the distribution of pharmaceuticals between soil and pore water, as well as their biodegradation, combined to govern the bioavailability of pharmaceuticals to plant uptake. Fourteen out of 15 pharmaceuticals could enter radish tissues in which the accumulation ranged from 2.1 to 14080 ng/g. Comparison of bioconcentration factors (BCFs) on the basis of pharmaceutical concentration in bulk soil vs. in pore water implies that pharmaceuticals present in soil pore water are the major bioavailable fractions to plant uptake. The pore water-based BCFs exhibited a positive linear relationship with log Dow for the pharmaceuticals with &gt;90% as neutral species in soil pore water, while such relationship was not observed between bulk soil-based BCFs and log Dow mainly due to sorption by soil. Other than hydrophobicity, the dissociation of ionizable pharmaceuticals in the soil pore water and (or) root cells may lead to the “ion-trap” effects and thus influence the uptake and translocation process. The large molecular-size pharmaceuticals (e.g., tylosin) manifested a minimum uptake due plausibly to the limited permeability of cell membranes.","author":[{"dropping-particle":"","family":"Li","given":"Yuanbo","non-dropping-particle":"","parse-names":false,"suffix":""},{"dropping-particle":"","family":"Sallach","given":"J. Brett","non-dropping-particle":"","parse-names":false,"suffix":""},{"dropping-particle":"","family":"Zhang","given":"Wei","non-dropping-particle":"","parse-names":false,"suffix":""},{"dropping-particle":"","family":"Boyd","given":"Stephen A.","non-dropping-particle":"","parse-names":false,"suffix":""},{"dropping-particle":"","family":"Li","given":"Hui","non-dropping-particle":"","parse-names":false,"suffix":""}],"container-title":"Water Research","id":"ITEM-2","issued":{"date-parts":[["2019"]]},"title":"Insight into the distribution of pharmaceuticals in soil-water-plant systems","type":"article-journal"},"uris":["http://www.mendeley.com/documents/?uuid=4279ee68-4b44-4762-ab5f-7bd6ff59f531"]}],"mendeley":{"formattedCitation":"(41,145)","plainTextFormattedCitation":"(41,145)","previouslyFormattedCitation":"(41,144)"},"properties":{"noteIndex":0},"schema":"https://github.com/citation-style-language/schema/raw/master/csl-citation.json"}</w:instrText>
      </w:r>
      <w:r w:rsidRPr="009A00CF">
        <w:rPr>
          <w:iCs/>
          <w:noProof/>
        </w:rPr>
        <w:fldChar w:fldCharType="separate"/>
      </w:r>
      <w:r w:rsidR="006F3575" w:rsidRPr="006F3575">
        <w:rPr>
          <w:iCs/>
          <w:noProof/>
        </w:rPr>
        <w:t>(41,145)</w:t>
      </w:r>
      <w:r w:rsidRPr="009A00CF">
        <w:rPr>
          <w:iCs/>
          <w:noProof/>
        </w:rPr>
        <w:fldChar w:fldCharType="end"/>
      </w:r>
      <w:r w:rsidRPr="009A00CF">
        <w:rPr>
          <w:iCs/>
        </w:rPr>
        <w:t>. These initial results suggest that, when applied in this way, SCMS could provide an appropriate technique for the identification of targeted xenobiotic transformation products. By identifying the extent and type of xenobiotic transformation occurring within plants, subsequent work could lead to determination of key detoxification pathways influencing the ultimate chemical fate of pharmaceutical compounds. Accurate description of the form and the chemical state of pharmaceutical compounds in plants, is essential in informing subsequent risk assessments associated with pharmaceutical accumulation in crops irrigated with wastewater.</w:t>
      </w:r>
    </w:p>
    <w:p w14:paraId="4BBA1492" w14:textId="77777777" w:rsidR="003F33E6" w:rsidRPr="009A00CF" w:rsidRDefault="003F33E6" w:rsidP="00281EF9">
      <w:pPr>
        <w:tabs>
          <w:tab w:val="left" w:pos="1740"/>
        </w:tabs>
        <w:spacing w:line="360" w:lineRule="auto"/>
        <w:rPr>
          <w:iCs/>
        </w:rPr>
      </w:pPr>
      <w:proofErr w:type="gramStart"/>
      <w:r w:rsidRPr="009A00CF">
        <w:rPr>
          <w:iCs/>
        </w:rPr>
        <w:t>A number of</w:t>
      </w:r>
      <w:proofErr w:type="gramEnd"/>
      <w:r w:rsidRPr="009A00CF">
        <w:rPr>
          <w:iCs/>
        </w:rPr>
        <w:t xml:space="preserve"> points became apparent in the sampling and analysis of single cell contents that will be relevant in the process of optimisation of this method. </w:t>
      </w:r>
    </w:p>
    <w:p w14:paraId="3CB3F118" w14:textId="77777777" w:rsidR="003F33E6" w:rsidRPr="009A00CF" w:rsidRDefault="003F33E6" w:rsidP="00281EF9">
      <w:pPr>
        <w:tabs>
          <w:tab w:val="left" w:pos="1740"/>
        </w:tabs>
        <w:spacing w:line="360" w:lineRule="auto"/>
        <w:rPr>
          <w:iCs/>
        </w:rPr>
      </w:pPr>
      <w:r w:rsidRPr="009A00CF">
        <w:rPr>
          <w:iCs/>
        </w:rPr>
        <w:t xml:space="preserve">In the process of sampling, there was a significant difference in the ease of cell sampling between arabidopsis and mung bean. Although use of arabidopsis provides a significant advantage through being an extensively studied, model plant species that has been comprehensively biochemically and genetically characterised, sampling of single cells proved extremely difficult. Due to the small size of the seedlings, cells dehydrated almost immediately on transfer to the microscope slide. It was thus necessary to work extremely quickly to sample the single cell contents before dehydration; however, both the targeted root hair cells and the seedlings themselves moved on contact with the capillary, regularly resulting in capillary breakage and thus, sample loss. By comparison, the target cells of the mung bean were notably larger and were set in a cross section of seedling stem with a smaller surface area to volume ratio than that of arabidopsis, meaning cells remained hydrated for longer. Movement of cross sections on contact with the capillary was minimal, providing the stability necessary to target and pierce a single cell with accuracy (without rupturing surrounding cells). The use of mung bean seedlings is therefore preferable and is also more appropriate to this project as it is a popular edible crop. </w:t>
      </w:r>
    </w:p>
    <w:p w14:paraId="5E34E734" w14:textId="77777777" w:rsidR="003F33E6" w:rsidRPr="009A00CF" w:rsidRDefault="003F33E6" w:rsidP="00281EF9">
      <w:pPr>
        <w:tabs>
          <w:tab w:val="left" w:pos="1740"/>
        </w:tabs>
        <w:spacing w:line="360" w:lineRule="auto"/>
        <w:rPr>
          <w:iCs/>
        </w:rPr>
      </w:pPr>
      <w:r w:rsidRPr="009A00CF">
        <w:rPr>
          <w:iCs/>
        </w:rPr>
        <w:t>The use of uncoated borosilicate capillaries proved advantageous in terms of their transparency, the fine taper that can be achieved and their direct transfer for use as nanospray emitters, however the capillary tips are extremely fragile. Tips commonly broke in the process of cell sampling and storage, resulting in partial or total loss of the single cell sample. Due to the sampling approach, the sampled plant cell contents remain in the tip which is the most fragile part of the capillary. Capillary tip fracture resulted in total loss of over 50% of the samples collected in this study, meaning that relatively few replicates were available for analysis. It is therefore necessary to have a relatively large number of replicates to account for this potential loss in samples so that, where possible, at least three replicates are still available for comparison after losses.</w:t>
      </w:r>
    </w:p>
    <w:p w14:paraId="2E96ACA7" w14:textId="01D2FBF7" w:rsidR="003F33E6" w:rsidRPr="009A00CF" w:rsidRDefault="003F33E6" w:rsidP="00281EF9">
      <w:pPr>
        <w:tabs>
          <w:tab w:val="left" w:pos="1740"/>
        </w:tabs>
        <w:spacing w:line="360" w:lineRule="auto"/>
        <w:rPr>
          <w:iCs/>
        </w:rPr>
      </w:pPr>
      <w:r w:rsidRPr="009A00CF">
        <w:rPr>
          <w:iCs/>
        </w:rPr>
        <w:lastRenderedPageBreak/>
        <w:t>During direct nanospray of samples into the mass spectrometer, the intensity and period of spray varied between samples (fig</w:t>
      </w:r>
      <w:r w:rsidR="006C47F2">
        <w:rPr>
          <w:iCs/>
        </w:rPr>
        <w:t>ure</w:t>
      </w:r>
      <w:r w:rsidRPr="009A00CF">
        <w:rPr>
          <w:iCs/>
        </w:rPr>
        <w:t xml:space="preserve"> </w:t>
      </w:r>
      <w:r w:rsidR="00A36199" w:rsidRPr="009A00CF">
        <w:rPr>
          <w:iCs/>
        </w:rPr>
        <w:t>3.25</w:t>
      </w:r>
      <w:r w:rsidRPr="009A00CF">
        <w:rPr>
          <w:iCs/>
        </w:rPr>
        <w:t xml:space="preserve">). For some samples, such as the acetonitrile solvent (no plant cell contents) and blank mung bean replicate 2, the intensity of spray was relatively high and consistent across the spray period. For others, such as the arabidopsis and mung bean (replicate 1) </w:t>
      </w:r>
      <w:proofErr w:type="gramStart"/>
      <w:r w:rsidRPr="009A00CF">
        <w:rPr>
          <w:iCs/>
        </w:rPr>
        <w:t>samples  treated</w:t>
      </w:r>
      <w:proofErr w:type="gramEnd"/>
      <w:r w:rsidRPr="009A00CF">
        <w:rPr>
          <w:iCs/>
        </w:rPr>
        <w:t xml:space="preserve"> with metronidazole, the spray was intermittent and resulted in a limited number of spikes in ion intensity. This discrepancy in signal stability was caused by difficulty in inducing spray </w:t>
      </w:r>
      <w:proofErr w:type="gramStart"/>
      <w:r w:rsidRPr="009A00CF">
        <w:rPr>
          <w:iCs/>
        </w:rPr>
        <w:t>as a result of</w:t>
      </w:r>
      <w:proofErr w:type="gramEnd"/>
      <w:r w:rsidRPr="009A00CF">
        <w:rPr>
          <w:iCs/>
        </w:rPr>
        <w:t xml:space="preserve"> the sampled plant cell contents forming a plug in the tip of the capillary. Similarly, variation in the shape of the very </w:t>
      </w:r>
      <w:proofErr w:type="spellStart"/>
      <w:r w:rsidRPr="009A00CF">
        <w:rPr>
          <w:iCs/>
        </w:rPr>
        <w:t>tip</w:t>
      </w:r>
      <w:proofErr w:type="spellEnd"/>
      <w:r w:rsidRPr="009A00CF">
        <w:rPr>
          <w:iCs/>
        </w:rPr>
        <w:t xml:space="preserve"> of each capillary (and therefore the space through which analyte solution could be sprayed from the capillary), resulted in variation </w:t>
      </w:r>
      <w:r w:rsidR="00144B9D">
        <w:rPr>
          <w:iCs/>
        </w:rPr>
        <w:t>signal stability and the sample flow rate</w:t>
      </w:r>
      <w:r w:rsidRPr="009A00CF">
        <w:rPr>
          <w:iCs/>
        </w:rPr>
        <w:t xml:space="preserve">. Each nanospray period was sustained until the capillary ran dry, although spray instability </w:t>
      </w:r>
      <w:r w:rsidR="006C47F2">
        <w:rPr>
          <w:iCs/>
        </w:rPr>
        <w:t xml:space="preserve">is likely to have </w:t>
      </w:r>
      <w:r w:rsidRPr="009A00CF">
        <w:rPr>
          <w:iCs/>
        </w:rPr>
        <w:t xml:space="preserve">resulted in increased noise in the recorded ion plot. It is therefore advantageous to achieve a stable spray throughout the nanospray period, in order to create optimum conditions from which likely low concentrations of xenobiotic compounds can be discerned from background signals </w:t>
      </w:r>
      <w:r w:rsidRPr="009A00CF">
        <w:rPr>
          <w:iCs/>
        </w:rPr>
        <w:fldChar w:fldCharType="begin" w:fldLock="1"/>
      </w:r>
      <w:r w:rsidR="006F3575">
        <w:rPr>
          <w:iCs/>
        </w:rPr>
        <w:instrText>ADDIN CSL_CITATION {"citationItems":[{"id":"ITEM-1","itemData":{"ISSN":"1524-0215 (Print)","abstract":"State-of-the art liquid chromatography-tandem mass spectrometry (LC-MS/MS) analysis  uses a constant electrospray (ESI) voltage for data acquisition. Modern qualitative and quantitative LC-MS/MS methods depend on highly efficient gradient elution chromatography. The changing chemical composition of mobile phase during gradient elution results in an inherent disconnect with single point ESI voltage optimization. A constant ESI voltage limits spray stability and compromises chromatographic peak area quantification, limiting total peak area and increasing peak area relative standard deviation (RSD). We have adapted a previously reported closed-loop “orthogonal” feedback control system for qualitative proteomics† to one suitable for targeted peptide quantification. A digitally controlled nanospray source was modified to use the high-voltage output from an external, computer controlled power supply. A software program controlling the nanospray emitter stage position and the external power supply supported a programmable spray compensation voltage during chromatograpghic analysis. One microliter of a standard peptide (MRFA) was autosampler injected (CTC PAL) directly on column (New Objective PicoFrit, 75 um × 10 cm, C18) to the source equipped linear ion trap mass spectrometer (Thermo Scientific, LTQ). Repetitive oncolumn injections at different (fixed) target ESI voltage settings yields a apparent compound dependant response curve in which total chromatographic peak area for selected ion currents reaches a maximum value. Spray stability and chromatographic quality was directly correlated with the observed spray mode. Altering the ESI voltage from 2 kV to 3 kV resulted in a peak area increase of 38%. Qualitative visual comparison of noise in the molecular ion signal (523.5 m/z) showed a markedly higher level at 2.0kV. Fourier transform spectrum analysis of selected ion current, revealed a ten-fold increase in noise at 2 and 4 Hz for the 2 kV acquisition. Spray instability results in increased noise of the reconstructed chromatogram, increasing the uncertainly of peak area measurement. †Valaskovic, G.A, Murphy, J.P., Lee, M.S. “Automated Orthogonal Control System for Electrospray Ionization”, J. Am. Soc. Mass Spectrom., 2004, 15, 1201–1215.","author":[{"dropping-particle":"","family":"Lee","given":"M","non-dropping-particle":"","parse-names":false,"suffix":""},{"dropping-particle":"","family":"Berg","given":"A","non-dropping-particle":"","parse-names":false,"suffix":""},{"dropping-particle":"","family":"Valaskovic","given":"G","non-dropping-particle":"","parse-names":false,"suffix":""}],"container-title":"Journal of Biomolecular Techniques : JBT","id":"ITEM-1","issue":"Suppl","issued":{"date-parts":[["2011","10"]]},"language":"eng","page":"S68","title":"Optimization of Nanospray Voltage and Spray Stability: Impact on Chromatographic  Peak Area for Analyte Quantitation.","type":"article","volume":"22"},"uris":["http://www.mendeley.com/documents/?uuid=023b4254-ed99-447a-9442-87b852678f43"]}],"mendeley":{"formattedCitation":"(169)","plainTextFormattedCitation":"(169)","previouslyFormattedCitation":"(168)"},"properties":{"noteIndex":0},"schema":"https://github.com/citation-style-language/schema/raw/master/csl-citation.json"}</w:instrText>
      </w:r>
      <w:r w:rsidRPr="009A00CF">
        <w:rPr>
          <w:iCs/>
        </w:rPr>
        <w:fldChar w:fldCharType="separate"/>
      </w:r>
      <w:r w:rsidR="006F3575" w:rsidRPr="006F3575">
        <w:rPr>
          <w:iCs/>
          <w:noProof/>
        </w:rPr>
        <w:t>(169)</w:t>
      </w:r>
      <w:r w:rsidRPr="009A00CF">
        <w:rPr>
          <w:iCs/>
        </w:rPr>
        <w:fldChar w:fldCharType="end"/>
      </w:r>
      <w:r w:rsidRPr="009A00CF">
        <w:rPr>
          <w:iCs/>
        </w:rPr>
        <w:t>.</w:t>
      </w:r>
    </w:p>
    <w:p w14:paraId="656A58AF" w14:textId="77777777" w:rsidR="003F33E6" w:rsidRPr="009A00CF" w:rsidRDefault="003F33E6" w:rsidP="003F33E6">
      <w:pPr>
        <w:tabs>
          <w:tab w:val="left" w:pos="1740"/>
        </w:tabs>
        <w:spacing w:line="360" w:lineRule="auto"/>
        <w:rPr>
          <w:iCs/>
        </w:rPr>
      </w:pPr>
    </w:p>
    <w:p w14:paraId="3BD91F7F" w14:textId="77777777" w:rsidR="003F33E6" w:rsidRPr="009A00CF" w:rsidRDefault="003F33E6" w:rsidP="003F33E6">
      <w:pPr>
        <w:tabs>
          <w:tab w:val="left" w:pos="1740"/>
        </w:tabs>
        <w:spacing w:line="360" w:lineRule="auto"/>
        <w:rPr>
          <w:iCs/>
        </w:rPr>
      </w:pPr>
    </w:p>
    <w:p w14:paraId="139A1086" w14:textId="77777777" w:rsidR="003F33E6" w:rsidRPr="009A00CF" w:rsidRDefault="003F33E6" w:rsidP="003F33E6">
      <w:pPr>
        <w:tabs>
          <w:tab w:val="left" w:pos="1740"/>
        </w:tabs>
        <w:spacing w:line="360" w:lineRule="auto"/>
        <w:rPr>
          <w:iCs/>
        </w:rPr>
      </w:pPr>
    </w:p>
    <w:p w14:paraId="18789FCD" w14:textId="77777777" w:rsidR="003F33E6" w:rsidRPr="009A00CF" w:rsidRDefault="003F33E6" w:rsidP="003F33E6">
      <w:pPr>
        <w:tabs>
          <w:tab w:val="left" w:pos="1740"/>
        </w:tabs>
        <w:spacing w:line="360" w:lineRule="auto"/>
        <w:rPr>
          <w:iCs/>
        </w:rPr>
      </w:pPr>
    </w:p>
    <w:p w14:paraId="66973B03" w14:textId="77777777" w:rsidR="003F33E6" w:rsidRPr="009A00CF" w:rsidRDefault="003F33E6" w:rsidP="003F33E6">
      <w:pPr>
        <w:tabs>
          <w:tab w:val="left" w:pos="1740"/>
        </w:tabs>
        <w:spacing w:line="360" w:lineRule="auto"/>
        <w:rPr>
          <w:iCs/>
        </w:rPr>
        <w:sectPr w:rsidR="003F33E6" w:rsidRPr="009A00CF" w:rsidSect="00A305AE">
          <w:pgSz w:w="11906" w:h="16838"/>
          <w:pgMar w:top="1440" w:right="1440" w:bottom="1440" w:left="1440" w:header="708" w:footer="708" w:gutter="0"/>
          <w:cols w:space="708"/>
          <w:docGrid w:linePitch="360"/>
        </w:sectPr>
      </w:pPr>
    </w:p>
    <w:p w14:paraId="52BFBD20" w14:textId="77777777" w:rsidR="003F33E6" w:rsidRPr="009A00CF" w:rsidRDefault="003F33E6" w:rsidP="003F33E6">
      <w:pPr>
        <w:tabs>
          <w:tab w:val="left" w:pos="1740"/>
        </w:tabs>
        <w:spacing w:line="360" w:lineRule="auto"/>
        <w:rPr>
          <w:iCs/>
        </w:rPr>
      </w:pPr>
      <w:r w:rsidRPr="009A00CF">
        <w:rPr>
          <w:noProof/>
        </w:rPr>
        <w:lastRenderedPageBreak/>
        <mc:AlternateContent>
          <mc:Choice Requires="wpg">
            <w:drawing>
              <wp:anchor distT="0" distB="0" distL="114300" distR="114300" simplePos="0" relativeHeight="251744256" behindDoc="0" locked="0" layoutInCell="1" allowOverlap="1" wp14:anchorId="54E7F47F" wp14:editId="02AEE563">
                <wp:simplePos x="0" y="0"/>
                <wp:positionH relativeFrom="column">
                  <wp:posOffset>-476250</wp:posOffset>
                </wp:positionH>
                <wp:positionV relativeFrom="paragraph">
                  <wp:posOffset>0</wp:posOffset>
                </wp:positionV>
                <wp:extent cx="9856470" cy="6055360"/>
                <wp:effectExtent l="0" t="0" r="0" b="2540"/>
                <wp:wrapNone/>
                <wp:docPr id="477" name="Group 477"/>
                <wp:cNvGraphicFramePr/>
                <a:graphic xmlns:a="http://schemas.openxmlformats.org/drawingml/2006/main">
                  <a:graphicData uri="http://schemas.microsoft.com/office/word/2010/wordprocessingGroup">
                    <wpg:wgp>
                      <wpg:cNvGrpSpPr/>
                      <wpg:grpSpPr>
                        <a:xfrm>
                          <a:off x="0" y="0"/>
                          <a:ext cx="9856470" cy="6055360"/>
                          <a:chOff x="0" y="-1"/>
                          <a:chExt cx="9856470" cy="6055360"/>
                        </a:xfrm>
                      </wpg:grpSpPr>
                      <wpg:grpSp>
                        <wpg:cNvPr id="478" name="Group 19"/>
                        <wpg:cNvGrpSpPr/>
                        <wpg:grpSpPr>
                          <a:xfrm>
                            <a:off x="0" y="-1"/>
                            <a:ext cx="9734654" cy="5672785"/>
                            <a:chOff x="-120014" y="-183605"/>
                            <a:chExt cx="9734654" cy="5672785"/>
                          </a:xfrm>
                        </wpg:grpSpPr>
                        <pic:pic xmlns:pic="http://schemas.openxmlformats.org/drawingml/2006/picture">
                          <pic:nvPicPr>
                            <pic:cNvPr id="479" name="Picture 479"/>
                            <pic:cNvPicPr>
                              <a:picLocks noChangeAspect="1"/>
                            </pic:cNvPicPr>
                          </pic:nvPicPr>
                          <pic:blipFill rotWithShape="1">
                            <a:blip r:embed="rId309"/>
                            <a:srcRect t="1608" r="6019"/>
                            <a:stretch/>
                          </pic:blipFill>
                          <pic:spPr>
                            <a:xfrm>
                              <a:off x="514874" y="1435722"/>
                              <a:ext cx="4094668" cy="1128722"/>
                            </a:xfrm>
                            <a:prstGeom prst="rect">
                              <a:avLst/>
                            </a:prstGeom>
                            <a:ln>
                              <a:noFill/>
                            </a:ln>
                          </pic:spPr>
                        </pic:pic>
                        <pic:pic xmlns:pic="http://schemas.openxmlformats.org/drawingml/2006/picture">
                          <pic:nvPicPr>
                            <pic:cNvPr id="480" name="Picture 480"/>
                            <pic:cNvPicPr>
                              <a:picLocks noChangeAspect="1"/>
                            </pic:cNvPicPr>
                          </pic:nvPicPr>
                          <pic:blipFill rotWithShape="1">
                            <a:blip r:embed="rId310"/>
                            <a:srcRect r="6019"/>
                            <a:stretch/>
                          </pic:blipFill>
                          <pic:spPr>
                            <a:xfrm>
                              <a:off x="508386" y="2757352"/>
                              <a:ext cx="4115856" cy="1168777"/>
                            </a:xfrm>
                            <a:prstGeom prst="rect">
                              <a:avLst/>
                            </a:prstGeom>
                            <a:ln>
                              <a:noFill/>
                            </a:ln>
                          </pic:spPr>
                        </pic:pic>
                        <pic:pic xmlns:pic="http://schemas.openxmlformats.org/drawingml/2006/picture">
                          <pic:nvPicPr>
                            <pic:cNvPr id="481" name="Picture 481"/>
                            <pic:cNvPicPr>
                              <a:picLocks noChangeAspect="1"/>
                            </pic:cNvPicPr>
                          </pic:nvPicPr>
                          <pic:blipFill rotWithShape="1">
                            <a:blip r:embed="rId311"/>
                            <a:srcRect r="6019"/>
                            <a:stretch/>
                          </pic:blipFill>
                          <pic:spPr>
                            <a:xfrm>
                              <a:off x="529425" y="111328"/>
                              <a:ext cx="4081993" cy="1155137"/>
                            </a:xfrm>
                            <a:prstGeom prst="rect">
                              <a:avLst/>
                            </a:prstGeom>
                            <a:ln>
                              <a:noFill/>
                            </a:ln>
                          </pic:spPr>
                        </pic:pic>
                        <pic:pic xmlns:pic="http://schemas.openxmlformats.org/drawingml/2006/picture">
                          <pic:nvPicPr>
                            <pic:cNvPr id="500" name="Picture 500"/>
                            <pic:cNvPicPr>
                              <a:picLocks noChangeAspect="1"/>
                            </pic:cNvPicPr>
                          </pic:nvPicPr>
                          <pic:blipFill rotWithShape="1">
                            <a:blip r:embed="rId312"/>
                            <a:srcRect t="1848" r="5780"/>
                            <a:stretch/>
                          </pic:blipFill>
                          <pic:spPr>
                            <a:xfrm>
                              <a:off x="4721826" y="150077"/>
                              <a:ext cx="4092685" cy="1128723"/>
                            </a:xfrm>
                            <a:prstGeom prst="rect">
                              <a:avLst/>
                            </a:prstGeom>
                            <a:ln>
                              <a:noFill/>
                            </a:ln>
                          </pic:spPr>
                        </pic:pic>
                        <pic:pic xmlns:pic="http://schemas.openxmlformats.org/drawingml/2006/picture">
                          <pic:nvPicPr>
                            <pic:cNvPr id="508" name="Picture 508"/>
                            <pic:cNvPicPr>
                              <a:picLocks noChangeAspect="1"/>
                            </pic:cNvPicPr>
                          </pic:nvPicPr>
                          <pic:blipFill rotWithShape="1">
                            <a:blip r:embed="rId313"/>
                            <a:srcRect t="1205" r="5872"/>
                            <a:stretch/>
                          </pic:blipFill>
                          <pic:spPr>
                            <a:xfrm>
                              <a:off x="4721827" y="1447239"/>
                              <a:ext cx="4074902" cy="1149974"/>
                            </a:xfrm>
                            <a:prstGeom prst="rect">
                              <a:avLst/>
                            </a:prstGeom>
                            <a:ln>
                              <a:noFill/>
                            </a:ln>
                          </pic:spPr>
                        </pic:pic>
                        <pic:pic xmlns:pic="http://schemas.openxmlformats.org/drawingml/2006/picture">
                          <pic:nvPicPr>
                            <pic:cNvPr id="509" name="Picture 509"/>
                            <pic:cNvPicPr>
                              <a:picLocks noChangeAspect="1"/>
                            </pic:cNvPicPr>
                          </pic:nvPicPr>
                          <pic:blipFill rotWithShape="1">
                            <a:blip r:embed="rId314"/>
                            <a:srcRect l="326" t="1625" r="6363"/>
                            <a:stretch/>
                          </pic:blipFill>
                          <pic:spPr>
                            <a:xfrm>
                              <a:off x="4767737" y="2784764"/>
                              <a:ext cx="4052641" cy="1131295"/>
                            </a:xfrm>
                            <a:prstGeom prst="rect">
                              <a:avLst/>
                            </a:prstGeom>
                            <a:ln>
                              <a:noFill/>
                            </a:ln>
                          </pic:spPr>
                        </pic:pic>
                        <pic:pic xmlns:pic="http://schemas.openxmlformats.org/drawingml/2006/picture">
                          <pic:nvPicPr>
                            <pic:cNvPr id="510" name="Picture 510"/>
                            <pic:cNvPicPr>
                              <a:picLocks noChangeAspect="1"/>
                            </pic:cNvPicPr>
                          </pic:nvPicPr>
                          <pic:blipFill rotWithShape="1">
                            <a:blip r:embed="rId315"/>
                            <a:srcRect r="6058"/>
                            <a:stretch/>
                          </pic:blipFill>
                          <pic:spPr>
                            <a:xfrm>
                              <a:off x="495382" y="4066931"/>
                              <a:ext cx="4148729" cy="1160973"/>
                            </a:xfrm>
                            <a:prstGeom prst="rect">
                              <a:avLst/>
                            </a:prstGeom>
                            <a:ln>
                              <a:noFill/>
                            </a:ln>
                          </pic:spPr>
                        </pic:pic>
                        <pic:pic xmlns:pic="http://schemas.openxmlformats.org/drawingml/2006/picture">
                          <pic:nvPicPr>
                            <pic:cNvPr id="511" name="Picture 511"/>
                            <pic:cNvPicPr>
                              <a:picLocks noChangeAspect="1"/>
                            </pic:cNvPicPr>
                          </pic:nvPicPr>
                          <pic:blipFill rotWithShape="1">
                            <a:blip r:embed="rId316"/>
                            <a:srcRect r="6460"/>
                            <a:stretch/>
                          </pic:blipFill>
                          <pic:spPr>
                            <a:xfrm>
                              <a:off x="4766371" y="4105780"/>
                              <a:ext cx="4043859" cy="1122123"/>
                            </a:xfrm>
                            <a:prstGeom prst="rect">
                              <a:avLst/>
                            </a:prstGeom>
                            <a:ln>
                              <a:noFill/>
                            </a:ln>
                          </pic:spPr>
                        </pic:pic>
                        <wps:wsp>
                          <wps:cNvPr id="512" name="TextBox 11"/>
                          <wps:cNvSpPr txBox="1"/>
                          <wps:spPr>
                            <a:xfrm rot="16200000">
                              <a:off x="-397509" y="395114"/>
                              <a:ext cx="1318260" cy="763270"/>
                            </a:xfrm>
                            <a:prstGeom prst="rect">
                              <a:avLst/>
                            </a:prstGeom>
                            <a:noFill/>
                          </wps:spPr>
                          <wps:txbx>
                            <w:txbxContent>
                              <w:p w14:paraId="0FDA0B7E" w14:textId="77777777" w:rsidR="00F75B1B" w:rsidRDefault="00F75B1B" w:rsidP="003F33E6">
                                <w:pPr>
                                  <w:jc w:val="center"/>
                                  <w:rPr>
                                    <w:sz w:val="24"/>
                                    <w:szCs w:val="24"/>
                                  </w:rPr>
                                </w:pPr>
                                <w:r>
                                  <w:rPr>
                                    <w:rFonts w:hAnsi="Calibri"/>
                                    <w:color w:val="000000" w:themeColor="text1"/>
                                    <w:kern w:val="24"/>
                                    <w:sz w:val="28"/>
                                    <w:szCs w:val="28"/>
                                  </w:rPr>
                                  <w:t>Acetonitrile</w:t>
                                </w:r>
                              </w:p>
                              <w:p w14:paraId="3AF78BB5" w14:textId="77777777" w:rsidR="00F75B1B" w:rsidRDefault="00F75B1B" w:rsidP="003F33E6">
                                <w:pPr>
                                  <w:jc w:val="center"/>
                                </w:pPr>
                                <w:r>
                                  <w:rPr>
                                    <w:rFonts w:hAnsi="Calibri"/>
                                    <w:color w:val="000000" w:themeColor="text1"/>
                                    <w:kern w:val="24"/>
                                    <w:sz w:val="28"/>
                                    <w:szCs w:val="28"/>
                                  </w:rPr>
                                  <w:t xml:space="preserve"> solvent </w:t>
                                </w:r>
                              </w:p>
                            </w:txbxContent>
                          </wps:txbx>
                          <wps:bodyPr wrap="square" rtlCol="0">
                            <a:spAutoFit/>
                          </wps:bodyPr>
                        </wps:wsp>
                        <wps:wsp>
                          <wps:cNvPr id="513" name="TextBox 12"/>
                          <wps:cNvSpPr txBox="1"/>
                          <wps:spPr>
                            <a:xfrm rot="16200000">
                              <a:off x="-475699" y="1625001"/>
                              <a:ext cx="1501775" cy="763270"/>
                            </a:xfrm>
                            <a:prstGeom prst="rect">
                              <a:avLst/>
                            </a:prstGeom>
                            <a:noFill/>
                          </wps:spPr>
                          <wps:txbx>
                            <w:txbxContent>
                              <w:p w14:paraId="2B100B97" w14:textId="77777777" w:rsidR="00F75B1B" w:rsidRDefault="00F75B1B" w:rsidP="003F33E6">
                                <w:pPr>
                                  <w:jc w:val="center"/>
                                  <w:rPr>
                                    <w:sz w:val="24"/>
                                    <w:szCs w:val="24"/>
                                  </w:rPr>
                                </w:pPr>
                                <w:r>
                                  <w:rPr>
                                    <w:rFonts w:hAnsi="Calibri"/>
                                    <w:color w:val="000000" w:themeColor="text1"/>
                                    <w:kern w:val="24"/>
                                    <w:sz w:val="28"/>
                                    <w:szCs w:val="28"/>
                                  </w:rPr>
                                  <w:t>Levetiracetam</w:t>
                                </w:r>
                              </w:p>
                              <w:p w14:paraId="219969BD" w14:textId="77777777" w:rsidR="00F75B1B" w:rsidRDefault="00F75B1B" w:rsidP="003F33E6">
                                <w:pPr>
                                  <w:jc w:val="center"/>
                                </w:pPr>
                                <w:r>
                                  <w:rPr>
                                    <w:rFonts w:hAnsi="Calibri"/>
                                    <w:color w:val="000000" w:themeColor="text1"/>
                                    <w:kern w:val="24"/>
                                    <w:sz w:val="28"/>
                                    <w:szCs w:val="28"/>
                                  </w:rPr>
                                  <w:t>(arabidopsis)</w:t>
                                </w:r>
                              </w:p>
                            </w:txbxContent>
                          </wps:txbx>
                          <wps:bodyPr wrap="square" rtlCol="0">
                            <a:spAutoFit/>
                          </wps:bodyPr>
                        </wps:wsp>
                        <wps:wsp>
                          <wps:cNvPr id="514" name="TextBox 13"/>
                          <wps:cNvSpPr txBox="1"/>
                          <wps:spPr>
                            <a:xfrm rot="16200000">
                              <a:off x="-475700" y="2965152"/>
                              <a:ext cx="1501775" cy="763270"/>
                            </a:xfrm>
                            <a:prstGeom prst="rect">
                              <a:avLst/>
                            </a:prstGeom>
                            <a:noFill/>
                          </wps:spPr>
                          <wps:txbx>
                            <w:txbxContent>
                              <w:p w14:paraId="0B6568ED" w14:textId="77777777" w:rsidR="00F75B1B" w:rsidRDefault="00F75B1B" w:rsidP="003F33E6">
                                <w:pPr>
                                  <w:jc w:val="center"/>
                                  <w:rPr>
                                    <w:sz w:val="24"/>
                                    <w:szCs w:val="24"/>
                                  </w:rPr>
                                </w:pPr>
                                <w:r>
                                  <w:rPr>
                                    <w:rFonts w:hAnsi="Calibri"/>
                                    <w:color w:val="000000" w:themeColor="text1"/>
                                    <w:kern w:val="24"/>
                                    <w:sz w:val="28"/>
                                    <w:szCs w:val="28"/>
                                  </w:rPr>
                                  <w:t>Levetiracetam</w:t>
                                </w:r>
                              </w:p>
                              <w:p w14:paraId="4C76F0E3" w14:textId="77777777" w:rsidR="00F75B1B" w:rsidRDefault="00F75B1B" w:rsidP="003F33E6">
                                <w:pPr>
                                  <w:jc w:val="center"/>
                                </w:pPr>
                                <w:r>
                                  <w:rPr>
                                    <w:rFonts w:hAnsi="Calibri"/>
                                    <w:color w:val="000000" w:themeColor="text1"/>
                                    <w:kern w:val="24"/>
                                    <w:sz w:val="28"/>
                                    <w:szCs w:val="28"/>
                                  </w:rPr>
                                  <w:t>(Mung Bean)</w:t>
                                </w:r>
                              </w:p>
                            </w:txbxContent>
                          </wps:txbx>
                          <wps:bodyPr wrap="square" rtlCol="0">
                            <a:spAutoFit/>
                          </wps:bodyPr>
                        </wps:wsp>
                        <wps:wsp>
                          <wps:cNvPr id="517" name="TextBox 14"/>
                          <wps:cNvSpPr txBox="1"/>
                          <wps:spPr>
                            <a:xfrm rot="16200000">
                              <a:off x="8417238" y="238035"/>
                              <a:ext cx="1606550" cy="763270"/>
                            </a:xfrm>
                            <a:prstGeom prst="rect">
                              <a:avLst/>
                            </a:prstGeom>
                            <a:noFill/>
                          </wps:spPr>
                          <wps:txbx>
                            <w:txbxContent>
                              <w:p w14:paraId="59B6ABB8" w14:textId="77777777" w:rsidR="00F75B1B" w:rsidRDefault="00F75B1B" w:rsidP="003F33E6">
                                <w:pPr>
                                  <w:jc w:val="center"/>
                                  <w:rPr>
                                    <w:sz w:val="24"/>
                                    <w:szCs w:val="24"/>
                                  </w:rPr>
                                </w:pPr>
                                <w:r>
                                  <w:rPr>
                                    <w:rFonts w:hAnsi="Calibri"/>
                                    <w:color w:val="000000" w:themeColor="text1"/>
                                    <w:kern w:val="24"/>
                                    <w:sz w:val="28"/>
                                    <w:szCs w:val="28"/>
                                  </w:rPr>
                                  <w:t>Metronidazole</w:t>
                                </w:r>
                              </w:p>
                              <w:p w14:paraId="4FE6A9BA" w14:textId="77777777" w:rsidR="00F75B1B" w:rsidRDefault="00F75B1B" w:rsidP="003F33E6">
                                <w:pPr>
                                  <w:jc w:val="center"/>
                                </w:pPr>
                                <w:r>
                                  <w:rPr>
                                    <w:rFonts w:hAnsi="Calibri"/>
                                    <w:color w:val="000000" w:themeColor="text1"/>
                                    <w:kern w:val="24"/>
                                    <w:sz w:val="28"/>
                                    <w:szCs w:val="28"/>
                                  </w:rPr>
                                  <w:t>(arabidopsis)</w:t>
                                </w:r>
                              </w:p>
                            </w:txbxContent>
                          </wps:txbx>
                          <wps:bodyPr wrap="square" rtlCol="0">
                            <a:spAutoFit/>
                          </wps:bodyPr>
                        </wps:wsp>
                        <wps:wsp>
                          <wps:cNvPr id="544" name="TextBox 15"/>
                          <wps:cNvSpPr txBox="1"/>
                          <wps:spPr>
                            <a:xfrm rot="16200000">
                              <a:off x="8416900" y="1599499"/>
                              <a:ext cx="1607185" cy="763270"/>
                            </a:xfrm>
                            <a:prstGeom prst="rect">
                              <a:avLst/>
                            </a:prstGeom>
                            <a:noFill/>
                          </wps:spPr>
                          <wps:txbx>
                            <w:txbxContent>
                              <w:p w14:paraId="25D54A6F" w14:textId="77777777" w:rsidR="00F75B1B" w:rsidRDefault="00F75B1B" w:rsidP="003F33E6">
                                <w:pPr>
                                  <w:jc w:val="center"/>
                                  <w:rPr>
                                    <w:sz w:val="24"/>
                                    <w:szCs w:val="24"/>
                                  </w:rPr>
                                </w:pPr>
                                <w:r>
                                  <w:rPr>
                                    <w:rFonts w:hAnsi="Calibri"/>
                                    <w:color w:val="000000" w:themeColor="text1"/>
                                    <w:kern w:val="24"/>
                                    <w:sz w:val="28"/>
                                    <w:szCs w:val="28"/>
                                  </w:rPr>
                                  <w:t>Metronidazole</w:t>
                                </w:r>
                              </w:p>
                              <w:p w14:paraId="02954F55" w14:textId="77777777" w:rsidR="00F75B1B" w:rsidRDefault="00F75B1B" w:rsidP="003F33E6">
                                <w:pPr>
                                  <w:jc w:val="center"/>
                                </w:pPr>
                                <w:r>
                                  <w:rPr>
                                    <w:rFonts w:hAnsi="Calibri"/>
                                    <w:color w:val="000000" w:themeColor="text1"/>
                                    <w:kern w:val="24"/>
                                    <w:sz w:val="28"/>
                                    <w:szCs w:val="28"/>
                                  </w:rPr>
                                  <w:t>(Mung Bean 1)</w:t>
                                </w:r>
                              </w:p>
                            </w:txbxContent>
                          </wps:txbx>
                          <wps:bodyPr wrap="square" rtlCol="0">
                            <a:spAutoFit/>
                          </wps:bodyPr>
                        </wps:wsp>
                        <wps:wsp>
                          <wps:cNvPr id="613" name="TextBox 16"/>
                          <wps:cNvSpPr txBox="1"/>
                          <wps:spPr>
                            <a:xfrm rot="16200000">
                              <a:off x="8429730" y="2986108"/>
                              <a:ext cx="1606550" cy="763270"/>
                            </a:xfrm>
                            <a:prstGeom prst="rect">
                              <a:avLst/>
                            </a:prstGeom>
                            <a:noFill/>
                          </wps:spPr>
                          <wps:txbx>
                            <w:txbxContent>
                              <w:p w14:paraId="6C809780" w14:textId="77777777" w:rsidR="00F75B1B" w:rsidRDefault="00F75B1B" w:rsidP="003F33E6">
                                <w:pPr>
                                  <w:jc w:val="center"/>
                                  <w:rPr>
                                    <w:sz w:val="24"/>
                                    <w:szCs w:val="24"/>
                                  </w:rPr>
                                </w:pPr>
                                <w:r>
                                  <w:rPr>
                                    <w:rFonts w:hAnsi="Calibri"/>
                                    <w:color w:val="000000" w:themeColor="text1"/>
                                    <w:kern w:val="24"/>
                                    <w:sz w:val="28"/>
                                    <w:szCs w:val="28"/>
                                  </w:rPr>
                                  <w:t>Metronidazole</w:t>
                                </w:r>
                              </w:p>
                              <w:p w14:paraId="1C40F147" w14:textId="77777777" w:rsidR="00F75B1B" w:rsidRDefault="00F75B1B" w:rsidP="003F33E6">
                                <w:pPr>
                                  <w:jc w:val="center"/>
                                </w:pPr>
                                <w:r>
                                  <w:rPr>
                                    <w:rFonts w:hAnsi="Calibri"/>
                                    <w:color w:val="000000" w:themeColor="text1"/>
                                    <w:kern w:val="24"/>
                                    <w:sz w:val="28"/>
                                    <w:szCs w:val="28"/>
                                  </w:rPr>
                                  <w:t>(Mung Bean 2)</w:t>
                                </w:r>
                              </w:p>
                            </w:txbxContent>
                          </wps:txbx>
                          <wps:bodyPr wrap="square" rtlCol="0">
                            <a:spAutoFit/>
                          </wps:bodyPr>
                        </wps:wsp>
                        <wps:wsp>
                          <wps:cNvPr id="614" name="TextBox 17"/>
                          <wps:cNvSpPr txBox="1"/>
                          <wps:spPr>
                            <a:xfrm rot="16200000">
                              <a:off x="-475698" y="4265880"/>
                              <a:ext cx="1501775" cy="763270"/>
                            </a:xfrm>
                            <a:prstGeom prst="rect">
                              <a:avLst/>
                            </a:prstGeom>
                            <a:noFill/>
                          </wps:spPr>
                          <wps:txbx>
                            <w:txbxContent>
                              <w:p w14:paraId="5CB316B7" w14:textId="77777777" w:rsidR="00F75B1B" w:rsidRDefault="00F75B1B" w:rsidP="003F33E6">
                                <w:pPr>
                                  <w:jc w:val="center"/>
                                  <w:rPr>
                                    <w:sz w:val="24"/>
                                    <w:szCs w:val="24"/>
                                  </w:rPr>
                                </w:pPr>
                                <w:r>
                                  <w:rPr>
                                    <w:rFonts w:hAnsi="Calibri"/>
                                    <w:color w:val="000000" w:themeColor="text1"/>
                                    <w:kern w:val="24"/>
                                    <w:sz w:val="28"/>
                                    <w:szCs w:val="28"/>
                                  </w:rPr>
                                  <w:t>Blank 1</w:t>
                                </w:r>
                              </w:p>
                              <w:p w14:paraId="5D7B53E8" w14:textId="77777777" w:rsidR="00F75B1B" w:rsidRDefault="00F75B1B" w:rsidP="003F33E6">
                                <w:pPr>
                                  <w:jc w:val="center"/>
                                </w:pPr>
                                <w:r>
                                  <w:rPr>
                                    <w:rFonts w:hAnsi="Calibri"/>
                                    <w:color w:val="000000" w:themeColor="text1"/>
                                    <w:kern w:val="24"/>
                                    <w:sz w:val="28"/>
                                    <w:szCs w:val="28"/>
                                  </w:rPr>
                                  <w:t>(Mung Bean)</w:t>
                                </w:r>
                              </w:p>
                            </w:txbxContent>
                          </wps:txbx>
                          <wps:bodyPr wrap="square" rtlCol="0">
                            <a:spAutoFit/>
                          </wps:bodyPr>
                        </wps:wsp>
                        <wps:wsp>
                          <wps:cNvPr id="615" name="TextBox 18"/>
                          <wps:cNvSpPr txBox="1"/>
                          <wps:spPr>
                            <a:xfrm rot="16200000">
                              <a:off x="8469625" y="4356658"/>
                              <a:ext cx="1501775" cy="763270"/>
                            </a:xfrm>
                            <a:prstGeom prst="rect">
                              <a:avLst/>
                            </a:prstGeom>
                            <a:noFill/>
                          </wps:spPr>
                          <wps:txbx>
                            <w:txbxContent>
                              <w:p w14:paraId="6CE43CCF" w14:textId="77777777" w:rsidR="00F75B1B" w:rsidRDefault="00F75B1B" w:rsidP="003F33E6">
                                <w:pPr>
                                  <w:jc w:val="center"/>
                                  <w:rPr>
                                    <w:sz w:val="24"/>
                                    <w:szCs w:val="24"/>
                                  </w:rPr>
                                </w:pPr>
                                <w:r>
                                  <w:rPr>
                                    <w:rFonts w:hAnsi="Calibri"/>
                                    <w:color w:val="000000" w:themeColor="text1"/>
                                    <w:kern w:val="24"/>
                                    <w:sz w:val="28"/>
                                    <w:szCs w:val="28"/>
                                  </w:rPr>
                                  <w:t>Blank 2</w:t>
                                </w:r>
                              </w:p>
                              <w:p w14:paraId="0AFDC7D0" w14:textId="77777777" w:rsidR="00F75B1B" w:rsidRDefault="00F75B1B" w:rsidP="003F33E6">
                                <w:pPr>
                                  <w:jc w:val="center"/>
                                </w:pPr>
                                <w:r>
                                  <w:rPr>
                                    <w:rFonts w:hAnsi="Calibri"/>
                                    <w:color w:val="000000" w:themeColor="text1"/>
                                    <w:kern w:val="24"/>
                                    <w:sz w:val="28"/>
                                    <w:szCs w:val="28"/>
                                  </w:rPr>
                                  <w:t>(Mung Bean)</w:t>
                                </w:r>
                              </w:p>
                            </w:txbxContent>
                          </wps:txbx>
                          <wps:bodyPr wrap="square" rtlCol="0">
                            <a:spAutoFit/>
                          </wps:bodyPr>
                        </wps:wsp>
                      </wpg:grpSp>
                      <wps:wsp>
                        <wps:cNvPr id="616" name="Text Box 616"/>
                        <wps:cNvSpPr txBox="1"/>
                        <wps:spPr>
                          <a:xfrm>
                            <a:off x="121920" y="5773419"/>
                            <a:ext cx="9734550" cy="281940"/>
                          </a:xfrm>
                          <a:prstGeom prst="rect">
                            <a:avLst/>
                          </a:prstGeom>
                          <a:solidFill>
                            <a:prstClr val="white"/>
                          </a:solidFill>
                          <a:ln>
                            <a:noFill/>
                          </a:ln>
                        </wps:spPr>
                        <wps:txbx>
                          <w:txbxContent>
                            <w:p w14:paraId="765DEF9C" w14:textId="71EA80A3" w:rsidR="00F75B1B" w:rsidRPr="0018090C" w:rsidRDefault="00F75B1B" w:rsidP="003F33E6">
                              <w:pPr>
                                <w:pStyle w:val="Caption"/>
                                <w:rPr>
                                  <w:noProof/>
                                  <w:sz w:val="24"/>
                                  <w:szCs w:val="24"/>
                                </w:rPr>
                              </w:pPr>
                              <w:bookmarkStart w:id="128" w:name="_Toc59633660"/>
                              <w:r w:rsidRPr="0018090C">
                                <w:rPr>
                                  <w:sz w:val="20"/>
                                  <w:szCs w:val="20"/>
                                </w:rPr>
                                <w:t>Figure</w:t>
                              </w:r>
                              <w:r>
                                <w:rPr>
                                  <w:sz w:val="20"/>
                                  <w:szCs w:val="20"/>
                                </w:rPr>
                                <w:t xml:space="preserve"> 3.</w:t>
                              </w:r>
                              <w:r w:rsidRPr="00354DA4">
                                <w:rPr>
                                  <w:sz w:val="20"/>
                                  <w:szCs w:val="20"/>
                                </w:rPr>
                                <w:t>25: Intensity of</w:t>
                              </w:r>
                              <w:r w:rsidRPr="0018090C">
                                <w:rPr>
                                  <w:sz w:val="20"/>
                                  <w:szCs w:val="20"/>
                                </w:rPr>
                                <w:t xml:space="preserve"> nanospray signal throughout the spray time for each sample.</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4E7F47F" id="Group 477" o:spid="_x0000_s1935" style="position:absolute;margin-left:-37.5pt;margin-top:0;width:776.1pt;height:476.8pt;z-index:251744256;mso-height-relative:margin" coordorigin="" coordsize="98564,60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">
                <v:group id="Group 19" o:spid="_x0000_s1936" style="position:absolute;width:97346;height:56727" coordorigin="-1200,-1836" coordsize="97346,56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">
                  <v:shape id="Picture 479" o:spid="_x0000_s1937" type="#_x0000_t75" style="position:absolute;left:5148;top:14357;width:40947;height:11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">
                    <v:imagedata r:id="rId317" o:title="" croptop="1054f" cropright="3945f"/>
                  </v:shape>
                  <v:shape id="Picture 480" o:spid="_x0000_s1938" type="#_x0000_t75" style="position:absolute;left:5083;top:27573;width:41159;height:11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">
                    <v:imagedata r:id="rId318" o:title="" cropright="3945f"/>
                  </v:shape>
                  <v:shape id="Picture 481" o:spid="_x0000_s1939" type="#_x0000_t75" style="position:absolute;left:5294;top:1113;width:40820;height:11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">
                    <v:imagedata r:id="rId319" o:title="" cropright="3945f"/>
                  </v:shape>
                  <v:shape id="Picture 500" o:spid="_x0000_s1940" type="#_x0000_t75" style="position:absolute;left:47218;top:1500;width:40927;height:11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">
                    <v:imagedata r:id="rId320" o:title="" croptop="1211f" cropright="3788f"/>
                  </v:shape>
                  <v:shape id="Picture 508" o:spid="_x0000_s1941" type="#_x0000_t75" style="position:absolute;left:47218;top:14472;width:40749;height:11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">
                    <v:imagedata r:id="rId321" o:title="" croptop="790f" cropright="3848f"/>
                  </v:shape>
                  <v:shape id="Picture 509" o:spid="_x0000_s1942" type="#_x0000_t75" style="position:absolute;left:47677;top:27847;width:40526;height:11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">
                    <v:imagedata r:id="rId322" o:title="" croptop="1065f" cropleft="214f" cropright="4170f"/>
                  </v:shape>
                  <v:shape id="Picture 510" o:spid="_x0000_s1943" type="#_x0000_t75" style="position:absolute;left:4953;top:40669;width:41488;height:11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">
                    <v:imagedata r:id="rId323" o:title="" cropright="3970f"/>
                  </v:shape>
                  <v:shape id="Picture 511" o:spid="_x0000_s1944" type="#_x0000_t75" style="position:absolute;left:47663;top:41057;width:40439;height:11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">
                    <v:imagedata r:id="rId324" o:title="" cropright="4234f"/>
                  </v:shape>
                  <v:shape id="TextBox 11" o:spid="_x0000_s1945" type="#_x0000_t202" style="position:absolute;left:-3975;top:3951;width:13182;height:763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" filled="f" stroked="f">
                    <v:textbox style="mso-fit-shape-to-text:t">
                      <w:txbxContent>
                        <w:p w14:paraId="0FDA0B7E" w14:textId="77777777" w:rsidR="00F75B1B" w:rsidRDefault="00F75B1B" w:rsidP="003F33E6">
                          <w:pPr>
                            <w:jc w:val="center"/>
                            <w:rPr>
                              <w:sz w:val="24"/>
                              <w:szCs w:val="24"/>
                            </w:rPr>
                          </w:pPr>
                          <w:r>
                            <w:rPr>
                              <w:rFonts w:hAnsi="Calibri"/>
                              <w:color w:val="000000" w:themeColor="text1"/>
                              <w:kern w:val="24"/>
                              <w:sz w:val="28"/>
                              <w:szCs w:val="28"/>
                            </w:rPr>
                            <w:t>Acetonitrile</w:t>
                          </w:r>
                        </w:p>
                        <w:p w14:paraId="3AF78BB5" w14:textId="77777777" w:rsidR="00F75B1B" w:rsidRDefault="00F75B1B" w:rsidP="003F33E6">
                          <w:pPr>
                            <w:jc w:val="center"/>
                          </w:pPr>
                          <w:r>
                            <w:rPr>
                              <w:rFonts w:hAnsi="Calibri"/>
                              <w:color w:val="000000" w:themeColor="text1"/>
                              <w:kern w:val="24"/>
                              <w:sz w:val="28"/>
                              <w:szCs w:val="28"/>
                            </w:rPr>
                            <w:t xml:space="preserve"> solvent </w:t>
                          </w:r>
                        </w:p>
                      </w:txbxContent>
                    </v:textbox>
                  </v:shape>
                  <v:shape id="TextBox 12" o:spid="_x0000_s1946" type="#_x0000_t202" style="position:absolute;left:-4757;top:16250;width:15018;height:763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" filled="f" stroked="f">
                    <v:textbox style="mso-fit-shape-to-text:t">
                      <w:txbxContent>
                        <w:p w14:paraId="2B100B97" w14:textId="77777777" w:rsidR="00F75B1B" w:rsidRDefault="00F75B1B" w:rsidP="003F33E6">
                          <w:pPr>
                            <w:jc w:val="center"/>
                            <w:rPr>
                              <w:sz w:val="24"/>
                              <w:szCs w:val="24"/>
                            </w:rPr>
                          </w:pPr>
                          <w:r>
                            <w:rPr>
                              <w:rFonts w:hAnsi="Calibri"/>
                              <w:color w:val="000000" w:themeColor="text1"/>
                              <w:kern w:val="24"/>
                              <w:sz w:val="28"/>
                              <w:szCs w:val="28"/>
                            </w:rPr>
                            <w:t>Levetiracetam</w:t>
                          </w:r>
                        </w:p>
                        <w:p w14:paraId="219969BD" w14:textId="77777777" w:rsidR="00F75B1B" w:rsidRDefault="00F75B1B" w:rsidP="003F33E6">
                          <w:pPr>
                            <w:jc w:val="center"/>
                          </w:pPr>
                          <w:r>
                            <w:rPr>
                              <w:rFonts w:hAnsi="Calibri"/>
                              <w:color w:val="000000" w:themeColor="text1"/>
                              <w:kern w:val="24"/>
                              <w:sz w:val="28"/>
                              <w:szCs w:val="28"/>
                            </w:rPr>
                            <w:t>(arabidopsis)</w:t>
                          </w:r>
                        </w:p>
                      </w:txbxContent>
                    </v:textbox>
                  </v:shape>
                  <v:shape id="TextBox 13" o:spid="_x0000_s1947" type="#_x0000_t202" style="position:absolute;left:-4757;top:29651;width:15018;height:763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" filled="f" stroked="f">
                    <v:textbox style="mso-fit-shape-to-text:t">
                      <w:txbxContent>
                        <w:p w14:paraId="0B6568ED" w14:textId="77777777" w:rsidR="00F75B1B" w:rsidRDefault="00F75B1B" w:rsidP="003F33E6">
                          <w:pPr>
                            <w:jc w:val="center"/>
                            <w:rPr>
                              <w:sz w:val="24"/>
                              <w:szCs w:val="24"/>
                            </w:rPr>
                          </w:pPr>
                          <w:r>
                            <w:rPr>
                              <w:rFonts w:hAnsi="Calibri"/>
                              <w:color w:val="000000" w:themeColor="text1"/>
                              <w:kern w:val="24"/>
                              <w:sz w:val="28"/>
                              <w:szCs w:val="28"/>
                            </w:rPr>
                            <w:t>Levetiracetam</w:t>
                          </w:r>
                        </w:p>
                        <w:p w14:paraId="4C76F0E3" w14:textId="77777777" w:rsidR="00F75B1B" w:rsidRDefault="00F75B1B" w:rsidP="003F33E6">
                          <w:pPr>
                            <w:jc w:val="center"/>
                          </w:pPr>
                          <w:r>
                            <w:rPr>
                              <w:rFonts w:hAnsi="Calibri"/>
                              <w:color w:val="000000" w:themeColor="text1"/>
                              <w:kern w:val="24"/>
                              <w:sz w:val="28"/>
                              <w:szCs w:val="28"/>
                            </w:rPr>
                            <w:t>(Mung Bean)</w:t>
                          </w:r>
                        </w:p>
                      </w:txbxContent>
                    </v:textbox>
                  </v:shape>
                  <v:shape id="TextBox 14" o:spid="_x0000_s1948" type="#_x0000_t202" style="position:absolute;left:84172;top:2380;width:16065;height:76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" filled="f" stroked="f">
                    <v:textbox style="mso-fit-shape-to-text:t">
                      <w:txbxContent>
                        <w:p w14:paraId="59B6ABB8" w14:textId="77777777" w:rsidR="00F75B1B" w:rsidRDefault="00F75B1B" w:rsidP="003F33E6">
                          <w:pPr>
                            <w:jc w:val="center"/>
                            <w:rPr>
                              <w:sz w:val="24"/>
                              <w:szCs w:val="24"/>
                            </w:rPr>
                          </w:pPr>
                          <w:r>
                            <w:rPr>
                              <w:rFonts w:hAnsi="Calibri"/>
                              <w:color w:val="000000" w:themeColor="text1"/>
                              <w:kern w:val="24"/>
                              <w:sz w:val="28"/>
                              <w:szCs w:val="28"/>
                            </w:rPr>
                            <w:t>Metronidazole</w:t>
                          </w:r>
                        </w:p>
                        <w:p w14:paraId="4FE6A9BA" w14:textId="77777777" w:rsidR="00F75B1B" w:rsidRDefault="00F75B1B" w:rsidP="003F33E6">
                          <w:pPr>
                            <w:jc w:val="center"/>
                          </w:pPr>
                          <w:r>
                            <w:rPr>
                              <w:rFonts w:hAnsi="Calibri"/>
                              <w:color w:val="000000" w:themeColor="text1"/>
                              <w:kern w:val="24"/>
                              <w:sz w:val="28"/>
                              <w:szCs w:val="28"/>
                            </w:rPr>
                            <w:t>(arabidopsis)</w:t>
                          </w:r>
                        </w:p>
                      </w:txbxContent>
                    </v:textbox>
                  </v:shape>
                  <v:shape id="TextBox 15" o:spid="_x0000_s1949" type="#_x0000_t202" style="position:absolute;left:84169;top:15994;width:16072;height:76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" filled="f" stroked="f">
                    <v:textbox style="mso-fit-shape-to-text:t">
                      <w:txbxContent>
                        <w:p w14:paraId="25D54A6F" w14:textId="77777777" w:rsidR="00F75B1B" w:rsidRDefault="00F75B1B" w:rsidP="003F33E6">
                          <w:pPr>
                            <w:jc w:val="center"/>
                            <w:rPr>
                              <w:sz w:val="24"/>
                              <w:szCs w:val="24"/>
                            </w:rPr>
                          </w:pPr>
                          <w:r>
                            <w:rPr>
                              <w:rFonts w:hAnsi="Calibri"/>
                              <w:color w:val="000000" w:themeColor="text1"/>
                              <w:kern w:val="24"/>
                              <w:sz w:val="28"/>
                              <w:szCs w:val="28"/>
                            </w:rPr>
                            <w:t>Metronidazole</w:t>
                          </w:r>
                        </w:p>
                        <w:p w14:paraId="02954F55" w14:textId="77777777" w:rsidR="00F75B1B" w:rsidRDefault="00F75B1B" w:rsidP="003F33E6">
                          <w:pPr>
                            <w:jc w:val="center"/>
                          </w:pPr>
                          <w:r>
                            <w:rPr>
                              <w:rFonts w:hAnsi="Calibri"/>
                              <w:color w:val="000000" w:themeColor="text1"/>
                              <w:kern w:val="24"/>
                              <w:sz w:val="28"/>
                              <w:szCs w:val="28"/>
                            </w:rPr>
                            <w:t>(Mung Bean 1)</w:t>
                          </w:r>
                        </w:p>
                      </w:txbxContent>
                    </v:textbox>
                  </v:shape>
                  <v:shape id="TextBox 16" o:spid="_x0000_s1950" type="#_x0000_t202" style="position:absolute;left:84297;top:29860;width:16066;height:76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" filled="f" stroked="f">
                    <v:textbox style="mso-fit-shape-to-text:t">
                      <w:txbxContent>
                        <w:p w14:paraId="6C809780" w14:textId="77777777" w:rsidR="00F75B1B" w:rsidRDefault="00F75B1B" w:rsidP="003F33E6">
                          <w:pPr>
                            <w:jc w:val="center"/>
                            <w:rPr>
                              <w:sz w:val="24"/>
                              <w:szCs w:val="24"/>
                            </w:rPr>
                          </w:pPr>
                          <w:r>
                            <w:rPr>
                              <w:rFonts w:hAnsi="Calibri"/>
                              <w:color w:val="000000" w:themeColor="text1"/>
                              <w:kern w:val="24"/>
                              <w:sz w:val="28"/>
                              <w:szCs w:val="28"/>
                            </w:rPr>
                            <w:t>Metronidazole</w:t>
                          </w:r>
                        </w:p>
                        <w:p w14:paraId="1C40F147" w14:textId="77777777" w:rsidR="00F75B1B" w:rsidRDefault="00F75B1B" w:rsidP="003F33E6">
                          <w:pPr>
                            <w:jc w:val="center"/>
                          </w:pPr>
                          <w:r>
                            <w:rPr>
                              <w:rFonts w:hAnsi="Calibri"/>
                              <w:color w:val="000000" w:themeColor="text1"/>
                              <w:kern w:val="24"/>
                              <w:sz w:val="28"/>
                              <w:szCs w:val="28"/>
                            </w:rPr>
                            <w:t>(Mung Bean 2)</w:t>
                          </w:r>
                        </w:p>
                      </w:txbxContent>
                    </v:textbox>
                  </v:shape>
                  <v:shape id="TextBox 17" o:spid="_x0000_s1951" type="#_x0000_t202" style="position:absolute;left:-4757;top:42659;width:15018;height:763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" filled="f" stroked="f">
                    <v:textbox style="mso-fit-shape-to-text:t">
                      <w:txbxContent>
                        <w:p w14:paraId="5CB316B7" w14:textId="77777777" w:rsidR="00F75B1B" w:rsidRDefault="00F75B1B" w:rsidP="003F33E6">
                          <w:pPr>
                            <w:jc w:val="center"/>
                            <w:rPr>
                              <w:sz w:val="24"/>
                              <w:szCs w:val="24"/>
                            </w:rPr>
                          </w:pPr>
                          <w:r>
                            <w:rPr>
                              <w:rFonts w:hAnsi="Calibri"/>
                              <w:color w:val="000000" w:themeColor="text1"/>
                              <w:kern w:val="24"/>
                              <w:sz w:val="28"/>
                              <w:szCs w:val="28"/>
                            </w:rPr>
                            <w:t>Blank 1</w:t>
                          </w:r>
                        </w:p>
                        <w:p w14:paraId="5D7B53E8" w14:textId="77777777" w:rsidR="00F75B1B" w:rsidRDefault="00F75B1B" w:rsidP="003F33E6">
                          <w:pPr>
                            <w:jc w:val="center"/>
                          </w:pPr>
                          <w:r>
                            <w:rPr>
                              <w:rFonts w:hAnsi="Calibri"/>
                              <w:color w:val="000000" w:themeColor="text1"/>
                              <w:kern w:val="24"/>
                              <w:sz w:val="28"/>
                              <w:szCs w:val="28"/>
                            </w:rPr>
                            <w:t>(Mung Bean)</w:t>
                          </w:r>
                        </w:p>
                      </w:txbxContent>
                    </v:textbox>
                  </v:shape>
                  <v:shape id="TextBox 18" o:spid="_x0000_s1952" type="#_x0000_t202" style="position:absolute;left:84696;top:43566;width:15017;height:76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" filled="f" stroked="f">
                    <v:textbox style="mso-fit-shape-to-text:t">
                      <w:txbxContent>
                        <w:p w14:paraId="6CE43CCF" w14:textId="77777777" w:rsidR="00F75B1B" w:rsidRDefault="00F75B1B" w:rsidP="003F33E6">
                          <w:pPr>
                            <w:jc w:val="center"/>
                            <w:rPr>
                              <w:sz w:val="24"/>
                              <w:szCs w:val="24"/>
                            </w:rPr>
                          </w:pPr>
                          <w:r>
                            <w:rPr>
                              <w:rFonts w:hAnsi="Calibri"/>
                              <w:color w:val="000000" w:themeColor="text1"/>
                              <w:kern w:val="24"/>
                              <w:sz w:val="28"/>
                              <w:szCs w:val="28"/>
                            </w:rPr>
                            <w:t>Blank 2</w:t>
                          </w:r>
                        </w:p>
                        <w:p w14:paraId="0AFDC7D0" w14:textId="77777777" w:rsidR="00F75B1B" w:rsidRDefault="00F75B1B" w:rsidP="003F33E6">
                          <w:pPr>
                            <w:jc w:val="center"/>
                          </w:pPr>
                          <w:r>
                            <w:rPr>
                              <w:rFonts w:hAnsi="Calibri"/>
                              <w:color w:val="000000" w:themeColor="text1"/>
                              <w:kern w:val="24"/>
                              <w:sz w:val="28"/>
                              <w:szCs w:val="28"/>
                            </w:rPr>
                            <w:t>(Mung Bean)</w:t>
                          </w:r>
                        </w:p>
                      </w:txbxContent>
                    </v:textbox>
                  </v:shape>
                </v:group>
                <v:shape id="Text Box 616" o:spid="_x0000_s1953" type="#_x0000_t202" style="position:absolute;left:1219;top:57734;width:97345;height:2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" stroked="f">
                  <v:textbox style="mso-fit-shape-to-text:t" inset="0,0,0,0">
                    <w:txbxContent>
                      <w:p w14:paraId="765DEF9C" w14:textId="71EA80A3" w:rsidR="00F75B1B" w:rsidRPr="0018090C" w:rsidRDefault="00F75B1B" w:rsidP="003F33E6">
                        <w:pPr>
                          <w:pStyle w:val="Caption"/>
                          <w:rPr>
                            <w:noProof/>
                            <w:sz w:val="24"/>
                            <w:szCs w:val="24"/>
                          </w:rPr>
                        </w:pPr>
                        <w:bookmarkStart w:id="129" w:name="_Toc59633660"/>
                        <w:r w:rsidRPr="0018090C">
                          <w:rPr>
                            <w:sz w:val="20"/>
                            <w:szCs w:val="20"/>
                          </w:rPr>
                          <w:t>Figure</w:t>
                        </w:r>
                        <w:r>
                          <w:rPr>
                            <w:sz w:val="20"/>
                            <w:szCs w:val="20"/>
                          </w:rPr>
                          <w:t xml:space="preserve"> 3.</w:t>
                        </w:r>
                        <w:r w:rsidRPr="00354DA4">
                          <w:rPr>
                            <w:sz w:val="20"/>
                            <w:szCs w:val="20"/>
                          </w:rPr>
                          <w:t>25: Intensity of</w:t>
                        </w:r>
                        <w:r w:rsidRPr="0018090C">
                          <w:rPr>
                            <w:sz w:val="20"/>
                            <w:szCs w:val="20"/>
                          </w:rPr>
                          <w:t xml:space="preserve"> nanospray signal throughout the spray time for each sample.</w:t>
                        </w:r>
                        <w:bookmarkEnd w:id="129"/>
                      </w:p>
                    </w:txbxContent>
                  </v:textbox>
                </v:shape>
              </v:group>
            </w:pict>
          </mc:Fallback>
        </mc:AlternateContent>
      </w:r>
    </w:p>
    <w:p w14:paraId="20C76911" w14:textId="77777777" w:rsidR="003F33E6" w:rsidRPr="009A00CF" w:rsidRDefault="003F33E6" w:rsidP="003F33E6">
      <w:pPr>
        <w:tabs>
          <w:tab w:val="left" w:pos="1740"/>
        </w:tabs>
        <w:spacing w:line="360" w:lineRule="auto"/>
        <w:rPr>
          <w:iCs/>
        </w:rPr>
      </w:pPr>
    </w:p>
    <w:p w14:paraId="1D166EFE" w14:textId="77777777" w:rsidR="003F33E6" w:rsidRPr="009A00CF" w:rsidRDefault="003F33E6" w:rsidP="003F33E6">
      <w:pPr>
        <w:tabs>
          <w:tab w:val="left" w:pos="1740"/>
        </w:tabs>
        <w:spacing w:line="360" w:lineRule="auto"/>
        <w:rPr>
          <w:iCs/>
        </w:rPr>
      </w:pPr>
    </w:p>
    <w:p w14:paraId="00ACDA7F" w14:textId="77777777" w:rsidR="003F33E6" w:rsidRPr="009A00CF" w:rsidRDefault="003F33E6" w:rsidP="003F33E6">
      <w:pPr>
        <w:tabs>
          <w:tab w:val="left" w:pos="1740"/>
        </w:tabs>
        <w:spacing w:line="360" w:lineRule="auto"/>
        <w:rPr>
          <w:iCs/>
        </w:rPr>
      </w:pPr>
    </w:p>
    <w:p w14:paraId="0246F3E9" w14:textId="77777777" w:rsidR="003F33E6" w:rsidRPr="009A00CF" w:rsidRDefault="003F33E6" w:rsidP="003F33E6">
      <w:pPr>
        <w:tabs>
          <w:tab w:val="left" w:pos="1740"/>
        </w:tabs>
        <w:spacing w:line="360" w:lineRule="auto"/>
        <w:rPr>
          <w:iCs/>
        </w:rPr>
      </w:pPr>
    </w:p>
    <w:p w14:paraId="7707E6D7" w14:textId="77777777" w:rsidR="003F33E6" w:rsidRPr="009A00CF" w:rsidRDefault="003F33E6" w:rsidP="003F33E6">
      <w:pPr>
        <w:tabs>
          <w:tab w:val="left" w:pos="1740"/>
        </w:tabs>
        <w:spacing w:line="360" w:lineRule="auto"/>
        <w:rPr>
          <w:iCs/>
        </w:rPr>
      </w:pPr>
    </w:p>
    <w:p w14:paraId="052FD076" w14:textId="77777777" w:rsidR="003F33E6" w:rsidRPr="009A00CF" w:rsidRDefault="003F33E6" w:rsidP="003F33E6">
      <w:pPr>
        <w:tabs>
          <w:tab w:val="left" w:pos="1740"/>
        </w:tabs>
        <w:spacing w:line="360" w:lineRule="auto"/>
        <w:rPr>
          <w:iCs/>
        </w:rPr>
      </w:pPr>
    </w:p>
    <w:p w14:paraId="165CFDE2" w14:textId="77777777" w:rsidR="003F33E6" w:rsidRPr="009A00CF" w:rsidRDefault="003F33E6" w:rsidP="003F33E6">
      <w:pPr>
        <w:tabs>
          <w:tab w:val="left" w:pos="1740"/>
        </w:tabs>
        <w:spacing w:line="360" w:lineRule="auto"/>
        <w:rPr>
          <w:iCs/>
        </w:rPr>
      </w:pPr>
    </w:p>
    <w:p w14:paraId="088497BA" w14:textId="77777777" w:rsidR="003F33E6" w:rsidRPr="009A00CF" w:rsidRDefault="003F33E6" w:rsidP="003F33E6">
      <w:pPr>
        <w:tabs>
          <w:tab w:val="left" w:pos="1740"/>
        </w:tabs>
        <w:spacing w:line="360" w:lineRule="auto"/>
        <w:rPr>
          <w:iCs/>
        </w:rPr>
      </w:pPr>
    </w:p>
    <w:p w14:paraId="61BD7F21" w14:textId="77777777" w:rsidR="003F33E6" w:rsidRPr="009A00CF" w:rsidRDefault="003F33E6" w:rsidP="003F33E6">
      <w:pPr>
        <w:tabs>
          <w:tab w:val="left" w:pos="1740"/>
        </w:tabs>
        <w:spacing w:line="360" w:lineRule="auto"/>
        <w:rPr>
          <w:iCs/>
        </w:rPr>
      </w:pPr>
    </w:p>
    <w:p w14:paraId="3DC2F68C" w14:textId="77777777" w:rsidR="003F33E6" w:rsidRPr="009A00CF" w:rsidRDefault="003F33E6" w:rsidP="003F33E6">
      <w:pPr>
        <w:tabs>
          <w:tab w:val="left" w:pos="1740"/>
        </w:tabs>
        <w:spacing w:line="360" w:lineRule="auto"/>
        <w:rPr>
          <w:iCs/>
        </w:rPr>
      </w:pPr>
    </w:p>
    <w:p w14:paraId="7B791F5D" w14:textId="77777777" w:rsidR="003F33E6" w:rsidRPr="009A00CF" w:rsidRDefault="003F33E6" w:rsidP="003F33E6">
      <w:pPr>
        <w:tabs>
          <w:tab w:val="left" w:pos="1740"/>
        </w:tabs>
        <w:spacing w:line="360" w:lineRule="auto"/>
        <w:rPr>
          <w:iCs/>
        </w:rPr>
      </w:pPr>
    </w:p>
    <w:p w14:paraId="70B53010" w14:textId="77777777" w:rsidR="003F33E6" w:rsidRPr="009A00CF" w:rsidRDefault="003F33E6" w:rsidP="003F33E6">
      <w:pPr>
        <w:tabs>
          <w:tab w:val="left" w:pos="1740"/>
        </w:tabs>
        <w:spacing w:line="360" w:lineRule="auto"/>
        <w:rPr>
          <w:iCs/>
        </w:rPr>
      </w:pPr>
    </w:p>
    <w:p w14:paraId="7201CA9F" w14:textId="77777777" w:rsidR="003F33E6" w:rsidRPr="009A00CF" w:rsidRDefault="003F33E6" w:rsidP="003F33E6">
      <w:pPr>
        <w:tabs>
          <w:tab w:val="left" w:pos="1740"/>
        </w:tabs>
        <w:spacing w:line="360" w:lineRule="auto"/>
        <w:rPr>
          <w:iCs/>
        </w:rPr>
        <w:sectPr w:rsidR="003F33E6" w:rsidRPr="009A00CF" w:rsidSect="00A305AE">
          <w:pgSz w:w="16838" w:h="11906" w:orient="landscape"/>
          <w:pgMar w:top="1440" w:right="1440" w:bottom="1440" w:left="1440" w:header="708" w:footer="708" w:gutter="0"/>
          <w:cols w:space="708"/>
          <w:docGrid w:linePitch="360"/>
        </w:sectPr>
      </w:pPr>
    </w:p>
    <w:p w14:paraId="49C73CDB" w14:textId="514A9333" w:rsidR="003F33E6" w:rsidRPr="009A00CF" w:rsidRDefault="003F33E6" w:rsidP="00281EF9">
      <w:pPr>
        <w:tabs>
          <w:tab w:val="left" w:pos="1740"/>
        </w:tabs>
        <w:spacing w:line="360" w:lineRule="auto"/>
        <w:rPr>
          <w:iCs/>
        </w:rPr>
      </w:pPr>
      <w:r w:rsidRPr="009A00CF">
        <w:rPr>
          <w:color w:val="000000" w:themeColor="text1"/>
        </w:rPr>
        <w:lastRenderedPageBreak/>
        <w:t xml:space="preserve">These factors are of significance as each could influence the signal intensity of target xenobiotics relative to background in recorded data by altering the volumes of cell contents that contribute usable data. </w:t>
      </w:r>
      <w:r w:rsidRPr="009A00CF">
        <w:t xml:space="preserve">On review of the recorded data, it becomes apparent </w:t>
      </w:r>
      <w:r w:rsidRPr="009A00CF">
        <w:rPr>
          <w:iCs/>
        </w:rPr>
        <w:t>that signal intensity of identified xenobiotic compounds varies across samples. For example, in mung bean cell replicates, the intensity of the signals corresponding with protonated metronidazole, [M+</w:t>
      </w:r>
      <w:proofErr w:type="gramStart"/>
      <w:r w:rsidRPr="009A00CF">
        <w:rPr>
          <w:iCs/>
        </w:rPr>
        <w:t>H]</w:t>
      </w:r>
      <w:r w:rsidRPr="009A00CF">
        <w:rPr>
          <w:iCs/>
          <w:vertAlign w:val="superscript"/>
        </w:rPr>
        <w:t>+</w:t>
      </w:r>
      <w:proofErr w:type="gramEnd"/>
      <w:r w:rsidRPr="009A00CF">
        <w:rPr>
          <w:iCs/>
        </w:rPr>
        <w:t>, varied across 3 orders of magnitude (9.37e</w:t>
      </w:r>
      <w:r w:rsidRPr="009A00CF">
        <w:rPr>
          <w:iCs/>
          <w:vertAlign w:val="superscript"/>
        </w:rPr>
        <w:t>7</w:t>
      </w:r>
      <w:r w:rsidRPr="009A00CF">
        <w:rPr>
          <w:iCs/>
        </w:rPr>
        <w:t xml:space="preserve"> and 1.42e</w:t>
      </w:r>
      <w:r w:rsidRPr="009A00CF">
        <w:rPr>
          <w:iCs/>
          <w:vertAlign w:val="superscript"/>
        </w:rPr>
        <w:t>4</w:t>
      </w:r>
      <w:r w:rsidRPr="009A00CF">
        <w:rPr>
          <w:iCs/>
        </w:rPr>
        <w:t xml:space="preserve"> counts respectively, with background intensity estimated at 1.57e</w:t>
      </w:r>
      <w:r w:rsidRPr="009A00CF">
        <w:rPr>
          <w:iCs/>
          <w:vertAlign w:val="superscript"/>
        </w:rPr>
        <w:t>4</w:t>
      </w:r>
      <w:r w:rsidRPr="009A00CF">
        <w:rPr>
          <w:iCs/>
        </w:rPr>
        <w:t xml:space="preserve"> counts). To some degree, this could reflect natural heterogeneity within plant species populations and rates of plant growth, resulting in variable uptake, transformation and translocation of xenobiotics and differences in cell volumes. However, each of the factors mentioned could also be playing a role. This is of significance when considering the limited sample volumes available in single cells. Xenobiotic concentrations are predicted to be low and therefore close to the limits of mass spectrometric detection, even using </w:t>
      </w:r>
      <w:r w:rsidR="006C47F2">
        <w:rPr>
          <w:iCs/>
        </w:rPr>
        <w:t>an</w:t>
      </w:r>
      <w:r w:rsidRPr="009A00CF">
        <w:rPr>
          <w:iCs/>
        </w:rPr>
        <w:t xml:space="preserve"> Orbitrap mass spectrometer. If any of the sample volume is lost (through capillary breakage or ineffective/inconsistent nanospray injection) this could result in signals corresponding with the </w:t>
      </w:r>
      <w:r w:rsidRPr="009A00CF">
        <w:rPr>
          <w:i/>
          <w:iCs/>
        </w:rPr>
        <w:t>m/z</w:t>
      </w:r>
      <w:r w:rsidRPr="009A00CF">
        <w:rPr>
          <w:iCs/>
        </w:rPr>
        <w:t xml:space="preserve"> values of target xenobiotic compounds being below </w:t>
      </w:r>
      <w:r w:rsidR="006C47F2">
        <w:rPr>
          <w:iCs/>
        </w:rPr>
        <w:t xml:space="preserve">instrumental </w:t>
      </w:r>
      <w:r w:rsidRPr="009A00CF">
        <w:rPr>
          <w:iCs/>
        </w:rPr>
        <w:t xml:space="preserve">limits of detection, or not discernible from estimates of background signal intensity. This could have significant impacts on the reproducibility of results across replicates. For example, in the results of this study, signals corresponding with the </w:t>
      </w:r>
      <w:r w:rsidRPr="009A00CF">
        <w:rPr>
          <w:i/>
          <w:iCs/>
        </w:rPr>
        <w:t>m/z</w:t>
      </w:r>
      <w:r w:rsidRPr="009A00CF">
        <w:rPr>
          <w:iCs/>
        </w:rPr>
        <w:t xml:space="preserve"> value of protonated metronidazole were visible at intensities above background intensity in mung bean (replicate 1), but below estimated background intensity in mung bean (replicate 2) and arabidopsis, with acceptable mass accuracies of &lt; 3 ppm. As such, if these signals were discernible from background, the percentage rate of detection of signals corresponding with protonated metronidazole, that meet the criteria for identification, would theoretically be brought up from 33% to 100%. </w:t>
      </w:r>
    </w:p>
    <w:p w14:paraId="7B768A93" w14:textId="34FDE777" w:rsidR="003F33E6" w:rsidRPr="009A00CF" w:rsidRDefault="003F33E6" w:rsidP="00281EF9">
      <w:pPr>
        <w:tabs>
          <w:tab w:val="left" w:pos="1740"/>
        </w:tabs>
        <w:spacing w:line="360" w:lineRule="auto"/>
        <w:rPr>
          <w:iCs/>
        </w:rPr>
      </w:pPr>
      <w:r w:rsidRPr="009A00CF">
        <w:rPr>
          <w:iCs/>
        </w:rPr>
        <w:t xml:space="preserve">In summary, during the application of this method, </w:t>
      </w:r>
      <w:proofErr w:type="gramStart"/>
      <w:r w:rsidRPr="009A00CF">
        <w:rPr>
          <w:iCs/>
        </w:rPr>
        <w:t>a number of</w:t>
      </w:r>
      <w:proofErr w:type="gramEnd"/>
      <w:r w:rsidRPr="009A00CF">
        <w:rPr>
          <w:iCs/>
        </w:rPr>
        <w:t xml:space="preserve"> opportunities for optimisation came to light that are relevant for the analysis of these necessarily very small sample volumes containing low concentrations of target analytes</w:t>
      </w:r>
      <w:r w:rsidR="006C47F2">
        <w:rPr>
          <w:iCs/>
        </w:rPr>
        <w:t>:</w:t>
      </w:r>
    </w:p>
    <w:p w14:paraId="0DAF349F" w14:textId="77777777" w:rsidR="003F33E6" w:rsidRPr="009A00CF" w:rsidRDefault="003F33E6" w:rsidP="00281EF9">
      <w:pPr>
        <w:pStyle w:val="ListParagraph"/>
        <w:numPr>
          <w:ilvl w:val="0"/>
          <w:numId w:val="22"/>
        </w:numPr>
        <w:tabs>
          <w:tab w:val="left" w:pos="1740"/>
        </w:tabs>
        <w:spacing w:line="360" w:lineRule="auto"/>
        <w:rPr>
          <w:iCs/>
        </w:rPr>
      </w:pPr>
      <w:r w:rsidRPr="009A00CF">
        <w:rPr>
          <w:iCs/>
        </w:rPr>
        <w:t>To minimise the chances of capillary fracture and thus sample loss, and to maximise sample volumes, sampling of larger mung bean cells provided a more suitable target than arabidopsis root hair cells.</w:t>
      </w:r>
    </w:p>
    <w:p w14:paraId="15827E1F" w14:textId="77777777" w:rsidR="003F33E6" w:rsidRPr="009A00CF" w:rsidRDefault="003F33E6" w:rsidP="00281EF9">
      <w:pPr>
        <w:pStyle w:val="ListParagraph"/>
        <w:numPr>
          <w:ilvl w:val="0"/>
          <w:numId w:val="22"/>
        </w:numPr>
        <w:tabs>
          <w:tab w:val="left" w:pos="1740"/>
        </w:tabs>
        <w:spacing w:line="360" w:lineRule="auto"/>
        <w:rPr>
          <w:iCs/>
        </w:rPr>
      </w:pPr>
      <w:r w:rsidRPr="009A00CF">
        <w:rPr>
          <w:iCs/>
        </w:rPr>
        <w:t>A larger number of replicates is required to account for some degree of sample loss due to the fragility of the sampling capillaries.</w:t>
      </w:r>
    </w:p>
    <w:p w14:paraId="4A2D343E" w14:textId="0B26EC1E" w:rsidR="003F33E6" w:rsidRPr="009A00CF" w:rsidRDefault="006C47F2" w:rsidP="00281EF9">
      <w:pPr>
        <w:pStyle w:val="ListParagraph"/>
        <w:numPr>
          <w:ilvl w:val="0"/>
          <w:numId w:val="22"/>
        </w:numPr>
        <w:tabs>
          <w:tab w:val="left" w:pos="1740"/>
        </w:tabs>
        <w:spacing w:line="360" w:lineRule="auto"/>
        <w:rPr>
          <w:iCs/>
        </w:rPr>
      </w:pPr>
      <w:r>
        <w:rPr>
          <w:iCs/>
        </w:rPr>
        <w:t>S</w:t>
      </w:r>
      <w:r w:rsidRPr="009A00CF">
        <w:rPr>
          <w:iCs/>
        </w:rPr>
        <w:t xml:space="preserve">table and efficient nanospray is required </w:t>
      </w:r>
      <w:r>
        <w:rPr>
          <w:iCs/>
        </w:rPr>
        <w:t>i</w:t>
      </w:r>
      <w:r w:rsidR="003F33E6" w:rsidRPr="009A00CF">
        <w:rPr>
          <w:iCs/>
        </w:rPr>
        <w:t xml:space="preserve">n order to maximise the chances of detecting signals of target analytes that are close to the </w:t>
      </w:r>
      <w:r>
        <w:rPr>
          <w:iCs/>
        </w:rPr>
        <w:t xml:space="preserve">instrumental </w:t>
      </w:r>
      <w:r w:rsidR="003F33E6" w:rsidRPr="009A00CF">
        <w:rPr>
          <w:iCs/>
        </w:rPr>
        <w:t xml:space="preserve">limits of detection and that are discernible from background </w:t>
      </w:r>
      <w:proofErr w:type="gramStart"/>
      <w:r w:rsidR="003F33E6" w:rsidRPr="009A00CF">
        <w:rPr>
          <w:iCs/>
        </w:rPr>
        <w:t>intensities</w:t>
      </w:r>
      <w:r>
        <w:rPr>
          <w:iCs/>
        </w:rPr>
        <w:t>.</w:t>
      </w:r>
      <w:r w:rsidR="003F33E6" w:rsidRPr="009A00CF">
        <w:rPr>
          <w:iCs/>
        </w:rPr>
        <w:t>.</w:t>
      </w:r>
      <w:proofErr w:type="gramEnd"/>
      <w:r w:rsidR="003F33E6" w:rsidRPr="009A00CF">
        <w:rPr>
          <w:iCs/>
        </w:rPr>
        <w:t xml:space="preserve"> </w:t>
      </w:r>
    </w:p>
    <w:p w14:paraId="433A0537" w14:textId="7C2C857C" w:rsidR="003F33E6" w:rsidRPr="009A00CF" w:rsidRDefault="003F33E6" w:rsidP="00281EF9">
      <w:pPr>
        <w:spacing w:line="360" w:lineRule="auto"/>
      </w:pPr>
      <w:r w:rsidRPr="009A00CF">
        <w:lastRenderedPageBreak/>
        <w:t xml:space="preserve">For subsequent application of this </w:t>
      </w:r>
      <w:proofErr w:type="gramStart"/>
      <w:r w:rsidRPr="009A00CF">
        <w:t>method</w:t>
      </w:r>
      <w:proofErr w:type="gramEnd"/>
      <w:r w:rsidRPr="009A00CF">
        <w:t xml:space="preserve"> it is therefore recommended that cell contents are sampled from mung bean seedlings instead of arabidopsis, and that seedlings are exposed to xenobiotic dosing solutions for longer periods of time to provide increased opportunity for uptake and thus increase the chance of signal intensities being above the</w:t>
      </w:r>
      <w:r w:rsidR="007742D5">
        <w:t xml:space="preserve"> instrumental</w:t>
      </w:r>
      <w:r w:rsidRPr="009A00CF">
        <w:t xml:space="preserve"> limits of detection. Similarly, it is recommended that a larger number of replicates is taken so that, in the event of capillary fracture, enough replicates remain to facilitate identification of false positives. </w:t>
      </w:r>
    </w:p>
    <w:p w14:paraId="4D25CFF7" w14:textId="77777777" w:rsidR="003F33E6" w:rsidRPr="009A00CF" w:rsidRDefault="003F33E6" w:rsidP="00281EF9"/>
    <w:p w14:paraId="1126928F" w14:textId="74D0BE81" w:rsidR="003F33E6" w:rsidRPr="009A00CF" w:rsidRDefault="003F33E6" w:rsidP="00281EF9"/>
    <w:p w14:paraId="07294AF6" w14:textId="562D68A7" w:rsidR="003F33E6" w:rsidRPr="009A00CF" w:rsidRDefault="003F33E6" w:rsidP="00281EF9"/>
    <w:p w14:paraId="2714ABBB" w14:textId="5F0CEF56" w:rsidR="003F33E6" w:rsidRPr="009A00CF" w:rsidRDefault="003F33E6" w:rsidP="00281EF9"/>
    <w:p w14:paraId="0E469E3F" w14:textId="46318EDC" w:rsidR="003F33E6" w:rsidRPr="009A00CF" w:rsidRDefault="003F33E6" w:rsidP="00281EF9"/>
    <w:p w14:paraId="76425BB2" w14:textId="6AC4AA55" w:rsidR="003F33E6" w:rsidRPr="009A00CF" w:rsidRDefault="003F33E6" w:rsidP="00281EF9"/>
    <w:p w14:paraId="15C763A9" w14:textId="1D4709B6" w:rsidR="003F33E6" w:rsidRPr="009A00CF" w:rsidRDefault="003F33E6" w:rsidP="00281EF9"/>
    <w:p w14:paraId="494C5140" w14:textId="0FD5DEB1" w:rsidR="003F33E6" w:rsidRPr="009A00CF" w:rsidRDefault="003F33E6" w:rsidP="00281EF9"/>
    <w:p w14:paraId="1ACCE8FF" w14:textId="4213370F" w:rsidR="003F33E6" w:rsidRPr="009A00CF" w:rsidRDefault="003F33E6" w:rsidP="00281EF9"/>
    <w:p w14:paraId="76340BAB" w14:textId="45B09B6D" w:rsidR="003F33E6" w:rsidRPr="009A00CF" w:rsidRDefault="003F33E6" w:rsidP="00281EF9"/>
    <w:p w14:paraId="23478BA0" w14:textId="0AC4499A" w:rsidR="003F33E6" w:rsidRPr="009A00CF" w:rsidRDefault="003F33E6" w:rsidP="00281EF9"/>
    <w:p w14:paraId="27484F92" w14:textId="1C21577A" w:rsidR="003F33E6" w:rsidRPr="009A00CF" w:rsidRDefault="003F33E6" w:rsidP="00281EF9"/>
    <w:p w14:paraId="4625A914" w14:textId="2DD4423A" w:rsidR="003F33E6" w:rsidRPr="009A00CF" w:rsidRDefault="003F33E6" w:rsidP="00281EF9"/>
    <w:p w14:paraId="42FD7C5E" w14:textId="1198FF10" w:rsidR="003F33E6" w:rsidRPr="009A00CF" w:rsidRDefault="003F33E6" w:rsidP="00281EF9"/>
    <w:p w14:paraId="357DC548" w14:textId="35062509" w:rsidR="003F33E6" w:rsidRPr="009A00CF" w:rsidRDefault="003F33E6" w:rsidP="00281EF9"/>
    <w:p w14:paraId="47C7A7DB" w14:textId="517F5160" w:rsidR="003F33E6" w:rsidRPr="009A00CF" w:rsidRDefault="003F33E6" w:rsidP="00281EF9"/>
    <w:p w14:paraId="1C61C165" w14:textId="6D44FA48" w:rsidR="003F33E6" w:rsidRPr="009A00CF" w:rsidRDefault="003F33E6" w:rsidP="00281EF9"/>
    <w:p w14:paraId="0A429E03" w14:textId="38B48453" w:rsidR="003F33E6" w:rsidRPr="009A00CF" w:rsidRDefault="003F33E6" w:rsidP="00281EF9"/>
    <w:p w14:paraId="00453694" w14:textId="7A4B77BF" w:rsidR="003F33E6" w:rsidRPr="009A00CF" w:rsidRDefault="003F33E6" w:rsidP="00281EF9"/>
    <w:p w14:paraId="3C3DCC21" w14:textId="29CCEBE0" w:rsidR="003F33E6" w:rsidRPr="009A00CF" w:rsidRDefault="003F33E6" w:rsidP="00281EF9"/>
    <w:p w14:paraId="3581BAB4" w14:textId="4CE46C6C" w:rsidR="003F33E6" w:rsidRPr="009A00CF" w:rsidRDefault="003F33E6" w:rsidP="00281EF9"/>
    <w:p w14:paraId="72204DB0" w14:textId="5C514CB3" w:rsidR="003F33E6" w:rsidRPr="009A00CF" w:rsidRDefault="003F33E6" w:rsidP="00281EF9"/>
    <w:p w14:paraId="35F8614B" w14:textId="14B9542A" w:rsidR="003F33E6" w:rsidRPr="009A00CF" w:rsidRDefault="003F33E6" w:rsidP="00281EF9"/>
    <w:p w14:paraId="24DE8189" w14:textId="77777777" w:rsidR="003F33E6" w:rsidRPr="009A00CF" w:rsidRDefault="003F33E6" w:rsidP="00281EF9"/>
    <w:p w14:paraId="68A68D4F" w14:textId="77777777" w:rsidR="003F33E6" w:rsidRPr="009A00CF" w:rsidRDefault="003F33E6" w:rsidP="00281EF9"/>
    <w:p w14:paraId="23E6EEE4" w14:textId="4EE47A57" w:rsidR="003F33E6" w:rsidRPr="009A00CF" w:rsidRDefault="00916216" w:rsidP="00FF002F">
      <w:pPr>
        <w:pStyle w:val="Heading2"/>
      </w:pPr>
      <w:bookmarkStart w:id="130" w:name="_Toc68085944"/>
      <w:r>
        <w:lastRenderedPageBreak/>
        <w:t xml:space="preserve">3.6 </w:t>
      </w:r>
      <w:r w:rsidR="003F33E6" w:rsidRPr="009A00CF">
        <w:t>Conclusion</w:t>
      </w:r>
      <w:bookmarkEnd w:id="130"/>
    </w:p>
    <w:p w14:paraId="32F9E4E7" w14:textId="6F3CF0C5" w:rsidR="003F33E6" w:rsidRPr="009A00CF" w:rsidRDefault="003F33E6" w:rsidP="008D1A46">
      <w:pPr>
        <w:tabs>
          <w:tab w:val="left" w:pos="1740"/>
        </w:tabs>
        <w:spacing w:line="360" w:lineRule="auto"/>
      </w:pPr>
      <w:r w:rsidRPr="009A00CF">
        <w:rPr>
          <w:iCs/>
        </w:rPr>
        <w:t xml:space="preserve">This </w:t>
      </w:r>
      <w:proofErr w:type="gramStart"/>
      <w:r w:rsidRPr="009A00CF">
        <w:rPr>
          <w:iCs/>
        </w:rPr>
        <w:t>proof of concept</w:t>
      </w:r>
      <w:proofErr w:type="gramEnd"/>
      <w:r w:rsidRPr="009A00CF">
        <w:rPr>
          <w:iCs/>
        </w:rPr>
        <w:t xml:space="preserve"> study has demonstrated that this novel combination of approaches can successfully be used to detect exogenously applied xenobiotics in the nanospray spectra of the contents of single plant cells. Both target analytes, levetiracetam and metronidazole, and various transformation products were detected in the contents of sampled single cells from both mung bean and arabidopsis seedlings exposed to saturated solutions of pharmaceuticals in hydroponic cultures. The presented results suggest that plants </w:t>
      </w:r>
      <w:proofErr w:type="gramStart"/>
      <w:r w:rsidRPr="009A00CF">
        <w:rPr>
          <w:iCs/>
        </w:rPr>
        <w:t>are able to</w:t>
      </w:r>
      <w:proofErr w:type="gramEnd"/>
      <w:r w:rsidRPr="009A00CF">
        <w:rPr>
          <w:iCs/>
        </w:rPr>
        <w:t xml:space="preserve"> take up xenobiotic compounds from the growth medium and transport them into cells within the plant. Compound</w:t>
      </w:r>
      <w:r w:rsidR="007742D5">
        <w:rPr>
          <w:iCs/>
        </w:rPr>
        <w:t>s</w:t>
      </w:r>
      <w:r w:rsidRPr="009A00CF">
        <w:rPr>
          <w:iCs/>
        </w:rPr>
        <w:t xml:space="preserve"> accumulated in concentrations high enough to be detected in the small sample volumes of the contents of a single cell. Further investigation into whether xenobiotic transformation is occurring before or after plant uptake and how exposure time impacts detection would help build on the presented results. However, these results provide a reassuring proof of concept, which suggests that this method offers a suitable technique for investigating the xenobiotic contents of single plant cells. When applied alongside the recommendations for optimisation, this method could be used to investigate the uptake, </w:t>
      </w:r>
      <w:proofErr w:type="gramStart"/>
      <w:r w:rsidRPr="009A00CF">
        <w:rPr>
          <w:iCs/>
        </w:rPr>
        <w:t>transport</w:t>
      </w:r>
      <w:proofErr w:type="gramEnd"/>
      <w:r w:rsidRPr="009A00CF">
        <w:rPr>
          <w:iCs/>
        </w:rPr>
        <w:t xml:space="preserve"> and transformation of other priority pharmaceutical compounds in single plant cells. As such, this could help to identify likely transformation products in plants, thus helping to accurately describe the chemical fate of pharmaceutical compounds in plants, determine detoxification pathways, and predict the extent of human exposure to potentially bioactive compounds via the food chain.</w:t>
      </w:r>
    </w:p>
    <w:p w14:paraId="37CF3847" w14:textId="77777777" w:rsidR="003F33E6" w:rsidRPr="009A00CF" w:rsidRDefault="003F33E6" w:rsidP="003F33E6">
      <w:pPr>
        <w:spacing w:line="360" w:lineRule="auto"/>
      </w:pPr>
    </w:p>
    <w:p w14:paraId="2DBCC65D" w14:textId="071C3A0B" w:rsidR="00941562" w:rsidRPr="009A00CF" w:rsidRDefault="00941562" w:rsidP="003F33E6">
      <w:pPr>
        <w:tabs>
          <w:tab w:val="left" w:pos="4376"/>
        </w:tabs>
      </w:pPr>
    </w:p>
    <w:p w14:paraId="60EB603B" w14:textId="40D7A607" w:rsidR="003F33E6" w:rsidRPr="009A00CF" w:rsidRDefault="003F33E6" w:rsidP="003F33E6">
      <w:pPr>
        <w:tabs>
          <w:tab w:val="left" w:pos="4376"/>
        </w:tabs>
      </w:pPr>
    </w:p>
    <w:p w14:paraId="2C093848" w14:textId="78C0DE8C" w:rsidR="003F33E6" w:rsidRPr="009A00CF" w:rsidRDefault="003F33E6" w:rsidP="003F33E6">
      <w:pPr>
        <w:tabs>
          <w:tab w:val="left" w:pos="4376"/>
        </w:tabs>
      </w:pPr>
    </w:p>
    <w:p w14:paraId="1A268A23" w14:textId="538E1C22" w:rsidR="003F33E6" w:rsidRPr="009A00CF" w:rsidRDefault="003F33E6" w:rsidP="003F33E6">
      <w:pPr>
        <w:tabs>
          <w:tab w:val="left" w:pos="4376"/>
        </w:tabs>
      </w:pPr>
    </w:p>
    <w:p w14:paraId="0DDA1FC4" w14:textId="04016CC3" w:rsidR="003F33E6" w:rsidRPr="009A00CF" w:rsidRDefault="003F33E6" w:rsidP="003F33E6">
      <w:pPr>
        <w:tabs>
          <w:tab w:val="left" w:pos="4376"/>
        </w:tabs>
      </w:pPr>
    </w:p>
    <w:p w14:paraId="45B61E0D" w14:textId="76ABAED0" w:rsidR="003F33E6" w:rsidRPr="009A00CF" w:rsidRDefault="003F33E6" w:rsidP="003F33E6">
      <w:pPr>
        <w:tabs>
          <w:tab w:val="left" w:pos="4376"/>
        </w:tabs>
      </w:pPr>
    </w:p>
    <w:p w14:paraId="335E5674" w14:textId="45276167" w:rsidR="003F33E6" w:rsidRPr="009A00CF" w:rsidRDefault="003F33E6" w:rsidP="003F33E6">
      <w:pPr>
        <w:tabs>
          <w:tab w:val="left" w:pos="4376"/>
        </w:tabs>
      </w:pPr>
    </w:p>
    <w:p w14:paraId="12D08E47" w14:textId="65EEF5CF" w:rsidR="003F33E6" w:rsidRPr="009A00CF" w:rsidRDefault="003F33E6" w:rsidP="003F33E6">
      <w:pPr>
        <w:tabs>
          <w:tab w:val="left" w:pos="4376"/>
        </w:tabs>
      </w:pPr>
    </w:p>
    <w:p w14:paraId="1B58F2FF" w14:textId="77777777" w:rsidR="003F33E6" w:rsidRPr="009A00CF" w:rsidRDefault="003F33E6" w:rsidP="003F33E6">
      <w:pPr>
        <w:tabs>
          <w:tab w:val="left" w:pos="4376"/>
        </w:tabs>
      </w:pPr>
    </w:p>
    <w:p w14:paraId="41E7B4CF" w14:textId="77777777" w:rsidR="002F7BD6" w:rsidRPr="009A00CF" w:rsidRDefault="002F7BD6" w:rsidP="00FF002F">
      <w:pPr>
        <w:pStyle w:val="Heading1"/>
      </w:pPr>
      <w:bookmarkStart w:id="131" w:name="_Toc68085945"/>
      <w:r w:rsidRPr="009A00CF">
        <w:lastRenderedPageBreak/>
        <w:t>Chapter 4: Application of single cell mass spectrometry for investigating the uptake of antibiotics in mung bean</w:t>
      </w:r>
      <w:bookmarkEnd w:id="131"/>
    </w:p>
    <w:p w14:paraId="71104343" w14:textId="693EACD6" w:rsidR="002F7BD6" w:rsidRPr="009A00CF" w:rsidRDefault="00916216" w:rsidP="00FF002F">
      <w:pPr>
        <w:pStyle w:val="Heading2"/>
      </w:pPr>
      <w:bookmarkStart w:id="132" w:name="_Toc68085946"/>
      <w:r>
        <w:t xml:space="preserve">4.1 </w:t>
      </w:r>
      <w:r w:rsidR="002F7BD6" w:rsidRPr="009A00CF">
        <w:t>Introduction</w:t>
      </w:r>
      <w:bookmarkEnd w:id="132"/>
    </w:p>
    <w:p w14:paraId="17F147EB" w14:textId="6F2F53F3" w:rsidR="002F7BD6" w:rsidRPr="009A00CF" w:rsidRDefault="00916216" w:rsidP="00916216">
      <w:pPr>
        <w:pStyle w:val="Heading3"/>
      </w:pPr>
      <w:bookmarkStart w:id="133" w:name="_Toc68085947"/>
      <w:r>
        <w:t xml:space="preserve">4.1.1 </w:t>
      </w:r>
      <w:r w:rsidR="002F7BD6" w:rsidRPr="009A00CF">
        <w:t>Antibiotics in the environment</w:t>
      </w:r>
      <w:bookmarkEnd w:id="133"/>
    </w:p>
    <w:p w14:paraId="1E60CF7A" w14:textId="0FEDA669" w:rsidR="002F7BD6" w:rsidRPr="009A00CF" w:rsidRDefault="002F7BD6" w:rsidP="002F7BD6">
      <w:pPr>
        <w:spacing w:line="360" w:lineRule="auto"/>
      </w:pPr>
      <w:r w:rsidRPr="009A00CF">
        <w:t xml:space="preserve">Antibiotics are widely prescribed for the treatment of infectious diseases in humans and animals. Between 2000 and 2015, consumption of antibiotic medications increased by 65% in 76 countries across the globe </w:t>
      </w:r>
      <w:r w:rsidRPr="009A00CF">
        <w:fldChar w:fldCharType="begin" w:fldLock="1"/>
      </w:r>
      <w:r w:rsidR="006F3575">
        <w:instrText>ADDIN CSL_CITATION {"citationItems":[{"id":"ITEM-1","itemData":{"DOI":"10.1021/acs.est.5b03332","ISSN":"0013-936X","author":[{"dropping-particle":"","family":"Singer","given":"Heinz P","non-dropping-particle":"","parse-names":false,"suffix":""},{"dropping-particle":"","family":"Wössner","given":"Annika E","non-dropping-particle":"","parse-names":false,"suffix":""},{"dropping-particle":"","family":"McArdell","given":"Christa S","non-dropping-particle":"","parse-names":false,"suffix":""},{"dropping-particle":"","family":"Fenner","given":"Kathrin","non-dropping-particle":"","parse-names":false,"suffix":""}],"container-title":"Environmental Science &amp; Technology","id":"ITEM-1","issue":"13","issued":{"date-parts":[["2016","7","5"]]},"note":"doi: 10.1021/acs.est.5b03332","page":"6698-6707","publisher":"American Chemical Society","title":"Rapid Screening for Exposure to “Non-Target” Pharmaceuticals from Wastewater Effluents by Combining HRMS-Based Suspect Screening and Exposure Modeling","type":"article-journal","volume":"50"},"uris":["http://www.mendeley.com/documents/?uuid=b53e5bbc-3c54-4577-b7fc-3af420fa7180"]}],"mendeley":{"formattedCitation":"(170)","plainTextFormattedCitation":"(170)","previouslyFormattedCitation":"(169)"},"properties":{"noteIndex":0},"schema":"https://github.com/citation-style-language/schema/raw/master/csl-citation.json"}</w:instrText>
      </w:r>
      <w:r w:rsidRPr="009A00CF">
        <w:fldChar w:fldCharType="separate"/>
      </w:r>
      <w:r w:rsidR="006F3575" w:rsidRPr="006F3575">
        <w:rPr>
          <w:noProof/>
        </w:rPr>
        <w:t>(170)</w:t>
      </w:r>
      <w:r w:rsidRPr="009A00CF">
        <w:fldChar w:fldCharType="end"/>
      </w:r>
      <w:r w:rsidRPr="009A00CF">
        <w:t xml:space="preserve">. By 2030, predictions suggest that global antibiotic consumption will be 200%  higher than in 2015 </w:t>
      </w:r>
      <w:r w:rsidRPr="009A00CF">
        <w:fldChar w:fldCharType="begin" w:fldLock="1"/>
      </w:r>
      <w:r w:rsidR="006F3575">
        <w:instrText>ADDIN CSL_CITATION {"citationItems":[{"id":"ITEM-1","itemData":{"DOI":"10.1021/acs.est.5b03332","ISSN":"0013-936X","author":[{"dropping-particle":"","family":"Singer","given":"Heinz P","non-dropping-particle":"","parse-names":false,"suffix":""},{"dropping-particle":"","family":"Wössner","given":"Annika E","non-dropping-particle":"","parse-names":false,"suffix":""},{"dropping-particle":"","family":"McArdell","given":"Christa S","non-dropping-particle":"","parse-names":false,"suffix":""},{"dropping-particle":"","family":"Fenner","given":"Kathrin","non-dropping-particle":"","parse-names":false,"suffix":""}],"container-title":"Environmental Science &amp; Technology","id":"ITEM-1","issue":"13","issued":{"date-parts":[["2016","7","5"]]},"note":"doi: 10.1021/acs.est.5b03332","page":"6698-6707","publisher":"American Chemical Society","title":"Rapid Screening for Exposure to “Non-Target” Pharmaceuticals from Wastewater Effluents by Combining HRMS-Based Suspect Screening and Exposure Modeling","type":"article-journal","volume":"50"},"uris":["http://www.mendeley.com/documents/?uuid=b53e5bbc-3c54-4577-b7fc-3af420fa7180"]}],"mendeley":{"formattedCitation":"(170)","plainTextFormattedCitation":"(170)","previouslyFormattedCitation":"(169)"},"properties":{"noteIndex":0},"schema":"https://github.com/citation-style-language/schema/raw/master/csl-citation.json"}</w:instrText>
      </w:r>
      <w:r w:rsidRPr="009A00CF">
        <w:fldChar w:fldCharType="separate"/>
      </w:r>
      <w:r w:rsidR="006F3575" w:rsidRPr="006F3575">
        <w:rPr>
          <w:noProof/>
        </w:rPr>
        <w:t>(170)</w:t>
      </w:r>
      <w:r w:rsidRPr="009A00CF">
        <w:fldChar w:fldCharType="end"/>
      </w:r>
      <w:r w:rsidRPr="009A00CF">
        <w:t xml:space="preserve">.With such high rates of consumption, variable rates of human excretion (approx. 30 – 90 %) and inefficient  WWTP removal, antibiotic compounds are increasingly being detecting in environmental settings </w:t>
      </w:r>
      <w:r w:rsidRPr="009A00CF">
        <w:fldChar w:fldCharType="begin" w:fldLock="1"/>
      </w:r>
      <w:r w:rsidR="00D61A69">
        <w:instrText>ADDIN CSL_CITATION {"citationItems":[{"id":"ITEM-1","itemData":{"DOI":"10.1371/journal.pone.0183087","ISSN":"19326203","PMID":"28797073","abstract":"The present study was carried out to demonstrate novel use of pharmacokinetic approaches to characterize drug behaviors/movements in the vegetables with implications to food safety. The absorption, distribution, metabolism and most importantly, the elimination of tetracycline (TC) and sulfamethoxazole (SMX) in edible plants Brassica rapa chinensis and Ipomoea aquatica grown hydroponically were demonstrated and studied using non-compartmental pharmacokinetic analysis. The results revealed drug-dependent and vegetable-dependent pharmacokinetic differences and indicated that ephemeral vegetables could have high capacity accumulating antibiotics (up to 160 μg g-1 for TC and 38 μg g-1 for SMX) within hours. TC concentration in the root (Cmax) could reach 11 times higher than that in the cultivation fluid and 3–28 times higher than the petioles/stems. Based on the volume of distribution (Vss), SMX was 3–6 times more extensively distributed than TC. Both antibiotics showed evident, albeit slow elimination phase with elimination half-lives ranging from 22 to 88 hours. For the first time drug elimination through the roots of a plant was demonstrated, and by viewing the root as a central compartment and continuous infusion without a loading dose as drug administration mode, it is possible to pharmacokinetically monitor the movement of antibiotics and their fate in the vegetables with more detailed information not previously available. Phyto-pharmacokinetic could be a new area worth developing new models for the assessment of veterinary drugs in edible plants.","author":[{"dropping-particle":"","family":"Chen","given":"Hui Ru","non-dropping-particle":"","parse-names":false,"suffix":""},{"dropping-particle":"","family":"Rairat","given":"Tirawat","non-dropping-particle":"","parse-names":false,"suffix":""},{"dropping-particle":"","family":"Loh","given":"Shih Hurng","non-dropping-particle":"","parse-names":false,"suffix":""},{"dropping-particle":"","family":"Wu","given":"Yu Chieh","non-dropping-particle":"","parse-names":false,"suffix":""},{"dropping-particle":"","family":"Vickroy","given":"Thomas W.","non-dropping-particle":"","parse-names":false,"suffix":""},{"dropping-particle":"","family":"Chou","given":"Chi Chung","non-dropping-particle":"","parse-names":false,"suffix":""}],"container-title":"PLoS ONE","id":"ITEM-1","issued":{"date-parts":[["2017"]]},"title":"Assessment of veterinary drugs in plants using pharmacokinetic approaches: The absorption, distribution and elimination of tetracycline and sulfamethoxazole in ephemeral vegetables","type":"article-journal"},"uris":["http://www.mendeley.com/documents/?uuid=b4a4ff23-465a-436b-b6a8-54b07d90caa3"]}],"mendeley":{"formattedCitation":"(52)","plainTextFormattedCitation":"(52)","previouslyFormattedCitation":"(52)"},"properties":{"noteIndex":0},"schema":"https://github.com/citation-style-language/schema/raw/master/csl-citation.json"}</w:instrText>
      </w:r>
      <w:r w:rsidRPr="009A00CF">
        <w:fldChar w:fldCharType="separate"/>
      </w:r>
      <w:r w:rsidR="00670014" w:rsidRPr="00670014">
        <w:rPr>
          <w:noProof/>
        </w:rPr>
        <w:t>(52)</w:t>
      </w:r>
      <w:r w:rsidRPr="009A00CF">
        <w:fldChar w:fldCharType="end"/>
      </w:r>
      <w:r w:rsidRPr="009A00CF">
        <w:t xml:space="preserve">. Concentrations of up to 0.94 </w:t>
      </w:r>
      <w:r w:rsidRPr="009A00CF">
        <w:rPr>
          <w:rFonts w:cstheme="minorHAnsi"/>
        </w:rPr>
        <w:t>µ</w:t>
      </w:r>
      <w:r w:rsidRPr="009A00CF">
        <w:t xml:space="preserve">g/L (azithromycin) have been observed in treated wastewater effluents, with concentrations of up to 1.9 </w:t>
      </w:r>
      <w:r w:rsidRPr="009A00CF">
        <w:rPr>
          <w:rFonts w:cstheme="minorHAnsi"/>
        </w:rPr>
        <w:t>µ</w:t>
      </w:r>
      <w:r w:rsidRPr="009A00CF">
        <w:t xml:space="preserve">g/L (sulfamethoxazole) detected in surface waters </w:t>
      </w:r>
      <w:r w:rsidRPr="009A00CF">
        <w:fldChar w:fldCharType="begin" w:fldLock="1"/>
      </w:r>
      <w:r w:rsidR="006F3575">
        <w:instrText>ADDIN CSL_CITATION {"citationItems":[{"id":"ITEM-1","itemData":{"DOI":"https://doi.org/10.1016/j.scitotenv.2013.05.034","ISSN":"0048-9697","abstract":"Many organic micropollutants present in wastewater, such as pharmaceuticals and pesticides, are poorly removed in conventional wastewater treatment plants (WWTPs). To reduce the release of these substances into the aquatic environment, advanced wastewater treatments are necessary. In this context, two large-scale pilot advanced treatments were tested in parallel over more than one year at the municipal WWTP of Lausanne, Switzerland. The treatments were: i) oxidation by ozone followed by sand filtration (SF) and ii) powdered activated carbon (PAC) adsorption followed by either ultrafiltration (UF) or sand filtration. More than 70 potentially problematic substances (pharmaceuticals, pesticides, endocrine disruptors, drug metabolites and other common chemicals) were regularly measured at different stages of treatment. Additionally, several ecotoxicological tests such as the Yeast Estrogen Screen, a combined algae bioassay and a fish early life stage test were performed to evaluate effluent toxicity. Both treatments significantly improved the effluent quality. Micropollutants were removed on average over 80% compared with raw wastewater, with an average ozone dose of 5.7mgO3l−1 or a PAC dose between 10 and 20mgl−1. Depending on the chemical properties of the substances (presence of electron-rich moieties, charge and hydrophobicity), either ozone or PAC performed better. Both advanced treatments led to a clear reduction in toxicity of the effluents, with PAC-UF performing slightly better overall. As both treatments had, on average, relatively similar efficiency, further criteria relevant to their implementation were considered, including local constraints (e.g., safety, sludge disposal, disinfection), operational feasibility and cost. For sensitive receiving waters (drinking water resources or recreational waters), the PAC-UF treatment, despite its current higher cost, was considered to be the most suitable option, enabling good removal of most micropollutants and macropollutants without forming problematic by-products, the strongest decrease in toxicity and a total disinfection of the effluent.","author":[{"dropping-particle":"","family":"Margot","given":"Jonas","non-dropping-particle":"","parse-names":false,"suffix":""},{"dropping-particle":"","family":"Kienle","given":"Cornelia","non-dropping-particle":"","parse-names":false,"suffix":""},{"dropping-particle":"","family":"Magnet","given":"Anoÿs","non-dropping-particle":"","parse-names":false,"suffix":""},{"dropping-particle":"","family":"Weil","given":"Mirco","non-dropping-particle":"","parse-names":false,"suffix":""},{"dropping-particle":"","family":"Rossi","given":"Luca","non-dropping-particle":"","parse-names":false,"suffix":""},{"dropping-particle":"","family":"Alencastro","given":"Luiz Felippe","non-dropping-particle":"de","parse-names":false,"suffix":""},{"dropping-particle":"","family":"Abegglen","given":"Christian","non-dropping-particle":"","parse-names":false,"suffix":""},{"dropping-particle":"","family":"Thonney","given":"Denis","non-dropping-particle":"","parse-names":false,"suffix":""},{"dropping-particle":"","family":"Chèvre","given":"Nathalie","non-dropping-particle":"","parse-names":false,"suffix":""},{"dropping-particle":"","family":"Schärer","given":"Michael","non-dropping-particle":"","parse-names":false,"suffix":""},{"dropping-particle":"","family":"Barry","given":"D A","non-dropping-particle":"","parse-names":false,"suffix":""}],"container-title":"Science of The Total Environment","id":"ITEM-1","issued":{"date-parts":[["2013"]]},"page":"480-498","title":"Treatment of micropollutants in municipal wastewater: Ozone or powdered activated carbon?","type":"article-journal","volume":"461-462"},"uris":["http://www.mendeley.com/documents/?uuid=c1bc4e21-7ce8-4509-a99e-0e3a53257efc"]},{"id":"ITEM-2","itemData":{"DOI":"10.1021/es011055j","ISSN":"0013936X","PMID":"11944670","abstract":"To provide the first nationwide reconnaissance of the occurrence of pharmaceuticals, hormones, and other organic wastewater contaminants (OWCs) in water resources, the U.S. Geological Survey used five newly developed analytical methods to measure concentrations of 95 OWCs in water samples from a network of 139 streams across 30 states during 1999 and 2000. The selection of sampling sites was biased toward streams susceptible to contamination (i.e. downstream of intense urbanization and livestock production). OWCs were prevalent during this study, being found in 80% of the streams sampled. The compounds detected represent a wide range of residential, industrial, and agricultural origins and uses with 82 of the 95 OWCs being found during this study. The most frequently detected compounds were coprostanol (fecal steroid), cholesterol (plant and animal steroid), N,N-diethyltoluamide (insect repellant), caffeine (stimulant), triclosan (antimicrobial disinfectant), tri(2-chloroethyl)phosphate (fire retardant), and 4-nonylphenol (nonionic detergent metabolite). Measured concentrations for this study were generally low and rarely exceeded drinking-water guidelines, drinking-water health advisories, or aquatic-life criteria. Many compounds, however, do not have such guidelines established. The detection of multiple OWCs was common for this study, with a median of seven and as many as 38 OWCs being found in a given water sample. Little is known about the potential interactive effects (such as synergistic or antagonistic toxicity) that may occur from complex mixtures of OWCs in the environment. In addition, results of this study demonstrate the importance of obtaining data on metabolites to fully understand not only the fate and transport of OWCs in the hydrologic system but also their ultimate overall effect on human health and the environment.","author":[{"dropping-particle":"","family":"Kolpin","given":"Dana W.","non-dropping-particle":"","parse-names":false,"suffix":""},{"dropping-particle":"","family":"Furlong","given":"Edward T.","non-dropping-particle":"","parse-names":false,"suffix":""},{"dropping-particle":"","family":"Meyer","given":"Michael T.","non-dropping-particle":"","parse-names":false,"suffix":""},{"dropping-particle":"","family":"Thurman","given":"E. Michael","non-dropping-particle":"","parse-names":false,"suffix":""},{"dropping-particle":"","family":"Zaugg","given":"Steven D.","non-dropping-particle":"","parse-names":false,"suffix":""},{"dropping-particle":"","family":"Barber","given":"Larry B.","non-dropping-particle":"","parse-names":false,"suffix":""},{"dropping-particle":"","family":"Buxton","given":"Herbert T.","non-dropping-particle":"","parse-names":false,"suffix":""}],"container-title":"Environmental Science and Technology","id":"ITEM-2","issued":{"date-parts":[["2002"]]},"title":"Pharmaceuticals, hormones, and other organic wastewater contaminants in U.S. streams, 1999-2000: A national reconnaissance","type":"article-journal"},"uris":["http://www.mendeley.com/documents/?uuid=c8e4d16d-cacc-4c1e-9b68-252b094002d9"]}],"mendeley":{"formattedCitation":"(79,171)","plainTextFormattedCitation":"(79,171)","previouslyFormattedCitation":"(79,170)"},"properties":{"noteIndex":0},"schema":"https://github.com/citation-style-language/schema/raw/master/csl-citation.json"}</w:instrText>
      </w:r>
      <w:r w:rsidRPr="009A00CF">
        <w:fldChar w:fldCharType="separate"/>
      </w:r>
      <w:r w:rsidR="006F3575" w:rsidRPr="006F3575">
        <w:rPr>
          <w:noProof/>
        </w:rPr>
        <w:t>(79,171)</w:t>
      </w:r>
      <w:r w:rsidRPr="009A00CF">
        <w:fldChar w:fldCharType="end"/>
      </w:r>
      <w:r w:rsidRPr="009A00CF">
        <w:t xml:space="preserve">. Antibiotic residues, in their parent form and as transformation products, have also been detected in agricultural soils following irrigation with reclaimed wastewater and </w:t>
      </w:r>
      <w:proofErr w:type="gramStart"/>
      <w:r w:rsidRPr="009A00CF">
        <w:t>where</w:t>
      </w:r>
      <w:proofErr w:type="gramEnd"/>
      <w:r w:rsidRPr="009A00CF">
        <w:t xml:space="preserve"> amended with biosolids and manure as fertilise</w:t>
      </w:r>
      <w:r w:rsidR="00B00DA2">
        <w:t>r</w:t>
      </w:r>
      <w:r w:rsidRPr="009A00CF">
        <w:t xml:space="preserve">. In soils, antibiotic residues are typically detected in ng/kg – mg/kg concentrations, with tetracyclines, sulphonamides and fluoroquinolones </w:t>
      </w:r>
      <w:r w:rsidR="007742D5">
        <w:t>generally</w:t>
      </w:r>
      <w:r w:rsidR="007742D5" w:rsidRPr="009A00CF">
        <w:t xml:space="preserve"> </w:t>
      </w:r>
      <w:r w:rsidRPr="009A00CF">
        <w:t xml:space="preserve">detected in the highest concentrations </w:t>
      </w:r>
      <w:r w:rsidRPr="009A00CF">
        <w:fldChar w:fldCharType="begin" w:fldLock="1"/>
      </w:r>
      <w:r w:rsidR="001A1378">
        <w:instrText>ADDIN CSL_CITATION {"citationItems":[{"id":"ITEM-1","itemData":{"DOI":"10.3389/fmicb.2019.00338","ISSN":"1664-302X","abstract":"Antibiotics play a key role in the management of infectious diseases in humans, animals, livestock, and aquacultures all over the world. The release of increasing amount of antibiotics into waters and soils creates a potential threat to all microorganisms in these environments. This review addresses issues related to the fate and degradation of antibiotics in soils and the impact of antibiotics on the structural, genetic and functional diversity of microbial communities. Due to the emergence of bacterial resistance to antibiotics, which is considered a worldwide public health problem, the abundance and diversity of antibiotic resistance genes (ARGs) in soils are also discussed. When antibiotic residues enter the soil, the main processes determining their persistence are sorption to organic particles and degradation/transformation. The wide range of DT50 values for antibiotic residues in soils shows that the processes governing persistence depend on a number of different factors, e.g., physico-chemical properties of the residue, characteristics of the soil, and climatic factors (temperature, rainfall, and humidity). The results presented in this review show that antibiotics affect soil microorganisms by changing their enzyme activity and ability to metabolize different carbon sources, as well as by altering the overall microbial biomass and the relative abundance of different groups (i.e., Gram-negative bacteria, Gram-positive bacteria, and fungi) in microbial communities. Studies using methods based on analyses of nucleic acids prove that antibiotics alter the biodiversity of microbial communities and the presence of many types of ARGs in soil are affected by agricultural and human activities. It is worth emphasizing that studies on ARGs in soil have resulted in the discovery of new genes and enzymes responsible for bacterial resistance to antibiotics. However, many ambiguous results indicate that precise estimation of the impact of antibiotics on the activity and diversity of soil microbial communities is a great challenge.","author":[{"dropping-particle":"","family":"Cycoń","given":"Mariusz","non-dropping-particle":"","parse-names":false,"suffix":""},{"dropping-particle":"","family":"Mrozik","given":"Agnieszka","non-dropping-particle":"","parse-names":false,"suffix":""},{"dropping-particle":"","family":"Piotrowska-Seget","given":"Zofia","non-dropping-particle":"","parse-names":false,"suffix":""}],"container-title":"Frontiers in Microbiology","id":"ITEM-1","issued":{"date-parts":[["2019"]]},"page":"338","title":"Antibiotics in the Soil Environment—Degradation and Their Impact on Microbial Activity and Diversity","type":"article-journal","volume":"10"},"uris":["http://www.mendeley.com/documents/?uuid=17078f7d-b475-4161-887b-aeda854502ea"]}],"mendeley":{"formattedCitation":"(29)","plainTextFormattedCitation":"(29)","previouslyFormattedCitation":"(29)"},"properties":{"noteIndex":0},"schema":"https://github.com/citation-style-language/schema/raw/master/csl-citation.json"}</w:instrText>
      </w:r>
      <w:r w:rsidRPr="009A00CF">
        <w:fldChar w:fldCharType="separate"/>
      </w:r>
      <w:r w:rsidRPr="009A00CF">
        <w:rPr>
          <w:noProof/>
        </w:rPr>
        <w:t>(29)</w:t>
      </w:r>
      <w:r w:rsidRPr="009A00CF">
        <w:fldChar w:fldCharType="end"/>
      </w:r>
      <w:r w:rsidRPr="009A00CF">
        <w:t xml:space="preserve">. The soil concentration of each compound varies depending on exposure concentration and the type and extent of compound transformation and degradation. Similarly, the persistence of antibiotic compounds varies with half-lives ranging from  &lt; 1 to 3466 days, influenced by soil characteristics, antibiotic physicochemical properties and climatic factors </w:t>
      </w:r>
      <w:r w:rsidRPr="009A00CF">
        <w:fldChar w:fldCharType="begin" w:fldLock="1"/>
      </w:r>
      <w:r w:rsidR="006F3575">
        <w:instrText>ADDIN CSL_CITATION {"citationItems":[{"id":"ITEM-1","itemData":{"DOI":"10.3389/fmicb.2019.00338","ISSN":"1664-302X","abstract":"Antibiotics play a key role in the management of infectious diseases in humans, animals, livestock, and aquacultures all over the world. The release of increasing amount of antibiotics into waters and soils creates a potential threat to all microorganisms in these environments. This review addresses issues related to the fate and degradation of antibiotics in soils and the impact of antibiotics on the structural, genetic and functional diversity of microbial communities. Due to the emergence of bacterial resistance to antibiotics, which is considered a worldwide public health problem, the abundance and diversity of antibiotic resistance genes (ARGs) in soils are also discussed. When antibiotic residues enter the soil, the main processes determining their persistence are sorption to organic particles and degradation/transformation. The wide range of DT50 values for antibiotic residues in soils shows that the processes governing persistence depend on a number of different factors, e.g., physico-chemical properties of the residue, characteristics of the soil, and climatic factors (temperature, rainfall, and humidity). The results presented in this review show that antibiotics affect soil microorganisms by changing their enzyme activity and ability to metabolize different carbon sources, as well as by altering the overall microbial biomass and the relative abundance of different groups (i.e., Gram-negative bacteria, Gram-positive bacteria, and fungi) in microbial communities. Studies using methods based on analyses of nucleic acids prove that antibiotics alter the biodiversity of microbial communities and the presence of many types of ARGs in soil are affected by agricultural and human activities. It is worth emphasizing that studies on ARGs in soil have resulted in the discovery of new genes and enzymes responsible for bacterial resistance to antibiotics. However, many ambiguous results indicate that precise estimation of the impact of antibiotics on the activity and diversity of soil microbial communities is a great challenge.","author":[{"dropping-particle":"","family":"Cycoń","given":"Mariusz","non-dropping-particle":"","parse-names":false,"suffix":""},{"dropping-particle":"","family":"Mrozik","given":"Agnieszka","non-dropping-particle":"","parse-names":false,"suffix":""},{"dropping-particle":"","family":"Piotrowska-Seget","given":"Zofia","non-dropping-particle":"","parse-names":false,"suffix":""}],"container-title":"Frontiers in Microbiology","id":"ITEM-1","issued":{"date-parts":[["2019"]]},"page":"338","title":"Antibiotics in the Soil Environment—Degradation and Their Impact on Microbial Activity and Diversity","type":"article-journal","volume":"10"},"uris":["http://www.mendeley.com/documents/?uuid=17078f7d-b475-4161-887b-aeda854502ea"]},{"id":"ITEM-2","itemData":{"DOI":"10.1371/journal.pone.0183087","ISSN":"19326203","PMID":"28797073","abstract":"The present study was carried out to demonstrate novel use of pharmacokinetic approaches to characterize drug behaviors/movements in the vegetables with implications to food safety. The absorption, distribution, metabolism and most importantly, the elimination of tetracycline (TC) and sulfamethoxazole (SMX) in edible plants Brassica rapa chinensis and Ipomoea aquatica grown hydroponically were demonstrated and studied using non-compartmental pharmacokinetic analysis. The results revealed drug-dependent and vegetable-dependent pharmacokinetic differences and indicated that ephemeral vegetables could have high capacity accumulating antibiotics (up to 160 μg g-1 for TC and 38 μg g-1 for SMX) within hours. TC concentration in the root (Cmax) could reach 11 times higher than that in the cultivation fluid and 3–28 times higher than the petioles/stems. Based on the volume of distribution (Vss), SMX was 3–6 times more extensively distributed than TC. Both antibiotics showed evident, albeit slow elimination phase with elimination half-lives ranging from 22 to 88 hours. For the first time drug elimination through the roots of a plant was demonstrated, and by viewing the root as a central compartment and continuous infusion without a loading dose as drug administration mode, it is possible to pharmacokinetically monitor the movement of antibiotics and their fate in the vegetables with more detailed information not previously available. Phyto-pharmacokinetic could be a new area worth developing new models for the assessment of veterinary drugs in edible plants.","author":[{"dropping-particle":"","family":"Chen","given":"Hui Ru","non-dropping-particle":"","parse-names":false,"suffix":""},{"dropping-particle":"","family":"Rairat","given":"Tirawat","non-dropping-particle":"","parse-names":false,"suffix":""},{"dropping-particle":"","family":"Loh","given":"Shih Hurng","non-dropping-particle":"","parse-names":false,"suffix":""},{"dropping-particle":"","family":"Wu","given":"Yu Chieh","non-dropping-particle":"","parse-names":false,"suffix":""},{"dropping-particle":"","family":"Vickroy","given":"Thomas W.","non-dropping-particle":"","parse-names":false,"suffix":""},{"dropping-particle":"","family":"Chou","given":"Chi Chung","non-dropping-particle":"","parse-names":false,"suffix":""}],"container-title":"PLoS ONE","id":"ITEM-2","issued":{"date-parts":[["2017"]]},"title":"Assessment of veterinary drugs in plants using pharmacokinetic approaches: The absorption, distribution and elimination of tetracycline and sulfamethoxazole in ephemeral vegetables","type":"article-journal"},"uris":["http://www.mendeley.com/documents/?uuid=b4a4ff23-465a-436b-b6a8-54b07d90caa3"]},{"id":"ITEM-3","itemData":{"DOI":"10.1016/j.envpol.2019.03.110","ISSN":"18736424","abstract":"Frequently detected residuals of antibiotics in crops has drawn increasing attention from research community and the general public. This study was conducted under the controlled environmental conditions to investigate the uptake, translocation and distribution of three different veterinary antibiotics (VAs) in plants of Zea mays L. (maize, the third largest crop in the world, especially in China) and the associated mechanisms. The distribution color-maps of mixed-VAs showed that the highest RCF (root concentration factors) values of chlortetracycline (CTC) and sulfamethoxazole (SMZ) were found in the 0.5–2.0 mm zone (cell division zone), while the highest RCF value of sulfathiazole (ST) was in the 6.0–8.0 mm zone (elongation zone) of root tips (0.5–10.0 mm) after 120 h of exposure to VAs. The translocation factor (TF) of CTC was greater than 1.0, but the TFs of SMZ and ST were less than 1.0 under addition of single antibiotic. However, the TFs of three VAs were all greater than 1.0 at the end of exposure under addition of mixed-VAs. The dissipation of antibiotics by maize was also demonstrated by harvesting all plant parts in an enclosed system. The possible mechanisms for uptake and translocation of VAs in maize were investigated by adding multiple respiration inhibitors into the culture solution. The RCFs of VAs were suppressed heavily by salicylhydroxamic acid (SHAM) and sodium azide (NaN3), which indicates that the uptake of VAs was an active process. The results of TFs and stem concentration factors (SCFs) of CTC and SMZ in HgCl2 treatments revealed that the translocation of VAs was associated with the aquaporin activity in maize. The findings from this study will have significant implications for the management of crop food contamination by VAs and for the development of phytoremediation technology for antibiotics in the environment.","author":[{"dropping-particle":"","family":"Zhang","given":"Cheng","non-dropping-particle":"","parse-names":false,"suffix":""},{"dropping-particle":"","family":"Xue","given":"Jianming","non-dropping-particle":"","parse-names":false,"suffix":""},{"dropping-particle":"","family":"Cheng","given":"Dengmiao","non-dropping-particle":"","parse-names":false,"suffix":""},{"dropping-particle":"","family":"Feng","given":"Yao","non-dropping-particle":"","parse-names":false,"suffix":""},{"dropping-particle":"","family":"Liu","given":"Yuanwang","non-dropping-particle":"","parse-names":false,"suffix":""},{"dropping-particle":"","family":"Aly","given":"Hesham M.","non-dropping-particle":"","parse-names":false,"suffix":""},{"dropping-particle":"","family":"Li","given":"Zhaojun","non-dropping-particle":"","parse-names":false,"suffix":""}],"container-title":"Environmental Pollution","id":"ITEM-3","issued":{"date-parts":[["2019"]]},"title":"Uptake, translocation and distribution of three veterinary antibiotics in Zea mays L.","type":"article-journal"},"uris":["http://www.mendeley.com/documents/?uuid=b4f0ded6-f0a0-4bf2-99d7-3d744221b7ac"]},{"id":"ITEM-4","itemData":{"DOI":"10.1089/ees.2017.0376","ISSN":"15579018","abstract":"To address the issue of global freshwater shortages, wastewater has become an increasingly valuable alternative for crop irrigation. As a result, trace levels of emerging contaminants, including antibiotics, may occur in water used for food production. The objective of this study was to investigate how soil texture affected the availability and uptake of three chemically diverse antibiotics (lincomycin, oxytetracycline, and sulfamethoxazole) by lettuce grown in soils comprised of silt clay and increasing percentages of sand. Lettuce was irrigated routinely with antibiotic-amended water (1 mg/L) from seed germination through the first harvest (40 days), switched to control water, and fate monitored at days 45 and 50. Sulfamethoxazole was the only compound where tissue concentrations increased with increasing sand concentrations to 24.7 ng/g fresh weight (FW). Lincomycin was most readily accumulated with increasing concentrations observed at the second harvest in both the loam (68.3 ng/g FW) and sandy soils (66.6 ng/g FW). Apparent toxicity of the antibiotic mixture resulted in decreasing plant mass (37-72%) with increasing sand content. Results from this study show that soil texture impacts plant growth, contaminant transport, plant uptake, and toxic effects, which all contribute to, observed concentrations in edible plant portions.","author":[{"dropping-particle":"","family":"Sallach","given":"Jonathan Brett","non-dropping-particle":"","parse-names":false,"suffix":""},{"dropping-particle":"","family":"Bartelt-Hunt","given":"Shannon L.","non-dropping-particle":"","parse-names":false,"suffix":""},{"dropping-particle":"","family":"Snow","given":"Daniel D.","non-dropping-particle":"","parse-names":false,"suffix":""},{"dropping-particle":"","family":"Li","given":"Xu","non-dropping-particle":"","parse-names":false,"suffix":""},{"dropping-particle":"","family":"Hodges","given":"Laurie","non-dropping-particle":"","parse-names":false,"suffix":""}],"container-title":"Environmental Engineering Science","id":"ITEM-4","issued":{"date-parts":[["2018"]]},"title":"Uptake of antibiotics and their toxicity to lettuce following routine irrigation with contaminated water in different soil types","type":"article-journal"},"uris":["http://www.mendeley.com/documents/?uuid=67f927da-1290-46f5-a07f-d38ef4c427ef"]},{"id":"ITEM-5","itemData":{"DOI":"10.1016/j.envpol.2015.10.025","ISSN":"18736424","PMID":"26552531","abstract":"Treated wastewater is expected to be increasingly used as an alternative source of irrigation water in areas facing fresh water scarcity. Understanding the behaviors of contaminants from wastewater in soil and plants following irrigation is critical to assess and manage the risks associated with wastewater irrigation. The objective of this study was to evaluate the effects of soil texture and drought stress on the uptake of antibiotics and the internalization of human pathogens into lettuce through root uptake following wastewater irrigation. Lettuce grown in three soils with variability in soil texture (loam, sandy loam, and sand) and under different levels of water stress (no drought control, mild drought, and severe drought) were irrigated with synthetic wastewater containing three antibiotics (sulfamethoxazole, lincomycin and oxytetracycline) and one Salmonella strain a single time prior to harvest. Antibiotic uptake in lettuce was compound-specific and generally low. Only sulfamethoxazole was detected in lettuce with increasing uptake corresponding to increasing sand content in soil. Increased drought stress resulted in increased uptake of lincomycin and decreased uptake of oxytetracycline and sulfamethoxazole. The internalization of Salmonella was highly dependent on the concentration of the pathogen in irrigation water. Irrigation water containing 5 Log CFU/mL Salmonella resulted in limited incidence of internalization. When irrigation water contained 8 Log CFU/mL Salmonella, the internalization frequency was significantly higher in lettuce grown in sand than in loam (p = 0.009), and was significantly higher in lettuce exposed to severe drought than in unstressed lettuce (p = 0.049). This work demonstrated how environmental factors affected the risk of contaminant uptake by food crops following wastewater irrigation.","author":[{"dropping-particle":"","family":"Zhang","given":"Yuping","non-dropping-particle":"","parse-names":false,"suffix":""},{"dropping-particle":"","family":"Sallach","given":"J. Brett","non-dropping-particle":"","parse-names":false,"suffix":""},{"dropping-particle":"","family":"Hodges","given":"Laurie","non-dropping-particle":"","parse-names":false,"suffix":""},{"dropping-particle":"","family":"Snow","given":"Daniel D.","non-dropping-particle":"","parse-names":false,"suffix":""},{"dropping-particle":"","family":"Bartelt-Hunt","given":"Shannon L.","non-dropping-particle":"","parse-names":false,"suffix":""},{"dropping-particle":"","family":"Eskridge","given":"Kent M.","non-dropping-particle":"","parse-names":false,"suffix":""},{"dropping-particle":"","family":"Li","given":"Xu","non-dropping-particle":"","parse-names":false,"suffix":""}],"container-title":"Environmental Pollution","id":"ITEM-5","issued":{"date-parts":[["2016"]]},"title":"Effects of soil texture and drought stress on the uptake of antibiotics and the internalization of Salmonella in lettuce following wastewater irrigation","type":"article-journal"},"uris":["http://www.mendeley.com/documents/?uuid=1d3a7f15-64a0-448f-a0ce-07fd1aa4467e"]}],"mendeley":{"formattedCitation":"(28,29,40,52,172)","plainTextFormattedCitation":"(28,29,40,52,172)","previouslyFormattedCitation":"(28,29,40,52,171)"},"properties":{"noteIndex":0},"schema":"https://github.com/citation-style-language/schema/raw/master/csl-citation.json"}</w:instrText>
      </w:r>
      <w:r w:rsidRPr="009A00CF">
        <w:fldChar w:fldCharType="separate"/>
      </w:r>
      <w:r w:rsidR="006F3575" w:rsidRPr="006F3575">
        <w:rPr>
          <w:noProof/>
        </w:rPr>
        <w:t>(28,29,40,52,172)</w:t>
      </w:r>
      <w:r w:rsidRPr="009A00CF">
        <w:fldChar w:fldCharType="end"/>
      </w:r>
      <w:r w:rsidRPr="009A00CF">
        <w:t xml:space="preserve">. Fluoroquinolone, macrolide and tetracycline antibiotics are characterised as having high environmental half-lives and are therefore thought to have high levels of persistence compared with compounds in other antibiotic classes </w:t>
      </w:r>
      <w:r w:rsidRPr="009A00CF">
        <w:fldChar w:fldCharType="begin" w:fldLock="1"/>
      </w:r>
      <w:r w:rsidR="001A1378">
        <w:instrText>ADDIN CSL_CITATION {"citationItems":[{"id":"ITEM-1","itemData":{"DOI":"10.3389/fmicb.2019.00338","ISSN":"1664-302X","abstract":"Antibiotics play a key role in the management of infectious diseases in humans, animals, livestock, and aquacultures all over the world. The release of increasing amount of antibiotics into waters and soils creates a potential threat to all microorganisms in these environments. This review addresses issues related to the fate and degradation of antibiotics in soils and the impact of antibiotics on the structural, genetic and functional diversity of microbial communities. Due to the emergence of bacterial resistance to antibiotics, which is considered a worldwide public health problem, the abundance and diversity of antibiotic resistance genes (ARGs) in soils are also discussed. When antibiotic residues enter the soil, the main processes determining their persistence are sorption to organic particles and degradation/transformation. The wide range of DT50 values for antibiotic residues in soils shows that the processes governing persistence depend on a number of different factors, e.g., physico-chemical properties of the residue, characteristics of the soil, and climatic factors (temperature, rainfall, and humidity). The results presented in this review show that antibiotics affect soil microorganisms by changing their enzyme activity and ability to metabolize different carbon sources, as well as by altering the overall microbial biomass and the relative abundance of different groups (i.e., Gram-negative bacteria, Gram-positive bacteria, and fungi) in microbial communities. Studies using methods based on analyses of nucleic acids prove that antibiotics alter the biodiversity of microbial communities and the presence of many types of ARGs in soil are affected by agricultural and human activities. It is worth emphasizing that studies on ARGs in soil have resulted in the discovery of new genes and enzymes responsible for bacterial resistance to antibiotics. However, many ambiguous results indicate that precise estimation of the impact of antibiotics on the activity and diversity of soil microbial communities is a great challenge.","author":[{"dropping-particle":"","family":"Cycoń","given":"Mariusz","non-dropping-particle":"","parse-names":false,"suffix":""},{"dropping-particle":"","family":"Mrozik","given":"Agnieszka","non-dropping-particle":"","parse-names":false,"suffix":""},{"dropping-particle":"","family":"Piotrowska-Seget","given":"Zofia","non-dropping-particle":"","parse-names":false,"suffix":""}],"container-title":"Frontiers in Microbiology","id":"ITEM-1","issued":{"date-parts":[["2019"]]},"page":"338","title":"Antibiotics in the Soil Environment—Degradation and Their Impact on Microbial Activity and Diversity","type":"article-journal","volume":"10"},"uris":["http://www.mendeley.com/documents/?uuid=17078f7d-b475-4161-887b-aeda854502ea"]}],"mendeley":{"formattedCitation":"(29)","plainTextFormattedCitation":"(29)","previouslyFormattedCitation":"(29)"},"properties":{"noteIndex":0},"schema":"https://github.com/citation-style-language/schema/raw/master/csl-citation.json"}</w:instrText>
      </w:r>
      <w:r w:rsidRPr="009A00CF">
        <w:fldChar w:fldCharType="separate"/>
      </w:r>
      <w:r w:rsidRPr="009A00CF">
        <w:rPr>
          <w:noProof/>
        </w:rPr>
        <w:t>(29)</w:t>
      </w:r>
      <w:r w:rsidRPr="009A00CF">
        <w:fldChar w:fldCharType="end"/>
      </w:r>
      <w:r w:rsidRPr="009A00CF">
        <w:t>.</w:t>
      </w:r>
    </w:p>
    <w:p w14:paraId="03042B47" w14:textId="3D01CD54" w:rsidR="002F7BD6" w:rsidRPr="009A00CF" w:rsidRDefault="002F7BD6" w:rsidP="002F7BD6">
      <w:pPr>
        <w:spacing w:line="360" w:lineRule="auto"/>
      </w:pPr>
      <w:r w:rsidRPr="009A00CF">
        <w:t xml:space="preserve">With such diversity in compound behaviour, studies have observed diversity in uptake and accumulation of antibiotic residues from soils and hydroponic solutions in several common crop species following exposure to both environmentally relevant and artificially high concentrations of antibiotic compounds, when delivered both as discrete antibiotic solutions </w:t>
      </w:r>
      <w:proofErr w:type="gramStart"/>
      <w:r w:rsidRPr="009A00CF">
        <w:t>or</w:t>
      </w:r>
      <w:proofErr w:type="gramEnd"/>
      <w:r w:rsidRPr="009A00CF">
        <w:t xml:space="preserve"> as pharmaceutical mixtures. Investigation of uptake and accumulation has predominantly focussed on uptake over single growth cycles in ephemeral, edible crops, including cereals (rice, maize, barley and oat), vegetables (pak choi, lettuce, cabbage, carrot, rocket, pinto beans) and salad fruits (tomatoes and cucumber) </w:t>
      </w:r>
      <w:r w:rsidRPr="009A00CF">
        <w:fldChar w:fldCharType="begin" w:fldLock="1"/>
      </w:r>
      <w:r w:rsidR="00D61A69">
        <w:instrText>ADDIN CSL_CITATION {"citationItems":[{"id":"ITEM-1","itemData":{"DOI":"10.1016/j.envpol.2019.02.009","ISSN":"18736424","abstract":"Antibiotics are introduced into agricultural fields by the application of manure or biosolids, or via irrigation using reclaimed wastewater. Antibiotics can enter the terrestrial food chains through plant uptake, which forms an alternative pathway for human exposure to antibiotics. However, previous studies mainly focused on detecting residues of the parent antibiotics, while ignoring the identification of antibiotics transformation products in plants. Here, we evaluated the uptake and metabolism of clarithromycin (CLA) and sulfadiazine (SDZ) in lettuce under controlled hydroponic conditions. The antibiotics and their metabolites were identified by ultra-performance liquid chromatography/quadrupole time-of-flight mass spectrometry (UPLC-QToF-MS/MS) and ultra-performance liquid chromatograph Micromass triple quadrupole mass spectrometry (UPLC−QqQ−MS/MS). The structure of CLA, SDZ and N-acetylated SDZ were confirmed with synthesized standards, verifying the reliability of the identification method. Eight metabolites of CLA and two metabolites of SDZ were detected in both the leaves and roots of lettuce. The metabolites of CLA included phases I and II transformation products, while only phase II metabolites of SDZ were observed in lettuce. The proportion of CLA metabolites was estimated to be greater than 70%, indicating that most of the CLA was metabolized in plant tissues. The proportion of SDZ metabolites was lower than 12% in the leaves and 10% in the roots. Some metabolites might have the ability to increase or acquire antibacterial activity. Therefore, in addition to the parent compounds, metabolites of antibiotics in edible vegetables are also worthy of study for risk assessment and to determine the consequences of long-term exposure.","author":[{"dropping-particle":"","family":"Tian","given":"Run","non-dropping-particle":"","parse-names":false,"suffix":""},{"dropping-particle":"","family":"Zhang","given":"Rong","non-dropping-particle":"","parse-names":false,"suffix":""},{"dropping-particle":"","family":"Uddin","given":"Misbah","non-dropping-particle":"","parse-names":false,"suffix":""},{"dropping-particle":"","family":"Qiao","given":"Xianliang","non-dropping-particle":"","parse-names":false,"suffix":""},{"dropping-particle":"","family":"Chen","given":"Jingwen","non-dropping-particle":"","parse-names":false,"suffix":""},{"dropping-particle":"","family":"Gu","given":"Gege","non-dropping-particle":"","parse-names":false,"suffix":""}],"container-title":"Environmental Pollution","id":"ITEM-1","issued":{"date-parts":[["2019"]]},"title":"Uptake and metabolism of clarithromycin and sulfadiazine in lettuce","type":"article-journal"},"uris":["http://www.mendeley.com/documents/?uuid=6a89f0b2-b423-4760-82fb-e0473e33ad51"]},{"id":"ITEM-2","itemData":{"DOI":"10.1021/acs.est.6b06485","ISSN":"15205851","PMID":"28506063","abstract":"Carbamazepine (CBZ) is an antiepileptic drug which is persistent in wastewater treatment plants and the environment. It has been frequently detected in plant material after irrigation with treated wastewater. To date, little information is, however, available on the transformation of CBZ in plants. In the present study, the uptake, translocation, and transformation of CBZ was studied in hydroponically grown tomato plants. After 35 days of exposure &gt;80% of the total spiked amount of CBZ was taken by the tomato plants and mainly stored in the leaves. A total of 11 transformation products (TP) (mainly phase-I) were quantified by liquid chromatography-tandem mass spectrometry (LC-MS/MS) and their total amount corresponded to 33% of the CBZ taken up. The ratio of CBZ metabolites to CBZ was highest in fruits (up to 2.5) and leaves (0.5), suggesting an intensive transformation of CBZ in these compartments. Further 10 TPs (phase-I and II) were identified by LC-high resolution mass spectrometry screening, likely comprising another 12% of CBZ. On the basis of these experiments and on an experiment with CBZ-10,11-epoxide a transformation pathway of CBZ in intact tomato plants is proposed that involves epoxidation, hydrolysis, hydroxylation, ring contraction, or loss of the carbamoyl group, followed by conjugation to glucose or cysteine, but also reduction of CBZ. This transformation pathway and analytical data of CBZ transformation products allow for their determination also in field grown vegetable and for the generation of more accurate exposure data of consumers of vegetable irrigated with treated municipal wastewater.","author":[{"dropping-particle":"","family":"Riemenschneider","given":"Christina","non-dropping-particle":"","parse-names":false,"suffix":""},{"dropping-particle":"","family":"Seiwert","given":"Bettina","non-dropping-particle":"","parse-names":false,"suffix":""},{"dropping-particle":"","family":"Moeder","given":"Monika","non-dropping-particle":"","parse-names":false,"suffix":""},{"dropping-particle":"","family":"Schwarz","given":"Dietmar","non-dropping-particle":"","parse-names":false,"suffix":""},{"dropping-particle":"","family":"Reemtsma","given":"Thorsten","non-dropping-particle":"","parse-names":false,"suffix":""}],"container-title":"Environmental Science and Technology","id":"ITEM-2","issued":{"date-parts":[["2017"]]},"title":"Extensive Transformation of the Pharmaceutical Carbamazepine Following Uptake into Intact Tomato Plants","type":"article-journal"},"uris":["http://www.mendeley.com/documents/?uuid=c731a433-b8e6-4e3a-8a1b-080f6b8e30e9"]},{"id":"ITEM-3","itemData":{"DOI":"10.1021/jf1028152","ISSN":"00218561","PMID":"20964347","abstract":"Studies have shown the detection of emerging contaminants (ECs), of which pharmaceuticals are a subset, in surface waters across the United States. The objective of this study was to develop methods, and apply them, to evaluate the potential for food chain transfer when EC-containing waters are used for crop irrigation. Greenhouse experiments were performed in which select food crops were irrigated with water spiked with three antibiotics. Field experiments, at two different sites, were conducted. Select crops were irrigated with wastewater effluent known to contain ECs, EC-free well water, and Colorado River water containing trace-level ECs. The results of the greenhouse studies show the potential for uptake of one or more of the antibiotics evaluated, albeit at very low levels. In those food crops watered with wastewater effluent, only an industrial flavoring agent, N,N'-dimethylphenethylamine (DMPEA), was consistently found. None of the evaluated contaminants were found in crops irrigated with Colorado River water. © 2010 American Chemical Society.","author":[{"dropping-particle":"","family":"Jones-Lepp","given":"Tammy L.","non-dropping-particle":"","parse-names":false,"suffix":""},{"dropping-particle":"","family":"Sanchez","given":"Charles A.","non-dropping-particle":"","parse-names":false,"suffix":""},{"dropping-particle":"","family":"Moy","given":"Thomas","non-dropping-particle":"","parse-names":false,"suffix":""},{"dropping-particle":"","family":"Kazemi","given":"Reza","non-dropping-particle":"","parse-names":false,"suffix":""}],"container-title":"Journal of Agricultural and Food Chemistry","id":"ITEM-3","issued":{"date-parts":[["2010"]]},"title":"Method development and application to determine potential plant uptake of antibiotics and other drugs in irrigated crop production systems","type":"article-journal"},"uris":["http://www.mendeley.com/documents/?uuid=90f12e5d-90f3-450e-8903-346286c9c3fa"]},{"id":"ITEM-4","itemData":{"DOI":"10.2134/jeq2015.05.0257","ISSN":"1537-2537","PMID":"27065402","abstract":"© American Society of Agronomy, Crop Science Society of America, and Soil Science Society of America. With rising demands on water supplies necessitating water reuse, wastewater treatment plant (WWTP) effluent is often used to irrigate agricultural lands. Emerging contaminants, like pharmaceuticals and personal care products (PPCPs), are frequently found in effluent due to limited removal during WWTP processes. Concern has arisen about the environmental fate of PPCPs, especially regarding plant uptake. The aim of this study was to analyze uptake of sulfamethoxazole, trimethoprim, ofloxacin, and carbamazepine in wheat (Triticum aestivum L.) plants that were spray-irrigated with WWTP effluent. Wheat was collected before and during harvest, and plants were divided into grain and straw. Subsamples were rinsed with methanol to remove compounds adhering to surfaces. All plant tissues underwent liquid-solid extraction, solid-phase extraction cleanup, and liquid chromatography-tandem mass spectrometry analysis. Residues of  each compound were present on most plant surfaces. Ofloxacin was found throughout the plant, with higher concentrations in the straw (10.2 ± 7.05 ng g -1 ]) and lower concentrations in the grain (2.28 ± 0.89 ng g-1). Trimethoprim was found only on grain or straw surfaces, whereas carbamazepine and sulfamethoxazole were concentrated within the grain (1.88 ± 2.11 and 0.64 ± 0.37 ng g -1 , respectively). These findings demonstrate that PPCPs can be taken up into wheat plants and adhere to plant surfaces when WWTP effluent is spray-irrigated. The presence of PPCPs within and on the surfaces of plants used as food sources raises the question of potential health risks for humans and animals.","author":[{"dropping-particle":"","family":"Franklin","given":"Alison M.","non-dropping-particle":"","parse-names":false,"suffix":""},{"dropping-particle":"","family":"Williams","given":"Clinton F.","non-dropping-particle":"","parse-names":false,"suffix":""},{"dropping-particle":"","family":"Andrews","given":"Danielle M.","non-dropping-particle":"","parse-names":false,"suffix":""},{"dropping-particle":"","family":"Woodward","given":"Emily E.","non-dropping-particle":"","parse-names":false,"suffix":""},{"dropping-particle":"","family":"Watson","given":"John E.","non-dropping-particle":"","parse-names":false,"suffix":""}],"container-title":"Journal of Environmental Quality","id":"ITEM-4","issued":{"date-parts":[["2016"]]},"title":"Uptake of Three Antibiotics and an Antiepileptic Drug by Wheat Crops Spray Irrigated with Wastewater Treatment Plant Effluent","type":"article-journal"},"uris":["http://www.mendeley.com/documents/?uuid=ccb9f634-a4c5-4b2e-9e26-3f15b7f801ee"]},{"id":"ITEM-5","itemData":{"DOI":"https://doi.org/10.1016/j.watres.2016.11.033","ISSN":"0043-1354","abstract":"Wastewater (WW) reuse for vegetable crops irrigation is regularly applied worldwide. Such a practice has been found to allow the uptake of pharmaceutical active compounds (PhACs) by plants and their subsequent entrance to the food web, representing an important alternative pathway for the exposure of humans to PhACs, with potential health implications. Herein we report the impacts of the long-term (three consecutive years) WW irrigation of a tomato crop with two differently treated effluents under real agricultural conditions, on (1) the soil concentration of selected PhACs (i.e. diclofenac, DCF; sulfamethoxazole, SMX; trimethoprim, TMP), (2) the bioaccumulation of these PhACs in tomato fruits, and (3) the human risks associated with the consumption of WW-irrigated fruits. Results revealed that the concentration of the studied PhACs in both the soil and tomato fruits varied depending on the qualitative characteristics of the treated effluent applied and the duration of WW irrigation. The PhAC with the highest soil concentration throughout the studied period was SMX (0.98 μg kg−1), followed by TMP (0.62 μg kg−1) and DCF (0.35 μg kg−1). DCF was not found in tomato fruits harvested from WW-irrigated plants during the first year of the study. However, DCF displayed the highest fruit concentration (11.63 μg kg−1) throughout the study (as a result of prolonged WW irrigation), followed by SMX (5.26 μg kg−1) and TMP (3.40 μg kg−1). The calculated fruit bioconcentration factors (BCFF) were extremely high for DCF in the 2nd (108) and 3rd year (132) of the experimental period, with the respective values for SMX (0.5–5.4) and TMP (0.2–6.4) being significantly lower. The estimated threshold of toxicity concern (TTC) and hazard quotients (HQ) values revealed that the consumption of fruits harvested from tomato plants irrigated for long period with the WW applied for irrigation under field conditions in this study represent a de minimis risk to human health. However, more studies need to be performed in order to obtain more solid information on the safety of WW reuse for irrigation.","author":[{"dropping-particle":"","family":"Christou","given":"Anastasis","non-dropping-particle":"","parse-names":false,"suffix":""},{"dropping-particle":"","family":"Karaolia","given":"Popi","non-dropping-particle":"","parse-names":false,"suffix":""},{"dropping-particle":"","family":"Hapeshi","given":"Evroula","non-dropping-particle":"","parse-names":false,"suffix":""},{"dropping-particle":"","family":"Michael","given":"Costas","non-dropping-particle":"","parse-names":false,"suffix":""},{"dropping-particle":"","family":"Fatta-Kassinos","given":"Despo","non-dropping-particle":"","parse-names":false,"suffix":""}],"container-title":"Water Research","id":"ITEM-5","issued":{"date-parts":[["2017"]]},"page":"24-34","title":"Long-term wastewater irrigation of vegetables in real agricultural systems: Concentration of pharmaceuticals in soil, uptake and bioaccumulation in tomato fruits and human health risk assessment","type":"article-journal","volume":"109"},"uris":["http://www.mendeley.com/documents/?uuid=1fd1b78f-4fdf-4c9f-9591-12a5054d8260"]},{"id":"ITEM-6","itemData":{"DOI":"10.1007/s00003-015-1008-y","ISSN":"16615751","abstract":"A large source of antibiotic active compounds and resistant bacteria is livestock waste, distributed as fertilizer on fields, used for vegetable cultivation. Frequently consumed vegetable, contaminated by low levels of antibiotics, may contribute to the development of bacterial antibiotic resistance. The objective of this work was to estimate the possible role of red cabbage as reservoir and carrier of antibiotic contaminants into the food chain. Red cabbage was exposed to antibiotics in hydroponic cultures and farming conditions. Enrofloxacin (ENR), chlortetracycline (CTC), monensin (MON) and amoxicillin (AMO) were separately added to nutrient solutions. Analysed by sequential extraction and LC–MS/MS methods, the plants revealed a remarkable uptake of CTC and in particular ENR (old leaves 0.22 mg/kg fresh weight (fw) CTC, 6.0 mg/kg fw ENR; roots up to 215.0 mg/kg fw CTC, 14.6 mg/kg fw ENR). The uptake of MON was significantly lower and AMO was not detectable. Red cabbage was also grown on manure-fertilized plots. The pig manure contained defined amounts of CTC and ENR (50 and 150 mg/kg). At harvest the edible parts of cabbage had between 9.2 to 16.9 µg/kg fw ENR, while there was no evidence obtained for the uptake of CTC. Finally, production steps of canned red cabbage were examined for carry over effects. Traces of tetracycline (16.4–19.2 µg/kg fw) were detected in supplies of freshly harvested vegetable, grown conventionally, but not in the marketable final product.","author":[{"dropping-particle":"","family":"Chowdhury","given":"Farzana","non-dropping-particle":"","parse-names":false,"suffix":""},{"dropping-particle":"","family":"Langenkämper","given":"Georg","non-dropping-particle":"","parse-names":false,"suffix":""},{"dropping-particle":"","family":"Grote","given":"Manfred","non-dropping-particle":"","parse-names":false,"suffix":""}],"container-title":"Journal fur Verbraucherschutz und Lebensmittelsicherheit","id":"ITEM-6","issued":{"date-parts":[["2016"]]},"title":"Studies on uptake and distribution of antibiotics in red cabbage","type":"article-journal"},"uris":["http://www.mendeley.com/documents/?uuid=44d191ef-c054-458c-b397-4207c30192e0"]},{"id":"ITEM-7","itemData":{"DOI":"10.1016/j.envpol.2008.12.021","ISSN":"02697491","PMID":"19157661","abstract":"The potential impact of six antibiotics (chlortetracycline, tetracycline and tylosin; sulfamethoxazole, sulfamethazine and trimethoprim) on plant growth and soil quality was studied by using seed germination test on filter paper and plant growth test in soil, soil respiration and phosphatase activity tests. The phytotoxic effects varied between the antibiotics and between plant species (sweet oat, rice and cucumber). Rice was most sensitive to sulfamethoxazole with the EC10 value of 0.1 mg/L. The antibiotics tested inhibited soil phosphatase activity during the 22 days' incubation. Significant effects on soil respiration were found for the two sulfonamides (sulfamethoxazole and sulfamethazine) and trimethoprim, whereas little effects were observed for the two tetracyclines and tylosin. The effective concentrations (EC10 values) for soil respiration in the first 2 days were 7 mg/kg for sulfamethoxazole, 13 mg/kg for sulfamethazine and 20 mg/kg for trimethoprim. Antibiotic residues in manure and soils may affect soil microbial and enzyme activities. © 2008 Elsevier Ltd. All rights reserved.","author":[{"dropping-particle":"","family":"Liu","given":"Feng","non-dropping-particle":"","parse-names":false,"suffix":""},{"dropping-particle":"","family":"Ying","given":"Guang Guo","non-dropping-particle":"","parse-names":false,"suffix":""},{"dropping-particle":"","family":"Tao","given":"Ran","non-dropping-particle":"","parse-names":false,"suffix":""},{"dropping-particle":"","family":"Zhao","given":"Jian Liang","non-dropping-particle":"","parse-names":false,"suffix":""},{"dropping-particle":"","family":"Yang","given":"Ji Feng","non-dropping-particle":"","parse-names":false,"suffix":""},{"dropping-particle":"","family":"Zhao","given":"Lan Feng","non-dropping-particle":"","parse-names":false,"suffix":""}],"container-title":"Environmental Pollution","id":"ITEM-7","issued":{"date-parts":[["2009"]]},"title":"Effects of six selected antibiotics on plant growth and soil microbial and enzymatic activities","type":"article-journal"},"uris":["http://www.mendeley.com/documents/?uuid=f676bb85-3789-4a7d-983c-0c859a31154e"]},{"id":"ITEM-8","itemData":{"DOI":"10.1089/ees.2017.0376","ISSN":"15579018","abstract":"To address the issue of global freshwater shortages, wastewater has become an increasingly valuable alternative for crop irrigation. As a result, trace levels of emerging contaminants, including antibiotics, may occur in water used for food production. The objective of this study was to investigate how soil texture affected the availability and uptake of three chemically diverse antibiotics (lincomycin, oxytetracycline, and sulfamethoxazole) by lettuce grown in soils comprised of silt clay and increasing percentages of sand. Lettuce was irrigated routinely with antibiotic-amended water (1 mg/L) from seed germination through the first harvest (40 days), switched to control water, and fate monitored at days 45 and 50. Sulfamethoxazole was the only compound where tissue concentrations increased with increasing sand concentrations to 24.7 ng/g fresh weight (FW). Lincomycin was most readily accumulated with increasing concentrations observed at the second harvest in both the loam (68.3 ng/g FW) and sandy soils (66.6 ng/g FW). Apparent toxicity of the antibiotic mixture resulted in decreasing plant mass (37-72%) with increasing sand content. Results from this study show that soil texture impacts plant growth, contaminant transport, plant uptake, and toxic effects, which all contribute to, observed concentrations in edible plant portions.","author":[{"dropping-particle":"","family":"Sallach","given":"Jonathan Brett","non-dropping-particle":"","parse-names":false,"suffix":""},{"dropping-particle":"","family":"Bartelt-Hunt","given":"Shannon L.","non-dropping-particle":"","parse-names":false,"suffix":""},{"dropping-particle":"","family":"Snow","given":"Daniel D.","non-dropping-particle":"","parse-names":false,"suffix":""},{"dropping-particle":"","family":"Li","given":"Xu","non-dropping-particle":"","parse-names":false,"suffix":""},{"dropping-particle":"","family":"Hodges","given":"Laurie","non-dropping-particle":"","parse-names":false,"suffix":""}],"container-title":"Environmental Engineering Science","id":"ITEM-8","issued":{"date-parts":[["2018"]]},"title":"Uptake of antibiotics and their toxicity to lettuce following routine irrigation with contaminated water in different soil types","type":"article-journal"},"uris":["http://www.mendeley.com/documents/?uuid=67f927da-1290-46f5-a07f-d38ef4c427ef"]},{"id":"ITEM-9","itemData":{"DOI":"10.1016/j.watres.2018.12.039","ISSN":"18792448","PMID":"30660096","abstract":"Pharmaceuticals in agricultural soils originating from irrigation with treated wastewater and land-applied biosolids can enter field crops. However, little is known about the role of pore water in plant uptake of pharmaceuticals from soils. In this study, the fate, uptake and distribution of fifteen commonly used pharmaceuticals in soil-water-radish systems were investigated to examine the relationship between the accumulation and their physicochemical processes in soils. The results indicate that the distribution of pharmaceuticals between soil and pore water, as well as their biodegradation, combined to govern the bioavailability of pharmaceuticals to plant uptake. Fourteen out of 15 pharmaceuticals could enter radish tissues in which the accumulation ranged from 2.1 to 14080 ng/g. Comparison of bioconcentration factors (BCFs) on the basis of pharmaceutical concentration in bulk soil vs. in pore water implies that pharmaceuticals present in soil pore water are the major bioavailable fractions to plant uptake. The pore water-based BCFs exhibited a positive linear relationship with log Dow for the pharmaceuticals with &gt;90% as neutral species in soil pore water, while such relationship was not observed between bulk soil-based BCFs and log Dow mainly due to sorption by soil. Other than hydrophobicity, the dissociation of ionizable pharmaceuticals in the soil pore water and (or) root cells may lead to the “ion-trap” effects and thus influence the uptake and translocation process. The large molecular-size pharmaceuticals (e.g., tylosin) manifested a minimum uptake due plausibly to the limited permeability of cell membranes.","author":[{"dropping-particle":"","family":"Li","given":"Yuanbo","non-dropping-particle":"","parse-names":false,"suffix":""},{"dropping-particle":"","family":"Sallach","given":"J. Brett","non-dropping-particle":"","parse-names":false,"suffix":""},{"dropping-particle":"","family":"Zhang","given":"Wei","non-dropping-particle":"","parse-names":false,"suffix":""},{"dropping-particle":"","family":"Boyd","given":"Stephen A.","non-dropping-particle":"","parse-names":false,"suffix":""},{"dropping-particle":"","family":"Li","given":"Hui","non-dropping-particle":"","parse-names":false,"suffix":""}],"container-title":"Water Research","id":"ITEM-9","issued":{"date-parts":[["2019"]]},"title":"Insight into the distribution of pharmaceuticals in soil-water-plant systems","type":"article-journal"},"uris":["http://www.mendeley.com/documents/?uuid=4279ee68-4b44-4762-ab5f-7bd6ff59f531"]},{"id":"ITEM-10","itemData":{"DOI":"10.1007/s00216-019-02003-w","ISSN":"16182650","PMID":"31278554","abstract":"Antibiotics may be present in agricultural soils through the application of organic amendments as fertilizers or by irrigation of fields with recycled water. As a result of these agricultural practices, antibiotics in soil can lead to their uptake by plants, entering in this way the food chain. Studies on the levels of antibiotics in cereal samples are scarce in the available literature. In this work, an analytical method was developed for the determination of 19 antibiotics (fluoroquinolones, sulfonamides, tetracyclines, and lincosamides) in four types of cereal grains (wheat, barley, rice, and oat). Ultrasound-assisted matrix solid-phase dispersion was selected as extraction technique with recoveries of target analytes ranging from 73 to 127% for the four cereals analyzed. Limits of quantification obtained ranged from 0.8 to 5.8 ng g−1. Compared with methods described for the analysis of antibiotics in cereals, the developed method uses a lower volume of extraction solvent and very good recoveries were obtained for all compounds. The validated method was applied to the analysis of different types of cereals samples, harvested from agricultural fields or purchased from local supermarkets. The analysis of the five cereal samples grown in fields with 3 years of consecutive organic amendments revealed that none of the nineteen antibiotics selected were found in any sample. Eleven commercial samples of cereals of different types and presentations were analyzed and enrofloxacin was detected in one rice sample; the presence of enrofloxacin in cereals or its incorporation into crops from soil or water not previously reported. [Figure not available: see fulltext.].","author":[{"dropping-particle":"","family":"Albero","given":"Beatriz","non-dropping-particle":"","parse-names":false,"suffix":""},{"dropping-particle":"","family":"Tadeo","given":"José Luis","non-dropping-particle":"","parse-names":false,"suffix":""},{"dropping-particle":"","family":"Miguel","given":"Esther","non-dropping-particle":"","parse-names":false,"suffix":""},{"dropping-particle":"","family":"Pérez","given":"Rosa Ana","non-dropping-particle":"","parse-names":false,"suffix":""}],"container-title":"Analytical and Bioanalytical Chemistry","id":"ITEM-10","issued":{"date-parts":[["2019"]]},"title":"Rapid determination of antibiotic residues in cereals by liquid chromatography triple mass spectrometry","type":"article-journal"},"uris":["http://www.mendeley.com/documents/?uuid=d0b90c2a-6b2e-4905-bc8e-dbc20b9583d0"]},{"id":"ITEM-11","itemData":{"DOI":"10.1007/s11270-012-1275-5","ISSN":"00496979","abstract":"Frequently, sulfonamide antibiotic agents reach arable soils via excreta of medicated livestock. In this study, accumulation and phytotoxicity indicators were analyzed to evaluate the effects of sulfonamides on plants. In a greenhouse experiment, willow (Salix fragilis L.) and maize (Zea mays L.) plants were grown for 40 days in soil spiked with 10 and 200 mg kg-1 sulfadiazine (SDZ). Distribution of SDZ and major metabolites among bulk and rhizosphere soil, roots, leaves, and stems was determined using accelerated solvent extraction and LC-MS/MS analysis. Accumulation of SDZ was stronger in willow. The antibiotic was mainly stored inside roots and 4-hydroxy-sulfadiazine presence increased with the administered SDZ concentration. SDZ altered root geotropism, increased the lateral root number, and affected plant water uptake. The high concentration caused serious stress in willow (e.g., reduced C/N ratio and total chlorophyll content) and the death of maize plants. Even at environmentally relevant soil concentrations (10 mg kg-1), SDZ exhibited adverse effects on root growth, while at artificially high concentrations (200 mg kg-1), it showed a strong potential to impair plant performance and biomass. Willow, a fast growing tree species, showed potential for possible phytoremediation purposes. © Springer Science+Business Media B.V. 2012.","author":[{"dropping-particle":"","family":"Michelini","given":"L.","non-dropping-particle":"","parse-names":false,"suffix":""},{"dropping-particle":"","family":"Reichel","given":"R.","non-dropping-particle":"","parse-names":false,"suffix":""},{"dropping-particle":"","family":"Werner","given":"W.","non-dropping-particle":"","parse-names":false,"suffix":""},{"dropping-particle":"","family":"Ghisi","given":"R.","non-dropping-particle":"","parse-names":false,"suffix":""},{"dropping-particle":"","family":"Thiele-Bruhn","given":"S.","non-dropping-particle":"","parse-names":false,"suffix":""}],"container-title":"Water, Air, and Soil Pollution","id":"ITEM-11","issued":{"date-parts":[["2012"]]},"title":"Sulfadiazine uptake and effects on salix fragilis l. and zea mays l. plants","type":"article-journal"},"uris":["http://www.mendeley.com/documents/?uuid=9f4ef568-af8f-4691-bd47-b52614a76272"]},{"id":"ITEM-12","itemData":{"DOI":"10.1021/es061651j","ISSN":"0013-936X","author":[{"dropping-particle":"","family":"Farkas","given":"Michael H","non-dropping-particle":"","parse-names":false,"suffix":""},{"dropping-particle":"","family":"Berry","given":"James O","non-dropping-particle":"","parse-names":false,"suffix":""},{"dropping-particle":"","family":"Aga","given":"Diana S","non-dropping-particle":"","parse-names":false,"suffix":""}],"container-title":"Environmental Science &amp; Technology","id":"ITEM-12","issue":"4","issued":{"date-parts":[["2007","2","1"]]},"note":"doi: 10.1021/es061651j","page":"1450-1456","publisher":"American Chemical Society","title":"Chlortetracycline Detoxification in Maize via Induction of Glutathione S-Transferases after Antibiotic Exposure","type":"article-journal","volume":"41"},"uris":["http://www.mendeley.com/documents/?uuid=785310d0-5bb7-49d0-adf5-d675dcae5980"]},{"id":"ITEM-13","itemData":{"DOI":"10.1016/j.envpol.2015.10.025","ISSN":"18736424","PMID":"26552531","abstract":"Treated wastewater is expected to be increasingly used as an alternative source of irrigation water in areas facing fresh water scarcity. Understanding the behaviors of contaminants from wastewater in soil and plants following irrigation is critical to assess and manage the risks associated with wastewater irrigation. The objective of this study was to evaluate the effects of soil texture and drought stress on the uptake of antibiotics and the internalization of human pathogens into lettuce through root uptake following wastewater irrigation. Lettuce grown in three soils with variability in soil texture (loam, sandy loam, and sand) and under different levels of water stress (no drought control, mild drought, and severe drought) were irrigated with synthetic wastewater containing three antibiotics (sulfamethoxazole, lincomycin and oxytetracycline) and one Salmonella strain a single time prior to harvest. Antibiotic uptake in lettuce was compound-specific and generally low. Only sulfamethoxazole was detected in lettuce with increasing uptake corresponding to increasing sand content in soil. Increased drought stress resulted in increased uptake of lincomycin and decreased uptake of oxytetracycline and sulfamethoxazole. The internalization of Salmonella was highly dependent on the concentration of the pathogen in irrigation water. Irrigation water containing 5 Log CFU/mL Salmonella resulted in limited incidence of internalization. When irrigation water contained 8 Log CFU/mL Salmonella, the internalization frequency was significantly higher in lettuce grown in sand than in loam (p = 0.009), and was significantly higher in lettuce exposed to severe drought than in unstressed lettuce (p = 0.049). This work demonstrated how environmental factors affected the risk of contaminant uptake by food crops following wastewater irrigation.","author":[{"dropping-particle":"","family":"Zhang","given":"Yuping","non-dropping-particle":"","parse-names":false,"suffix":""},{"dropping-particle":"","family":"Sallach","given":"J. Brett","non-dropping-particle":"","parse-names":false,"suffix":""},{"dropping-particle":"","family":"Hodges","given":"Laurie","non-dropping-particle":"","parse-names":false,"suffix":""},{"dropping-particle":"","family":"Snow","given":"Daniel D.","non-dropping-particle":"","parse-names":false,"suffix":""},{"dropping-particle":"","family":"Bartelt-Hunt","given":"Shannon L.","non-dropping-particle":"","parse-names":false,"suffix":""},{"dropping-particle":"","family":"Eskridge","given":"Kent M.","non-dropping-particle":"","parse-names":false,"suffix":""},{"dropping-particle":"","family":"Li","given":"Xu","non-dropping-particle":"","parse-names":false,"suffix":""}],"container-title":"Environmental Pollution","id":"ITEM-13","issued":{"date-parts":[["2016"]]},"title":"Effects of soil texture and drought stress on the uptake of antibiotics and the internalization of Salmonella in lettuce following wastewater irrigation","type":"article-journal"},"uris":["http://www.mendeley.com/documents/?uuid=1d3a7f15-64a0-448f-a0ce-07fd1aa4467e"]},{"id":"ITEM-14","itemData":{"DOI":"10.1016/j.ecoenv.2014.05.029","ISSN":"10902414","PMID":"25042244","abstract":"Pharmaceutically active compounds (PACs) are continuously dispersed into the environment due to human and veterinary use, giving rise to their potential accumulation in edible plants. In this study, Eruca sativa L. and Zea mays L. were selected to determine the potential uptake and accumulation of eight different PACs (Salbutamol, Atenolol, Lincomycin, Cyclophosphamide, Carbamazepine, Bezafibrate, Ofloxacin and Ranitidine) designed for human use. To mimic environmental conditions, the plants were grown in pots and irrigated with water spiked with a mixture of PACs at concentrations found in Italian wastewaters and rivers. Moreover, 10× and 100× concentrations of these pharmaceuticals were also tested. The presence of the pharmaceuticals was tested in the edible parts of the plants, namely leaves for E. sativa and grains for Z. mays. Quantification was performed by liquid chromatography mass spectroscopy (LC/MS/MS). In the grains of 100× treated Z. mays, only atenolol, lincomycin and carbamazepine were above the limit of detection (LOD). At the same concentration in E. sativa plants the uptake of all PACs was &gt;LOD. Lincomycin and oflaxacin were above the limit of quantitation in all conditions tested in E. sativa. The results suggest that uptake of some pharmaceuticals from the soil may indeed be a potential transport route to plants and that these environmental pollutants can reach different edible parts of the selected crops. Measurements of the concentrations of these pharmaceuticals in plant materials were used to model potential adult human exposure to these compounds. The results indicate that under the current experimental conditions, crops exposed to the selected pharmaceutical mixture would not have any negative effects on human health. Moreover, no significant differences in the growth of E. sativa or Z. mays plants irrigated with PAC-spiked vs. non-spiked water were observed. © 2014 Elsevier Inc.","author":[{"dropping-particle":"","family":"Marsoni","given":"Milena","non-dropping-particle":"","parse-names":false,"suffix":""},{"dropping-particle":"","family":"Mattia","given":"Fabrizio","non-dropping-particle":"De","parse-names":false,"suffix":""},{"dropping-particle":"","family":"Labra","given":"Massimo","non-dropping-particle":"","parse-names":false,"suffix":""},{"dropping-particle":"","family":"Bruno","given":"Antonella","non-dropping-particle":"","parse-names":false,"suffix":""},{"dropping-particle":"","family":"Bracale","given":"Marcella","non-dropping-particle":"","parse-names":false,"suffix":""},{"dropping-particle":"","family":"Vannini","given":"Candida","non-dropping-particle":"","parse-names":false,"suffix":""}],"container-title":"Ecotoxicology and Environmental Safety","id":"ITEM-14","issued":{"date-parts":[["2014"]]},"title":"Uptake and effects of a mixture of widely used therapeutic drugs in Eruca sativa L. and Zea mays L. plants","type":"article-journal"},"uris":["http://www.mendeley.com/documents/?uuid=de96d3b8-db79-48d1-af08-2d891743d11b"]}],"mendeley":{"formattedCitation":"(28,33,42–45,34–41)","plainTextFormattedCitation":"(28,33,42–45,34–41)","previouslyFormattedCitation":"(28,33,42–45,34–41)"},"properties":{"noteIndex":0},"schema":"https://github.com/citation-style-language/schema/raw/master/csl-citation.json"}</w:instrText>
      </w:r>
      <w:r w:rsidRPr="009A00CF">
        <w:fldChar w:fldCharType="separate"/>
      </w:r>
      <w:r w:rsidR="00670014" w:rsidRPr="00670014">
        <w:rPr>
          <w:noProof/>
        </w:rPr>
        <w:t>(28,33,42–45,34–41)</w:t>
      </w:r>
      <w:r w:rsidRPr="009A00CF">
        <w:fldChar w:fldCharType="end"/>
      </w:r>
      <w:r w:rsidRPr="009A00CF">
        <w:t xml:space="preserve">. The mechanisms of uptake, extent of accumulation, and potential </w:t>
      </w:r>
      <w:r w:rsidR="007742D5">
        <w:t xml:space="preserve">for </w:t>
      </w:r>
      <w:r w:rsidRPr="009A00CF">
        <w:t xml:space="preserve">translocation of antibiotic compounds in plant tissues is highly dependent on compound specific physicochemical properties as well as physiological differences in exposed plant species. Studies have typically examined </w:t>
      </w:r>
      <w:r w:rsidR="007742D5">
        <w:t xml:space="preserve">the </w:t>
      </w:r>
      <w:r w:rsidRPr="009A00CF">
        <w:t xml:space="preserve">accumulation of antibiotic compounds in below ground (roots) and </w:t>
      </w:r>
      <w:r w:rsidRPr="009A00CF">
        <w:lastRenderedPageBreak/>
        <w:t xml:space="preserve">above ground (shoots) portions, with a few studies examining root, shoot, stem, </w:t>
      </w:r>
      <w:proofErr w:type="gramStart"/>
      <w:r w:rsidRPr="009A00CF">
        <w:t>leaf</w:t>
      </w:r>
      <w:proofErr w:type="gramEnd"/>
      <w:r w:rsidRPr="009A00CF">
        <w:t xml:space="preserve"> and fruit tissues. Reported </w:t>
      </w:r>
      <w:r w:rsidR="007742D5">
        <w:t xml:space="preserve">tissue </w:t>
      </w:r>
      <w:r w:rsidRPr="009A00CF">
        <w:t xml:space="preserve">concentrations range from undetected to low </w:t>
      </w:r>
      <w:r w:rsidRPr="009A00CF">
        <w:rPr>
          <w:rFonts w:cstheme="minorHAnsi"/>
        </w:rPr>
        <w:t>µ</w:t>
      </w:r>
      <w:r w:rsidRPr="009A00CF">
        <w:t xml:space="preserve">g/kg. </w:t>
      </w:r>
    </w:p>
    <w:p w14:paraId="51FCFFDC" w14:textId="547B6AFA" w:rsidR="002F7BD6" w:rsidRPr="009A00CF" w:rsidRDefault="002F7BD6" w:rsidP="002F7BD6">
      <w:pPr>
        <w:spacing w:line="360" w:lineRule="auto"/>
      </w:pPr>
      <w:proofErr w:type="gramStart"/>
      <w:r w:rsidRPr="009A00CF">
        <w:t>In order to</w:t>
      </w:r>
      <w:proofErr w:type="gramEnd"/>
      <w:r w:rsidRPr="009A00CF">
        <w:t xml:space="preserve"> provide insight into plant uptake at environmentally relevant concentrations, irrigation with actual reclaimed wastewater has been applied in uptake studies. Proficient uptake of antibiotics at environmentally relevant concentrations and in numerous edible plant species has been observed, with accumulation in plant tissues of trimethoprim (in tomato fruits), sulfamethoxazole (in tomato fruits and wheat grain), ciprofloxacin (in cabbage and carrot) and ofloxacin (in wheat grain) in concentrations of 0.6 – 12 </w:t>
      </w:r>
      <w:r w:rsidRPr="009A00CF">
        <w:rPr>
          <w:rFonts w:cstheme="minorHAnsi"/>
        </w:rPr>
        <w:t>µ</w:t>
      </w:r>
      <w:r w:rsidRPr="009A00CF">
        <w:t xml:space="preserve">g/kg </w:t>
      </w:r>
      <w:r w:rsidRPr="009A00CF">
        <w:fldChar w:fldCharType="begin" w:fldLock="1"/>
      </w:r>
      <w:r w:rsidR="00D61A69">
        <w:instrText>ADDIN CSL_CITATION {"citationItems":[{"id":"ITEM-1","itemData":{"DOI":"https://doi.org/10.1016/j.watres.2016.11.033","ISSN":"0043-1354","abstract":"Wastewater (WW) reuse for vegetable crops irrigation is regularly applied worldwide. Such a practice has been found to allow the uptake of pharmaceutical active compounds (PhACs) by plants and their subsequent entrance to the food web, representing an important alternative pathway for the exposure of humans to PhACs, with potential health implications. Herein we report the impacts of the long-term (three consecutive years) WW irrigation of a tomato crop with two differently treated effluents under real agricultural conditions, on (1) the soil concentration of selected PhACs (i.e. diclofenac, DCF; sulfamethoxazole, SMX; trimethoprim, TMP), (2) the bioaccumulation of these PhACs in tomato fruits, and (3) the human risks associated with the consumption of WW-irrigated fruits. Results revealed that the concentration of the studied PhACs in both the soil and tomato fruits varied depending on the qualitative characteristics of the treated effluent applied and the duration of WW irrigation. The PhAC with the highest soil concentration throughout the studied period was SMX (0.98 μg kg−1), followed by TMP (0.62 μg kg−1) and DCF (0.35 μg kg−1). DCF was not found in tomato fruits harvested from WW-irrigated plants during the first year of the study. However, DCF displayed the highest fruit concentration (11.63 μg kg−1) throughout the study (as a result of prolonged WW irrigation), followed by SMX (5.26 μg kg−1) and TMP (3.40 μg kg−1). The calculated fruit bioconcentration factors (BCFF) were extremely high for DCF in the 2nd (108) and 3rd year (132) of the experimental period, with the respective values for SMX (0.5–5.4) and TMP (0.2–6.4) being significantly lower. The estimated threshold of toxicity concern (TTC) and hazard quotients (HQ) values revealed that the consumption of fruits harvested from tomato plants irrigated for long period with the WW applied for irrigation under field conditions in this study represent a de minimis risk to human health. However, more studies need to be performed in order to obtain more solid information on the safety of WW reuse for irrigation.","author":[{"dropping-particle":"","family":"Christou","given":"Anastasis","non-dropping-particle":"","parse-names":false,"suffix":""},{"dropping-particle":"","family":"Karaolia","given":"Popi","non-dropping-particle":"","parse-names":false,"suffix":""},{"dropping-particle":"","family":"Hapeshi","given":"Evroula","non-dropping-particle":"","parse-names":false,"suffix":""},{"dropping-particle":"","family":"Michael","given":"Costas","non-dropping-particle":"","parse-names":false,"suffix":""},{"dropping-particle":"","family":"Fatta-Kassinos","given":"Despo","non-dropping-particle":"","parse-names":false,"suffix":""}],"container-title":"Water Research","id":"ITEM-1","issued":{"date-parts":[["2017"]]},"page":"24-34","title":"Long-term wastewater irrigation of vegetables in real agricultural systems: Concentration of pharmaceuticals in soil, uptake and bioaccumulation in tomato fruits and human health risk assessment","type":"article-journal","volume":"109"},"uris":["http://www.mendeley.com/documents/?uuid=1fd1b78f-4fdf-4c9f-9591-12a5054d8260"]},{"id":"ITEM-2","itemData":{"DOI":"10.1021/acs.est.6b06485","ISSN":"15205851","PMID":"28506063","abstract":"Carbamazepine (CBZ) is an antiepileptic drug which is persistent in wastewater treatment plants and the environment. It has been frequently detected in plant material after irrigation with treated wastewater. To date, little information is, however, available on the transformation of CBZ in plants. In the present study, the uptake, translocation, and transformation of CBZ was studied in hydroponically grown tomato plants. After 35 days of exposure &gt;80% of the total spiked amount of CBZ was taken by the tomato plants and mainly stored in the leaves. A total of 11 transformation products (TP) (mainly phase-I) were quantified by liquid chromatography-tandem mass spectrometry (LC-MS/MS) and their total amount corresponded to 33% of the CBZ taken up. The ratio of CBZ metabolites to CBZ was highest in fruits (up to 2.5) and leaves (0.5), suggesting an intensive transformation of CBZ in these compartments. Further 10 TPs (phase-I and II) were identified by LC-high resolution mass spectrometry screening, likely comprising another 12% of CBZ. On the basis of these experiments and on an experiment with CBZ-10,11-epoxide a transformation pathway of CBZ in intact tomato plants is proposed that involves epoxidation, hydrolysis, hydroxylation, ring contraction, or loss of the carbamoyl group, followed by conjugation to glucose or cysteine, but also reduction of CBZ. This transformation pathway and analytical data of CBZ transformation products allow for their determination also in field grown vegetable and for the generation of more accurate exposure data of consumers of vegetable irrigated with treated municipal wastewater.","author":[{"dropping-particle":"","family":"Riemenschneider","given":"Christina","non-dropping-particle":"","parse-names":false,"suffix":""},{"dropping-particle":"","family":"Seiwert","given":"Bettina","non-dropping-particle":"","parse-names":false,"suffix":""},{"dropping-particle":"","family":"Moeder","given":"Monika","non-dropping-particle":"","parse-names":false,"suffix":""},{"dropping-particle":"","family":"Schwarz","given":"Dietmar","non-dropping-particle":"","parse-names":false,"suffix":""},{"dropping-particle":"","family":"Reemtsma","given":"Thorsten","non-dropping-particle":"","parse-names":false,"suffix":""}],"container-title":"Environmental Science and Technology","id":"ITEM-2","issued":{"date-parts":[["2017"]]},"title":"Extensive Transformation of the Pharmaceutical Carbamazepine Following Uptake into Intact Tomato Plants","type":"article-journal"},"uris":["http://www.mendeley.com/documents/?uuid=c731a433-b8e6-4e3a-8a1b-080f6b8e30e9"]},{"id":"ITEM-3","itemData":{"DOI":"10.2134/jeq2015.05.0257","ISSN":"1537-2537","PMID":"27065402","abstract":"© American Society of Agronomy, Crop Science Society of America, and Soil Science Society of America. With rising demands on water supplies necessitating water reuse, wastewater treatment plant (WWTP) effluent is often used to irrigate agricultural lands. Emerging contaminants, like pharmaceuticals and personal care products (PPCPs), are frequently found in effluent due to limited removal during WWTP processes. Concern has arisen about the environmental fate of PPCPs, especially regarding plant uptake. The aim of this study was to analyze uptake of sulfamethoxazole, trimethoprim, ofloxacin, and carbamazepine in wheat (Triticum aestivum L.) plants that were spray-irrigated with WWTP effluent. Wheat was collected before and during harvest, and plants were divided into grain and straw. Subsamples were rinsed with methanol to remove compounds adhering to surfaces. All plant tissues underwent liquid-solid extraction, solid-phase extraction cleanup, and liquid chromatography-tandem mass spectrometry analysis. Residues of  each compound were present on most plant surfaces. Ofloxacin was found throughout the plant, with higher concentrations in the straw (10.2 ± 7.05 ng g -1 ]) and lower concentrations in the grain (2.28 ± 0.89 ng g-1). Trimethoprim was found only on grain or straw surfaces, whereas carbamazepine and sulfamethoxazole were concentrated within the grain (1.88 ± 2.11 and 0.64 ± 0.37 ng g -1 , respectively). These findings demonstrate that PPCPs can be taken up into wheat plants and adhere to plant surfaces when WWTP effluent is spray-irrigated. The presence of PPCPs within and on the surfaces of plants used as food sources raises the question of potential health risks for humans and animals.","author":[{"dropping-particle":"","family":"Franklin","given":"Alison M.","non-dropping-particle":"","parse-names":false,"suffix":""},{"dropping-particle":"","family":"Williams","given":"Clinton F.","non-dropping-particle":"","parse-names":false,"suffix":""},{"dropping-particle":"","family":"Andrews","given":"Danielle M.","non-dropping-particle":"","parse-names":false,"suffix":""},{"dropping-particle":"","family":"Woodward","given":"Emily E.","non-dropping-particle":"","parse-names":false,"suffix":""},{"dropping-particle":"","family":"Watson","given":"John E.","non-dropping-particle":"","parse-names":false,"suffix":""}],"container-title":"Journal of Environmental Quality","id":"ITEM-3","issued":{"date-parts":[["2016"]]},"title":"Uptake of Three Antibiotics and an Antiepileptic Drug by Wheat Crops Spray Irrigated with Wastewater Treatment Plant Effluent","type":"article-journal"},"uris":["http://www.mendeley.com/documents/?uuid=ccb9f634-a4c5-4b2e-9e26-3f15b7f801ee"]}],"mendeley":{"formattedCitation":"(34,36,37)","plainTextFormattedCitation":"(34,36,37)","previouslyFormattedCitation":"(34,36,37)"},"properties":{"noteIndex":0},"schema":"https://github.com/citation-style-language/schema/raw/master/csl-citation.json"}</w:instrText>
      </w:r>
      <w:r w:rsidRPr="009A00CF">
        <w:fldChar w:fldCharType="separate"/>
      </w:r>
      <w:r w:rsidR="00670014" w:rsidRPr="00670014">
        <w:rPr>
          <w:noProof/>
        </w:rPr>
        <w:t>(34,36,37)</w:t>
      </w:r>
      <w:r w:rsidRPr="009A00CF">
        <w:fldChar w:fldCharType="end"/>
      </w:r>
      <w:r w:rsidRPr="009A00CF">
        <w:t xml:space="preserve">. </w:t>
      </w:r>
    </w:p>
    <w:p w14:paraId="71F0762F" w14:textId="2B15D2E7" w:rsidR="002F7BD6" w:rsidRPr="009A00CF" w:rsidRDefault="002F7BD6" w:rsidP="002F7BD6">
      <w:pPr>
        <w:spacing w:line="360" w:lineRule="auto"/>
      </w:pPr>
      <w:r w:rsidRPr="009A00CF">
        <w:t xml:space="preserve">Reports have also documented variability in uptake efficiency between plant species at both environmentally relevant concentrations of pharmaceuticals delivered via irrigation with reclaimed wastewater and irrigation with antibiotic-spiked irrigation waters. For example, an uptake study found that only 1 of the 6 plant species irrigated with reclaimed wastewater had accumulated detectable concentrations of macrolide antibiotics </w:t>
      </w:r>
      <w:r w:rsidRPr="009A00CF">
        <w:fldChar w:fldCharType="begin" w:fldLock="1"/>
      </w:r>
      <w:r w:rsidR="00D61A69">
        <w:instrText>ADDIN CSL_CITATION {"citationItems":[{"id":"ITEM-1","itemData":{"DOI":"10.1021/jf1028152","ISSN":"00218561","PMID":"20964347","abstract":"Studies have shown the detection of emerging contaminants (ECs), of which pharmaceuticals are a subset, in surface waters across the United States. The objective of this study was to develop methods, and apply them, to evaluate the potential for food chain transfer when EC-containing waters are used for crop irrigation. Greenhouse experiments were performed in which select food crops were irrigated with water spiked with three antibiotics. Field experiments, at two different sites, were conducted. Select crops were irrigated with wastewater effluent known to contain ECs, EC-free well water, and Colorado River water containing trace-level ECs. The results of the greenhouse studies show the potential for uptake of one or more of the antibiotics evaluated, albeit at very low levels. In those food crops watered with wastewater effluent, only an industrial flavoring agent, N,N'-dimethylphenethylamine (DMPEA), was consistently found. None of the evaluated contaminants were found in crops irrigated with Colorado River water. © 2010 American Chemical Society.","author":[{"dropping-particle":"","family":"Jones-Lepp","given":"Tammy L.","non-dropping-particle":"","parse-names":false,"suffix":""},{"dropping-particle":"","family":"Sanchez","given":"Charles A.","non-dropping-particle":"","parse-names":false,"suffix":""},{"dropping-particle":"","family":"Moy","given":"Thomas","non-dropping-particle":"","parse-names":false,"suffix":""},{"dropping-particle":"","family":"Kazemi","given":"Reza","non-dropping-particle":"","parse-names":false,"suffix":""}],"container-title":"Journal of Agricultural and Food Chemistry","id":"ITEM-1","issued":{"date-parts":[["2010"]]},"title":"Method development and application to determine potential plant uptake of antibiotics and other drugs in irrigated crop production systems","type":"article-journal"},"uris":["http://www.mendeley.com/documents/?uuid=90f12e5d-90f3-450e-8903-346286c9c3fa"]}],"mendeley":{"formattedCitation":"(35)","plainTextFormattedCitation":"(35)","previouslyFormattedCitation":"(35)"},"properties":{"noteIndex":0},"schema":"https://github.com/citation-style-language/schema/raw/master/csl-citation.json"}</w:instrText>
      </w:r>
      <w:r w:rsidRPr="009A00CF">
        <w:fldChar w:fldCharType="separate"/>
      </w:r>
      <w:r w:rsidR="00670014" w:rsidRPr="00670014">
        <w:rPr>
          <w:noProof/>
        </w:rPr>
        <w:t>(35)</w:t>
      </w:r>
      <w:r w:rsidRPr="009A00CF">
        <w:fldChar w:fldCharType="end"/>
      </w:r>
      <w:r w:rsidRPr="009A00CF">
        <w:t xml:space="preserve">. In this study, azithromycin and clarithromycin were detected in the roots of </w:t>
      </w:r>
      <w:proofErr w:type="spellStart"/>
      <w:r w:rsidRPr="009A00CF">
        <w:t>bermuda</w:t>
      </w:r>
      <w:proofErr w:type="spellEnd"/>
      <w:r w:rsidRPr="009A00CF">
        <w:t xml:space="preserve"> grass (common livestock feed) at concentrations of 90 and 135 µg/kg respectively; however, concentrations in other studie</w:t>
      </w:r>
      <w:r w:rsidR="00B00DA2">
        <w:t>d</w:t>
      </w:r>
      <w:r w:rsidRPr="009A00CF">
        <w:t xml:space="preserve"> plant species were below limits of detection </w:t>
      </w:r>
      <w:r w:rsidRPr="009A00CF">
        <w:fldChar w:fldCharType="begin" w:fldLock="1"/>
      </w:r>
      <w:r w:rsidR="00D61A69">
        <w:instrText>ADDIN CSL_CITATION {"citationItems":[{"id":"ITEM-1","itemData":{"DOI":"10.1021/jf1028152","ISSN":"00218561","PMID":"20964347","abstract":"Studies have shown the detection of emerging contaminants (ECs), of which pharmaceuticals are a subset, in surface waters across the United States. The objective of this study was to develop methods, and apply them, to evaluate the potential for food chain transfer when EC-containing waters are used for crop irrigation. Greenhouse experiments were performed in which select food crops were irrigated with water spiked with three antibiotics. Field experiments, at two different sites, were conducted. Select crops were irrigated with wastewater effluent known to contain ECs, EC-free well water, and Colorado River water containing trace-level ECs. The results of the greenhouse studies show the potential for uptake of one or more of the antibiotics evaluated, albeit at very low levels. In those food crops watered with wastewater effluent, only an industrial flavoring agent, N,N'-dimethylphenethylamine (DMPEA), was consistently found. None of the evaluated contaminants were found in crops irrigated with Colorado River water. © 2010 American Chemical Society.","author":[{"dropping-particle":"","family":"Jones-Lepp","given":"Tammy L.","non-dropping-particle":"","parse-names":false,"suffix":""},{"dropping-particle":"","family":"Sanchez","given":"Charles A.","non-dropping-particle":"","parse-names":false,"suffix":""},{"dropping-particle":"","family":"Moy","given":"Thomas","non-dropping-particle":"","parse-names":false,"suffix":""},{"dropping-particle":"","family":"Kazemi","given":"Reza","non-dropping-particle":"","parse-names":false,"suffix":""}],"container-title":"Journal of Agricultural and Food Chemistry","id":"ITEM-1","issued":{"date-parts":[["2010"]]},"title":"Method development and application to determine potential plant uptake of antibiotics and other drugs in irrigated crop production systems","type":"article-journal"},"uris":["http://www.mendeley.com/documents/?uuid=90f12e5d-90f3-450e-8903-346286c9c3fa"]}],"mendeley":{"formattedCitation":"(35)","plainTextFormattedCitation":"(35)","previouslyFormattedCitation":"(35)"},"properties":{"noteIndex":0},"schema":"https://github.com/citation-style-language/schema/raw/master/csl-citation.json"}</w:instrText>
      </w:r>
      <w:r w:rsidRPr="009A00CF">
        <w:fldChar w:fldCharType="separate"/>
      </w:r>
      <w:r w:rsidR="00670014" w:rsidRPr="00670014">
        <w:rPr>
          <w:noProof/>
        </w:rPr>
        <w:t>(35)</w:t>
      </w:r>
      <w:r w:rsidRPr="009A00CF">
        <w:fldChar w:fldCharType="end"/>
      </w:r>
      <w:r w:rsidRPr="009A00CF">
        <w:t xml:space="preserve">. Sub-species level differences in uptake have also been observed between 2 cultivars of lettuce and 12 cultivars of Pak choi </w:t>
      </w:r>
      <w:r w:rsidRPr="009A00CF">
        <w:fldChar w:fldCharType="begin" w:fldLock="1"/>
      </w:r>
      <w:r w:rsidR="00D61A69">
        <w:instrText>ADDIN CSL_CITATION {"citationItems":[{"id":"ITEM-1","itemData":{"DOI":"10.1016/j.envpol.2019.113115","ISSN":"18736424","abstract":"There is a lack of understanding about the potential accumulation of antibiotics in plants exposed to low-dose contaminated soil. 12 Brassica rapa subsp. chinensis cultivars were used to investigate the different accumulation capacities of sulfamethoxypyridazine, tetracycline, ofloxacin, norfloxacin and difloxacin from the soil. The results showed a significant variation (p &lt; 0.05) among the 12 cultivars in the accumulation of antibiotics. Cultivars Y1 and Y2 had the highest accumulation capacity with average concentrations of 3.26 and 3.00 μg kg−1, respectively, while cultivars Y4 and Y9 had the lowest accumulation capacity with average concentrations of 0.83 and 0.89 μg kg−1. The average antibiotic concentration in all edible part samples (2.74 μg kg−1) of the treatment group was about 3.0-fold of that of the control group (0.93 μg kg−1). The average bioconcentration factors of sulfamethoxypyridazine, tetracycline, ofloxacin, norfloxacin and difloxacin were 0.051, 0.031, 0.017, 0.036 and 0.034, respectively, indicating a higher uptake of sulfamethoxypyridazine compared to ofloxacin. And the mobility of antibiotics in soil is a main factor affecting the bioavailability for plants. The average concentration of antibiotics in edible parts of cultivar Y12 on the 25th and 45th day were 1.52 and 1.73 μg kg−1 and that of the roots were 3.73 and 6.61 μg kg−1, respectively. The concentrations of tetracycline and difloxacin in the edible parts and roots significantly increased with growing time, while the concentration of sulfamethoxypyridazine and ofloxacin changed little throughout the growing period. The potential risks of antibiotics in vegetables on human health cannot be ignored. Overall, attention should be paid to the translocation of antibiotics from soil to plants. Twelve pak choi cultivars had significantly different responses to five antibiotics at different growing times, even when they were exposed to low-dose contaminated soil.","author":[{"dropping-particle":"","family":"Yu","given":"Xiaolu","non-dropping-particle":"","parse-names":false,"suffix":""},{"dropping-particle":"","family":"Liu","given":"Xiaoxia","non-dropping-particle":"","parse-names":false,"suffix":""},{"dropping-particle":"","family":"Liu","given":"Hang","non-dropping-particle":"","parse-names":false,"suffix":""},{"dropping-particle":"","family":"Chen","given":"Junhao","non-dropping-particle":"","parse-names":false,"suffix":""},{"dropping-particle":"","family":"Sun","given":"Ying","non-dropping-particle":"","parse-names":false,"suffix":""}],"container-title":"Environmental Pollution","id":"ITEM-1","issued":{"date-parts":[["2019"]]},"title":"The accumulation and distribution of five antibiotics from soil in 12 cultivars of pak choi","type":"article-journal"},"uris":["http://www.mendeley.com/documents/?uuid=cc0dc53e-8a86-4d07-91db-4fd2e9938b92"]},{"id":"ITEM-2","itemData":{"DOI":"10.1016/j.envpol.2014.11.018","ISSN":"18736424","PMID":"25483595","abstract":"The use of wastewater for irrigation may introduce antimicrobials and human pathogens into the food supply through vegetative uptake. The objective of this study was to investigate the uptake of three antimicrobials and Salmonella in two lettuce cultivars. After repeated subirrigation with synthetic wastewater, lettuce leaves and soil were collected at three sequential harvests. The internalization frequency of Salmonella in lettuce was low. A soil horizon-influenced Salmonella concentration gradient was determined with concentrations in bottom soil 2 log CFU/g higher than in top soil. Lincomycin and sulfamethoxazole were recovered from lettuce leaves at concentrations as high as 822 ng/g and 125 ng/g fresh weight, respectively. Antimicrobial concentrations in lettuce decreased from the first to the third harvest suggesting that the plant growth rate may exceed antimicrobial uptake rates. Accumulation of antimicrobials was significantly different between cultivars demonstrating a subspecies level variation in uptake of antibiotics in lettuce.","author":[{"dropping-particle":"","family":"Sallach","given":"J. Brett","non-dropping-particle":"","parse-names":false,"suffix":""},{"dropping-particle":"","family":"Zhang","given":"Yuping","non-dropping-particle":"","parse-names":false,"suffix":""},{"dropping-particle":"","family":"Hodges","given":"Laurie","non-dropping-particle":"","parse-names":false,"suffix":""},{"dropping-particle":"","family":"Snow","given":"Daniel","non-dropping-particle":"","parse-names":false,"suffix":""},{"dropping-particle":"","family":"Li","given":"Xu","non-dropping-particle":"","parse-names":false,"suffix":""},{"dropping-particle":"","family":"Bartelt-Hunt","given":"Shannon","non-dropping-particle":"","parse-names":false,"suffix":""}],"container-title":"Environmental Pollution","id":"ITEM-2","issued":{"date-parts":[["2015"]]},"title":"Concomitant uptake of antimicrobials and Salmonella in soil and into lettuce following wastewater irrigation","type":"article-journal"},"uris":["http://www.mendeley.com/documents/?uuid=2e75ca5a-f816-4d89-b518-61a05cf92a41"]}],"mendeley":{"formattedCitation":"(51,53)","plainTextFormattedCitation":"(51,53)","previouslyFormattedCitation":"(51,53)"},"properties":{"noteIndex":0},"schema":"https://github.com/citation-style-language/schema/raw/master/csl-citation.json"}</w:instrText>
      </w:r>
      <w:r w:rsidRPr="009A00CF">
        <w:fldChar w:fldCharType="separate"/>
      </w:r>
      <w:r w:rsidR="00670014" w:rsidRPr="00670014">
        <w:rPr>
          <w:noProof/>
        </w:rPr>
        <w:t>(51,53)</w:t>
      </w:r>
      <w:r w:rsidRPr="009A00CF">
        <w:fldChar w:fldCharType="end"/>
      </w:r>
      <w:r w:rsidRPr="009A00CF">
        <w:t xml:space="preserve">. In the most recent study, uptake of 5 antibiotics was compared in 12 different cultivars of Pak choi grown in low-dose antibiotic-contaminated soils </w:t>
      </w:r>
      <w:r w:rsidRPr="009A00CF">
        <w:fldChar w:fldCharType="begin" w:fldLock="1"/>
      </w:r>
      <w:r w:rsidR="00D61A69">
        <w:instrText>ADDIN CSL_CITATION {"citationItems":[{"id":"ITEM-1","itemData":{"DOI":"10.1016/j.envpol.2019.113115","ISSN":"18736424","abstract":"There is a lack of understanding about the potential accumulation of antibiotics in plants exposed to low-dose contaminated soil. 12 Brassica rapa subsp. chinensis cultivars were used to investigate the different accumulation capacities of sulfamethoxypyridazine, tetracycline, ofloxacin, norfloxacin and difloxacin from the soil. The results showed a significant variation (p &lt; 0.05) among the 12 cultivars in the accumulation of antibiotics. Cultivars Y1 and Y2 had the highest accumulation capacity with average concentrations of 3.26 and 3.00 μg kg−1, respectively, while cultivars Y4 and Y9 had the lowest accumulation capacity with average concentrations of 0.83 and 0.89 μg kg−1. The average antibiotic concentration in all edible part samples (2.74 μg kg−1) of the treatment group was about 3.0-fold of that of the control group (0.93 μg kg−1). The average bioconcentration factors of sulfamethoxypyridazine, tetracycline, ofloxacin, norfloxacin and difloxacin were 0.051, 0.031, 0.017, 0.036 and 0.034, respectively, indicating a higher uptake of sulfamethoxypyridazine compared to ofloxacin. And the mobility of antibiotics in soil is a main factor affecting the bioavailability for plants. The average concentration of antibiotics in edible parts of cultivar Y12 on the 25th and 45th day were 1.52 and 1.73 μg kg−1 and that of the roots were 3.73 and 6.61 μg kg−1, respectively. The concentrations of tetracycline and difloxacin in the edible parts and roots significantly increased with growing time, while the concentration of sulfamethoxypyridazine and ofloxacin changed little throughout the growing period. The potential risks of antibiotics in vegetables on human health cannot be ignored. Overall, attention should be paid to the translocation of antibiotics from soil to plants. Twelve pak choi cultivars had significantly different responses to five antibiotics at different growing times, even when they were exposed to low-dose contaminated soil.","author":[{"dropping-particle":"","family":"Yu","given":"Xiaolu","non-dropping-particle":"","parse-names":false,"suffix":""},{"dropping-particle":"","family":"Liu","given":"Xiaoxia","non-dropping-particle":"","parse-names":false,"suffix":""},{"dropping-particle":"","family":"Liu","given":"Hang","non-dropping-particle":"","parse-names":false,"suffix":""},{"dropping-particle":"","family":"Chen","given":"Junhao","non-dropping-particle":"","parse-names":false,"suffix":""},{"dropping-particle":"","family":"Sun","given":"Ying","non-dropping-particle":"","parse-names":false,"suffix":""}],"container-title":"Environmental Pollution","id":"ITEM-1","issued":{"date-parts":[["2019"]]},"title":"The accumulation and distribution of five antibiotics from soil in 12 cultivars of pak choi","type":"article-journal"},"uris":["http://www.mendeley.com/documents/?uuid=cc0dc53e-8a86-4d07-91db-4fd2e9938b92"]}],"mendeley":{"formattedCitation":"(53)","plainTextFormattedCitation":"(53)","previouslyFormattedCitation":"(53)"},"properties":{"noteIndex":0},"schema":"https://github.com/citation-style-language/schema/raw/master/csl-citation.json"}</w:instrText>
      </w:r>
      <w:r w:rsidRPr="009A00CF">
        <w:fldChar w:fldCharType="separate"/>
      </w:r>
      <w:r w:rsidR="00670014" w:rsidRPr="00670014">
        <w:rPr>
          <w:noProof/>
        </w:rPr>
        <w:t>(53)</w:t>
      </w:r>
      <w:r w:rsidRPr="009A00CF">
        <w:fldChar w:fldCharType="end"/>
      </w:r>
      <w:r w:rsidRPr="009A00CF">
        <w:t xml:space="preserve">. Results showed significant variation in uptake dependant on both the antibiotic compound applied and the studied cultivar, with concentrations in the edible portion of the plants ranging from 1.46 – 4.26 </w:t>
      </w:r>
      <w:r w:rsidRPr="009A00CF">
        <w:rPr>
          <w:rFonts w:cstheme="minorHAnsi"/>
        </w:rPr>
        <w:t>µ</w:t>
      </w:r>
      <w:r w:rsidRPr="009A00CF">
        <w:t xml:space="preserve">g/kg in the different cultivars </w:t>
      </w:r>
      <w:r w:rsidRPr="009A00CF">
        <w:fldChar w:fldCharType="begin" w:fldLock="1"/>
      </w:r>
      <w:r w:rsidR="00D61A69">
        <w:instrText>ADDIN CSL_CITATION {"citationItems":[{"id":"ITEM-1","itemData":{"DOI":"10.1016/j.envpol.2019.113115","ISSN":"18736424","abstract":"There is a lack of understanding about the potential accumulation of antibiotics in plants exposed to low-dose contaminated soil. 12 Brassica rapa subsp. chinensis cultivars were used to investigate the different accumulation capacities of sulfamethoxypyridazine, tetracycline, ofloxacin, norfloxacin and difloxacin from the soil. The results showed a significant variation (p &lt; 0.05) among the 12 cultivars in the accumulation of antibiotics. Cultivars Y1 and Y2 had the highest accumulation capacity with average concentrations of 3.26 and 3.00 μg kg−1, respectively, while cultivars Y4 and Y9 had the lowest accumulation capacity with average concentrations of 0.83 and 0.89 μg kg−1. The average antibiotic concentration in all edible part samples (2.74 μg kg−1) of the treatment group was about 3.0-fold of that of the control group (0.93 μg kg−1). The average bioconcentration factors of sulfamethoxypyridazine, tetracycline, ofloxacin, norfloxacin and difloxacin were 0.051, 0.031, 0.017, 0.036 and 0.034, respectively, indicating a higher uptake of sulfamethoxypyridazine compared to ofloxacin. And the mobility of antibiotics in soil is a main factor affecting the bioavailability for plants. The average concentration of antibiotics in edible parts of cultivar Y12 on the 25th and 45th day were 1.52 and 1.73 μg kg−1 and that of the roots were 3.73 and 6.61 μg kg−1, respectively. The concentrations of tetracycline and difloxacin in the edible parts and roots significantly increased with growing time, while the concentration of sulfamethoxypyridazine and ofloxacin changed little throughout the growing period. The potential risks of antibiotics in vegetables on human health cannot be ignored. Overall, attention should be paid to the translocation of antibiotics from soil to plants. Twelve pak choi cultivars had significantly different responses to five antibiotics at different growing times, even when they were exposed to low-dose contaminated soil.","author":[{"dropping-particle":"","family":"Yu","given":"Xiaolu","non-dropping-particle":"","parse-names":false,"suffix":""},{"dropping-particle":"","family":"Liu","given":"Xiaoxia","non-dropping-particle":"","parse-names":false,"suffix":""},{"dropping-particle":"","family":"Liu","given":"Hang","non-dropping-particle":"","parse-names":false,"suffix":""},{"dropping-particle":"","family":"Chen","given":"Junhao","non-dropping-particle":"","parse-names":false,"suffix":""},{"dropping-particle":"","family":"Sun","given":"Ying","non-dropping-particle":"","parse-names":false,"suffix":""}],"container-title":"Environmental Pollution","id":"ITEM-1","issued":{"date-parts":[["2019"]]},"title":"The accumulation and distribution of five antibiotics from soil in 12 cultivars of pak choi","type":"article-journal"},"uris":["http://www.mendeley.com/documents/?uuid=cc0dc53e-8a86-4d07-91db-4fd2e9938b92"]}],"mendeley":{"formattedCitation":"(53)","plainTextFormattedCitation":"(53)","previouslyFormattedCitation":"(53)"},"properties":{"noteIndex":0},"schema":"https://github.com/citation-style-language/schema/raw/master/csl-citation.json"}</w:instrText>
      </w:r>
      <w:r w:rsidRPr="009A00CF">
        <w:fldChar w:fldCharType="separate"/>
      </w:r>
      <w:r w:rsidR="00670014" w:rsidRPr="00670014">
        <w:rPr>
          <w:noProof/>
        </w:rPr>
        <w:t>(53)</w:t>
      </w:r>
      <w:r w:rsidRPr="009A00CF">
        <w:fldChar w:fldCharType="end"/>
      </w:r>
      <w:r w:rsidRPr="009A00CF">
        <w:t>.</w:t>
      </w:r>
    </w:p>
    <w:p w14:paraId="30F2E30F" w14:textId="6C0F5DB7" w:rsidR="002F7BD6" w:rsidRPr="009A00CF" w:rsidRDefault="002F7BD6" w:rsidP="002F7BD6">
      <w:pPr>
        <w:spacing w:line="360" w:lineRule="auto"/>
      </w:pPr>
      <w:r w:rsidRPr="009A00CF">
        <w:t xml:space="preserve">Accumulation of antibiotic compounds in various plant tissues has revealed differential patterns in root, shoot, stem, </w:t>
      </w:r>
      <w:proofErr w:type="gramStart"/>
      <w:r w:rsidRPr="009A00CF">
        <w:t>leaf</w:t>
      </w:r>
      <w:proofErr w:type="gramEnd"/>
      <w:r w:rsidRPr="009A00CF">
        <w:t xml:space="preserve"> and fruit concentrations. A study comparing the uptake of multiple antibiotic compounds described this variation in accumulation site, demonstrating uptake of enrofloxacin in all organs of red cabbage plants, but in different concentrations. Fresh weight concentrations of up to 16.9 </w:t>
      </w:r>
      <w:r w:rsidRPr="009A00CF">
        <w:rPr>
          <w:rFonts w:cstheme="minorHAnsi"/>
        </w:rPr>
        <w:t>µ</w:t>
      </w:r>
      <w:r w:rsidRPr="009A00CF">
        <w:t xml:space="preserve">g/kg were recorded in the edible inner leaves and lower concentrations of approximately 10 </w:t>
      </w:r>
      <w:r w:rsidRPr="009A00CF">
        <w:rPr>
          <w:rFonts w:cstheme="minorHAnsi"/>
        </w:rPr>
        <w:t>µ</w:t>
      </w:r>
      <w:r w:rsidRPr="009A00CF">
        <w:t xml:space="preserve">g/kg in the roots and outer leaves </w:t>
      </w:r>
      <w:r w:rsidRPr="009A00CF">
        <w:fldChar w:fldCharType="begin" w:fldLock="1"/>
      </w:r>
      <w:r w:rsidR="00D61A69">
        <w:instrText>ADDIN CSL_CITATION {"citationItems":[{"id":"ITEM-1","itemData":{"DOI":"10.1007/s00003-015-1008-y","ISSN":"16615751","abstract":"A large source of antibiotic active compounds and resistant bacteria is livestock waste, distributed as fertilizer on fields, used for vegetable cultivation. Frequently consumed vegetable, contaminated by low levels of antibiotics, may contribute to the development of bacterial antibiotic resistance. The objective of this work was to estimate the possible role of red cabbage as reservoir and carrier of antibiotic contaminants into the food chain. Red cabbage was exposed to antibiotics in hydroponic cultures and farming conditions. Enrofloxacin (ENR), chlortetracycline (CTC), monensin (MON) and amoxicillin (AMO) were separately added to nutrient solutions. Analysed by sequential extraction and LC–MS/MS methods, the plants revealed a remarkable uptake of CTC and in particular ENR (old leaves 0.22 mg/kg fresh weight (fw) CTC, 6.0 mg/kg fw ENR; roots up to 215.0 mg/kg fw CTC, 14.6 mg/kg fw ENR). The uptake of MON was significantly lower and AMO was not detectable. Red cabbage was also grown on manure-fertilized plots. The pig manure contained defined amounts of CTC and ENR (50 and 150 mg/kg). At harvest the edible parts of cabbage had between 9.2 to 16.9 µg/kg fw ENR, while there was no evidence obtained for the uptake of CTC. Finally, production steps of canned red cabbage were examined for carry over effects. Traces of tetracycline (16.4–19.2 µg/kg fw) were detected in supplies of freshly harvested vegetable, grown conventionally, but not in the marketable final product.","author":[{"dropping-particle":"","family":"Chowdhury","given":"Farzana","non-dropping-particle":"","parse-names":false,"suffix":""},{"dropping-particle":"","family":"Langenkämper","given":"Georg","non-dropping-particle":"","parse-names":false,"suffix":""},{"dropping-particle":"","family":"Grote","given":"Manfred","non-dropping-particle":"","parse-names":false,"suffix":""}],"container-title":"Journal fur Verbraucherschutz und Lebensmittelsicherheit","id":"ITEM-1","issued":{"date-parts":[["2016"]]},"title":"Studies on uptake and distribution of antibiotics in red cabbage","type":"article-journal"},"uris":["http://www.mendeley.com/documents/?uuid=44d191ef-c054-458c-b397-4207c30192e0"]}],"mendeley":{"formattedCitation":"(38)","plainTextFormattedCitation":"(38)","previouslyFormattedCitation":"(38)"},"properties":{"noteIndex":0},"schema":"https://github.com/citation-style-language/schema/raw/master/csl-citation.json"}</w:instrText>
      </w:r>
      <w:r w:rsidRPr="009A00CF">
        <w:fldChar w:fldCharType="separate"/>
      </w:r>
      <w:r w:rsidR="00670014" w:rsidRPr="00670014">
        <w:rPr>
          <w:noProof/>
        </w:rPr>
        <w:t>(38)</w:t>
      </w:r>
      <w:r w:rsidRPr="009A00CF">
        <w:fldChar w:fldCharType="end"/>
      </w:r>
      <w:r w:rsidRPr="009A00CF">
        <w:t xml:space="preserve">. In the same study, chlortetracycline primarily accumulated in red cabbage roots at significantly higher fresh weight concentrations (215 </w:t>
      </w:r>
      <w:r w:rsidRPr="009A00CF">
        <w:rPr>
          <w:rFonts w:cstheme="minorHAnsi"/>
        </w:rPr>
        <w:t>µ</w:t>
      </w:r>
      <w:r w:rsidRPr="009A00CF">
        <w:t xml:space="preserve">g/kg) following uptake from antibiotic-spiked soils </w:t>
      </w:r>
      <w:r w:rsidRPr="009A00CF">
        <w:fldChar w:fldCharType="begin" w:fldLock="1"/>
      </w:r>
      <w:r w:rsidR="00D61A69">
        <w:instrText>ADDIN CSL_CITATION {"citationItems":[{"id":"ITEM-1","itemData":{"DOI":"10.1007/s00003-015-1008-y","ISSN":"16615751","abstract":"A large source of antibiotic active compounds and resistant bacteria is livestock waste, distributed as fertilizer on fields, used for vegetable cultivation. Frequently consumed vegetable, contaminated by low levels of antibiotics, may contribute to the development of bacterial antibiotic resistance. The objective of this work was to estimate the possible role of red cabbage as reservoir and carrier of antibiotic contaminants into the food chain. Red cabbage was exposed to antibiotics in hydroponic cultures and farming conditions. Enrofloxacin (ENR), chlortetracycline (CTC), monensin (MON) and amoxicillin (AMO) were separately added to nutrient solutions. Analysed by sequential extraction and LC–MS/MS methods, the plants revealed a remarkable uptake of CTC and in particular ENR (old leaves 0.22 mg/kg fresh weight (fw) CTC, 6.0 mg/kg fw ENR; roots up to 215.0 mg/kg fw CTC, 14.6 mg/kg fw ENR). The uptake of MON was significantly lower and AMO was not detectable. Red cabbage was also grown on manure-fertilized plots. The pig manure contained defined amounts of CTC and ENR (50 and 150 mg/kg). At harvest the edible parts of cabbage had between 9.2 to 16.9 µg/kg fw ENR, while there was no evidence obtained for the uptake of CTC. Finally, production steps of canned red cabbage were examined for carry over effects. Traces of tetracycline (16.4–19.2 µg/kg fw) were detected in supplies of freshly harvested vegetable, grown conventionally, but not in the marketable final product.","author":[{"dropping-particle":"","family":"Chowdhury","given":"Farzana","non-dropping-particle":"","parse-names":false,"suffix":""},{"dropping-particle":"","family":"Langenkämper","given":"Georg","non-dropping-particle":"","parse-names":false,"suffix":""},{"dropping-particle":"","family":"Grote","given":"Manfred","non-dropping-particle":"","parse-names":false,"suffix":""}],"container-title":"Journal fur Verbraucherschutz und Lebensmittelsicherheit","id":"ITEM-1","issued":{"date-parts":[["2016"]]},"title":"Studies on uptake and distribution of antibiotics in red cabbage","type":"article-journal"},"uris":["http://www.mendeley.com/documents/?uuid=44d191ef-c054-458c-b397-4207c30192e0"]}],"mendeley":{"formattedCitation":"(38)","plainTextFormattedCitation":"(38)","previouslyFormattedCitation":"(38)"},"properties":{"noteIndex":0},"schema":"https://github.com/citation-style-language/schema/raw/master/csl-citation.json"}</w:instrText>
      </w:r>
      <w:r w:rsidRPr="009A00CF">
        <w:fldChar w:fldCharType="separate"/>
      </w:r>
      <w:r w:rsidR="00670014" w:rsidRPr="00670014">
        <w:rPr>
          <w:noProof/>
        </w:rPr>
        <w:t>(38)</w:t>
      </w:r>
      <w:r w:rsidRPr="009A00CF">
        <w:fldChar w:fldCharType="end"/>
      </w:r>
      <w:r w:rsidRPr="009A00CF">
        <w:t xml:space="preserve">. </w:t>
      </w:r>
    </w:p>
    <w:p w14:paraId="70FD8532" w14:textId="21A34AAA" w:rsidR="002F7BD6" w:rsidRPr="009A00CF" w:rsidRDefault="002F7BD6" w:rsidP="002F7BD6">
      <w:pPr>
        <w:spacing w:line="360" w:lineRule="auto"/>
      </w:pPr>
      <w:r w:rsidRPr="009A00CF">
        <w:t xml:space="preserve">Uptake has also been shown to impact plant growth and health. Tetracyclines and sulfonimines have been shown to inhibit germination of oat, rice and cucumber plants,  with sulfonimine exposure resulting in </w:t>
      </w:r>
      <w:r w:rsidR="00B00DA2">
        <w:t xml:space="preserve">a </w:t>
      </w:r>
      <w:r w:rsidRPr="009A00CF">
        <w:t xml:space="preserve">significant </w:t>
      </w:r>
      <w:r w:rsidR="00B00DA2">
        <w:t>reduction</w:t>
      </w:r>
      <w:r w:rsidR="00B00DA2" w:rsidRPr="009A00CF">
        <w:t xml:space="preserve"> </w:t>
      </w:r>
      <w:r w:rsidRPr="009A00CF">
        <w:t xml:space="preserve">in seedling height and root length in rice plants </w:t>
      </w:r>
      <w:r w:rsidRPr="009A00CF">
        <w:fldChar w:fldCharType="begin" w:fldLock="1"/>
      </w:r>
      <w:r w:rsidR="00D61A69">
        <w:instrText>ADDIN CSL_CITATION {"citationItems":[{"id":"ITEM-1","itemData":{"DOI":"10.1016/j.envpol.2008.12.021","ISSN":"02697491","PMID":"19157661","abstract":"The potential impact of six antibiotics (chlortetracycline, tetracycline and tylosin; sulfamethoxazole, sulfamethazine and trimethoprim) on plant growth and soil quality was studied by using seed germination test on filter paper and plant growth test in soil, soil respiration and phosphatase activity tests. The phytotoxic effects varied between the antibiotics and between plant species (sweet oat, rice and cucumber). Rice was most sensitive to sulfamethoxazole with the EC10 value of 0.1 mg/L. The antibiotics tested inhibited soil phosphatase activity during the 22 days' incubation. Significant effects on soil respiration were found for the two sulfonamides (sulfamethoxazole and sulfamethazine) and trimethoprim, whereas little effects were observed for the two tetracyclines and tylosin. The effective concentrations (EC10 values) for soil respiration in the first 2 days were 7 mg/kg for sulfamethoxazole, 13 mg/kg for sulfamethazine and 20 mg/kg for trimethoprim. Antibiotic residues in manure and soils may affect soil microbial and enzyme activities. © 2008 Elsevier Ltd. All rights reserved.","author":[{"dropping-particle":"","family":"Liu","given":"Feng","non-dropping-particle":"","parse-names":false,"suffix":""},{"dropping-particle":"","family":"Ying","given":"Guang Guo","non-dropping-particle":"","parse-names":false,"suffix":""},{"dropping-particle":"","family":"Tao","given":"Ran","non-dropping-particle":"","parse-names":false,"suffix":""},{"dropping-particle":"","family":"Zhao","given":"Jian Liang","non-dropping-particle":"","parse-names":false,"suffix":""},{"dropping-particle":"","family":"Yang","given":"Ji Feng","non-dropping-particle":"","parse-names":false,"suffix":""},{"dropping-particle":"","family":"Zhao","given":"Lan Feng","non-dropping-particle":"","parse-names":false,"suffix":""}],"container-title":"Environmental Pollution","id":"ITEM-1","issued":{"date-parts":[["2009"]]},"title":"Effects of six selected antibiotics on plant growth and soil microbial and enzymatic activities","type":"article-journal"},"uris":["http://www.mendeley.com/documents/?uuid=f676bb85-3789-4a7d-983c-0c859a31154e"]}],"mendeley":{"formattedCitation":"(39)","plainTextFormattedCitation":"(39)","previouslyFormattedCitation":"(39)"},"properties":{"noteIndex":0},"schema":"https://github.com/citation-style-language/schema/raw/master/csl-citation.json"}</w:instrText>
      </w:r>
      <w:r w:rsidRPr="009A00CF">
        <w:fldChar w:fldCharType="separate"/>
      </w:r>
      <w:r w:rsidR="00670014" w:rsidRPr="00670014">
        <w:rPr>
          <w:noProof/>
        </w:rPr>
        <w:t>(39)</w:t>
      </w:r>
      <w:r w:rsidRPr="009A00CF">
        <w:fldChar w:fldCharType="end"/>
      </w:r>
      <w:r w:rsidRPr="009A00CF">
        <w:t xml:space="preserve">. In a further study, exposure to tetracycline and chlortetracycline resulted in stunted growth in pinto beans, and </w:t>
      </w:r>
      <w:r w:rsidRPr="009A00CF">
        <w:lastRenderedPageBreak/>
        <w:t xml:space="preserve">triggered the release of plant stress proteins (glutathione-S-transferases and peroxidases) in maize plants </w:t>
      </w:r>
      <w:r w:rsidRPr="009A00CF">
        <w:fldChar w:fldCharType="begin" w:fldLock="1"/>
      </w:r>
      <w:r w:rsidR="00D61A69">
        <w:instrText>ADDIN CSL_CITATION {"citationItems":[{"id":"ITEM-1","itemData":{"DOI":"10.1021/es061651j","ISSN":"0013-936X","author":[{"dropping-particle":"","family":"Farkas","given":"Michael H","non-dropping-particle":"","parse-names":false,"suffix":""},{"dropping-particle":"","family":"Berry","given":"James O","non-dropping-particle":"","parse-names":false,"suffix":""},{"dropping-particle":"","family":"Aga","given":"Diana S","non-dropping-particle":"","parse-names":false,"suffix":""}],"container-title":"Environmental Science &amp; Technology","id":"ITEM-1","issue":"4","issued":{"date-parts":[["2007","2","1"]]},"note":"doi: 10.1021/es061651j","page":"1450-1456","publisher":"American Chemical Society","title":"Chlortetracycline Detoxification in Maize via Induction of Glutathione S-Transferases after Antibiotic Exposure","type":"article-journal","volume":"41"},"uris":["http://www.mendeley.com/documents/?uuid=785310d0-5bb7-49d0-adf5-d675dcae5980"]}],"mendeley":{"formattedCitation":"(44)","plainTextFormattedCitation":"(44)","previouslyFormattedCitation":"(44)"},"properties":{"noteIndex":0},"schema":"https://github.com/citation-style-language/schema/raw/master/csl-citation.json"}</w:instrText>
      </w:r>
      <w:r w:rsidRPr="009A00CF">
        <w:fldChar w:fldCharType="separate"/>
      </w:r>
      <w:r w:rsidR="00670014" w:rsidRPr="00670014">
        <w:rPr>
          <w:noProof/>
        </w:rPr>
        <w:t>(44)</w:t>
      </w:r>
      <w:r w:rsidRPr="009A00CF">
        <w:fldChar w:fldCharType="end"/>
      </w:r>
      <w:r w:rsidRPr="009A00CF">
        <w:t xml:space="preserve">. A similar response to tetracycline exposure has also been observed in the model plant species, </w:t>
      </w:r>
      <w:r w:rsidRPr="009A00CF">
        <w:rPr>
          <w:i/>
          <w:iCs/>
        </w:rPr>
        <w:t xml:space="preserve">Iberis sempervirens </w:t>
      </w:r>
      <w:r w:rsidRPr="009A00CF">
        <w:t xml:space="preserve">L., where exposure resulted in reduced plant growth, development and photosynthetic activity, and an increase in the concentration of enzyme antioxidant agents and antiradical secondary metabolites, indicative of oxidative stress </w:t>
      </w:r>
      <w:r w:rsidRPr="009A00CF">
        <w:fldChar w:fldCharType="begin" w:fldLock="1"/>
      </w:r>
      <w:r w:rsidR="001A1378">
        <w:instrText>ADDIN CSL_CITATION {"citationItems":[{"id":"ITEM-1","itemData":{"DOI":"10.1111/plb.12102","ISSN":"14388677","PMID":"24118651","abstract":"Environmental antibiotic contamination is due mainly to improper and illegal disposal of these molecules that, yet pharmacologically active, are excreted by humans and animals. These compounds contaminate soil, water and plants. Many studies have reported the bioaccumulation of antibiotics in plants and their negative effects on photosynthesis, cell growth and oxidative balance. Therefore, the principal objective of this paper was the study of antibiotic accumulation sites in plants and its uptake modality. Iberis sempervirens L., grown in soil and in agar in the presence or absence of tetracycline, were used as a model system. Using confocal and transmission electron microscopy, we demonstrated that tetracycline was absorbed and propagated in plants through apoplastic transport and also accumulated in intercellular spaces. Tetracycline was rarely detected inside cells (in cytoplasm and mitochondria where, coherent to its pharmacological activity, it probably affected ribosomes), except in stomata. Moreover, we verified and clarified further the phytotoxic effects of tetracycline on plants. We observed that the antibiotic induced a large reduction in plant growth and development and inhibition of photosynthetic activity. As tetracycline may lead to oxidative stress in plants, plant cells tried to balance this disequilibrium by increasing the amount and activity of some endogenous enzyme antioxidant agents (superoxide dismutase 1 and catalase) and levels of antiradical secondary metabolites. © 2014 German Botanical Society and Royal Botanical Society of the Netherlands.","author":[{"dropping-particle":"","family":"Marco","given":"G.","non-dropping-particle":"Di","parse-names":false,"suffix":""},{"dropping-particle":"","family":"Gismondi","given":"A.","non-dropping-particle":"","parse-names":false,"suffix":""},{"dropping-particle":"","family":"Canuti","given":"L.","non-dropping-particle":"","parse-names":false,"suffix":""},{"dropping-particle":"","family":"Scimeca","given":"M.","non-dropping-particle":"","parse-names":false,"suffix":""},{"dropping-particle":"","family":"Volpe","given":"A.","non-dropping-particle":"","parse-names":false,"suffix":""},{"dropping-particle":"","family":"Canini","given":"A.","non-dropping-particle":"","parse-names":false,"suffix":""}],"container-title":"Plant Biology","id":"ITEM-1","issued":{"date-parts":[["2014"]]},"title":"Tetracycline accumulates in Iberis sempervirens L. through apoplastic transport inducing oxidative stress and growth inhibition","type":"article-journal"},"uris":["http://www.mendeley.com/documents/?uuid=8102cf91-4604-4157-9f53-270c2368e35c"]}],"mendeley":{"formattedCitation":"(54)","plainTextFormattedCitation":"(54)","previouslyFormattedCitation":"(54)"},"properties":{"noteIndex":0},"schema":"https://github.com/citation-style-language/schema/raw/master/csl-citation.json"}</w:instrText>
      </w:r>
      <w:r w:rsidRPr="009A00CF">
        <w:fldChar w:fldCharType="separate"/>
      </w:r>
      <w:r w:rsidRPr="009A00CF">
        <w:rPr>
          <w:noProof/>
        </w:rPr>
        <w:t>(54)</w:t>
      </w:r>
      <w:r w:rsidRPr="009A00CF">
        <w:fldChar w:fldCharType="end"/>
      </w:r>
      <w:r w:rsidRPr="009A00CF">
        <w:t>.</w:t>
      </w:r>
    </w:p>
    <w:p w14:paraId="48EBCBB2" w14:textId="50F038D7" w:rsidR="002F7BD6" w:rsidRPr="009A00CF" w:rsidRDefault="002F7BD6" w:rsidP="002F7BD6">
      <w:pPr>
        <w:spacing w:line="360" w:lineRule="auto"/>
      </w:pPr>
      <w:r w:rsidRPr="009A00CF">
        <w:t xml:space="preserve">Antibiotic exposure to humans via the food chain is expected to occur in concentrations below acceptable daily intake, however, relatively few studies investigate the contribution of antibiotic metabolites and transformation products to long term involuntary exposure and possible associated impacts on human health </w:t>
      </w:r>
      <w:r w:rsidRPr="009A00CF">
        <w:fldChar w:fldCharType="begin" w:fldLock="1"/>
      </w:r>
      <w:r w:rsidR="001A1378">
        <w:instrText xml:space="preserve">ADDIN CSL_CITATION {"citationItems":[{"id":"ITEM-1","itemData":{"DOI":"10.1021/jf053041t","ISSN":"00218561","PMID":"16536609","abstract":"Medicines play an important role in the treatment and prevention of disease. Whereas the side effects on human and animal health resulting directly from treatment have been widely documented, only recently have the occurrence and fate of medicines in the environment and the potential consequences for human health been recognized as an issue warranting consideration. Medicines have been shown to be released to soils and to persist in the environment. This study was performed to investigate the potential for a range of veterinary medicines to be taken up from soil by plants used for human consumption and to assess the potential significance of this exposure route in terms of human health. Soil analyses indicated that, for selected substances, measurable residues of these are likely to occur in soils for at least 5 months following application of manure containing these compounds. Experimental studies on the uptake of veterinary medicines into carrot roots (tubers) and lettuce leaves showed that only florfenicol, levamisole, and trimethoprim were taken up by lettuces, whereas diazinon, enrofloxacin, florfenicol, and trimethoprim were detected in carrot roots. Measured concentrations in plant material were used to model potential adult human exposure to these compounds. Although exposure concentrations were appreciable in a few instances, accounting for </w:instrText>
      </w:r>
      <w:r w:rsidR="001A1378">
        <w:rPr>
          <w:rFonts w:ascii="Cambria Math" w:hAnsi="Cambria Math" w:cs="Cambria Math"/>
        </w:rPr>
        <w:instrText>∼</w:instrText>
      </w:r>
      <w:r w:rsidR="001A1378">
        <w:instrText>10% of the acceptable daily intake values (ADI), all were lower than the ADI values, indicating that, at least for compounds with properties similar to those considered here, there is little evidence of an appreciable risk. This exposure route may, however, be important when veterinary medicines have a very low ADI, at which they elicit subtle effects over prolonged periods, or when exposure is occurring via a number of routes at once. Although degradation products (produced in the soil or the plant) were not measured, it is possible for some substances that these could increase the risks to consumers. © 2006 American Chemical Society.","author":[{"dropping-particle":"","family":"Boxall","given":"Alistair B.A.","non-dropping-particle":"","parse-names":false,"suffix":""},{"dropping-particle":"","family":"Johnson","given":"Paul","non-dropping-particle":"","parse-names":false,"suffix":""},{"dropping-particle":"","family":"Smith","given":"Edward J.","non-dropping-particle":"","parse-names":false,"suffix":""},{"dropping-particle":"","family":"Sinclair","given":"Chris J.","non-dropping-particle":"","parse-names":false,"suffix":""},{"dropping-particle":"","family":"Stutt","given":"Edward","non-dropping-particle":"","parse-names":false,"suffix":""},{"dropping-particle":"","family":"Levy","given":"Len S.","non-dropping-particle":"","parse-names":false,"suffix":""}],"container-title":"Journal of Agricultural and Food Chemistry","id":"ITEM-1","issued":{"date-parts":[["2006"]]},"title":"Uptake of veterinary medicines from soils into plants","type":"article-journal"},"uris":["http://www.mendeley.com/documents/?uuid=82171c71-2f71-4fec-8bbf-845e126db24c"]}],"mendeley":{"formattedCitation":"(60)","plainTextFormattedCitation":"(60)","previouslyFormattedCitation":"(60)"},"properties":{"noteIndex":0},"schema":"https://github.com/citation-style-language/schema/raw/master/csl-citation.json"}</w:instrText>
      </w:r>
      <w:r w:rsidRPr="009A00CF">
        <w:fldChar w:fldCharType="separate"/>
      </w:r>
      <w:r w:rsidRPr="009A00CF">
        <w:rPr>
          <w:noProof/>
        </w:rPr>
        <w:t>(60)</w:t>
      </w:r>
      <w:r w:rsidRPr="009A00CF">
        <w:fldChar w:fldCharType="end"/>
      </w:r>
      <w:r w:rsidRPr="009A00CF">
        <w:t xml:space="preserve">. A recent study investigating the transformation of macrolide antibiotics during wastewater treatment suggested that transformation products contributed significantly to total macrolide concentrations, with transformation products of azithromycin making up approximately 25% of total concentrations of azithromycin related compounds in treated wastewater </w:t>
      </w:r>
      <w:r w:rsidRPr="009A00CF">
        <w:fldChar w:fldCharType="begin" w:fldLock="1"/>
      </w:r>
      <w:r w:rsidR="006F3575">
        <w:instrText>ADDIN CSL_CITATION {"citationItems":[{"id":"ITEM-1","itemData":{"DOI":"10.1021/acs.est.9b01420","ISSN":"15205851","abstract":"A one-year study on the occurrence and fate of macrolide antibiotics and their metabolites, synthesis byproducts, and transformation products (TPs) was performed in the wastewater treatment plant of the city of Zagreb (Croatia). The target compounds were found in all analyzed influent and effluent samples with the total concentrations of azithromycin-, clarithromycin-, and erythromycin-related compounds reaching up to 25, 12, and 0.25 μg/L, respectively. The most prominent individual constituents were the parent macrolides azithromycin and clarithromycin. However, a substantial contribution of their derivatives, formed by deglycolysation and microbial phosphorylation, was also detected. In addition, widespread presence of several linearized nontarget TPs was confirmed for the first time in real wastewater samples by suspect screening analysis. Complex characterization of macrolide-derived compounds enabled decoupling of industrial and therapeutic sources from the in situ transformations. Due to the high inputs and incomplete removal and/or formation of several TPs during the conventional wastewater treatment, the average mass load of azithromycinrelated compounds in secondary effluents exceeded 3.0 g/day/1000 inhabitants. This is the first study to reveal the importance of metabolites, byproducts, and TPs for the overall mass balance of macrolide antibiotics in urban wastewater systems.","author":[{"dropping-particle":"","family":"Senta","given":"Ivan","non-dropping-particle":"","parse-names":false,"suffix":""},{"dropping-particle":"","family":"Kostanjevecki","given":"Petra","non-dropping-particle":"","parse-names":false,"suffix":""},{"dropping-particle":"","family":"Krizman-Matasic","given":"Ivona","non-dropping-particle":"","parse-names":false,"suffix":""},{"dropping-particle":"","family":"Terzic","given":"Senka","non-dropping-particle":"","parse-names":false,"suffix":""},{"dropping-particle":"","family":"Ahel","given":"Marijan","non-dropping-particle":"","parse-names":false,"suffix":""}],"container-title":"Environmental Science and Technology","id":"ITEM-1","issued":{"date-parts":[["2019"]]},"title":"Occurrence and behavior of macrolide antibiotics in municipal wastewater treatment: Possible importance of metabolites, synthesis byproducts, and transformation products","type":"article-journal"},"uris":["http://www.mendeley.com/documents/?uuid=583c46de-eead-4f79-b959-9d5c295a51c8"]}],"mendeley":{"formattedCitation":"(173)","plainTextFormattedCitation":"(173)","previouslyFormattedCitation":"(172)"},"properties":{"noteIndex":0},"schema":"https://github.com/citation-style-language/schema/raw/master/csl-citation.json"}</w:instrText>
      </w:r>
      <w:r w:rsidRPr="009A00CF">
        <w:fldChar w:fldCharType="separate"/>
      </w:r>
      <w:r w:rsidR="006F3575" w:rsidRPr="006F3575">
        <w:rPr>
          <w:noProof/>
        </w:rPr>
        <w:t>(173)</w:t>
      </w:r>
      <w:r w:rsidRPr="009A00CF">
        <w:fldChar w:fldCharType="end"/>
      </w:r>
      <w:r w:rsidRPr="009A00CF">
        <w:t xml:space="preserve">. Transformation products derived from clarithromycin were found to increase by 20% following wastewater treatment, suggesting these compounds may exist in noteworthy concentrations and could therefore be taken up by plants during wastewater irrigation </w:t>
      </w:r>
      <w:r w:rsidRPr="009A00CF">
        <w:fldChar w:fldCharType="begin" w:fldLock="1"/>
      </w:r>
      <w:r w:rsidR="006F3575">
        <w:instrText>ADDIN CSL_CITATION {"citationItems":[{"id":"ITEM-1","itemData":{"DOI":"10.1021/acs.est.9b01420","ISSN":"15205851","abstract":"A one-year study on the occurrence and fate of macrolide antibiotics and their metabolites, synthesis byproducts, and transformation products (TPs) was performed in the wastewater treatment plant of the city of Zagreb (Croatia). The target compounds were found in all analyzed influent and effluent samples with the total concentrations of azithromycin-, clarithromycin-, and erythromycin-related compounds reaching up to 25, 12, and 0.25 μg/L, respectively. The most prominent individual constituents were the parent macrolides azithromycin and clarithromycin. However, a substantial contribution of their derivatives, formed by deglycolysation and microbial phosphorylation, was also detected. In addition, widespread presence of several linearized nontarget TPs was confirmed for the first time in real wastewater samples by suspect screening analysis. Complex characterization of macrolide-derived compounds enabled decoupling of industrial and therapeutic sources from the in situ transformations. Due to the high inputs and incomplete removal and/or formation of several TPs during the conventional wastewater treatment, the average mass load of azithromycinrelated compounds in secondary effluents exceeded 3.0 g/day/1000 inhabitants. This is the first study to reveal the importance of metabolites, byproducts, and TPs for the overall mass balance of macrolide antibiotics in urban wastewater systems.","author":[{"dropping-particle":"","family":"Senta","given":"Ivan","non-dropping-particle":"","parse-names":false,"suffix":""},{"dropping-particle":"","family":"Kostanjevecki","given":"Petra","non-dropping-particle":"","parse-names":false,"suffix":""},{"dropping-particle":"","family":"Krizman-Matasic","given":"Ivona","non-dropping-particle":"","parse-names":false,"suffix":""},{"dropping-particle":"","family":"Terzic","given":"Senka","non-dropping-particle":"","parse-names":false,"suffix":""},{"dropping-particle":"","family":"Ahel","given":"Marijan","non-dropping-particle":"","parse-names":false,"suffix":""}],"container-title":"Environmental Science and Technology","id":"ITEM-1","issued":{"date-parts":[["2019"]]},"title":"Occurrence and behavior of macrolide antibiotics in municipal wastewater treatment: Possible importance of metabolites, synthesis byproducts, and transformation products","type":"article-journal"},"uris":["http://www.mendeley.com/documents/?uuid=583c46de-eead-4f79-b959-9d5c295a51c8"]}],"mendeley":{"formattedCitation":"(173)","plainTextFormattedCitation":"(173)","previouslyFormattedCitation":"(172)"},"properties":{"noteIndex":0},"schema":"https://github.com/citation-style-language/schema/raw/master/csl-citation.json"}</w:instrText>
      </w:r>
      <w:r w:rsidRPr="009A00CF">
        <w:fldChar w:fldCharType="separate"/>
      </w:r>
      <w:r w:rsidR="006F3575" w:rsidRPr="006F3575">
        <w:rPr>
          <w:noProof/>
        </w:rPr>
        <w:t>(173)</w:t>
      </w:r>
      <w:r w:rsidRPr="009A00CF">
        <w:fldChar w:fldCharType="end"/>
      </w:r>
      <w:r w:rsidRPr="009A00CF">
        <w:t xml:space="preserve">. Very few studies screen for metabolites and transformation products in plants, however, recent studies have observed integral metabolism and transformation of antibiotic compounds in lettuce, cucumber seedlings and arabidopsis plants </w:t>
      </w:r>
      <w:r w:rsidRPr="009A00CF">
        <w:fldChar w:fldCharType="begin" w:fldLock="1"/>
      </w:r>
      <w:r w:rsidR="001A1378">
        <w:instrText>ADDIN CSL_CITATION {"citationItems":[{"id":"ITEM-1","itemData":{"DOI":"10.1016/j.envpol.2019.02.009","ISSN":"18736424","abstract":"Antibiotics are introduced into agricultural fields by the application of manure or biosolids, or via irrigation using reclaimed wastewater. Antibiotics can enter the terrestrial food chains through plant uptake, which forms an alternative pathway for human exposure to antibiotics. However, previous studies mainly focused on detecting residues of the parent antibiotics, while ignoring the identification of antibiotics transformation products in plants. Here, we evaluated the uptake and metabolism of clarithromycin (CLA) and sulfadiazine (SDZ) in lettuce under controlled hydroponic conditions. The antibiotics and their metabolites were identified by ultra-performance liquid chromatography/quadrupole time-of-flight mass spectrometry (UPLC-QToF-MS/MS) and ultra-performance liquid chromatograph Micromass triple quadrupole mass spectrometry (UPLC−QqQ−MS/MS). The structure of CLA, SDZ and N-acetylated SDZ were confirmed with synthesized standards, verifying the reliability of the identification method. Eight metabolites of CLA and two metabolites of SDZ were detected in both the leaves and roots of lettuce. The metabolites of CLA included phases I and II transformation products, while only phase II metabolites of SDZ were observed in lettuce. The proportion of CLA metabolites was estimated to be greater than 70%, indicating that most of the CLA was metabolized in plant tissues. The proportion of SDZ metabolites was lower than 12% in the leaves and 10% in the roots. Some metabolites might have the ability to increase or acquire antibacterial activity. Therefore, in addition to the parent compounds, metabolites of antibiotics in edible vegetables are also worthy of study for risk assessment and to determine the consequences of long-term exposure.","author":[{"dropping-particle":"","family":"Tian","given":"Run","non-dropping-particle":"","parse-names":false,"suffix":""},{"dropping-particle":"","family":"Zhang","given":"Rong","non-dropping-particle":"","parse-names":false,"suffix":""},{"dropping-particle":"","family":"Uddin","given":"Misbah","non-dropping-particle":"","parse-names":false,"suffix":""},{"dropping-particle":"","family":"Qiao","given":"Xianliang","non-dropping-particle":"","parse-names":false,"suffix":""},{"dropping-particle":"","family":"Chen","given":"Jingwen","non-dropping-particle":"","parse-names":false,"suffix":""},{"dropping-particle":"","family":"Gu","given":"Gege","non-dropping-particle":"","parse-names":false,"suffix":""}],"container-title":"Environmental Pollution","id":"ITEM-1","issued":{"date-parts":[["2019"]]},"title":"Uptake and metabolism of clarithromycin and sulfadiazine in lettuce","type":"article-journal"},"uris":["http://www.mendeley.com/documents/?uuid=6a89f0b2-b423-4760-82fb-e0473e33ad51"]},{"id":"ITEM-2","itemData":{"DOI":"10.1016/j.envpol.2018.07.094","ISSN":"18736424","PMID":"30078686","abstract":"Reclaimed water is a historically underutilized resource. However, with increased population growth and global climate change, reclaimed water is evolving into an economical and sustainable water resource to meet the needs of citizens, industries, and agriculture. The use of recycled water for agricultural irrigation comes with the potential risk of environmental and food contamination by pharmaceuticals and personal care products (PPCPs). The levels of PPCPs in plants will depend on translocation and metabolism in plant tissues. However, relatively little is known about the metabolism of PPCPs in plants. In this study, the metabolism of the antibiotic sulfamethoxazole was investigated in Arabidopsis thaliana cells as well as cucumber seedlings grown under hydroponic conditions. Using high-resolution mass spectrometry and 14C tracing allowed for sulfamethoxazole metabolism to be comprehensively characterized through all metabolic phases. Six phase I and II metabolites were identified in A. thaliana cell cultures and cucumber seedlings. Sulfamethoxazole metabolism followed oxidation and then rapid conjugation with glutathione and leucine. Direct conjugation with the parent compound was also observed via acetylation and glucosylation. At the end of 96 and 168 h incubation, N4-acetylsulfamethoxazole was the major metabolite and &gt;50% of the radiolabeled sulfamethoxazole became non-extractable in both A. thaliana cells and cucumber seedlings suggesting extensive phase III metabolism and detoxification. The study findings provided information for a better understanding of the uptake and metabolism of sulfamethoxazole in higher plants, highlighting the need to consider metabolic intermediates and terminal fate when assessing the risk of PPCPs in the soil-plant continuum.","author":[{"dropping-particle":"","family":"Dudley","given":"Stacia","non-dropping-particle":"","parse-names":false,"suffix":""},{"dropping-particle":"","family":"Sun","given":"Chengliang","non-dropping-particle":"","parse-names":false,"suffix":""},{"dropping-particle":"","family":"Jiang","given":"Ji","non-dropping-particle":"","parse-names":false,"suffix":""},{"dropping-particle":"","family":"Gan","given":"Jay","non-dropping-particle":"","parse-names":false,"suffix":""}],"container-title":"Environmental Pollution","id":"ITEM-2","issued":{"date-parts":[["2018"]]},"title":"Metabolism of sulfamethoxazole in Arabidopsis thaliana cells and cucumber seedlings","type":"article-journal"},"uris":["http://www.mendeley.com/documents/?uuid=6aeeb671-2a5c-4e65-a096-bd0b3a605d87"]}],"mendeley":{"formattedCitation":"(33,68)","plainTextFormattedCitation":"(33,68)","previouslyFormattedCitation":"(33,68)"},"properties":{"noteIndex":0},"schema":"https://github.com/citation-style-language/schema/raw/master/csl-citation.json"}</w:instrText>
      </w:r>
      <w:r w:rsidRPr="009A00CF">
        <w:fldChar w:fldCharType="separate"/>
      </w:r>
      <w:r w:rsidRPr="009A00CF">
        <w:rPr>
          <w:noProof/>
        </w:rPr>
        <w:t>(33,68)</w:t>
      </w:r>
      <w:r w:rsidRPr="009A00CF">
        <w:fldChar w:fldCharType="end"/>
      </w:r>
      <w:r w:rsidRPr="009A00CF">
        <w:t xml:space="preserve">. Extensive transformation of sulfadiazine and clarithromycin was observed in the roots and leaves of lettuce plants grown </w:t>
      </w:r>
      <w:r w:rsidR="00B00DA2">
        <w:t>in</w:t>
      </w:r>
      <w:r w:rsidR="00B00DA2" w:rsidRPr="009A00CF">
        <w:t xml:space="preserve"> </w:t>
      </w:r>
      <w:r w:rsidRPr="009A00CF">
        <w:t xml:space="preserve">hydroponic solutions </w:t>
      </w:r>
      <w:r w:rsidRPr="009A00CF">
        <w:fldChar w:fldCharType="begin" w:fldLock="1"/>
      </w:r>
      <w:r w:rsidR="001A1378">
        <w:instrText>ADDIN CSL_CITATION {"citationItems":[{"id":"ITEM-1","itemData":{"DOI":"10.1016/j.envpol.2019.02.009","ISSN":"18736424","abstract":"Antibiotics are introduced into agricultural fields by the application of manure or biosolids, or via irrigation using reclaimed wastewater. Antibiotics can enter the terrestrial food chains through plant uptake, which forms an alternative pathway for human exposure to antibiotics. However, previous studies mainly focused on detecting residues of the parent antibiotics, while ignoring the identification of antibiotics transformation products in plants. Here, we evaluated the uptake and metabolism of clarithromycin (CLA) and sulfadiazine (SDZ) in lettuce under controlled hydroponic conditions. The antibiotics and their metabolites were identified by ultra-performance liquid chromatography/quadrupole time-of-flight mass spectrometry (UPLC-QToF-MS/MS) and ultra-performance liquid chromatograph Micromass triple quadrupole mass spectrometry (UPLC−QqQ−MS/MS). The structure of CLA, SDZ and N-acetylated SDZ were confirmed with synthesized standards, verifying the reliability of the identification method. Eight metabolites of CLA and two metabolites of SDZ were detected in both the leaves and roots of lettuce. The metabolites of CLA included phases I and II transformation products, while only phase II metabolites of SDZ were observed in lettuce. The proportion of CLA metabolites was estimated to be greater than 70%, indicating that most of the CLA was metabolized in plant tissues. The proportion of SDZ metabolites was lower than 12% in the leaves and 10% in the roots. Some metabolites might have the ability to increase or acquire antibacterial activity. Therefore, in addition to the parent compounds, metabolites of antibiotics in edible vegetables are also worthy of study for risk assessment and to determine the consequences of long-term exposure.","author":[{"dropping-particle":"","family":"Tian","given":"Run","non-dropping-particle":"","parse-names":false,"suffix":""},{"dropping-particle":"","family":"Zhang","given":"Rong","non-dropping-particle":"","parse-names":false,"suffix":""},{"dropping-particle":"","family":"Uddin","given":"Misbah","non-dropping-particle":"","parse-names":false,"suffix":""},{"dropping-particle":"","family":"Qiao","given":"Xianliang","non-dropping-particle":"","parse-names":false,"suffix":""},{"dropping-particle":"","family":"Chen","given":"Jingwen","non-dropping-particle":"","parse-names":false,"suffix":""},{"dropping-particle":"","family":"Gu","given":"Gege","non-dropping-particle":"","parse-names":false,"suffix":""}],"container-title":"Environmental Pollution","id":"ITEM-1","issued":{"date-parts":[["2019"]]},"title":"Uptake and metabolism of clarithromycin and sulfadiazine in lettuce","type":"article-journal"},"uris":["http://www.mendeley.com/documents/?uuid=6a89f0b2-b423-4760-82fb-e0473e33ad51"]}],"mendeley":{"formattedCitation":"(33)","plainTextFormattedCitation":"(33)","previouslyFormattedCitation":"(33)"},"properties":{"noteIndex":0},"schema":"https://github.com/citation-style-language/schema/raw/master/csl-citation.json"}</w:instrText>
      </w:r>
      <w:r w:rsidRPr="009A00CF">
        <w:fldChar w:fldCharType="separate"/>
      </w:r>
      <w:r w:rsidRPr="009A00CF">
        <w:rPr>
          <w:noProof/>
        </w:rPr>
        <w:t>(33)</w:t>
      </w:r>
      <w:r w:rsidRPr="009A00CF">
        <w:fldChar w:fldCharType="end"/>
      </w:r>
      <w:r w:rsidRPr="009A00CF">
        <w:t xml:space="preserve">. Eight metabolites of clarithromycin and 2 metabolites of sulfadiazine were detected, with metabolites accounting for &gt; 70 % and &lt; 12 %  of the total clarithromycin and sulfadiazine taken up respectively </w:t>
      </w:r>
      <w:r w:rsidRPr="009A00CF">
        <w:fldChar w:fldCharType="begin" w:fldLock="1"/>
      </w:r>
      <w:r w:rsidR="001A1378">
        <w:instrText>ADDIN CSL_CITATION {"citationItems":[{"id":"ITEM-1","itemData":{"DOI":"10.1016/j.envpol.2019.02.009","ISSN":"18736424","abstract":"Antibiotics are introduced into agricultural fields by the application of manure or biosolids, or via irrigation using reclaimed wastewater. Antibiotics can enter the terrestrial food chains through plant uptake, which forms an alternative pathway for human exposure to antibiotics. However, previous studies mainly focused on detecting residues of the parent antibiotics, while ignoring the identification of antibiotics transformation products in plants. Here, we evaluated the uptake and metabolism of clarithromycin (CLA) and sulfadiazine (SDZ) in lettuce under controlled hydroponic conditions. The antibiotics and their metabolites were identified by ultra-performance liquid chromatography/quadrupole time-of-flight mass spectrometry (UPLC-QToF-MS/MS) and ultra-performance liquid chromatograph Micromass triple quadrupole mass spectrometry (UPLC−QqQ−MS/MS). The structure of CLA, SDZ and N-acetylated SDZ were confirmed with synthesized standards, verifying the reliability of the identification method. Eight metabolites of CLA and two metabolites of SDZ were detected in both the leaves and roots of lettuce. The metabolites of CLA included phases I and II transformation products, while only phase II metabolites of SDZ were observed in lettuce. The proportion of CLA metabolites was estimated to be greater than 70%, indicating that most of the CLA was metabolized in plant tissues. The proportion of SDZ metabolites was lower than 12% in the leaves and 10% in the roots. Some metabolites might have the ability to increase or acquire antibacterial activity. Therefore, in addition to the parent compounds, metabolites of antibiotics in edible vegetables are also worthy of study for risk assessment and to determine the consequences of long-term exposure.","author":[{"dropping-particle":"","family":"Tian","given":"Run","non-dropping-particle":"","parse-names":false,"suffix":""},{"dropping-particle":"","family":"Zhang","given":"Rong","non-dropping-particle":"","parse-names":false,"suffix":""},{"dropping-particle":"","family":"Uddin","given":"Misbah","non-dropping-particle":"","parse-names":false,"suffix":""},{"dropping-particle":"","family":"Qiao","given":"Xianliang","non-dropping-particle":"","parse-names":false,"suffix":""},{"dropping-particle":"","family":"Chen","given":"Jingwen","non-dropping-particle":"","parse-names":false,"suffix":""},{"dropping-particle":"","family":"Gu","given":"Gege","non-dropping-particle":"","parse-names":false,"suffix":""}],"container-title":"Environmental Pollution","id":"ITEM-1","issued":{"date-parts":[["2019"]]},"title":"Uptake and metabolism of clarithromycin and sulfadiazine in lettuce","type":"article-journal"},"uris":["http://www.mendeley.com/documents/?uuid=6a89f0b2-b423-4760-82fb-e0473e33ad51"]}],"mendeley":{"formattedCitation":"(33)","plainTextFormattedCitation":"(33)","previouslyFormattedCitation":"(33)"},"properties":{"noteIndex":0},"schema":"https://github.com/citation-style-language/schema/raw/master/csl-citation.json"}</w:instrText>
      </w:r>
      <w:r w:rsidRPr="009A00CF">
        <w:fldChar w:fldCharType="separate"/>
      </w:r>
      <w:r w:rsidRPr="009A00CF">
        <w:rPr>
          <w:noProof/>
        </w:rPr>
        <w:t>(33)</w:t>
      </w:r>
      <w:r w:rsidRPr="009A00CF">
        <w:fldChar w:fldCharType="end"/>
      </w:r>
      <w:r w:rsidRPr="009A00CF">
        <w:t xml:space="preserve">. Many of these transformation products were phase II metabolites which, despite generally displaying lower toxicity, are vulnerable to conversion back into parent compounds and more active phase I metabolites </w:t>
      </w:r>
      <w:r w:rsidRPr="009A00CF">
        <w:fldChar w:fldCharType="begin" w:fldLock="1"/>
      </w:r>
      <w:r w:rsidR="001A1378">
        <w:instrText>ADDIN CSL_CITATION {"citationItems":[{"id":"ITEM-1","itemData":{"DOI":"10.1016/j.envpol.2019.02.009","ISSN":"18736424","abstract":"Antibiotics are introduced into agricultural fields by the application of manure or biosolids, or via irrigation using reclaimed wastewater. Antibiotics can enter the terrestrial food chains through plant uptake, which forms an alternative pathway for human exposure to antibiotics. However, previous studies mainly focused on detecting residues of the parent antibiotics, while ignoring the identification of antibiotics transformation products in plants. Here, we evaluated the uptake and metabolism of clarithromycin (CLA) and sulfadiazine (SDZ) in lettuce under controlled hydroponic conditions. The antibiotics and their metabolites were identified by ultra-performance liquid chromatography/quadrupole time-of-flight mass spectrometry (UPLC-QToF-MS/MS) and ultra-performance liquid chromatograph Micromass triple quadrupole mass spectrometry (UPLC−QqQ−MS/MS). The structure of CLA, SDZ and N-acetylated SDZ were confirmed with synthesized standards, verifying the reliability of the identification method. Eight metabolites of CLA and two metabolites of SDZ were detected in both the leaves and roots of lettuce. The metabolites of CLA included phases I and II transformation products, while only phase II metabolites of SDZ were observed in lettuce. The proportion of CLA metabolites was estimated to be greater than 70%, indicating that most of the CLA was metabolized in plant tissues. The proportion of SDZ metabolites was lower than 12% in the leaves and 10% in the roots. Some metabolites might have the ability to increase or acquire antibacterial activity. Therefore, in addition to the parent compounds, metabolites of antibiotics in edible vegetables are also worthy of study for risk assessment and to determine the consequences of long-term exposure.","author":[{"dropping-particle":"","family":"Tian","given":"Run","non-dropping-particle":"","parse-names":false,"suffix":""},{"dropping-particle":"","family":"Zhang","given":"Rong","non-dropping-particle":"","parse-names":false,"suffix":""},{"dropping-particle":"","family":"Uddin","given":"Misbah","non-dropping-particle":"","parse-names":false,"suffix":""},{"dropping-particle":"","family":"Qiao","given":"Xianliang","non-dropping-particle":"","parse-names":false,"suffix":""},{"dropping-particle":"","family":"Chen","given":"Jingwen","non-dropping-particle":"","parse-names":false,"suffix":""},{"dropping-particle":"","family":"Gu","given":"Gege","non-dropping-particle":"","parse-names":false,"suffix":""}],"container-title":"Environmental Pollution","id":"ITEM-1","issued":{"date-parts":[["2019"]]},"title":"Uptake and metabolism of clarithromycin and sulfadiazine in lettuce","type":"article-journal"},"uris":["http://www.mendeley.com/documents/?uuid=6a89f0b2-b423-4760-82fb-e0473e33ad51"]}],"mendeley":{"formattedCitation":"(33)","plainTextFormattedCitation":"(33)","previouslyFormattedCitation":"(33)"},"properties":{"noteIndex":0},"schema":"https://github.com/citation-style-language/schema/raw/master/csl-citation.json"}</w:instrText>
      </w:r>
      <w:r w:rsidRPr="009A00CF">
        <w:fldChar w:fldCharType="separate"/>
      </w:r>
      <w:r w:rsidRPr="009A00CF">
        <w:rPr>
          <w:noProof/>
        </w:rPr>
        <w:t>(33)</w:t>
      </w:r>
      <w:r w:rsidRPr="009A00CF">
        <w:fldChar w:fldCharType="end"/>
      </w:r>
      <w:r w:rsidRPr="009A00CF">
        <w:t xml:space="preserve">. Similar levels of transformation were observed in arabidopsis and cucumber seedlings following uptake of sulfamethoxazole, in which 6 phase I and II metabolites were identified </w:t>
      </w:r>
      <w:r w:rsidRPr="009A00CF">
        <w:fldChar w:fldCharType="begin" w:fldLock="1"/>
      </w:r>
      <w:r w:rsidR="001A1378">
        <w:instrText>ADDIN CSL_CITATION {"citationItems":[{"id":"ITEM-1","itemData":{"DOI":"10.1016/j.envpol.2018.07.094","ISSN":"18736424","PMID":"30078686","abstract":"Reclaimed water is a historically underutilized resource. However, with increased population growth and global climate change, reclaimed water is evolving into an economical and sustainable water resource to meet the needs of citizens, industries, and agriculture. The use of recycled water for agricultural irrigation comes with the potential risk of environmental and food contamination by pharmaceuticals and personal care products (PPCPs). The levels of PPCPs in plants will depend on translocation and metabolism in plant tissues. However, relatively little is known about the metabolism of PPCPs in plants. In this study, the metabolism of the antibiotic sulfamethoxazole was investigated in Arabidopsis thaliana cells as well as cucumber seedlings grown under hydroponic conditions. Using high-resolution mass spectrometry and 14C tracing allowed for sulfamethoxazole metabolism to be comprehensively characterized through all metabolic phases. Six phase I and II metabolites were identified in A. thaliana cell cultures and cucumber seedlings. Sulfamethoxazole metabolism followed oxidation and then rapid conjugation with glutathione and leucine. Direct conjugation with the parent compound was also observed via acetylation and glucosylation. At the end of 96 and 168 h incubation, N4-acetylsulfamethoxazole was the major metabolite and &gt;50% of the radiolabeled sulfamethoxazole became non-extractable in both A. thaliana cells and cucumber seedlings suggesting extensive phase III metabolism and detoxification. The study findings provided information for a better understanding of the uptake and metabolism of sulfamethoxazole in higher plants, highlighting the need to consider metabolic intermediates and terminal fate when assessing the risk of PPCPs in the soil-plant continuum.","author":[{"dropping-particle":"","family":"Dudley","given":"Stacia","non-dropping-particle":"","parse-names":false,"suffix":""},{"dropping-particle":"","family":"Sun","given":"Chengliang","non-dropping-particle":"","parse-names":false,"suffix":""},{"dropping-particle":"","family":"Jiang","given":"Ji","non-dropping-particle":"","parse-names":false,"suffix":""},{"dropping-particle":"","family":"Gan","given":"Jay","non-dropping-particle":"","parse-names":false,"suffix":""}],"container-title":"Environmental Pollution","id":"ITEM-1","issued":{"date-parts":[["2018"]]},"title":"Metabolism of sulfamethoxazole in Arabidopsis thaliana cells and cucumber seedlings","type":"article-journal"},"uris":["http://www.mendeley.com/documents/?uuid=6aeeb671-2a5c-4e65-a096-bd0b3a605d87"]}],"mendeley":{"formattedCitation":"(68)","plainTextFormattedCitation":"(68)","previouslyFormattedCitation":"(68)"},"properties":{"noteIndex":0},"schema":"https://github.com/citation-style-language/schema/raw/master/csl-citation.json"}</w:instrText>
      </w:r>
      <w:r w:rsidRPr="009A00CF">
        <w:fldChar w:fldCharType="separate"/>
      </w:r>
      <w:r w:rsidRPr="009A00CF">
        <w:rPr>
          <w:noProof/>
        </w:rPr>
        <w:t>(68)</w:t>
      </w:r>
      <w:r w:rsidRPr="009A00CF">
        <w:fldChar w:fldCharType="end"/>
      </w:r>
      <w:r w:rsidRPr="009A00CF">
        <w:t xml:space="preserve">. In these studies, detoxification of parent and phase I xenobiotic compounds was observed via amino acid conjugation with cladinose, glutathione and leucine </w:t>
      </w:r>
      <w:r w:rsidRPr="009A00CF">
        <w:fldChar w:fldCharType="begin" w:fldLock="1"/>
      </w:r>
      <w:r w:rsidR="001A1378">
        <w:instrText>ADDIN CSL_CITATION {"citationItems":[{"id":"ITEM-1","itemData":{"DOI":"10.1016/j.envpol.2019.02.009","ISSN":"18736424","abstract":"Antibiotics are introduced into agricultural fields by the application of manure or biosolids, or via irrigation using reclaimed wastewater. Antibiotics can enter the terrestrial food chains through plant uptake, which forms an alternative pathway for human exposure to antibiotics. However, previous studies mainly focused on detecting residues of the parent antibiotics, while ignoring the identification of antibiotics transformation products in plants. Here, we evaluated the uptake and metabolism of clarithromycin (CLA) and sulfadiazine (SDZ) in lettuce under controlled hydroponic conditions. The antibiotics and their metabolites were identified by ultra-performance liquid chromatography/quadrupole time-of-flight mass spectrometry (UPLC-QToF-MS/MS) and ultra-performance liquid chromatograph Micromass triple quadrupole mass spectrometry (UPLC−QqQ−MS/MS). The structure of CLA, SDZ and N-acetylated SDZ were confirmed with synthesized standards, verifying the reliability of the identification method. Eight metabolites of CLA and two metabolites of SDZ were detected in both the leaves and roots of lettuce. The metabolites of CLA included phases I and II transformation products, while only phase II metabolites of SDZ were observed in lettuce. The proportion of CLA metabolites was estimated to be greater than 70%, indicating that most of the CLA was metabolized in plant tissues. The proportion of SDZ metabolites was lower than 12% in the leaves and 10% in the roots. Some metabolites might have the ability to increase or acquire antibacterial activity. Therefore, in addition to the parent compounds, metabolites of antibiotics in edible vegetables are also worthy of study for risk assessment and to determine the consequences of long-term exposure.","author":[{"dropping-particle":"","family":"Tian","given":"Run","non-dropping-particle":"","parse-names":false,"suffix":""},{"dropping-particle":"","family":"Zhang","given":"Rong","non-dropping-particle":"","parse-names":false,"suffix":""},{"dropping-particle":"","family":"Uddin","given":"Misbah","non-dropping-particle":"","parse-names":false,"suffix":""},{"dropping-particle":"","family":"Qiao","given":"Xianliang","non-dropping-particle":"","parse-names":false,"suffix":""},{"dropping-particle":"","family":"Chen","given":"Jingwen","non-dropping-particle":"","parse-names":false,"suffix":""},{"dropping-particle":"","family":"Gu","given":"Gege","non-dropping-particle":"","parse-names":false,"suffix":""}],"container-title":"Environmental Pollution","id":"ITEM-1","issued":{"date-parts":[["2019"]]},"title":"Uptake and metabolism of clarithromycin and sulfadiazine in lettuce","type":"article-journal"},"uris":["http://www.mendeley.com/documents/?uuid=6a89f0b2-b423-4760-82fb-e0473e33ad51"]},{"id":"ITEM-2","itemData":{"DOI":"10.1016/j.envpol.2018.07.094","ISSN":"18736424","PMID":"30078686","abstract":"Reclaimed water is a historically underutilized resource. However, with increased population growth and global climate change, reclaimed water is evolving into an economical and sustainable water resource to meet the needs of citizens, industries, and agriculture. The use of recycled water for agricultural irrigation comes with the potential risk of environmental and food contamination by pharmaceuticals and personal care products (PPCPs). The levels of PPCPs in plants will depend on translocation and metabolism in plant tissues. However, relatively little is known about the metabolism of PPCPs in plants. In this study, the metabolism of the antibiotic sulfamethoxazole was investigated in Arabidopsis thaliana cells as well as cucumber seedlings grown under hydroponic conditions. Using high-resolution mass spectrometry and 14C tracing allowed for sulfamethoxazole metabolism to be comprehensively characterized through all metabolic phases. Six phase I and II metabolites were identified in A. thaliana cell cultures and cucumber seedlings. Sulfamethoxazole metabolism followed oxidation and then rapid conjugation with glutathione and leucine. Direct conjugation with the parent compound was also observed via acetylation and glucosylation. At the end of 96 and 168 h incubation, N4-acetylsulfamethoxazole was the major metabolite and &gt;50% of the radiolabeled sulfamethoxazole became non-extractable in both A. thaliana cells and cucumber seedlings suggesting extensive phase III metabolism and detoxification. The study findings provided information for a better understanding of the uptake and metabolism of sulfamethoxazole in higher plants, highlighting the need to consider metabolic intermediates and terminal fate when assessing the risk of PPCPs in the soil-plant continuum.","author":[{"dropping-particle":"","family":"Dudley","given":"Stacia","non-dropping-particle":"","parse-names":false,"suffix":""},{"dropping-particle":"","family":"Sun","given":"Chengliang","non-dropping-particle":"","parse-names":false,"suffix":""},{"dropping-particle":"","family":"Jiang","given":"Ji","non-dropping-particle":"","parse-names":false,"suffix":""},{"dropping-particle":"","family":"Gan","given":"Jay","non-dropping-particle":"","parse-names":false,"suffix":""}],"container-title":"Environmental Pollution","id":"ITEM-2","issued":{"date-parts":[["2018"]]},"title":"Metabolism of sulfamethoxazole in Arabidopsis thaliana cells and cucumber seedlings","type":"article-journal"},"uris":["http://www.mendeley.com/documents/?uuid=6aeeb671-2a5c-4e65-a096-bd0b3a605d87"]}],"mendeley":{"formattedCitation":"(33,68)","plainTextFormattedCitation":"(33,68)","previouslyFormattedCitation":"(33,68)"},"properties":{"noteIndex":0},"schema":"https://github.com/citation-style-language/schema/raw/master/csl-citation.json"}</w:instrText>
      </w:r>
      <w:r w:rsidRPr="009A00CF">
        <w:fldChar w:fldCharType="separate"/>
      </w:r>
      <w:r w:rsidRPr="009A00CF">
        <w:rPr>
          <w:noProof/>
        </w:rPr>
        <w:t>(33,68)</w:t>
      </w:r>
      <w:r w:rsidRPr="009A00CF">
        <w:fldChar w:fldCharType="end"/>
      </w:r>
      <w:r w:rsidRPr="009A00CF">
        <w:t xml:space="preserve">. The metabolism and conjugation of pharmaceutical xenobiotics following plant uptake is an emerging, but currently lacking, area of research. Investigation into the chemical fate of antibiotic compounds in terms of likely detoxification pathways, the stability of conjugates and xenobiotic interaction is essential in determining realistic estimates of human exposure risk via the food chain. Ultimate chemical fate is likely to be highly species and compound specific. Further investigation could also help </w:t>
      </w:r>
      <w:r w:rsidR="00C20801">
        <w:t>characterise any</w:t>
      </w:r>
      <w:r w:rsidRPr="009A00CF">
        <w:t xml:space="preserve"> potential for xenobiotic phytoremediation.</w:t>
      </w:r>
    </w:p>
    <w:p w14:paraId="18F2414F" w14:textId="77777777" w:rsidR="002F7BD6" w:rsidRPr="009A00CF" w:rsidRDefault="002F7BD6" w:rsidP="002F7BD6">
      <w:pPr>
        <w:spacing w:line="360" w:lineRule="auto"/>
      </w:pPr>
      <w:r w:rsidRPr="009A00CF">
        <w:lastRenderedPageBreak/>
        <w:t xml:space="preserve">Having provided a proof of concept for the detection of pharmaceutical compounds in single plant cells using SCMS (Chapter 3), this study aims to build on these findings using an optimised experimental design. In the previous study, an antibiotic compound, metronidazole, was readily detected in the contents of single cells sampled from mung bean seedlings exposed to metronidazole saturated solutions for 24 hours. The following study uses SCMS to investigate the uptake and transformation of a range of other commonly prescribed antibiotic compounds by sampling and analysing the contents of live, in situ single cells. In doing so, this novel approach could inform as to the ultimate chemical fate of exogenously applied antibiotic compounds following plant uptake, elucidating potential transformation and detoxification pathways operating within plants and describing the nature of human exposure via the food chain. </w:t>
      </w:r>
    </w:p>
    <w:p w14:paraId="20C03EC8" w14:textId="15169A13" w:rsidR="002F7BD6" w:rsidRPr="00916216" w:rsidRDefault="00916216" w:rsidP="00916216">
      <w:pPr>
        <w:pStyle w:val="Heading3"/>
      </w:pPr>
      <w:bookmarkStart w:id="134" w:name="_Toc68085948"/>
      <w:r w:rsidRPr="00916216">
        <w:t xml:space="preserve">4.1.2 </w:t>
      </w:r>
      <w:r w:rsidR="002F7BD6" w:rsidRPr="00916216">
        <w:t>Study Aims</w:t>
      </w:r>
      <w:bookmarkEnd w:id="134"/>
    </w:p>
    <w:p w14:paraId="0A353249" w14:textId="2AC179FB" w:rsidR="002F7BD6" w:rsidRPr="009A00CF" w:rsidRDefault="002F7BD6" w:rsidP="002F7BD6">
      <w:pPr>
        <w:spacing w:line="360" w:lineRule="auto"/>
      </w:pPr>
      <w:r w:rsidRPr="009A00CF">
        <w:t xml:space="preserve">The subsequent investigation aims to address some of the highlighted gaps in research, by investigating the uptake and transformation of 4 commonly prescribed antibiotics (metronidazole, clarithromycin, sulfadiazine and lincomycin) in the edible </w:t>
      </w:r>
      <w:r w:rsidR="007742D5">
        <w:t>stem tissues</w:t>
      </w:r>
      <w:r w:rsidR="007742D5" w:rsidRPr="009A00CF">
        <w:t xml:space="preserve"> </w:t>
      </w:r>
      <w:r w:rsidRPr="009A00CF">
        <w:t xml:space="preserve">of mung bean seedlings using SCMS. Each antibiotic compound represents a different antibiotic class, with varying modes of action, a range of molecular sizes and a diverse range of treatment applications (table </w:t>
      </w:r>
      <w:r w:rsidR="00354DA4" w:rsidRPr="009A00CF">
        <w:t>4.</w:t>
      </w:r>
      <w:r w:rsidRPr="009A00CF">
        <w:t>1). Existing pharmacological studies were used to identify potential target transformation products, alongside literature detailing xenobiotic metabolism in plants, where available.</w:t>
      </w:r>
    </w:p>
    <w:p w14:paraId="35D6D3C4" w14:textId="77777777" w:rsidR="002F7BD6" w:rsidRPr="009A00CF" w:rsidRDefault="002F7BD6" w:rsidP="002F7BD6">
      <w:pPr>
        <w:spacing w:line="360" w:lineRule="auto"/>
      </w:pPr>
      <w:r w:rsidRPr="009A00CF">
        <w:t>The overarching aims of this study are set out below:</w:t>
      </w:r>
    </w:p>
    <w:p w14:paraId="0D86D75B" w14:textId="77777777" w:rsidR="002F7BD6" w:rsidRPr="009A00CF" w:rsidRDefault="002F7BD6" w:rsidP="002F7BD6">
      <w:pPr>
        <w:pStyle w:val="ListParagraph"/>
        <w:numPr>
          <w:ilvl w:val="0"/>
          <w:numId w:val="30"/>
        </w:numPr>
        <w:spacing w:line="360" w:lineRule="auto"/>
      </w:pPr>
      <w:r w:rsidRPr="009A00CF">
        <w:t>Identify and detect parent antibiotic compounds in the sampled contents of single mung bean cells.</w:t>
      </w:r>
    </w:p>
    <w:p w14:paraId="090066AC" w14:textId="77777777" w:rsidR="002F7BD6" w:rsidRPr="009A00CF" w:rsidRDefault="002F7BD6" w:rsidP="002F7BD6">
      <w:pPr>
        <w:pStyle w:val="ListParagraph"/>
        <w:numPr>
          <w:ilvl w:val="0"/>
          <w:numId w:val="30"/>
        </w:numPr>
        <w:spacing w:line="360" w:lineRule="auto"/>
      </w:pPr>
      <w:r w:rsidRPr="009A00CF">
        <w:t>Identify and detect transformation products of the studied antibiotics in the sampled contents of single mung bean cells.</w:t>
      </w:r>
    </w:p>
    <w:p w14:paraId="6F6F9931" w14:textId="77777777" w:rsidR="002F7BD6" w:rsidRPr="009A00CF" w:rsidRDefault="002F7BD6" w:rsidP="002F7BD6">
      <w:pPr>
        <w:pStyle w:val="ListParagraph"/>
        <w:numPr>
          <w:ilvl w:val="0"/>
          <w:numId w:val="30"/>
        </w:numPr>
        <w:spacing w:line="360" w:lineRule="auto"/>
      </w:pPr>
      <w:r w:rsidRPr="009A00CF">
        <w:t>Establish whether metabolism and transformation of detected compounds has occurred prior to or following plant uptake.</w:t>
      </w:r>
    </w:p>
    <w:p w14:paraId="2754DC4C" w14:textId="77777777" w:rsidR="002F7BD6" w:rsidRPr="009A00CF" w:rsidRDefault="002F7BD6" w:rsidP="002F7BD6">
      <w:pPr>
        <w:spacing w:line="360" w:lineRule="auto"/>
        <w:sectPr w:rsidR="002F7BD6" w:rsidRPr="009A00CF">
          <w:footerReference w:type="default" r:id="rId325"/>
          <w:pgSz w:w="11906" w:h="16838"/>
          <w:pgMar w:top="1440" w:right="1440" w:bottom="1440" w:left="1440" w:header="708" w:footer="708" w:gutter="0"/>
          <w:cols w:space="708"/>
          <w:docGrid w:linePitch="360"/>
        </w:sectPr>
      </w:pPr>
    </w:p>
    <w:p w14:paraId="7D940DDF" w14:textId="4A47CE4F" w:rsidR="002F7BD6" w:rsidRPr="009A00CF" w:rsidRDefault="002F7BD6" w:rsidP="002F7BD6">
      <w:pPr>
        <w:pStyle w:val="Caption"/>
        <w:keepNext/>
        <w:rPr>
          <w:sz w:val="20"/>
          <w:szCs w:val="20"/>
        </w:rPr>
      </w:pPr>
      <w:bookmarkStart w:id="135" w:name="_Toc59633309"/>
      <w:bookmarkStart w:id="136" w:name="_Toc59633661"/>
      <w:r w:rsidRPr="009A00CF">
        <w:rPr>
          <w:sz w:val="20"/>
          <w:szCs w:val="20"/>
        </w:rPr>
        <w:lastRenderedPageBreak/>
        <w:t xml:space="preserve">Table </w:t>
      </w:r>
      <w:r w:rsidR="00354DA4" w:rsidRPr="009A00CF">
        <w:rPr>
          <w:sz w:val="20"/>
          <w:szCs w:val="20"/>
        </w:rPr>
        <w:t>4.1</w:t>
      </w:r>
      <w:r w:rsidRPr="009A00CF">
        <w:rPr>
          <w:sz w:val="20"/>
          <w:szCs w:val="20"/>
        </w:rPr>
        <w:t xml:space="preserve"> Chemical properties and characteristics of study antibiotics.</w:t>
      </w:r>
      <w:bookmarkEnd w:id="135"/>
      <w:bookmarkEnd w:id="136"/>
    </w:p>
    <w:tbl>
      <w:tblPr>
        <w:tblStyle w:val="PlainTable5"/>
        <w:tblpPr w:leftFromText="180" w:rightFromText="180" w:vertAnchor="text" w:horzAnchor="margin" w:tblpY="85"/>
        <w:tblW w:w="14770" w:type="dxa"/>
        <w:tblLook w:val="04A0" w:firstRow="1" w:lastRow="0" w:firstColumn="1" w:lastColumn="0" w:noHBand="0" w:noVBand="1"/>
      </w:tblPr>
      <w:tblGrid>
        <w:gridCol w:w="1741"/>
        <w:gridCol w:w="2015"/>
        <w:gridCol w:w="2118"/>
        <w:gridCol w:w="2348"/>
        <w:gridCol w:w="2410"/>
        <w:gridCol w:w="4138"/>
      </w:tblGrid>
      <w:tr w:rsidR="002F7BD6" w:rsidRPr="009A00CF" w14:paraId="353EA35B" w14:textId="77777777" w:rsidTr="00A305AE">
        <w:trPr>
          <w:cnfStyle w:val="100000000000" w:firstRow="1" w:lastRow="0" w:firstColumn="0" w:lastColumn="0" w:oddVBand="0" w:evenVBand="0" w:oddHBand="0" w:evenHBand="0" w:firstRowFirstColumn="0" w:firstRowLastColumn="0" w:lastRowFirstColumn="0" w:lastRowLastColumn="0"/>
          <w:trHeight w:val="811"/>
        </w:trPr>
        <w:tc>
          <w:tcPr>
            <w:cnfStyle w:val="001000000100" w:firstRow="0" w:lastRow="0" w:firstColumn="1" w:lastColumn="0" w:oddVBand="0" w:evenVBand="0" w:oddHBand="0" w:evenHBand="0" w:firstRowFirstColumn="1" w:firstRowLastColumn="0" w:lastRowFirstColumn="0" w:lastRowLastColumn="0"/>
            <w:tcW w:w="1741" w:type="dxa"/>
            <w:tcBorders>
              <w:top w:val="single" w:sz="4" w:space="0" w:color="595959" w:themeColor="text1" w:themeTint="A6"/>
            </w:tcBorders>
          </w:tcPr>
          <w:p w14:paraId="33E5220B" w14:textId="77777777" w:rsidR="002F7BD6" w:rsidRPr="009A00CF" w:rsidRDefault="002F7BD6" w:rsidP="00A305AE">
            <w:pPr>
              <w:spacing w:line="360" w:lineRule="auto"/>
              <w:jc w:val="center"/>
              <w:rPr>
                <w:b/>
                <w:bCs/>
              </w:rPr>
            </w:pPr>
            <w:r w:rsidRPr="009A00CF">
              <w:rPr>
                <w:b/>
                <w:bCs/>
              </w:rPr>
              <w:t>Antibiotic</w:t>
            </w:r>
          </w:p>
        </w:tc>
        <w:tc>
          <w:tcPr>
            <w:tcW w:w="2015" w:type="dxa"/>
            <w:tcBorders>
              <w:top w:val="single" w:sz="4" w:space="0" w:color="595959" w:themeColor="text1" w:themeTint="A6"/>
            </w:tcBorders>
          </w:tcPr>
          <w:p w14:paraId="7857C78D" w14:textId="77777777" w:rsidR="002F7BD6" w:rsidRPr="009A00CF" w:rsidRDefault="002F7BD6" w:rsidP="00A305AE">
            <w:pPr>
              <w:spacing w:line="360" w:lineRule="auto"/>
              <w:jc w:val="center"/>
              <w:cnfStyle w:val="100000000000" w:firstRow="1" w:lastRow="0" w:firstColumn="0" w:lastColumn="0" w:oddVBand="0" w:evenVBand="0" w:oddHBand="0" w:evenHBand="0" w:firstRowFirstColumn="0" w:firstRowLastColumn="0" w:lastRowFirstColumn="0" w:lastRowLastColumn="0"/>
              <w:rPr>
                <w:b/>
                <w:bCs/>
              </w:rPr>
            </w:pPr>
            <w:r w:rsidRPr="009A00CF">
              <w:rPr>
                <w:b/>
                <w:bCs/>
              </w:rPr>
              <w:t>Chemical formula</w:t>
            </w:r>
          </w:p>
        </w:tc>
        <w:tc>
          <w:tcPr>
            <w:tcW w:w="2118" w:type="dxa"/>
            <w:tcBorders>
              <w:top w:val="single" w:sz="4" w:space="0" w:color="595959" w:themeColor="text1" w:themeTint="A6"/>
            </w:tcBorders>
          </w:tcPr>
          <w:p w14:paraId="5A8F57F8" w14:textId="77777777" w:rsidR="002F7BD6" w:rsidRPr="009A00CF" w:rsidRDefault="002F7BD6" w:rsidP="00A305AE">
            <w:pPr>
              <w:spacing w:line="360" w:lineRule="auto"/>
              <w:jc w:val="center"/>
              <w:cnfStyle w:val="100000000000" w:firstRow="1" w:lastRow="0" w:firstColumn="0" w:lastColumn="0" w:oddVBand="0" w:evenVBand="0" w:oddHBand="0" w:evenHBand="0" w:firstRowFirstColumn="0" w:firstRowLastColumn="0" w:lastRowFirstColumn="0" w:lastRowLastColumn="0"/>
              <w:rPr>
                <w:b/>
                <w:bCs/>
              </w:rPr>
            </w:pPr>
            <w:r w:rsidRPr="009A00CF">
              <w:rPr>
                <w:b/>
                <w:bCs/>
              </w:rPr>
              <w:t>Monoisotopic mass</w:t>
            </w:r>
          </w:p>
        </w:tc>
        <w:tc>
          <w:tcPr>
            <w:tcW w:w="2348" w:type="dxa"/>
            <w:tcBorders>
              <w:top w:val="single" w:sz="4" w:space="0" w:color="595959" w:themeColor="text1" w:themeTint="A6"/>
            </w:tcBorders>
          </w:tcPr>
          <w:p w14:paraId="482EA6BA" w14:textId="77777777" w:rsidR="002F7BD6" w:rsidRPr="009A00CF" w:rsidRDefault="002F7BD6" w:rsidP="00A305AE">
            <w:pPr>
              <w:spacing w:line="360" w:lineRule="auto"/>
              <w:jc w:val="center"/>
              <w:cnfStyle w:val="100000000000" w:firstRow="1" w:lastRow="0" w:firstColumn="0" w:lastColumn="0" w:oddVBand="0" w:evenVBand="0" w:oddHBand="0" w:evenHBand="0" w:firstRowFirstColumn="0" w:firstRowLastColumn="0" w:lastRowFirstColumn="0" w:lastRowLastColumn="0"/>
              <w:rPr>
                <w:b/>
                <w:bCs/>
              </w:rPr>
            </w:pPr>
            <w:r w:rsidRPr="009A00CF">
              <w:rPr>
                <w:b/>
                <w:bCs/>
              </w:rPr>
              <w:t>Antibiotic Class</w:t>
            </w:r>
          </w:p>
        </w:tc>
        <w:tc>
          <w:tcPr>
            <w:tcW w:w="2410" w:type="dxa"/>
            <w:tcBorders>
              <w:top w:val="single" w:sz="4" w:space="0" w:color="595959" w:themeColor="text1" w:themeTint="A6"/>
            </w:tcBorders>
          </w:tcPr>
          <w:p w14:paraId="40BEFB0C" w14:textId="77777777" w:rsidR="002F7BD6" w:rsidRPr="009A00CF" w:rsidRDefault="002F7BD6" w:rsidP="00A305AE">
            <w:pPr>
              <w:spacing w:line="360" w:lineRule="auto"/>
              <w:jc w:val="center"/>
              <w:cnfStyle w:val="100000000000" w:firstRow="1" w:lastRow="0" w:firstColumn="0" w:lastColumn="0" w:oddVBand="0" w:evenVBand="0" w:oddHBand="0" w:evenHBand="0" w:firstRowFirstColumn="0" w:firstRowLastColumn="0" w:lastRowFirstColumn="0" w:lastRowLastColumn="0"/>
              <w:rPr>
                <w:b/>
                <w:bCs/>
              </w:rPr>
            </w:pPr>
            <w:r w:rsidRPr="009A00CF">
              <w:rPr>
                <w:b/>
                <w:bCs/>
              </w:rPr>
              <w:t>Mass Solubility (g/L)</w:t>
            </w:r>
          </w:p>
        </w:tc>
        <w:tc>
          <w:tcPr>
            <w:tcW w:w="4138" w:type="dxa"/>
            <w:tcBorders>
              <w:top w:val="single" w:sz="4" w:space="0" w:color="595959" w:themeColor="text1" w:themeTint="A6"/>
            </w:tcBorders>
          </w:tcPr>
          <w:p w14:paraId="79B1CE27" w14:textId="77777777" w:rsidR="002F7BD6" w:rsidRPr="009A00CF" w:rsidRDefault="002F7BD6" w:rsidP="00A305AE">
            <w:pPr>
              <w:spacing w:line="360" w:lineRule="auto"/>
              <w:jc w:val="center"/>
              <w:cnfStyle w:val="100000000000" w:firstRow="1" w:lastRow="0" w:firstColumn="0" w:lastColumn="0" w:oddVBand="0" w:evenVBand="0" w:oddHBand="0" w:evenHBand="0" w:firstRowFirstColumn="0" w:firstRowLastColumn="0" w:lastRowFirstColumn="0" w:lastRowLastColumn="0"/>
              <w:rPr>
                <w:b/>
                <w:bCs/>
              </w:rPr>
            </w:pPr>
            <w:r w:rsidRPr="009A00CF">
              <w:rPr>
                <w:b/>
                <w:bCs/>
              </w:rPr>
              <w:t>Structure</w:t>
            </w:r>
          </w:p>
        </w:tc>
      </w:tr>
      <w:tr w:rsidR="002F7BD6" w:rsidRPr="009A00CF" w14:paraId="5C638080" w14:textId="77777777" w:rsidTr="00A305AE">
        <w:trPr>
          <w:cnfStyle w:val="000000100000" w:firstRow="0" w:lastRow="0" w:firstColumn="0" w:lastColumn="0" w:oddVBand="0" w:evenVBand="0" w:oddHBand="1" w:evenHBand="0" w:firstRowFirstColumn="0" w:firstRowLastColumn="0" w:lastRowFirstColumn="0" w:lastRowLastColumn="0"/>
          <w:trHeight w:val="1513"/>
        </w:trPr>
        <w:tc>
          <w:tcPr>
            <w:cnfStyle w:val="001000000000" w:firstRow="0" w:lastRow="0" w:firstColumn="1" w:lastColumn="0" w:oddVBand="0" w:evenVBand="0" w:oddHBand="0" w:evenHBand="0" w:firstRowFirstColumn="0" w:firstRowLastColumn="0" w:lastRowFirstColumn="0" w:lastRowLastColumn="0"/>
            <w:tcW w:w="1741" w:type="dxa"/>
          </w:tcPr>
          <w:p w14:paraId="3F0DB732" w14:textId="77777777" w:rsidR="002F7BD6" w:rsidRPr="009A00CF" w:rsidRDefault="002F7BD6" w:rsidP="00A305AE">
            <w:pPr>
              <w:spacing w:line="360" w:lineRule="auto"/>
              <w:jc w:val="center"/>
              <w:rPr>
                <w:b/>
                <w:bCs/>
              </w:rPr>
            </w:pPr>
            <w:r w:rsidRPr="009A00CF">
              <w:rPr>
                <w:b/>
                <w:bCs/>
              </w:rPr>
              <w:t>Metronidazole</w:t>
            </w:r>
          </w:p>
        </w:tc>
        <w:tc>
          <w:tcPr>
            <w:tcW w:w="2015" w:type="dxa"/>
          </w:tcPr>
          <w:p w14:paraId="0C39CA8A" w14:textId="77777777" w:rsidR="002F7BD6" w:rsidRPr="009A00CF" w:rsidRDefault="002F7BD6" w:rsidP="00A305AE">
            <w:pPr>
              <w:spacing w:line="360" w:lineRule="auto"/>
              <w:jc w:val="center"/>
              <w:cnfStyle w:val="000000100000" w:firstRow="0" w:lastRow="0" w:firstColumn="0" w:lastColumn="0" w:oddVBand="0" w:evenVBand="0" w:oddHBand="1" w:evenHBand="0" w:firstRowFirstColumn="0" w:firstRowLastColumn="0" w:lastRowFirstColumn="0" w:lastRowLastColumn="0"/>
              <w:rPr>
                <w:sz w:val="28"/>
                <w:szCs w:val="28"/>
              </w:rPr>
            </w:pPr>
            <w:r w:rsidRPr="009A00CF">
              <w:rPr>
                <w:sz w:val="28"/>
                <w:szCs w:val="28"/>
              </w:rPr>
              <w:t>C</w:t>
            </w:r>
            <w:r w:rsidRPr="009A00CF">
              <w:rPr>
                <w:sz w:val="28"/>
                <w:szCs w:val="28"/>
                <w:vertAlign w:val="subscript"/>
              </w:rPr>
              <w:t>6</w:t>
            </w:r>
            <w:r w:rsidRPr="009A00CF">
              <w:rPr>
                <w:sz w:val="28"/>
                <w:szCs w:val="28"/>
              </w:rPr>
              <w:t>H</w:t>
            </w:r>
            <w:r w:rsidRPr="009A00CF">
              <w:rPr>
                <w:sz w:val="28"/>
                <w:szCs w:val="28"/>
                <w:vertAlign w:val="subscript"/>
              </w:rPr>
              <w:t>9</w:t>
            </w:r>
            <w:r w:rsidRPr="009A00CF">
              <w:rPr>
                <w:sz w:val="28"/>
                <w:szCs w:val="28"/>
              </w:rPr>
              <w:t>N</w:t>
            </w:r>
            <w:r w:rsidRPr="009A00CF">
              <w:rPr>
                <w:sz w:val="28"/>
                <w:szCs w:val="28"/>
                <w:vertAlign w:val="subscript"/>
              </w:rPr>
              <w:t>3</w:t>
            </w:r>
            <w:r w:rsidRPr="009A00CF">
              <w:rPr>
                <w:sz w:val="28"/>
                <w:szCs w:val="28"/>
              </w:rPr>
              <w:t>O</w:t>
            </w:r>
            <w:r w:rsidRPr="009A00CF">
              <w:rPr>
                <w:sz w:val="28"/>
                <w:szCs w:val="28"/>
                <w:vertAlign w:val="subscript"/>
              </w:rPr>
              <w:t>3</w:t>
            </w:r>
          </w:p>
        </w:tc>
        <w:tc>
          <w:tcPr>
            <w:tcW w:w="2118" w:type="dxa"/>
          </w:tcPr>
          <w:p w14:paraId="201BCDA7" w14:textId="77777777" w:rsidR="002F7BD6" w:rsidRPr="009A00CF" w:rsidRDefault="002F7BD6" w:rsidP="00A305AE">
            <w:pPr>
              <w:spacing w:line="360" w:lineRule="auto"/>
              <w:jc w:val="center"/>
              <w:cnfStyle w:val="000000100000" w:firstRow="0" w:lastRow="0" w:firstColumn="0" w:lastColumn="0" w:oddVBand="0" w:evenVBand="0" w:oddHBand="1" w:evenHBand="0" w:firstRowFirstColumn="0" w:firstRowLastColumn="0" w:lastRowFirstColumn="0" w:lastRowLastColumn="0"/>
              <w:rPr>
                <w:sz w:val="28"/>
                <w:szCs w:val="28"/>
              </w:rPr>
            </w:pPr>
            <w:r w:rsidRPr="009A00CF">
              <w:rPr>
                <w:sz w:val="28"/>
                <w:szCs w:val="28"/>
              </w:rPr>
              <w:t>171.06439</w:t>
            </w:r>
          </w:p>
        </w:tc>
        <w:tc>
          <w:tcPr>
            <w:tcW w:w="2348" w:type="dxa"/>
          </w:tcPr>
          <w:p w14:paraId="65AD3803" w14:textId="77777777" w:rsidR="002F7BD6" w:rsidRPr="009A00CF" w:rsidRDefault="002F7BD6" w:rsidP="00A305AE">
            <w:pPr>
              <w:spacing w:line="360" w:lineRule="auto"/>
              <w:jc w:val="center"/>
              <w:cnfStyle w:val="000000100000" w:firstRow="0" w:lastRow="0" w:firstColumn="0" w:lastColumn="0" w:oddVBand="0" w:evenVBand="0" w:oddHBand="1" w:evenHBand="0" w:firstRowFirstColumn="0" w:firstRowLastColumn="0" w:lastRowFirstColumn="0" w:lastRowLastColumn="0"/>
              <w:rPr>
                <w:noProof/>
                <w:sz w:val="28"/>
                <w:szCs w:val="28"/>
              </w:rPr>
            </w:pPr>
            <w:r w:rsidRPr="009A00CF">
              <w:rPr>
                <w:sz w:val="28"/>
                <w:szCs w:val="28"/>
              </w:rPr>
              <w:t>Nitroimidazole</w:t>
            </w:r>
          </w:p>
        </w:tc>
        <w:tc>
          <w:tcPr>
            <w:tcW w:w="2410" w:type="dxa"/>
          </w:tcPr>
          <w:p w14:paraId="414ABBB5" w14:textId="77777777" w:rsidR="002F7BD6" w:rsidRPr="009A00CF" w:rsidRDefault="002F7BD6" w:rsidP="00A305AE">
            <w:pPr>
              <w:spacing w:line="360" w:lineRule="auto"/>
              <w:jc w:val="center"/>
              <w:cnfStyle w:val="000000100000" w:firstRow="0" w:lastRow="0" w:firstColumn="0" w:lastColumn="0" w:oddVBand="0" w:evenVBand="0" w:oddHBand="1" w:evenHBand="0" w:firstRowFirstColumn="0" w:firstRowLastColumn="0" w:lastRowFirstColumn="0" w:lastRowLastColumn="0"/>
              <w:rPr>
                <w:noProof/>
                <w:sz w:val="28"/>
                <w:szCs w:val="28"/>
              </w:rPr>
            </w:pPr>
            <w:r w:rsidRPr="009A00CF">
              <w:rPr>
                <w:sz w:val="28"/>
                <w:szCs w:val="28"/>
              </w:rPr>
              <w:t>0.59</w:t>
            </w:r>
          </w:p>
        </w:tc>
        <w:tc>
          <w:tcPr>
            <w:tcW w:w="4138" w:type="dxa"/>
          </w:tcPr>
          <w:p w14:paraId="6B0FE8D1" w14:textId="77777777" w:rsidR="002F7BD6" w:rsidRPr="009A00CF" w:rsidRDefault="002F7BD6" w:rsidP="00A305AE">
            <w:pPr>
              <w:spacing w:line="360" w:lineRule="auto"/>
              <w:jc w:val="center"/>
              <w:cnfStyle w:val="000000100000" w:firstRow="0" w:lastRow="0" w:firstColumn="0" w:lastColumn="0" w:oddVBand="0" w:evenVBand="0" w:oddHBand="1" w:evenHBand="0" w:firstRowFirstColumn="0" w:firstRowLastColumn="0" w:lastRowFirstColumn="0" w:lastRowLastColumn="0"/>
            </w:pPr>
            <w:r w:rsidRPr="009A00CF">
              <w:rPr>
                <w:noProof/>
                <w:lang w:eastAsia="en-GB"/>
              </w:rPr>
              <w:drawing>
                <wp:anchor distT="0" distB="0" distL="114300" distR="114300" simplePos="0" relativeHeight="251781120" behindDoc="0" locked="0" layoutInCell="1" allowOverlap="1" wp14:anchorId="233E732A" wp14:editId="0AA2ADA2">
                  <wp:simplePos x="0" y="0"/>
                  <wp:positionH relativeFrom="column">
                    <wp:posOffset>779529</wp:posOffset>
                  </wp:positionH>
                  <wp:positionV relativeFrom="paragraph">
                    <wp:posOffset>206</wp:posOffset>
                  </wp:positionV>
                  <wp:extent cx="970280" cy="935355"/>
                  <wp:effectExtent l="0" t="0" r="0" b="0"/>
                  <wp:wrapSquare wrapText="bothSides"/>
                  <wp:docPr id="1320" name="Picture 1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6">
                            <a:clrChange>
                              <a:clrFrom>
                                <a:srgbClr val="F5F5F5"/>
                              </a:clrFrom>
                              <a:clrTo>
                                <a:srgbClr val="F5F5F5">
                                  <a:alpha val="0"/>
                                </a:srgbClr>
                              </a:clrTo>
                            </a:clrChange>
                            <a:extLst>
                              <a:ext uri="{BEBA8EAE-BF5A-486C-A8C5-ECC9F3942E4B}">
                                <a14:imgProps xmlns:a14="http://schemas.microsoft.com/office/drawing/2010/main">
                                  <a14:imgLayer r:embed="rId327">
                                    <a14:imgEffect>
                                      <a14:saturation sat="0"/>
                                    </a14:imgEffect>
                                  </a14:imgLayer>
                                </a14:imgProps>
                              </a:ext>
                              <a:ext uri="{28A0092B-C50C-407E-A947-70E740481C1C}">
                                <a14:useLocalDpi xmlns:a14="http://schemas.microsoft.com/office/drawing/2010/main" val="0"/>
                              </a:ext>
                            </a:extLst>
                          </a:blip>
                          <a:srcRect l="14143" t="22325" r="24093" b="18126"/>
                          <a:stretch/>
                        </pic:blipFill>
                        <pic:spPr bwMode="auto">
                          <a:xfrm>
                            <a:off x="0" y="0"/>
                            <a:ext cx="970280" cy="9353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2F7BD6" w:rsidRPr="009A00CF" w14:paraId="384FBD91" w14:textId="77777777" w:rsidTr="00A305AE">
        <w:trPr>
          <w:trHeight w:val="404"/>
        </w:trPr>
        <w:tc>
          <w:tcPr>
            <w:cnfStyle w:val="001000000000" w:firstRow="0" w:lastRow="0" w:firstColumn="1" w:lastColumn="0" w:oddVBand="0" w:evenVBand="0" w:oddHBand="0" w:evenHBand="0" w:firstRowFirstColumn="0" w:firstRowLastColumn="0" w:lastRowFirstColumn="0" w:lastRowLastColumn="0"/>
            <w:tcW w:w="1741" w:type="dxa"/>
          </w:tcPr>
          <w:p w14:paraId="7045A1F6" w14:textId="77777777" w:rsidR="002F7BD6" w:rsidRPr="009A00CF" w:rsidRDefault="002F7BD6" w:rsidP="00A305AE">
            <w:pPr>
              <w:spacing w:line="360" w:lineRule="auto"/>
              <w:jc w:val="center"/>
              <w:rPr>
                <w:b/>
                <w:bCs/>
              </w:rPr>
            </w:pPr>
            <w:r w:rsidRPr="009A00CF">
              <w:rPr>
                <w:b/>
                <w:bCs/>
              </w:rPr>
              <w:t>Clarithromycin</w:t>
            </w:r>
          </w:p>
        </w:tc>
        <w:tc>
          <w:tcPr>
            <w:tcW w:w="2015" w:type="dxa"/>
          </w:tcPr>
          <w:p w14:paraId="3A63570C" w14:textId="77777777" w:rsidR="002F7BD6" w:rsidRPr="009A00CF" w:rsidRDefault="002F7BD6" w:rsidP="00A305AE">
            <w:pPr>
              <w:spacing w:line="360" w:lineRule="auto"/>
              <w:jc w:val="center"/>
              <w:cnfStyle w:val="000000000000" w:firstRow="0" w:lastRow="0" w:firstColumn="0" w:lastColumn="0" w:oddVBand="0" w:evenVBand="0" w:oddHBand="0" w:evenHBand="0" w:firstRowFirstColumn="0" w:firstRowLastColumn="0" w:lastRowFirstColumn="0" w:lastRowLastColumn="0"/>
              <w:rPr>
                <w:sz w:val="28"/>
                <w:szCs w:val="28"/>
              </w:rPr>
            </w:pPr>
            <w:r w:rsidRPr="009A00CF">
              <w:rPr>
                <w:sz w:val="28"/>
                <w:szCs w:val="28"/>
              </w:rPr>
              <w:t>C</w:t>
            </w:r>
            <w:r w:rsidRPr="009A00CF">
              <w:rPr>
                <w:sz w:val="28"/>
                <w:szCs w:val="28"/>
                <w:vertAlign w:val="subscript"/>
              </w:rPr>
              <w:t>38</w:t>
            </w:r>
            <w:r w:rsidRPr="009A00CF">
              <w:rPr>
                <w:sz w:val="28"/>
                <w:szCs w:val="28"/>
              </w:rPr>
              <w:t>H</w:t>
            </w:r>
            <w:r w:rsidRPr="009A00CF">
              <w:rPr>
                <w:sz w:val="28"/>
                <w:szCs w:val="28"/>
                <w:vertAlign w:val="subscript"/>
              </w:rPr>
              <w:t>69</w:t>
            </w:r>
            <w:r w:rsidRPr="009A00CF">
              <w:rPr>
                <w:sz w:val="28"/>
                <w:szCs w:val="28"/>
              </w:rPr>
              <w:t>NO</w:t>
            </w:r>
            <w:r w:rsidRPr="009A00CF">
              <w:rPr>
                <w:sz w:val="28"/>
                <w:szCs w:val="28"/>
                <w:vertAlign w:val="subscript"/>
              </w:rPr>
              <w:t>13</w:t>
            </w:r>
          </w:p>
        </w:tc>
        <w:tc>
          <w:tcPr>
            <w:tcW w:w="2118" w:type="dxa"/>
          </w:tcPr>
          <w:p w14:paraId="100F4ACB" w14:textId="77777777" w:rsidR="002F7BD6" w:rsidRPr="009A00CF" w:rsidRDefault="002F7BD6" w:rsidP="00A305AE">
            <w:pPr>
              <w:spacing w:line="360" w:lineRule="auto"/>
              <w:jc w:val="center"/>
              <w:cnfStyle w:val="000000000000" w:firstRow="0" w:lastRow="0" w:firstColumn="0" w:lastColumn="0" w:oddVBand="0" w:evenVBand="0" w:oddHBand="0" w:evenHBand="0" w:firstRowFirstColumn="0" w:firstRowLastColumn="0" w:lastRowFirstColumn="0" w:lastRowLastColumn="0"/>
              <w:rPr>
                <w:sz w:val="28"/>
                <w:szCs w:val="28"/>
              </w:rPr>
            </w:pPr>
            <w:r w:rsidRPr="009A00CF">
              <w:rPr>
                <w:sz w:val="28"/>
                <w:szCs w:val="28"/>
              </w:rPr>
              <w:t>747.47689</w:t>
            </w:r>
          </w:p>
        </w:tc>
        <w:tc>
          <w:tcPr>
            <w:tcW w:w="2348" w:type="dxa"/>
          </w:tcPr>
          <w:p w14:paraId="35B502A5" w14:textId="77777777" w:rsidR="002F7BD6" w:rsidRPr="009A00CF" w:rsidRDefault="002F7BD6" w:rsidP="00A305AE">
            <w:pPr>
              <w:spacing w:line="360" w:lineRule="auto"/>
              <w:jc w:val="center"/>
              <w:cnfStyle w:val="000000000000" w:firstRow="0" w:lastRow="0" w:firstColumn="0" w:lastColumn="0" w:oddVBand="0" w:evenVBand="0" w:oddHBand="0" w:evenHBand="0" w:firstRowFirstColumn="0" w:firstRowLastColumn="0" w:lastRowFirstColumn="0" w:lastRowLastColumn="0"/>
              <w:rPr>
                <w:sz w:val="28"/>
                <w:szCs w:val="28"/>
              </w:rPr>
            </w:pPr>
            <w:r w:rsidRPr="009A00CF">
              <w:rPr>
                <w:sz w:val="28"/>
                <w:szCs w:val="28"/>
              </w:rPr>
              <w:t>Macrolide</w:t>
            </w:r>
          </w:p>
        </w:tc>
        <w:tc>
          <w:tcPr>
            <w:tcW w:w="2410" w:type="dxa"/>
          </w:tcPr>
          <w:p w14:paraId="7C3356EB" w14:textId="77777777" w:rsidR="002F7BD6" w:rsidRPr="009A00CF" w:rsidRDefault="002F7BD6" w:rsidP="00A305AE">
            <w:pPr>
              <w:spacing w:line="360" w:lineRule="auto"/>
              <w:jc w:val="center"/>
              <w:cnfStyle w:val="000000000000" w:firstRow="0" w:lastRow="0" w:firstColumn="0" w:lastColumn="0" w:oddVBand="0" w:evenVBand="0" w:oddHBand="0" w:evenHBand="0" w:firstRowFirstColumn="0" w:firstRowLastColumn="0" w:lastRowFirstColumn="0" w:lastRowLastColumn="0"/>
              <w:rPr>
                <w:noProof/>
                <w:sz w:val="28"/>
                <w:szCs w:val="28"/>
              </w:rPr>
            </w:pPr>
            <w:r w:rsidRPr="009A00CF">
              <w:rPr>
                <w:sz w:val="28"/>
                <w:szCs w:val="28"/>
              </w:rPr>
              <w:t>0.22</w:t>
            </w:r>
          </w:p>
        </w:tc>
        <w:tc>
          <w:tcPr>
            <w:tcW w:w="4138" w:type="dxa"/>
          </w:tcPr>
          <w:p w14:paraId="589A738D" w14:textId="77777777" w:rsidR="002F7BD6" w:rsidRPr="009A00CF" w:rsidRDefault="002F7BD6" w:rsidP="00A305AE">
            <w:pPr>
              <w:spacing w:line="360" w:lineRule="auto"/>
              <w:jc w:val="center"/>
              <w:cnfStyle w:val="000000000000" w:firstRow="0" w:lastRow="0" w:firstColumn="0" w:lastColumn="0" w:oddVBand="0" w:evenVBand="0" w:oddHBand="0" w:evenHBand="0" w:firstRowFirstColumn="0" w:firstRowLastColumn="0" w:lastRowFirstColumn="0" w:lastRowLastColumn="0"/>
            </w:pPr>
            <w:r w:rsidRPr="009A00CF">
              <w:rPr>
                <w:noProof/>
                <w:lang w:eastAsia="en-GB"/>
              </w:rPr>
              <w:drawing>
                <wp:anchor distT="0" distB="0" distL="114300" distR="114300" simplePos="0" relativeHeight="251782144" behindDoc="0" locked="0" layoutInCell="1" allowOverlap="1" wp14:anchorId="581CBEAC" wp14:editId="1DEBC8D8">
                  <wp:simplePos x="0" y="0"/>
                  <wp:positionH relativeFrom="column">
                    <wp:posOffset>779529</wp:posOffset>
                  </wp:positionH>
                  <wp:positionV relativeFrom="paragraph">
                    <wp:posOffset>0</wp:posOffset>
                  </wp:positionV>
                  <wp:extent cx="1115060" cy="1158875"/>
                  <wp:effectExtent l="0" t="0" r="8890" b="0"/>
                  <wp:wrapSquare wrapText="bothSides"/>
                  <wp:docPr id="1321" name="Picture 1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8">
                            <a:clrChange>
                              <a:clrFrom>
                                <a:srgbClr val="F5F5F5"/>
                              </a:clrFrom>
                              <a:clrTo>
                                <a:srgbClr val="F5F5F5">
                                  <a:alpha val="0"/>
                                </a:srgbClr>
                              </a:clrTo>
                            </a:clrChange>
                            <a:extLst>
                              <a:ext uri="{BEBA8EAE-BF5A-486C-A8C5-ECC9F3942E4B}">
                                <a14:imgProps xmlns:a14="http://schemas.microsoft.com/office/drawing/2010/main">
                                  <a14:imgLayer r:embed="rId329">
                                    <a14:imgEffect>
                                      <a14:saturation sat="0"/>
                                    </a14:imgEffect>
                                  </a14:imgLayer>
                                </a14:imgProps>
                              </a:ext>
                              <a:ext uri="{28A0092B-C50C-407E-A947-70E740481C1C}">
                                <a14:useLocalDpi xmlns:a14="http://schemas.microsoft.com/office/drawing/2010/main" val="0"/>
                              </a:ext>
                            </a:extLst>
                          </a:blip>
                          <a:srcRect l="9675" t="6700" r="4744" b="4372"/>
                          <a:stretch/>
                        </pic:blipFill>
                        <pic:spPr bwMode="auto">
                          <a:xfrm>
                            <a:off x="0" y="0"/>
                            <a:ext cx="1115060" cy="1158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2F7BD6" w:rsidRPr="009A00CF" w14:paraId="15B74114" w14:textId="77777777" w:rsidTr="00A305AE">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1741" w:type="dxa"/>
          </w:tcPr>
          <w:p w14:paraId="6628393E" w14:textId="77777777" w:rsidR="002F7BD6" w:rsidRPr="009A00CF" w:rsidRDefault="002F7BD6" w:rsidP="00A305AE">
            <w:pPr>
              <w:spacing w:line="360" w:lineRule="auto"/>
              <w:jc w:val="center"/>
              <w:rPr>
                <w:b/>
                <w:bCs/>
              </w:rPr>
            </w:pPr>
            <w:r w:rsidRPr="009A00CF">
              <w:rPr>
                <w:b/>
                <w:bCs/>
              </w:rPr>
              <w:t>Lincomycin</w:t>
            </w:r>
          </w:p>
        </w:tc>
        <w:tc>
          <w:tcPr>
            <w:tcW w:w="2015" w:type="dxa"/>
          </w:tcPr>
          <w:p w14:paraId="3028E9FF" w14:textId="77777777" w:rsidR="002F7BD6" w:rsidRPr="009A00CF" w:rsidRDefault="002F7BD6" w:rsidP="00A305AE">
            <w:pPr>
              <w:spacing w:line="360" w:lineRule="auto"/>
              <w:jc w:val="center"/>
              <w:cnfStyle w:val="000000100000" w:firstRow="0" w:lastRow="0" w:firstColumn="0" w:lastColumn="0" w:oddVBand="0" w:evenVBand="0" w:oddHBand="1" w:evenHBand="0" w:firstRowFirstColumn="0" w:firstRowLastColumn="0" w:lastRowFirstColumn="0" w:lastRowLastColumn="0"/>
              <w:rPr>
                <w:sz w:val="28"/>
                <w:szCs w:val="28"/>
              </w:rPr>
            </w:pPr>
            <w:r w:rsidRPr="009A00CF">
              <w:rPr>
                <w:sz w:val="28"/>
                <w:szCs w:val="28"/>
              </w:rPr>
              <w:t>C</w:t>
            </w:r>
            <w:r w:rsidRPr="009A00CF">
              <w:rPr>
                <w:sz w:val="28"/>
                <w:szCs w:val="28"/>
                <w:vertAlign w:val="subscript"/>
              </w:rPr>
              <w:t>18</w:t>
            </w:r>
            <w:r w:rsidRPr="009A00CF">
              <w:rPr>
                <w:sz w:val="28"/>
                <w:szCs w:val="28"/>
              </w:rPr>
              <w:t>H</w:t>
            </w:r>
            <w:r w:rsidRPr="009A00CF">
              <w:rPr>
                <w:sz w:val="28"/>
                <w:szCs w:val="28"/>
                <w:vertAlign w:val="subscript"/>
              </w:rPr>
              <w:t>34</w:t>
            </w:r>
            <w:r w:rsidRPr="009A00CF">
              <w:rPr>
                <w:sz w:val="28"/>
                <w:szCs w:val="28"/>
              </w:rPr>
              <w:t>N</w:t>
            </w:r>
            <w:r w:rsidRPr="009A00CF">
              <w:rPr>
                <w:sz w:val="28"/>
                <w:szCs w:val="28"/>
                <w:vertAlign w:val="subscript"/>
              </w:rPr>
              <w:t>2</w:t>
            </w:r>
            <w:r w:rsidRPr="009A00CF">
              <w:rPr>
                <w:sz w:val="28"/>
                <w:szCs w:val="28"/>
              </w:rPr>
              <w:t>O</w:t>
            </w:r>
            <w:r w:rsidRPr="009A00CF">
              <w:rPr>
                <w:sz w:val="28"/>
                <w:szCs w:val="28"/>
                <w:vertAlign w:val="subscript"/>
              </w:rPr>
              <w:t>6</w:t>
            </w:r>
            <w:r w:rsidRPr="009A00CF">
              <w:rPr>
                <w:sz w:val="28"/>
                <w:szCs w:val="28"/>
              </w:rPr>
              <w:t>S</w:t>
            </w:r>
          </w:p>
        </w:tc>
        <w:tc>
          <w:tcPr>
            <w:tcW w:w="2118" w:type="dxa"/>
          </w:tcPr>
          <w:p w14:paraId="2CA5B9C0" w14:textId="77777777" w:rsidR="002F7BD6" w:rsidRPr="009A00CF" w:rsidRDefault="002F7BD6" w:rsidP="00A305AE">
            <w:pPr>
              <w:spacing w:line="360" w:lineRule="auto"/>
              <w:jc w:val="center"/>
              <w:cnfStyle w:val="000000100000" w:firstRow="0" w:lastRow="0" w:firstColumn="0" w:lastColumn="0" w:oddVBand="0" w:evenVBand="0" w:oddHBand="1" w:evenHBand="0" w:firstRowFirstColumn="0" w:firstRowLastColumn="0" w:lastRowFirstColumn="0" w:lastRowLastColumn="0"/>
              <w:rPr>
                <w:sz w:val="28"/>
                <w:szCs w:val="28"/>
              </w:rPr>
            </w:pPr>
            <w:r w:rsidRPr="009A00CF">
              <w:rPr>
                <w:sz w:val="28"/>
                <w:szCs w:val="28"/>
              </w:rPr>
              <w:t>406.21375</w:t>
            </w:r>
          </w:p>
        </w:tc>
        <w:tc>
          <w:tcPr>
            <w:tcW w:w="2348" w:type="dxa"/>
          </w:tcPr>
          <w:p w14:paraId="6CD3B39E" w14:textId="77777777" w:rsidR="002F7BD6" w:rsidRPr="009A00CF" w:rsidRDefault="002F7BD6" w:rsidP="00A305AE">
            <w:pPr>
              <w:spacing w:line="360" w:lineRule="auto"/>
              <w:jc w:val="center"/>
              <w:cnfStyle w:val="000000100000" w:firstRow="0" w:lastRow="0" w:firstColumn="0" w:lastColumn="0" w:oddVBand="0" w:evenVBand="0" w:oddHBand="1" w:evenHBand="0" w:firstRowFirstColumn="0" w:firstRowLastColumn="0" w:lastRowFirstColumn="0" w:lastRowLastColumn="0"/>
              <w:rPr>
                <w:sz w:val="28"/>
                <w:szCs w:val="28"/>
              </w:rPr>
            </w:pPr>
            <w:proofErr w:type="spellStart"/>
            <w:r w:rsidRPr="009A00CF">
              <w:rPr>
                <w:sz w:val="28"/>
                <w:szCs w:val="28"/>
              </w:rPr>
              <w:t>Lincosamide</w:t>
            </w:r>
            <w:proofErr w:type="spellEnd"/>
          </w:p>
        </w:tc>
        <w:tc>
          <w:tcPr>
            <w:tcW w:w="2410" w:type="dxa"/>
          </w:tcPr>
          <w:p w14:paraId="109EAF6F" w14:textId="77777777" w:rsidR="002F7BD6" w:rsidRPr="009A00CF" w:rsidRDefault="002F7BD6" w:rsidP="00A305AE">
            <w:pPr>
              <w:spacing w:line="360" w:lineRule="auto"/>
              <w:jc w:val="center"/>
              <w:cnfStyle w:val="000000100000" w:firstRow="0" w:lastRow="0" w:firstColumn="0" w:lastColumn="0" w:oddVBand="0" w:evenVBand="0" w:oddHBand="1" w:evenHBand="0" w:firstRowFirstColumn="0" w:firstRowLastColumn="0" w:lastRowFirstColumn="0" w:lastRowLastColumn="0"/>
              <w:rPr>
                <w:noProof/>
                <w:sz w:val="28"/>
                <w:szCs w:val="28"/>
              </w:rPr>
            </w:pPr>
            <w:r w:rsidRPr="009A00CF">
              <w:rPr>
                <w:sz w:val="28"/>
                <w:szCs w:val="28"/>
              </w:rPr>
              <w:t>29.00</w:t>
            </w:r>
          </w:p>
        </w:tc>
        <w:tc>
          <w:tcPr>
            <w:tcW w:w="4138" w:type="dxa"/>
          </w:tcPr>
          <w:p w14:paraId="32BCF2B1" w14:textId="77777777" w:rsidR="002F7BD6" w:rsidRPr="009A00CF" w:rsidRDefault="002F7BD6" w:rsidP="00A305AE">
            <w:pPr>
              <w:spacing w:line="360" w:lineRule="auto"/>
              <w:jc w:val="center"/>
              <w:cnfStyle w:val="000000100000" w:firstRow="0" w:lastRow="0" w:firstColumn="0" w:lastColumn="0" w:oddVBand="0" w:evenVBand="0" w:oddHBand="1" w:evenHBand="0" w:firstRowFirstColumn="0" w:firstRowLastColumn="0" w:lastRowFirstColumn="0" w:lastRowLastColumn="0"/>
            </w:pPr>
            <w:r w:rsidRPr="009A00CF">
              <w:rPr>
                <w:noProof/>
                <w:lang w:eastAsia="en-GB"/>
              </w:rPr>
              <w:drawing>
                <wp:anchor distT="0" distB="0" distL="114300" distR="114300" simplePos="0" relativeHeight="251784192" behindDoc="0" locked="0" layoutInCell="1" allowOverlap="1" wp14:anchorId="5F5371D2" wp14:editId="7984B849">
                  <wp:simplePos x="0" y="0"/>
                  <wp:positionH relativeFrom="column">
                    <wp:posOffset>888646</wp:posOffset>
                  </wp:positionH>
                  <wp:positionV relativeFrom="paragraph">
                    <wp:posOffset>561</wp:posOffset>
                  </wp:positionV>
                  <wp:extent cx="918205" cy="1307804"/>
                  <wp:effectExtent l="0" t="0" r="0" b="6985"/>
                  <wp:wrapSquare wrapText="bothSides"/>
                  <wp:docPr id="1322" name="Picture 1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0">
                            <a:clrChange>
                              <a:clrFrom>
                                <a:srgbClr val="F5F5F5"/>
                              </a:clrFrom>
                              <a:clrTo>
                                <a:srgbClr val="F5F5F5">
                                  <a:alpha val="0"/>
                                </a:srgbClr>
                              </a:clrTo>
                            </a:clrChange>
                            <a:extLst>
                              <a:ext uri="{BEBA8EAE-BF5A-486C-A8C5-ECC9F3942E4B}">
                                <a14:imgProps xmlns:a14="http://schemas.microsoft.com/office/drawing/2010/main">
                                  <a14:imgLayer r:embed="rId331">
                                    <a14:imgEffect>
                                      <a14:saturation sat="0"/>
                                    </a14:imgEffect>
                                  </a14:imgLayer>
                                </a14:imgProps>
                              </a:ext>
                              <a:ext uri="{28A0092B-C50C-407E-A947-70E740481C1C}">
                                <a14:useLocalDpi xmlns:a14="http://schemas.microsoft.com/office/drawing/2010/main" val="0"/>
                              </a:ext>
                            </a:extLst>
                          </a:blip>
                          <a:srcRect l="20837" t="5954" r="15156" b="2881"/>
                          <a:stretch/>
                        </pic:blipFill>
                        <pic:spPr bwMode="auto">
                          <a:xfrm>
                            <a:off x="0" y="0"/>
                            <a:ext cx="918205" cy="1307804"/>
                          </a:xfrm>
                          <a:prstGeom prst="rect">
                            <a:avLst/>
                          </a:prstGeom>
                          <a:ln>
                            <a:noFill/>
                          </a:ln>
                          <a:extLst>
                            <a:ext uri="{53640926-AAD7-44D8-BBD7-CCE9431645EC}">
                              <a14:shadowObscured xmlns:a14="http://schemas.microsoft.com/office/drawing/2010/main"/>
                            </a:ext>
                          </a:extLst>
                        </pic:spPr>
                      </pic:pic>
                    </a:graphicData>
                  </a:graphic>
                </wp:anchor>
              </w:drawing>
            </w:r>
          </w:p>
        </w:tc>
      </w:tr>
      <w:tr w:rsidR="002F7BD6" w:rsidRPr="009A00CF" w14:paraId="7A4BCDDB" w14:textId="77777777" w:rsidTr="00A305AE">
        <w:trPr>
          <w:trHeight w:val="389"/>
        </w:trPr>
        <w:tc>
          <w:tcPr>
            <w:cnfStyle w:val="001000000000" w:firstRow="0" w:lastRow="0" w:firstColumn="1" w:lastColumn="0" w:oddVBand="0" w:evenVBand="0" w:oddHBand="0" w:evenHBand="0" w:firstRowFirstColumn="0" w:firstRowLastColumn="0" w:lastRowFirstColumn="0" w:lastRowLastColumn="0"/>
            <w:tcW w:w="1741" w:type="dxa"/>
          </w:tcPr>
          <w:p w14:paraId="32484866" w14:textId="77777777" w:rsidR="002F7BD6" w:rsidRPr="009A00CF" w:rsidRDefault="002F7BD6" w:rsidP="00A305AE">
            <w:pPr>
              <w:spacing w:line="360" w:lineRule="auto"/>
              <w:jc w:val="center"/>
              <w:rPr>
                <w:b/>
                <w:bCs/>
                <w:i w:val="0"/>
                <w:iCs w:val="0"/>
              </w:rPr>
            </w:pPr>
            <w:r w:rsidRPr="009A00CF">
              <w:rPr>
                <w:b/>
                <w:bCs/>
              </w:rPr>
              <w:t>Sulfadiazine</w:t>
            </w:r>
          </w:p>
          <w:p w14:paraId="1A0E4A5F" w14:textId="77777777" w:rsidR="002F7BD6" w:rsidRPr="009A00CF" w:rsidRDefault="002F7BD6" w:rsidP="00A305AE"/>
          <w:p w14:paraId="3147E5C5" w14:textId="77777777" w:rsidR="002F7BD6" w:rsidRPr="009A00CF" w:rsidRDefault="002F7BD6" w:rsidP="00A305AE">
            <w:pPr>
              <w:rPr>
                <w:b/>
                <w:bCs/>
                <w:i w:val="0"/>
                <w:iCs w:val="0"/>
              </w:rPr>
            </w:pPr>
          </w:p>
          <w:p w14:paraId="2E468671" w14:textId="77777777" w:rsidR="002F7BD6" w:rsidRPr="009A00CF" w:rsidRDefault="002F7BD6" w:rsidP="00A305AE">
            <w:pPr>
              <w:jc w:val="center"/>
            </w:pPr>
          </w:p>
        </w:tc>
        <w:tc>
          <w:tcPr>
            <w:tcW w:w="2015" w:type="dxa"/>
          </w:tcPr>
          <w:p w14:paraId="62A068A7" w14:textId="77777777" w:rsidR="002F7BD6" w:rsidRPr="009A00CF" w:rsidRDefault="002F7BD6" w:rsidP="00A305AE">
            <w:pPr>
              <w:spacing w:line="360" w:lineRule="auto"/>
              <w:jc w:val="center"/>
              <w:cnfStyle w:val="000000000000" w:firstRow="0" w:lastRow="0" w:firstColumn="0" w:lastColumn="0" w:oddVBand="0" w:evenVBand="0" w:oddHBand="0" w:evenHBand="0" w:firstRowFirstColumn="0" w:firstRowLastColumn="0" w:lastRowFirstColumn="0" w:lastRowLastColumn="0"/>
              <w:rPr>
                <w:sz w:val="28"/>
                <w:szCs w:val="28"/>
              </w:rPr>
            </w:pPr>
            <w:r w:rsidRPr="009A00CF">
              <w:rPr>
                <w:sz w:val="28"/>
                <w:szCs w:val="28"/>
              </w:rPr>
              <w:t>C</w:t>
            </w:r>
            <w:r w:rsidRPr="009A00CF">
              <w:rPr>
                <w:sz w:val="28"/>
                <w:szCs w:val="28"/>
                <w:vertAlign w:val="subscript"/>
              </w:rPr>
              <w:t>10</w:t>
            </w:r>
            <w:r w:rsidRPr="009A00CF">
              <w:rPr>
                <w:sz w:val="28"/>
                <w:szCs w:val="28"/>
              </w:rPr>
              <w:t>H</w:t>
            </w:r>
            <w:r w:rsidRPr="009A00CF">
              <w:rPr>
                <w:sz w:val="28"/>
                <w:szCs w:val="28"/>
                <w:vertAlign w:val="subscript"/>
              </w:rPr>
              <w:t>10</w:t>
            </w:r>
            <w:r w:rsidRPr="009A00CF">
              <w:rPr>
                <w:sz w:val="28"/>
                <w:szCs w:val="28"/>
              </w:rPr>
              <w:t>N</w:t>
            </w:r>
            <w:r w:rsidRPr="009A00CF">
              <w:rPr>
                <w:sz w:val="28"/>
                <w:szCs w:val="28"/>
                <w:vertAlign w:val="subscript"/>
              </w:rPr>
              <w:t>4</w:t>
            </w:r>
            <w:r w:rsidRPr="009A00CF">
              <w:rPr>
                <w:sz w:val="28"/>
                <w:szCs w:val="28"/>
              </w:rPr>
              <w:t>O</w:t>
            </w:r>
            <w:r w:rsidRPr="009A00CF">
              <w:rPr>
                <w:sz w:val="28"/>
                <w:szCs w:val="28"/>
                <w:vertAlign w:val="subscript"/>
              </w:rPr>
              <w:t>2</w:t>
            </w:r>
            <w:r w:rsidRPr="009A00CF">
              <w:rPr>
                <w:sz w:val="28"/>
                <w:szCs w:val="28"/>
              </w:rPr>
              <w:t>S</w:t>
            </w:r>
          </w:p>
        </w:tc>
        <w:tc>
          <w:tcPr>
            <w:tcW w:w="2118" w:type="dxa"/>
          </w:tcPr>
          <w:p w14:paraId="3EDBB313" w14:textId="77777777" w:rsidR="002F7BD6" w:rsidRPr="009A00CF" w:rsidRDefault="002F7BD6" w:rsidP="00A305AE">
            <w:pPr>
              <w:spacing w:line="360" w:lineRule="auto"/>
              <w:jc w:val="center"/>
              <w:cnfStyle w:val="000000000000" w:firstRow="0" w:lastRow="0" w:firstColumn="0" w:lastColumn="0" w:oddVBand="0" w:evenVBand="0" w:oddHBand="0" w:evenHBand="0" w:firstRowFirstColumn="0" w:firstRowLastColumn="0" w:lastRowFirstColumn="0" w:lastRowLastColumn="0"/>
              <w:rPr>
                <w:sz w:val="28"/>
                <w:szCs w:val="28"/>
              </w:rPr>
            </w:pPr>
            <w:r w:rsidRPr="009A00CF">
              <w:rPr>
                <w:sz w:val="28"/>
                <w:szCs w:val="28"/>
              </w:rPr>
              <w:t>250.05244</w:t>
            </w:r>
          </w:p>
        </w:tc>
        <w:tc>
          <w:tcPr>
            <w:tcW w:w="2348" w:type="dxa"/>
          </w:tcPr>
          <w:p w14:paraId="0D71A2AB" w14:textId="77777777" w:rsidR="002F7BD6" w:rsidRPr="009A00CF" w:rsidRDefault="002F7BD6" w:rsidP="00A305AE">
            <w:pPr>
              <w:spacing w:line="360" w:lineRule="auto"/>
              <w:jc w:val="center"/>
              <w:cnfStyle w:val="000000000000" w:firstRow="0" w:lastRow="0" w:firstColumn="0" w:lastColumn="0" w:oddVBand="0" w:evenVBand="0" w:oddHBand="0" w:evenHBand="0" w:firstRowFirstColumn="0" w:firstRowLastColumn="0" w:lastRowFirstColumn="0" w:lastRowLastColumn="0"/>
              <w:rPr>
                <w:sz w:val="28"/>
                <w:szCs w:val="28"/>
              </w:rPr>
            </w:pPr>
            <w:r w:rsidRPr="009A00CF">
              <w:rPr>
                <w:sz w:val="28"/>
                <w:szCs w:val="28"/>
              </w:rPr>
              <w:t>Sulphonamide</w:t>
            </w:r>
          </w:p>
        </w:tc>
        <w:tc>
          <w:tcPr>
            <w:tcW w:w="2410" w:type="dxa"/>
          </w:tcPr>
          <w:p w14:paraId="5B7A2787" w14:textId="77777777" w:rsidR="002F7BD6" w:rsidRPr="009A00CF" w:rsidRDefault="002F7BD6" w:rsidP="00A305AE">
            <w:pPr>
              <w:spacing w:line="360" w:lineRule="auto"/>
              <w:jc w:val="center"/>
              <w:cnfStyle w:val="000000000000" w:firstRow="0" w:lastRow="0" w:firstColumn="0" w:lastColumn="0" w:oddVBand="0" w:evenVBand="0" w:oddHBand="0" w:evenHBand="0" w:firstRowFirstColumn="0" w:firstRowLastColumn="0" w:lastRowFirstColumn="0" w:lastRowLastColumn="0"/>
              <w:rPr>
                <w:noProof/>
                <w:sz w:val="28"/>
                <w:szCs w:val="28"/>
              </w:rPr>
            </w:pPr>
            <w:r w:rsidRPr="009A00CF">
              <w:rPr>
                <w:sz w:val="28"/>
                <w:szCs w:val="28"/>
              </w:rPr>
              <w:t>0.08</w:t>
            </w:r>
          </w:p>
        </w:tc>
        <w:tc>
          <w:tcPr>
            <w:tcW w:w="4138" w:type="dxa"/>
          </w:tcPr>
          <w:p w14:paraId="784B42BA" w14:textId="77777777" w:rsidR="002F7BD6" w:rsidRPr="009A00CF" w:rsidRDefault="002F7BD6" w:rsidP="00A305AE">
            <w:pPr>
              <w:spacing w:line="360" w:lineRule="auto"/>
              <w:jc w:val="center"/>
              <w:cnfStyle w:val="000000000000" w:firstRow="0" w:lastRow="0" w:firstColumn="0" w:lastColumn="0" w:oddVBand="0" w:evenVBand="0" w:oddHBand="0" w:evenHBand="0" w:firstRowFirstColumn="0" w:firstRowLastColumn="0" w:lastRowFirstColumn="0" w:lastRowLastColumn="0"/>
            </w:pPr>
            <w:r w:rsidRPr="009A00CF">
              <w:rPr>
                <w:noProof/>
                <w:lang w:eastAsia="en-GB"/>
              </w:rPr>
              <w:drawing>
                <wp:anchor distT="0" distB="0" distL="114300" distR="114300" simplePos="0" relativeHeight="251783168" behindDoc="0" locked="0" layoutInCell="1" allowOverlap="1" wp14:anchorId="50AA0243" wp14:editId="739EB174">
                  <wp:simplePos x="0" y="0"/>
                  <wp:positionH relativeFrom="column">
                    <wp:posOffset>1099259</wp:posOffset>
                  </wp:positionH>
                  <wp:positionV relativeFrom="paragraph">
                    <wp:posOffset>67945</wp:posOffset>
                  </wp:positionV>
                  <wp:extent cx="608330" cy="1094740"/>
                  <wp:effectExtent l="0" t="0" r="1270" b="0"/>
                  <wp:wrapSquare wrapText="bothSides"/>
                  <wp:docPr id="1323" name="Picture 1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2" cstate="print">
                            <a:clrChange>
                              <a:clrFrom>
                                <a:srgbClr val="F5F5F5"/>
                              </a:clrFrom>
                              <a:clrTo>
                                <a:srgbClr val="F5F5F5">
                                  <a:alpha val="0"/>
                                </a:srgbClr>
                              </a:clrTo>
                            </a:clrChange>
                            <a:extLst>
                              <a:ext uri="{BEBA8EAE-BF5A-486C-A8C5-ECC9F3942E4B}">
                                <a14:imgProps xmlns:a14="http://schemas.microsoft.com/office/drawing/2010/main">
                                  <a14:imgLayer r:embed="rId333">
                                    <a14:imgEffect>
                                      <a14:saturation sat="0"/>
                                    </a14:imgEffect>
                                  </a14:imgLayer>
                                </a14:imgProps>
                              </a:ext>
                              <a:ext uri="{28A0092B-C50C-407E-A947-70E740481C1C}">
                                <a14:useLocalDpi xmlns:a14="http://schemas.microsoft.com/office/drawing/2010/main" val="0"/>
                              </a:ext>
                            </a:extLst>
                          </a:blip>
                          <a:srcRect l="21958" t="10365" r="28186"/>
                          <a:stretch/>
                        </pic:blipFill>
                        <pic:spPr bwMode="auto">
                          <a:xfrm>
                            <a:off x="0" y="0"/>
                            <a:ext cx="608330" cy="10947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14:paraId="4925472A" w14:textId="77777777" w:rsidR="002F7BD6" w:rsidRPr="009A00CF" w:rsidRDefault="002F7BD6" w:rsidP="002F7BD6">
      <w:pPr>
        <w:spacing w:line="360" w:lineRule="auto"/>
      </w:pPr>
      <w:r w:rsidRPr="009A00CF">
        <w:t xml:space="preserve"> </w:t>
      </w:r>
    </w:p>
    <w:p w14:paraId="3627F2CC" w14:textId="77777777" w:rsidR="002F7BD6" w:rsidRPr="009A00CF" w:rsidRDefault="002F7BD6" w:rsidP="002F7BD6">
      <w:pPr>
        <w:spacing w:line="360" w:lineRule="auto"/>
        <w:sectPr w:rsidR="002F7BD6" w:rsidRPr="009A00CF" w:rsidSect="00A305AE">
          <w:pgSz w:w="16838" w:h="11906" w:orient="landscape"/>
          <w:pgMar w:top="1440" w:right="1440" w:bottom="1440" w:left="1440" w:header="708" w:footer="708" w:gutter="0"/>
          <w:cols w:space="708"/>
          <w:docGrid w:linePitch="360"/>
        </w:sectPr>
      </w:pPr>
    </w:p>
    <w:p w14:paraId="359A3C19" w14:textId="5B8153A4" w:rsidR="002F7BD6" w:rsidRPr="009A00CF" w:rsidRDefault="00916216" w:rsidP="00FF002F">
      <w:pPr>
        <w:pStyle w:val="Heading2"/>
      </w:pPr>
      <w:bookmarkStart w:id="137" w:name="_Toc68085949"/>
      <w:r>
        <w:lastRenderedPageBreak/>
        <w:t xml:space="preserve">4.2 </w:t>
      </w:r>
      <w:r w:rsidR="002F7BD6" w:rsidRPr="009A00CF">
        <w:t>Method</w:t>
      </w:r>
      <w:bookmarkEnd w:id="137"/>
    </w:p>
    <w:p w14:paraId="79006990" w14:textId="77777777" w:rsidR="002F7BD6" w:rsidRPr="009A00CF" w:rsidRDefault="002F7BD6" w:rsidP="002F7BD6">
      <w:pPr>
        <w:spacing w:line="360" w:lineRule="auto"/>
      </w:pPr>
      <w:r w:rsidRPr="009A00CF">
        <w:t xml:space="preserve">Aspects of the experimental design have been optimised for this SCMS antibiotic study, </w:t>
      </w:r>
      <w:proofErr w:type="gramStart"/>
      <w:r w:rsidRPr="009A00CF">
        <w:t>in order to</w:t>
      </w:r>
      <w:proofErr w:type="gramEnd"/>
      <w:r w:rsidRPr="009A00CF">
        <w:t xml:space="preserve"> address the limitations revealed during sampling and analysis in the presented proof of concept study (Chapter 3).</w:t>
      </w:r>
    </w:p>
    <w:p w14:paraId="1FDEBB64" w14:textId="33F04D12" w:rsidR="002F7BD6" w:rsidRPr="009A00CF" w:rsidRDefault="00916216" w:rsidP="00916216">
      <w:pPr>
        <w:pStyle w:val="Heading3"/>
      </w:pPr>
      <w:bookmarkStart w:id="138" w:name="_Toc68085950"/>
      <w:r>
        <w:t xml:space="preserve">4.2.1 </w:t>
      </w:r>
      <w:r w:rsidR="002F7BD6" w:rsidRPr="009A00CF">
        <w:t>Liquid culture preparation and plant treatment</w:t>
      </w:r>
      <w:bookmarkEnd w:id="138"/>
    </w:p>
    <w:p w14:paraId="3EC7AB64" w14:textId="2752EA7C" w:rsidR="002F7BD6" w:rsidRPr="009A00CF" w:rsidRDefault="002F7BD6" w:rsidP="002F7BD6">
      <w:pPr>
        <w:spacing w:line="360" w:lineRule="auto"/>
      </w:pPr>
      <w:proofErr w:type="gramStart"/>
      <w:r w:rsidRPr="009A00CF">
        <w:t>In order to</w:t>
      </w:r>
      <w:proofErr w:type="gramEnd"/>
      <w:r w:rsidRPr="009A00CF">
        <w:t xml:space="preserve"> optimise sampling efficiency, only mung bean seedlings were used in this study. Compared with Arabidopsis, mung bean cells proved more suitable for single cell sampling due to their larger cell size and aptitude for maintaining hydration. Mung bean seedlings also had greater relevance to this project as an edible plant species. Sterile mung bean seedlings were grown and treated as previously described with the addition of a second rinse step following treatment in the dosing solution. After the initial rinse, seedlings were transferred into 10 ml clean ½ MS and incubated for 5 mins with 100 rpm agitation before transfer into a further 10 ml clean ½ MS, to act as a ‘holding solution’ to keep seedlings hydrated until sampling. This extra step was introduced to minimise carry over of the dosing solution through droplet adhesion to the seedling, which could result in contamination of cell contents by external fluid</w:t>
      </w:r>
      <w:r w:rsidR="007742D5">
        <w:t xml:space="preserve"> residues</w:t>
      </w:r>
      <w:r w:rsidRPr="009A00CF">
        <w:t>.</w:t>
      </w:r>
    </w:p>
    <w:p w14:paraId="0D0700C9" w14:textId="0821FD9B" w:rsidR="002F7BD6" w:rsidRPr="009A00CF" w:rsidRDefault="002F7BD6" w:rsidP="002F7BD6">
      <w:pPr>
        <w:spacing w:line="360" w:lineRule="auto"/>
      </w:pPr>
      <w:r w:rsidRPr="009A00CF">
        <w:t>Saturation concentration dosing solutions of 100 ml volumes were prepared as per the previously outlined method (chapter 3</w:t>
      </w:r>
      <w:r w:rsidR="00354DA4" w:rsidRPr="009A00CF">
        <w:t>.</w:t>
      </w:r>
      <w:r w:rsidR="00916216">
        <w:t>2.2</w:t>
      </w:r>
      <w:r w:rsidRPr="009A00CF">
        <w:t xml:space="preserve">) for the studied antibiotic compounds (summarised in table </w:t>
      </w:r>
      <w:r w:rsidR="00354DA4" w:rsidRPr="009A00CF">
        <w:t>4.2</w:t>
      </w:r>
      <w:r w:rsidRPr="009A00CF">
        <w:t xml:space="preserve">). </w:t>
      </w:r>
    </w:p>
    <w:p w14:paraId="60B5D03F" w14:textId="553AC67F" w:rsidR="002F7BD6" w:rsidRPr="009A00CF" w:rsidRDefault="002F7BD6" w:rsidP="002F7BD6">
      <w:pPr>
        <w:pStyle w:val="Caption"/>
        <w:keepNext/>
        <w:spacing w:line="360" w:lineRule="auto"/>
        <w:rPr>
          <w:sz w:val="20"/>
          <w:szCs w:val="20"/>
        </w:rPr>
      </w:pPr>
      <w:bookmarkStart w:id="139" w:name="_Toc59633310"/>
      <w:bookmarkStart w:id="140" w:name="_Toc59633662"/>
      <w:r w:rsidRPr="009A00CF">
        <w:rPr>
          <w:sz w:val="20"/>
          <w:szCs w:val="20"/>
        </w:rPr>
        <w:t xml:space="preserve">Table </w:t>
      </w:r>
      <w:r w:rsidR="00354DA4" w:rsidRPr="009A00CF">
        <w:rPr>
          <w:sz w:val="20"/>
          <w:szCs w:val="20"/>
        </w:rPr>
        <w:t>4.2</w:t>
      </w:r>
      <w:r w:rsidRPr="009A00CF">
        <w:rPr>
          <w:sz w:val="20"/>
          <w:szCs w:val="20"/>
        </w:rPr>
        <w:t xml:space="preserve"> Antibiotic compounds used and dosing solution concentrations.</w:t>
      </w:r>
      <w:bookmarkEnd w:id="139"/>
      <w:bookmarkEnd w:id="140"/>
    </w:p>
    <w:tbl>
      <w:tblPr>
        <w:tblStyle w:val="PlainTable5"/>
        <w:tblW w:w="8789" w:type="dxa"/>
        <w:tblLook w:val="04A0" w:firstRow="1" w:lastRow="0" w:firstColumn="1" w:lastColumn="0" w:noHBand="0" w:noVBand="1"/>
      </w:tblPr>
      <w:tblGrid>
        <w:gridCol w:w="2835"/>
        <w:gridCol w:w="2835"/>
        <w:gridCol w:w="3119"/>
      </w:tblGrid>
      <w:tr w:rsidR="002F7BD6" w:rsidRPr="009A00CF" w14:paraId="419B4163" w14:textId="77777777" w:rsidTr="00A305AE">
        <w:trPr>
          <w:cnfStyle w:val="100000000000" w:firstRow="1" w:lastRow="0" w:firstColumn="0" w:lastColumn="0" w:oddVBand="0" w:evenVBand="0" w:oddHBand="0" w:evenHBand="0" w:firstRowFirstColumn="0" w:firstRowLastColumn="0" w:lastRowFirstColumn="0" w:lastRowLastColumn="0"/>
          <w:trHeight w:val="471"/>
        </w:trPr>
        <w:tc>
          <w:tcPr>
            <w:cnfStyle w:val="001000000100" w:firstRow="0" w:lastRow="0" w:firstColumn="1" w:lastColumn="0" w:oddVBand="0" w:evenVBand="0" w:oddHBand="0" w:evenHBand="0" w:firstRowFirstColumn="1" w:firstRowLastColumn="0" w:lastRowFirstColumn="0" w:lastRowLastColumn="0"/>
            <w:tcW w:w="2835" w:type="dxa"/>
          </w:tcPr>
          <w:p w14:paraId="3A02E7B0" w14:textId="77777777" w:rsidR="002F7BD6" w:rsidRPr="009A00CF" w:rsidRDefault="002F7BD6" w:rsidP="00A305AE">
            <w:pPr>
              <w:jc w:val="center"/>
              <w:rPr>
                <w:b/>
                <w:bCs/>
                <w:sz w:val="24"/>
                <w:szCs w:val="24"/>
              </w:rPr>
            </w:pPr>
            <w:r w:rsidRPr="009A00CF">
              <w:rPr>
                <w:b/>
                <w:bCs/>
                <w:sz w:val="24"/>
                <w:szCs w:val="24"/>
              </w:rPr>
              <w:t>Antibiotic compound</w:t>
            </w:r>
          </w:p>
        </w:tc>
        <w:tc>
          <w:tcPr>
            <w:tcW w:w="2835" w:type="dxa"/>
          </w:tcPr>
          <w:p w14:paraId="1C7F2CDF" w14:textId="77777777" w:rsidR="002F7BD6" w:rsidRPr="009A00CF" w:rsidRDefault="002F7BD6" w:rsidP="00A305AE">
            <w:pPr>
              <w:jc w:val="center"/>
              <w:cnfStyle w:val="100000000000" w:firstRow="1" w:lastRow="0" w:firstColumn="0" w:lastColumn="0" w:oddVBand="0" w:evenVBand="0" w:oddHBand="0" w:evenHBand="0" w:firstRowFirstColumn="0" w:firstRowLastColumn="0" w:lastRowFirstColumn="0" w:lastRowLastColumn="0"/>
              <w:rPr>
                <w:b/>
                <w:bCs/>
                <w:sz w:val="24"/>
                <w:szCs w:val="24"/>
              </w:rPr>
            </w:pPr>
            <w:r w:rsidRPr="009A00CF">
              <w:rPr>
                <w:b/>
                <w:bCs/>
                <w:sz w:val="24"/>
                <w:szCs w:val="24"/>
              </w:rPr>
              <w:t>Chemical formula</w:t>
            </w:r>
          </w:p>
        </w:tc>
        <w:tc>
          <w:tcPr>
            <w:tcW w:w="3119" w:type="dxa"/>
          </w:tcPr>
          <w:p w14:paraId="55E929FF" w14:textId="77777777" w:rsidR="002F7BD6" w:rsidRPr="009A00CF" w:rsidRDefault="002F7BD6" w:rsidP="00A305AE">
            <w:pPr>
              <w:jc w:val="center"/>
              <w:cnfStyle w:val="100000000000" w:firstRow="1" w:lastRow="0" w:firstColumn="0" w:lastColumn="0" w:oddVBand="0" w:evenVBand="0" w:oddHBand="0" w:evenHBand="0" w:firstRowFirstColumn="0" w:firstRowLastColumn="0" w:lastRowFirstColumn="0" w:lastRowLastColumn="0"/>
              <w:rPr>
                <w:b/>
                <w:bCs/>
                <w:i w:val="0"/>
                <w:iCs w:val="0"/>
                <w:sz w:val="24"/>
                <w:szCs w:val="24"/>
              </w:rPr>
            </w:pPr>
            <w:r w:rsidRPr="009A00CF">
              <w:rPr>
                <w:b/>
                <w:bCs/>
                <w:sz w:val="24"/>
                <w:szCs w:val="24"/>
              </w:rPr>
              <w:t>Dosing solution concentration</w:t>
            </w:r>
          </w:p>
          <w:p w14:paraId="6CFD044F" w14:textId="77777777" w:rsidR="002F7BD6" w:rsidRPr="009A00CF" w:rsidRDefault="002F7BD6" w:rsidP="00A305AE">
            <w:pPr>
              <w:jc w:val="center"/>
              <w:cnfStyle w:val="100000000000" w:firstRow="1" w:lastRow="0" w:firstColumn="0" w:lastColumn="0" w:oddVBand="0" w:evenVBand="0" w:oddHBand="0" w:evenHBand="0" w:firstRowFirstColumn="0" w:firstRowLastColumn="0" w:lastRowFirstColumn="0" w:lastRowLastColumn="0"/>
              <w:rPr>
                <w:b/>
                <w:bCs/>
                <w:sz w:val="24"/>
                <w:szCs w:val="24"/>
              </w:rPr>
            </w:pPr>
            <w:r w:rsidRPr="009A00CF">
              <w:rPr>
                <w:b/>
                <w:bCs/>
                <w:sz w:val="24"/>
                <w:szCs w:val="24"/>
              </w:rPr>
              <w:t>(mg/ml)</w:t>
            </w:r>
          </w:p>
        </w:tc>
      </w:tr>
      <w:tr w:rsidR="002F7BD6" w:rsidRPr="009A00CF" w14:paraId="59DA4E2A" w14:textId="77777777" w:rsidTr="00A305AE">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2835" w:type="dxa"/>
          </w:tcPr>
          <w:p w14:paraId="7C284203" w14:textId="77777777" w:rsidR="002F7BD6" w:rsidRPr="009A00CF" w:rsidRDefault="002F7BD6" w:rsidP="00A305AE">
            <w:pPr>
              <w:jc w:val="center"/>
              <w:rPr>
                <w:b/>
                <w:bCs/>
                <w:sz w:val="24"/>
                <w:szCs w:val="24"/>
              </w:rPr>
            </w:pPr>
            <w:r w:rsidRPr="009A00CF">
              <w:rPr>
                <w:b/>
                <w:bCs/>
                <w:sz w:val="24"/>
                <w:szCs w:val="24"/>
              </w:rPr>
              <w:t>Metronidazole</w:t>
            </w:r>
          </w:p>
        </w:tc>
        <w:tc>
          <w:tcPr>
            <w:tcW w:w="2835" w:type="dxa"/>
          </w:tcPr>
          <w:p w14:paraId="2F795F22" w14:textId="77777777" w:rsidR="002F7BD6" w:rsidRPr="009A00CF" w:rsidRDefault="002F7BD6" w:rsidP="00A305AE">
            <w:pPr>
              <w:jc w:val="center"/>
              <w:cnfStyle w:val="000000100000" w:firstRow="0" w:lastRow="0" w:firstColumn="0" w:lastColumn="0" w:oddVBand="0" w:evenVBand="0" w:oddHBand="1" w:evenHBand="0" w:firstRowFirstColumn="0" w:firstRowLastColumn="0" w:lastRowFirstColumn="0" w:lastRowLastColumn="0"/>
              <w:rPr>
                <w:sz w:val="24"/>
                <w:szCs w:val="24"/>
                <w:vertAlign w:val="subscript"/>
              </w:rPr>
            </w:pPr>
            <w:r w:rsidRPr="009A00CF">
              <w:rPr>
                <w:sz w:val="24"/>
                <w:szCs w:val="24"/>
              </w:rPr>
              <w:t>C</w:t>
            </w:r>
            <w:r w:rsidRPr="009A00CF">
              <w:rPr>
                <w:sz w:val="24"/>
                <w:szCs w:val="24"/>
                <w:vertAlign w:val="subscript"/>
              </w:rPr>
              <w:t>6</w:t>
            </w:r>
            <w:r w:rsidRPr="009A00CF">
              <w:rPr>
                <w:sz w:val="24"/>
                <w:szCs w:val="24"/>
              </w:rPr>
              <w:t>H</w:t>
            </w:r>
            <w:r w:rsidRPr="009A00CF">
              <w:rPr>
                <w:sz w:val="24"/>
                <w:szCs w:val="24"/>
                <w:vertAlign w:val="subscript"/>
              </w:rPr>
              <w:t>9</w:t>
            </w:r>
            <w:r w:rsidRPr="009A00CF">
              <w:rPr>
                <w:sz w:val="24"/>
                <w:szCs w:val="24"/>
              </w:rPr>
              <w:t>N</w:t>
            </w:r>
            <w:r w:rsidRPr="009A00CF">
              <w:rPr>
                <w:sz w:val="24"/>
                <w:szCs w:val="24"/>
                <w:vertAlign w:val="subscript"/>
              </w:rPr>
              <w:t>3</w:t>
            </w:r>
            <w:r w:rsidRPr="009A00CF">
              <w:rPr>
                <w:sz w:val="24"/>
                <w:szCs w:val="24"/>
              </w:rPr>
              <w:t>O</w:t>
            </w:r>
            <w:r w:rsidRPr="009A00CF">
              <w:rPr>
                <w:sz w:val="24"/>
                <w:szCs w:val="24"/>
                <w:vertAlign w:val="subscript"/>
              </w:rPr>
              <w:t>3</w:t>
            </w:r>
          </w:p>
        </w:tc>
        <w:tc>
          <w:tcPr>
            <w:tcW w:w="3119" w:type="dxa"/>
          </w:tcPr>
          <w:p w14:paraId="5E436082" w14:textId="77777777" w:rsidR="002F7BD6" w:rsidRPr="009A00CF" w:rsidRDefault="002F7BD6" w:rsidP="00A305AE">
            <w:pPr>
              <w:jc w:val="center"/>
              <w:cnfStyle w:val="000000100000" w:firstRow="0" w:lastRow="0" w:firstColumn="0" w:lastColumn="0" w:oddVBand="0" w:evenVBand="0" w:oddHBand="1" w:evenHBand="0" w:firstRowFirstColumn="0" w:firstRowLastColumn="0" w:lastRowFirstColumn="0" w:lastRowLastColumn="0"/>
              <w:rPr>
                <w:sz w:val="24"/>
                <w:szCs w:val="24"/>
              </w:rPr>
            </w:pPr>
            <w:r w:rsidRPr="009A00CF">
              <w:rPr>
                <w:sz w:val="24"/>
                <w:szCs w:val="24"/>
              </w:rPr>
              <w:t>6.00</w:t>
            </w:r>
          </w:p>
        </w:tc>
      </w:tr>
      <w:tr w:rsidR="002F7BD6" w:rsidRPr="009A00CF" w14:paraId="35ED4D31" w14:textId="77777777" w:rsidTr="00A305AE">
        <w:trPr>
          <w:trHeight w:val="402"/>
        </w:trPr>
        <w:tc>
          <w:tcPr>
            <w:cnfStyle w:val="001000000000" w:firstRow="0" w:lastRow="0" w:firstColumn="1" w:lastColumn="0" w:oddVBand="0" w:evenVBand="0" w:oddHBand="0" w:evenHBand="0" w:firstRowFirstColumn="0" w:firstRowLastColumn="0" w:lastRowFirstColumn="0" w:lastRowLastColumn="0"/>
            <w:tcW w:w="2835" w:type="dxa"/>
          </w:tcPr>
          <w:p w14:paraId="26F59386" w14:textId="77777777" w:rsidR="002F7BD6" w:rsidRPr="009A00CF" w:rsidRDefault="002F7BD6" w:rsidP="00A305AE">
            <w:pPr>
              <w:jc w:val="center"/>
              <w:rPr>
                <w:b/>
                <w:bCs/>
                <w:sz w:val="24"/>
                <w:szCs w:val="24"/>
              </w:rPr>
            </w:pPr>
            <w:r w:rsidRPr="009A00CF">
              <w:rPr>
                <w:b/>
                <w:bCs/>
                <w:sz w:val="24"/>
                <w:szCs w:val="24"/>
              </w:rPr>
              <w:t>Clarithromycin</w:t>
            </w:r>
          </w:p>
        </w:tc>
        <w:tc>
          <w:tcPr>
            <w:tcW w:w="2835" w:type="dxa"/>
          </w:tcPr>
          <w:p w14:paraId="36295598" w14:textId="77777777" w:rsidR="002F7BD6" w:rsidRPr="009A00CF" w:rsidRDefault="002F7BD6" w:rsidP="00A305AE">
            <w:pPr>
              <w:jc w:val="center"/>
              <w:cnfStyle w:val="000000000000" w:firstRow="0" w:lastRow="0" w:firstColumn="0" w:lastColumn="0" w:oddVBand="0" w:evenVBand="0" w:oddHBand="0" w:evenHBand="0" w:firstRowFirstColumn="0" w:firstRowLastColumn="0" w:lastRowFirstColumn="0" w:lastRowLastColumn="0"/>
              <w:rPr>
                <w:sz w:val="24"/>
                <w:szCs w:val="24"/>
                <w:vertAlign w:val="subscript"/>
              </w:rPr>
            </w:pPr>
            <w:r w:rsidRPr="009A00CF">
              <w:rPr>
                <w:sz w:val="24"/>
                <w:szCs w:val="24"/>
              </w:rPr>
              <w:t>C</w:t>
            </w:r>
            <w:r w:rsidRPr="009A00CF">
              <w:rPr>
                <w:sz w:val="24"/>
                <w:szCs w:val="24"/>
                <w:vertAlign w:val="subscript"/>
              </w:rPr>
              <w:t>38</w:t>
            </w:r>
            <w:r w:rsidRPr="009A00CF">
              <w:rPr>
                <w:sz w:val="24"/>
                <w:szCs w:val="24"/>
              </w:rPr>
              <w:t>H</w:t>
            </w:r>
            <w:r w:rsidRPr="009A00CF">
              <w:rPr>
                <w:sz w:val="24"/>
                <w:szCs w:val="24"/>
                <w:vertAlign w:val="subscript"/>
              </w:rPr>
              <w:t>69</w:t>
            </w:r>
            <w:r w:rsidRPr="009A00CF">
              <w:rPr>
                <w:sz w:val="24"/>
                <w:szCs w:val="24"/>
              </w:rPr>
              <w:t>NO</w:t>
            </w:r>
            <w:r w:rsidRPr="009A00CF">
              <w:rPr>
                <w:sz w:val="24"/>
                <w:szCs w:val="24"/>
                <w:vertAlign w:val="subscript"/>
              </w:rPr>
              <w:t>13</w:t>
            </w:r>
          </w:p>
        </w:tc>
        <w:tc>
          <w:tcPr>
            <w:tcW w:w="3119" w:type="dxa"/>
          </w:tcPr>
          <w:p w14:paraId="6AC580DB" w14:textId="77777777" w:rsidR="002F7BD6" w:rsidRPr="009A00CF" w:rsidRDefault="002F7BD6" w:rsidP="00A305AE">
            <w:pPr>
              <w:jc w:val="center"/>
              <w:cnfStyle w:val="000000000000" w:firstRow="0" w:lastRow="0" w:firstColumn="0" w:lastColumn="0" w:oddVBand="0" w:evenVBand="0" w:oddHBand="0" w:evenHBand="0" w:firstRowFirstColumn="0" w:firstRowLastColumn="0" w:lastRowFirstColumn="0" w:lastRowLastColumn="0"/>
              <w:rPr>
                <w:sz w:val="24"/>
                <w:szCs w:val="24"/>
              </w:rPr>
            </w:pPr>
            <w:r w:rsidRPr="009A00CF">
              <w:rPr>
                <w:sz w:val="24"/>
                <w:szCs w:val="24"/>
              </w:rPr>
              <w:t>0.22</w:t>
            </w:r>
          </w:p>
        </w:tc>
      </w:tr>
      <w:tr w:rsidR="002F7BD6" w:rsidRPr="009A00CF" w14:paraId="7724929B" w14:textId="77777777" w:rsidTr="00A305AE">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2835" w:type="dxa"/>
          </w:tcPr>
          <w:p w14:paraId="6BB71F8C" w14:textId="77777777" w:rsidR="002F7BD6" w:rsidRPr="009A00CF" w:rsidRDefault="002F7BD6" w:rsidP="00A305AE">
            <w:pPr>
              <w:jc w:val="center"/>
              <w:rPr>
                <w:b/>
                <w:bCs/>
                <w:sz w:val="24"/>
                <w:szCs w:val="24"/>
              </w:rPr>
            </w:pPr>
            <w:r w:rsidRPr="009A00CF">
              <w:rPr>
                <w:b/>
                <w:bCs/>
                <w:sz w:val="24"/>
                <w:szCs w:val="24"/>
              </w:rPr>
              <w:t xml:space="preserve">Lincomycin </w:t>
            </w:r>
          </w:p>
        </w:tc>
        <w:tc>
          <w:tcPr>
            <w:tcW w:w="2835" w:type="dxa"/>
          </w:tcPr>
          <w:p w14:paraId="6B423A63" w14:textId="77777777" w:rsidR="002F7BD6" w:rsidRPr="009A00CF" w:rsidRDefault="002F7BD6" w:rsidP="00A305AE">
            <w:pPr>
              <w:jc w:val="center"/>
              <w:cnfStyle w:val="000000100000" w:firstRow="0" w:lastRow="0" w:firstColumn="0" w:lastColumn="0" w:oddVBand="0" w:evenVBand="0" w:oddHBand="1" w:evenHBand="0" w:firstRowFirstColumn="0" w:firstRowLastColumn="0" w:lastRowFirstColumn="0" w:lastRowLastColumn="0"/>
              <w:rPr>
                <w:sz w:val="24"/>
                <w:szCs w:val="24"/>
              </w:rPr>
            </w:pPr>
            <w:r w:rsidRPr="009A00CF">
              <w:rPr>
                <w:sz w:val="24"/>
                <w:szCs w:val="24"/>
              </w:rPr>
              <w:t>C</w:t>
            </w:r>
            <w:r w:rsidRPr="009A00CF">
              <w:rPr>
                <w:sz w:val="24"/>
                <w:szCs w:val="24"/>
                <w:vertAlign w:val="subscript"/>
              </w:rPr>
              <w:t>18</w:t>
            </w:r>
            <w:r w:rsidRPr="009A00CF">
              <w:rPr>
                <w:sz w:val="24"/>
                <w:szCs w:val="24"/>
              </w:rPr>
              <w:t>H</w:t>
            </w:r>
            <w:r w:rsidRPr="009A00CF">
              <w:rPr>
                <w:sz w:val="24"/>
                <w:szCs w:val="24"/>
                <w:vertAlign w:val="subscript"/>
              </w:rPr>
              <w:t>34</w:t>
            </w:r>
            <w:r w:rsidRPr="009A00CF">
              <w:rPr>
                <w:sz w:val="24"/>
                <w:szCs w:val="24"/>
              </w:rPr>
              <w:t>N</w:t>
            </w:r>
            <w:r w:rsidRPr="009A00CF">
              <w:rPr>
                <w:sz w:val="24"/>
                <w:szCs w:val="24"/>
                <w:vertAlign w:val="subscript"/>
              </w:rPr>
              <w:t>2</w:t>
            </w:r>
            <w:r w:rsidRPr="009A00CF">
              <w:rPr>
                <w:sz w:val="24"/>
                <w:szCs w:val="24"/>
              </w:rPr>
              <w:t>O</w:t>
            </w:r>
            <w:r w:rsidRPr="009A00CF">
              <w:rPr>
                <w:sz w:val="24"/>
                <w:szCs w:val="24"/>
                <w:vertAlign w:val="subscript"/>
              </w:rPr>
              <w:t>6</w:t>
            </w:r>
            <w:r w:rsidRPr="009A00CF">
              <w:rPr>
                <w:sz w:val="24"/>
                <w:szCs w:val="24"/>
              </w:rPr>
              <w:t>S</w:t>
            </w:r>
          </w:p>
        </w:tc>
        <w:tc>
          <w:tcPr>
            <w:tcW w:w="3119" w:type="dxa"/>
          </w:tcPr>
          <w:p w14:paraId="66C6E3F8" w14:textId="77777777" w:rsidR="002F7BD6" w:rsidRPr="009A00CF" w:rsidRDefault="002F7BD6" w:rsidP="00A305AE">
            <w:pPr>
              <w:jc w:val="center"/>
              <w:cnfStyle w:val="000000100000" w:firstRow="0" w:lastRow="0" w:firstColumn="0" w:lastColumn="0" w:oddVBand="0" w:evenVBand="0" w:oddHBand="1" w:evenHBand="0" w:firstRowFirstColumn="0" w:firstRowLastColumn="0" w:lastRowFirstColumn="0" w:lastRowLastColumn="0"/>
              <w:rPr>
                <w:sz w:val="24"/>
                <w:szCs w:val="24"/>
              </w:rPr>
            </w:pPr>
            <w:r w:rsidRPr="009A00CF">
              <w:rPr>
                <w:sz w:val="24"/>
                <w:szCs w:val="24"/>
              </w:rPr>
              <w:t>4.61</w:t>
            </w:r>
          </w:p>
        </w:tc>
      </w:tr>
      <w:tr w:rsidR="002F7BD6" w:rsidRPr="009A00CF" w14:paraId="5B098134" w14:textId="77777777" w:rsidTr="00A305AE">
        <w:trPr>
          <w:trHeight w:val="435"/>
        </w:trPr>
        <w:tc>
          <w:tcPr>
            <w:cnfStyle w:val="001000000000" w:firstRow="0" w:lastRow="0" w:firstColumn="1" w:lastColumn="0" w:oddVBand="0" w:evenVBand="0" w:oddHBand="0" w:evenHBand="0" w:firstRowFirstColumn="0" w:firstRowLastColumn="0" w:lastRowFirstColumn="0" w:lastRowLastColumn="0"/>
            <w:tcW w:w="2835" w:type="dxa"/>
          </w:tcPr>
          <w:p w14:paraId="51194BA1" w14:textId="77777777" w:rsidR="002F7BD6" w:rsidRPr="009A00CF" w:rsidRDefault="002F7BD6" w:rsidP="00A305AE">
            <w:pPr>
              <w:jc w:val="center"/>
              <w:rPr>
                <w:b/>
                <w:bCs/>
                <w:sz w:val="24"/>
                <w:szCs w:val="24"/>
              </w:rPr>
            </w:pPr>
            <w:r w:rsidRPr="009A00CF">
              <w:rPr>
                <w:b/>
                <w:bCs/>
                <w:sz w:val="24"/>
                <w:szCs w:val="24"/>
              </w:rPr>
              <w:t>Sulfadiazine</w:t>
            </w:r>
          </w:p>
        </w:tc>
        <w:tc>
          <w:tcPr>
            <w:tcW w:w="2835" w:type="dxa"/>
          </w:tcPr>
          <w:p w14:paraId="52773B20" w14:textId="77777777" w:rsidR="002F7BD6" w:rsidRPr="009A00CF" w:rsidRDefault="002F7BD6" w:rsidP="00A305AE">
            <w:pPr>
              <w:jc w:val="center"/>
              <w:cnfStyle w:val="000000000000" w:firstRow="0" w:lastRow="0" w:firstColumn="0" w:lastColumn="0" w:oddVBand="0" w:evenVBand="0" w:oddHBand="0" w:evenHBand="0" w:firstRowFirstColumn="0" w:firstRowLastColumn="0" w:lastRowFirstColumn="0" w:lastRowLastColumn="0"/>
              <w:rPr>
                <w:sz w:val="24"/>
                <w:szCs w:val="24"/>
              </w:rPr>
            </w:pPr>
            <w:r w:rsidRPr="009A00CF">
              <w:rPr>
                <w:sz w:val="24"/>
                <w:szCs w:val="24"/>
              </w:rPr>
              <w:t>C</w:t>
            </w:r>
            <w:r w:rsidRPr="009A00CF">
              <w:rPr>
                <w:sz w:val="24"/>
                <w:szCs w:val="24"/>
                <w:vertAlign w:val="subscript"/>
              </w:rPr>
              <w:t>10</w:t>
            </w:r>
            <w:r w:rsidRPr="009A00CF">
              <w:rPr>
                <w:sz w:val="24"/>
                <w:szCs w:val="24"/>
              </w:rPr>
              <w:t>H</w:t>
            </w:r>
            <w:r w:rsidRPr="009A00CF">
              <w:rPr>
                <w:sz w:val="24"/>
                <w:szCs w:val="24"/>
                <w:vertAlign w:val="subscript"/>
              </w:rPr>
              <w:t>10</w:t>
            </w:r>
            <w:r w:rsidRPr="009A00CF">
              <w:rPr>
                <w:sz w:val="24"/>
                <w:szCs w:val="24"/>
              </w:rPr>
              <w:t>N</w:t>
            </w:r>
            <w:r w:rsidRPr="009A00CF">
              <w:rPr>
                <w:sz w:val="24"/>
                <w:szCs w:val="24"/>
                <w:vertAlign w:val="subscript"/>
              </w:rPr>
              <w:t>4</w:t>
            </w:r>
            <w:r w:rsidRPr="009A00CF">
              <w:rPr>
                <w:sz w:val="24"/>
                <w:szCs w:val="24"/>
              </w:rPr>
              <w:t>O</w:t>
            </w:r>
            <w:r w:rsidRPr="009A00CF">
              <w:rPr>
                <w:sz w:val="24"/>
                <w:szCs w:val="24"/>
                <w:vertAlign w:val="subscript"/>
              </w:rPr>
              <w:t>2</w:t>
            </w:r>
            <w:r w:rsidRPr="009A00CF">
              <w:rPr>
                <w:sz w:val="24"/>
                <w:szCs w:val="24"/>
              </w:rPr>
              <w:t>S</w:t>
            </w:r>
          </w:p>
        </w:tc>
        <w:tc>
          <w:tcPr>
            <w:tcW w:w="3119" w:type="dxa"/>
          </w:tcPr>
          <w:p w14:paraId="43241A15" w14:textId="77777777" w:rsidR="002F7BD6" w:rsidRPr="009A00CF" w:rsidRDefault="002F7BD6" w:rsidP="00A305AE">
            <w:pPr>
              <w:jc w:val="center"/>
              <w:cnfStyle w:val="000000000000" w:firstRow="0" w:lastRow="0" w:firstColumn="0" w:lastColumn="0" w:oddVBand="0" w:evenVBand="0" w:oddHBand="0" w:evenHBand="0" w:firstRowFirstColumn="0" w:firstRowLastColumn="0" w:lastRowFirstColumn="0" w:lastRowLastColumn="0"/>
              <w:rPr>
                <w:sz w:val="24"/>
                <w:szCs w:val="24"/>
              </w:rPr>
            </w:pPr>
            <w:r w:rsidRPr="009A00CF">
              <w:rPr>
                <w:sz w:val="24"/>
                <w:szCs w:val="24"/>
              </w:rPr>
              <w:t>0.09</w:t>
            </w:r>
          </w:p>
        </w:tc>
      </w:tr>
    </w:tbl>
    <w:p w14:paraId="16AE7F1C" w14:textId="77777777" w:rsidR="002F7BD6" w:rsidRPr="009A00CF" w:rsidRDefault="002F7BD6" w:rsidP="002F7BD6">
      <w:pPr>
        <w:spacing w:line="360" w:lineRule="auto"/>
      </w:pPr>
    </w:p>
    <w:p w14:paraId="3F4F1922" w14:textId="77777777" w:rsidR="002F7BD6" w:rsidRPr="009A00CF" w:rsidRDefault="002F7BD6" w:rsidP="002F7BD6">
      <w:pPr>
        <w:spacing w:line="360" w:lineRule="auto"/>
      </w:pPr>
      <w:r w:rsidRPr="009A00CF">
        <w:t xml:space="preserve">Comparative exposure times were also introduced in this optimised study. Results in the </w:t>
      </w:r>
      <w:proofErr w:type="gramStart"/>
      <w:r w:rsidRPr="009A00CF">
        <w:t>proof of concept</w:t>
      </w:r>
      <w:proofErr w:type="gramEnd"/>
      <w:r w:rsidRPr="009A00CF">
        <w:t xml:space="preserve"> study left some ambiguity as to whether recorded data was representative of purely the sampled cell contents, or whether signals corresponding with the mass-to charge ratio (</w:t>
      </w:r>
      <w:r w:rsidRPr="009A00CF">
        <w:rPr>
          <w:i/>
        </w:rPr>
        <w:t>m/z</w:t>
      </w:r>
      <w:r w:rsidRPr="009A00CF">
        <w:rPr>
          <w:iCs/>
        </w:rPr>
        <w:t xml:space="preserve">) </w:t>
      </w:r>
      <w:r w:rsidRPr="009A00CF">
        <w:t xml:space="preserve">values of target xenobiotics had been subject to contamination by residue dosing solution on the seedling surface. A 0 h comparative exposure time point was therefore introduced to reveal the extent of dosing solution carry over through the rinsing steps, and degree of contamination from this carry over. The 0 h exposure was carried out by dunking seedlings in respective dosing solutions, with immediate removal and rinsing in ½ MS. </w:t>
      </w:r>
    </w:p>
    <w:p w14:paraId="5883FD86" w14:textId="6A1C1926" w:rsidR="002F7BD6" w:rsidRPr="009A00CF" w:rsidRDefault="002F7BD6" w:rsidP="002F7BD6">
      <w:pPr>
        <w:spacing w:line="360" w:lineRule="auto"/>
      </w:pPr>
      <w:r w:rsidRPr="009A00CF">
        <w:lastRenderedPageBreak/>
        <w:t xml:space="preserve">Due to the exceptionally small sample volumes available in a single cell, xenobiotic concentrations in each sample are expected to be low and close to the limits of mass spectrometric detection. Therefore, a 7-day exposure time point was included, following the results of a recent study that showed uptake of clarithromycin and sulfadiazine in the roots and leaves of lettuce increased rapidly throughout the initial days of exposure before reaching a peak and remaining essentially unchanged after 6 days of exposure </w:t>
      </w:r>
      <w:r w:rsidRPr="009A00CF">
        <w:fldChar w:fldCharType="begin" w:fldLock="1"/>
      </w:r>
      <w:r w:rsidR="001A1378">
        <w:instrText>ADDIN CSL_CITATION {"citationItems":[{"id":"ITEM-1","itemData":{"DOI":"10.1016/j.envpol.2019.02.009","ISSN":"18736424","abstract":"Antibiotics are introduced into agricultural fields by the application of manure or biosolids, or via irrigation using reclaimed wastewater. Antibiotics can enter the terrestrial food chains through plant uptake, which forms an alternative pathway for human exposure to antibiotics. However, previous studies mainly focused on detecting residues of the parent antibiotics, while ignoring the identification of antibiotics transformation products in plants. Here, we evaluated the uptake and metabolism of clarithromycin (CLA) and sulfadiazine (SDZ) in lettuce under controlled hydroponic conditions. The antibiotics and their metabolites were identified by ultra-performance liquid chromatography/quadrupole time-of-flight mass spectrometry (UPLC-QToF-MS/MS) and ultra-performance liquid chromatograph Micromass triple quadrupole mass spectrometry (UPLC−QqQ−MS/MS). The structure of CLA, SDZ and N-acetylated SDZ were confirmed with synthesized standards, verifying the reliability of the identification method. Eight metabolites of CLA and two metabolites of SDZ were detected in both the leaves and roots of lettuce. The metabolites of CLA included phases I and II transformation products, while only phase II metabolites of SDZ were observed in lettuce. The proportion of CLA metabolites was estimated to be greater than 70%, indicating that most of the CLA was metabolized in plant tissues. The proportion of SDZ metabolites was lower than 12% in the leaves and 10% in the roots. Some metabolites might have the ability to increase or acquire antibacterial activity. Therefore, in addition to the parent compounds, metabolites of antibiotics in edible vegetables are also worthy of study for risk assessment and to determine the consequences of long-term exposure.","author":[{"dropping-particle":"","family":"Tian","given":"Run","non-dropping-particle":"","parse-names":false,"suffix":""},{"dropping-particle":"","family":"Zhang","given":"Rong","non-dropping-particle":"","parse-names":false,"suffix":""},{"dropping-particle":"","family":"Uddin","given":"Misbah","non-dropping-particle":"","parse-names":false,"suffix":""},{"dropping-particle":"","family":"Qiao","given":"Xianliang","non-dropping-particle":"","parse-names":false,"suffix":""},{"dropping-particle":"","family":"Chen","given":"Jingwen","non-dropping-particle":"","parse-names":false,"suffix":""},{"dropping-particle":"","family":"Gu","given":"Gege","non-dropping-particle":"","parse-names":false,"suffix":""}],"container-title":"Environmental Pollution","id":"ITEM-1","issued":{"date-parts":[["2019"]]},"title":"Uptake and metabolism of clarithromycin and sulfadiazine in lettuce","type":"article-journal"},"uris":["http://www.mendeley.com/documents/?uuid=6a89f0b2-b423-4760-82fb-e0473e33ad51"]}],"mendeley":{"formattedCitation":"(33)","plainTextFormattedCitation":"(33)","previouslyFormattedCitation":"(33)"},"properties":{"noteIndex":0},"schema":"https://github.com/citation-style-language/schema/raw/master/csl-citation.json"}</w:instrText>
      </w:r>
      <w:r w:rsidRPr="009A00CF">
        <w:fldChar w:fldCharType="separate"/>
      </w:r>
      <w:r w:rsidRPr="009A00CF">
        <w:rPr>
          <w:noProof/>
        </w:rPr>
        <w:t>(33)</w:t>
      </w:r>
      <w:r w:rsidRPr="009A00CF">
        <w:fldChar w:fldCharType="end"/>
      </w:r>
      <w:r w:rsidRPr="009A00CF">
        <w:t xml:space="preserve">. Introduction of this 7-day time point therefore aims to maximise the chances of detecting parent compounds and transformation products in single cell contents by allowing sufficient time for antibiotic compounds to accumulate at peak concentrations. The optimised experimental set up for seedling dosing is represented schematically in figure </w:t>
      </w:r>
      <w:r w:rsidR="00354DA4" w:rsidRPr="009A00CF">
        <w:t>4.</w:t>
      </w:r>
      <w:r w:rsidRPr="009A00CF">
        <w:t>1.</w:t>
      </w:r>
    </w:p>
    <w:p w14:paraId="5AA1E528" w14:textId="6EDFB1F7" w:rsidR="002F7BD6" w:rsidRPr="009A00CF" w:rsidRDefault="00916216" w:rsidP="00916216">
      <w:pPr>
        <w:pStyle w:val="Heading3"/>
      </w:pPr>
      <w:bookmarkStart w:id="141" w:name="_Toc68085951"/>
      <w:r>
        <w:t xml:space="preserve">4.2.2 </w:t>
      </w:r>
      <w:r w:rsidR="00354DA4" w:rsidRPr="009A00CF">
        <w:t>Single cell and solution s</w:t>
      </w:r>
      <w:r w:rsidR="002F7BD6" w:rsidRPr="009A00CF">
        <w:t>ampling</w:t>
      </w:r>
      <w:bookmarkEnd w:id="141"/>
    </w:p>
    <w:p w14:paraId="0FE10374" w14:textId="4B90343C" w:rsidR="002F7BD6" w:rsidRPr="009A00CF" w:rsidRDefault="002F7BD6" w:rsidP="002F7BD6">
      <w:pPr>
        <w:spacing w:line="360" w:lineRule="auto"/>
      </w:pPr>
      <w:proofErr w:type="gramStart"/>
      <w:r w:rsidRPr="009A00CF">
        <w:t>In order to</w:t>
      </w:r>
      <w:proofErr w:type="gramEnd"/>
      <w:r w:rsidRPr="009A00CF">
        <w:t xml:space="preserve"> establish whether xenobiotic transformation was occurring before or after plant uptake, conical flasks containing 10 ml of </w:t>
      </w:r>
      <w:r w:rsidR="00606159" w:rsidRPr="009A00CF">
        <w:t>antibiotic</w:t>
      </w:r>
      <w:r w:rsidRPr="009A00CF">
        <w:t xml:space="preserve"> dosing solutions, but no mung bean seedling, were prepared and treated in the same way as those containing a mung bean seedling. One millilitre of each dosing solution was aliquoted from each conical flask at each time point and flash frozen at – 80 </w:t>
      </w:r>
      <w:r w:rsidRPr="009A00CF">
        <w:rPr>
          <w:rFonts w:cstheme="minorHAnsi"/>
        </w:rPr>
        <w:t>°</w:t>
      </w:r>
      <w:r w:rsidRPr="009A00CF">
        <w:t>C in sterile Eppendorf tubes for subsequent analysis (fig</w:t>
      </w:r>
      <w:r w:rsidR="00354DA4" w:rsidRPr="009A00CF">
        <w:t>ure 4.</w:t>
      </w:r>
      <w:r w:rsidRPr="009A00CF">
        <w:t xml:space="preserve">2). The holding solutions were also sampled and frozen using the same protocol to measure potential carryover between rinsing steps. </w:t>
      </w:r>
      <w:r w:rsidR="00C20801">
        <w:t>T</w:t>
      </w:r>
      <w:r w:rsidRPr="009A00CF">
        <w:t>o provide negative control ‘blank’ samples</w:t>
      </w:r>
      <w:r w:rsidR="00C20801">
        <w:t>, the outlined</w:t>
      </w:r>
      <w:r w:rsidR="00C20801" w:rsidRPr="009A00CF">
        <w:t xml:space="preserve"> protocol was replicated using pH-corrected ½ MS</w:t>
      </w:r>
      <w:r w:rsidR="00C20801">
        <w:t xml:space="preserve"> (</w:t>
      </w:r>
      <w:proofErr w:type="gramStart"/>
      <w:r w:rsidR="00C20801">
        <w:t>i.e.</w:t>
      </w:r>
      <w:proofErr w:type="gramEnd"/>
      <w:r w:rsidR="00C20801">
        <w:t xml:space="preserve"> in the absence of any pharmaceutical compound)</w:t>
      </w:r>
      <w:r w:rsidRPr="009A00CF">
        <w:t>.</w:t>
      </w:r>
    </w:p>
    <w:p w14:paraId="464E3D66" w14:textId="75CB028A" w:rsidR="002F7BD6" w:rsidRPr="009A00CF" w:rsidRDefault="002F7BD6" w:rsidP="002F7BD6">
      <w:pPr>
        <w:spacing w:line="360" w:lineRule="auto"/>
      </w:pPr>
      <w:r w:rsidRPr="009A00CF">
        <w:t xml:space="preserve">To increase the robustness of data interpretation, plant sample replicates were increased to 5 technical replicates (1 cell from 5 separate cross sections from one seedling per treatment). The full list of samples taken is given in table </w:t>
      </w:r>
      <w:r w:rsidR="00354DA4" w:rsidRPr="009A00CF">
        <w:t>4.3</w:t>
      </w:r>
      <w:r w:rsidRPr="009A00CF">
        <w:t>.</w:t>
      </w:r>
    </w:p>
    <w:p w14:paraId="42965E1A" w14:textId="77777777" w:rsidR="002F7BD6" w:rsidRPr="009A00CF" w:rsidRDefault="002F7BD6" w:rsidP="002F7BD6">
      <w:pPr>
        <w:spacing w:line="360" w:lineRule="auto"/>
        <w:sectPr w:rsidR="002F7BD6" w:rsidRPr="009A00CF" w:rsidSect="00A305AE">
          <w:pgSz w:w="11906" w:h="16838"/>
          <w:pgMar w:top="1440" w:right="1440" w:bottom="1440" w:left="1440" w:header="708" w:footer="708" w:gutter="0"/>
          <w:cols w:space="708"/>
          <w:docGrid w:linePitch="360"/>
        </w:sectPr>
      </w:pPr>
    </w:p>
    <w:p w14:paraId="1DA4E271" w14:textId="77777777" w:rsidR="002F7BD6" w:rsidRPr="009A00CF" w:rsidRDefault="002F7BD6" w:rsidP="002F7BD6">
      <w:pPr>
        <w:spacing w:line="360" w:lineRule="auto"/>
      </w:pPr>
      <w:r w:rsidRPr="009A00CF">
        <w:rPr>
          <w:noProof/>
          <w:lang w:eastAsia="en-GB"/>
        </w:rPr>
        <w:lastRenderedPageBreak/>
        <mc:AlternateContent>
          <mc:Choice Requires="wpg">
            <w:drawing>
              <wp:anchor distT="0" distB="0" distL="114300" distR="114300" simplePos="0" relativeHeight="251779072" behindDoc="0" locked="0" layoutInCell="1" allowOverlap="1" wp14:anchorId="31208624" wp14:editId="2A0AAB26">
                <wp:simplePos x="0" y="0"/>
                <wp:positionH relativeFrom="column">
                  <wp:posOffset>-265814</wp:posOffset>
                </wp:positionH>
                <wp:positionV relativeFrom="paragraph">
                  <wp:posOffset>-1</wp:posOffset>
                </wp:positionV>
                <wp:extent cx="9523730" cy="4381500"/>
                <wp:effectExtent l="0" t="0" r="1270" b="0"/>
                <wp:wrapNone/>
                <wp:docPr id="619" name="Group 619"/>
                <wp:cNvGraphicFramePr/>
                <a:graphic xmlns:a="http://schemas.openxmlformats.org/drawingml/2006/main">
                  <a:graphicData uri="http://schemas.microsoft.com/office/word/2010/wordprocessingGroup">
                    <wpg:wgp>
                      <wpg:cNvGrpSpPr/>
                      <wpg:grpSpPr>
                        <a:xfrm>
                          <a:off x="0" y="0"/>
                          <a:ext cx="9523730" cy="4381500"/>
                          <a:chOff x="0" y="0"/>
                          <a:chExt cx="9523730" cy="4381500"/>
                        </a:xfrm>
                      </wpg:grpSpPr>
                      <wps:wsp>
                        <wps:cNvPr id="620" name="Rectangle 620"/>
                        <wps:cNvSpPr/>
                        <wps:spPr>
                          <a:xfrm>
                            <a:off x="1543789" y="1103814"/>
                            <a:ext cx="3051721" cy="1022613"/>
                          </a:xfrm>
                          <a:prstGeom prst="rect">
                            <a:avLst/>
                          </a:prstGeom>
                          <a:noFill/>
                          <a:ln w="28575">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1" name="Text Box 621"/>
                        <wps:cNvSpPr txBox="1"/>
                        <wps:spPr>
                          <a:xfrm>
                            <a:off x="287079" y="1527049"/>
                            <a:ext cx="823842" cy="410868"/>
                          </a:xfrm>
                          <a:prstGeom prst="rect">
                            <a:avLst/>
                          </a:prstGeom>
                          <a:solidFill>
                            <a:schemeClr val="lt1"/>
                          </a:solidFill>
                          <a:ln w="6350">
                            <a:solidFill>
                              <a:prstClr val="black"/>
                            </a:solidFill>
                          </a:ln>
                        </wps:spPr>
                        <wps:txbx>
                          <w:txbxContent>
                            <w:p w14:paraId="150EFAEF" w14:textId="77777777" w:rsidR="00F75B1B" w:rsidRPr="005252EF" w:rsidRDefault="00F75B1B" w:rsidP="002F7BD6">
                              <w:pPr>
                                <w:jc w:val="center"/>
                              </w:pPr>
                              <w:r>
                                <w:t>T = 0 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2" name="Text Box 622"/>
                        <wps:cNvSpPr txBox="1"/>
                        <wps:spPr>
                          <a:xfrm>
                            <a:off x="276447" y="2388287"/>
                            <a:ext cx="837855" cy="394472"/>
                          </a:xfrm>
                          <a:prstGeom prst="rect">
                            <a:avLst/>
                          </a:prstGeom>
                          <a:solidFill>
                            <a:schemeClr val="lt1"/>
                          </a:solidFill>
                          <a:ln w="6350">
                            <a:solidFill>
                              <a:prstClr val="black"/>
                            </a:solidFill>
                          </a:ln>
                        </wps:spPr>
                        <wps:txbx>
                          <w:txbxContent>
                            <w:p w14:paraId="4F311C49" w14:textId="77777777" w:rsidR="00F75B1B" w:rsidRPr="005252EF" w:rsidRDefault="00F75B1B" w:rsidP="002F7BD6">
                              <w:pPr>
                                <w:jc w:val="center"/>
                              </w:pPr>
                              <w:r>
                                <w:t>T = 24 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3" name="Text Box 623"/>
                        <wps:cNvSpPr txBox="1"/>
                        <wps:spPr>
                          <a:xfrm>
                            <a:off x="1488558" y="559487"/>
                            <a:ext cx="1497506" cy="410275"/>
                          </a:xfrm>
                          <a:prstGeom prst="rect">
                            <a:avLst/>
                          </a:prstGeom>
                          <a:solidFill>
                            <a:schemeClr val="lt1"/>
                          </a:solidFill>
                          <a:ln w="6350">
                            <a:solidFill>
                              <a:prstClr val="black"/>
                            </a:solidFill>
                          </a:ln>
                        </wps:spPr>
                        <wps:txbx>
                          <w:txbxContent>
                            <w:p w14:paraId="51711101" w14:textId="77777777" w:rsidR="00F75B1B" w:rsidRPr="005252EF" w:rsidRDefault="00F75B1B" w:rsidP="002F7BD6">
                              <w:pPr>
                                <w:jc w:val="center"/>
                              </w:pPr>
                              <w:r>
                                <w:t>BLANK: ½ 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4" name="Text Box 624"/>
                        <wps:cNvSpPr txBox="1"/>
                        <wps:spPr>
                          <a:xfrm>
                            <a:off x="3115340" y="559487"/>
                            <a:ext cx="1497506" cy="410275"/>
                          </a:xfrm>
                          <a:prstGeom prst="rect">
                            <a:avLst/>
                          </a:prstGeom>
                          <a:solidFill>
                            <a:schemeClr val="lt1"/>
                          </a:solidFill>
                          <a:ln w="6350">
                            <a:solidFill>
                              <a:prstClr val="black"/>
                            </a:solidFill>
                          </a:ln>
                        </wps:spPr>
                        <wps:txbx>
                          <w:txbxContent>
                            <w:p w14:paraId="75550A40" w14:textId="77777777" w:rsidR="00F75B1B" w:rsidRPr="005252EF" w:rsidRDefault="00F75B1B" w:rsidP="002F7BD6">
                              <w:pPr>
                                <w:jc w:val="center"/>
                              </w:pPr>
                              <w:r>
                                <w:t>Metronidaz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5" name="Text Box 625"/>
                        <wps:cNvSpPr txBox="1"/>
                        <wps:spPr>
                          <a:xfrm>
                            <a:off x="4699591" y="559487"/>
                            <a:ext cx="1497506" cy="410275"/>
                          </a:xfrm>
                          <a:prstGeom prst="rect">
                            <a:avLst/>
                          </a:prstGeom>
                          <a:solidFill>
                            <a:schemeClr val="lt1"/>
                          </a:solidFill>
                          <a:ln w="6350">
                            <a:solidFill>
                              <a:prstClr val="black"/>
                            </a:solidFill>
                          </a:ln>
                        </wps:spPr>
                        <wps:txbx>
                          <w:txbxContent>
                            <w:p w14:paraId="2BEC5CFE" w14:textId="77777777" w:rsidR="00F75B1B" w:rsidRPr="005252EF" w:rsidRDefault="00F75B1B" w:rsidP="002F7BD6">
                              <w:pPr>
                                <w:jc w:val="center"/>
                              </w:pPr>
                              <w:r>
                                <w:t>Clarithromyc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6" name="Text Box 626"/>
                        <wps:cNvSpPr txBox="1"/>
                        <wps:spPr>
                          <a:xfrm>
                            <a:off x="6273210" y="559487"/>
                            <a:ext cx="1497330" cy="410210"/>
                          </a:xfrm>
                          <a:prstGeom prst="rect">
                            <a:avLst/>
                          </a:prstGeom>
                          <a:solidFill>
                            <a:schemeClr val="lt1"/>
                          </a:solidFill>
                          <a:ln w="6350">
                            <a:solidFill>
                              <a:prstClr val="black"/>
                            </a:solidFill>
                          </a:ln>
                        </wps:spPr>
                        <wps:txbx>
                          <w:txbxContent>
                            <w:p w14:paraId="27B3376A" w14:textId="77777777" w:rsidR="00F75B1B" w:rsidRPr="005252EF" w:rsidRDefault="00F75B1B" w:rsidP="002F7BD6">
                              <w:pPr>
                                <w:jc w:val="center"/>
                              </w:pPr>
                              <w:r>
                                <w:t>Lincomyc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7" name="Text Box 627"/>
                        <wps:cNvSpPr txBox="1"/>
                        <wps:spPr>
                          <a:xfrm>
                            <a:off x="7857461" y="580752"/>
                            <a:ext cx="1497506" cy="410275"/>
                          </a:xfrm>
                          <a:prstGeom prst="rect">
                            <a:avLst/>
                          </a:prstGeom>
                          <a:solidFill>
                            <a:schemeClr val="lt1"/>
                          </a:solidFill>
                          <a:ln w="6350">
                            <a:solidFill>
                              <a:prstClr val="black"/>
                            </a:solidFill>
                          </a:ln>
                        </wps:spPr>
                        <wps:txbx>
                          <w:txbxContent>
                            <w:p w14:paraId="38263828" w14:textId="77777777" w:rsidR="00F75B1B" w:rsidRPr="005252EF" w:rsidRDefault="00F75B1B" w:rsidP="002F7BD6">
                              <w:pPr>
                                <w:jc w:val="center"/>
                              </w:pPr>
                              <w:r>
                                <w:t>Sulfadiaz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9" name="Text Box 629"/>
                        <wps:cNvSpPr txBox="1"/>
                        <wps:spPr>
                          <a:xfrm rot="16200000">
                            <a:off x="457836" y="219879"/>
                            <a:ext cx="432457" cy="1090015"/>
                          </a:xfrm>
                          <a:prstGeom prst="rect">
                            <a:avLst/>
                          </a:prstGeom>
                          <a:solidFill>
                            <a:schemeClr val="lt1"/>
                          </a:solidFill>
                          <a:ln w="6350">
                            <a:solidFill>
                              <a:prstClr val="black"/>
                            </a:solidFill>
                          </a:ln>
                        </wps:spPr>
                        <wps:txbx>
                          <w:txbxContent>
                            <w:p w14:paraId="53299500" w14:textId="77777777" w:rsidR="00F75B1B" w:rsidRPr="005C6C7B" w:rsidRDefault="00F75B1B" w:rsidP="002F7BD6">
                              <w:pPr>
                                <w:jc w:val="center"/>
                              </w:pPr>
                              <w:r>
                                <w:t>Exposure Time</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wps:wsp>
                        <wps:cNvPr id="630" name="Text Box 630"/>
                        <wps:cNvSpPr txBox="1"/>
                        <wps:spPr>
                          <a:xfrm rot="16200000">
                            <a:off x="5194323" y="-3709169"/>
                            <a:ext cx="432333" cy="7850671"/>
                          </a:xfrm>
                          <a:prstGeom prst="rect">
                            <a:avLst/>
                          </a:prstGeom>
                          <a:solidFill>
                            <a:schemeClr val="lt1"/>
                          </a:solidFill>
                          <a:ln w="6350">
                            <a:solidFill>
                              <a:prstClr val="black"/>
                            </a:solidFill>
                          </a:ln>
                        </wps:spPr>
                        <wps:txbx>
                          <w:txbxContent>
                            <w:p w14:paraId="02C8A3DB" w14:textId="77777777" w:rsidR="00F75B1B" w:rsidRPr="005C6C7B" w:rsidRDefault="00F75B1B" w:rsidP="002F7BD6">
                              <w:pPr>
                                <w:jc w:val="center"/>
                              </w:pPr>
                              <w:r>
                                <w:t>Liquid culture condition</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wps:wsp>
                        <wps:cNvPr id="631" name="Text Box 2"/>
                        <wps:cNvSpPr txBox="1">
                          <a:spLocks noChangeArrowheads="1"/>
                        </wps:cNvSpPr>
                        <wps:spPr bwMode="auto">
                          <a:xfrm>
                            <a:off x="4093535" y="1048584"/>
                            <a:ext cx="688320" cy="315302"/>
                          </a:xfrm>
                          <a:prstGeom prst="rect">
                            <a:avLst/>
                          </a:prstGeom>
                          <a:noFill/>
                          <a:ln w="9525">
                            <a:noFill/>
                            <a:miter lim="800000"/>
                            <a:headEnd/>
                            <a:tailEnd/>
                          </a:ln>
                        </wps:spPr>
                        <wps:txbx>
                          <w:txbxContent>
                            <w:p w14:paraId="29E0EF30" w14:textId="77777777" w:rsidR="00F75B1B" w:rsidRPr="00074024" w:rsidRDefault="00F75B1B" w:rsidP="002F7BD6">
                              <w:pPr>
                                <w:rPr>
                                  <w:color w:val="4472C4" w:themeColor="accent1"/>
                                </w:rPr>
                              </w:pPr>
                              <w:r w:rsidRPr="00074024">
                                <w:rPr>
                                  <w:color w:val="4472C4" w:themeColor="accent1"/>
                                </w:rPr>
                                <w:t>Fig. 2</w:t>
                              </w:r>
                            </w:p>
                          </w:txbxContent>
                        </wps:txbx>
                        <wps:bodyPr rot="0" vert="horz" wrap="square" lIns="91440" tIns="45720" rIns="91440" bIns="45720" anchor="t" anchorCtr="0">
                          <a:noAutofit/>
                        </wps:bodyPr>
                      </wps:wsp>
                      <wps:wsp>
                        <wps:cNvPr id="632" name="Text Box 632"/>
                        <wps:cNvSpPr txBox="1"/>
                        <wps:spPr>
                          <a:xfrm>
                            <a:off x="276447" y="3238891"/>
                            <a:ext cx="837855" cy="394099"/>
                          </a:xfrm>
                          <a:prstGeom prst="rect">
                            <a:avLst/>
                          </a:prstGeom>
                          <a:solidFill>
                            <a:schemeClr val="lt1"/>
                          </a:solidFill>
                          <a:ln w="6350">
                            <a:solidFill>
                              <a:prstClr val="black"/>
                            </a:solidFill>
                          </a:ln>
                        </wps:spPr>
                        <wps:txbx>
                          <w:txbxContent>
                            <w:p w14:paraId="2922343E" w14:textId="77777777" w:rsidR="00F75B1B" w:rsidRPr="005252EF" w:rsidRDefault="00F75B1B" w:rsidP="002F7BD6">
                              <w:pPr>
                                <w:jc w:val="center"/>
                              </w:pPr>
                              <w:r>
                                <w:t>T = 7 d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3" name="Text Box 633"/>
                        <wps:cNvSpPr txBox="1"/>
                        <wps:spPr>
                          <a:xfrm>
                            <a:off x="0" y="4099560"/>
                            <a:ext cx="9523730" cy="281940"/>
                          </a:xfrm>
                          <a:prstGeom prst="rect">
                            <a:avLst/>
                          </a:prstGeom>
                          <a:solidFill>
                            <a:prstClr val="white"/>
                          </a:solidFill>
                          <a:ln>
                            <a:noFill/>
                          </a:ln>
                        </wps:spPr>
                        <wps:txbx>
                          <w:txbxContent>
                            <w:p w14:paraId="0ED481FA" w14:textId="70095B97" w:rsidR="00F75B1B" w:rsidRPr="008F7E07" w:rsidRDefault="00F75B1B" w:rsidP="002F7BD6">
                              <w:pPr>
                                <w:pStyle w:val="Caption"/>
                                <w:rPr>
                                  <w:noProof/>
                                  <w:sz w:val="28"/>
                                  <w:szCs w:val="28"/>
                                </w:rPr>
                              </w:pPr>
                              <w:bookmarkStart w:id="142" w:name="_Toc59633663"/>
                              <w:r w:rsidRPr="008F7E07">
                                <w:rPr>
                                  <w:sz w:val="20"/>
                                  <w:szCs w:val="20"/>
                                </w:rPr>
                                <w:t>Figure</w:t>
                              </w:r>
                              <w:r>
                                <w:rPr>
                                  <w:sz w:val="20"/>
                                  <w:szCs w:val="20"/>
                                </w:rPr>
                                <w:t xml:space="preserve"> 4.1</w:t>
                              </w:r>
                              <w:r w:rsidRPr="008F7E07">
                                <w:rPr>
                                  <w:sz w:val="20"/>
                                  <w:szCs w:val="20"/>
                                </w:rPr>
                                <w:t>: Experimental approach to sample set up for plant exposure and dosing for the 4 chosen antibiotics with 3 sampling time points (0 h, 24 h, 7 day).</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34" name="Group 634"/>
                        <wpg:cNvGrpSpPr/>
                        <wpg:grpSpPr>
                          <a:xfrm>
                            <a:off x="1722475" y="1346296"/>
                            <a:ext cx="951925" cy="563245"/>
                            <a:chOff x="0" y="0"/>
                            <a:chExt cx="951925" cy="563245"/>
                          </a:xfrm>
                        </wpg:grpSpPr>
                        <wpg:grpSp>
                          <wpg:cNvPr id="635" name="Group 635"/>
                          <wpg:cNvGrpSpPr/>
                          <wpg:grpSpPr>
                            <a:xfrm>
                              <a:off x="0" y="0"/>
                              <a:ext cx="434340" cy="563245"/>
                              <a:chOff x="0" y="0"/>
                              <a:chExt cx="434340" cy="563245"/>
                            </a:xfrm>
                          </wpg:grpSpPr>
                          <pic:pic xmlns:pic="http://schemas.openxmlformats.org/drawingml/2006/picture">
                            <pic:nvPicPr>
                              <pic:cNvPr id="636" name="Picture 636"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637" name="Straight Connector 637"/>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642" name="Group 642"/>
                          <wpg:cNvGrpSpPr/>
                          <wpg:grpSpPr>
                            <a:xfrm>
                              <a:off x="517585" y="0"/>
                              <a:ext cx="434340" cy="563245"/>
                              <a:chOff x="0" y="0"/>
                              <a:chExt cx="434340" cy="563245"/>
                            </a:xfrm>
                          </wpg:grpSpPr>
                          <pic:pic xmlns:pic="http://schemas.openxmlformats.org/drawingml/2006/picture">
                            <pic:nvPicPr>
                              <pic:cNvPr id="643" name="Picture 643"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644" name="Straight Connector 644"/>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pic:pic xmlns:pic="http://schemas.openxmlformats.org/drawingml/2006/picture">
                          <pic:nvPicPr>
                            <pic:cNvPr id="645" name="Picture 645" descr="dead flower clipart - Clip Art Library"/>
                            <pic:cNvPicPr>
                              <a:picLocks noChangeAspect="1"/>
                            </pic:cNvPicPr>
                          </pic:nvPicPr>
                          <pic:blipFill rotWithShape="1">
                            <a:blip r:embed="rId335" cstate="print">
                              <a:extLst>
                                <a:ext uri="{28A0092B-C50C-407E-A947-70E740481C1C}">
                                  <a14:useLocalDpi xmlns:a14="http://schemas.microsoft.com/office/drawing/2010/main" val="0"/>
                                </a:ext>
                              </a:extLst>
                            </a:blip>
                            <a:srcRect l="26056" r="18461"/>
                            <a:stretch/>
                          </pic:blipFill>
                          <pic:spPr bwMode="auto">
                            <a:xfrm rot="6099496" flipH="1">
                              <a:off x="103517" y="276045"/>
                              <a:ext cx="193675" cy="314325"/>
                            </a:xfrm>
                            <a:prstGeom prst="rect">
                              <a:avLst/>
                            </a:prstGeom>
                            <a:noFill/>
                            <a:ln>
                              <a:noFill/>
                            </a:ln>
                            <a:extLst>
                              <a:ext uri="{53640926-AAD7-44D8-BBD7-CCE9431645EC}">
                                <a14:shadowObscured xmlns:a14="http://schemas.microsoft.com/office/drawing/2010/main"/>
                              </a:ext>
                            </a:extLst>
                          </pic:spPr>
                        </pic:pic>
                      </wpg:grpSp>
                      <wpg:grpSp>
                        <wpg:cNvPr id="646" name="Group 646"/>
                        <wpg:cNvGrpSpPr/>
                        <wpg:grpSpPr>
                          <a:xfrm>
                            <a:off x="1733107" y="2281961"/>
                            <a:ext cx="951925" cy="563245"/>
                            <a:chOff x="0" y="0"/>
                            <a:chExt cx="951925" cy="563245"/>
                          </a:xfrm>
                        </wpg:grpSpPr>
                        <wpg:grpSp>
                          <wpg:cNvPr id="647" name="Group 647"/>
                          <wpg:cNvGrpSpPr/>
                          <wpg:grpSpPr>
                            <a:xfrm>
                              <a:off x="0" y="0"/>
                              <a:ext cx="434340" cy="563245"/>
                              <a:chOff x="0" y="0"/>
                              <a:chExt cx="434340" cy="563245"/>
                            </a:xfrm>
                          </wpg:grpSpPr>
                          <pic:pic xmlns:pic="http://schemas.openxmlformats.org/drawingml/2006/picture">
                            <pic:nvPicPr>
                              <pic:cNvPr id="648" name="Picture 648"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649" name="Straight Connector 649"/>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650" name="Group 650"/>
                          <wpg:cNvGrpSpPr/>
                          <wpg:grpSpPr>
                            <a:xfrm>
                              <a:off x="517585" y="0"/>
                              <a:ext cx="434340" cy="563245"/>
                              <a:chOff x="0" y="0"/>
                              <a:chExt cx="434340" cy="563245"/>
                            </a:xfrm>
                          </wpg:grpSpPr>
                          <pic:pic xmlns:pic="http://schemas.openxmlformats.org/drawingml/2006/picture">
                            <pic:nvPicPr>
                              <pic:cNvPr id="651" name="Picture 651"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652" name="Straight Connector 652"/>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pic:pic xmlns:pic="http://schemas.openxmlformats.org/drawingml/2006/picture">
                          <pic:nvPicPr>
                            <pic:cNvPr id="653" name="Picture 653" descr="dead flower clipart - Clip Art Library"/>
                            <pic:cNvPicPr>
                              <a:picLocks noChangeAspect="1"/>
                            </pic:cNvPicPr>
                          </pic:nvPicPr>
                          <pic:blipFill rotWithShape="1">
                            <a:blip r:embed="rId335" cstate="print">
                              <a:extLst>
                                <a:ext uri="{28A0092B-C50C-407E-A947-70E740481C1C}">
                                  <a14:useLocalDpi xmlns:a14="http://schemas.microsoft.com/office/drawing/2010/main" val="0"/>
                                </a:ext>
                              </a:extLst>
                            </a:blip>
                            <a:srcRect l="26056" r="18461"/>
                            <a:stretch/>
                          </pic:blipFill>
                          <pic:spPr bwMode="auto">
                            <a:xfrm rot="6099496" flipH="1">
                              <a:off x="103517" y="276045"/>
                              <a:ext cx="193675" cy="314325"/>
                            </a:xfrm>
                            <a:prstGeom prst="rect">
                              <a:avLst/>
                            </a:prstGeom>
                            <a:noFill/>
                            <a:ln>
                              <a:noFill/>
                            </a:ln>
                            <a:extLst>
                              <a:ext uri="{53640926-AAD7-44D8-BBD7-CCE9431645EC}">
                                <a14:shadowObscured xmlns:a14="http://schemas.microsoft.com/office/drawing/2010/main"/>
                              </a:ext>
                            </a:extLst>
                          </pic:spPr>
                        </pic:pic>
                      </wpg:grpSp>
                      <wpg:grpSp>
                        <wpg:cNvPr id="654" name="Group 654"/>
                        <wpg:cNvGrpSpPr/>
                        <wpg:grpSpPr>
                          <a:xfrm>
                            <a:off x="1733107" y="3164463"/>
                            <a:ext cx="951925" cy="563245"/>
                            <a:chOff x="0" y="0"/>
                            <a:chExt cx="951925" cy="563245"/>
                          </a:xfrm>
                        </wpg:grpSpPr>
                        <wpg:grpSp>
                          <wpg:cNvPr id="655" name="Group 655"/>
                          <wpg:cNvGrpSpPr/>
                          <wpg:grpSpPr>
                            <a:xfrm>
                              <a:off x="0" y="0"/>
                              <a:ext cx="434340" cy="563245"/>
                              <a:chOff x="0" y="0"/>
                              <a:chExt cx="434340" cy="563245"/>
                            </a:xfrm>
                          </wpg:grpSpPr>
                          <pic:pic xmlns:pic="http://schemas.openxmlformats.org/drawingml/2006/picture">
                            <pic:nvPicPr>
                              <pic:cNvPr id="656" name="Picture 656"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657" name="Straight Connector 657"/>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658" name="Group 658"/>
                          <wpg:cNvGrpSpPr/>
                          <wpg:grpSpPr>
                            <a:xfrm>
                              <a:off x="517585" y="0"/>
                              <a:ext cx="434340" cy="563245"/>
                              <a:chOff x="0" y="0"/>
                              <a:chExt cx="434340" cy="563245"/>
                            </a:xfrm>
                          </wpg:grpSpPr>
                          <pic:pic xmlns:pic="http://schemas.openxmlformats.org/drawingml/2006/picture">
                            <pic:nvPicPr>
                              <pic:cNvPr id="659" name="Picture 659"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660" name="Straight Connector 660"/>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pic:pic xmlns:pic="http://schemas.openxmlformats.org/drawingml/2006/picture">
                          <pic:nvPicPr>
                            <pic:cNvPr id="661" name="Picture 661" descr="dead flower clipart - Clip Art Library"/>
                            <pic:cNvPicPr>
                              <a:picLocks noChangeAspect="1"/>
                            </pic:cNvPicPr>
                          </pic:nvPicPr>
                          <pic:blipFill rotWithShape="1">
                            <a:blip r:embed="rId335" cstate="print">
                              <a:extLst>
                                <a:ext uri="{28A0092B-C50C-407E-A947-70E740481C1C}">
                                  <a14:useLocalDpi xmlns:a14="http://schemas.microsoft.com/office/drawing/2010/main" val="0"/>
                                </a:ext>
                              </a:extLst>
                            </a:blip>
                            <a:srcRect l="26056" r="18461"/>
                            <a:stretch/>
                          </pic:blipFill>
                          <pic:spPr bwMode="auto">
                            <a:xfrm rot="6099496" flipH="1">
                              <a:off x="103517" y="276045"/>
                              <a:ext cx="193675" cy="314325"/>
                            </a:xfrm>
                            <a:prstGeom prst="rect">
                              <a:avLst/>
                            </a:prstGeom>
                            <a:noFill/>
                            <a:ln>
                              <a:noFill/>
                            </a:ln>
                            <a:extLst>
                              <a:ext uri="{53640926-AAD7-44D8-BBD7-CCE9431645EC}">
                                <a14:shadowObscured xmlns:a14="http://schemas.microsoft.com/office/drawing/2010/main"/>
                              </a:ext>
                            </a:extLst>
                          </pic:spPr>
                        </pic:pic>
                      </wpg:grpSp>
                      <wpg:grpSp>
                        <wpg:cNvPr id="662" name="Group 662"/>
                        <wpg:cNvGrpSpPr/>
                        <wpg:grpSpPr>
                          <a:xfrm>
                            <a:off x="3444949" y="1346296"/>
                            <a:ext cx="951925" cy="563245"/>
                            <a:chOff x="0" y="0"/>
                            <a:chExt cx="951925" cy="563245"/>
                          </a:xfrm>
                        </wpg:grpSpPr>
                        <wpg:grpSp>
                          <wpg:cNvPr id="663" name="Group 663"/>
                          <wpg:cNvGrpSpPr/>
                          <wpg:grpSpPr>
                            <a:xfrm>
                              <a:off x="0" y="0"/>
                              <a:ext cx="434340" cy="563245"/>
                              <a:chOff x="0" y="0"/>
                              <a:chExt cx="434340" cy="563245"/>
                            </a:xfrm>
                          </wpg:grpSpPr>
                          <pic:pic xmlns:pic="http://schemas.openxmlformats.org/drawingml/2006/picture">
                            <pic:nvPicPr>
                              <pic:cNvPr id="664" name="Picture 664"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665" name="Straight Connector 665"/>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666" name="Group 666"/>
                          <wpg:cNvGrpSpPr/>
                          <wpg:grpSpPr>
                            <a:xfrm>
                              <a:off x="517585" y="0"/>
                              <a:ext cx="434340" cy="563245"/>
                              <a:chOff x="0" y="0"/>
                              <a:chExt cx="434340" cy="563245"/>
                            </a:xfrm>
                          </wpg:grpSpPr>
                          <pic:pic xmlns:pic="http://schemas.openxmlformats.org/drawingml/2006/picture">
                            <pic:nvPicPr>
                              <pic:cNvPr id="667" name="Picture 667"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668" name="Straight Connector 668"/>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pic:pic xmlns:pic="http://schemas.openxmlformats.org/drawingml/2006/picture">
                          <pic:nvPicPr>
                            <pic:cNvPr id="669" name="Picture 669" descr="dead flower clipart - Clip Art Library"/>
                            <pic:cNvPicPr>
                              <a:picLocks noChangeAspect="1"/>
                            </pic:cNvPicPr>
                          </pic:nvPicPr>
                          <pic:blipFill rotWithShape="1">
                            <a:blip r:embed="rId335" cstate="print">
                              <a:extLst>
                                <a:ext uri="{28A0092B-C50C-407E-A947-70E740481C1C}">
                                  <a14:useLocalDpi xmlns:a14="http://schemas.microsoft.com/office/drawing/2010/main" val="0"/>
                                </a:ext>
                              </a:extLst>
                            </a:blip>
                            <a:srcRect l="26056" r="18461"/>
                            <a:stretch/>
                          </pic:blipFill>
                          <pic:spPr bwMode="auto">
                            <a:xfrm rot="6099496" flipH="1">
                              <a:off x="103517" y="276045"/>
                              <a:ext cx="193675" cy="314325"/>
                            </a:xfrm>
                            <a:prstGeom prst="rect">
                              <a:avLst/>
                            </a:prstGeom>
                            <a:noFill/>
                            <a:ln>
                              <a:noFill/>
                            </a:ln>
                            <a:extLst>
                              <a:ext uri="{53640926-AAD7-44D8-BBD7-CCE9431645EC}">
                                <a14:shadowObscured xmlns:a14="http://schemas.microsoft.com/office/drawing/2010/main"/>
                              </a:ext>
                            </a:extLst>
                          </pic:spPr>
                        </pic:pic>
                      </wpg:grpSp>
                      <wpg:grpSp>
                        <wpg:cNvPr id="670" name="Group 670"/>
                        <wpg:cNvGrpSpPr/>
                        <wpg:grpSpPr>
                          <a:xfrm>
                            <a:off x="3444949" y="2281961"/>
                            <a:ext cx="951925" cy="563245"/>
                            <a:chOff x="0" y="0"/>
                            <a:chExt cx="951925" cy="563245"/>
                          </a:xfrm>
                        </wpg:grpSpPr>
                        <wpg:grpSp>
                          <wpg:cNvPr id="676" name="Group 676"/>
                          <wpg:cNvGrpSpPr/>
                          <wpg:grpSpPr>
                            <a:xfrm>
                              <a:off x="0" y="0"/>
                              <a:ext cx="434340" cy="563245"/>
                              <a:chOff x="0" y="0"/>
                              <a:chExt cx="434340" cy="563245"/>
                            </a:xfrm>
                          </wpg:grpSpPr>
                          <pic:pic xmlns:pic="http://schemas.openxmlformats.org/drawingml/2006/picture">
                            <pic:nvPicPr>
                              <pic:cNvPr id="684" name="Picture 684"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689" name="Straight Connector 689"/>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690" name="Group 690"/>
                          <wpg:cNvGrpSpPr/>
                          <wpg:grpSpPr>
                            <a:xfrm>
                              <a:off x="517585" y="0"/>
                              <a:ext cx="434340" cy="563245"/>
                              <a:chOff x="0" y="0"/>
                              <a:chExt cx="434340" cy="563245"/>
                            </a:xfrm>
                          </wpg:grpSpPr>
                          <pic:pic xmlns:pic="http://schemas.openxmlformats.org/drawingml/2006/picture">
                            <pic:nvPicPr>
                              <pic:cNvPr id="691" name="Picture 691"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692" name="Straight Connector 692"/>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pic:pic xmlns:pic="http://schemas.openxmlformats.org/drawingml/2006/picture">
                          <pic:nvPicPr>
                            <pic:cNvPr id="694" name="Picture 694" descr="dead flower clipart - Clip Art Library"/>
                            <pic:cNvPicPr>
                              <a:picLocks noChangeAspect="1"/>
                            </pic:cNvPicPr>
                          </pic:nvPicPr>
                          <pic:blipFill rotWithShape="1">
                            <a:blip r:embed="rId335" cstate="print">
                              <a:extLst>
                                <a:ext uri="{28A0092B-C50C-407E-A947-70E740481C1C}">
                                  <a14:useLocalDpi xmlns:a14="http://schemas.microsoft.com/office/drawing/2010/main" val="0"/>
                                </a:ext>
                              </a:extLst>
                            </a:blip>
                            <a:srcRect l="26056" r="18461"/>
                            <a:stretch/>
                          </pic:blipFill>
                          <pic:spPr bwMode="auto">
                            <a:xfrm rot="6099496" flipH="1">
                              <a:off x="103517" y="276045"/>
                              <a:ext cx="193675" cy="314325"/>
                            </a:xfrm>
                            <a:prstGeom prst="rect">
                              <a:avLst/>
                            </a:prstGeom>
                            <a:noFill/>
                            <a:ln>
                              <a:noFill/>
                            </a:ln>
                            <a:extLst>
                              <a:ext uri="{53640926-AAD7-44D8-BBD7-CCE9431645EC}">
                                <a14:shadowObscured xmlns:a14="http://schemas.microsoft.com/office/drawing/2010/main"/>
                              </a:ext>
                            </a:extLst>
                          </pic:spPr>
                        </pic:pic>
                      </wpg:grpSp>
                      <wpg:grpSp>
                        <wpg:cNvPr id="695" name="Group 695"/>
                        <wpg:cNvGrpSpPr/>
                        <wpg:grpSpPr>
                          <a:xfrm>
                            <a:off x="3444949" y="3175096"/>
                            <a:ext cx="951925" cy="563245"/>
                            <a:chOff x="0" y="0"/>
                            <a:chExt cx="951925" cy="563245"/>
                          </a:xfrm>
                        </wpg:grpSpPr>
                        <wpg:grpSp>
                          <wpg:cNvPr id="696" name="Group 696"/>
                          <wpg:cNvGrpSpPr/>
                          <wpg:grpSpPr>
                            <a:xfrm>
                              <a:off x="0" y="0"/>
                              <a:ext cx="434340" cy="563245"/>
                              <a:chOff x="0" y="0"/>
                              <a:chExt cx="434340" cy="563245"/>
                            </a:xfrm>
                          </wpg:grpSpPr>
                          <pic:pic xmlns:pic="http://schemas.openxmlformats.org/drawingml/2006/picture">
                            <pic:nvPicPr>
                              <pic:cNvPr id="700" name="Picture 700"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702" name="Straight Connector 702"/>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703" name="Group 703"/>
                          <wpg:cNvGrpSpPr/>
                          <wpg:grpSpPr>
                            <a:xfrm>
                              <a:off x="517585" y="0"/>
                              <a:ext cx="434340" cy="563245"/>
                              <a:chOff x="0" y="0"/>
                              <a:chExt cx="434340" cy="563245"/>
                            </a:xfrm>
                          </wpg:grpSpPr>
                          <pic:pic xmlns:pic="http://schemas.openxmlformats.org/drawingml/2006/picture">
                            <pic:nvPicPr>
                              <pic:cNvPr id="1152" name="Picture 1152"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1153" name="Straight Connector 1153"/>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pic:pic xmlns:pic="http://schemas.openxmlformats.org/drawingml/2006/picture">
                          <pic:nvPicPr>
                            <pic:cNvPr id="1154" name="Picture 1154" descr="dead flower clipart - Clip Art Library"/>
                            <pic:cNvPicPr>
                              <a:picLocks noChangeAspect="1"/>
                            </pic:cNvPicPr>
                          </pic:nvPicPr>
                          <pic:blipFill rotWithShape="1">
                            <a:blip r:embed="rId335" cstate="print">
                              <a:extLst>
                                <a:ext uri="{28A0092B-C50C-407E-A947-70E740481C1C}">
                                  <a14:useLocalDpi xmlns:a14="http://schemas.microsoft.com/office/drawing/2010/main" val="0"/>
                                </a:ext>
                              </a:extLst>
                            </a:blip>
                            <a:srcRect l="26056" r="18461"/>
                            <a:stretch/>
                          </pic:blipFill>
                          <pic:spPr bwMode="auto">
                            <a:xfrm rot="6099496" flipH="1">
                              <a:off x="103517" y="276045"/>
                              <a:ext cx="193675" cy="314325"/>
                            </a:xfrm>
                            <a:prstGeom prst="rect">
                              <a:avLst/>
                            </a:prstGeom>
                            <a:noFill/>
                            <a:ln>
                              <a:noFill/>
                            </a:ln>
                            <a:extLst>
                              <a:ext uri="{53640926-AAD7-44D8-BBD7-CCE9431645EC}">
                                <a14:shadowObscured xmlns:a14="http://schemas.microsoft.com/office/drawing/2010/main"/>
                              </a:ext>
                            </a:extLst>
                          </pic:spPr>
                        </pic:pic>
                      </wpg:grpSp>
                      <wpg:grpSp>
                        <wpg:cNvPr id="1155" name="Group 1155"/>
                        <wpg:cNvGrpSpPr/>
                        <wpg:grpSpPr>
                          <a:xfrm>
                            <a:off x="5039833" y="1346296"/>
                            <a:ext cx="951925" cy="563245"/>
                            <a:chOff x="0" y="0"/>
                            <a:chExt cx="951925" cy="563245"/>
                          </a:xfrm>
                        </wpg:grpSpPr>
                        <wpg:grpSp>
                          <wpg:cNvPr id="1156" name="Group 1156"/>
                          <wpg:cNvGrpSpPr/>
                          <wpg:grpSpPr>
                            <a:xfrm>
                              <a:off x="0" y="0"/>
                              <a:ext cx="434340" cy="563245"/>
                              <a:chOff x="0" y="0"/>
                              <a:chExt cx="434340" cy="563245"/>
                            </a:xfrm>
                          </wpg:grpSpPr>
                          <pic:pic xmlns:pic="http://schemas.openxmlformats.org/drawingml/2006/picture">
                            <pic:nvPicPr>
                              <pic:cNvPr id="1157" name="Picture 1157"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1158" name="Straight Connector 1158"/>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159" name="Group 1159"/>
                          <wpg:cNvGrpSpPr/>
                          <wpg:grpSpPr>
                            <a:xfrm>
                              <a:off x="517585" y="0"/>
                              <a:ext cx="434340" cy="563245"/>
                              <a:chOff x="0" y="0"/>
                              <a:chExt cx="434340" cy="563245"/>
                            </a:xfrm>
                          </wpg:grpSpPr>
                          <pic:pic xmlns:pic="http://schemas.openxmlformats.org/drawingml/2006/picture">
                            <pic:nvPicPr>
                              <pic:cNvPr id="1160" name="Picture 1160"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1161" name="Straight Connector 1161"/>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pic:pic xmlns:pic="http://schemas.openxmlformats.org/drawingml/2006/picture">
                          <pic:nvPicPr>
                            <pic:cNvPr id="1162" name="Picture 1162" descr="dead flower clipart - Clip Art Library"/>
                            <pic:cNvPicPr>
                              <a:picLocks noChangeAspect="1"/>
                            </pic:cNvPicPr>
                          </pic:nvPicPr>
                          <pic:blipFill rotWithShape="1">
                            <a:blip r:embed="rId335" cstate="print">
                              <a:extLst>
                                <a:ext uri="{28A0092B-C50C-407E-A947-70E740481C1C}">
                                  <a14:useLocalDpi xmlns:a14="http://schemas.microsoft.com/office/drawing/2010/main" val="0"/>
                                </a:ext>
                              </a:extLst>
                            </a:blip>
                            <a:srcRect l="26056" r="18461"/>
                            <a:stretch/>
                          </pic:blipFill>
                          <pic:spPr bwMode="auto">
                            <a:xfrm rot="6099496" flipH="1">
                              <a:off x="103517" y="276045"/>
                              <a:ext cx="193675" cy="314325"/>
                            </a:xfrm>
                            <a:prstGeom prst="rect">
                              <a:avLst/>
                            </a:prstGeom>
                            <a:noFill/>
                            <a:ln>
                              <a:noFill/>
                            </a:ln>
                            <a:extLst>
                              <a:ext uri="{53640926-AAD7-44D8-BBD7-CCE9431645EC}">
                                <a14:shadowObscured xmlns:a14="http://schemas.microsoft.com/office/drawing/2010/main"/>
                              </a:ext>
                            </a:extLst>
                          </pic:spPr>
                        </pic:pic>
                      </wpg:grpSp>
                      <wpg:grpSp>
                        <wpg:cNvPr id="1163" name="Group 1163"/>
                        <wpg:cNvGrpSpPr/>
                        <wpg:grpSpPr>
                          <a:xfrm>
                            <a:off x="5039833" y="2281961"/>
                            <a:ext cx="951925" cy="563245"/>
                            <a:chOff x="0" y="0"/>
                            <a:chExt cx="951925" cy="563245"/>
                          </a:xfrm>
                        </wpg:grpSpPr>
                        <wpg:grpSp>
                          <wpg:cNvPr id="1164" name="Group 1164"/>
                          <wpg:cNvGrpSpPr/>
                          <wpg:grpSpPr>
                            <a:xfrm>
                              <a:off x="0" y="0"/>
                              <a:ext cx="434340" cy="563245"/>
                              <a:chOff x="0" y="0"/>
                              <a:chExt cx="434340" cy="563245"/>
                            </a:xfrm>
                          </wpg:grpSpPr>
                          <pic:pic xmlns:pic="http://schemas.openxmlformats.org/drawingml/2006/picture">
                            <pic:nvPicPr>
                              <pic:cNvPr id="1165" name="Picture 1165"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1166" name="Straight Connector 1166"/>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167" name="Group 1167"/>
                          <wpg:cNvGrpSpPr/>
                          <wpg:grpSpPr>
                            <a:xfrm>
                              <a:off x="517585" y="0"/>
                              <a:ext cx="434340" cy="563245"/>
                              <a:chOff x="0" y="0"/>
                              <a:chExt cx="434340" cy="563245"/>
                            </a:xfrm>
                          </wpg:grpSpPr>
                          <pic:pic xmlns:pic="http://schemas.openxmlformats.org/drawingml/2006/picture">
                            <pic:nvPicPr>
                              <pic:cNvPr id="1168" name="Picture 1168"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1169" name="Straight Connector 1169"/>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pic:pic xmlns:pic="http://schemas.openxmlformats.org/drawingml/2006/picture">
                          <pic:nvPicPr>
                            <pic:cNvPr id="1170" name="Picture 1170" descr="dead flower clipart - Clip Art Library"/>
                            <pic:cNvPicPr>
                              <a:picLocks noChangeAspect="1"/>
                            </pic:cNvPicPr>
                          </pic:nvPicPr>
                          <pic:blipFill rotWithShape="1">
                            <a:blip r:embed="rId335" cstate="print">
                              <a:extLst>
                                <a:ext uri="{28A0092B-C50C-407E-A947-70E740481C1C}">
                                  <a14:useLocalDpi xmlns:a14="http://schemas.microsoft.com/office/drawing/2010/main" val="0"/>
                                </a:ext>
                              </a:extLst>
                            </a:blip>
                            <a:srcRect l="26056" r="18461"/>
                            <a:stretch/>
                          </pic:blipFill>
                          <pic:spPr bwMode="auto">
                            <a:xfrm rot="6099496" flipH="1">
                              <a:off x="103517" y="276045"/>
                              <a:ext cx="193675" cy="314325"/>
                            </a:xfrm>
                            <a:prstGeom prst="rect">
                              <a:avLst/>
                            </a:prstGeom>
                            <a:noFill/>
                            <a:ln>
                              <a:noFill/>
                            </a:ln>
                            <a:extLst>
                              <a:ext uri="{53640926-AAD7-44D8-BBD7-CCE9431645EC}">
                                <a14:shadowObscured xmlns:a14="http://schemas.microsoft.com/office/drawing/2010/main"/>
                              </a:ext>
                            </a:extLst>
                          </pic:spPr>
                        </pic:pic>
                      </wpg:grpSp>
                      <wpg:grpSp>
                        <wpg:cNvPr id="1171" name="Group 1171"/>
                        <wpg:cNvGrpSpPr/>
                        <wpg:grpSpPr>
                          <a:xfrm>
                            <a:off x="5039833" y="3175096"/>
                            <a:ext cx="951925" cy="563245"/>
                            <a:chOff x="0" y="0"/>
                            <a:chExt cx="951925" cy="563245"/>
                          </a:xfrm>
                        </wpg:grpSpPr>
                        <wpg:grpSp>
                          <wpg:cNvPr id="1172" name="Group 1172"/>
                          <wpg:cNvGrpSpPr/>
                          <wpg:grpSpPr>
                            <a:xfrm>
                              <a:off x="0" y="0"/>
                              <a:ext cx="434340" cy="563245"/>
                              <a:chOff x="0" y="0"/>
                              <a:chExt cx="434340" cy="563245"/>
                            </a:xfrm>
                          </wpg:grpSpPr>
                          <pic:pic xmlns:pic="http://schemas.openxmlformats.org/drawingml/2006/picture">
                            <pic:nvPicPr>
                              <pic:cNvPr id="1173" name="Picture 1173"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1174" name="Straight Connector 1174"/>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175" name="Group 1175"/>
                          <wpg:cNvGrpSpPr/>
                          <wpg:grpSpPr>
                            <a:xfrm>
                              <a:off x="517585" y="0"/>
                              <a:ext cx="434340" cy="563245"/>
                              <a:chOff x="0" y="0"/>
                              <a:chExt cx="434340" cy="563245"/>
                            </a:xfrm>
                          </wpg:grpSpPr>
                          <pic:pic xmlns:pic="http://schemas.openxmlformats.org/drawingml/2006/picture">
                            <pic:nvPicPr>
                              <pic:cNvPr id="1176" name="Picture 1176"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1177" name="Straight Connector 1177"/>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pic:pic xmlns:pic="http://schemas.openxmlformats.org/drawingml/2006/picture">
                          <pic:nvPicPr>
                            <pic:cNvPr id="1178" name="Picture 1178" descr="dead flower clipart - Clip Art Library"/>
                            <pic:cNvPicPr>
                              <a:picLocks noChangeAspect="1"/>
                            </pic:cNvPicPr>
                          </pic:nvPicPr>
                          <pic:blipFill rotWithShape="1">
                            <a:blip r:embed="rId335" cstate="print">
                              <a:extLst>
                                <a:ext uri="{28A0092B-C50C-407E-A947-70E740481C1C}">
                                  <a14:useLocalDpi xmlns:a14="http://schemas.microsoft.com/office/drawing/2010/main" val="0"/>
                                </a:ext>
                              </a:extLst>
                            </a:blip>
                            <a:srcRect l="26056" r="18461"/>
                            <a:stretch/>
                          </pic:blipFill>
                          <pic:spPr bwMode="auto">
                            <a:xfrm rot="6099496" flipH="1">
                              <a:off x="103517" y="276045"/>
                              <a:ext cx="193675" cy="314325"/>
                            </a:xfrm>
                            <a:prstGeom prst="rect">
                              <a:avLst/>
                            </a:prstGeom>
                            <a:noFill/>
                            <a:ln>
                              <a:noFill/>
                            </a:ln>
                            <a:extLst>
                              <a:ext uri="{53640926-AAD7-44D8-BBD7-CCE9431645EC}">
                                <a14:shadowObscured xmlns:a14="http://schemas.microsoft.com/office/drawing/2010/main"/>
                              </a:ext>
                            </a:extLst>
                          </pic:spPr>
                        </pic:pic>
                      </wpg:grpSp>
                      <wpg:grpSp>
                        <wpg:cNvPr id="1179" name="Group 1179"/>
                        <wpg:cNvGrpSpPr/>
                        <wpg:grpSpPr>
                          <a:xfrm>
                            <a:off x="6528391" y="1346296"/>
                            <a:ext cx="951925" cy="563245"/>
                            <a:chOff x="0" y="0"/>
                            <a:chExt cx="951925" cy="563245"/>
                          </a:xfrm>
                        </wpg:grpSpPr>
                        <wpg:grpSp>
                          <wpg:cNvPr id="1180" name="Group 1180"/>
                          <wpg:cNvGrpSpPr/>
                          <wpg:grpSpPr>
                            <a:xfrm>
                              <a:off x="0" y="0"/>
                              <a:ext cx="434340" cy="563245"/>
                              <a:chOff x="0" y="0"/>
                              <a:chExt cx="434340" cy="563245"/>
                            </a:xfrm>
                          </wpg:grpSpPr>
                          <pic:pic xmlns:pic="http://schemas.openxmlformats.org/drawingml/2006/picture">
                            <pic:nvPicPr>
                              <pic:cNvPr id="1181" name="Picture 1181"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1182" name="Straight Connector 1182"/>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183" name="Group 1183"/>
                          <wpg:cNvGrpSpPr/>
                          <wpg:grpSpPr>
                            <a:xfrm>
                              <a:off x="517585" y="0"/>
                              <a:ext cx="434340" cy="563245"/>
                              <a:chOff x="0" y="0"/>
                              <a:chExt cx="434340" cy="563245"/>
                            </a:xfrm>
                          </wpg:grpSpPr>
                          <pic:pic xmlns:pic="http://schemas.openxmlformats.org/drawingml/2006/picture">
                            <pic:nvPicPr>
                              <pic:cNvPr id="1184" name="Picture 1184"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1185" name="Straight Connector 1185"/>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pic:pic xmlns:pic="http://schemas.openxmlformats.org/drawingml/2006/picture">
                          <pic:nvPicPr>
                            <pic:cNvPr id="1186" name="Picture 1186" descr="dead flower clipart - Clip Art Library"/>
                            <pic:cNvPicPr>
                              <a:picLocks noChangeAspect="1"/>
                            </pic:cNvPicPr>
                          </pic:nvPicPr>
                          <pic:blipFill rotWithShape="1">
                            <a:blip r:embed="rId335" cstate="print">
                              <a:extLst>
                                <a:ext uri="{28A0092B-C50C-407E-A947-70E740481C1C}">
                                  <a14:useLocalDpi xmlns:a14="http://schemas.microsoft.com/office/drawing/2010/main" val="0"/>
                                </a:ext>
                              </a:extLst>
                            </a:blip>
                            <a:srcRect l="26056" r="18461"/>
                            <a:stretch/>
                          </pic:blipFill>
                          <pic:spPr bwMode="auto">
                            <a:xfrm rot="6099496" flipH="1">
                              <a:off x="103517" y="276045"/>
                              <a:ext cx="193675" cy="314325"/>
                            </a:xfrm>
                            <a:prstGeom prst="rect">
                              <a:avLst/>
                            </a:prstGeom>
                            <a:noFill/>
                            <a:ln>
                              <a:noFill/>
                            </a:ln>
                            <a:extLst>
                              <a:ext uri="{53640926-AAD7-44D8-BBD7-CCE9431645EC}">
                                <a14:shadowObscured xmlns:a14="http://schemas.microsoft.com/office/drawing/2010/main"/>
                              </a:ext>
                            </a:extLst>
                          </pic:spPr>
                        </pic:pic>
                      </wpg:grpSp>
                      <wpg:grpSp>
                        <wpg:cNvPr id="1187" name="Group 1187"/>
                        <wpg:cNvGrpSpPr/>
                        <wpg:grpSpPr>
                          <a:xfrm>
                            <a:off x="6528391" y="2281961"/>
                            <a:ext cx="951925" cy="563245"/>
                            <a:chOff x="0" y="0"/>
                            <a:chExt cx="951925" cy="563245"/>
                          </a:xfrm>
                        </wpg:grpSpPr>
                        <wpg:grpSp>
                          <wpg:cNvPr id="1188" name="Group 1188"/>
                          <wpg:cNvGrpSpPr/>
                          <wpg:grpSpPr>
                            <a:xfrm>
                              <a:off x="0" y="0"/>
                              <a:ext cx="434340" cy="563245"/>
                              <a:chOff x="0" y="0"/>
                              <a:chExt cx="434340" cy="563245"/>
                            </a:xfrm>
                          </wpg:grpSpPr>
                          <pic:pic xmlns:pic="http://schemas.openxmlformats.org/drawingml/2006/picture">
                            <pic:nvPicPr>
                              <pic:cNvPr id="1189" name="Picture 1189"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1190" name="Straight Connector 1190"/>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191" name="Group 1191"/>
                          <wpg:cNvGrpSpPr/>
                          <wpg:grpSpPr>
                            <a:xfrm>
                              <a:off x="517585" y="0"/>
                              <a:ext cx="434340" cy="563245"/>
                              <a:chOff x="0" y="0"/>
                              <a:chExt cx="434340" cy="563245"/>
                            </a:xfrm>
                          </wpg:grpSpPr>
                          <pic:pic xmlns:pic="http://schemas.openxmlformats.org/drawingml/2006/picture">
                            <pic:nvPicPr>
                              <pic:cNvPr id="1192" name="Picture 1192"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1193" name="Straight Connector 1193"/>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pic:pic xmlns:pic="http://schemas.openxmlformats.org/drawingml/2006/picture">
                          <pic:nvPicPr>
                            <pic:cNvPr id="1194" name="Picture 1194" descr="dead flower clipart - Clip Art Library"/>
                            <pic:cNvPicPr>
                              <a:picLocks noChangeAspect="1"/>
                            </pic:cNvPicPr>
                          </pic:nvPicPr>
                          <pic:blipFill rotWithShape="1">
                            <a:blip r:embed="rId335" cstate="print">
                              <a:extLst>
                                <a:ext uri="{28A0092B-C50C-407E-A947-70E740481C1C}">
                                  <a14:useLocalDpi xmlns:a14="http://schemas.microsoft.com/office/drawing/2010/main" val="0"/>
                                </a:ext>
                              </a:extLst>
                            </a:blip>
                            <a:srcRect l="26056" r="18461"/>
                            <a:stretch/>
                          </pic:blipFill>
                          <pic:spPr bwMode="auto">
                            <a:xfrm rot="6099496" flipH="1">
                              <a:off x="103517" y="276045"/>
                              <a:ext cx="193675" cy="314325"/>
                            </a:xfrm>
                            <a:prstGeom prst="rect">
                              <a:avLst/>
                            </a:prstGeom>
                            <a:noFill/>
                            <a:ln>
                              <a:noFill/>
                            </a:ln>
                            <a:extLst>
                              <a:ext uri="{53640926-AAD7-44D8-BBD7-CCE9431645EC}">
                                <a14:shadowObscured xmlns:a14="http://schemas.microsoft.com/office/drawing/2010/main"/>
                              </a:ext>
                            </a:extLst>
                          </pic:spPr>
                        </pic:pic>
                      </wpg:grpSp>
                      <wpg:grpSp>
                        <wpg:cNvPr id="1195" name="Group 1195"/>
                        <wpg:cNvGrpSpPr/>
                        <wpg:grpSpPr>
                          <a:xfrm>
                            <a:off x="6528391" y="3175096"/>
                            <a:ext cx="951925" cy="563245"/>
                            <a:chOff x="0" y="0"/>
                            <a:chExt cx="951925" cy="563245"/>
                          </a:xfrm>
                        </wpg:grpSpPr>
                        <wpg:grpSp>
                          <wpg:cNvPr id="1196" name="Group 1196"/>
                          <wpg:cNvGrpSpPr/>
                          <wpg:grpSpPr>
                            <a:xfrm>
                              <a:off x="0" y="0"/>
                              <a:ext cx="434340" cy="563245"/>
                              <a:chOff x="0" y="0"/>
                              <a:chExt cx="434340" cy="563245"/>
                            </a:xfrm>
                          </wpg:grpSpPr>
                          <pic:pic xmlns:pic="http://schemas.openxmlformats.org/drawingml/2006/picture">
                            <pic:nvPicPr>
                              <pic:cNvPr id="1197" name="Picture 1197"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1198" name="Straight Connector 1198"/>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199" name="Group 1199"/>
                          <wpg:cNvGrpSpPr/>
                          <wpg:grpSpPr>
                            <a:xfrm>
                              <a:off x="517585" y="0"/>
                              <a:ext cx="434340" cy="563245"/>
                              <a:chOff x="0" y="0"/>
                              <a:chExt cx="434340" cy="563245"/>
                            </a:xfrm>
                          </wpg:grpSpPr>
                          <pic:pic xmlns:pic="http://schemas.openxmlformats.org/drawingml/2006/picture">
                            <pic:nvPicPr>
                              <pic:cNvPr id="1200" name="Picture 1200"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1201" name="Straight Connector 1201"/>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pic:pic xmlns:pic="http://schemas.openxmlformats.org/drawingml/2006/picture">
                          <pic:nvPicPr>
                            <pic:cNvPr id="1202" name="Picture 1202" descr="dead flower clipart - Clip Art Library"/>
                            <pic:cNvPicPr>
                              <a:picLocks noChangeAspect="1"/>
                            </pic:cNvPicPr>
                          </pic:nvPicPr>
                          <pic:blipFill rotWithShape="1">
                            <a:blip r:embed="rId335" cstate="print">
                              <a:extLst>
                                <a:ext uri="{28A0092B-C50C-407E-A947-70E740481C1C}">
                                  <a14:useLocalDpi xmlns:a14="http://schemas.microsoft.com/office/drawing/2010/main" val="0"/>
                                </a:ext>
                              </a:extLst>
                            </a:blip>
                            <a:srcRect l="26056" r="18461"/>
                            <a:stretch/>
                          </pic:blipFill>
                          <pic:spPr bwMode="auto">
                            <a:xfrm rot="6099496" flipH="1">
                              <a:off x="103517" y="276045"/>
                              <a:ext cx="193675" cy="314325"/>
                            </a:xfrm>
                            <a:prstGeom prst="rect">
                              <a:avLst/>
                            </a:prstGeom>
                            <a:noFill/>
                            <a:ln>
                              <a:noFill/>
                            </a:ln>
                            <a:extLst>
                              <a:ext uri="{53640926-AAD7-44D8-BBD7-CCE9431645EC}">
                                <a14:shadowObscured xmlns:a14="http://schemas.microsoft.com/office/drawing/2010/main"/>
                              </a:ext>
                            </a:extLst>
                          </pic:spPr>
                        </pic:pic>
                      </wpg:grpSp>
                      <wpg:grpSp>
                        <wpg:cNvPr id="1203" name="Group 1203"/>
                        <wpg:cNvGrpSpPr/>
                        <wpg:grpSpPr>
                          <a:xfrm>
                            <a:off x="8123275" y="1346296"/>
                            <a:ext cx="951925" cy="563245"/>
                            <a:chOff x="0" y="0"/>
                            <a:chExt cx="951925" cy="563245"/>
                          </a:xfrm>
                        </wpg:grpSpPr>
                        <wpg:grpSp>
                          <wpg:cNvPr id="1204" name="Group 1204"/>
                          <wpg:cNvGrpSpPr/>
                          <wpg:grpSpPr>
                            <a:xfrm>
                              <a:off x="0" y="0"/>
                              <a:ext cx="434340" cy="563245"/>
                              <a:chOff x="0" y="0"/>
                              <a:chExt cx="434340" cy="563245"/>
                            </a:xfrm>
                          </wpg:grpSpPr>
                          <pic:pic xmlns:pic="http://schemas.openxmlformats.org/drawingml/2006/picture">
                            <pic:nvPicPr>
                              <pic:cNvPr id="1205" name="Picture 1205"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1206" name="Straight Connector 1206"/>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207" name="Group 1207"/>
                          <wpg:cNvGrpSpPr/>
                          <wpg:grpSpPr>
                            <a:xfrm>
                              <a:off x="517585" y="0"/>
                              <a:ext cx="434340" cy="563245"/>
                              <a:chOff x="0" y="0"/>
                              <a:chExt cx="434340" cy="563245"/>
                            </a:xfrm>
                          </wpg:grpSpPr>
                          <pic:pic xmlns:pic="http://schemas.openxmlformats.org/drawingml/2006/picture">
                            <pic:nvPicPr>
                              <pic:cNvPr id="1208" name="Picture 1208"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1209" name="Straight Connector 1209"/>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pic:pic xmlns:pic="http://schemas.openxmlformats.org/drawingml/2006/picture">
                          <pic:nvPicPr>
                            <pic:cNvPr id="1210" name="Picture 1210" descr="dead flower clipart - Clip Art Library"/>
                            <pic:cNvPicPr>
                              <a:picLocks noChangeAspect="1"/>
                            </pic:cNvPicPr>
                          </pic:nvPicPr>
                          <pic:blipFill rotWithShape="1">
                            <a:blip r:embed="rId335" cstate="print">
                              <a:extLst>
                                <a:ext uri="{28A0092B-C50C-407E-A947-70E740481C1C}">
                                  <a14:useLocalDpi xmlns:a14="http://schemas.microsoft.com/office/drawing/2010/main" val="0"/>
                                </a:ext>
                              </a:extLst>
                            </a:blip>
                            <a:srcRect l="26056" r="18461"/>
                            <a:stretch/>
                          </pic:blipFill>
                          <pic:spPr bwMode="auto">
                            <a:xfrm rot="6099496" flipH="1">
                              <a:off x="103517" y="276045"/>
                              <a:ext cx="193675" cy="314325"/>
                            </a:xfrm>
                            <a:prstGeom prst="rect">
                              <a:avLst/>
                            </a:prstGeom>
                            <a:noFill/>
                            <a:ln>
                              <a:noFill/>
                            </a:ln>
                            <a:extLst>
                              <a:ext uri="{53640926-AAD7-44D8-BBD7-CCE9431645EC}">
                                <a14:shadowObscured xmlns:a14="http://schemas.microsoft.com/office/drawing/2010/main"/>
                              </a:ext>
                            </a:extLst>
                          </pic:spPr>
                        </pic:pic>
                      </wpg:grpSp>
                      <wpg:grpSp>
                        <wpg:cNvPr id="1211" name="Group 1211"/>
                        <wpg:cNvGrpSpPr/>
                        <wpg:grpSpPr>
                          <a:xfrm>
                            <a:off x="8133907" y="2281961"/>
                            <a:ext cx="951925" cy="563245"/>
                            <a:chOff x="0" y="0"/>
                            <a:chExt cx="951925" cy="563245"/>
                          </a:xfrm>
                        </wpg:grpSpPr>
                        <wpg:grpSp>
                          <wpg:cNvPr id="1212" name="Group 1212"/>
                          <wpg:cNvGrpSpPr/>
                          <wpg:grpSpPr>
                            <a:xfrm>
                              <a:off x="0" y="0"/>
                              <a:ext cx="434340" cy="563245"/>
                              <a:chOff x="0" y="0"/>
                              <a:chExt cx="434340" cy="563245"/>
                            </a:xfrm>
                          </wpg:grpSpPr>
                          <pic:pic xmlns:pic="http://schemas.openxmlformats.org/drawingml/2006/picture">
                            <pic:nvPicPr>
                              <pic:cNvPr id="1213" name="Picture 1213"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1214" name="Straight Connector 1214"/>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215" name="Group 1215"/>
                          <wpg:cNvGrpSpPr/>
                          <wpg:grpSpPr>
                            <a:xfrm>
                              <a:off x="517585" y="0"/>
                              <a:ext cx="434340" cy="563245"/>
                              <a:chOff x="0" y="0"/>
                              <a:chExt cx="434340" cy="563245"/>
                            </a:xfrm>
                          </wpg:grpSpPr>
                          <pic:pic xmlns:pic="http://schemas.openxmlformats.org/drawingml/2006/picture">
                            <pic:nvPicPr>
                              <pic:cNvPr id="1216" name="Picture 1216"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1217" name="Straight Connector 1217"/>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pic:pic xmlns:pic="http://schemas.openxmlformats.org/drawingml/2006/picture">
                          <pic:nvPicPr>
                            <pic:cNvPr id="1218" name="Picture 1218" descr="dead flower clipart - Clip Art Library"/>
                            <pic:cNvPicPr>
                              <a:picLocks noChangeAspect="1"/>
                            </pic:cNvPicPr>
                          </pic:nvPicPr>
                          <pic:blipFill rotWithShape="1">
                            <a:blip r:embed="rId335" cstate="print">
                              <a:extLst>
                                <a:ext uri="{28A0092B-C50C-407E-A947-70E740481C1C}">
                                  <a14:useLocalDpi xmlns:a14="http://schemas.microsoft.com/office/drawing/2010/main" val="0"/>
                                </a:ext>
                              </a:extLst>
                            </a:blip>
                            <a:srcRect l="26056" r="18461"/>
                            <a:stretch/>
                          </pic:blipFill>
                          <pic:spPr bwMode="auto">
                            <a:xfrm rot="6099496" flipH="1">
                              <a:off x="103517" y="276045"/>
                              <a:ext cx="193675" cy="314325"/>
                            </a:xfrm>
                            <a:prstGeom prst="rect">
                              <a:avLst/>
                            </a:prstGeom>
                            <a:noFill/>
                            <a:ln>
                              <a:noFill/>
                            </a:ln>
                            <a:extLst>
                              <a:ext uri="{53640926-AAD7-44D8-BBD7-CCE9431645EC}">
                                <a14:shadowObscured xmlns:a14="http://schemas.microsoft.com/office/drawing/2010/main"/>
                              </a:ext>
                            </a:extLst>
                          </pic:spPr>
                        </pic:pic>
                      </wpg:grpSp>
                      <wpg:grpSp>
                        <wpg:cNvPr id="1219" name="Group 1219"/>
                        <wpg:cNvGrpSpPr/>
                        <wpg:grpSpPr>
                          <a:xfrm>
                            <a:off x="8133907" y="3175096"/>
                            <a:ext cx="951925" cy="563245"/>
                            <a:chOff x="0" y="0"/>
                            <a:chExt cx="951925" cy="563245"/>
                          </a:xfrm>
                        </wpg:grpSpPr>
                        <wpg:grpSp>
                          <wpg:cNvPr id="1220" name="Group 1220"/>
                          <wpg:cNvGrpSpPr/>
                          <wpg:grpSpPr>
                            <a:xfrm>
                              <a:off x="0" y="0"/>
                              <a:ext cx="434340" cy="563245"/>
                              <a:chOff x="0" y="0"/>
                              <a:chExt cx="434340" cy="563245"/>
                            </a:xfrm>
                          </wpg:grpSpPr>
                          <pic:pic xmlns:pic="http://schemas.openxmlformats.org/drawingml/2006/picture">
                            <pic:nvPicPr>
                              <pic:cNvPr id="1221" name="Picture 1221"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1222" name="Straight Connector 1222"/>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223" name="Group 1223"/>
                          <wpg:cNvGrpSpPr/>
                          <wpg:grpSpPr>
                            <a:xfrm>
                              <a:off x="517585" y="0"/>
                              <a:ext cx="434340" cy="563245"/>
                              <a:chOff x="0" y="0"/>
                              <a:chExt cx="434340" cy="563245"/>
                            </a:xfrm>
                          </wpg:grpSpPr>
                          <pic:pic xmlns:pic="http://schemas.openxmlformats.org/drawingml/2006/picture">
                            <pic:nvPicPr>
                              <pic:cNvPr id="1224" name="Picture 1224" descr="conical flask clip art - Clip Art Library"/>
                              <pic:cNvPicPr>
                                <a:picLocks noChangeAspect="1"/>
                              </pic:cNvPicPr>
                            </pic:nvPicPr>
                            <pic:blipFill rotWithShape="1">
                              <a:blip r:embed="rId334" cstate="print">
                                <a:extLst>
                                  <a:ext uri="{28A0092B-C50C-407E-A947-70E740481C1C}">
                                    <a14:useLocalDpi xmlns:a14="http://schemas.microsoft.com/office/drawing/2010/main" val="0"/>
                                  </a:ext>
                                </a:extLst>
                              </a:blip>
                              <a:srcRect l="-25" t="5539" r="45242" b="116"/>
                              <a:stretch/>
                            </pic:blipFill>
                            <pic:spPr bwMode="auto">
                              <a:xfrm>
                                <a:off x="0" y="0"/>
                                <a:ext cx="434340" cy="563245"/>
                              </a:xfrm>
                              <a:prstGeom prst="rect">
                                <a:avLst/>
                              </a:prstGeom>
                              <a:noFill/>
                              <a:ln>
                                <a:noFill/>
                              </a:ln>
                              <a:extLst>
                                <a:ext uri="{53640926-AAD7-44D8-BBD7-CCE9431645EC}">
                                  <a14:shadowObscured xmlns:a14="http://schemas.microsoft.com/office/drawing/2010/main"/>
                                </a:ext>
                              </a:extLst>
                            </pic:spPr>
                          </pic:pic>
                          <wps:wsp>
                            <wps:cNvPr id="1225" name="Straight Connector 1225"/>
                            <wps:cNvCnPr/>
                            <wps:spPr>
                              <a:xfrm>
                                <a:off x="77638" y="319177"/>
                                <a:ext cx="255758" cy="2612"/>
                              </a:xfrm>
                              <a:prstGeom prst="line">
                                <a:avLst/>
                              </a:prstGeom>
                            </wps:spPr>
                            <wps:style>
                              <a:lnRef idx="1">
                                <a:schemeClr val="dk1"/>
                              </a:lnRef>
                              <a:fillRef idx="0">
                                <a:schemeClr val="dk1"/>
                              </a:fillRef>
                              <a:effectRef idx="0">
                                <a:schemeClr val="dk1"/>
                              </a:effectRef>
                              <a:fontRef idx="minor">
                                <a:schemeClr val="tx1"/>
                              </a:fontRef>
                            </wps:style>
                            <wps:bodyPr/>
                          </wps:wsp>
                        </wpg:grpSp>
                        <pic:pic xmlns:pic="http://schemas.openxmlformats.org/drawingml/2006/picture">
                          <pic:nvPicPr>
                            <pic:cNvPr id="1226" name="Picture 1226" descr="dead flower clipart - Clip Art Library"/>
                            <pic:cNvPicPr>
                              <a:picLocks noChangeAspect="1"/>
                            </pic:cNvPicPr>
                          </pic:nvPicPr>
                          <pic:blipFill rotWithShape="1">
                            <a:blip r:embed="rId335" cstate="print">
                              <a:extLst>
                                <a:ext uri="{28A0092B-C50C-407E-A947-70E740481C1C}">
                                  <a14:useLocalDpi xmlns:a14="http://schemas.microsoft.com/office/drawing/2010/main" val="0"/>
                                </a:ext>
                              </a:extLst>
                            </a:blip>
                            <a:srcRect l="26056" r="18461"/>
                            <a:stretch/>
                          </pic:blipFill>
                          <pic:spPr bwMode="auto">
                            <a:xfrm rot="6099496" flipH="1">
                              <a:off x="103517" y="276045"/>
                              <a:ext cx="193675" cy="314325"/>
                            </a:xfrm>
                            <a:prstGeom prst="rect">
                              <a:avLst/>
                            </a:prstGeom>
                            <a:noFill/>
                            <a:ln>
                              <a:noFill/>
                            </a:ln>
                            <a:extLst>
                              <a:ext uri="{53640926-AAD7-44D8-BBD7-CCE9431645EC}">
                                <a14:shadowObscured xmlns:a14="http://schemas.microsoft.com/office/drawing/2010/main"/>
                              </a:ext>
                            </a:extLst>
                          </pic:spPr>
                        </pic:pic>
                      </wpg:grpSp>
                    </wpg:wgp>
                  </a:graphicData>
                </a:graphic>
              </wp:anchor>
            </w:drawing>
          </mc:Choice>
          <mc:Fallback>
            <w:pict>
              <v:group w14:anchorId="31208624" id="Group 619" o:spid="_x0000_s1954" style="position:absolute;margin-left:-20.95pt;margin-top:0;width:749.9pt;height:345pt;z-index:251779072" coordsize="95237,438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">
                <v:rect id="Rectangle 620" o:spid="_x0000_s1955" style="position:absolute;left:15437;top:11038;width:30518;height:10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" filled="f" strokecolor="#4472c4 [3204]" strokeweight="2.25pt"/>
                <v:shape id="Text Box 621" o:spid="_x0000_s1956" type="#_x0000_t202" style="position:absolute;left:2870;top:15270;width:8239;height:4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" fillcolor="white [3201]" strokeweight=".5pt">
                  <v:textbox>
                    <w:txbxContent>
                      <w:p w14:paraId="150EFAEF" w14:textId="77777777" w:rsidR="00F75B1B" w:rsidRPr="005252EF" w:rsidRDefault="00F75B1B" w:rsidP="002F7BD6">
                        <w:pPr>
                          <w:jc w:val="center"/>
                        </w:pPr>
                        <w:r>
                          <w:t>T = 0 h</w:t>
                        </w:r>
                      </w:p>
                    </w:txbxContent>
                  </v:textbox>
                </v:shape>
                <v:shape id="Text Box 622" o:spid="_x0000_s1957" type="#_x0000_t202" style="position:absolute;left:2764;top:23882;width:8379;height:3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" fillcolor="white [3201]" strokeweight=".5pt">
                  <v:textbox>
                    <w:txbxContent>
                      <w:p w14:paraId="4F311C49" w14:textId="77777777" w:rsidR="00F75B1B" w:rsidRPr="005252EF" w:rsidRDefault="00F75B1B" w:rsidP="002F7BD6">
                        <w:pPr>
                          <w:jc w:val="center"/>
                        </w:pPr>
                        <w:r>
                          <w:t>T = 24 h</w:t>
                        </w:r>
                      </w:p>
                    </w:txbxContent>
                  </v:textbox>
                </v:shape>
                <v:shape id="Text Box 623" o:spid="_x0000_s1958" type="#_x0000_t202" style="position:absolute;left:14885;top:5594;width:14975;height:4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" fillcolor="white [3201]" strokeweight=".5pt">
                  <v:textbox>
                    <w:txbxContent>
                      <w:p w14:paraId="51711101" w14:textId="77777777" w:rsidR="00F75B1B" w:rsidRPr="005252EF" w:rsidRDefault="00F75B1B" w:rsidP="002F7BD6">
                        <w:pPr>
                          <w:jc w:val="center"/>
                        </w:pPr>
                        <w:r>
                          <w:t>BLANK: ½ MS</w:t>
                        </w:r>
                      </w:p>
                    </w:txbxContent>
                  </v:textbox>
                </v:shape>
                <v:shape id="Text Box 624" o:spid="_x0000_s1959" type="#_x0000_t202" style="position:absolute;left:31153;top:5594;width:14975;height:4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" fillcolor="white [3201]" strokeweight=".5pt">
                  <v:textbox>
                    <w:txbxContent>
                      <w:p w14:paraId="75550A40" w14:textId="77777777" w:rsidR="00F75B1B" w:rsidRPr="005252EF" w:rsidRDefault="00F75B1B" w:rsidP="002F7BD6">
                        <w:pPr>
                          <w:jc w:val="center"/>
                        </w:pPr>
                        <w:r>
                          <w:t>Metronidazole</w:t>
                        </w:r>
                      </w:p>
                    </w:txbxContent>
                  </v:textbox>
                </v:shape>
                <v:shape id="Text Box 625" o:spid="_x0000_s1960" type="#_x0000_t202" style="position:absolute;left:46995;top:5594;width:14975;height:4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" fillcolor="white [3201]" strokeweight=".5pt">
                  <v:textbox>
                    <w:txbxContent>
                      <w:p w14:paraId="2BEC5CFE" w14:textId="77777777" w:rsidR="00F75B1B" w:rsidRPr="005252EF" w:rsidRDefault="00F75B1B" w:rsidP="002F7BD6">
                        <w:pPr>
                          <w:jc w:val="center"/>
                        </w:pPr>
                        <w:r>
                          <w:t>Clarithromycin</w:t>
                        </w:r>
                      </w:p>
                    </w:txbxContent>
                  </v:textbox>
                </v:shape>
                <v:shape id="Text Box 626" o:spid="_x0000_s1961" type="#_x0000_t202" style="position:absolute;left:62732;top:5594;width:14973;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" fillcolor="white [3201]" strokeweight=".5pt">
                  <v:textbox>
                    <w:txbxContent>
                      <w:p w14:paraId="27B3376A" w14:textId="77777777" w:rsidR="00F75B1B" w:rsidRPr="005252EF" w:rsidRDefault="00F75B1B" w:rsidP="002F7BD6">
                        <w:pPr>
                          <w:jc w:val="center"/>
                        </w:pPr>
                        <w:r>
                          <w:t>Lincomycin</w:t>
                        </w:r>
                      </w:p>
                    </w:txbxContent>
                  </v:textbox>
                </v:shape>
                <v:shape id="Text Box 627" o:spid="_x0000_s1962" type="#_x0000_t202" style="position:absolute;left:78574;top:5807;width:14975;height:4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" fillcolor="white [3201]" strokeweight=".5pt">
                  <v:textbox>
                    <w:txbxContent>
                      <w:p w14:paraId="38263828" w14:textId="77777777" w:rsidR="00F75B1B" w:rsidRPr="005252EF" w:rsidRDefault="00F75B1B" w:rsidP="002F7BD6">
                        <w:pPr>
                          <w:jc w:val="center"/>
                        </w:pPr>
                        <w:r>
                          <w:t>Sulfadiazine</w:t>
                        </w:r>
                      </w:p>
                    </w:txbxContent>
                  </v:textbox>
                </v:shape>
                <v:shape id="Text Box 629" o:spid="_x0000_s1963" type="#_x0000_t202" style="position:absolute;left:4577;top:2199;width:4325;height:1090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" fillcolor="white [3201]" strokeweight=".5pt">
                  <v:textbox style="layout-flow:vertical-ideographic">
                    <w:txbxContent>
                      <w:p w14:paraId="53299500" w14:textId="77777777" w:rsidR="00F75B1B" w:rsidRPr="005C6C7B" w:rsidRDefault="00F75B1B" w:rsidP="002F7BD6">
                        <w:pPr>
                          <w:jc w:val="center"/>
                        </w:pPr>
                        <w:r>
                          <w:t>Exposure Time</w:t>
                        </w:r>
                      </w:p>
                    </w:txbxContent>
                  </v:textbox>
                </v:shape>
                <v:shape id="Text Box 630" o:spid="_x0000_s1964" type="#_x0000_t202" style="position:absolute;left:51943;top:-37092;width:4323;height:7850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" fillcolor="white [3201]" strokeweight=".5pt">
                  <v:textbox style="layout-flow:vertical-ideographic">
                    <w:txbxContent>
                      <w:p w14:paraId="02C8A3DB" w14:textId="77777777" w:rsidR="00F75B1B" w:rsidRPr="005C6C7B" w:rsidRDefault="00F75B1B" w:rsidP="002F7BD6">
                        <w:pPr>
                          <w:jc w:val="center"/>
                        </w:pPr>
                        <w:r>
                          <w:t>Liquid culture condition</w:t>
                        </w:r>
                      </w:p>
                    </w:txbxContent>
                  </v:textbox>
                </v:shape>
                <v:shape id="_x0000_s1965" type="#_x0000_t202" style="position:absolute;left:40935;top:10485;width:6883;height:3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" filled="f" stroked="f">
                  <v:textbox>
                    <w:txbxContent>
                      <w:p w14:paraId="29E0EF30" w14:textId="77777777" w:rsidR="00F75B1B" w:rsidRPr="00074024" w:rsidRDefault="00F75B1B" w:rsidP="002F7BD6">
                        <w:pPr>
                          <w:rPr>
                            <w:color w:val="4472C4" w:themeColor="accent1"/>
                          </w:rPr>
                        </w:pPr>
                        <w:r w:rsidRPr="00074024">
                          <w:rPr>
                            <w:color w:val="4472C4" w:themeColor="accent1"/>
                          </w:rPr>
                          <w:t>Fig. 2</w:t>
                        </w:r>
                      </w:p>
                    </w:txbxContent>
                  </v:textbox>
                </v:shape>
                <v:shape id="Text Box 632" o:spid="_x0000_s1966" type="#_x0000_t202" style="position:absolute;left:2764;top:32388;width:8379;height:3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" fillcolor="white [3201]" strokeweight=".5pt">
                  <v:textbox>
                    <w:txbxContent>
                      <w:p w14:paraId="2922343E" w14:textId="77777777" w:rsidR="00F75B1B" w:rsidRPr="005252EF" w:rsidRDefault="00F75B1B" w:rsidP="002F7BD6">
                        <w:pPr>
                          <w:jc w:val="center"/>
                        </w:pPr>
                        <w:r>
                          <w:t>T = 7 day</w:t>
                        </w:r>
                      </w:p>
                    </w:txbxContent>
                  </v:textbox>
                </v:shape>
                <v:shape id="Text Box 633" o:spid="_x0000_s1967" type="#_x0000_t202" style="position:absolute;top:40995;width:95237;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" stroked="f">
                  <v:textbox style="mso-fit-shape-to-text:t" inset="0,0,0,0">
                    <w:txbxContent>
                      <w:p w14:paraId="0ED481FA" w14:textId="70095B97" w:rsidR="00F75B1B" w:rsidRPr="008F7E07" w:rsidRDefault="00F75B1B" w:rsidP="002F7BD6">
                        <w:pPr>
                          <w:pStyle w:val="Caption"/>
                          <w:rPr>
                            <w:noProof/>
                            <w:sz w:val="28"/>
                            <w:szCs w:val="28"/>
                          </w:rPr>
                        </w:pPr>
                        <w:bookmarkStart w:id="143" w:name="_Toc59633663"/>
                        <w:r w:rsidRPr="008F7E07">
                          <w:rPr>
                            <w:sz w:val="20"/>
                            <w:szCs w:val="20"/>
                          </w:rPr>
                          <w:t>Figure</w:t>
                        </w:r>
                        <w:r>
                          <w:rPr>
                            <w:sz w:val="20"/>
                            <w:szCs w:val="20"/>
                          </w:rPr>
                          <w:t xml:space="preserve"> 4.1</w:t>
                        </w:r>
                        <w:r w:rsidRPr="008F7E07">
                          <w:rPr>
                            <w:sz w:val="20"/>
                            <w:szCs w:val="20"/>
                          </w:rPr>
                          <w:t>: Experimental approach to sample set up for plant exposure and dosing for the 4 chosen antibiotics with 3 sampling time points (0 h, 24 h, 7 day).</w:t>
                        </w:r>
                        <w:bookmarkEnd w:id="143"/>
                      </w:p>
                    </w:txbxContent>
                  </v:textbox>
                </v:shape>
                <v:group id="Group 634" o:spid="_x0000_s1968" style="position:absolute;left:17224;top:13462;width:9520;height:5633" coordsize="9519,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">
                  <v:group id="Group 635" o:spid="_x0000_s1969" style="position:absolute;width:4343;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">
                    <v:shape id="Picture 636" o:spid="_x0000_s1970"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">
                      <v:imagedata r:id="rId336" o:title="conical flask clip art - Clip Art Library" croptop="3630f" cropbottom="76f" cropleft="-16f" cropright="29650f"/>
                    </v:shape>
                    <v:line id="Straight Connector 637" o:spid="_x0000_s1971"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" strokecolor="black [3200]" strokeweight=".5pt">
                      <v:stroke joinstyle="miter"/>
                    </v:line>
                  </v:group>
                  <v:group id="Group 642" o:spid="_x0000_s1972" style="position:absolute;left:5175;width:4344;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">
                    <v:shape id="Picture 643" o:spid="_x0000_s1973"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">
                      <v:imagedata r:id="rId336" o:title="conical flask clip art - Clip Art Library" croptop="3630f" cropbottom="76f" cropleft="-16f" cropright="29650f"/>
                    </v:shape>
                    <v:line id="Straight Connector 644" o:spid="_x0000_s1974"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" strokecolor="black [3200]" strokeweight=".5pt">
                      <v:stroke joinstyle="miter"/>
                    </v:line>
                  </v:group>
                  <v:shape id="Picture 645" o:spid="_x0000_s1975" type="#_x0000_t75" alt="dead flower clipart - Clip Art Library" style="position:absolute;left:1034;top:2760;width:1937;height:3144;rotation:-6662276fd;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">
                    <v:imagedata r:id="rId337" o:title="dead flower clipart - Clip Art Library" cropleft="17076f" cropright="12099f"/>
                  </v:shape>
                </v:group>
                <v:group id="Group 646" o:spid="_x0000_s1976" style="position:absolute;left:17331;top:22819;width:9519;height:5633" coordsize="9519,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">
                  <v:group id="Group 647" o:spid="_x0000_s1977" style="position:absolute;width:4343;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">
                    <v:shape id="Picture 648" o:spid="_x0000_s1978"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">
                      <v:imagedata r:id="rId336" o:title="conical flask clip art - Clip Art Library" croptop="3630f" cropbottom="76f" cropleft="-16f" cropright="29650f"/>
                    </v:shape>
                    <v:line id="Straight Connector 649" o:spid="_x0000_s1979"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" strokecolor="black [3200]" strokeweight=".5pt">
                      <v:stroke joinstyle="miter"/>
                    </v:line>
                  </v:group>
                  <v:group id="Group 650" o:spid="_x0000_s1980" style="position:absolute;left:5175;width:4344;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">
                    <v:shape id="Picture 651" o:spid="_x0000_s1981"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">
                      <v:imagedata r:id="rId336" o:title="conical flask clip art - Clip Art Library" croptop="3630f" cropbottom="76f" cropleft="-16f" cropright="29650f"/>
                    </v:shape>
                    <v:line id="Straight Connector 652" o:spid="_x0000_s1982"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" strokecolor="black [3200]" strokeweight=".5pt">
                      <v:stroke joinstyle="miter"/>
                    </v:line>
                  </v:group>
                  <v:shape id="Picture 653" o:spid="_x0000_s1983" type="#_x0000_t75" alt="dead flower clipart - Clip Art Library" style="position:absolute;left:1034;top:2760;width:1937;height:3144;rotation:-6662276fd;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">
                    <v:imagedata r:id="rId337" o:title="dead flower clipart - Clip Art Library" cropleft="17076f" cropright="12099f"/>
                  </v:shape>
                </v:group>
                <v:group id="Group 654" o:spid="_x0000_s1984" style="position:absolute;left:17331;top:31644;width:9519;height:5633" coordsize="9519,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">
                  <v:group id="Group 655" o:spid="_x0000_s1985" style="position:absolute;width:4343;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">
                    <v:shape id="Picture 656" o:spid="_x0000_s1986"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">
                      <v:imagedata r:id="rId336" o:title="conical flask clip art - Clip Art Library" croptop="3630f" cropbottom="76f" cropleft="-16f" cropright="29650f"/>
                    </v:shape>
                    <v:line id="Straight Connector 657" o:spid="_x0000_s1987"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" strokecolor="black [3200]" strokeweight=".5pt">
                      <v:stroke joinstyle="miter"/>
                    </v:line>
                  </v:group>
                  <v:group id="Group 658" o:spid="_x0000_s1988" style="position:absolute;left:5175;width:4344;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">
                    <v:shape id="Picture 659" o:spid="_x0000_s1989"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">
                      <v:imagedata r:id="rId336" o:title="conical flask clip art - Clip Art Library" croptop="3630f" cropbottom="76f" cropleft="-16f" cropright="29650f"/>
                    </v:shape>
                    <v:line id="Straight Connector 660" o:spid="_x0000_s1990"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" strokecolor="black [3200]" strokeweight=".5pt">
                      <v:stroke joinstyle="miter"/>
                    </v:line>
                  </v:group>
                  <v:shape id="Picture 661" o:spid="_x0000_s1991" type="#_x0000_t75" alt="dead flower clipart - Clip Art Library" style="position:absolute;left:1034;top:2760;width:1937;height:3144;rotation:-6662276fd;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">
                    <v:imagedata r:id="rId337" o:title="dead flower clipart - Clip Art Library" cropleft="17076f" cropright="12099f"/>
                  </v:shape>
                </v:group>
                <v:group id="Group 662" o:spid="_x0000_s1992" style="position:absolute;left:34449;top:13462;width:9519;height:5633" coordsize="9519,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">
                  <v:group id="Group 663" o:spid="_x0000_s1993" style="position:absolute;width:4343;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">
                    <v:shape id="Picture 664" o:spid="_x0000_s1994"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">
                      <v:imagedata r:id="rId336" o:title="conical flask clip art - Clip Art Library" croptop="3630f" cropbottom="76f" cropleft="-16f" cropright="29650f"/>
                    </v:shape>
                    <v:line id="Straight Connector 665" o:spid="_x0000_s1995"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" strokecolor="black [3200]" strokeweight=".5pt">
                      <v:stroke joinstyle="miter"/>
                    </v:line>
                  </v:group>
                  <v:group id="Group 666" o:spid="_x0000_s1996" style="position:absolute;left:5175;width:4344;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">
                    <v:shape id="Picture 667" o:spid="_x0000_s1997"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">
                      <v:imagedata r:id="rId336" o:title="conical flask clip art - Clip Art Library" croptop="3630f" cropbottom="76f" cropleft="-16f" cropright="29650f"/>
                    </v:shape>
                    <v:line id="Straight Connector 668" o:spid="_x0000_s1998"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" strokecolor="black [3200]" strokeweight=".5pt">
                      <v:stroke joinstyle="miter"/>
                    </v:line>
                  </v:group>
                  <v:shape id="Picture 669" o:spid="_x0000_s1999" type="#_x0000_t75" alt="dead flower clipart - Clip Art Library" style="position:absolute;left:1034;top:2760;width:1937;height:3144;rotation:-6662276fd;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">
                    <v:imagedata r:id="rId337" o:title="dead flower clipart - Clip Art Library" cropleft="17076f" cropright="12099f"/>
                  </v:shape>
                </v:group>
                <v:group id="Group 670" o:spid="_x0000_s2000" style="position:absolute;left:34449;top:22819;width:9519;height:5633" coordsize="9519,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">
                  <v:group id="Group 676" o:spid="_x0000_s2001" style="position:absolute;width:4343;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">
                    <v:shape id="Picture 684" o:spid="_x0000_s2002"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">
                      <v:imagedata r:id="rId336" o:title="conical flask clip art - Clip Art Library" croptop="3630f" cropbottom="76f" cropleft="-16f" cropright="29650f"/>
                    </v:shape>
                    <v:line id="Straight Connector 689" o:spid="_x0000_s2003"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" strokecolor="black [3200]" strokeweight=".5pt">
                      <v:stroke joinstyle="miter"/>
                    </v:line>
                  </v:group>
                  <v:group id="Group 690" o:spid="_x0000_s2004" style="position:absolute;left:5175;width:4344;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">
                    <v:shape id="Picture 691" o:spid="_x0000_s2005"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">
                      <v:imagedata r:id="rId336" o:title="conical flask clip art - Clip Art Library" croptop="3630f" cropbottom="76f" cropleft="-16f" cropright="29650f"/>
                    </v:shape>
                    <v:line id="Straight Connector 692" o:spid="_x0000_s2006"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" strokecolor="black [3200]" strokeweight=".5pt">
                      <v:stroke joinstyle="miter"/>
                    </v:line>
                  </v:group>
                  <v:shape id="Picture 694" o:spid="_x0000_s2007" type="#_x0000_t75" alt="dead flower clipart - Clip Art Library" style="position:absolute;left:1034;top:2760;width:1937;height:3144;rotation:-6662276fd;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">
                    <v:imagedata r:id="rId337" o:title="dead flower clipart - Clip Art Library" cropleft="17076f" cropright="12099f"/>
                  </v:shape>
                </v:group>
                <v:group id="Group 695" o:spid="_x0000_s2008" style="position:absolute;left:34449;top:31750;width:9519;height:5633" coordsize="9519,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">
                  <v:group id="Group 696" o:spid="_x0000_s2009" style="position:absolute;width:4343;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">
                    <v:shape id="Picture 700" o:spid="_x0000_s2010"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">
                      <v:imagedata r:id="rId336" o:title="conical flask clip art - Clip Art Library" croptop="3630f" cropbottom="76f" cropleft="-16f" cropright="29650f"/>
                    </v:shape>
                    <v:line id="Straight Connector 702" o:spid="_x0000_s2011"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" strokecolor="black [3200]" strokeweight=".5pt">
                      <v:stroke joinstyle="miter"/>
                    </v:line>
                  </v:group>
                  <v:group id="Group 703" o:spid="_x0000_s2012" style="position:absolute;left:5175;width:4344;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">
                    <v:shape id="Picture 1152" o:spid="_x0000_s2013"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">
                      <v:imagedata r:id="rId336" o:title="conical flask clip art - Clip Art Library" croptop="3630f" cropbottom="76f" cropleft="-16f" cropright="29650f"/>
                    </v:shape>
                    <v:line id="Straight Connector 1153" o:spid="_x0000_s2014"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" strokecolor="black [3200]" strokeweight=".5pt">
                      <v:stroke joinstyle="miter"/>
                    </v:line>
                  </v:group>
                  <v:shape id="Picture 1154" o:spid="_x0000_s2015" type="#_x0000_t75" alt="dead flower clipart - Clip Art Library" style="position:absolute;left:1034;top:2760;width:1937;height:3144;rotation:-6662276fd;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">
                    <v:imagedata r:id="rId337" o:title="dead flower clipart - Clip Art Library" cropleft="17076f" cropright="12099f"/>
                  </v:shape>
                </v:group>
                <v:group id="Group 1155" o:spid="_x0000_s2016" style="position:absolute;left:50398;top:13462;width:9519;height:5633" coordsize="9519,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">
                  <v:group id="Group 1156" o:spid="_x0000_s2017" style="position:absolute;width:4343;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">
                    <v:shape id="Picture 1157" o:spid="_x0000_s2018"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">
                      <v:imagedata r:id="rId336" o:title="conical flask clip art - Clip Art Library" croptop="3630f" cropbottom="76f" cropleft="-16f" cropright="29650f"/>
                    </v:shape>
                    <v:line id="Straight Connector 1158" o:spid="_x0000_s2019"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" strokecolor="black [3200]" strokeweight=".5pt">
                      <v:stroke joinstyle="miter"/>
                    </v:line>
                  </v:group>
                  <v:group id="Group 1159" o:spid="_x0000_s2020" style="position:absolute;left:5175;width:4344;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">
                    <v:shape id="Picture 1160" o:spid="_x0000_s2021"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">
                      <v:imagedata r:id="rId336" o:title="conical flask clip art - Clip Art Library" croptop="3630f" cropbottom="76f" cropleft="-16f" cropright="29650f"/>
                    </v:shape>
                    <v:line id="Straight Connector 1161" o:spid="_x0000_s2022"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" strokecolor="black [3200]" strokeweight=".5pt">
                      <v:stroke joinstyle="miter"/>
                    </v:line>
                  </v:group>
                  <v:shape id="Picture 1162" o:spid="_x0000_s2023" type="#_x0000_t75" alt="dead flower clipart - Clip Art Library" style="position:absolute;left:1034;top:2760;width:1937;height:3144;rotation:-6662276fd;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">
                    <v:imagedata r:id="rId337" o:title="dead flower clipart - Clip Art Library" cropleft="17076f" cropright="12099f"/>
                  </v:shape>
                </v:group>
                <v:group id="Group 1163" o:spid="_x0000_s2024" style="position:absolute;left:50398;top:22819;width:9519;height:5633" coordsize="9519,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">
                  <v:group id="Group 1164" o:spid="_x0000_s2025" style="position:absolute;width:4343;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">
                    <v:shape id="Picture 1165" o:spid="_x0000_s2026"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">
                      <v:imagedata r:id="rId336" o:title="conical flask clip art - Clip Art Library" croptop="3630f" cropbottom="76f" cropleft="-16f" cropright="29650f"/>
                    </v:shape>
                    <v:line id="Straight Connector 1166" o:spid="_x0000_s2027"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" strokecolor="black [3200]" strokeweight=".5pt">
                      <v:stroke joinstyle="miter"/>
                    </v:line>
                  </v:group>
                  <v:group id="Group 1167" o:spid="_x0000_s2028" style="position:absolute;left:5175;width:4344;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">
                    <v:shape id="Picture 1168" o:spid="_x0000_s2029"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">
                      <v:imagedata r:id="rId336" o:title="conical flask clip art - Clip Art Library" croptop="3630f" cropbottom="76f" cropleft="-16f" cropright="29650f"/>
                    </v:shape>
                    <v:line id="Straight Connector 1169" o:spid="_x0000_s2030"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" strokecolor="black [3200]" strokeweight=".5pt">
                      <v:stroke joinstyle="miter"/>
                    </v:line>
                  </v:group>
                  <v:shape id="Picture 1170" o:spid="_x0000_s2031" type="#_x0000_t75" alt="dead flower clipart - Clip Art Library" style="position:absolute;left:1034;top:2760;width:1937;height:3144;rotation:-6662276fd;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">
                    <v:imagedata r:id="rId337" o:title="dead flower clipart - Clip Art Library" cropleft="17076f" cropright="12099f"/>
                  </v:shape>
                </v:group>
                <v:group id="Group 1171" o:spid="_x0000_s2032" style="position:absolute;left:50398;top:31750;width:9519;height:5633" coordsize="9519,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">
                  <v:group id="Group 1172" o:spid="_x0000_s2033" style="position:absolute;width:4343;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">
                    <v:shape id="Picture 1173" o:spid="_x0000_s2034"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">
                      <v:imagedata r:id="rId336" o:title="conical flask clip art - Clip Art Library" croptop="3630f" cropbottom="76f" cropleft="-16f" cropright="29650f"/>
                    </v:shape>
                    <v:line id="Straight Connector 1174" o:spid="_x0000_s2035"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" strokecolor="black [3200]" strokeweight=".5pt">
                      <v:stroke joinstyle="miter"/>
                    </v:line>
                  </v:group>
                  <v:group id="Group 1175" o:spid="_x0000_s2036" style="position:absolute;left:5175;width:4344;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">
                    <v:shape id="Picture 1176" o:spid="_x0000_s2037"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">
                      <v:imagedata r:id="rId336" o:title="conical flask clip art - Clip Art Library" croptop="3630f" cropbottom="76f" cropleft="-16f" cropright="29650f"/>
                    </v:shape>
                    <v:line id="Straight Connector 1177" o:spid="_x0000_s2038"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" strokecolor="black [3200]" strokeweight=".5pt">
                      <v:stroke joinstyle="miter"/>
                    </v:line>
                  </v:group>
                  <v:shape id="Picture 1178" o:spid="_x0000_s2039" type="#_x0000_t75" alt="dead flower clipart - Clip Art Library" style="position:absolute;left:1034;top:2760;width:1937;height:3144;rotation:-6662276fd;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">
                    <v:imagedata r:id="rId337" o:title="dead flower clipart - Clip Art Library" cropleft="17076f" cropright="12099f"/>
                  </v:shape>
                </v:group>
                <v:group id="Group 1179" o:spid="_x0000_s2040" style="position:absolute;left:65283;top:13462;width:9520;height:5633" coordsize="9519,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">
                  <v:group id="Group 1180" o:spid="_x0000_s2041" style="position:absolute;width:4343;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">
                    <v:shape id="Picture 1181" o:spid="_x0000_s2042"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">
                      <v:imagedata r:id="rId336" o:title="conical flask clip art - Clip Art Library" croptop="3630f" cropbottom="76f" cropleft="-16f" cropright="29650f"/>
                    </v:shape>
                    <v:line id="Straight Connector 1182" o:spid="_x0000_s2043"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" strokecolor="black [3200]" strokeweight=".5pt">
                      <v:stroke joinstyle="miter"/>
                    </v:line>
                  </v:group>
                  <v:group id="Group 1183" o:spid="_x0000_s2044" style="position:absolute;left:5175;width:4344;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">
                    <v:shape id="Picture 1184" o:spid="_x0000_s2045"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">
                      <v:imagedata r:id="rId336" o:title="conical flask clip art - Clip Art Library" croptop="3630f" cropbottom="76f" cropleft="-16f" cropright="29650f"/>
                    </v:shape>
                    <v:line id="Straight Connector 1185" o:spid="_x0000_s2046"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" strokecolor="black [3200]" strokeweight=".5pt">
                      <v:stroke joinstyle="miter"/>
                    </v:line>
                  </v:group>
                  <v:shape id="Picture 1186" o:spid="_x0000_s2047" type="#_x0000_t75" alt="dead flower clipart - Clip Art Library" style="position:absolute;left:1034;top:2760;width:1937;height:3144;rotation:-6662276fd;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">
                    <v:imagedata r:id="rId337" o:title="dead flower clipart - Clip Art Library" cropleft="17076f" cropright="12099f"/>
                  </v:shape>
                </v:group>
                <v:group id="Group 1187" o:spid="_x0000_s2048" style="position:absolute;left:65283;top:22819;width:9520;height:5633" coordsize="9519,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">
                  <v:group id="Group 1188" o:spid="_x0000_s2049" style="position:absolute;width:4343;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">
                    <v:shape id="Picture 1189" o:spid="_x0000_s2050"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">
                      <v:imagedata r:id="rId336" o:title="conical flask clip art - Clip Art Library" croptop="3630f" cropbottom="76f" cropleft="-16f" cropright="29650f"/>
                    </v:shape>
                    <v:line id="Straight Connector 1190" o:spid="_x0000_s2051"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" strokecolor="black [3200]" strokeweight=".5pt">
                      <v:stroke joinstyle="miter"/>
                    </v:line>
                  </v:group>
                  <v:group id="Group 1191" o:spid="_x0000_s2052" style="position:absolute;left:5175;width:4344;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">
                    <v:shape id="Picture 1192" o:spid="_x0000_s2053"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">
                      <v:imagedata r:id="rId336" o:title="conical flask clip art - Clip Art Library" croptop="3630f" cropbottom="76f" cropleft="-16f" cropright="29650f"/>
                    </v:shape>
                    <v:line id="Straight Connector 1193" o:spid="_x0000_s2054"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" strokecolor="black [3200]" strokeweight=".5pt">
                      <v:stroke joinstyle="miter"/>
                    </v:line>
                  </v:group>
                  <v:shape id="Picture 1194" o:spid="_x0000_s2055" type="#_x0000_t75" alt="dead flower clipart - Clip Art Library" style="position:absolute;left:1034;top:2760;width:1937;height:3144;rotation:-6662276fd;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">
                    <v:imagedata r:id="rId337" o:title="dead flower clipart - Clip Art Library" cropleft="17076f" cropright="12099f"/>
                  </v:shape>
                </v:group>
                <v:group id="Group 1195" o:spid="_x0000_s2056" style="position:absolute;left:65283;top:31750;width:9520;height:5633" coordsize="9519,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">
                  <v:group id="Group 1196" o:spid="_x0000_s2057" style="position:absolute;width:4343;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">
                    <v:shape id="Picture 1197" o:spid="_x0000_s2058"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">
                      <v:imagedata r:id="rId336" o:title="conical flask clip art - Clip Art Library" croptop="3630f" cropbottom="76f" cropleft="-16f" cropright="29650f"/>
                    </v:shape>
                    <v:line id="Straight Connector 1198" o:spid="_x0000_s2059"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" strokecolor="black [3200]" strokeweight=".5pt">
                      <v:stroke joinstyle="miter"/>
                    </v:line>
                  </v:group>
                  <v:group id="Group 1199" o:spid="_x0000_s2060" style="position:absolute;left:5175;width:4344;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">
                    <v:shape id="Picture 1200" o:spid="_x0000_s2061"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">
                      <v:imagedata r:id="rId336" o:title="conical flask clip art - Clip Art Library" croptop="3630f" cropbottom="76f" cropleft="-16f" cropright="29650f"/>
                    </v:shape>
                    <v:line id="Straight Connector 1201" o:spid="_x0000_s2062"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" strokecolor="black [3200]" strokeweight=".5pt">
                      <v:stroke joinstyle="miter"/>
                    </v:line>
                  </v:group>
                  <v:shape id="Picture 1202" o:spid="_x0000_s2063" type="#_x0000_t75" alt="dead flower clipart - Clip Art Library" style="position:absolute;left:1034;top:2760;width:1937;height:3144;rotation:-6662276fd;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">
                    <v:imagedata r:id="rId337" o:title="dead flower clipart - Clip Art Library" cropleft="17076f" cropright="12099f"/>
                  </v:shape>
                </v:group>
                <v:group id="Group 1203" o:spid="_x0000_s2064" style="position:absolute;left:81232;top:13462;width:9520;height:5633" coordsize="9519,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">
                  <v:group id="Group 1204" o:spid="_x0000_s2065" style="position:absolute;width:4343;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">
                    <v:shape id="Picture 1205" o:spid="_x0000_s2066"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">
                      <v:imagedata r:id="rId336" o:title="conical flask clip art - Clip Art Library" croptop="3630f" cropbottom="76f" cropleft="-16f" cropright="29650f"/>
                    </v:shape>
                    <v:line id="Straight Connector 1206" o:spid="_x0000_s2067"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" strokecolor="black [3200]" strokeweight=".5pt">
                      <v:stroke joinstyle="miter"/>
                    </v:line>
                  </v:group>
                  <v:group id="Group 1207" o:spid="_x0000_s2068" style="position:absolute;left:5175;width:4344;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">
                    <v:shape id="Picture 1208" o:spid="_x0000_s2069"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">
                      <v:imagedata r:id="rId336" o:title="conical flask clip art - Clip Art Library" croptop="3630f" cropbottom="76f" cropleft="-16f" cropright="29650f"/>
                    </v:shape>
                    <v:line id="Straight Connector 1209" o:spid="_x0000_s2070"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" strokecolor="black [3200]" strokeweight=".5pt">
                      <v:stroke joinstyle="miter"/>
                    </v:line>
                  </v:group>
                  <v:shape id="Picture 1210" o:spid="_x0000_s2071" type="#_x0000_t75" alt="dead flower clipart - Clip Art Library" style="position:absolute;left:1034;top:2760;width:1937;height:3144;rotation:-6662276fd;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">
                    <v:imagedata r:id="rId337" o:title="dead flower clipart - Clip Art Library" cropleft="17076f" cropright="12099f"/>
                  </v:shape>
                </v:group>
                <v:group id="Group 1211" o:spid="_x0000_s2072" style="position:absolute;left:81339;top:22819;width:9519;height:5633" coordsize="9519,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">
                  <v:group id="Group 1212" o:spid="_x0000_s2073" style="position:absolute;width:4343;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">
                    <v:shape id="Picture 1213" o:spid="_x0000_s2074"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">
                      <v:imagedata r:id="rId336" o:title="conical flask clip art - Clip Art Library" croptop="3630f" cropbottom="76f" cropleft="-16f" cropright="29650f"/>
                    </v:shape>
                    <v:line id="Straight Connector 1214" o:spid="_x0000_s2075"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" strokecolor="black [3200]" strokeweight=".5pt">
                      <v:stroke joinstyle="miter"/>
                    </v:line>
                  </v:group>
                  <v:group id="Group 1215" o:spid="_x0000_s2076" style="position:absolute;left:5175;width:4344;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">
                    <v:shape id="Picture 1216" o:spid="_x0000_s2077"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">
                      <v:imagedata r:id="rId336" o:title="conical flask clip art - Clip Art Library" croptop="3630f" cropbottom="76f" cropleft="-16f" cropright="29650f"/>
                    </v:shape>
                    <v:line id="Straight Connector 1217" o:spid="_x0000_s2078"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" strokecolor="black [3200]" strokeweight=".5pt">
                      <v:stroke joinstyle="miter"/>
                    </v:line>
                  </v:group>
                  <v:shape id="Picture 1218" o:spid="_x0000_s2079" type="#_x0000_t75" alt="dead flower clipart - Clip Art Library" style="position:absolute;left:1034;top:2760;width:1937;height:3144;rotation:-6662276fd;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">
                    <v:imagedata r:id="rId337" o:title="dead flower clipart - Clip Art Library" cropleft="17076f" cropright="12099f"/>
                  </v:shape>
                </v:group>
                <v:group id="Group 1219" o:spid="_x0000_s2080" style="position:absolute;left:81339;top:31750;width:9519;height:5633" coordsize="9519,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">
                  <v:group id="Group 1220" o:spid="_x0000_s2081" style="position:absolute;width:4343;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">
                    <v:shape id="Picture 1221" o:spid="_x0000_s2082"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">
                      <v:imagedata r:id="rId336" o:title="conical flask clip art - Clip Art Library" croptop="3630f" cropbottom="76f" cropleft="-16f" cropright="29650f"/>
                    </v:shape>
                    <v:line id="Straight Connector 1222" o:spid="_x0000_s2083"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" strokecolor="black [3200]" strokeweight=".5pt">
                      <v:stroke joinstyle="miter"/>
                    </v:line>
                  </v:group>
                  <v:group id="Group 1223" o:spid="_x0000_s2084" style="position:absolute;left:5175;width:4344;height:5632" coordsize="4343,5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">
                    <v:shape id="Picture 1224" o:spid="_x0000_s2085" type="#_x0000_t75" alt="conical flask clip art - Clip Art Library" style="position:absolute;width:4343;height:5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">
                      <v:imagedata r:id="rId336" o:title="conical flask clip art - Clip Art Library" croptop="3630f" cropbottom="76f" cropleft="-16f" cropright="29650f"/>
                    </v:shape>
                    <v:line id="Straight Connector 1225" o:spid="_x0000_s2086" style="position:absolute;visibility:visible;mso-wrap-style:square" from="776,3191" to="3333,3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" strokecolor="black [3200]" strokeweight=".5pt">
                      <v:stroke joinstyle="miter"/>
                    </v:line>
                  </v:group>
                  <v:shape id="Picture 1226" o:spid="_x0000_s2087" type="#_x0000_t75" alt="dead flower clipart - Clip Art Library" style="position:absolute;left:1034;top:2760;width:1937;height:3144;rotation:-6662276fd;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">
                    <v:imagedata r:id="rId337" o:title="dead flower clipart - Clip Art Library" cropleft="17076f" cropright="12099f"/>
                  </v:shape>
                </v:group>
              </v:group>
            </w:pict>
          </mc:Fallback>
        </mc:AlternateContent>
      </w:r>
    </w:p>
    <w:p w14:paraId="598FB81B" w14:textId="77777777" w:rsidR="002F7BD6" w:rsidRPr="009A00CF" w:rsidRDefault="002F7BD6" w:rsidP="002F7BD6">
      <w:pPr>
        <w:spacing w:line="360" w:lineRule="auto"/>
      </w:pPr>
    </w:p>
    <w:p w14:paraId="7996C058" w14:textId="77777777" w:rsidR="002F7BD6" w:rsidRPr="009A00CF" w:rsidRDefault="002F7BD6" w:rsidP="002F7BD6">
      <w:pPr>
        <w:spacing w:line="360" w:lineRule="auto"/>
      </w:pPr>
    </w:p>
    <w:p w14:paraId="275DD653" w14:textId="77777777" w:rsidR="002F7BD6" w:rsidRPr="009A00CF" w:rsidRDefault="002F7BD6" w:rsidP="002F7BD6">
      <w:pPr>
        <w:spacing w:line="360" w:lineRule="auto"/>
      </w:pPr>
    </w:p>
    <w:p w14:paraId="55F3E66C" w14:textId="77777777" w:rsidR="002F7BD6" w:rsidRPr="009A00CF" w:rsidRDefault="002F7BD6" w:rsidP="002F7BD6">
      <w:pPr>
        <w:spacing w:line="360" w:lineRule="auto"/>
      </w:pPr>
    </w:p>
    <w:p w14:paraId="08DBA6E3" w14:textId="77777777" w:rsidR="002F7BD6" w:rsidRPr="009A00CF" w:rsidRDefault="002F7BD6" w:rsidP="002F7BD6">
      <w:pPr>
        <w:spacing w:line="360" w:lineRule="auto"/>
      </w:pPr>
    </w:p>
    <w:p w14:paraId="6D9E0A49" w14:textId="77777777" w:rsidR="002F7BD6" w:rsidRPr="009A00CF" w:rsidRDefault="002F7BD6" w:rsidP="002F7BD6">
      <w:pPr>
        <w:spacing w:line="360" w:lineRule="auto"/>
      </w:pPr>
    </w:p>
    <w:p w14:paraId="62FD78B8" w14:textId="77777777" w:rsidR="002F7BD6" w:rsidRPr="009A00CF" w:rsidRDefault="002F7BD6" w:rsidP="002F7BD6">
      <w:pPr>
        <w:spacing w:line="360" w:lineRule="auto"/>
      </w:pPr>
    </w:p>
    <w:p w14:paraId="310D21C2" w14:textId="77777777" w:rsidR="002F7BD6" w:rsidRPr="009A00CF" w:rsidRDefault="002F7BD6" w:rsidP="002F7BD6">
      <w:pPr>
        <w:spacing w:line="360" w:lineRule="auto"/>
      </w:pPr>
    </w:p>
    <w:p w14:paraId="5FD4CD11" w14:textId="77777777" w:rsidR="002F7BD6" w:rsidRPr="009A00CF" w:rsidRDefault="002F7BD6" w:rsidP="002F7BD6">
      <w:pPr>
        <w:spacing w:line="360" w:lineRule="auto"/>
      </w:pPr>
    </w:p>
    <w:p w14:paraId="01CBEADC" w14:textId="77777777" w:rsidR="002F7BD6" w:rsidRPr="009A00CF" w:rsidRDefault="002F7BD6" w:rsidP="002F7BD6">
      <w:pPr>
        <w:spacing w:line="360" w:lineRule="auto"/>
      </w:pPr>
    </w:p>
    <w:p w14:paraId="06FD99B2" w14:textId="77777777" w:rsidR="002F7BD6" w:rsidRPr="009A00CF" w:rsidRDefault="002F7BD6" w:rsidP="002F7BD6">
      <w:pPr>
        <w:spacing w:line="360" w:lineRule="auto"/>
      </w:pPr>
    </w:p>
    <w:p w14:paraId="49FDF5BE" w14:textId="77777777" w:rsidR="002F7BD6" w:rsidRPr="009A00CF" w:rsidRDefault="002F7BD6" w:rsidP="002F7BD6">
      <w:pPr>
        <w:spacing w:line="360" w:lineRule="auto"/>
      </w:pPr>
    </w:p>
    <w:p w14:paraId="7BB7058C" w14:textId="7F721A9B" w:rsidR="002F7BD6" w:rsidRPr="009A00CF" w:rsidRDefault="002F7BD6" w:rsidP="002F7BD6">
      <w:pPr>
        <w:tabs>
          <w:tab w:val="left" w:pos="2731"/>
        </w:tabs>
        <w:sectPr w:rsidR="002F7BD6" w:rsidRPr="009A00CF" w:rsidSect="00A305AE">
          <w:pgSz w:w="16838" w:h="11906" w:orient="landscape"/>
          <w:pgMar w:top="1440" w:right="1440" w:bottom="1440" w:left="1440" w:header="708" w:footer="708" w:gutter="0"/>
          <w:cols w:space="708"/>
          <w:docGrid w:linePitch="360"/>
        </w:sectPr>
      </w:pPr>
    </w:p>
    <w:p w14:paraId="7C91E4A0" w14:textId="58D7C913" w:rsidR="002F7BD6" w:rsidRPr="009A00CF" w:rsidRDefault="002F7BD6" w:rsidP="002F7BD6">
      <w:pPr>
        <w:tabs>
          <w:tab w:val="left" w:pos="2731"/>
        </w:tabs>
        <w:sectPr w:rsidR="002F7BD6" w:rsidRPr="009A00CF" w:rsidSect="00A305AE">
          <w:pgSz w:w="16838" w:h="11906" w:orient="landscape"/>
          <w:pgMar w:top="1440" w:right="1440" w:bottom="1440" w:left="1440" w:header="708" w:footer="708" w:gutter="0"/>
          <w:cols w:space="708"/>
          <w:docGrid w:linePitch="360"/>
        </w:sectPr>
      </w:pPr>
      <w:r w:rsidRPr="009A00CF">
        <w:rPr>
          <w:i/>
          <w:iCs/>
          <w:noProof/>
          <w:color w:val="808080" w:themeColor="background1" w:themeShade="80"/>
          <w:sz w:val="20"/>
          <w:szCs w:val="20"/>
          <w:lang w:eastAsia="en-GB"/>
        </w:rPr>
        <w:lastRenderedPageBreak/>
        <mc:AlternateContent>
          <mc:Choice Requires="wpg">
            <w:drawing>
              <wp:anchor distT="0" distB="0" distL="114300" distR="114300" simplePos="0" relativeHeight="251780096" behindDoc="0" locked="0" layoutInCell="1" allowOverlap="1" wp14:anchorId="32AD2560" wp14:editId="76549BF4">
                <wp:simplePos x="0" y="0"/>
                <wp:positionH relativeFrom="column">
                  <wp:posOffset>-697832</wp:posOffset>
                </wp:positionH>
                <wp:positionV relativeFrom="paragraph">
                  <wp:posOffset>0</wp:posOffset>
                </wp:positionV>
                <wp:extent cx="10513060" cy="5761135"/>
                <wp:effectExtent l="0" t="0" r="0" b="0"/>
                <wp:wrapNone/>
                <wp:docPr id="1227" name="Group 1227"/>
                <wp:cNvGraphicFramePr/>
                <a:graphic xmlns:a="http://schemas.openxmlformats.org/drawingml/2006/main">
                  <a:graphicData uri="http://schemas.microsoft.com/office/word/2010/wordprocessingGroup">
                    <wpg:wgp>
                      <wpg:cNvGrpSpPr/>
                      <wpg:grpSpPr>
                        <a:xfrm>
                          <a:off x="0" y="0"/>
                          <a:ext cx="10513060" cy="5761135"/>
                          <a:chOff x="0" y="0"/>
                          <a:chExt cx="10513416" cy="5761135"/>
                        </a:xfrm>
                      </wpg:grpSpPr>
                      <wps:wsp>
                        <wps:cNvPr id="1228" name="Text Box 1228"/>
                        <wps:cNvSpPr txBox="1"/>
                        <wps:spPr>
                          <a:xfrm>
                            <a:off x="446552" y="5479195"/>
                            <a:ext cx="9049056" cy="281940"/>
                          </a:xfrm>
                          <a:prstGeom prst="rect">
                            <a:avLst/>
                          </a:prstGeom>
                          <a:solidFill>
                            <a:prstClr val="white"/>
                          </a:solidFill>
                          <a:ln>
                            <a:noFill/>
                          </a:ln>
                        </wps:spPr>
                        <wps:txbx>
                          <w:txbxContent>
                            <w:p w14:paraId="353F24CF" w14:textId="32006641" w:rsidR="00F75B1B" w:rsidRPr="008F7E07" w:rsidRDefault="00F75B1B" w:rsidP="002F7BD6">
                              <w:pPr>
                                <w:pStyle w:val="Caption"/>
                                <w:rPr>
                                  <w:noProof/>
                                  <w:sz w:val="28"/>
                                  <w:szCs w:val="28"/>
                                </w:rPr>
                              </w:pPr>
                              <w:bookmarkStart w:id="144" w:name="_Toc59633664"/>
                              <w:r w:rsidRPr="008F7E07">
                                <w:rPr>
                                  <w:sz w:val="20"/>
                                  <w:szCs w:val="20"/>
                                </w:rPr>
                                <w:t>Figure</w:t>
                              </w:r>
                              <w:r>
                                <w:rPr>
                                  <w:sz w:val="20"/>
                                  <w:szCs w:val="20"/>
                                </w:rPr>
                                <w:t xml:space="preserve"> 4.2</w:t>
                              </w:r>
                              <w:r w:rsidRPr="008F7E07">
                                <w:rPr>
                                  <w:sz w:val="20"/>
                                  <w:szCs w:val="20"/>
                                </w:rPr>
                                <w:t>: Sampling points through exposure and rinsing process carried out for each antibiotic at each time interval (0 h, 24 h and 7 day).</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229" name="Group 1229"/>
                        <wpg:cNvGrpSpPr/>
                        <wpg:grpSpPr>
                          <a:xfrm>
                            <a:off x="0" y="0"/>
                            <a:ext cx="10513416" cy="5526218"/>
                            <a:chOff x="0" y="0"/>
                            <a:chExt cx="10513416" cy="5526218"/>
                          </a:xfrm>
                        </wpg:grpSpPr>
                        <wpg:grpSp>
                          <wpg:cNvPr id="1230" name="Group 1"/>
                          <wpg:cNvGrpSpPr/>
                          <wpg:grpSpPr>
                            <a:xfrm>
                              <a:off x="0" y="0"/>
                              <a:ext cx="10513416" cy="5526218"/>
                              <a:chOff x="0" y="686622"/>
                              <a:chExt cx="10513416" cy="5526218"/>
                            </a:xfrm>
                          </wpg:grpSpPr>
                          <pic:pic xmlns:pic="http://schemas.openxmlformats.org/drawingml/2006/picture">
                            <pic:nvPicPr>
                              <pic:cNvPr id="1231" name="Graphic 22" descr="Flask"/>
                              <pic:cNvPicPr>
                                <a:picLocks noChangeAspect="1"/>
                              </pic:cNvPicPr>
                            </pic:nvPicPr>
                            <pic:blipFill rotWithShape="1">
                              <a:blip r:embed="rId55">
                                <a:extLst>
                                  <a:ext uri="{96DAC541-7B7A-43D3-8B79-37D633B846F1}">
                                    <asvg:svgBlip xmlns:asvg="http://schemas.microsoft.com/office/drawing/2016/SVG/main" r:embed="rId56"/>
                                  </a:ext>
                                </a:extLst>
                              </a:blip>
                              <a:srcRect t="37587"/>
                              <a:stretch/>
                            </pic:blipFill>
                            <pic:spPr>
                              <a:xfrm>
                                <a:off x="1740158" y="1670958"/>
                                <a:ext cx="3589078" cy="2240048"/>
                              </a:xfrm>
                              <a:prstGeom prst="rect">
                                <a:avLst/>
                              </a:prstGeom>
                            </pic:spPr>
                          </pic:pic>
                          <pic:pic xmlns:pic="http://schemas.openxmlformats.org/drawingml/2006/picture">
                            <pic:nvPicPr>
                              <pic:cNvPr id="1232" name="Graphic 21" descr="Flask"/>
                              <pic:cNvPicPr>
                                <a:picLocks noChangeAspect="1"/>
                              </pic:cNvPicPr>
                            </pic:nvPicPr>
                            <pic:blipFill rotWithShape="1">
                              <a:blip r:embed="rId55">
                                <a:extLst>
                                  <a:ext uri="{96DAC541-7B7A-43D3-8B79-37D633B846F1}">
                                    <asvg:svgBlip xmlns:asvg="http://schemas.microsoft.com/office/drawing/2016/SVG/main" r:embed="rId56"/>
                                  </a:ext>
                                </a:extLst>
                              </a:blip>
                              <a:srcRect t="36862"/>
                              <a:stretch/>
                            </pic:blipFill>
                            <pic:spPr>
                              <a:xfrm>
                                <a:off x="0" y="1684682"/>
                                <a:ext cx="3589078" cy="2266074"/>
                              </a:xfrm>
                              <a:prstGeom prst="rect">
                                <a:avLst/>
                              </a:prstGeom>
                            </pic:spPr>
                          </pic:pic>
                          <pic:pic xmlns:pic="http://schemas.openxmlformats.org/drawingml/2006/picture">
                            <pic:nvPicPr>
                              <pic:cNvPr id="1233" name="Graphic 6" descr="Plant"/>
                              <pic:cNvPicPr>
                                <a:picLocks noChangeAspect="1"/>
                              </pic:cNvPicPr>
                            </pic:nvPicPr>
                            <pic:blipFill rotWithShape="1">
                              <a:blip r:embed="rId57">
                                <a:extLst>
                                  <a:ext uri="{96DAC541-7B7A-43D3-8B79-37D633B846F1}">
                                    <asvg:svgBlip xmlns:asvg="http://schemas.microsoft.com/office/drawing/2016/SVG/main" r:embed="rId58"/>
                                  </a:ext>
                                </a:extLst>
                              </a:blip>
                              <a:srcRect b="21514"/>
                              <a:stretch/>
                            </pic:blipFill>
                            <pic:spPr>
                              <a:xfrm>
                                <a:off x="1213855" y="2809597"/>
                                <a:ext cx="1035607" cy="812800"/>
                              </a:xfrm>
                              <a:prstGeom prst="rect">
                                <a:avLst/>
                              </a:prstGeom>
                            </pic:spPr>
                          </pic:pic>
                          <wps:wsp>
                            <wps:cNvPr id="1234" name="Oval 1234"/>
                            <wps:cNvSpPr/>
                            <wps:spPr>
                              <a:xfrm>
                                <a:off x="2133978" y="3481105"/>
                                <a:ext cx="152400" cy="143933"/>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5" name="Oval 1235"/>
                            <wps:cNvSpPr/>
                            <wps:spPr>
                              <a:xfrm>
                                <a:off x="3818590" y="3476828"/>
                                <a:ext cx="152400" cy="143933"/>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236" name="Graphic 9" descr="Flask"/>
                              <pic:cNvPicPr>
                                <a:picLocks noChangeAspect="1"/>
                              </pic:cNvPicPr>
                            </pic:nvPicPr>
                            <pic:blipFill rotWithShape="1">
                              <a:blip r:embed="rId63">
                                <a:extLst>
                                  <a:ext uri="{96DAC541-7B7A-43D3-8B79-37D633B846F1}">
                                    <asvg:svgBlip xmlns:asvg="http://schemas.microsoft.com/office/drawing/2016/SVG/main" r:embed="rId64"/>
                                  </a:ext>
                                </a:extLst>
                              </a:blip>
                              <a:srcRect t="36632" b="1"/>
                              <a:stretch/>
                            </pic:blipFill>
                            <pic:spPr>
                              <a:xfrm>
                                <a:off x="5270514" y="1670958"/>
                                <a:ext cx="3597760" cy="2279798"/>
                              </a:xfrm>
                              <a:prstGeom prst="rect">
                                <a:avLst/>
                              </a:prstGeom>
                            </pic:spPr>
                          </pic:pic>
                          <pic:pic xmlns:pic="http://schemas.openxmlformats.org/drawingml/2006/picture">
                            <pic:nvPicPr>
                              <pic:cNvPr id="1237" name="Graphic 10" descr="Flask"/>
                              <pic:cNvPicPr>
                                <a:picLocks noChangeAspect="1"/>
                              </pic:cNvPicPr>
                            </pic:nvPicPr>
                            <pic:blipFill rotWithShape="1">
                              <a:blip r:embed="rId63">
                                <a:extLst>
                                  <a:ext uri="{96DAC541-7B7A-43D3-8B79-37D633B846F1}">
                                    <asvg:svgBlip xmlns:asvg="http://schemas.microsoft.com/office/drawing/2016/SVG/main" r:embed="rId64"/>
                                  </a:ext>
                                </a:extLst>
                              </a:blip>
                              <a:srcRect t="37151"/>
                              <a:stretch/>
                            </pic:blipFill>
                            <pic:spPr>
                              <a:xfrm>
                                <a:off x="6915656" y="1670958"/>
                                <a:ext cx="3597760" cy="2261127"/>
                              </a:xfrm>
                              <a:prstGeom prst="rect">
                                <a:avLst/>
                              </a:prstGeom>
                            </pic:spPr>
                          </pic:pic>
                          <pic:pic xmlns:pic="http://schemas.openxmlformats.org/drawingml/2006/picture">
                            <pic:nvPicPr>
                              <pic:cNvPr id="1238" name="Graphic 11" descr="Plant"/>
                              <pic:cNvPicPr>
                                <a:picLocks noChangeAspect="1"/>
                              </pic:cNvPicPr>
                            </pic:nvPicPr>
                            <pic:blipFill rotWithShape="1">
                              <a:blip r:embed="rId65">
                                <a:extLst>
                                  <a:ext uri="{96DAC541-7B7A-43D3-8B79-37D633B846F1}">
                                    <asvg:svgBlip xmlns:asvg="http://schemas.microsoft.com/office/drawing/2016/SVG/main" r:embed="rId66"/>
                                  </a:ext>
                                </a:extLst>
                              </a:blip>
                              <a:srcRect b="21514"/>
                              <a:stretch/>
                            </pic:blipFill>
                            <pic:spPr>
                              <a:xfrm>
                                <a:off x="6544837" y="2850844"/>
                                <a:ext cx="1035607" cy="812800"/>
                              </a:xfrm>
                              <a:prstGeom prst="rect">
                                <a:avLst/>
                              </a:prstGeom>
                            </pic:spPr>
                          </pic:pic>
                          <wps:wsp>
                            <wps:cNvPr id="1239" name="Oval 1239"/>
                            <wps:cNvSpPr/>
                            <wps:spPr>
                              <a:xfrm>
                                <a:off x="7420479" y="3457080"/>
                                <a:ext cx="152400" cy="143933"/>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240" name="Oval 1240"/>
                            <wps:cNvSpPr/>
                            <wps:spPr>
                              <a:xfrm>
                                <a:off x="9065621" y="3409007"/>
                                <a:ext cx="152400" cy="143933"/>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pic:pic xmlns:pic="http://schemas.openxmlformats.org/drawingml/2006/picture">
                            <pic:nvPicPr>
                              <pic:cNvPr id="1241" name="Graphic 24" descr="Cylinder"/>
                              <pic:cNvPicPr>
                                <a:picLocks noChangeAspect="1"/>
                              </pic:cNvPicPr>
                            </pic:nvPicPr>
                            <pic:blipFill>
                              <a:blip r:embed="rId59">
                                <a:extLst>
                                  <a:ext uri="{96DAC541-7B7A-43D3-8B79-37D633B846F1}">
                                    <asvg:svgBlip xmlns:asvg="http://schemas.microsoft.com/office/drawing/2016/SVG/main" r:embed="rId60"/>
                                  </a:ext>
                                </a:extLst>
                              </a:blip>
                              <a:stretch>
                                <a:fillRect/>
                              </a:stretch>
                            </pic:blipFill>
                            <pic:spPr>
                              <a:xfrm>
                                <a:off x="131063" y="4974319"/>
                                <a:ext cx="3199869" cy="846780"/>
                              </a:xfrm>
                              <a:prstGeom prst="rect">
                                <a:avLst/>
                              </a:prstGeom>
                            </pic:spPr>
                          </pic:pic>
                          <pic:pic xmlns:pic="http://schemas.openxmlformats.org/drawingml/2006/picture">
                            <pic:nvPicPr>
                              <pic:cNvPr id="1242" name="Graphic 27" descr="Plant"/>
                              <pic:cNvPicPr>
                                <a:picLocks noChangeAspect="1"/>
                              </pic:cNvPicPr>
                            </pic:nvPicPr>
                            <pic:blipFill rotWithShape="1">
                              <a:blip r:embed="rId61">
                                <a:extLst>
                                  <a:ext uri="{96DAC541-7B7A-43D3-8B79-37D633B846F1}">
                                    <asvg:svgBlip xmlns:asvg="http://schemas.microsoft.com/office/drawing/2016/SVG/main" r:embed="rId62"/>
                                  </a:ext>
                                </a:extLst>
                              </a:blip>
                              <a:srcRect b="21514"/>
                              <a:stretch/>
                            </pic:blipFill>
                            <pic:spPr>
                              <a:xfrm rot="4622078">
                                <a:off x="1308404" y="5053598"/>
                                <a:ext cx="876881" cy="688223"/>
                              </a:xfrm>
                              <a:prstGeom prst="rect">
                                <a:avLst/>
                              </a:prstGeom>
                            </pic:spPr>
                          </pic:pic>
                          <wps:wsp>
                            <wps:cNvPr id="1243" name="Straight Arrow Connector 1243"/>
                            <wps:cNvCnPr>
                              <a:cxnSpLocks/>
                            </wps:cNvCnPr>
                            <wps:spPr>
                              <a:xfrm>
                                <a:off x="1740158" y="3868821"/>
                                <a:ext cx="0" cy="51476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244" name="Graphic 36" descr="Cylinder"/>
                              <pic:cNvPicPr>
                                <a:picLocks noChangeAspect="1"/>
                              </pic:cNvPicPr>
                            </pic:nvPicPr>
                            <pic:blipFill>
                              <a:blip r:embed="rId59">
                                <a:extLst>
                                  <a:ext uri="{96DAC541-7B7A-43D3-8B79-37D633B846F1}">
                                    <asvg:svgBlip xmlns:asvg="http://schemas.microsoft.com/office/drawing/2016/SVG/main" r:embed="rId60"/>
                                  </a:ext>
                                </a:extLst>
                              </a:blip>
                              <a:stretch>
                                <a:fillRect/>
                              </a:stretch>
                            </pic:blipFill>
                            <pic:spPr>
                              <a:xfrm>
                                <a:off x="929637" y="4383585"/>
                                <a:ext cx="1604042" cy="424477"/>
                              </a:xfrm>
                              <a:prstGeom prst="rect">
                                <a:avLst/>
                              </a:prstGeom>
                            </pic:spPr>
                          </pic:pic>
                          <wps:wsp>
                            <wps:cNvPr id="1245" name="Straight Arrow Connector 1245"/>
                            <wps:cNvCnPr>
                              <a:cxnSpLocks/>
                            </wps:cNvCnPr>
                            <wps:spPr>
                              <a:xfrm>
                                <a:off x="1731658" y="4742959"/>
                                <a:ext cx="0" cy="3410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46" name="Straight Arrow Connector 1246"/>
                            <wps:cNvCnPr>
                              <a:cxnSpLocks/>
                            </wps:cNvCnPr>
                            <wps:spPr>
                              <a:xfrm>
                                <a:off x="7121768" y="3803567"/>
                                <a:ext cx="0" cy="51476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247" name="Graphic 46" descr="Cylinder"/>
                              <pic:cNvPicPr>
                                <a:picLocks noChangeAspect="1"/>
                              </pic:cNvPicPr>
                            </pic:nvPicPr>
                            <pic:blipFill>
                              <a:blip r:embed="rId59">
                                <a:extLst>
                                  <a:ext uri="{96DAC541-7B7A-43D3-8B79-37D633B846F1}">
                                    <asvg:svgBlip xmlns:asvg="http://schemas.microsoft.com/office/drawing/2016/SVG/main" r:embed="rId60"/>
                                  </a:ext>
                                </a:extLst>
                              </a:blip>
                              <a:stretch>
                                <a:fillRect/>
                              </a:stretch>
                            </pic:blipFill>
                            <pic:spPr>
                              <a:xfrm>
                                <a:off x="6311247" y="4294581"/>
                                <a:ext cx="1604042" cy="424477"/>
                              </a:xfrm>
                              <a:prstGeom prst="rect">
                                <a:avLst/>
                              </a:prstGeom>
                            </pic:spPr>
                          </pic:pic>
                          <wps:wsp>
                            <wps:cNvPr id="1248" name="Straight Arrow Connector 1248"/>
                            <wps:cNvCnPr>
                              <a:cxnSpLocks/>
                            </wps:cNvCnPr>
                            <wps:spPr>
                              <a:xfrm>
                                <a:off x="7137019" y="4689580"/>
                                <a:ext cx="0" cy="3410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49" name="TextBox 48"/>
                            <wps:cNvSpPr txBox="1"/>
                            <wps:spPr>
                              <a:xfrm>
                                <a:off x="7586226" y="4337453"/>
                                <a:ext cx="864264" cy="461010"/>
                              </a:xfrm>
                              <a:prstGeom prst="rect">
                                <a:avLst/>
                              </a:prstGeom>
                              <a:noFill/>
                            </wps:spPr>
                            <wps:txbx>
                              <w:txbxContent>
                                <w:p w14:paraId="43CCC8FD" w14:textId="77777777" w:rsidR="00F75B1B" w:rsidRDefault="00F75B1B" w:rsidP="002F7BD6">
                                  <w:r>
                                    <w:rPr>
                                      <w:rFonts w:hAnsi="Calibri"/>
                                      <w:color w:val="000000" w:themeColor="text1"/>
                                      <w:kern w:val="24"/>
                                      <w:sz w:val="32"/>
                                      <w:szCs w:val="32"/>
                                    </w:rPr>
                                    <w:t>Rinse x2</w:t>
                                  </w:r>
                                </w:p>
                              </w:txbxContent>
                            </wps:txbx>
                            <wps:bodyPr wrap="none" rtlCol="0">
                              <a:spAutoFit/>
                            </wps:bodyPr>
                          </wps:wsp>
                          <wps:wsp>
                            <wps:cNvPr id="1250" name="TextBox 49"/>
                            <wps:cNvSpPr txBox="1"/>
                            <wps:spPr>
                              <a:xfrm>
                                <a:off x="2186305" y="4455693"/>
                                <a:ext cx="864264" cy="461010"/>
                              </a:xfrm>
                              <a:prstGeom prst="rect">
                                <a:avLst/>
                              </a:prstGeom>
                              <a:noFill/>
                            </wps:spPr>
                            <wps:txbx>
                              <w:txbxContent>
                                <w:p w14:paraId="281A60A4" w14:textId="77777777" w:rsidR="00F75B1B" w:rsidRDefault="00F75B1B" w:rsidP="002F7BD6">
                                  <w:r>
                                    <w:rPr>
                                      <w:rFonts w:hAnsi="Calibri"/>
                                      <w:color w:val="000000" w:themeColor="text1"/>
                                      <w:kern w:val="24"/>
                                      <w:sz w:val="32"/>
                                      <w:szCs w:val="32"/>
                                    </w:rPr>
                                    <w:t>Rinse x2</w:t>
                                  </w:r>
                                </w:p>
                              </w:txbxContent>
                            </wps:txbx>
                            <wps:bodyPr wrap="none" rtlCol="0">
                              <a:spAutoFit/>
                            </wps:bodyPr>
                          </wps:wsp>
                          <wps:wsp>
                            <wps:cNvPr id="1251" name="Oval 1251"/>
                            <wps:cNvSpPr/>
                            <wps:spPr>
                              <a:xfrm>
                                <a:off x="2194445" y="5366060"/>
                                <a:ext cx="152400" cy="143933"/>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52" name="Oval 1252"/>
                            <wps:cNvSpPr/>
                            <wps:spPr>
                              <a:xfrm>
                                <a:off x="7577966" y="5280423"/>
                                <a:ext cx="152400" cy="143933"/>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pic:pic xmlns:pic="http://schemas.openxmlformats.org/drawingml/2006/picture">
                            <pic:nvPicPr>
                              <pic:cNvPr id="1253" name="Graphic 52" descr="Cylinder"/>
                              <pic:cNvPicPr>
                                <a:picLocks noChangeAspect="1"/>
                              </pic:cNvPicPr>
                            </pic:nvPicPr>
                            <pic:blipFill>
                              <a:blip r:embed="rId59">
                                <a:extLst>
                                  <a:ext uri="{96DAC541-7B7A-43D3-8B79-37D633B846F1}">
                                    <asvg:svgBlip xmlns:asvg="http://schemas.microsoft.com/office/drawing/2016/SVG/main" r:embed="rId60"/>
                                  </a:ext>
                                </a:extLst>
                              </a:blip>
                              <a:stretch>
                                <a:fillRect/>
                              </a:stretch>
                            </pic:blipFill>
                            <pic:spPr>
                              <a:xfrm>
                                <a:off x="5537250" y="4942670"/>
                                <a:ext cx="3199869" cy="846780"/>
                              </a:xfrm>
                              <a:prstGeom prst="rect">
                                <a:avLst/>
                              </a:prstGeom>
                            </pic:spPr>
                          </pic:pic>
                          <pic:pic xmlns:pic="http://schemas.openxmlformats.org/drawingml/2006/picture">
                            <pic:nvPicPr>
                              <pic:cNvPr id="1254" name="Graphic 53" descr="Plant"/>
                              <pic:cNvPicPr>
                                <a:picLocks noChangeAspect="1"/>
                              </pic:cNvPicPr>
                            </pic:nvPicPr>
                            <pic:blipFill rotWithShape="1">
                              <a:blip r:embed="rId67">
                                <a:extLst>
                                  <a:ext uri="{96DAC541-7B7A-43D3-8B79-37D633B846F1}">
                                    <asvg:svgBlip xmlns:asvg="http://schemas.microsoft.com/office/drawing/2016/SVG/main" r:embed="rId68"/>
                                  </a:ext>
                                </a:extLst>
                              </a:blip>
                              <a:srcRect b="21514"/>
                              <a:stretch/>
                            </pic:blipFill>
                            <pic:spPr>
                              <a:xfrm rot="4622078">
                                <a:off x="6714591" y="5021949"/>
                                <a:ext cx="876881" cy="688223"/>
                              </a:xfrm>
                              <a:prstGeom prst="rect">
                                <a:avLst/>
                              </a:prstGeom>
                            </pic:spPr>
                          </pic:pic>
                          <wps:wsp>
                            <wps:cNvPr id="1255" name="TextBox 54"/>
                            <wps:cNvSpPr txBox="1"/>
                            <wps:spPr>
                              <a:xfrm>
                                <a:off x="751244" y="5751830"/>
                                <a:ext cx="2009843" cy="461010"/>
                              </a:xfrm>
                              <a:prstGeom prst="rect">
                                <a:avLst/>
                              </a:prstGeom>
                              <a:noFill/>
                            </wps:spPr>
                            <wps:txbx>
                              <w:txbxContent>
                                <w:p w14:paraId="18739656" w14:textId="77777777" w:rsidR="00F75B1B" w:rsidRDefault="00F75B1B" w:rsidP="002F7BD6">
                                  <w:r>
                                    <w:rPr>
                                      <w:rFonts w:hAnsi="Calibri"/>
                                      <w:color w:val="000000" w:themeColor="text1"/>
                                      <w:kern w:val="24"/>
                                      <w:sz w:val="32"/>
                                      <w:szCs w:val="32"/>
                                    </w:rPr>
                                    <w:t>½ MS holding solution</w:t>
                                  </w:r>
                                </w:p>
                              </w:txbxContent>
                            </wps:txbx>
                            <wps:bodyPr wrap="none" rtlCol="0">
                              <a:spAutoFit/>
                            </wps:bodyPr>
                          </wps:wsp>
                          <wps:wsp>
                            <wps:cNvPr id="1256" name="TextBox 55"/>
                            <wps:cNvSpPr txBox="1"/>
                            <wps:spPr>
                              <a:xfrm>
                                <a:off x="6183550" y="5691846"/>
                                <a:ext cx="2009843" cy="461010"/>
                              </a:xfrm>
                              <a:prstGeom prst="rect">
                                <a:avLst/>
                              </a:prstGeom>
                              <a:noFill/>
                            </wps:spPr>
                            <wps:txbx>
                              <w:txbxContent>
                                <w:p w14:paraId="318D1026" w14:textId="77777777" w:rsidR="00F75B1B" w:rsidRDefault="00F75B1B" w:rsidP="002F7BD6">
                                  <w:r>
                                    <w:rPr>
                                      <w:rFonts w:hAnsi="Calibri"/>
                                      <w:color w:val="000000" w:themeColor="text1"/>
                                      <w:kern w:val="24"/>
                                      <w:sz w:val="32"/>
                                      <w:szCs w:val="32"/>
                                    </w:rPr>
                                    <w:t>½ MS holding solution</w:t>
                                  </w:r>
                                </w:p>
                              </w:txbxContent>
                            </wps:txbx>
                            <wps:bodyPr wrap="none" rtlCol="0">
                              <a:spAutoFit/>
                            </wps:bodyPr>
                          </wps:wsp>
                          <wps:wsp>
                            <wps:cNvPr id="1257" name="TextBox 56"/>
                            <wps:cNvSpPr txBox="1"/>
                            <wps:spPr>
                              <a:xfrm>
                                <a:off x="1819039" y="739728"/>
                                <a:ext cx="1368471" cy="527685"/>
                              </a:xfrm>
                              <a:prstGeom prst="rect">
                                <a:avLst/>
                              </a:prstGeom>
                              <a:noFill/>
                            </wps:spPr>
                            <wps:txbx>
                              <w:txbxContent>
                                <w:p w14:paraId="2A35E73B" w14:textId="77777777" w:rsidR="00F75B1B" w:rsidRDefault="00F75B1B" w:rsidP="002F7BD6">
                                  <w:r>
                                    <w:rPr>
                                      <w:rFonts w:hAnsi="Calibri"/>
                                      <w:color w:val="000000" w:themeColor="text1"/>
                                      <w:kern w:val="24"/>
                                      <w:sz w:val="40"/>
                                      <w:szCs w:val="40"/>
                                    </w:rPr>
                                    <w:t>ANTIBIOTIC</w:t>
                                  </w:r>
                                </w:p>
                              </w:txbxContent>
                            </wps:txbx>
                            <wps:bodyPr wrap="none" rtlCol="0">
                              <a:spAutoFit/>
                            </wps:bodyPr>
                          </wps:wsp>
                          <wps:wsp>
                            <wps:cNvPr id="1258" name="TextBox 57"/>
                            <wps:cNvSpPr txBox="1"/>
                            <wps:spPr>
                              <a:xfrm>
                                <a:off x="6872816" y="692434"/>
                                <a:ext cx="1644071" cy="527685"/>
                              </a:xfrm>
                              <a:prstGeom prst="rect">
                                <a:avLst/>
                              </a:prstGeom>
                              <a:noFill/>
                            </wps:spPr>
                            <wps:txbx>
                              <w:txbxContent>
                                <w:p w14:paraId="7363D7DE" w14:textId="0D90D255" w:rsidR="00F75B1B" w:rsidRPr="002A0D44" w:rsidRDefault="00F75B1B" w:rsidP="002F7BD6">
                                  <w:pPr>
                                    <w:rPr>
                                      <w:sz w:val="40"/>
                                      <w:szCs w:val="40"/>
                                    </w:rPr>
                                  </w:pPr>
                                  <w:r w:rsidRPr="002A0D44">
                                    <w:rPr>
                                      <w:rFonts w:hAnsi="Calibri"/>
                                      <w:color w:val="000000" w:themeColor="text1"/>
                                      <w:kern w:val="24"/>
                                      <w:sz w:val="40"/>
                                      <w:szCs w:val="40"/>
                                    </w:rPr>
                                    <w:t>BLANK (</w:t>
                                  </w:r>
                                  <w:r w:rsidRPr="002A0D44">
                                    <w:rPr>
                                      <w:sz w:val="40"/>
                                      <w:szCs w:val="40"/>
                                    </w:rPr>
                                    <w:t>½</w:t>
                                  </w:r>
                                  <w:r>
                                    <w:rPr>
                                      <w:rFonts w:hAnsi="Calibri"/>
                                      <w:color w:val="000000" w:themeColor="text1"/>
                                      <w:kern w:val="24"/>
                                      <w:sz w:val="40"/>
                                      <w:szCs w:val="40"/>
                                    </w:rPr>
                                    <w:t xml:space="preserve"> </w:t>
                                  </w:r>
                                  <w:r w:rsidRPr="002A0D44">
                                    <w:rPr>
                                      <w:rFonts w:hAnsi="Calibri"/>
                                      <w:color w:val="000000" w:themeColor="text1"/>
                                      <w:kern w:val="24"/>
                                      <w:sz w:val="40"/>
                                      <w:szCs w:val="40"/>
                                    </w:rPr>
                                    <w:t>MS)</w:t>
                                  </w:r>
                                </w:p>
                              </w:txbxContent>
                            </wps:txbx>
                            <wps:bodyPr wrap="none" rtlCol="0">
                              <a:spAutoFit/>
                            </wps:bodyPr>
                          </wps:wsp>
                          <wps:wsp>
                            <wps:cNvPr id="1259" name="Rectangle 1259"/>
                            <wps:cNvSpPr/>
                            <wps:spPr>
                              <a:xfrm>
                                <a:off x="1731599" y="739790"/>
                                <a:ext cx="1599221" cy="401221"/>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tlCol="0" anchor="ctr"/>
                          </wps:wsp>
                          <wps:wsp>
                            <wps:cNvPr id="1260" name="Rectangle 1260"/>
                            <wps:cNvSpPr/>
                            <wps:spPr>
                              <a:xfrm>
                                <a:off x="6719323" y="686622"/>
                                <a:ext cx="1995213" cy="40011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tlCol="0" anchor="ctr"/>
                          </wps:wsp>
                          <wps:wsp>
                            <wps:cNvPr id="1261" name="Rectangle 1261"/>
                            <wps:cNvSpPr/>
                            <wps:spPr>
                              <a:xfrm>
                                <a:off x="8638580" y="5306319"/>
                                <a:ext cx="224183" cy="204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62" name="Rectangle 1262"/>
                            <wps:cNvSpPr/>
                            <wps:spPr>
                              <a:xfrm>
                                <a:off x="8628558" y="5670016"/>
                                <a:ext cx="224183" cy="20475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g:grpSp>
                        <wpg:grpSp>
                          <wpg:cNvPr id="1263" name="Group 1263"/>
                          <wpg:cNvGrpSpPr/>
                          <wpg:grpSpPr>
                            <a:xfrm>
                              <a:off x="8870680" y="4594311"/>
                              <a:ext cx="793445" cy="769135"/>
                              <a:chOff x="-327108" y="22311"/>
                              <a:chExt cx="793445" cy="769135"/>
                            </a:xfrm>
                          </wpg:grpSpPr>
                          <wps:wsp>
                            <wps:cNvPr id="1264" name="TextBox 64"/>
                            <wps:cNvSpPr txBox="1"/>
                            <wps:spPr>
                              <a:xfrm>
                                <a:off x="-327108" y="380899"/>
                                <a:ext cx="787623" cy="410547"/>
                              </a:xfrm>
                              <a:prstGeom prst="rect">
                                <a:avLst/>
                              </a:prstGeom>
                              <a:noFill/>
                            </wps:spPr>
                            <wps:txbx>
                              <w:txbxContent>
                                <w:p w14:paraId="0D33ADFC" w14:textId="77777777" w:rsidR="00F75B1B" w:rsidRPr="00074024" w:rsidRDefault="00F75B1B" w:rsidP="002F7BD6">
                                  <w:pPr>
                                    <w:pStyle w:val="NormalWeb"/>
                                    <w:spacing w:before="0" w:beforeAutospacing="0" w:after="0" w:afterAutospacing="0"/>
                                  </w:pPr>
                                  <w:r>
                                    <w:rPr>
                                      <w:rFonts w:asciiTheme="minorHAnsi" w:hAnsi="Calibri" w:cstheme="minorBidi"/>
                                      <w:color w:val="000000" w:themeColor="text1"/>
                                      <w:kern w:val="24"/>
                                      <w:lang w:val="en-US"/>
                                    </w:rPr>
                                    <w:t>S</w:t>
                                  </w:r>
                                  <w:r w:rsidRPr="00074024">
                                    <w:rPr>
                                      <w:rFonts w:asciiTheme="minorHAnsi" w:hAnsi="Calibri" w:cstheme="minorBidi"/>
                                      <w:color w:val="000000" w:themeColor="text1"/>
                                      <w:kern w:val="24"/>
                                      <w:lang w:val="en-US"/>
                                    </w:rPr>
                                    <w:t>ample</w:t>
                                  </w:r>
                                  <w:r>
                                    <w:rPr>
                                      <w:rFonts w:asciiTheme="minorHAnsi" w:hAnsi="Calibri" w:cstheme="minorBidi"/>
                                      <w:color w:val="000000" w:themeColor="text1"/>
                                      <w:kern w:val="24"/>
                                      <w:lang w:val="en-US"/>
                                    </w:rPr>
                                    <w:t>d</w:t>
                                  </w:r>
                                </w:p>
                              </w:txbxContent>
                            </wps:txbx>
                            <wps:bodyPr wrap="square" rtlCol="0">
                              <a:noAutofit/>
                            </wps:bodyPr>
                          </wps:wsp>
                          <wps:wsp>
                            <wps:cNvPr id="1265" name="TextBox 64"/>
                            <wps:cNvSpPr txBox="1"/>
                            <wps:spPr>
                              <a:xfrm>
                                <a:off x="-321286" y="22311"/>
                                <a:ext cx="787623" cy="410981"/>
                              </a:xfrm>
                              <a:prstGeom prst="rect">
                                <a:avLst/>
                              </a:prstGeom>
                              <a:noFill/>
                            </wps:spPr>
                            <wps:txbx>
                              <w:txbxContent>
                                <w:p w14:paraId="13B74C91" w14:textId="77777777" w:rsidR="00F75B1B" w:rsidRPr="00074024" w:rsidRDefault="00F75B1B" w:rsidP="002F7BD6">
                                  <w:pPr>
                                    <w:pStyle w:val="NormalWeb"/>
                                    <w:spacing w:before="0" w:beforeAutospacing="0" w:after="0" w:afterAutospacing="0"/>
                                  </w:pPr>
                                  <w:r>
                                    <w:rPr>
                                      <w:rFonts w:asciiTheme="minorHAnsi" w:hAnsi="Calibri" w:cstheme="minorBidi"/>
                                      <w:color w:val="000000" w:themeColor="text1"/>
                                      <w:kern w:val="24"/>
                                      <w:lang w:val="en-US"/>
                                    </w:rPr>
                                    <w:t>S</w:t>
                                  </w:r>
                                  <w:r w:rsidRPr="00074024">
                                    <w:rPr>
                                      <w:rFonts w:asciiTheme="minorHAnsi" w:hAnsi="Calibri" w:cstheme="minorBidi"/>
                                      <w:color w:val="000000" w:themeColor="text1"/>
                                      <w:kern w:val="24"/>
                                      <w:lang w:val="en-US"/>
                                    </w:rPr>
                                    <w:t>ample</w:t>
                                  </w:r>
                                  <w:r>
                                    <w:rPr>
                                      <w:rFonts w:asciiTheme="minorHAnsi" w:hAnsi="Calibri" w:cstheme="minorBidi"/>
                                      <w:color w:val="000000" w:themeColor="text1"/>
                                      <w:kern w:val="24"/>
                                      <w:lang w:val="en-US"/>
                                    </w:rPr>
                                    <w:t>d</w:t>
                                  </w:r>
                                </w:p>
                              </w:txbxContent>
                            </wps:txbx>
                            <wps:bodyPr wrap="square" rtlCol="0">
                              <a:noAutofit/>
                            </wps:bodyPr>
                          </wps:wsp>
                        </wpg:grpSp>
                      </wpg:grpSp>
                    </wpg:wgp>
                  </a:graphicData>
                </a:graphic>
                <wp14:sizeRelV relativeFrom="margin">
                  <wp14:pctHeight>0</wp14:pctHeight>
                </wp14:sizeRelV>
              </wp:anchor>
            </w:drawing>
          </mc:Choice>
          <mc:Fallback>
            <w:pict>
              <v:group w14:anchorId="32AD2560" id="Group 1227" o:spid="_x0000_s2088" style="position:absolute;margin-left:-54.95pt;margin-top:0;width:827.8pt;height:453.65pt;z-index:251780096;mso-height-relative:margin" coordsize="105134,576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">
                <v:shape id="Text Box 1228" o:spid="_x0000_s2089" type="#_x0000_t202" style="position:absolute;left:4465;top:54791;width:90491;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" stroked="f">
                  <v:textbox style="mso-fit-shape-to-text:t" inset="0,0,0,0">
                    <w:txbxContent>
                      <w:p w14:paraId="353F24CF" w14:textId="32006641" w:rsidR="00F75B1B" w:rsidRPr="008F7E07" w:rsidRDefault="00F75B1B" w:rsidP="002F7BD6">
                        <w:pPr>
                          <w:pStyle w:val="Caption"/>
                          <w:rPr>
                            <w:noProof/>
                            <w:sz w:val="28"/>
                            <w:szCs w:val="28"/>
                          </w:rPr>
                        </w:pPr>
                        <w:bookmarkStart w:id="145" w:name="_Toc59633664"/>
                        <w:r w:rsidRPr="008F7E07">
                          <w:rPr>
                            <w:sz w:val="20"/>
                            <w:szCs w:val="20"/>
                          </w:rPr>
                          <w:t>Figure</w:t>
                        </w:r>
                        <w:r>
                          <w:rPr>
                            <w:sz w:val="20"/>
                            <w:szCs w:val="20"/>
                          </w:rPr>
                          <w:t xml:space="preserve"> 4.2</w:t>
                        </w:r>
                        <w:r w:rsidRPr="008F7E07">
                          <w:rPr>
                            <w:sz w:val="20"/>
                            <w:szCs w:val="20"/>
                          </w:rPr>
                          <w:t>: Sampling points through exposure and rinsing process carried out for each antibiotic at each time interval (0 h, 24 h and 7 day).</w:t>
                        </w:r>
                        <w:bookmarkEnd w:id="145"/>
                      </w:p>
                    </w:txbxContent>
                  </v:textbox>
                </v:shape>
                <v:group id="Group 1229" o:spid="_x0000_s2090" style="position:absolute;width:105134;height:55262" coordsize="105134,552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">
                  <v:group id="Group 1" o:spid="_x0000_s2091" style="position:absolute;width:105134;height:55262" coordorigin=",6866" coordsize="105134,552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">
                    <v:shape id="Graphic 22" o:spid="_x0000_s2092" type="#_x0000_t75" alt="Flask" style="position:absolute;left:17401;top:16709;width:35891;height:22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">
                      <v:imagedata r:id="rId69" o:title="Flask" croptop="24633f"/>
                    </v:shape>
                    <v:shape id="Graphic 21" o:spid="_x0000_s2093" type="#_x0000_t75" alt="Flask" style="position:absolute;top:16846;width:35890;height:22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">
                      <v:imagedata r:id="rId69" o:title="Flask" croptop="24158f"/>
                    </v:shape>
                    <v:shape id="Graphic 6" o:spid="_x0000_s2094" type="#_x0000_t75" alt="Plant" style="position:absolute;left:12138;top:28095;width:10356;height:8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">
                      <v:imagedata r:id="rId70" o:title="Plant" cropbottom="14099f"/>
                    </v:shape>
                    <v:oval id="Oval 1234" o:spid="_x0000_s2095" style="position:absolute;left:21339;top:34811;width:1524;height:1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" fillcolor="#4472c4 [3204]" strokecolor="#1f3763 [1604]" strokeweight="1pt">
                      <v:stroke joinstyle="miter"/>
                    </v:oval>
                    <v:oval id="Oval 1235" o:spid="_x0000_s2096" style="position:absolute;left:38185;top:34768;width:1524;height:1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" fillcolor="#4472c4 [3204]" strokecolor="#1f3763 [1604]" strokeweight="1pt">
                      <v:stroke joinstyle="miter"/>
                    </v:oval>
                    <v:shape id="Graphic 9" o:spid="_x0000_s2097" type="#_x0000_t75" alt="Flask" style="position:absolute;left:52705;top:16709;width:35977;height:22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">
                      <v:imagedata r:id="rId73" o:title="Flask" croptop="24007f" cropbottom="1f"/>
                    </v:shape>
                    <v:shape id="Graphic 10" o:spid="_x0000_s2098" type="#_x0000_t75" alt="Flask" style="position:absolute;left:69156;top:16709;width:35978;height:22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">
                      <v:imagedata r:id="rId73" o:title="Flask" croptop="24347f"/>
                    </v:shape>
                    <v:shape id="Graphic 11" o:spid="_x0000_s2099" type="#_x0000_t75" alt="Plant" style="position:absolute;left:65448;top:28508;width:10356;height:8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">
                      <v:imagedata r:id="rId74" o:title="Plant" cropbottom="14099f"/>
                    </v:shape>
                    <v:oval id="Oval 1239" o:spid="_x0000_s2100" style="position:absolute;left:74204;top:34570;width:1524;height: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" fillcolor="#ed7d31 [3205]" strokecolor="#823b0b [1605]" strokeweight="1pt">
                      <v:stroke joinstyle="miter"/>
                    </v:oval>
                    <v:oval id="Oval 1240" o:spid="_x0000_s2101" style="position:absolute;left:90656;top:34090;width:1524;height:1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" fillcolor="#ed7d31 [3205]" strokecolor="#823b0b [1605]" strokeweight="1pt">
                      <v:stroke joinstyle="miter"/>
                    </v:oval>
                    <v:shape id="Graphic 24" o:spid="_x0000_s2102" type="#_x0000_t75" alt="Cylinder" style="position:absolute;left:1310;top:49743;width:31999;height: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">
                      <v:imagedata r:id="rId71" o:title="Cylinder"/>
                    </v:shape>
                    <v:shape id="Graphic 27" o:spid="_x0000_s2103" type="#_x0000_t75" alt="Plant" style="position:absolute;left:13083;top:50536;width:8769;height:6882;rotation:5048542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">
                      <v:imagedata r:id="rId72" o:title="Plant" cropbottom="14099f"/>
                    </v:shape>
                    <v:shape id="Straight Arrow Connector 1243" o:spid="_x0000_s2104" type="#_x0000_t32" style="position:absolute;left:17401;top:38688;width:0;height:51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" strokecolor="black [3213]" strokeweight=".5pt">
                      <v:stroke endarrow="block" joinstyle="miter"/>
                      <o:lock v:ext="edit" shapetype="f"/>
                    </v:shape>
                    <v:shape id="Graphic 36" o:spid="_x0000_s2105" type="#_x0000_t75" alt="Cylinder" style="position:absolute;left:9296;top:43835;width:16040;height:4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">
                      <v:imagedata r:id="rId71" o:title="Cylinder"/>
                    </v:shape>
                    <v:shape id="Straight Arrow Connector 1245" o:spid="_x0000_s2106" type="#_x0000_t32" style="position:absolute;left:17316;top:47429;width:0;height:34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" strokecolor="black [3213]" strokeweight=".5pt">
                      <v:stroke endarrow="block" joinstyle="miter"/>
                      <o:lock v:ext="edit" shapetype="f"/>
                    </v:shape>
                    <v:shape id="Straight Arrow Connector 1246" o:spid="_x0000_s2107" type="#_x0000_t32" style="position:absolute;left:71217;top:38035;width:0;height:51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" strokecolor="black [3213]" strokeweight=".5pt">
                      <v:stroke endarrow="block" joinstyle="miter"/>
                      <o:lock v:ext="edit" shapetype="f"/>
                    </v:shape>
                    <v:shape id="Graphic 46" o:spid="_x0000_s2108" type="#_x0000_t75" alt="Cylinder" style="position:absolute;left:63112;top:42945;width:16040;height:4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">
                      <v:imagedata r:id="rId71" o:title="Cylinder"/>
                    </v:shape>
                    <v:shape id="Straight Arrow Connector 1248" o:spid="_x0000_s2109" type="#_x0000_t32" style="position:absolute;left:71370;top:46895;width:0;height:34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" strokecolor="black [3213]" strokeweight=".5pt">
                      <v:stroke endarrow="block" joinstyle="miter"/>
                      <o:lock v:ext="edit" shapetype="f"/>
                    </v:shape>
                    <v:shape id="TextBox 48" o:spid="_x0000_s2110" type="#_x0000_t202" style="position:absolute;left:75862;top:43374;width:8642;height:461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" filled="f" stroked="f">
                      <v:textbox style="mso-fit-shape-to-text:t">
                        <w:txbxContent>
                          <w:p w14:paraId="43CCC8FD" w14:textId="77777777" w:rsidR="00F75B1B" w:rsidRDefault="00F75B1B" w:rsidP="002F7BD6">
                            <w:r>
                              <w:rPr>
                                <w:rFonts w:hAnsi="Calibri"/>
                                <w:color w:val="000000" w:themeColor="text1"/>
                                <w:kern w:val="24"/>
                                <w:sz w:val="32"/>
                                <w:szCs w:val="32"/>
                              </w:rPr>
                              <w:t>Rinse x2</w:t>
                            </w:r>
                          </w:p>
                        </w:txbxContent>
                      </v:textbox>
                    </v:shape>
                    <v:shape id="TextBox 49" o:spid="_x0000_s2111" type="#_x0000_t202" style="position:absolute;left:21863;top:44556;width:8642;height:46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" filled="f" stroked="f">
                      <v:textbox style="mso-fit-shape-to-text:t">
                        <w:txbxContent>
                          <w:p w14:paraId="281A60A4" w14:textId="77777777" w:rsidR="00F75B1B" w:rsidRDefault="00F75B1B" w:rsidP="002F7BD6">
                            <w:r>
                              <w:rPr>
                                <w:rFonts w:hAnsi="Calibri"/>
                                <w:color w:val="000000" w:themeColor="text1"/>
                                <w:kern w:val="24"/>
                                <w:sz w:val="32"/>
                                <w:szCs w:val="32"/>
                              </w:rPr>
                              <w:t>Rinse x2</w:t>
                            </w:r>
                          </w:p>
                        </w:txbxContent>
                      </v:textbox>
                    </v:shape>
                    <v:oval id="Oval 1251" o:spid="_x0000_s2112" style="position:absolute;left:21944;top:53660;width:1524;height:1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" fillcolor="#4472c4 [3204]" strokecolor="#1f3763 [1604]" strokeweight="1pt">
                      <v:stroke joinstyle="miter"/>
                    </v:oval>
                    <v:oval id="Oval 1252" o:spid="_x0000_s2113" style="position:absolute;left:75779;top:52804;width:1524;height:1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" fillcolor="#ed7d31 [3205]" strokecolor="#823b0b [1605]" strokeweight="1pt">
                      <v:stroke joinstyle="miter"/>
                    </v:oval>
                    <v:shape id="Graphic 52" o:spid="_x0000_s2114" type="#_x0000_t75" alt="Cylinder" style="position:absolute;left:55372;top:49426;width:31999;height:84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">
                      <v:imagedata r:id="rId71" o:title="Cylinder"/>
                    </v:shape>
                    <v:shape id="Graphic 53" o:spid="_x0000_s2115" type="#_x0000_t75" alt="Plant" style="position:absolute;left:67145;top:50220;width:8769;height:6882;rotation:5048542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">
                      <v:imagedata r:id="rId75" o:title="Plant" cropbottom="14099f"/>
                    </v:shape>
                    <v:shape id="TextBox 54" o:spid="_x0000_s2116" type="#_x0000_t202" style="position:absolute;left:7512;top:57518;width:20098;height:461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" filled="f" stroked="f">
                      <v:textbox style="mso-fit-shape-to-text:t">
                        <w:txbxContent>
                          <w:p w14:paraId="18739656" w14:textId="77777777" w:rsidR="00F75B1B" w:rsidRDefault="00F75B1B" w:rsidP="002F7BD6">
                            <w:r>
                              <w:rPr>
                                <w:rFonts w:hAnsi="Calibri"/>
                                <w:color w:val="000000" w:themeColor="text1"/>
                                <w:kern w:val="24"/>
                                <w:sz w:val="32"/>
                                <w:szCs w:val="32"/>
                              </w:rPr>
                              <w:t>½ MS holding solution</w:t>
                            </w:r>
                          </w:p>
                        </w:txbxContent>
                      </v:textbox>
                    </v:shape>
                    <v:shape id="TextBox 55" o:spid="_x0000_s2117" type="#_x0000_t202" style="position:absolute;left:61835;top:56918;width:20098;height:461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" filled="f" stroked="f">
                      <v:textbox style="mso-fit-shape-to-text:t">
                        <w:txbxContent>
                          <w:p w14:paraId="318D1026" w14:textId="77777777" w:rsidR="00F75B1B" w:rsidRDefault="00F75B1B" w:rsidP="002F7BD6">
                            <w:r>
                              <w:rPr>
                                <w:rFonts w:hAnsi="Calibri"/>
                                <w:color w:val="000000" w:themeColor="text1"/>
                                <w:kern w:val="24"/>
                                <w:sz w:val="32"/>
                                <w:szCs w:val="32"/>
                              </w:rPr>
                              <w:t>½ MS holding solution</w:t>
                            </w:r>
                          </w:p>
                        </w:txbxContent>
                      </v:textbox>
                    </v:shape>
                    <v:shape id="TextBox 56" o:spid="_x0000_s2118" type="#_x0000_t202" style="position:absolute;left:18190;top:7397;width:13685;height:527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" filled="f" stroked="f">
                      <v:textbox style="mso-fit-shape-to-text:t">
                        <w:txbxContent>
                          <w:p w14:paraId="2A35E73B" w14:textId="77777777" w:rsidR="00F75B1B" w:rsidRDefault="00F75B1B" w:rsidP="002F7BD6">
                            <w:r>
                              <w:rPr>
                                <w:rFonts w:hAnsi="Calibri"/>
                                <w:color w:val="000000" w:themeColor="text1"/>
                                <w:kern w:val="24"/>
                                <w:sz w:val="40"/>
                                <w:szCs w:val="40"/>
                              </w:rPr>
                              <w:t>ANTIBIOTIC</w:t>
                            </w:r>
                          </w:p>
                        </w:txbxContent>
                      </v:textbox>
                    </v:shape>
                    <v:shape id="TextBox 57" o:spid="_x0000_s2119" type="#_x0000_t202" style="position:absolute;left:68728;top:6924;width:16440;height:527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" filled="f" stroked="f">
                      <v:textbox style="mso-fit-shape-to-text:t">
                        <w:txbxContent>
                          <w:p w14:paraId="7363D7DE" w14:textId="0D90D255" w:rsidR="00F75B1B" w:rsidRPr="002A0D44" w:rsidRDefault="00F75B1B" w:rsidP="002F7BD6">
                            <w:pPr>
                              <w:rPr>
                                <w:sz w:val="40"/>
                                <w:szCs w:val="40"/>
                              </w:rPr>
                            </w:pPr>
                            <w:r w:rsidRPr="002A0D44">
                              <w:rPr>
                                <w:rFonts w:hAnsi="Calibri"/>
                                <w:color w:val="000000" w:themeColor="text1"/>
                                <w:kern w:val="24"/>
                                <w:sz w:val="40"/>
                                <w:szCs w:val="40"/>
                              </w:rPr>
                              <w:t>BLANK (</w:t>
                            </w:r>
                            <w:r w:rsidRPr="002A0D44">
                              <w:rPr>
                                <w:sz w:val="40"/>
                                <w:szCs w:val="40"/>
                              </w:rPr>
                              <w:t>½</w:t>
                            </w:r>
                            <w:r>
                              <w:rPr>
                                <w:rFonts w:hAnsi="Calibri"/>
                                <w:color w:val="000000" w:themeColor="text1"/>
                                <w:kern w:val="24"/>
                                <w:sz w:val="40"/>
                                <w:szCs w:val="40"/>
                              </w:rPr>
                              <w:t xml:space="preserve"> </w:t>
                            </w:r>
                            <w:r w:rsidRPr="002A0D44">
                              <w:rPr>
                                <w:rFonts w:hAnsi="Calibri"/>
                                <w:color w:val="000000" w:themeColor="text1"/>
                                <w:kern w:val="24"/>
                                <w:sz w:val="40"/>
                                <w:szCs w:val="40"/>
                              </w:rPr>
                              <w:t>MS)</w:t>
                            </w:r>
                          </w:p>
                        </w:txbxContent>
                      </v:textbox>
                    </v:shape>
                    <v:rect id="Rectangle 1259" o:spid="_x0000_s2120" style="position:absolute;left:17315;top:7397;width:15993;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" filled="f" strokecolor="black [3213]" strokeweight="1pt"/>
                    <v:rect id="Rectangle 1260" o:spid="_x0000_s2121" style="position:absolute;left:67193;top:6866;width:19952;height:4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" filled="f" strokecolor="black [3213]" strokeweight="1pt"/>
                    <v:rect id="Rectangle 1261" o:spid="_x0000_s2122" style="position:absolute;left:86385;top:53063;width:2242;height:2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" fillcolor="#4472c4 [3204]" strokecolor="#1f3763 [1604]" strokeweight="1pt"/>
                    <v:rect id="Rectangle 1262" o:spid="_x0000_s2123" style="position:absolute;left:86285;top:56700;width:2242;height:2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" fillcolor="#ed7d31 [3205]" strokecolor="#823b0b [1605]" strokeweight="1pt"/>
                  </v:group>
                  <v:group id="Group 1263" o:spid="_x0000_s2124" style="position:absolute;left:88706;top:45943;width:7935;height:7691" coordorigin="-3271,223" coordsize="7934,7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">
                    <v:shape id="TextBox 64" o:spid="_x0000_s2125" type="#_x0000_t202" style="position:absolute;left:-3271;top:3808;width:7876;height:4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" filled="f" stroked="f">
                      <v:textbox>
                        <w:txbxContent>
                          <w:p w14:paraId="0D33ADFC" w14:textId="77777777" w:rsidR="00F75B1B" w:rsidRPr="00074024" w:rsidRDefault="00F75B1B" w:rsidP="002F7BD6">
                            <w:pPr>
                              <w:pStyle w:val="NormalWeb"/>
                              <w:spacing w:before="0" w:beforeAutospacing="0" w:after="0" w:afterAutospacing="0"/>
                            </w:pPr>
                            <w:r>
                              <w:rPr>
                                <w:rFonts w:asciiTheme="minorHAnsi" w:hAnsi="Calibri" w:cstheme="minorBidi"/>
                                <w:color w:val="000000" w:themeColor="text1"/>
                                <w:kern w:val="24"/>
                                <w:lang w:val="en-US"/>
                              </w:rPr>
                              <w:t>S</w:t>
                            </w:r>
                            <w:r w:rsidRPr="00074024">
                              <w:rPr>
                                <w:rFonts w:asciiTheme="minorHAnsi" w:hAnsi="Calibri" w:cstheme="minorBidi"/>
                                <w:color w:val="000000" w:themeColor="text1"/>
                                <w:kern w:val="24"/>
                                <w:lang w:val="en-US"/>
                              </w:rPr>
                              <w:t>ample</w:t>
                            </w:r>
                            <w:r>
                              <w:rPr>
                                <w:rFonts w:asciiTheme="minorHAnsi" w:hAnsi="Calibri" w:cstheme="minorBidi"/>
                                <w:color w:val="000000" w:themeColor="text1"/>
                                <w:kern w:val="24"/>
                                <w:lang w:val="en-US"/>
                              </w:rPr>
                              <w:t>d</w:t>
                            </w:r>
                          </w:p>
                        </w:txbxContent>
                      </v:textbox>
                    </v:shape>
                    <v:shape id="TextBox 64" o:spid="_x0000_s2126" type="#_x0000_t202" style="position:absolute;left:-3212;top:223;width:7875;height:4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" filled="f" stroked="f">
                      <v:textbox>
                        <w:txbxContent>
                          <w:p w14:paraId="13B74C91" w14:textId="77777777" w:rsidR="00F75B1B" w:rsidRPr="00074024" w:rsidRDefault="00F75B1B" w:rsidP="002F7BD6">
                            <w:pPr>
                              <w:pStyle w:val="NormalWeb"/>
                              <w:spacing w:before="0" w:beforeAutospacing="0" w:after="0" w:afterAutospacing="0"/>
                            </w:pPr>
                            <w:r>
                              <w:rPr>
                                <w:rFonts w:asciiTheme="minorHAnsi" w:hAnsi="Calibri" w:cstheme="minorBidi"/>
                                <w:color w:val="000000" w:themeColor="text1"/>
                                <w:kern w:val="24"/>
                                <w:lang w:val="en-US"/>
                              </w:rPr>
                              <w:t>S</w:t>
                            </w:r>
                            <w:r w:rsidRPr="00074024">
                              <w:rPr>
                                <w:rFonts w:asciiTheme="minorHAnsi" w:hAnsi="Calibri" w:cstheme="minorBidi"/>
                                <w:color w:val="000000" w:themeColor="text1"/>
                                <w:kern w:val="24"/>
                                <w:lang w:val="en-US"/>
                              </w:rPr>
                              <w:t>ample</w:t>
                            </w:r>
                            <w:r>
                              <w:rPr>
                                <w:rFonts w:asciiTheme="minorHAnsi" w:hAnsi="Calibri" w:cstheme="minorBidi"/>
                                <w:color w:val="000000" w:themeColor="text1"/>
                                <w:kern w:val="24"/>
                                <w:lang w:val="en-US"/>
                              </w:rPr>
                              <w:t>d</w:t>
                            </w:r>
                          </w:p>
                        </w:txbxContent>
                      </v:textbox>
                    </v:shape>
                  </v:group>
                </v:group>
              </v:group>
            </w:pict>
          </mc:Fallback>
        </mc:AlternateContent>
      </w:r>
    </w:p>
    <w:p w14:paraId="11EF6784" w14:textId="1747D14C" w:rsidR="00354DA4" w:rsidRPr="009A00CF" w:rsidRDefault="00354DA4" w:rsidP="00354DA4">
      <w:pPr>
        <w:spacing w:line="240" w:lineRule="auto"/>
        <w:rPr>
          <w:b/>
          <w:bCs/>
          <w:i/>
          <w:iCs/>
          <w:color w:val="525252" w:themeColor="accent3" w:themeShade="80"/>
          <w:sz w:val="20"/>
          <w:szCs w:val="20"/>
          <w:u w:val="single"/>
        </w:rPr>
      </w:pPr>
      <w:r w:rsidRPr="009A00CF">
        <w:rPr>
          <w:i/>
          <w:iCs/>
          <w:color w:val="525252" w:themeColor="accent3" w:themeShade="80"/>
          <w:sz w:val="20"/>
          <w:szCs w:val="20"/>
        </w:rPr>
        <w:lastRenderedPageBreak/>
        <w:t xml:space="preserve">Table </w:t>
      </w:r>
      <w:r w:rsidR="00BA18EB" w:rsidRPr="009A00CF">
        <w:rPr>
          <w:i/>
          <w:iCs/>
          <w:color w:val="525252" w:themeColor="accent3" w:themeShade="80"/>
          <w:sz w:val="20"/>
          <w:szCs w:val="20"/>
        </w:rPr>
        <w:t>4.3</w:t>
      </w:r>
      <w:r w:rsidRPr="009A00CF">
        <w:rPr>
          <w:i/>
          <w:iCs/>
          <w:color w:val="525252" w:themeColor="accent3" w:themeShade="80"/>
          <w:sz w:val="20"/>
          <w:szCs w:val="20"/>
        </w:rPr>
        <w:t xml:space="preserve"> Summary of each of the samples to be taken for each antibiotic and at each time point during exposure, </w:t>
      </w:r>
      <w:proofErr w:type="gramStart"/>
      <w:r w:rsidRPr="009A00CF">
        <w:rPr>
          <w:i/>
          <w:iCs/>
          <w:color w:val="525252" w:themeColor="accent3" w:themeShade="80"/>
          <w:sz w:val="20"/>
          <w:szCs w:val="20"/>
        </w:rPr>
        <w:t>dosing</w:t>
      </w:r>
      <w:proofErr w:type="gramEnd"/>
      <w:r w:rsidRPr="009A00CF">
        <w:rPr>
          <w:i/>
          <w:iCs/>
          <w:color w:val="525252" w:themeColor="accent3" w:themeShade="80"/>
          <w:sz w:val="20"/>
          <w:szCs w:val="20"/>
        </w:rPr>
        <w:t xml:space="preserve"> and plant cell sampling process.</w:t>
      </w:r>
    </w:p>
    <w:tbl>
      <w:tblPr>
        <w:tblStyle w:val="TableGrid"/>
        <w:tblpPr w:leftFromText="180" w:rightFromText="180" w:vertAnchor="text" w:horzAnchor="margin" w:tblpY="83"/>
        <w:tblW w:w="14037" w:type="dxa"/>
        <w:tblLook w:val="04A0" w:firstRow="1" w:lastRow="0" w:firstColumn="1" w:lastColumn="0" w:noHBand="0" w:noVBand="1"/>
      </w:tblPr>
      <w:tblGrid>
        <w:gridCol w:w="1549"/>
        <w:gridCol w:w="2635"/>
        <w:gridCol w:w="3627"/>
        <w:gridCol w:w="4988"/>
        <w:gridCol w:w="1238"/>
      </w:tblGrid>
      <w:tr w:rsidR="00354DA4" w:rsidRPr="009A00CF" w14:paraId="51929770" w14:textId="77777777" w:rsidTr="00354DA4">
        <w:trPr>
          <w:trHeight w:val="354"/>
        </w:trPr>
        <w:tc>
          <w:tcPr>
            <w:tcW w:w="4184" w:type="dxa"/>
            <w:gridSpan w:val="2"/>
            <w:tcBorders>
              <w:top w:val="single" w:sz="8" w:space="0" w:color="000000"/>
              <w:left w:val="single" w:sz="8" w:space="0" w:color="000000"/>
              <w:bottom w:val="single" w:sz="8" w:space="0" w:color="000000"/>
              <w:right w:val="single" w:sz="8" w:space="0" w:color="000000"/>
            </w:tcBorders>
          </w:tcPr>
          <w:p w14:paraId="71EA239A" w14:textId="77777777" w:rsidR="00354DA4" w:rsidRPr="009A00CF" w:rsidRDefault="00354DA4" w:rsidP="00354DA4">
            <w:pPr>
              <w:jc w:val="center"/>
              <w:rPr>
                <w:b/>
              </w:rPr>
            </w:pPr>
            <w:r w:rsidRPr="009A00CF">
              <w:rPr>
                <w:rFonts w:ascii="Calibri" w:hAnsi="Calibri" w:cs="Calibri"/>
                <w:b/>
                <w:bCs/>
                <w:color w:val="000000" w:themeColor="text1"/>
                <w:kern w:val="24"/>
              </w:rPr>
              <w:t>Sample</w:t>
            </w:r>
          </w:p>
        </w:tc>
        <w:tc>
          <w:tcPr>
            <w:tcW w:w="3627" w:type="dxa"/>
            <w:tcBorders>
              <w:top w:val="single" w:sz="8" w:space="0" w:color="000000"/>
              <w:left w:val="single" w:sz="8" w:space="0" w:color="000000"/>
              <w:bottom w:val="single" w:sz="8" w:space="0" w:color="000000"/>
              <w:right w:val="single" w:sz="8" w:space="0" w:color="000000"/>
            </w:tcBorders>
            <w:shd w:val="clear" w:color="auto" w:fill="auto"/>
          </w:tcPr>
          <w:p w14:paraId="3E64ADB4" w14:textId="77777777" w:rsidR="00354DA4" w:rsidRPr="009A00CF" w:rsidRDefault="00354DA4" w:rsidP="00354DA4">
            <w:pPr>
              <w:jc w:val="center"/>
            </w:pPr>
            <w:r w:rsidRPr="009A00CF">
              <w:rPr>
                <w:rFonts w:ascii="Calibri" w:hAnsi="Calibri" w:cs="Calibri"/>
                <w:b/>
                <w:bCs/>
                <w:color w:val="000000" w:themeColor="text1"/>
                <w:kern w:val="24"/>
              </w:rPr>
              <w:t>Description</w:t>
            </w:r>
          </w:p>
        </w:tc>
        <w:tc>
          <w:tcPr>
            <w:tcW w:w="4988" w:type="dxa"/>
            <w:tcBorders>
              <w:top w:val="single" w:sz="8" w:space="0" w:color="000000"/>
              <w:left w:val="single" w:sz="8" w:space="0" w:color="000000"/>
              <w:bottom w:val="single" w:sz="8" w:space="0" w:color="000000"/>
              <w:right w:val="single" w:sz="8" w:space="0" w:color="000000"/>
            </w:tcBorders>
            <w:shd w:val="clear" w:color="auto" w:fill="auto"/>
          </w:tcPr>
          <w:p w14:paraId="37689574" w14:textId="77777777" w:rsidR="00354DA4" w:rsidRPr="009A00CF" w:rsidRDefault="00354DA4" w:rsidP="00354DA4">
            <w:pPr>
              <w:jc w:val="center"/>
            </w:pPr>
            <w:r w:rsidRPr="009A00CF">
              <w:rPr>
                <w:rFonts w:ascii="Calibri" w:hAnsi="Calibri" w:cs="Calibri"/>
                <w:b/>
                <w:bCs/>
                <w:color w:val="000000" w:themeColor="text1"/>
                <w:kern w:val="24"/>
              </w:rPr>
              <w:t>Comment</w:t>
            </w:r>
          </w:p>
        </w:tc>
        <w:tc>
          <w:tcPr>
            <w:tcW w:w="1238" w:type="dxa"/>
            <w:tcBorders>
              <w:top w:val="single" w:sz="8" w:space="0" w:color="000000"/>
              <w:left w:val="single" w:sz="8" w:space="0" w:color="000000"/>
              <w:bottom w:val="single" w:sz="8" w:space="0" w:color="000000"/>
              <w:right w:val="single" w:sz="8" w:space="0" w:color="000000"/>
            </w:tcBorders>
          </w:tcPr>
          <w:p w14:paraId="423A4C6C" w14:textId="77777777" w:rsidR="00354DA4" w:rsidRPr="009A00CF" w:rsidRDefault="00354DA4" w:rsidP="00354DA4">
            <w:pPr>
              <w:jc w:val="center"/>
              <w:rPr>
                <w:rFonts w:ascii="Calibri" w:hAnsi="Calibri" w:cs="Calibri"/>
                <w:b/>
                <w:bCs/>
                <w:color w:val="000000" w:themeColor="text1"/>
                <w:kern w:val="24"/>
              </w:rPr>
            </w:pPr>
            <w:r w:rsidRPr="009A00CF">
              <w:rPr>
                <w:b/>
                <w:bCs/>
              </w:rPr>
              <w:t>Replicates</w:t>
            </w:r>
          </w:p>
        </w:tc>
      </w:tr>
      <w:tr w:rsidR="00354DA4" w:rsidRPr="009A00CF" w14:paraId="32AF4B45" w14:textId="77777777" w:rsidTr="00354DA4">
        <w:trPr>
          <w:trHeight w:val="680"/>
        </w:trPr>
        <w:tc>
          <w:tcPr>
            <w:tcW w:w="1549" w:type="dxa"/>
            <w:vMerge w:val="restart"/>
            <w:tcBorders>
              <w:top w:val="single" w:sz="8" w:space="0" w:color="000000"/>
              <w:left w:val="single" w:sz="8" w:space="0" w:color="000000"/>
              <w:right w:val="single" w:sz="8" w:space="0" w:color="000000"/>
            </w:tcBorders>
          </w:tcPr>
          <w:p w14:paraId="7FC8731C" w14:textId="77777777" w:rsidR="00354DA4" w:rsidRPr="009A00CF" w:rsidRDefault="00354DA4" w:rsidP="00354DA4">
            <w:pPr>
              <w:jc w:val="center"/>
              <w:rPr>
                <w:rFonts w:ascii="Calibri" w:hAnsi="Calibri" w:cs="Calibri"/>
                <w:b/>
                <w:color w:val="000000" w:themeColor="text1"/>
                <w:kern w:val="24"/>
              </w:rPr>
            </w:pPr>
            <w:r w:rsidRPr="009A00CF">
              <w:rPr>
                <w:rFonts w:ascii="Calibri" w:hAnsi="Calibri" w:cs="Calibri"/>
                <w:b/>
                <w:color w:val="000000" w:themeColor="text1"/>
                <w:kern w:val="24"/>
              </w:rPr>
              <w:t>Blank</w:t>
            </w:r>
          </w:p>
        </w:tc>
        <w:tc>
          <w:tcPr>
            <w:tcW w:w="2635" w:type="dxa"/>
            <w:tcBorders>
              <w:top w:val="single" w:sz="8" w:space="0" w:color="000000"/>
              <w:left w:val="single" w:sz="8" w:space="0" w:color="000000"/>
              <w:bottom w:val="single" w:sz="8" w:space="0" w:color="000000"/>
              <w:right w:val="single" w:sz="8" w:space="0" w:color="000000"/>
            </w:tcBorders>
            <w:shd w:val="clear" w:color="auto" w:fill="auto"/>
          </w:tcPr>
          <w:p w14:paraId="47F4E7B1" w14:textId="77777777" w:rsidR="00354DA4" w:rsidRPr="009A00CF" w:rsidRDefault="00354DA4" w:rsidP="00354DA4">
            <w:pPr>
              <w:jc w:val="center"/>
              <w:rPr>
                <w:b/>
                <w:i/>
                <w:iCs/>
              </w:rPr>
            </w:pPr>
            <w:r w:rsidRPr="009A00CF">
              <w:rPr>
                <w:rFonts w:ascii="Calibri" w:hAnsi="Calibri" w:cs="Calibri"/>
                <w:b/>
                <w:i/>
                <w:iCs/>
                <w:color w:val="000000" w:themeColor="text1"/>
                <w:kern w:val="24"/>
              </w:rPr>
              <w:t>Plant samples</w:t>
            </w:r>
          </w:p>
        </w:tc>
        <w:tc>
          <w:tcPr>
            <w:tcW w:w="3627" w:type="dxa"/>
            <w:tcBorders>
              <w:top w:val="single" w:sz="8" w:space="0" w:color="000000"/>
              <w:left w:val="single" w:sz="8" w:space="0" w:color="000000"/>
              <w:bottom w:val="single" w:sz="8" w:space="0" w:color="000000"/>
              <w:right w:val="single" w:sz="8" w:space="0" w:color="000000"/>
            </w:tcBorders>
            <w:shd w:val="clear" w:color="auto" w:fill="auto"/>
          </w:tcPr>
          <w:p w14:paraId="19694825" w14:textId="77777777" w:rsidR="00354DA4" w:rsidRPr="009A00CF" w:rsidRDefault="00354DA4" w:rsidP="00354DA4">
            <w:pPr>
              <w:jc w:val="center"/>
            </w:pPr>
            <w:r w:rsidRPr="009A00CF">
              <w:rPr>
                <w:rFonts w:ascii="Calibri" w:hAnsi="Calibri" w:cs="Calibri"/>
                <w:color w:val="000000" w:themeColor="text1"/>
                <w:kern w:val="24"/>
              </w:rPr>
              <w:t>Cellular contents with no antibiotic exposure</w:t>
            </w:r>
          </w:p>
        </w:tc>
        <w:tc>
          <w:tcPr>
            <w:tcW w:w="4988" w:type="dxa"/>
            <w:tcBorders>
              <w:top w:val="single" w:sz="8" w:space="0" w:color="000000"/>
              <w:left w:val="single" w:sz="8" w:space="0" w:color="000000"/>
              <w:bottom w:val="single" w:sz="8" w:space="0" w:color="000000"/>
              <w:right w:val="single" w:sz="8" w:space="0" w:color="000000"/>
            </w:tcBorders>
            <w:shd w:val="clear" w:color="auto" w:fill="auto"/>
          </w:tcPr>
          <w:p w14:paraId="77017AEC" w14:textId="77777777" w:rsidR="00354DA4" w:rsidRPr="009A00CF" w:rsidRDefault="00354DA4" w:rsidP="00354DA4">
            <w:pPr>
              <w:jc w:val="center"/>
            </w:pPr>
            <w:r w:rsidRPr="009A00CF">
              <w:rPr>
                <w:rFonts w:ascii="Calibri" w:hAnsi="Calibri" w:cs="Calibri"/>
                <w:color w:val="000000" w:themeColor="text1"/>
                <w:kern w:val="24"/>
              </w:rPr>
              <w:t>Negative control</w:t>
            </w:r>
          </w:p>
        </w:tc>
        <w:tc>
          <w:tcPr>
            <w:tcW w:w="1238" w:type="dxa"/>
            <w:tcBorders>
              <w:top w:val="single" w:sz="8" w:space="0" w:color="000000"/>
              <w:left w:val="single" w:sz="8" w:space="0" w:color="000000"/>
              <w:bottom w:val="single" w:sz="8" w:space="0" w:color="000000"/>
              <w:right w:val="single" w:sz="8" w:space="0" w:color="000000"/>
            </w:tcBorders>
          </w:tcPr>
          <w:p w14:paraId="0ED59484" w14:textId="77777777" w:rsidR="00354DA4" w:rsidRPr="009A00CF" w:rsidRDefault="00354DA4" w:rsidP="00354DA4">
            <w:pPr>
              <w:jc w:val="center"/>
              <w:rPr>
                <w:rFonts w:ascii="Calibri" w:hAnsi="Calibri" w:cs="Calibri"/>
                <w:color w:val="000000" w:themeColor="text1"/>
                <w:kern w:val="24"/>
              </w:rPr>
            </w:pPr>
            <w:r w:rsidRPr="009A00CF">
              <w:t>5</w:t>
            </w:r>
          </w:p>
        </w:tc>
      </w:tr>
      <w:tr w:rsidR="00354DA4" w:rsidRPr="009A00CF" w14:paraId="156E3265" w14:textId="77777777" w:rsidTr="00354DA4">
        <w:trPr>
          <w:trHeight w:val="709"/>
        </w:trPr>
        <w:tc>
          <w:tcPr>
            <w:tcW w:w="1549" w:type="dxa"/>
            <w:vMerge/>
            <w:tcBorders>
              <w:left w:val="single" w:sz="8" w:space="0" w:color="000000"/>
              <w:right w:val="single" w:sz="8" w:space="0" w:color="000000"/>
            </w:tcBorders>
          </w:tcPr>
          <w:p w14:paraId="09E75C34" w14:textId="77777777" w:rsidR="00354DA4" w:rsidRPr="009A00CF" w:rsidRDefault="00354DA4" w:rsidP="00354DA4">
            <w:pPr>
              <w:jc w:val="center"/>
              <w:rPr>
                <w:rFonts w:ascii="Calibri" w:hAnsi="Calibri" w:cs="Calibri"/>
                <w:b/>
                <w:color w:val="000000" w:themeColor="text1"/>
                <w:kern w:val="24"/>
              </w:rPr>
            </w:pPr>
          </w:p>
        </w:tc>
        <w:tc>
          <w:tcPr>
            <w:tcW w:w="2635" w:type="dxa"/>
            <w:tcBorders>
              <w:top w:val="single" w:sz="8" w:space="0" w:color="000000"/>
              <w:left w:val="single" w:sz="8" w:space="0" w:color="000000"/>
              <w:bottom w:val="single" w:sz="8" w:space="0" w:color="000000"/>
              <w:right w:val="single" w:sz="8" w:space="0" w:color="000000"/>
            </w:tcBorders>
            <w:shd w:val="clear" w:color="auto" w:fill="auto"/>
          </w:tcPr>
          <w:p w14:paraId="0BC8EAF8" w14:textId="77777777" w:rsidR="00354DA4" w:rsidRPr="009A00CF" w:rsidRDefault="00354DA4" w:rsidP="00354DA4">
            <w:pPr>
              <w:jc w:val="center"/>
              <w:rPr>
                <w:b/>
                <w:i/>
                <w:iCs/>
              </w:rPr>
            </w:pPr>
            <w:r w:rsidRPr="009A00CF">
              <w:rPr>
                <w:rFonts w:ascii="Calibri" w:hAnsi="Calibri" w:cs="Calibri"/>
                <w:b/>
                <w:i/>
                <w:iCs/>
                <w:color w:val="000000" w:themeColor="text1"/>
                <w:kern w:val="24"/>
              </w:rPr>
              <w:t>Liquid culture (from around plant)</w:t>
            </w:r>
          </w:p>
        </w:tc>
        <w:tc>
          <w:tcPr>
            <w:tcW w:w="3627" w:type="dxa"/>
            <w:tcBorders>
              <w:top w:val="single" w:sz="8" w:space="0" w:color="000000"/>
              <w:left w:val="single" w:sz="8" w:space="0" w:color="000000"/>
              <w:bottom w:val="single" w:sz="8" w:space="0" w:color="000000"/>
              <w:right w:val="single" w:sz="8" w:space="0" w:color="000000"/>
            </w:tcBorders>
            <w:shd w:val="clear" w:color="auto" w:fill="auto"/>
          </w:tcPr>
          <w:p w14:paraId="35EAE8C9" w14:textId="77777777" w:rsidR="00354DA4" w:rsidRPr="009A00CF" w:rsidRDefault="00354DA4" w:rsidP="00354DA4">
            <w:pPr>
              <w:jc w:val="center"/>
            </w:pPr>
            <w:r w:rsidRPr="009A00CF">
              <w:rPr>
                <w:rFonts w:ascii="Calibri" w:hAnsi="Calibri" w:cs="Calibri"/>
                <w:color w:val="000000" w:themeColor="text1"/>
                <w:kern w:val="24"/>
              </w:rPr>
              <w:t xml:space="preserve">½ MS plant growth medium </w:t>
            </w:r>
          </w:p>
        </w:tc>
        <w:tc>
          <w:tcPr>
            <w:tcW w:w="4988" w:type="dxa"/>
            <w:tcBorders>
              <w:top w:val="single" w:sz="8" w:space="0" w:color="000000"/>
              <w:left w:val="single" w:sz="8" w:space="0" w:color="000000"/>
              <w:bottom w:val="single" w:sz="8" w:space="0" w:color="000000"/>
              <w:right w:val="single" w:sz="8" w:space="0" w:color="000000"/>
            </w:tcBorders>
            <w:shd w:val="clear" w:color="auto" w:fill="auto"/>
          </w:tcPr>
          <w:p w14:paraId="0FF145CF" w14:textId="77777777" w:rsidR="00354DA4" w:rsidRPr="009A00CF" w:rsidRDefault="00354DA4" w:rsidP="00354DA4">
            <w:pPr>
              <w:jc w:val="center"/>
            </w:pPr>
            <w:r w:rsidRPr="009A00CF">
              <w:rPr>
                <w:rFonts w:ascii="Calibri" w:hAnsi="Calibri" w:cs="Calibri"/>
                <w:color w:val="000000" w:themeColor="text1"/>
                <w:kern w:val="24"/>
              </w:rPr>
              <w:t>Negative control</w:t>
            </w:r>
          </w:p>
        </w:tc>
        <w:tc>
          <w:tcPr>
            <w:tcW w:w="1238" w:type="dxa"/>
            <w:tcBorders>
              <w:top w:val="single" w:sz="8" w:space="0" w:color="000000"/>
              <w:left w:val="single" w:sz="8" w:space="0" w:color="000000"/>
              <w:bottom w:val="single" w:sz="8" w:space="0" w:color="000000"/>
              <w:right w:val="single" w:sz="8" w:space="0" w:color="000000"/>
            </w:tcBorders>
          </w:tcPr>
          <w:p w14:paraId="360FC10F" w14:textId="77777777" w:rsidR="00354DA4" w:rsidRPr="009A00CF" w:rsidRDefault="00354DA4" w:rsidP="00354DA4">
            <w:pPr>
              <w:jc w:val="center"/>
              <w:rPr>
                <w:rFonts w:ascii="Calibri" w:hAnsi="Calibri" w:cs="Calibri"/>
                <w:color w:val="000000" w:themeColor="text1"/>
                <w:kern w:val="24"/>
              </w:rPr>
            </w:pPr>
            <w:r w:rsidRPr="009A00CF">
              <w:t>3</w:t>
            </w:r>
          </w:p>
        </w:tc>
      </w:tr>
      <w:tr w:rsidR="00354DA4" w:rsidRPr="009A00CF" w14:paraId="7BED6D96" w14:textId="77777777" w:rsidTr="00354DA4">
        <w:trPr>
          <w:trHeight w:val="739"/>
        </w:trPr>
        <w:tc>
          <w:tcPr>
            <w:tcW w:w="1549" w:type="dxa"/>
            <w:vMerge/>
            <w:tcBorders>
              <w:left w:val="single" w:sz="8" w:space="0" w:color="000000"/>
              <w:right w:val="single" w:sz="8" w:space="0" w:color="000000"/>
            </w:tcBorders>
          </w:tcPr>
          <w:p w14:paraId="3F900D48" w14:textId="77777777" w:rsidR="00354DA4" w:rsidRPr="009A00CF" w:rsidRDefault="00354DA4" w:rsidP="00354DA4">
            <w:pPr>
              <w:jc w:val="center"/>
              <w:rPr>
                <w:rFonts w:ascii="Calibri" w:hAnsi="Calibri" w:cs="Calibri"/>
                <w:b/>
                <w:color w:val="000000" w:themeColor="text1"/>
                <w:kern w:val="24"/>
              </w:rPr>
            </w:pPr>
          </w:p>
        </w:tc>
        <w:tc>
          <w:tcPr>
            <w:tcW w:w="2635" w:type="dxa"/>
            <w:tcBorders>
              <w:top w:val="single" w:sz="8" w:space="0" w:color="000000"/>
              <w:left w:val="single" w:sz="8" w:space="0" w:color="000000"/>
              <w:bottom w:val="single" w:sz="8" w:space="0" w:color="000000"/>
              <w:right w:val="single" w:sz="8" w:space="0" w:color="000000"/>
            </w:tcBorders>
            <w:shd w:val="clear" w:color="auto" w:fill="auto"/>
          </w:tcPr>
          <w:p w14:paraId="145A4CAA" w14:textId="77777777" w:rsidR="00354DA4" w:rsidRPr="009A00CF" w:rsidRDefault="00354DA4" w:rsidP="00354DA4">
            <w:pPr>
              <w:jc w:val="center"/>
              <w:rPr>
                <w:b/>
                <w:i/>
                <w:iCs/>
              </w:rPr>
            </w:pPr>
            <w:r w:rsidRPr="009A00CF">
              <w:rPr>
                <w:rFonts w:ascii="Calibri" w:hAnsi="Calibri" w:cs="Calibri"/>
                <w:b/>
                <w:i/>
                <w:iCs/>
                <w:color w:val="000000" w:themeColor="text1"/>
                <w:kern w:val="24"/>
              </w:rPr>
              <w:t>Liquid culture (no plant)</w:t>
            </w:r>
          </w:p>
        </w:tc>
        <w:tc>
          <w:tcPr>
            <w:tcW w:w="3627" w:type="dxa"/>
            <w:tcBorders>
              <w:top w:val="single" w:sz="8" w:space="0" w:color="000000"/>
              <w:left w:val="single" w:sz="8" w:space="0" w:color="000000"/>
              <w:bottom w:val="single" w:sz="8" w:space="0" w:color="000000"/>
              <w:right w:val="single" w:sz="8" w:space="0" w:color="000000"/>
            </w:tcBorders>
            <w:shd w:val="clear" w:color="auto" w:fill="auto"/>
          </w:tcPr>
          <w:p w14:paraId="673BD080" w14:textId="77777777" w:rsidR="00354DA4" w:rsidRPr="009A00CF" w:rsidRDefault="00354DA4" w:rsidP="00354DA4">
            <w:pPr>
              <w:jc w:val="center"/>
            </w:pPr>
            <w:r w:rsidRPr="009A00CF">
              <w:rPr>
                <w:rFonts w:ascii="Calibri" w:hAnsi="Calibri" w:cs="Calibri"/>
                <w:color w:val="000000" w:themeColor="text1"/>
                <w:kern w:val="24"/>
              </w:rPr>
              <w:t>½ MS plant growth medium</w:t>
            </w:r>
          </w:p>
        </w:tc>
        <w:tc>
          <w:tcPr>
            <w:tcW w:w="4988" w:type="dxa"/>
            <w:tcBorders>
              <w:top w:val="single" w:sz="8" w:space="0" w:color="000000"/>
              <w:left w:val="single" w:sz="8" w:space="0" w:color="000000"/>
              <w:bottom w:val="single" w:sz="8" w:space="0" w:color="000000"/>
              <w:right w:val="single" w:sz="8" w:space="0" w:color="000000"/>
            </w:tcBorders>
            <w:shd w:val="clear" w:color="auto" w:fill="auto"/>
          </w:tcPr>
          <w:p w14:paraId="7CBAA7EC" w14:textId="77777777" w:rsidR="00354DA4" w:rsidRPr="009A00CF" w:rsidRDefault="00354DA4" w:rsidP="00354DA4">
            <w:pPr>
              <w:jc w:val="center"/>
            </w:pPr>
            <w:r w:rsidRPr="009A00CF">
              <w:rPr>
                <w:rFonts w:ascii="Calibri" w:hAnsi="Calibri" w:cs="Calibri"/>
                <w:color w:val="000000" w:themeColor="text1"/>
                <w:kern w:val="24"/>
              </w:rPr>
              <w:t xml:space="preserve">Negative control </w:t>
            </w:r>
          </w:p>
        </w:tc>
        <w:tc>
          <w:tcPr>
            <w:tcW w:w="1238" w:type="dxa"/>
            <w:tcBorders>
              <w:top w:val="single" w:sz="8" w:space="0" w:color="000000"/>
              <w:left w:val="single" w:sz="8" w:space="0" w:color="000000"/>
              <w:bottom w:val="single" w:sz="8" w:space="0" w:color="000000"/>
              <w:right w:val="single" w:sz="8" w:space="0" w:color="000000"/>
            </w:tcBorders>
          </w:tcPr>
          <w:p w14:paraId="1FC8F861" w14:textId="77777777" w:rsidR="00354DA4" w:rsidRPr="009A00CF" w:rsidRDefault="00354DA4" w:rsidP="00354DA4">
            <w:pPr>
              <w:jc w:val="center"/>
              <w:rPr>
                <w:rFonts w:ascii="Calibri" w:hAnsi="Calibri" w:cs="Calibri"/>
                <w:color w:val="000000" w:themeColor="text1"/>
                <w:kern w:val="24"/>
              </w:rPr>
            </w:pPr>
            <w:r w:rsidRPr="009A00CF">
              <w:t>3</w:t>
            </w:r>
          </w:p>
        </w:tc>
      </w:tr>
      <w:tr w:rsidR="00354DA4" w:rsidRPr="009A00CF" w14:paraId="1E12E023" w14:textId="77777777" w:rsidTr="00354DA4">
        <w:trPr>
          <w:trHeight w:val="709"/>
        </w:trPr>
        <w:tc>
          <w:tcPr>
            <w:tcW w:w="1549" w:type="dxa"/>
            <w:vMerge/>
            <w:tcBorders>
              <w:left w:val="single" w:sz="8" w:space="0" w:color="000000"/>
              <w:bottom w:val="single" w:sz="8" w:space="0" w:color="000000"/>
              <w:right w:val="single" w:sz="8" w:space="0" w:color="000000"/>
            </w:tcBorders>
          </w:tcPr>
          <w:p w14:paraId="5E921737" w14:textId="77777777" w:rsidR="00354DA4" w:rsidRPr="009A00CF" w:rsidRDefault="00354DA4" w:rsidP="00354DA4">
            <w:pPr>
              <w:jc w:val="center"/>
              <w:rPr>
                <w:rFonts w:ascii="Calibri" w:hAnsi="Calibri" w:cs="Calibri"/>
                <w:b/>
                <w:color w:val="000000" w:themeColor="text1"/>
                <w:kern w:val="24"/>
              </w:rPr>
            </w:pPr>
          </w:p>
        </w:tc>
        <w:tc>
          <w:tcPr>
            <w:tcW w:w="2635" w:type="dxa"/>
            <w:tcBorders>
              <w:top w:val="single" w:sz="8" w:space="0" w:color="000000"/>
              <w:left w:val="single" w:sz="8" w:space="0" w:color="000000"/>
              <w:bottom w:val="single" w:sz="8" w:space="0" w:color="000000"/>
              <w:right w:val="single" w:sz="8" w:space="0" w:color="000000"/>
            </w:tcBorders>
            <w:shd w:val="clear" w:color="auto" w:fill="auto"/>
          </w:tcPr>
          <w:p w14:paraId="25917F69" w14:textId="77777777" w:rsidR="00354DA4" w:rsidRPr="009A00CF" w:rsidRDefault="00354DA4" w:rsidP="00354DA4">
            <w:pPr>
              <w:jc w:val="center"/>
              <w:rPr>
                <w:b/>
                <w:i/>
                <w:iCs/>
              </w:rPr>
            </w:pPr>
            <w:r w:rsidRPr="009A00CF">
              <w:rPr>
                <w:rFonts w:ascii="Calibri" w:hAnsi="Calibri" w:cs="Calibri"/>
                <w:b/>
                <w:i/>
                <w:iCs/>
                <w:color w:val="000000" w:themeColor="text1"/>
                <w:kern w:val="24"/>
              </w:rPr>
              <w:t>Holding solution</w:t>
            </w:r>
          </w:p>
        </w:tc>
        <w:tc>
          <w:tcPr>
            <w:tcW w:w="3627" w:type="dxa"/>
            <w:tcBorders>
              <w:top w:val="single" w:sz="8" w:space="0" w:color="000000"/>
              <w:left w:val="single" w:sz="8" w:space="0" w:color="000000"/>
              <w:bottom w:val="single" w:sz="8" w:space="0" w:color="000000"/>
              <w:right w:val="single" w:sz="8" w:space="0" w:color="000000"/>
            </w:tcBorders>
            <w:shd w:val="clear" w:color="auto" w:fill="auto"/>
          </w:tcPr>
          <w:p w14:paraId="59D19E3C" w14:textId="179D2B0F" w:rsidR="00354DA4" w:rsidRPr="009A00CF" w:rsidRDefault="002A0D44" w:rsidP="00354DA4">
            <w:pPr>
              <w:jc w:val="center"/>
            </w:pPr>
            <w:r w:rsidRPr="009A00CF">
              <w:t xml:space="preserve">½ </w:t>
            </w:r>
            <w:r w:rsidR="00354DA4" w:rsidRPr="009A00CF">
              <w:rPr>
                <w:rFonts w:ascii="Calibri" w:hAnsi="Calibri" w:cs="Calibri"/>
                <w:color w:val="000000" w:themeColor="text1"/>
                <w:kern w:val="24"/>
              </w:rPr>
              <w:t>MS solution plant stored in until sampled after rinsing.</w:t>
            </w:r>
          </w:p>
        </w:tc>
        <w:tc>
          <w:tcPr>
            <w:tcW w:w="4988" w:type="dxa"/>
            <w:tcBorders>
              <w:top w:val="single" w:sz="8" w:space="0" w:color="000000"/>
              <w:left w:val="single" w:sz="8" w:space="0" w:color="000000"/>
              <w:bottom w:val="single" w:sz="8" w:space="0" w:color="000000"/>
              <w:right w:val="single" w:sz="8" w:space="0" w:color="000000"/>
            </w:tcBorders>
            <w:shd w:val="clear" w:color="auto" w:fill="auto"/>
          </w:tcPr>
          <w:p w14:paraId="59B03B63" w14:textId="77777777" w:rsidR="00354DA4" w:rsidRPr="009A00CF" w:rsidRDefault="00354DA4" w:rsidP="00354DA4">
            <w:pPr>
              <w:jc w:val="center"/>
            </w:pPr>
            <w:r w:rsidRPr="009A00CF">
              <w:rPr>
                <w:rFonts w:ascii="Calibri" w:hAnsi="Calibri" w:cs="Calibri"/>
                <w:color w:val="000000" w:themeColor="text1"/>
                <w:kern w:val="24"/>
              </w:rPr>
              <w:t xml:space="preserve">Contamination </w:t>
            </w:r>
            <w:proofErr w:type="gramStart"/>
            <w:r w:rsidRPr="009A00CF">
              <w:rPr>
                <w:rFonts w:ascii="Calibri" w:hAnsi="Calibri" w:cs="Calibri"/>
                <w:color w:val="000000" w:themeColor="text1"/>
                <w:kern w:val="24"/>
              </w:rPr>
              <w:t>carry</w:t>
            </w:r>
            <w:proofErr w:type="gramEnd"/>
            <w:r w:rsidRPr="009A00CF">
              <w:rPr>
                <w:rFonts w:ascii="Calibri" w:hAnsi="Calibri" w:cs="Calibri"/>
                <w:color w:val="000000" w:themeColor="text1"/>
                <w:kern w:val="24"/>
              </w:rPr>
              <w:t xml:space="preserve"> over check</w:t>
            </w:r>
          </w:p>
        </w:tc>
        <w:tc>
          <w:tcPr>
            <w:tcW w:w="1238" w:type="dxa"/>
            <w:tcBorders>
              <w:top w:val="single" w:sz="8" w:space="0" w:color="000000"/>
              <w:left w:val="single" w:sz="8" w:space="0" w:color="000000"/>
              <w:bottom w:val="single" w:sz="8" w:space="0" w:color="000000"/>
              <w:right w:val="single" w:sz="8" w:space="0" w:color="000000"/>
            </w:tcBorders>
          </w:tcPr>
          <w:p w14:paraId="58E32BC4" w14:textId="77777777" w:rsidR="00354DA4" w:rsidRPr="009A00CF" w:rsidRDefault="00354DA4" w:rsidP="00354DA4">
            <w:pPr>
              <w:jc w:val="center"/>
              <w:rPr>
                <w:rFonts w:ascii="Calibri" w:hAnsi="Calibri" w:cs="Calibri"/>
                <w:color w:val="000000" w:themeColor="text1"/>
                <w:kern w:val="24"/>
              </w:rPr>
            </w:pPr>
            <w:r w:rsidRPr="009A00CF">
              <w:t>3</w:t>
            </w:r>
          </w:p>
        </w:tc>
      </w:tr>
      <w:tr w:rsidR="00354DA4" w:rsidRPr="009A00CF" w14:paraId="59AB2200" w14:textId="77777777" w:rsidTr="00354DA4">
        <w:trPr>
          <w:trHeight w:val="1034"/>
        </w:trPr>
        <w:tc>
          <w:tcPr>
            <w:tcW w:w="1549" w:type="dxa"/>
            <w:vMerge w:val="restart"/>
            <w:tcBorders>
              <w:top w:val="single" w:sz="8" w:space="0" w:color="000000"/>
              <w:left w:val="single" w:sz="8" w:space="0" w:color="000000"/>
              <w:right w:val="single" w:sz="8" w:space="0" w:color="000000"/>
            </w:tcBorders>
          </w:tcPr>
          <w:p w14:paraId="552D61B3" w14:textId="77777777" w:rsidR="00354DA4" w:rsidRPr="009A00CF" w:rsidRDefault="00354DA4" w:rsidP="00354DA4">
            <w:pPr>
              <w:jc w:val="center"/>
              <w:rPr>
                <w:rFonts w:ascii="Calibri" w:hAnsi="Calibri" w:cs="Calibri"/>
                <w:b/>
                <w:color w:val="000000" w:themeColor="text1"/>
                <w:kern w:val="24"/>
              </w:rPr>
            </w:pPr>
            <w:r w:rsidRPr="009A00CF">
              <w:rPr>
                <w:rFonts w:ascii="Calibri" w:hAnsi="Calibri" w:cs="Calibri"/>
                <w:b/>
                <w:color w:val="000000" w:themeColor="text1"/>
                <w:kern w:val="24"/>
              </w:rPr>
              <w:t>Antibiotic</w:t>
            </w:r>
          </w:p>
        </w:tc>
        <w:tc>
          <w:tcPr>
            <w:tcW w:w="2635" w:type="dxa"/>
            <w:tcBorders>
              <w:top w:val="single" w:sz="8" w:space="0" w:color="000000"/>
              <w:left w:val="single" w:sz="8" w:space="0" w:color="000000"/>
              <w:bottom w:val="single" w:sz="8" w:space="0" w:color="000000"/>
              <w:right w:val="single" w:sz="8" w:space="0" w:color="000000"/>
            </w:tcBorders>
            <w:shd w:val="clear" w:color="auto" w:fill="auto"/>
          </w:tcPr>
          <w:p w14:paraId="4909F8B4" w14:textId="77777777" w:rsidR="00354DA4" w:rsidRPr="009A00CF" w:rsidRDefault="00354DA4" w:rsidP="00354DA4">
            <w:pPr>
              <w:jc w:val="center"/>
              <w:rPr>
                <w:b/>
                <w:i/>
                <w:iCs/>
              </w:rPr>
            </w:pPr>
            <w:r w:rsidRPr="009A00CF">
              <w:rPr>
                <w:rFonts w:ascii="Calibri" w:hAnsi="Calibri" w:cs="Calibri"/>
                <w:b/>
                <w:i/>
                <w:iCs/>
                <w:color w:val="000000" w:themeColor="text1"/>
                <w:kern w:val="24"/>
              </w:rPr>
              <w:t>Treated plant samples</w:t>
            </w:r>
          </w:p>
        </w:tc>
        <w:tc>
          <w:tcPr>
            <w:tcW w:w="3627" w:type="dxa"/>
            <w:tcBorders>
              <w:top w:val="single" w:sz="8" w:space="0" w:color="000000"/>
              <w:left w:val="single" w:sz="8" w:space="0" w:color="000000"/>
              <w:bottom w:val="single" w:sz="8" w:space="0" w:color="000000"/>
              <w:right w:val="single" w:sz="8" w:space="0" w:color="000000"/>
            </w:tcBorders>
            <w:shd w:val="clear" w:color="auto" w:fill="auto"/>
          </w:tcPr>
          <w:p w14:paraId="1E96E1B7" w14:textId="77777777" w:rsidR="00354DA4" w:rsidRPr="009A00CF" w:rsidRDefault="00354DA4" w:rsidP="00354DA4">
            <w:pPr>
              <w:jc w:val="center"/>
            </w:pPr>
            <w:r w:rsidRPr="009A00CF">
              <w:rPr>
                <w:rFonts w:ascii="Calibri" w:hAnsi="Calibri" w:cs="Calibri"/>
                <w:color w:val="000000" w:themeColor="text1"/>
                <w:kern w:val="24"/>
              </w:rPr>
              <w:t>Cellular contents from plants exposed to antibiotic dosing solution.</w:t>
            </w:r>
          </w:p>
        </w:tc>
        <w:tc>
          <w:tcPr>
            <w:tcW w:w="4988" w:type="dxa"/>
            <w:tcBorders>
              <w:top w:val="single" w:sz="8" w:space="0" w:color="000000"/>
              <w:left w:val="single" w:sz="8" w:space="0" w:color="000000"/>
              <w:bottom w:val="single" w:sz="8" w:space="0" w:color="000000"/>
              <w:right w:val="single" w:sz="8" w:space="0" w:color="000000"/>
            </w:tcBorders>
            <w:shd w:val="clear" w:color="auto" w:fill="auto"/>
          </w:tcPr>
          <w:p w14:paraId="1D5DF888" w14:textId="77777777" w:rsidR="00354DA4" w:rsidRPr="009A00CF" w:rsidRDefault="00354DA4" w:rsidP="00354DA4">
            <w:pPr>
              <w:jc w:val="center"/>
            </w:pPr>
            <w:r w:rsidRPr="009A00CF">
              <w:t xml:space="preserve">Is it possible to detect parent antibiotics, </w:t>
            </w:r>
            <w:proofErr w:type="gramStart"/>
            <w:r w:rsidRPr="009A00CF">
              <w:t>metabolites</w:t>
            </w:r>
            <w:proofErr w:type="gramEnd"/>
            <w:r w:rsidRPr="009A00CF">
              <w:t xml:space="preserve"> and transformation products?</w:t>
            </w:r>
          </w:p>
        </w:tc>
        <w:tc>
          <w:tcPr>
            <w:tcW w:w="1238" w:type="dxa"/>
            <w:tcBorders>
              <w:top w:val="single" w:sz="8" w:space="0" w:color="000000"/>
              <w:left w:val="single" w:sz="8" w:space="0" w:color="000000"/>
              <w:bottom w:val="single" w:sz="8" w:space="0" w:color="000000"/>
              <w:right w:val="single" w:sz="8" w:space="0" w:color="000000"/>
            </w:tcBorders>
          </w:tcPr>
          <w:p w14:paraId="39144516" w14:textId="77777777" w:rsidR="00354DA4" w:rsidRPr="009A00CF" w:rsidRDefault="00354DA4" w:rsidP="00354DA4">
            <w:pPr>
              <w:jc w:val="center"/>
            </w:pPr>
            <w:r w:rsidRPr="009A00CF">
              <w:t>5</w:t>
            </w:r>
          </w:p>
        </w:tc>
      </w:tr>
      <w:tr w:rsidR="00354DA4" w:rsidRPr="009A00CF" w14:paraId="3FB56B9A" w14:textId="77777777" w:rsidTr="00354DA4">
        <w:trPr>
          <w:trHeight w:val="1094"/>
        </w:trPr>
        <w:tc>
          <w:tcPr>
            <w:tcW w:w="1549" w:type="dxa"/>
            <w:vMerge/>
            <w:tcBorders>
              <w:left w:val="single" w:sz="8" w:space="0" w:color="000000"/>
              <w:right w:val="single" w:sz="8" w:space="0" w:color="000000"/>
            </w:tcBorders>
          </w:tcPr>
          <w:p w14:paraId="15443F02" w14:textId="77777777" w:rsidR="00354DA4" w:rsidRPr="009A00CF" w:rsidRDefault="00354DA4" w:rsidP="00354DA4">
            <w:pPr>
              <w:jc w:val="center"/>
              <w:rPr>
                <w:rFonts w:ascii="Calibri" w:hAnsi="Calibri" w:cs="Calibri"/>
                <w:b/>
                <w:color w:val="000000" w:themeColor="text1"/>
                <w:kern w:val="24"/>
              </w:rPr>
            </w:pPr>
          </w:p>
        </w:tc>
        <w:tc>
          <w:tcPr>
            <w:tcW w:w="2635" w:type="dxa"/>
            <w:tcBorders>
              <w:top w:val="single" w:sz="8" w:space="0" w:color="000000"/>
              <w:left w:val="single" w:sz="8" w:space="0" w:color="000000"/>
              <w:bottom w:val="single" w:sz="8" w:space="0" w:color="000000"/>
              <w:right w:val="single" w:sz="8" w:space="0" w:color="000000"/>
            </w:tcBorders>
            <w:shd w:val="clear" w:color="auto" w:fill="auto"/>
          </w:tcPr>
          <w:p w14:paraId="7631DD81" w14:textId="77777777" w:rsidR="00354DA4" w:rsidRPr="009A00CF" w:rsidRDefault="00354DA4" w:rsidP="00354DA4">
            <w:pPr>
              <w:jc w:val="center"/>
              <w:rPr>
                <w:b/>
                <w:i/>
                <w:iCs/>
              </w:rPr>
            </w:pPr>
            <w:r w:rsidRPr="009A00CF">
              <w:rPr>
                <w:rFonts w:ascii="Calibri" w:hAnsi="Calibri" w:cs="Calibri"/>
                <w:b/>
                <w:i/>
                <w:iCs/>
                <w:color w:val="000000" w:themeColor="text1"/>
                <w:kern w:val="24"/>
              </w:rPr>
              <w:t>Dosing solution (from around plant)</w:t>
            </w:r>
          </w:p>
        </w:tc>
        <w:tc>
          <w:tcPr>
            <w:tcW w:w="3627" w:type="dxa"/>
            <w:tcBorders>
              <w:top w:val="single" w:sz="8" w:space="0" w:color="000000"/>
              <w:left w:val="single" w:sz="8" w:space="0" w:color="000000"/>
              <w:bottom w:val="single" w:sz="8" w:space="0" w:color="000000"/>
              <w:right w:val="single" w:sz="8" w:space="0" w:color="000000"/>
            </w:tcBorders>
            <w:shd w:val="clear" w:color="auto" w:fill="auto"/>
          </w:tcPr>
          <w:p w14:paraId="720B9D63" w14:textId="77777777" w:rsidR="00354DA4" w:rsidRPr="009A00CF" w:rsidRDefault="00354DA4" w:rsidP="00354DA4">
            <w:pPr>
              <w:jc w:val="center"/>
            </w:pPr>
            <w:r w:rsidRPr="009A00CF">
              <w:rPr>
                <w:rFonts w:ascii="Calibri" w:hAnsi="Calibri" w:cs="Calibri"/>
                <w:color w:val="000000" w:themeColor="text1"/>
                <w:kern w:val="24"/>
              </w:rPr>
              <w:t xml:space="preserve">Antibiotic and ½ MS saturated dosing solution plant has been exposed to. </w:t>
            </w:r>
          </w:p>
        </w:tc>
        <w:tc>
          <w:tcPr>
            <w:tcW w:w="4988" w:type="dxa"/>
            <w:tcBorders>
              <w:top w:val="single" w:sz="8" w:space="0" w:color="000000"/>
              <w:left w:val="single" w:sz="8" w:space="0" w:color="000000"/>
              <w:bottom w:val="single" w:sz="8" w:space="0" w:color="000000"/>
              <w:right w:val="single" w:sz="8" w:space="0" w:color="000000"/>
            </w:tcBorders>
            <w:shd w:val="clear" w:color="auto" w:fill="auto"/>
          </w:tcPr>
          <w:p w14:paraId="42A1E529" w14:textId="77777777" w:rsidR="00354DA4" w:rsidRPr="009A00CF" w:rsidRDefault="00354DA4" w:rsidP="00354DA4">
            <w:pPr>
              <w:jc w:val="center"/>
              <w:rPr>
                <w:rFonts w:ascii="Calibri" w:hAnsi="Calibri" w:cs="Calibri"/>
                <w:color w:val="000000" w:themeColor="text1"/>
                <w:kern w:val="24"/>
              </w:rPr>
            </w:pPr>
            <w:r w:rsidRPr="009A00CF">
              <w:rPr>
                <w:rFonts w:ascii="Calibri" w:hAnsi="Calibri" w:cs="Calibri"/>
                <w:color w:val="000000" w:themeColor="text1"/>
                <w:kern w:val="24"/>
              </w:rPr>
              <w:t xml:space="preserve">Identify </w:t>
            </w:r>
            <w:r w:rsidRPr="009A00CF">
              <w:rPr>
                <w:rFonts w:ascii="Calibri" w:hAnsi="Calibri" w:cs="Calibri"/>
                <w:i/>
                <w:color w:val="000000" w:themeColor="text1"/>
                <w:kern w:val="24"/>
              </w:rPr>
              <w:t>m/z</w:t>
            </w:r>
            <w:r w:rsidRPr="009A00CF">
              <w:rPr>
                <w:rFonts w:ascii="Calibri" w:hAnsi="Calibri" w:cs="Calibri"/>
                <w:color w:val="000000" w:themeColor="text1"/>
                <w:kern w:val="24"/>
              </w:rPr>
              <w:t xml:space="preserve"> range of parent compound</w:t>
            </w:r>
          </w:p>
          <w:p w14:paraId="57E13C05" w14:textId="77777777" w:rsidR="00354DA4" w:rsidRPr="009A00CF" w:rsidRDefault="00354DA4" w:rsidP="00354DA4">
            <w:pPr>
              <w:jc w:val="center"/>
              <w:rPr>
                <w:rFonts w:ascii="Calibri" w:hAnsi="Calibri" w:cs="Calibri"/>
                <w:color w:val="000000" w:themeColor="text1"/>
                <w:kern w:val="24"/>
              </w:rPr>
            </w:pPr>
          </w:p>
          <w:p w14:paraId="76C87BC2" w14:textId="77777777" w:rsidR="00354DA4" w:rsidRPr="009A00CF" w:rsidRDefault="00354DA4" w:rsidP="00354DA4">
            <w:pPr>
              <w:jc w:val="center"/>
            </w:pPr>
            <w:r w:rsidRPr="009A00CF">
              <w:rPr>
                <w:rFonts w:ascii="Calibri" w:hAnsi="Calibri" w:cs="Calibri"/>
                <w:color w:val="000000" w:themeColor="text1"/>
                <w:kern w:val="24"/>
              </w:rPr>
              <w:t>Positive control</w:t>
            </w:r>
          </w:p>
        </w:tc>
        <w:tc>
          <w:tcPr>
            <w:tcW w:w="1238" w:type="dxa"/>
            <w:tcBorders>
              <w:top w:val="single" w:sz="8" w:space="0" w:color="000000"/>
              <w:left w:val="single" w:sz="8" w:space="0" w:color="000000"/>
              <w:bottom w:val="single" w:sz="8" w:space="0" w:color="000000"/>
              <w:right w:val="single" w:sz="8" w:space="0" w:color="000000"/>
            </w:tcBorders>
          </w:tcPr>
          <w:p w14:paraId="0440A98E" w14:textId="77777777" w:rsidR="00354DA4" w:rsidRPr="009A00CF" w:rsidRDefault="00354DA4" w:rsidP="00354DA4">
            <w:pPr>
              <w:jc w:val="center"/>
              <w:rPr>
                <w:rFonts w:ascii="Calibri" w:hAnsi="Calibri" w:cs="Calibri"/>
                <w:color w:val="000000" w:themeColor="text1"/>
                <w:kern w:val="24"/>
              </w:rPr>
            </w:pPr>
            <w:r w:rsidRPr="009A00CF">
              <w:t>3</w:t>
            </w:r>
          </w:p>
        </w:tc>
      </w:tr>
      <w:tr w:rsidR="00354DA4" w:rsidRPr="009A00CF" w14:paraId="059ECB4D" w14:textId="77777777" w:rsidTr="00354DA4">
        <w:trPr>
          <w:trHeight w:val="1419"/>
        </w:trPr>
        <w:tc>
          <w:tcPr>
            <w:tcW w:w="1549" w:type="dxa"/>
            <w:vMerge/>
            <w:tcBorders>
              <w:left w:val="single" w:sz="8" w:space="0" w:color="000000"/>
              <w:right w:val="single" w:sz="8" w:space="0" w:color="000000"/>
            </w:tcBorders>
          </w:tcPr>
          <w:p w14:paraId="2DEDC392" w14:textId="77777777" w:rsidR="00354DA4" w:rsidRPr="009A00CF" w:rsidRDefault="00354DA4" w:rsidP="00354DA4">
            <w:pPr>
              <w:jc w:val="center"/>
              <w:rPr>
                <w:rFonts w:ascii="Calibri" w:hAnsi="Calibri" w:cs="Calibri"/>
                <w:b/>
                <w:color w:val="000000" w:themeColor="text1"/>
                <w:kern w:val="24"/>
              </w:rPr>
            </w:pPr>
          </w:p>
        </w:tc>
        <w:tc>
          <w:tcPr>
            <w:tcW w:w="2635" w:type="dxa"/>
            <w:tcBorders>
              <w:top w:val="single" w:sz="8" w:space="0" w:color="000000"/>
              <w:left w:val="single" w:sz="8" w:space="0" w:color="000000"/>
              <w:bottom w:val="single" w:sz="8" w:space="0" w:color="000000"/>
              <w:right w:val="single" w:sz="8" w:space="0" w:color="000000"/>
            </w:tcBorders>
            <w:shd w:val="clear" w:color="auto" w:fill="auto"/>
          </w:tcPr>
          <w:p w14:paraId="15747C9A" w14:textId="77777777" w:rsidR="00354DA4" w:rsidRPr="009A00CF" w:rsidRDefault="00354DA4" w:rsidP="00354DA4">
            <w:pPr>
              <w:jc w:val="center"/>
              <w:rPr>
                <w:b/>
                <w:i/>
                <w:iCs/>
              </w:rPr>
            </w:pPr>
            <w:r w:rsidRPr="009A00CF">
              <w:rPr>
                <w:rFonts w:ascii="Calibri" w:hAnsi="Calibri" w:cs="Calibri"/>
                <w:b/>
                <w:i/>
                <w:iCs/>
                <w:color w:val="000000" w:themeColor="text1"/>
                <w:kern w:val="24"/>
              </w:rPr>
              <w:t>Dosing solution (no plant)</w:t>
            </w:r>
          </w:p>
        </w:tc>
        <w:tc>
          <w:tcPr>
            <w:tcW w:w="3627" w:type="dxa"/>
            <w:tcBorders>
              <w:top w:val="single" w:sz="8" w:space="0" w:color="000000"/>
              <w:left w:val="single" w:sz="8" w:space="0" w:color="000000"/>
              <w:bottom w:val="single" w:sz="8" w:space="0" w:color="000000"/>
              <w:right w:val="single" w:sz="8" w:space="0" w:color="000000"/>
            </w:tcBorders>
            <w:shd w:val="clear" w:color="auto" w:fill="auto"/>
          </w:tcPr>
          <w:p w14:paraId="30DCDB24" w14:textId="77777777" w:rsidR="00354DA4" w:rsidRPr="009A00CF" w:rsidRDefault="00354DA4" w:rsidP="00354DA4">
            <w:pPr>
              <w:jc w:val="center"/>
            </w:pPr>
            <w:r w:rsidRPr="009A00CF">
              <w:rPr>
                <w:rFonts w:ascii="Calibri" w:hAnsi="Calibri" w:cs="Calibri"/>
                <w:color w:val="000000" w:themeColor="text1"/>
                <w:kern w:val="24"/>
              </w:rPr>
              <w:t>Antibiotic and ½ MS saturated dosing solution with no plant exposure.</w:t>
            </w:r>
          </w:p>
        </w:tc>
        <w:tc>
          <w:tcPr>
            <w:tcW w:w="4988" w:type="dxa"/>
            <w:tcBorders>
              <w:top w:val="single" w:sz="8" w:space="0" w:color="000000"/>
              <w:left w:val="single" w:sz="8" w:space="0" w:color="000000"/>
              <w:bottom w:val="single" w:sz="8" w:space="0" w:color="000000"/>
              <w:right w:val="single" w:sz="8" w:space="0" w:color="000000"/>
            </w:tcBorders>
            <w:shd w:val="clear" w:color="auto" w:fill="auto"/>
          </w:tcPr>
          <w:p w14:paraId="23CFBA96" w14:textId="77777777" w:rsidR="00354DA4" w:rsidRPr="009A00CF" w:rsidRDefault="00354DA4" w:rsidP="00354DA4">
            <w:pPr>
              <w:jc w:val="center"/>
              <w:rPr>
                <w:rFonts w:ascii="Calibri" w:hAnsi="Calibri" w:cs="Calibri"/>
                <w:color w:val="000000" w:themeColor="text1"/>
                <w:kern w:val="24"/>
              </w:rPr>
            </w:pPr>
            <w:r w:rsidRPr="009A00CF">
              <w:rPr>
                <w:rFonts w:ascii="Calibri" w:hAnsi="Calibri" w:cs="Calibri"/>
                <w:color w:val="000000" w:themeColor="text1"/>
                <w:kern w:val="24"/>
              </w:rPr>
              <w:t>Positive control</w:t>
            </w:r>
          </w:p>
          <w:p w14:paraId="7335E368" w14:textId="77777777" w:rsidR="00354DA4" w:rsidRPr="009A00CF" w:rsidRDefault="00354DA4" w:rsidP="00354DA4">
            <w:pPr>
              <w:jc w:val="center"/>
              <w:rPr>
                <w:rFonts w:ascii="Calibri" w:hAnsi="Calibri" w:cs="Calibri"/>
                <w:color w:val="000000" w:themeColor="text1"/>
                <w:kern w:val="24"/>
              </w:rPr>
            </w:pPr>
            <w:r w:rsidRPr="009A00CF">
              <w:rPr>
                <w:rFonts w:ascii="Calibri" w:hAnsi="Calibri" w:cs="Calibri"/>
                <w:color w:val="000000" w:themeColor="text1"/>
                <w:kern w:val="24"/>
              </w:rPr>
              <w:t xml:space="preserve">Identify </w:t>
            </w:r>
            <w:r w:rsidRPr="009A00CF">
              <w:rPr>
                <w:rFonts w:ascii="Calibri" w:hAnsi="Calibri" w:cs="Calibri"/>
                <w:i/>
                <w:color w:val="000000" w:themeColor="text1"/>
                <w:kern w:val="24"/>
              </w:rPr>
              <w:t>m/z</w:t>
            </w:r>
            <w:r w:rsidRPr="009A00CF">
              <w:rPr>
                <w:rFonts w:ascii="Calibri" w:hAnsi="Calibri" w:cs="Calibri"/>
                <w:color w:val="000000" w:themeColor="text1"/>
                <w:kern w:val="24"/>
              </w:rPr>
              <w:t xml:space="preserve"> range of parent compound.</w:t>
            </w:r>
          </w:p>
          <w:p w14:paraId="75620197" w14:textId="77777777" w:rsidR="00354DA4" w:rsidRPr="009A00CF" w:rsidRDefault="00354DA4" w:rsidP="00354DA4">
            <w:pPr>
              <w:jc w:val="center"/>
            </w:pPr>
            <w:r w:rsidRPr="009A00CF">
              <w:rPr>
                <w:rFonts w:ascii="Calibri" w:hAnsi="Calibri" w:cs="Calibri"/>
                <w:color w:val="000000" w:themeColor="text1"/>
                <w:kern w:val="24"/>
              </w:rPr>
              <w:t>Identification of compound transformation/ degradation in the absence of plant uptake and transformation processes.</w:t>
            </w:r>
          </w:p>
        </w:tc>
        <w:tc>
          <w:tcPr>
            <w:tcW w:w="1238" w:type="dxa"/>
            <w:tcBorders>
              <w:top w:val="single" w:sz="8" w:space="0" w:color="000000"/>
              <w:left w:val="single" w:sz="8" w:space="0" w:color="000000"/>
              <w:bottom w:val="single" w:sz="8" w:space="0" w:color="000000"/>
              <w:right w:val="single" w:sz="8" w:space="0" w:color="000000"/>
            </w:tcBorders>
          </w:tcPr>
          <w:p w14:paraId="4BE404F3" w14:textId="77777777" w:rsidR="00354DA4" w:rsidRPr="009A00CF" w:rsidRDefault="00354DA4" w:rsidP="00354DA4">
            <w:pPr>
              <w:jc w:val="center"/>
              <w:rPr>
                <w:rFonts w:ascii="Calibri" w:hAnsi="Calibri" w:cs="Calibri"/>
                <w:color w:val="000000" w:themeColor="text1"/>
                <w:kern w:val="24"/>
              </w:rPr>
            </w:pPr>
            <w:r w:rsidRPr="009A00CF">
              <w:t>3</w:t>
            </w:r>
          </w:p>
        </w:tc>
      </w:tr>
      <w:tr w:rsidR="00354DA4" w:rsidRPr="009A00CF" w14:paraId="52418AB7" w14:textId="77777777" w:rsidTr="00354DA4">
        <w:trPr>
          <w:trHeight w:val="1064"/>
        </w:trPr>
        <w:tc>
          <w:tcPr>
            <w:tcW w:w="1549" w:type="dxa"/>
            <w:vMerge/>
            <w:tcBorders>
              <w:left w:val="single" w:sz="8" w:space="0" w:color="000000"/>
              <w:bottom w:val="single" w:sz="8" w:space="0" w:color="000000"/>
              <w:right w:val="single" w:sz="8" w:space="0" w:color="000000"/>
            </w:tcBorders>
          </w:tcPr>
          <w:p w14:paraId="37EA0777" w14:textId="77777777" w:rsidR="00354DA4" w:rsidRPr="009A00CF" w:rsidRDefault="00354DA4" w:rsidP="00354DA4">
            <w:pPr>
              <w:jc w:val="center"/>
              <w:rPr>
                <w:rFonts w:ascii="Calibri" w:hAnsi="Calibri" w:cs="Calibri"/>
                <w:b/>
                <w:color w:val="000000" w:themeColor="text1"/>
                <w:kern w:val="24"/>
              </w:rPr>
            </w:pPr>
          </w:p>
        </w:tc>
        <w:tc>
          <w:tcPr>
            <w:tcW w:w="2635" w:type="dxa"/>
            <w:tcBorders>
              <w:top w:val="single" w:sz="8" w:space="0" w:color="000000"/>
              <w:left w:val="single" w:sz="8" w:space="0" w:color="000000"/>
              <w:bottom w:val="single" w:sz="8" w:space="0" w:color="000000"/>
              <w:right w:val="single" w:sz="8" w:space="0" w:color="000000"/>
            </w:tcBorders>
            <w:shd w:val="clear" w:color="auto" w:fill="auto"/>
          </w:tcPr>
          <w:p w14:paraId="282D2671" w14:textId="77777777" w:rsidR="00354DA4" w:rsidRPr="009A00CF" w:rsidRDefault="00354DA4" w:rsidP="00354DA4">
            <w:pPr>
              <w:jc w:val="center"/>
              <w:rPr>
                <w:rFonts w:ascii="Calibri" w:hAnsi="Calibri" w:cs="Calibri"/>
                <w:b/>
                <w:i/>
                <w:iCs/>
                <w:color w:val="000000" w:themeColor="text1"/>
                <w:kern w:val="24"/>
              </w:rPr>
            </w:pPr>
            <w:r w:rsidRPr="009A00CF">
              <w:rPr>
                <w:rFonts w:ascii="Calibri" w:hAnsi="Calibri" w:cs="Calibri"/>
                <w:b/>
                <w:i/>
                <w:iCs/>
                <w:color w:val="000000" w:themeColor="text1"/>
                <w:kern w:val="24"/>
              </w:rPr>
              <w:t>Holding solution</w:t>
            </w:r>
          </w:p>
        </w:tc>
        <w:tc>
          <w:tcPr>
            <w:tcW w:w="3627" w:type="dxa"/>
            <w:tcBorders>
              <w:top w:val="single" w:sz="8" w:space="0" w:color="000000"/>
              <w:left w:val="single" w:sz="8" w:space="0" w:color="000000"/>
              <w:bottom w:val="single" w:sz="8" w:space="0" w:color="000000"/>
              <w:right w:val="single" w:sz="8" w:space="0" w:color="000000"/>
            </w:tcBorders>
            <w:shd w:val="clear" w:color="auto" w:fill="auto"/>
          </w:tcPr>
          <w:p w14:paraId="67287818" w14:textId="5259441E" w:rsidR="00354DA4" w:rsidRPr="009A00CF" w:rsidRDefault="002A0D44" w:rsidP="00354DA4">
            <w:pPr>
              <w:jc w:val="center"/>
              <w:rPr>
                <w:rFonts w:ascii="Calibri" w:hAnsi="Calibri" w:cs="Calibri"/>
                <w:color w:val="000000" w:themeColor="text1"/>
                <w:kern w:val="24"/>
              </w:rPr>
            </w:pPr>
            <w:r w:rsidRPr="009A00CF">
              <w:t xml:space="preserve">½ </w:t>
            </w:r>
            <w:r w:rsidR="00354DA4" w:rsidRPr="009A00CF">
              <w:rPr>
                <w:rFonts w:ascii="Calibri" w:hAnsi="Calibri" w:cs="Calibri"/>
                <w:color w:val="000000" w:themeColor="text1"/>
                <w:kern w:val="24"/>
              </w:rPr>
              <w:t>MS solution plant stored in until sampled after rinsing.</w:t>
            </w:r>
          </w:p>
        </w:tc>
        <w:tc>
          <w:tcPr>
            <w:tcW w:w="4988" w:type="dxa"/>
            <w:tcBorders>
              <w:top w:val="single" w:sz="8" w:space="0" w:color="000000"/>
              <w:left w:val="single" w:sz="8" w:space="0" w:color="000000"/>
              <w:bottom w:val="single" w:sz="8" w:space="0" w:color="000000"/>
              <w:right w:val="single" w:sz="8" w:space="0" w:color="000000"/>
            </w:tcBorders>
            <w:shd w:val="clear" w:color="auto" w:fill="auto"/>
          </w:tcPr>
          <w:p w14:paraId="16940FA8" w14:textId="77777777" w:rsidR="00354DA4" w:rsidRPr="009A00CF" w:rsidRDefault="00354DA4" w:rsidP="00354DA4">
            <w:pPr>
              <w:jc w:val="center"/>
            </w:pPr>
            <w:r w:rsidRPr="009A00CF">
              <w:rPr>
                <w:rFonts w:ascii="Calibri" w:hAnsi="Calibri" w:cs="Calibri"/>
                <w:color w:val="000000" w:themeColor="text1"/>
                <w:kern w:val="24"/>
              </w:rPr>
              <w:t xml:space="preserve">Contamination </w:t>
            </w:r>
            <w:proofErr w:type="gramStart"/>
            <w:r w:rsidRPr="009A00CF">
              <w:rPr>
                <w:rFonts w:ascii="Calibri" w:hAnsi="Calibri" w:cs="Calibri"/>
                <w:color w:val="000000" w:themeColor="text1"/>
                <w:kern w:val="24"/>
              </w:rPr>
              <w:t>carry</w:t>
            </w:r>
            <w:proofErr w:type="gramEnd"/>
            <w:r w:rsidRPr="009A00CF">
              <w:rPr>
                <w:rFonts w:ascii="Calibri" w:hAnsi="Calibri" w:cs="Calibri"/>
                <w:color w:val="000000" w:themeColor="text1"/>
                <w:kern w:val="24"/>
              </w:rPr>
              <w:t xml:space="preserve"> over check</w:t>
            </w:r>
          </w:p>
        </w:tc>
        <w:tc>
          <w:tcPr>
            <w:tcW w:w="1238" w:type="dxa"/>
            <w:tcBorders>
              <w:top w:val="single" w:sz="8" w:space="0" w:color="000000"/>
              <w:left w:val="single" w:sz="8" w:space="0" w:color="000000"/>
              <w:bottom w:val="single" w:sz="8" w:space="0" w:color="000000"/>
              <w:right w:val="single" w:sz="8" w:space="0" w:color="000000"/>
            </w:tcBorders>
          </w:tcPr>
          <w:p w14:paraId="492958D4" w14:textId="77777777" w:rsidR="00354DA4" w:rsidRPr="009A00CF" w:rsidRDefault="00354DA4" w:rsidP="00354DA4">
            <w:pPr>
              <w:jc w:val="center"/>
              <w:rPr>
                <w:rFonts w:ascii="Calibri" w:hAnsi="Calibri" w:cs="Calibri"/>
                <w:color w:val="000000" w:themeColor="text1"/>
                <w:kern w:val="24"/>
              </w:rPr>
            </w:pPr>
            <w:r w:rsidRPr="009A00CF">
              <w:t>3</w:t>
            </w:r>
          </w:p>
        </w:tc>
      </w:tr>
    </w:tbl>
    <w:p w14:paraId="1573CB52" w14:textId="2862EADA" w:rsidR="00354DA4" w:rsidRPr="009A00CF" w:rsidRDefault="00354DA4" w:rsidP="00354DA4">
      <w:pPr>
        <w:sectPr w:rsidR="00354DA4" w:rsidRPr="009A00CF" w:rsidSect="00354DA4">
          <w:pgSz w:w="16838" w:h="11906" w:orient="landscape"/>
          <w:pgMar w:top="1440" w:right="1440" w:bottom="1440" w:left="1440" w:header="708" w:footer="708" w:gutter="0"/>
          <w:cols w:space="708"/>
          <w:docGrid w:linePitch="360"/>
        </w:sectPr>
      </w:pPr>
    </w:p>
    <w:p w14:paraId="4275C64C" w14:textId="6EBA497E" w:rsidR="00354DA4" w:rsidRPr="009A00CF" w:rsidRDefault="00916216" w:rsidP="00916216">
      <w:pPr>
        <w:pStyle w:val="Heading3"/>
      </w:pPr>
      <w:bookmarkStart w:id="146" w:name="_Toc68085952"/>
      <w:r>
        <w:lastRenderedPageBreak/>
        <w:t xml:space="preserve">4.2.3 </w:t>
      </w:r>
      <w:r w:rsidR="00354DA4" w:rsidRPr="009A00CF">
        <w:t>Instrumental methods</w:t>
      </w:r>
      <w:bookmarkEnd w:id="146"/>
    </w:p>
    <w:p w14:paraId="3B451B6A" w14:textId="77777777" w:rsidR="00354DA4" w:rsidRPr="009A00CF" w:rsidRDefault="00354DA4" w:rsidP="00354DA4">
      <w:pPr>
        <w:spacing w:line="360" w:lineRule="auto"/>
      </w:pPr>
      <w:r w:rsidRPr="009A00CF">
        <w:t xml:space="preserve">Samples were analysed via injection through direct nanospray ionisation on a Thermo Scientific Orbitrap </w:t>
      </w:r>
      <w:proofErr w:type="spellStart"/>
      <w:r w:rsidRPr="009A00CF">
        <w:t>Fusion</w:t>
      </w:r>
      <w:r w:rsidRPr="009A00CF">
        <w:rPr>
          <w:vertAlign w:val="superscript"/>
        </w:rPr>
        <w:t>TM</w:t>
      </w:r>
      <w:proofErr w:type="spellEnd"/>
      <w:r w:rsidRPr="009A00CF">
        <w:t xml:space="preserve"> </w:t>
      </w:r>
      <w:proofErr w:type="spellStart"/>
      <w:r w:rsidRPr="009A00CF">
        <w:t>Tribrid</w:t>
      </w:r>
      <w:r w:rsidRPr="009A00CF">
        <w:rPr>
          <w:vertAlign w:val="superscript"/>
        </w:rPr>
        <w:t>TM</w:t>
      </w:r>
      <w:proofErr w:type="spellEnd"/>
      <w:r w:rsidRPr="009A00CF">
        <w:t xml:space="preserve"> mass spectrometer using the same protocol and parameters as previously described. In order to minimise the risk of instrument carryover of xenobiotic compounds, samples were analysed in order from lowest expected concentration (</w:t>
      </w:r>
      <w:proofErr w:type="gramStart"/>
      <w:r w:rsidRPr="009A00CF">
        <w:t>e.g.</w:t>
      </w:r>
      <w:proofErr w:type="gramEnd"/>
      <w:r w:rsidRPr="009A00CF">
        <w:t xml:space="preserve"> blank controls) to highest expected concentration (e.g. dosing solutions). Solvent blanks were run between every plant sample and between each set of solution replicates to identify instrument carryover of target analytes. For analysis of samples not containing sampled cell material, 10 </w:t>
      </w:r>
      <w:r w:rsidRPr="009A00CF">
        <w:rPr>
          <w:rFonts w:cstheme="minorHAnsi"/>
        </w:rPr>
        <w:t>µ</w:t>
      </w:r>
      <w:r w:rsidRPr="009A00CF">
        <w:t xml:space="preserve">l of each dosing solution, holding solution or solvent blank along with 15 </w:t>
      </w:r>
      <w:r w:rsidRPr="009A00CF">
        <w:rPr>
          <w:rFonts w:cstheme="minorHAnsi"/>
        </w:rPr>
        <w:t>µ</w:t>
      </w:r>
      <w:r w:rsidRPr="009A00CF">
        <w:t>l of nanospray solvent was introduced into the wide end of a clean sampling capillary. Protocol was then followed as previously outlined to induce injection via nanospray ionisation into an Orbitrap mass spectrometer. To provide an indication of instrument calibration, the internal calibration function, Easy-IC, was utilised throughout each sample spray period.</w:t>
      </w:r>
    </w:p>
    <w:p w14:paraId="4C131E34" w14:textId="77777777" w:rsidR="002F7BD6" w:rsidRPr="009A00CF" w:rsidRDefault="002F7BD6" w:rsidP="002F7BD6">
      <w:pPr>
        <w:rPr>
          <w:i/>
          <w:iCs/>
          <w:color w:val="525252" w:themeColor="accent3" w:themeShade="80"/>
          <w:sz w:val="20"/>
          <w:szCs w:val="20"/>
        </w:rPr>
      </w:pPr>
    </w:p>
    <w:p w14:paraId="3B90A076" w14:textId="77777777" w:rsidR="00354DA4" w:rsidRPr="009A00CF" w:rsidRDefault="00354DA4" w:rsidP="00354DA4"/>
    <w:p w14:paraId="66486E81" w14:textId="77777777" w:rsidR="00354DA4" w:rsidRPr="009A00CF" w:rsidRDefault="00354DA4" w:rsidP="00354DA4"/>
    <w:p w14:paraId="199DDE16" w14:textId="77777777" w:rsidR="00354DA4" w:rsidRPr="009A00CF" w:rsidRDefault="00354DA4" w:rsidP="00354DA4"/>
    <w:p w14:paraId="1F0E76D3" w14:textId="77777777" w:rsidR="00354DA4" w:rsidRPr="009A00CF" w:rsidRDefault="00354DA4" w:rsidP="00354DA4"/>
    <w:p w14:paraId="291AC4CA" w14:textId="77777777" w:rsidR="00354DA4" w:rsidRPr="009A00CF" w:rsidRDefault="00354DA4" w:rsidP="00354DA4"/>
    <w:p w14:paraId="22F7FB91" w14:textId="77777777" w:rsidR="00354DA4" w:rsidRPr="009A00CF" w:rsidRDefault="00354DA4" w:rsidP="00354DA4"/>
    <w:p w14:paraId="615BE4CC" w14:textId="77777777" w:rsidR="00354DA4" w:rsidRPr="009A00CF" w:rsidRDefault="00354DA4" w:rsidP="00354DA4"/>
    <w:p w14:paraId="538EF9B4" w14:textId="77777777" w:rsidR="00354DA4" w:rsidRPr="009A00CF" w:rsidRDefault="00354DA4" w:rsidP="00354DA4"/>
    <w:p w14:paraId="52408DBE" w14:textId="77777777" w:rsidR="00354DA4" w:rsidRPr="009A00CF" w:rsidRDefault="00354DA4" w:rsidP="00354DA4"/>
    <w:p w14:paraId="0C43E207" w14:textId="77777777" w:rsidR="00354DA4" w:rsidRPr="009A00CF" w:rsidRDefault="00354DA4" w:rsidP="00354DA4"/>
    <w:p w14:paraId="581CF331" w14:textId="77777777" w:rsidR="00354DA4" w:rsidRPr="009A00CF" w:rsidRDefault="00354DA4" w:rsidP="00354DA4"/>
    <w:p w14:paraId="4E7DDF3F" w14:textId="77777777" w:rsidR="00354DA4" w:rsidRPr="009A00CF" w:rsidRDefault="00354DA4" w:rsidP="00354DA4"/>
    <w:p w14:paraId="311665D9" w14:textId="77777777" w:rsidR="00354DA4" w:rsidRPr="009A00CF" w:rsidRDefault="00354DA4" w:rsidP="00354DA4"/>
    <w:p w14:paraId="20EAB721" w14:textId="77777777" w:rsidR="00354DA4" w:rsidRPr="009A00CF" w:rsidRDefault="00354DA4" w:rsidP="00354DA4"/>
    <w:p w14:paraId="3C5B6505" w14:textId="77777777" w:rsidR="00354DA4" w:rsidRPr="009A00CF" w:rsidRDefault="00354DA4" w:rsidP="00354DA4"/>
    <w:p w14:paraId="2B39EB0D" w14:textId="77777777" w:rsidR="00354DA4" w:rsidRPr="009A00CF" w:rsidRDefault="00354DA4" w:rsidP="00354DA4"/>
    <w:p w14:paraId="35D113C6" w14:textId="0AC68C57" w:rsidR="00354DA4" w:rsidRPr="009A00CF" w:rsidRDefault="00354DA4" w:rsidP="00354DA4">
      <w:pPr>
        <w:sectPr w:rsidR="00354DA4" w:rsidRPr="009A00CF" w:rsidSect="00354DA4">
          <w:pgSz w:w="11906" w:h="16838"/>
          <w:pgMar w:top="1440" w:right="1440" w:bottom="1440" w:left="1440" w:header="708" w:footer="708" w:gutter="0"/>
          <w:cols w:space="708"/>
          <w:docGrid w:linePitch="360"/>
        </w:sectPr>
      </w:pPr>
    </w:p>
    <w:p w14:paraId="30F05EC2" w14:textId="39BBFC31" w:rsidR="002F7BD6" w:rsidRPr="009A00CF" w:rsidRDefault="00916216" w:rsidP="00916216">
      <w:pPr>
        <w:pStyle w:val="Heading3"/>
      </w:pPr>
      <w:bookmarkStart w:id="147" w:name="_Toc68085953"/>
      <w:r>
        <w:lastRenderedPageBreak/>
        <w:t xml:space="preserve">4.2.4 </w:t>
      </w:r>
      <w:r w:rsidR="002F7BD6" w:rsidRPr="009A00CF">
        <w:t>Data analysis</w:t>
      </w:r>
      <w:bookmarkEnd w:id="147"/>
    </w:p>
    <w:p w14:paraId="10700B6D" w14:textId="7630B005" w:rsidR="002F7BD6" w:rsidRPr="009A00CF" w:rsidRDefault="002F7BD6" w:rsidP="002F7BD6">
      <w:pPr>
        <w:spacing w:line="360" w:lineRule="auto"/>
      </w:pPr>
      <w:r w:rsidRPr="009A00CF">
        <w:t xml:space="preserve">Recorded data for each sample was viewed in the ‘Qual Browser’ application of the Thermo </w:t>
      </w:r>
      <w:proofErr w:type="spellStart"/>
      <w:r w:rsidRPr="009A00CF">
        <w:t>Xcalibur</w:t>
      </w:r>
      <w:proofErr w:type="spellEnd"/>
      <w:r w:rsidRPr="009A00CF">
        <w:t xml:space="preserve"> software (version 4.0.27.10), using a two-stage approach in which spectra representing the averaged signal across the spray period and extracted ion plots were generated. A list of target metabolites, degradants, </w:t>
      </w:r>
      <w:proofErr w:type="gramStart"/>
      <w:r w:rsidRPr="009A00CF">
        <w:t>fragments</w:t>
      </w:r>
      <w:proofErr w:type="gramEnd"/>
      <w:r w:rsidRPr="009A00CF">
        <w:t xml:space="preserve"> and conjugates was determined for each antibiotic compound from existing literature (table </w:t>
      </w:r>
      <w:r w:rsidR="00BA18EB" w:rsidRPr="009A00CF">
        <w:t>4.4</w:t>
      </w:r>
      <w:r w:rsidRPr="009A00CF">
        <w:t xml:space="preserve">). The uptake and transformation of metronidazole in plants is not well documented in existing literature, and target transformation products were therefore determined from pharmacological literature investigating transformation following mammalian cell exposure </w:t>
      </w:r>
      <w:r w:rsidRPr="009A00CF">
        <w:fldChar w:fldCharType="begin" w:fldLock="1"/>
      </w:r>
      <w:r w:rsidR="006F3575">
        <w:instrText>ADDIN CSL_CITATION {"citationItems":[{"id":"ITEM-1","itemData":{"DOI":"10.2165/00003088-199223050-00002","ISSN":"11791926","PMID":"1478003","abstract":"Metronidazole was first introduced for the treatment of trichomoniasis. Its therapeutic use has subsequently been expanded to include amoebiasis, giardiasis and, more recently, anaerobic infections. Most of the early pharmacokinetic studies employed nonspecific assays such as microbiological and chemical assays. These assays were not able to differentiate the parent drug from the metabolites or other interfering substances. Pharmacokinetic data obtained through the use of specific Chromatographic techniques provide the basis for this review of recent pharmacokinetic findings concerning metronidazole and other nitroimidazole antibiotics. When given intravenously or orally at usual recommended doses, metronidazole attains concentrations well above the minimum inhibitory concentrations for most susceptible micro-organisms. The drug has an oral bioavailability approaching 100%. Rectal and vaginal administration results in a smaller amount of drug absorption and lower serum concentrations. Metronidazole has limited plasma protein binding but can attain very favourable tissue distribution, including into the central nervous system. The drug is extensively metabolised by the liver to form 2 primary oxidative metabolites: the hydroxy and acetic acid metabolites. The kidney is responsible for the elimination of only a small amount of the parent drug; however, normal excretion of the 2 metabolites is dependent on the integrity of kidney function. The metabolism of metronidazole was found to vary among patient groups. Preterm and term infants have lower total body clearance (CL) and prolonged elimination half-lives. However, children older than 4 years old were observed to have pharmacokinetic parameters similar to those in adults. Reduced CL was also observed in children who are malnourished. Elderly patients have reduced renal excretion of both the parent drug and hydroxy metabolite. Pharmacokinetic parameters in pregnant patients were not significantly different from those in nonpregnant women; however, the drug is distributed into breastmilk and the infant will be exposed to the drug through the nursing mother. Patients undergoing gastrointestinal surgery or having enteric diseases and those who are hospitalised or critically ill also have altered pharmacokinetics. Metabolism of the drug is reduced in patients with liver dysfunction, giving delayed production of metabolites. In contrast, renal failure has little effect on the elimination of the parent drug, bu…","author":[{"dropping-particle":"","family":"Lau","given":"Alan H.","non-dropping-particle":"","parse-names":false,"suffix":""},{"dropping-particle":"","family":"Lam","given":"Nancy P.","non-dropping-particle":"","parse-names":false,"suffix":""},{"dropping-particle":"","family":"Piscitelli","given":"Stephen C.","non-dropping-particle":"","parse-names":false,"suffix":""},{"dropping-particle":"","family":"Wilkes","given":"Linda","non-dropping-particle":"","parse-names":false,"suffix":""},{"dropping-particle":"","family":"Danziger","given":"Larry H.","non-dropping-particle":"","parse-names":false,"suffix":""}],"container-title":"Clinical Pharmacokinetics","id":"ITEM-1","issued":{"date-parts":[["1992"]]},"title":"Clinical Pharmacokinetics of Metronidazole and Other Nitroimidazole Anti-Infectives","type":"article"},"uris":["http://www.mendeley.com/documents/?uuid=ed015fed-04e1-49a4-9fd5-d2a8464e2763"]},{"id":"ITEM-2","itemData":{"DOI":"10.1124/dmd.113.052548","ISSN":"00909556","PMID":"23813797","abstract":"Despite metronidazole's widespread clinical use since the 1960s, the specific enzymes involved in its biotransformation have not been previously identified. Hence, in vitro studies were conducted to identify and characterize the cytochrome P450 enzymes involved in the formation of the major metabolite, 2-hydroxymetronidazole. Formation of 2-hydroxymetronidazole in human liver microsomes was consistent with biphasic, Michaelis-Menten kinetics. Although several cDNA-expressed P450 enzymes catalyzed 2-hydroxymetronidazole formation at a supratherapeutic concentration of metronidazole (2000 μM), at a \"therapeutic concentration\" of 100 μM only CYPs 2A6, 3A4, 3A5, and 3A7 catalyzed metronidazole 2- hydroxylation at rates substantially greater than control vector, and CYP2A6 catalyzed 2-hydroxymetronidazole formation at rates 6- fold higher than the next most active enzyme. Kinetic studies with these recombinant enzymes revealed that CYP2A6 has a Km = 289 μM which is comparable to the Km for the high-affinity (low-Km) enzyme in human liver microsomes, whereas the Km values for the CYP3A enzymes corresponded with the low-affinity (high-Km) component. The sample-to-sample variation in 2-hydroxymetronidazole formation correlated significantly with CYP2A6 activity (r ≥ 0.970, P &lt; 0.001) at substrate concentrations of 100 and 300 μM. Selective chemical inhibitors of CYP2A6 inhibited metronidazole 2- hydroxylation in a concentration-dependent manner and inhibitory antibodies against CYP2A6 virtually eliminated metronidazole 2- hydroxylation (&gt;99%). Chemical and antibody inhibitors of other P450 enzymes had little or no effect on metronidazole 2-hydroxylation. These results suggest that CYP2A6 is the primary catalyst responsible for the 2-hydroxylation of metronidazole, a reaction that may function as a marker of CYP2A6 activity both in vitro and in vivo. Copyright © 2013 by The American Society for Pharmacology and Experimental Therapeutics.","author":[{"dropping-particle":"","family":"Pearce","given":"Robin E.","non-dropping-particle":"","parse-names":false,"suffix":""},{"dropping-particle":"","family":"Cohen-Wolkowiez","given":"Michael","non-dropping-particle":"","parse-names":false,"suffix":""},{"dropping-particle":"","family":"Sampson","given":"Mario R.","non-dropping-particle":"","parse-names":false,"suffix":""},{"dropping-particle":"","family":"Kearns","given":"Gregory L.","non-dropping-particle":"","parse-names":false,"suffix":""}],"container-title":"Drug Metabolism and Disposition","id":"ITEM-2","issued":{"date-parts":[["2013"]]},"title":"The role of human cytochrome P450 enzymes in the formation of 2-hydroxymetronidazole: CYP2A6 is the high affinity (low Km) catalyst","type":"article-journal"},"uris":["http://www.mendeley.com/documents/?uuid=a2ee369e-2e5f-4bff-8891-1e3c61746596"]}],"mendeley":{"formattedCitation":"(174,175)","plainTextFormattedCitation":"(174,175)","previouslyFormattedCitation":"(173,174)"},"properties":{"noteIndex":0},"schema":"https://github.com/citation-style-language/schema/raw/master/csl-citation.json"}</w:instrText>
      </w:r>
      <w:r w:rsidRPr="009A00CF">
        <w:fldChar w:fldCharType="separate"/>
      </w:r>
      <w:r w:rsidR="006F3575" w:rsidRPr="006F3575">
        <w:rPr>
          <w:noProof/>
        </w:rPr>
        <w:t>(174,175)</w:t>
      </w:r>
      <w:r w:rsidRPr="009A00CF">
        <w:fldChar w:fldCharType="end"/>
      </w:r>
      <w:r w:rsidRPr="009A00CF">
        <w:t xml:space="preserve">. Transformation products of lincomycin have not yet been characterised in the existing literature and thus could not be screened for in this study. A recent study identifying the metabolism and transformation products associated with antibiotic uptake in lettuce was used to inform the search for transformation products of clarithromycin and sulfadiazine </w:t>
      </w:r>
      <w:r w:rsidRPr="009A00CF">
        <w:fldChar w:fldCharType="begin" w:fldLock="1"/>
      </w:r>
      <w:r w:rsidR="001A1378">
        <w:instrText>ADDIN CSL_CITATION {"citationItems":[{"id":"ITEM-1","itemData":{"DOI":"10.1016/j.envpol.2019.02.009","ISSN":"18736424","abstract":"Antibiotics are introduced into agricultural fields by the application of manure or biosolids, or via irrigation using reclaimed wastewater. Antibiotics can enter the terrestrial food chains through plant uptake, which forms an alternative pathway for human exposure to antibiotics. However, previous studies mainly focused on detecting residues of the parent antibiotics, while ignoring the identification of antibiotics transformation products in plants. Here, we evaluated the uptake and metabolism of clarithromycin (CLA) and sulfadiazine (SDZ) in lettuce under controlled hydroponic conditions. The antibiotics and their metabolites were identified by ultra-performance liquid chromatography/quadrupole time-of-flight mass spectrometry (UPLC-QToF-MS/MS) and ultra-performance liquid chromatograph Micromass triple quadrupole mass spectrometry (UPLC−QqQ−MS/MS). The structure of CLA, SDZ and N-acetylated SDZ were confirmed with synthesized standards, verifying the reliability of the identification method. Eight metabolites of CLA and two metabolites of SDZ were detected in both the leaves and roots of lettuce. The metabolites of CLA included phases I and II transformation products, while only phase II metabolites of SDZ were observed in lettuce. The proportion of CLA metabolites was estimated to be greater than 70%, indicating that most of the CLA was metabolized in plant tissues. The proportion of SDZ metabolites was lower than 12% in the leaves and 10% in the roots. Some metabolites might have the ability to increase or acquire antibacterial activity. Therefore, in addition to the parent compounds, metabolites of antibiotics in edible vegetables are also worthy of study for risk assessment and to determine the consequences of long-term exposure.","author":[{"dropping-particle":"","family":"Tian","given":"Run","non-dropping-particle":"","parse-names":false,"suffix":""},{"dropping-particle":"","family":"Zhang","given":"Rong","non-dropping-particle":"","parse-names":false,"suffix":""},{"dropping-particle":"","family":"Uddin","given":"Misbah","non-dropping-particle":"","parse-names":false,"suffix":""},{"dropping-particle":"","family":"Qiao","given":"Xianliang","non-dropping-particle":"","parse-names":false,"suffix":""},{"dropping-particle":"","family":"Chen","given":"Jingwen","non-dropping-particle":"","parse-names":false,"suffix":""},{"dropping-particle":"","family":"Gu","given":"Gege","non-dropping-particle":"","parse-names":false,"suffix":""}],"container-title":"Environmental Pollution","id":"ITEM-1","issued":{"date-parts":[["2019"]]},"title":"Uptake and metabolism of clarithromycin and sulfadiazine in lettuce","type":"article-journal"},"uris":["http://www.mendeley.com/documents/?uuid=6a89f0b2-b423-4760-82fb-e0473e33ad51"]}],"mendeley":{"formattedCitation":"(33)","plainTextFormattedCitation":"(33)","previouslyFormattedCitation":"(33)"},"properties":{"noteIndex":0},"schema":"https://github.com/citation-style-language/schema/raw/master/csl-citation.json"}</w:instrText>
      </w:r>
      <w:r w:rsidRPr="009A00CF">
        <w:fldChar w:fldCharType="separate"/>
      </w:r>
      <w:r w:rsidRPr="009A00CF">
        <w:rPr>
          <w:noProof/>
        </w:rPr>
        <w:t>(33)</w:t>
      </w:r>
      <w:r w:rsidRPr="009A00CF">
        <w:fldChar w:fldCharType="end"/>
      </w:r>
      <w:r w:rsidRPr="009A00CF">
        <w:t xml:space="preserve">. Pharmacological literature was also used to </w:t>
      </w:r>
      <w:r w:rsidR="00C20801">
        <w:t>identify</w:t>
      </w:r>
      <w:r w:rsidRPr="009A00CF">
        <w:t xml:space="preserve"> possible metabolites of clarithromycin </w:t>
      </w:r>
      <w:r w:rsidRPr="009A00CF">
        <w:fldChar w:fldCharType="begin" w:fldLock="1"/>
      </w:r>
      <w:r w:rsidR="006F3575">
        <w:instrText>ADDIN CSL_CITATION {"citationItems":[{"id":"ITEM-1","itemData":{"DOI":"10.1155/1993/168061","ISSN":"1180-2332","abstract":"Objective: To compare the pharmacokinetic properties of two new macrolide antibiotics, clarithromycin and azithromycin, with those of the prototype macrolide, erythromycin.Data Sources: Primarily peer review journals were searched for papers describing the pharmacokinetics of these new macrolides.Study Selection: Fifteen in vitro and clinical studies of clarithromycin and azithromycin and one clinical abstract on clarithromycin from the past four years were selected for review.Data Extraction: Data relevant to the pharmacokinetic characteristics of clarithromycin, azithromycin and, to a lesser extent, erythromycin were selected for presentation in this comparison.Data Synthesis: By reviewing the available studies, it was possible to construct pharmacokinetic profiles of the new compounds, and to compare them with each other and with erythromycin.Conclusions: Both clarithromycin and azithromycin have been shown to have an antibacterial spectrum and pharmacokinetic profile superior to that of erythromycin. The differences between the new compounds, however, may not be that significant. Each is likely to become a first-line therapeutic option in specific instances, which will become better delineated as clinical research on these new macrolides continues.","author":[{"dropping-particle":"","family":"LeBel","given":"Marc","non-dropping-particle":"","parse-names":false,"suffix":""}],"container-title":"Canadian Journal of Infectious Diseases","id":"ITEM-1","issued":{"date-parts":[["1993"]]},"title":"Pharmacokinetic Properties of Clarithromycin: A Comparison with Erythromycin and Azithromycin","type":"article-journal"},"uris":["http://www.mendeley.com/documents/?uuid=831b120f-2a79-47f7-b76f-f8ffccc27e9c"]},{"id":"ITEM-2","itemData":{"DOI":"10.1016/0195-6701(91)90215-T","ISSN":"01956701","PMID":"1684980","abstract":"Clarithromycin has been administered to 486 subjects in 23 different Phase I studies. Absorption of clarithromycin is rapid and peak concentrations are reached within 2 h of oral dosing. Bioavailability of clarithromycin is c. 50% after oral dosing. However, additional clarithromycin is absorbed and converted into 14-OH-clarithromycin in the liver before entering the systemic circulation. The antimicrobial activity of 14-OH-(R)-clarithromycin, if anything, is superior to that of the parent compound, so that the total absorption of biologically active substance is more than 50% of the administered dose. Peak serum concentrations after oral administration of a 250 mg, film-coated tablet of clarithromycin are 1·5 mg l-1 clarithromycin and 0·8 mg l-1 of 14-OH-(R)-clarithromycin. Clarithromycin is 72% bound to plasma proteins at a concentration of 0·45 mg l-1 but binding decreases with increasing concentration of clarithromycin. Concentrations of clarithromycin in lung are approximately five-fold greater than serum concentrations. Clarithromycin is metabolized in the liver and in the stomach. Approximately 22% of an oral dose is recovered as parent compound, 18% in the urine and 4% in the faeces. Clearance of clarithromycin decreases with increasing dose, probably because of saturable hepatic metabolism. There is a progressive increase in serum concentrations of clarithromycin and 14-OH-(R)-clarithromycin with renal impairment so that doses may need to be reduced in severe impairment (glomerular filtration rate &lt; 30 ml min-1). No effect of age on clarithromycin clearance has been demonstrated when clarithromycin clearance is corrected for creatinine clearance. Clarithromycin causes a small (24%) decrease in clearance of theophylline but this is unlikely to result in clinically significant increases in serum theophylline concentration. In conclusion, clarithromycin has enhanced, more reliable bioavailability in comparison with erythromycin but with a similar degree of tissue penetration. It offers a compromise between the extremes of roxithromycin and azithromycin. The former has high plasma concentrations but relatively low tissue concentrations whereas the very high tissue concentrations of azithromycin result in low serum concentrations. © 1991.","author":[{"dropping-particle":"","family":"Davey","given":"P. G.","non-dropping-particle":"","parse-names":false,"suffix":""}],"container-title":"Journal of Hospital Infection","id":"ITEM-2","issued":{"date-parts":[["1991"]]},"title":"The pharmacokinetics of clarithromycin and its 14-OH metabolite","type":"article-journal"},"uris":["http://www.mendeley.com/documents/?uuid=c59f534a-810f-4bf4-a572-0a2b2cbdb351"]}],"mendeley":{"formattedCitation":"(176,177)","plainTextFormattedCitation":"(176,177)","previouslyFormattedCitation":"(175,176)"},"properties":{"noteIndex":0},"schema":"https://github.com/citation-style-language/schema/raw/master/csl-citation.json"}</w:instrText>
      </w:r>
      <w:r w:rsidRPr="009A00CF">
        <w:fldChar w:fldCharType="separate"/>
      </w:r>
      <w:r w:rsidR="006F3575" w:rsidRPr="006F3575">
        <w:rPr>
          <w:noProof/>
        </w:rPr>
        <w:t>(176,177)</w:t>
      </w:r>
      <w:r w:rsidRPr="009A00CF">
        <w:fldChar w:fldCharType="end"/>
      </w:r>
      <w:r w:rsidRPr="009A00CF">
        <w:t>. Each target analyte was screened for with various cationised molecules in order to identify compounds in their protonated, [M+H]</w:t>
      </w:r>
      <w:r w:rsidRPr="009A00CF">
        <w:rPr>
          <w:vertAlign w:val="superscript"/>
        </w:rPr>
        <w:t>+</w:t>
      </w:r>
      <w:r w:rsidRPr="009A00CF">
        <w:t>, potassiated, [M+K]</w:t>
      </w:r>
      <w:r w:rsidRPr="009A00CF">
        <w:rPr>
          <w:vertAlign w:val="superscript"/>
        </w:rPr>
        <w:t>+</w:t>
      </w:r>
      <w:r w:rsidRPr="009A00CF">
        <w:t>, and sodiated, [</w:t>
      </w:r>
      <w:proofErr w:type="spellStart"/>
      <w:r w:rsidRPr="009A00CF">
        <w:t>M+Na</w:t>
      </w:r>
      <w:proofErr w:type="spellEnd"/>
      <w:r w:rsidRPr="009A00CF">
        <w:t>]</w:t>
      </w:r>
      <w:r w:rsidRPr="009A00CF">
        <w:rPr>
          <w:vertAlign w:val="superscript"/>
        </w:rPr>
        <w:t>+</w:t>
      </w:r>
      <w:r w:rsidRPr="009A00CF">
        <w:t xml:space="preserve">, forms </w:t>
      </w:r>
      <w:r w:rsidRPr="009A00CF">
        <w:fldChar w:fldCharType="begin" w:fldLock="1"/>
      </w:r>
      <w:r w:rsidR="006F3575">
        <w:instrText>ADDIN CSL_CITATION {"citationItems":[{"id":"ITEM-1","itemData":{"DOI":"10.1016/j.aca.2008.04.043","ISSN":"00032670","PMID":"18790129","abstract":"With the invention of electrospray ionization and matrix-assisted laser desorption/ionization, scientists employing modern mass spectrometry naturally face new challenges with respect to background interferences and contaminants that might not play a significant role in traditional or other analytical techniques. Efforts to continuously minimize sample volumes and measurable concentrations increase the need to understand where these interferences come from, how they can be identified, and if they can be eliminated. Knowledge of identity enables their use as internal calibrants for accurate mass measurements. This review/tutorial summarizes current literature on reported contaminants and introduces a number of novel interferences that have been observed and identified in our laboratories over the past decade. These include both compounds of proteinaceous and non-proteinaceous nature. In the supplemental data a spreadsheet is provided that contains a searchable ion list of all compounds identified to date. © 2008 Elsevier B.V. All rights reserved.","author":[{"dropping-particle":"","family":"Keller","given":"Bernd O.","non-dropping-particle":"","parse-names":false,"suffix":""},{"dropping-particle":"","family":"Sui","given":"Jie","non-dropping-particle":"","parse-names":false,"suffix":""},{"dropping-particle":"","family":"Young","given":"Alex B.","non-dropping-particle":"","parse-names":false,"suffix":""},{"dropping-particle":"","family":"Whittal","given":"Randy M.","non-dropping-particle":"","parse-names":false,"suffix":""}],"container-title":"Analytica Chimica Acta","id":"ITEM-1","issued":{"date-parts":[["2008"]]},"title":"Interferences and contaminants encountered in modern mass spectrometry","type":"article"},"uris":["http://www.mendeley.com/documents/?uuid=bcc08069-cad7-47e5-8ce8-a3634ee6fcd2"]}],"mendeley":{"formattedCitation":"(178)","plainTextFormattedCitation":"(178)","previouslyFormattedCitation":"(177)"},"properties":{"noteIndex":0},"schema":"https://github.com/citation-style-language/schema/raw/master/csl-citation.json"}</w:instrText>
      </w:r>
      <w:r w:rsidRPr="009A00CF">
        <w:fldChar w:fldCharType="separate"/>
      </w:r>
      <w:r w:rsidR="006F3575" w:rsidRPr="006F3575">
        <w:rPr>
          <w:noProof/>
        </w:rPr>
        <w:t>(178)</w:t>
      </w:r>
      <w:r w:rsidRPr="009A00CF">
        <w:fldChar w:fldCharType="end"/>
      </w:r>
      <w:r w:rsidRPr="009A00CF">
        <w:t>.</w:t>
      </w:r>
    </w:p>
    <w:p w14:paraId="35730AFF" w14:textId="44DDA1EF" w:rsidR="002F7BD6" w:rsidRPr="009A00CF" w:rsidRDefault="002F7BD6" w:rsidP="002F7BD6">
      <w:pPr>
        <w:spacing w:line="360" w:lineRule="auto"/>
      </w:pPr>
      <w:r w:rsidRPr="009A00CF">
        <w:t>Average background signal intensity was determined from recorded data from the negative control ‘blank’ plant samples for each exposure time group. Due to inconsistencies in detection of the signal given by the Easy-IC internal calibration function, signals corresponding with the  value of common contaminant, Diisooctyl phthalate (C</w:t>
      </w:r>
      <w:r w:rsidRPr="009A00CF">
        <w:rPr>
          <w:vertAlign w:val="subscript"/>
        </w:rPr>
        <w:t>24</w:t>
      </w:r>
      <w:r w:rsidRPr="009A00CF">
        <w:t>H</w:t>
      </w:r>
      <w:r w:rsidRPr="009A00CF">
        <w:rPr>
          <w:vertAlign w:val="subscript"/>
        </w:rPr>
        <w:t>38</w:t>
      </w:r>
      <w:r w:rsidRPr="009A00CF">
        <w:t>O</w:t>
      </w:r>
      <w:r w:rsidRPr="009A00CF">
        <w:rPr>
          <w:vertAlign w:val="subscript"/>
        </w:rPr>
        <w:t>4</w:t>
      </w:r>
      <w:r w:rsidRPr="009A00CF">
        <w:t xml:space="preserve">, 391.2843), was used as an indicator of calibration stability </w:t>
      </w:r>
      <w:r w:rsidRPr="009A00CF">
        <w:fldChar w:fldCharType="begin" w:fldLock="1"/>
      </w:r>
      <w:r w:rsidR="006F3575">
        <w:instrText>ADDIN CSL_CITATION {"citationItems":[{"id":"ITEM-1","itemData":{"DOI":"10.1016/j.aca.2008.04.043","ISSN":"00032670","PMID":"18790129","abstract":"With the invention of electrospray ionization and matrix-assisted laser desorption/ionization, scientists employing modern mass spectrometry naturally face new challenges with respect to background interferences and contaminants that might not play a significant role in traditional or other analytical techniques. Efforts to continuously minimize sample volumes and measurable concentrations increase the need to understand where these interferences come from, how they can be identified, and if they can be eliminated. Knowledge of identity enables their use as internal calibrants for accurate mass measurements. This review/tutorial summarizes current literature on reported contaminants and introduces a number of novel interferences that have been observed and identified in our laboratories over the past decade. These include both compounds of proteinaceous and non-proteinaceous nature. In the supplemental data a spreadsheet is provided that contains a searchable ion list of all compounds identified to date. © 2008 Elsevier B.V. All rights reserved.","author":[{"dropping-particle":"","family":"Keller","given":"Bernd O.","non-dropping-particle":"","parse-names":false,"suffix":""},{"dropping-particle":"","family":"Sui","given":"Jie","non-dropping-particle":"","parse-names":false,"suffix":""},{"dropping-particle":"","family":"Young","given":"Alex B.","non-dropping-particle":"","parse-names":false,"suffix":""},{"dropping-particle":"","family":"Whittal","given":"Randy M.","non-dropping-particle":"","parse-names":false,"suffix":""}],"container-title":"Analytica Chimica Acta","id":"ITEM-1","issued":{"date-parts":[["2008"]]},"title":"Interferences and contaminants encountered in modern mass spectrometry","type":"article"},"uris":["http://www.mendeley.com/documents/?uuid=bcc08069-cad7-47e5-8ce8-a3634ee6fcd2"]}],"mendeley":{"formattedCitation":"(178)","plainTextFormattedCitation":"(178)","previouslyFormattedCitation":"(177)"},"properties":{"noteIndex":0},"schema":"https://github.com/citation-style-language/schema/raw/master/csl-citation.json"}</w:instrText>
      </w:r>
      <w:r w:rsidRPr="009A00CF">
        <w:fldChar w:fldCharType="separate"/>
      </w:r>
      <w:r w:rsidR="006F3575" w:rsidRPr="006F3575">
        <w:rPr>
          <w:noProof/>
        </w:rPr>
        <w:t>(178)</w:t>
      </w:r>
      <w:r w:rsidRPr="009A00CF">
        <w:fldChar w:fldCharType="end"/>
      </w:r>
      <w:r w:rsidRPr="009A00CF">
        <w:t xml:space="preserve">. Diisooctyl phthalate is a plasticiser derived from laboratory equipment, which commonly occurs as a contaminant where equipment has been sterilised through autoclaving, as in this study. </w:t>
      </w:r>
    </w:p>
    <w:p w14:paraId="1979AD88" w14:textId="77777777" w:rsidR="002F7BD6" w:rsidRPr="009A00CF" w:rsidRDefault="002F7BD6" w:rsidP="002F7BD6">
      <w:pPr>
        <w:spacing w:line="360" w:lineRule="auto"/>
      </w:pPr>
      <w:r w:rsidRPr="009A00CF">
        <w:t>The following criteria needed to be met to justify identification of signals as the target analytes. All signals reported meet each of the following criteria, unless otherwise noted:</w:t>
      </w:r>
    </w:p>
    <w:p w14:paraId="6C030C86" w14:textId="6C77FEED" w:rsidR="002F7BD6" w:rsidRPr="009A00CF" w:rsidRDefault="002F7BD6" w:rsidP="002F7BD6">
      <w:pPr>
        <w:pStyle w:val="ListParagraph"/>
        <w:numPr>
          <w:ilvl w:val="0"/>
          <w:numId w:val="27"/>
        </w:numPr>
        <w:spacing w:line="360" w:lineRule="auto"/>
      </w:pPr>
      <w:r w:rsidRPr="009A00CF">
        <w:t xml:space="preserve">Mass accuracy &lt; 1 ppm where </w:t>
      </w:r>
      <w:r w:rsidR="007742D5">
        <w:t xml:space="preserve">instrument </w:t>
      </w:r>
      <w:r w:rsidRPr="009A00CF">
        <w:t xml:space="preserve">calibration &lt; 1 ppm. </w:t>
      </w:r>
    </w:p>
    <w:p w14:paraId="4C0473E1" w14:textId="77777777" w:rsidR="002F7BD6" w:rsidRPr="009A00CF" w:rsidRDefault="002F7BD6" w:rsidP="002F7BD6">
      <w:pPr>
        <w:pStyle w:val="ListParagraph"/>
        <w:numPr>
          <w:ilvl w:val="0"/>
          <w:numId w:val="27"/>
        </w:numPr>
        <w:spacing w:line="360" w:lineRule="auto"/>
      </w:pPr>
      <w:r w:rsidRPr="009A00CF">
        <w:t xml:space="preserve">Signal intensity must be above estimated background intensity. </w:t>
      </w:r>
    </w:p>
    <w:p w14:paraId="61DE5AAC" w14:textId="77777777" w:rsidR="002F7BD6" w:rsidRPr="009A00CF" w:rsidRDefault="002F7BD6" w:rsidP="002F7BD6">
      <w:pPr>
        <w:pStyle w:val="ListParagraph"/>
        <w:numPr>
          <w:ilvl w:val="0"/>
          <w:numId w:val="27"/>
        </w:numPr>
        <w:spacing w:line="360" w:lineRule="auto"/>
      </w:pPr>
      <w:r w:rsidRPr="009A00CF">
        <w:t>Signal must appear at numerous time points in the extracted ion plot where signals must have a mass accuracy of &lt; 1 ppm and intensity above estimated background signal intensity at each indicated time point.</w:t>
      </w:r>
    </w:p>
    <w:p w14:paraId="2A4973D1" w14:textId="77777777" w:rsidR="002F7BD6" w:rsidRPr="009A00CF" w:rsidRDefault="002F7BD6" w:rsidP="002F7BD6">
      <w:pPr>
        <w:pStyle w:val="ListParagraph"/>
        <w:numPr>
          <w:ilvl w:val="0"/>
          <w:numId w:val="27"/>
        </w:numPr>
        <w:spacing w:line="360" w:lineRule="auto"/>
      </w:pPr>
      <w:r w:rsidRPr="009A00CF">
        <w:t>Signals forming each isotopic cluster must match up with theoretical representations of isotopic clusters for each compound.</w:t>
      </w:r>
    </w:p>
    <w:p w14:paraId="6764A305" w14:textId="77777777" w:rsidR="002F7BD6" w:rsidRPr="009A00CF" w:rsidRDefault="002F7BD6" w:rsidP="00CB7A9A">
      <w:pPr>
        <w:spacing w:line="360" w:lineRule="auto"/>
        <w:ind w:left="360"/>
      </w:pPr>
      <w:r w:rsidRPr="009A00CF">
        <w:lastRenderedPageBreak/>
        <w:t xml:space="preserve">As recorded signals are predicted to occur at intensities close to limits of detection, signals below estimated background intensity have been presented but highlighted clearly and should be interpreted with a degree of caution. Signals with mass accuracies of between 1 and &lt; 3 ppm </w:t>
      </w:r>
    </w:p>
    <w:tbl>
      <w:tblPr>
        <w:tblStyle w:val="TableGrid"/>
        <w:tblpPr w:leftFromText="180" w:rightFromText="180" w:vertAnchor="page" w:horzAnchor="margin" w:tblpY="4586"/>
        <w:tblW w:w="8886" w:type="dxa"/>
        <w:tblLook w:val="04A0" w:firstRow="1" w:lastRow="0" w:firstColumn="1" w:lastColumn="0" w:noHBand="0" w:noVBand="1"/>
      </w:tblPr>
      <w:tblGrid>
        <w:gridCol w:w="498"/>
        <w:gridCol w:w="2891"/>
        <w:gridCol w:w="1285"/>
        <w:gridCol w:w="1053"/>
        <w:gridCol w:w="1053"/>
        <w:gridCol w:w="1053"/>
        <w:gridCol w:w="1053"/>
      </w:tblGrid>
      <w:tr w:rsidR="002F7BD6" w:rsidRPr="009A00CF" w14:paraId="2B384C7D" w14:textId="77777777" w:rsidTr="002F7BD6">
        <w:trPr>
          <w:trHeight w:val="464"/>
        </w:trPr>
        <w:tc>
          <w:tcPr>
            <w:tcW w:w="3389" w:type="dxa"/>
            <w:gridSpan w:val="2"/>
            <w:vMerge w:val="restart"/>
            <w:shd w:val="clear" w:color="auto" w:fill="E7E6E6" w:themeFill="background2"/>
          </w:tcPr>
          <w:p w14:paraId="1ACEDB99" w14:textId="77777777" w:rsidR="002F7BD6" w:rsidRPr="009A00CF" w:rsidRDefault="002F7BD6" w:rsidP="002F7BD6">
            <w:pPr>
              <w:spacing w:after="160"/>
              <w:jc w:val="center"/>
              <w:rPr>
                <w:b/>
                <w:bCs/>
                <w:sz w:val="18"/>
                <w:szCs w:val="18"/>
              </w:rPr>
            </w:pPr>
            <w:r w:rsidRPr="009A00CF">
              <w:rPr>
                <w:b/>
                <w:bCs/>
                <w:sz w:val="18"/>
                <w:szCs w:val="18"/>
              </w:rPr>
              <w:t>Chemical Compound</w:t>
            </w:r>
          </w:p>
        </w:tc>
        <w:tc>
          <w:tcPr>
            <w:tcW w:w="1285" w:type="dxa"/>
            <w:vMerge w:val="restart"/>
            <w:shd w:val="clear" w:color="auto" w:fill="E7E6E6" w:themeFill="background2"/>
            <w:noWrap/>
            <w:hideMark/>
          </w:tcPr>
          <w:p w14:paraId="0CCB3BD3" w14:textId="77777777" w:rsidR="002F7BD6" w:rsidRPr="009A00CF" w:rsidRDefault="002F7BD6" w:rsidP="002F7BD6">
            <w:pPr>
              <w:spacing w:after="160"/>
              <w:jc w:val="center"/>
              <w:rPr>
                <w:b/>
                <w:bCs/>
                <w:sz w:val="18"/>
                <w:szCs w:val="18"/>
              </w:rPr>
            </w:pPr>
            <w:r w:rsidRPr="009A00CF">
              <w:rPr>
                <w:b/>
                <w:bCs/>
                <w:sz w:val="18"/>
                <w:szCs w:val="18"/>
              </w:rPr>
              <w:t>Chemical Formula</w:t>
            </w:r>
          </w:p>
        </w:tc>
        <w:tc>
          <w:tcPr>
            <w:tcW w:w="4212" w:type="dxa"/>
            <w:gridSpan w:val="4"/>
            <w:shd w:val="clear" w:color="auto" w:fill="E7E6E6" w:themeFill="background2"/>
            <w:noWrap/>
          </w:tcPr>
          <w:p w14:paraId="6BC2CCD1" w14:textId="77777777" w:rsidR="002F7BD6" w:rsidRPr="009A00CF" w:rsidRDefault="002F7BD6" w:rsidP="002F7BD6">
            <w:pPr>
              <w:spacing w:after="160"/>
              <w:jc w:val="center"/>
              <w:rPr>
                <w:b/>
                <w:bCs/>
                <w:sz w:val="18"/>
                <w:szCs w:val="18"/>
              </w:rPr>
            </w:pPr>
            <w:r w:rsidRPr="009A00CF">
              <w:rPr>
                <w:b/>
                <w:bCs/>
                <w:sz w:val="18"/>
                <w:szCs w:val="18"/>
              </w:rPr>
              <w:t>Theoretical Monoisotopic Mass</w:t>
            </w:r>
          </w:p>
        </w:tc>
      </w:tr>
      <w:tr w:rsidR="002F7BD6" w:rsidRPr="009A00CF" w14:paraId="78BB7AD1" w14:textId="77777777" w:rsidTr="002F7BD6">
        <w:trPr>
          <w:trHeight w:val="464"/>
        </w:trPr>
        <w:tc>
          <w:tcPr>
            <w:tcW w:w="3389" w:type="dxa"/>
            <w:gridSpan w:val="2"/>
            <w:vMerge/>
            <w:shd w:val="clear" w:color="auto" w:fill="E7E6E6" w:themeFill="background2"/>
          </w:tcPr>
          <w:p w14:paraId="29DB13E1" w14:textId="77777777" w:rsidR="002F7BD6" w:rsidRPr="009A00CF" w:rsidRDefault="002F7BD6" w:rsidP="002F7BD6">
            <w:pPr>
              <w:jc w:val="center"/>
              <w:rPr>
                <w:b/>
                <w:bCs/>
                <w:sz w:val="18"/>
                <w:szCs w:val="18"/>
              </w:rPr>
            </w:pPr>
          </w:p>
        </w:tc>
        <w:tc>
          <w:tcPr>
            <w:tcW w:w="1285" w:type="dxa"/>
            <w:vMerge/>
            <w:shd w:val="clear" w:color="auto" w:fill="E7E6E6" w:themeFill="background2"/>
            <w:noWrap/>
          </w:tcPr>
          <w:p w14:paraId="5496689E" w14:textId="77777777" w:rsidR="002F7BD6" w:rsidRPr="009A00CF" w:rsidRDefault="002F7BD6" w:rsidP="002F7BD6">
            <w:pPr>
              <w:jc w:val="center"/>
              <w:rPr>
                <w:b/>
                <w:bCs/>
                <w:sz w:val="18"/>
                <w:szCs w:val="18"/>
              </w:rPr>
            </w:pPr>
          </w:p>
        </w:tc>
        <w:tc>
          <w:tcPr>
            <w:tcW w:w="1053" w:type="dxa"/>
            <w:shd w:val="clear" w:color="auto" w:fill="E7E6E6" w:themeFill="background2"/>
            <w:noWrap/>
          </w:tcPr>
          <w:p w14:paraId="293852FC" w14:textId="77777777" w:rsidR="002F7BD6" w:rsidRPr="009A00CF" w:rsidRDefault="002F7BD6" w:rsidP="002F7BD6">
            <w:pPr>
              <w:jc w:val="center"/>
              <w:rPr>
                <w:b/>
                <w:bCs/>
                <w:sz w:val="18"/>
                <w:szCs w:val="18"/>
              </w:rPr>
            </w:pPr>
            <w:r w:rsidRPr="009A00CF">
              <w:rPr>
                <w:b/>
                <w:bCs/>
                <w:sz w:val="18"/>
                <w:szCs w:val="18"/>
              </w:rPr>
              <w:t>[M]</w:t>
            </w:r>
          </w:p>
        </w:tc>
        <w:tc>
          <w:tcPr>
            <w:tcW w:w="1053" w:type="dxa"/>
            <w:shd w:val="clear" w:color="auto" w:fill="E7E6E6" w:themeFill="background2"/>
            <w:noWrap/>
          </w:tcPr>
          <w:p w14:paraId="70D4625D" w14:textId="77777777" w:rsidR="002F7BD6" w:rsidRPr="009A00CF" w:rsidRDefault="002F7BD6" w:rsidP="002F7BD6">
            <w:pPr>
              <w:jc w:val="center"/>
              <w:rPr>
                <w:b/>
                <w:bCs/>
                <w:sz w:val="18"/>
                <w:szCs w:val="18"/>
              </w:rPr>
            </w:pPr>
            <w:r w:rsidRPr="009A00CF">
              <w:rPr>
                <w:b/>
                <w:bCs/>
                <w:sz w:val="18"/>
                <w:szCs w:val="18"/>
              </w:rPr>
              <w:t xml:space="preserve">[M + </w:t>
            </w:r>
            <w:proofErr w:type="gramStart"/>
            <w:r w:rsidRPr="009A00CF">
              <w:rPr>
                <w:b/>
                <w:bCs/>
                <w:sz w:val="18"/>
                <w:szCs w:val="18"/>
              </w:rPr>
              <w:t>H]</w:t>
            </w:r>
            <w:r w:rsidRPr="009A00CF">
              <w:rPr>
                <w:b/>
                <w:bCs/>
                <w:sz w:val="18"/>
                <w:szCs w:val="18"/>
                <w:vertAlign w:val="superscript"/>
              </w:rPr>
              <w:t>+</w:t>
            </w:r>
            <w:proofErr w:type="gramEnd"/>
          </w:p>
        </w:tc>
        <w:tc>
          <w:tcPr>
            <w:tcW w:w="1053" w:type="dxa"/>
            <w:shd w:val="clear" w:color="auto" w:fill="E7E6E6" w:themeFill="background2"/>
            <w:noWrap/>
          </w:tcPr>
          <w:p w14:paraId="1ECE7B4E" w14:textId="77777777" w:rsidR="002F7BD6" w:rsidRPr="009A00CF" w:rsidRDefault="002F7BD6" w:rsidP="002F7BD6">
            <w:pPr>
              <w:jc w:val="center"/>
              <w:rPr>
                <w:b/>
                <w:bCs/>
                <w:sz w:val="18"/>
                <w:szCs w:val="18"/>
              </w:rPr>
            </w:pPr>
            <w:r w:rsidRPr="009A00CF">
              <w:rPr>
                <w:b/>
                <w:bCs/>
                <w:sz w:val="18"/>
                <w:szCs w:val="18"/>
              </w:rPr>
              <w:t xml:space="preserve">[M + </w:t>
            </w:r>
            <w:proofErr w:type="gramStart"/>
            <w:r w:rsidRPr="009A00CF">
              <w:rPr>
                <w:b/>
                <w:bCs/>
                <w:sz w:val="18"/>
                <w:szCs w:val="18"/>
              </w:rPr>
              <w:t>K]</w:t>
            </w:r>
            <w:r w:rsidRPr="009A00CF">
              <w:rPr>
                <w:b/>
                <w:bCs/>
                <w:sz w:val="18"/>
                <w:szCs w:val="18"/>
                <w:vertAlign w:val="superscript"/>
              </w:rPr>
              <w:t>+</w:t>
            </w:r>
            <w:proofErr w:type="gramEnd"/>
          </w:p>
        </w:tc>
        <w:tc>
          <w:tcPr>
            <w:tcW w:w="1053" w:type="dxa"/>
            <w:shd w:val="clear" w:color="auto" w:fill="E7E6E6" w:themeFill="background2"/>
            <w:noWrap/>
          </w:tcPr>
          <w:p w14:paraId="725D1A01" w14:textId="77777777" w:rsidR="002F7BD6" w:rsidRPr="009A00CF" w:rsidRDefault="002F7BD6" w:rsidP="002F7BD6">
            <w:pPr>
              <w:jc w:val="center"/>
              <w:rPr>
                <w:b/>
                <w:bCs/>
                <w:sz w:val="18"/>
                <w:szCs w:val="18"/>
              </w:rPr>
            </w:pPr>
            <w:r w:rsidRPr="009A00CF">
              <w:rPr>
                <w:b/>
                <w:bCs/>
                <w:sz w:val="18"/>
                <w:szCs w:val="18"/>
              </w:rPr>
              <w:t xml:space="preserve">[M + </w:t>
            </w:r>
            <w:proofErr w:type="gramStart"/>
            <w:r w:rsidRPr="009A00CF">
              <w:rPr>
                <w:b/>
                <w:bCs/>
                <w:sz w:val="18"/>
                <w:szCs w:val="18"/>
              </w:rPr>
              <w:t>Na]</w:t>
            </w:r>
            <w:r w:rsidRPr="009A00CF">
              <w:rPr>
                <w:b/>
                <w:bCs/>
                <w:sz w:val="18"/>
                <w:szCs w:val="18"/>
                <w:vertAlign w:val="superscript"/>
              </w:rPr>
              <w:t>+</w:t>
            </w:r>
            <w:proofErr w:type="gramEnd"/>
          </w:p>
        </w:tc>
      </w:tr>
      <w:tr w:rsidR="002F7BD6" w:rsidRPr="009A00CF" w14:paraId="074CCBE2" w14:textId="77777777" w:rsidTr="002F7BD6">
        <w:trPr>
          <w:trHeight w:val="335"/>
        </w:trPr>
        <w:tc>
          <w:tcPr>
            <w:tcW w:w="498" w:type="dxa"/>
            <w:vMerge w:val="restart"/>
            <w:shd w:val="clear" w:color="auto" w:fill="E7E6E6" w:themeFill="background2"/>
            <w:textDirection w:val="btLr"/>
          </w:tcPr>
          <w:p w14:paraId="4B6397D7" w14:textId="77777777" w:rsidR="002F7BD6" w:rsidRPr="009A00CF" w:rsidRDefault="002F7BD6" w:rsidP="002F7BD6">
            <w:pPr>
              <w:ind w:left="113" w:right="113"/>
              <w:jc w:val="center"/>
              <w:rPr>
                <w:b/>
                <w:bCs/>
                <w:sz w:val="18"/>
                <w:szCs w:val="18"/>
              </w:rPr>
            </w:pPr>
            <w:r w:rsidRPr="009A00CF">
              <w:rPr>
                <w:b/>
                <w:bCs/>
                <w:sz w:val="18"/>
                <w:szCs w:val="18"/>
              </w:rPr>
              <w:t>Metronidazole</w:t>
            </w:r>
          </w:p>
        </w:tc>
        <w:tc>
          <w:tcPr>
            <w:tcW w:w="2891" w:type="dxa"/>
            <w:shd w:val="clear" w:color="auto" w:fill="FFFFFF" w:themeFill="background1"/>
            <w:noWrap/>
            <w:hideMark/>
          </w:tcPr>
          <w:p w14:paraId="46C4ECF2" w14:textId="77777777" w:rsidR="002F7BD6" w:rsidRPr="009A00CF" w:rsidRDefault="002F7BD6" w:rsidP="002F7BD6">
            <w:pPr>
              <w:spacing w:after="160"/>
              <w:rPr>
                <w:b/>
                <w:bCs/>
                <w:sz w:val="18"/>
                <w:szCs w:val="18"/>
              </w:rPr>
            </w:pPr>
            <w:r w:rsidRPr="009A00CF">
              <w:rPr>
                <w:b/>
                <w:bCs/>
                <w:sz w:val="18"/>
                <w:szCs w:val="18"/>
              </w:rPr>
              <w:t>Metronidazole</w:t>
            </w:r>
          </w:p>
        </w:tc>
        <w:tc>
          <w:tcPr>
            <w:tcW w:w="1285" w:type="dxa"/>
            <w:shd w:val="clear" w:color="auto" w:fill="FFFFFF" w:themeFill="background1"/>
            <w:noWrap/>
            <w:hideMark/>
          </w:tcPr>
          <w:p w14:paraId="0BC2D197" w14:textId="77777777" w:rsidR="002F7BD6" w:rsidRPr="009A00CF" w:rsidRDefault="002F7BD6" w:rsidP="002F7BD6">
            <w:pPr>
              <w:spacing w:after="160"/>
              <w:jc w:val="center"/>
              <w:rPr>
                <w:sz w:val="20"/>
                <w:szCs w:val="20"/>
              </w:rPr>
            </w:pPr>
            <w:r w:rsidRPr="009A00CF">
              <w:rPr>
                <w:sz w:val="20"/>
                <w:szCs w:val="20"/>
              </w:rPr>
              <w:t>C</w:t>
            </w:r>
            <w:r w:rsidRPr="009A00CF">
              <w:rPr>
                <w:sz w:val="20"/>
                <w:szCs w:val="20"/>
                <w:vertAlign w:val="subscript"/>
              </w:rPr>
              <w:t>6</w:t>
            </w:r>
            <w:r w:rsidRPr="009A00CF">
              <w:rPr>
                <w:sz w:val="20"/>
                <w:szCs w:val="20"/>
              </w:rPr>
              <w:t>H</w:t>
            </w:r>
            <w:r w:rsidRPr="009A00CF">
              <w:rPr>
                <w:sz w:val="20"/>
                <w:szCs w:val="20"/>
                <w:vertAlign w:val="subscript"/>
              </w:rPr>
              <w:t>9</w:t>
            </w:r>
            <w:r w:rsidRPr="009A00CF">
              <w:rPr>
                <w:sz w:val="20"/>
                <w:szCs w:val="20"/>
              </w:rPr>
              <w:t>N</w:t>
            </w:r>
            <w:r w:rsidRPr="009A00CF">
              <w:rPr>
                <w:sz w:val="20"/>
                <w:szCs w:val="20"/>
                <w:vertAlign w:val="subscript"/>
              </w:rPr>
              <w:t>3</w:t>
            </w:r>
            <w:r w:rsidRPr="009A00CF">
              <w:rPr>
                <w:sz w:val="20"/>
                <w:szCs w:val="20"/>
              </w:rPr>
              <w:t>O</w:t>
            </w:r>
            <w:r w:rsidRPr="009A00CF">
              <w:rPr>
                <w:sz w:val="20"/>
                <w:szCs w:val="20"/>
                <w:vertAlign w:val="subscript"/>
              </w:rPr>
              <w:t>3</w:t>
            </w:r>
          </w:p>
        </w:tc>
        <w:tc>
          <w:tcPr>
            <w:tcW w:w="1053" w:type="dxa"/>
            <w:shd w:val="clear" w:color="auto" w:fill="FFFFFF" w:themeFill="background1"/>
            <w:noWrap/>
            <w:hideMark/>
          </w:tcPr>
          <w:p w14:paraId="4BEF40E2" w14:textId="77777777" w:rsidR="002F7BD6" w:rsidRPr="009A00CF" w:rsidRDefault="002F7BD6" w:rsidP="002F7BD6">
            <w:pPr>
              <w:spacing w:after="160"/>
              <w:jc w:val="center"/>
              <w:rPr>
                <w:sz w:val="20"/>
                <w:szCs w:val="20"/>
              </w:rPr>
            </w:pPr>
            <w:r w:rsidRPr="009A00CF">
              <w:rPr>
                <w:sz w:val="20"/>
                <w:szCs w:val="20"/>
              </w:rPr>
              <w:t>171.0638</w:t>
            </w:r>
          </w:p>
        </w:tc>
        <w:tc>
          <w:tcPr>
            <w:tcW w:w="1053" w:type="dxa"/>
            <w:shd w:val="clear" w:color="auto" w:fill="FFFFFF" w:themeFill="background1"/>
            <w:noWrap/>
            <w:hideMark/>
          </w:tcPr>
          <w:p w14:paraId="3498EC54" w14:textId="77777777" w:rsidR="002F7BD6" w:rsidRPr="009A00CF" w:rsidRDefault="002F7BD6" w:rsidP="002F7BD6">
            <w:pPr>
              <w:spacing w:after="160"/>
              <w:jc w:val="center"/>
              <w:rPr>
                <w:sz w:val="20"/>
                <w:szCs w:val="20"/>
              </w:rPr>
            </w:pPr>
            <w:r w:rsidRPr="009A00CF">
              <w:rPr>
                <w:sz w:val="20"/>
                <w:szCs w:val="20"/>
              </w:rPr>
              <w:t>172.0717</w:t>
            </w:r>
          </w:p>
        </w:tc>
        <w:tc>
          <w:tcPr>
            <w:tcW w:w="1053" w:type="dxa"/>
            <w:shd w:val="clear" w:color="auto" w:fill="FFFFFF" w:themeFill="background1"/>
            <w:noWrap/>
            <w:hideMark/>
          </w:tcPr>
          <w:p w14:paraId="69AF1E44" w14:textId="77777777" w:rsidR="002F7BD6" w:rsidRPr="009A00CF" w:rsidRDefault="002F7BD6" w:rsidP="002F7BD6">
            <w:pPr>
              <w:spacing w:after="160"/>
              <w:jc w:val="center"/>
              <w:rPr>
                <w:sz w:val="20"/>
                <w:szCs w:val="20"/>
              </w:rPr>
            </w:pPr>
            <w:r w:rsidRPr="009A00CF">
              <w:rPr>
                <w:sz w:val="20"/>
                <w:szCs w:val="20"/>
              </w:rPr>
              <w:t>210.0275</w:t>
            </w:r>
          </w:p>
        </w:tc>
        <w:tc>
          <w:tcPr>
            <w:tcW w:w="1053" w:type="dxa"/>
            <w:shd w:val="clear" w:color="auto" w:fill="FFFFFF" w:themeFill="background1"/>
            <w:noWrap/>
            <w:hideMark/>
          </w:tcPr>
          <w:p w14:paraId="7E29090A" w14:textId="77777777" w:rsidR="002F7BD6" w:rsidRPr="009A00CF" w:rsidRDefault="002F7BD6" w:rsidP="002F7BD6">
            <w:pPr>
              <w:spacing w:after="160"/>
              <w:jc w:val="center"/>
              <w:rPr>
                <w:sz w:val="20"/>
                <w:szCs w:val="20"/>
              </w:rPr>
            </w:pPr>
            <w:r w:rsidRPr="009A00CF">
              <w:rPr>
                <w:sz w:val="20"/>
                <w:szCs w:val="20"/>
              </w:rPr>
              <w:t>194.0536</w:t>
            </w:r>
          </w:p>
        </w:tc>
      </w:tr>
      <w:tr w:rsidR="002F7BD6" w:rsidRPr="009A00CF" w14:paraId="62B0F924" w14:textId="77777777" w:rsidTr="002F7BD6">
        <w:trPr>
          <w:trHeight w:val="602"/>
        </w:trPr>
        <w:tc>
          <w:tcPr>
            <w:tcW w:w="498" w:type="dxa"/>
            <w:vMerge/>
          </w:tcPr>
          <w:p w14:paraId="28364B56" w14:textId="77777777" w:rsidR="002F7BD6" w:rsidRPr="009A00CF" w:rsidRDefault="002F7BD6" w:rsidP="002F7BD6">
            <w:pPr>
              <w:rPr>
                <w:sz w:val="18"/>
                <w:szCs w:val="18"/>
              </w:rPr>
            </w:pPr>
          </w:p>
        </w:tc>
        <w:tc>
          <w:tcPr>
            <w:tcW w:w="2891" w:type="dxa"/>
            <w:shd w:val="clear" w:color="auto" w:fill="FFFFFF" w:themeFill="background1"/>
            <w:noWrap/>
            <w:hideMark/>
          </w:tcPr>
          <w:p w14:paraId="45F4D87E" w14:textId="77777777" w:rsidR="002F7BD6" w:rsidRPr="009A00CF" w:rsidRDefault="002F7BD6" w:rsidP="002F7BD6">
            <w:pPr>
              <w:spacing w:after="160"/>
              <w:rPr>
                <w:sz w:val="18"/>
                <w:szCs w:val="18"/>
              </w:rPr>
            </w:pPr>
            <w:r w:rsidRPr="009A00CF">
              <w:rPr>
                <w:sz w:val="18"/>
                <w:szCs w:val="18"/>
              </w:rPr>
              <w:t>Hydroxymetronidazole (1-(2-hydroxyethyl)-2-hydroxymethyl-5-nitromidazole)</w:t>
            </w:r>
          </w:p>
        </w:tc>
        <w:tc>
          <w:tcPr>
            <w:tcW w:w="1285" w:type="dxa"/>
            <w:shd w:val="clear" w:color="auto" w:fill="FFFFFF" w:themeFill="background1"/>
            <w:noWrap/>
            <w:hideMark/>
          </w:tcPr>
          <w:p w14:paraId="5D2220BB" w14:textId="77777777" w:rsidR="002F7BD6" w:rsidRPr="009A00CF" w:rsidRDefault="002F7BD6" w:rsidP="002F7BD6">
            <w:pPr>
              <w:spacing w:after="160"/>
              <w:jc w:val="center"/>
              <w:rPr>
                <w:sz w:val="20"/>
                <w:szCs w:val="20"/>
              </w:rPr>
            </w:pPr>
            <w:r w:rsidRPr="009A00CF">
              <w:rPr>
                <w:sz w:val="20"/>
                <w:szCs w:val="20"/>
              </w:rPr>
              <w:t>C</w:t>
            </w:r>
            <w:r w:rsidRPr="009A00CF">
              <w:rPr>
                <w:sz w:val="20"/>
                <w:szCs w:val="20"/>
                <w:vertAlign w:val="subscript"/>
              </w:rPr>
              <w:t>6</w:t>
            </w:r>
            <w:r w:rsidRPr="009A00CF">
              <w:rPr>
                <w:sz w:val="20"/>
                <w:szCs w:val="20"/>
              </w:rPr>
              <w:t>H</w:t>
            </w:r>
            <w:r w:rsidRPr="009A00CF">
              <w:rPr>
                <w:sz w:val="20"/>
                <w:szCs w:val="20"/>
                <w:vertAlign w:val="subscript"/>
              </w:rPr>
              <w:t>9</w:t>
            </w:r>
            <w:r w:rsidRPr="009A00CF">
              <w:rPr>
                <w:sz w:val="20"/>
                <w:szCs w:val="20"/>
              </w:rPr>
              <w:t>N</w:t>
            </w:r>
            <w:r w:rsidRPr="009A00CF">
              <w:rPr>
                <w:sz w:val="20"/>
                <w:szCs w:val="20"/>
                <w:vertAlign w:val="subscript"/>
              </w:rPr>
              <w:t>3</w:t>
            </w:r>
            <w:r w:rsidRPr="009A00CF">
              <w:rPr>
                <w:sz w:val="20"/>
                <w:szCs w:val="20"/>
              </w:rPr>
              <w:t>O</w:t>
            </w:r>
            <w:r w:rsidRPr="009A00CF">
              <w:rPr>
                <w:sz w:val="20"/>
                <w:szCs w:val="20"/>
                <w:vertAlign w:val="subscript"/>
              </w:rPr>
              <w:t>4</w:t>
            </w:r>
          </w:p>
        </w:tc>
        <w:tc>
          <w:tcPr>
            <w:tcW w:w="1053" w:type="dxa"/>
            <w:shd w:val="clear" w:color="auto" w:fill="FFFFFF" w:themeFill="background1"/>
            <w:noWrap/>
            <w:hideMark/>
          </w:tcPr>
          <w:p w14:paraId="014E804D" w14:textId="77777777" w:rsidR="002F7BD6" w:rsidRPr="009A00CF" w:rsidRDefault="002F7BD6" w:rsidP="002F7BD6">
            <w:pPr>
              <w:spacing w:after="160"/>
              <w:jc w:val="center"/>
              <w:rPr>
                <w:sz w:val="20"/>
                <w:szCs w:val="20"/>
              </w:rPr>
            </w:pPr>
            <w:r w:rsidRPr="009A00CF">
              <w:rPr>
                <w:sz w:val="20"/>
                <w:szCs w:val="20"/>
              </w:rPr>
              <w:t>187.0588</w:t>
            </w:r>
          </w:p>
        </w:tc>
        <w:tc>
          <w:tcPr>
            <w:tcW w:w="1053" w:type="dxa"/>
            <w:shd w:val="clear" w:color="auto" w:fill="FFFFFF" w:themeFill="background1"/>
            <w:noWrap/>
            <w:hideMark/>
          </w:tcPr>
          <w:p w14:paraId="3B9CBFB2" w14:textId="77777777" w:rsidR="002F7BD6" w:rsidRPr="009A00CF" w:rsidRDefault="002F7BD6" w:rsidP="002F7BD6">
            <w:pPr>
              <w:spacing w:after="160"/>
              <w:jc w:val="center"/>
              <w:rPr>
                <w:sz w:val="20"/>
                <w:szCs w:val="20"/>
              </w:rPr>
            </w:pPr>
            <w:r w:rsidRPr="009A00CF">
              <w:rPr>
                <w:sz w:val="20"/>
                <w:szCs w:val="20"/>
              </w:rPr>
              <w:t>188.0666</w:t>
            </w:r>
          </w:p>
        </w:tc>
        <w:tc>
          <w:tcPr>
            <w:tcW w:w="1053" w:type="dxa"/>
            <w:shd w:val="clear" w:color="auto" w:fill="FFFFFF" w:themeFill="background1"/>
            <w:noWrap/>
            <w:hideMark/>
          </w:tcPr>
          <w:p w14:paraId="0772F293" w14:textId="77777777" w:rsidR="002F7BD6" w:rsidRPr="009A00CF" w:rsidRDefault="002F7BD6" w:rsidP="002F7BD6">
            <w:pPr>
              <w:spacing w:after="160"/>
              <w:jc w:val="center"/>
              <w:rPr>
                <w:sz w:val="20"/>
                <w:szCs w:val="20"/>
              </w:rPr>
            </w:pPr>
            <w:r w:rsidRPr="009A00CF">
              <w:rPr>
                <w:sz w:val="20"/>
                <w:szCs w:val="20"/>
              </w:rPr>
              <w:t>226.0225</w:t>
            </w:r>
          </w:p>
        </w:tc>
        <w:tc>
          <w:tcPr>
            <w:tcW w:w="1053" w:type="dxa"/>
            <w:shd w:val="clear" w:color="auto" w:fill="FFFFFF" w:themeFill="background1"/>
            <w:noWrap/>
            <w:hideMark/>
          </w:tcPr>
          <w:p w14:paraId="5FD0A759" w14:textId="77777777" w:rsidR="002F7BD6" w:rsidRPr="009A00CF" w:rsidRDefault="002F7BD6" w:rsidP="002F7BD6">
            <w:pPr>
              <w:spacing w:after="160"/>
              <w:jc w:val="center"/>
              <w:rPr>
                <w:sz w:val="20"/>
                <w:szCs w:val="20"/>
              </w:rPr>
            </w:pPr>
            <w:r w:rsidRPr="009A00CF">
              <w:rPr>
                <w:sz w:val="20"/>
                <w:szCs w:val="20"/>
              </w:rPr>
              <w:t>210.0485</w:t>
            </w:r>
          </w:p>
        </w:tc>
      </w:tr>
      <w:tr w:rsidR="002F7BD6" w:rsidRPr="009A00CF" w14:paraId="4FA4CA3A" w14:textId="77777777" w:rsidTr="002F7BD6">
        <w:trPr>
          <w:trHeight w:val="399"/>
        </w:trPr>
        <w:tc>
          <w:tcPr>
            <w:tcW w:w="498" w:type="dxa"/>
            <w:vMerge/>
          </w:tcPr>
          <w:p w14:paraId="3A52C4ED" w14:textId="77777777" w:rsidR="002F7BD6" w:rsidRPr="009A00CF" w:rsidRDefault="002F7BD6" w:rsidP="002F7BD6">
            <w:pPr>
              <w:rPr>
                <w:sz w:val="18"/>
                <w:szCs w:val="18"/>
              </w:rPr>
            </w:pPr>
          </w:p>
        </w:tc>
        <w:tc>
          <w:tcPr>
            <w:tcW w:w="2891" w:type="dxa"/>
            <w:shd w:val="clear" w:color="auto" w:fill="FFFFFF" w:themeFill="background1"/>
            <w:noWrap/>
            <w:hideMark/>
          </w:tcPr>
          <w:p w14:paraId="145992B0" w14:textId="77777777" w:rsidR="002F7BD6" w:rsidRPr="009A00CF" w:rsidRDefault="002F7BD6" w:rsidP="002F7BD6">
            <w:pPr>
              <w:spacing w:after="160"/>
              <w:rPr>
                <w:sz w:val="18"/>
                <w:szCs w:val="18"/>
              </w:rPr>
            </w:pPr>
            <w:r w:rsidRPr="009A00CF">
              <w:rPr>
                <w:sz w:val="18"/>
                <w:szCs w:val="18"/>
              </w:rPr>
              <w:t xml:space="preserve">2-methyl-5-nitroimidazole </w:t>
            </w:r>
          </w:p>
        </w:tc>
        <w:tc>
          <w:tcPr>
            <w:tcW w:w="1285" w:type="dxa"/>
            <w:shd w:val="clear" w:color="auto" w:fill="FFFFFF" w:themeFill="background1"/>
            <w:noWrap/>
            <w:hideMark/>
          </w:tcPr>
          <w:p w14:paraId="4B5D3491" w14:textId="77777777" w:rsidR="002F7BD6" w:rsidRPr="009A00CF" w:rsidRDefault="002F7BD6" w:rsidP="002F7BD6">
            <w:pPr>
              <w:spacing w:after="160"/>
              <w:jc w:val="center"/>
              <w:rPr>
                <w:sz w:val="20"/>
                <w:szCs w:val="20"/>
              </w:rPr>
            </w:pPr>
            <w:r w:rsidRPr="009A00CF">
              <w:rPr>
                <w:sz w:val="20"/>
                <w:szCs w:val="20"/>
              </w:rPr>
              <w:t>C</w:t>
            </w:r>
            <w:r w:rsidRPr="009A00CF">
              <w:rPr>
                <w:sz w:val="20"/>
                <w:szCs w:val="20"/>
                <w:vertAlign w:val="subscript"/>
              </w:rPr>
              <w:t>4</w:t>
            </w:r>
            <w:r w:rsidRPr="009A00CF">
              <w:rPr>
                <w:sz w:val="20"/>
                <w:szCs w:val="20"/>
              </w:rPr>
              <w:t>H</w:t>
            </w:r>
            <w:r w:rsidRPr="009A00CF">
              <w:rPr>
                <w:sz w:val="20"/>
                <w:szCs w:val="20"/>
                <w:vertAlign w:val="subscript"/>
              </w:rPr>
              <w:t>5</w:t>
            </w:r>
            <w:r w:rsidRPr="009A00CF">
              <w:rPr>
                <w:sz w:val="20"/>
                <w:szCs w:val="20"/>
              </w:rPr>
              <w:t>N</w:t>
            </w:r>
            <w:r w:rsidRPr="009A00CF">
              <w:rPr>
                <w:sz w:val="20"/>
                <w:szCs w:val="20"/>
                <w:vertAlign w:val="subscript"/>
              </w:rPr>
              <w:t>3</w:t>
            </w:r>
            <w:r w:rsidRPr="009A00CF">
              <w:rPr>
                <w:sz w:val="20"/>
                <w:szCs w:val="20"/>
              </w:rPr>
              <w:t>O</w:t>
            </w:r>
            <w:r w:rsidRPr="009A00CF">
              <w:rPr>
                <w:sz w:val="20"/>
                <w:szCs w:val="20"/>
                <w:vertAlign w:val="subscript"/>
              </w:rPr>
              <w:t>2</w:t>
            </w:r>
          </w:p>
        </w:tc>
        <w:tc>
          <w:tcPr>
            <w:tcW w:w="1053" w:type="dxa"/>
            <w:shd w:val="clear" w:color="auto" w:fill="FFFFFF" w:themeFill="background1"/>
            <w:noWrap/>
            <w:hideMark/>
          </w:tcPr>
          <w:p w14:paraId="51B67538" w14:textId="77777777" w:rsidR="002F7BD6" w:rsidRPr="009A00CF" w:rsidRDefault="002F7BD6" w:rsidP="002F7BD6">
            <w:pPr>
              <w:spacing w:after="160"/>
              <w:jc w:val="center"/>
              <w:rPr>
                <w:sz w:val="20"/>
                <w:szCs w:val="20"/>
              </w:rPr>
            </w:pPr>
            <w:r w:rsidRPr="009A00CF">
              <w:rPr>
                <w:sz w:val="20"/>
                <w:szCs w:val="20"/>
              </w:rPr>
              <w:t>127.0376</w:t>
            </w:r>
          </w:p>
        </w:tc>
        <w:tc>
          <w:tcPr>
            <w:tcW w:w="1053" w:type="dxa"/>
            <w:shd w:val="clear" w:color="auto" w:fill="FFFFFF" w:themeFill="background1"/>
            <w:noWrap/>
            <w:hideMark/>
          </w:tcPr>
          <w:p w14:paraId="5FBBB750" w14:textId="77777777" w:rsidR="002F7BD6" w:rsidRPr="009A00CF" w:rsidRDefault="002F7BD6" w:rsidP="002F7BD6">
            <w:pPr>
              <w:spacing w:after="160"/>
              <w:jc w:val="center"/>
              <w:rPr>
                <w:sz w:val="20"/>
                <w:szCs w:val="20"/>
              </w:rPr>
            </w:pPr>
            <w:r w:rsidRPr="009A00CF">
              <w:rPr>
                <w:sz w:val="20"/>
                <w:szCs w:val="20"/>
              </w:rPr>
              <w:t>128.0455</w:t>
            </w:r>
          </w:p>
        </w:tc>
        <w:tc>
          <w:tcPr>
            <w:tcW w:w="1053" w:type="dxa"/>
            <w:shd w:val="clear" w:color="auto" w:fill="FFFFFF" w:themeFill="background1"/>
            <w:noWrap/>
            <w:hideMark/>
          </w:tcPr>
          <w:p w14:paraId="3F746D53" w14:textId="77777777" w:rsidR="002F7BD6" w:rsidRPr="009A00CF" w:rsidRDefault="002F7BD6" w:rsidP="002F7BD6">
            <w:pPr>
              <w:spacing w:after="160"/>
              <w:jc w:val="center"/>
              <w:rPr>
                <w:sz w:val="20"/>
                <w:szCs w:val="20"/>
              </w:rPr>
            </w:pPr>
            <w:r w:rsidRPr="009A00CF">
              <w:rPr>
                <w:sz w:val="20"/>
                <w:szCs w:val="20"/>
              </w:rPr>
              <w:t>166.0013</w:t>
            </w:r>
          </w:p>
        </w:tc>
        <w:tc>
          <w:tcPr>
            <w:tcW w:w="1053" w:type="dxa"/>
            <w:shd w:val="clear" w:color="auto" w:fill="FFFFFF" w:themeFill="background1"/>
            <w:noWrap/>
            <w:hideMark/>
          </w:tcPr>
          <w:p w14:paraId="7092ED41" w14:textId="77777777" w:rsidR="002F7BD6" w:rsidRPr="009A00CF" w:rsidRDefault="002F7BD6" w:rsidP="002F7BD6">
            <w:pPr>
              <w:spacing w:after="160"/>
              <w:jc w:val="center"/>
              <w:rPr>
                <w:sz w:val="20"/>
                <w:szCs w:val="20"/>
              </w:rPr>
            </w:pPr>
            <w:r w:rsidRPr="009A00CF">
              <w:rPr>
                <w:sz w:val="20"/>
                <w:szCs w:val="20"/>
              </w:rPr>
              <w:t>150.0274</w:t>
            </w:r>
          </w:p>
        </w:tc>
      </w:tr>
      <w:tr w:rsidR="002F7BD6" w:rsidRPr="009A00CF" w14:paraId="64CB0475" w14:textId="77777777" w:rsidTr="002F7BD6">
        <w:trPr>
          <w:trHeight w:val="399"/>
        </w:trPr>
        <w:tc>
          <w:tcPr>
            <w:tcW w:w="498" w:type="dxa"/>
            <w:vMerge w:val="restart"/>
            <w:shd w:val="clear" w:color="auto" w:fill="E7E6E6" w:themeFill="background2"/>
            <w:textDirection w:val="btLr"/>
          </w:tcPr>
          <w:p w14:paraId="7FEEF765" w14:textId="77777777" w:rsidR="002F7BD6" w:rsidRPr="009A00CF" w:rsidRDefault="002F7BD6" w:rsidP="002F7BD6">
            <w:pPr>
              <w:ind w:left="113" w:right="113"/>
              <w:jc w:val="center"/>
              <w:rPr>
                <w:b/>
                <w:bCs/>
                <w:sz w:val="18"/>
                <w:szCs w:val="18"/>
              </w:rPr>
            </w:pPr>
            <w:r w:rsidRPr="009A00CF">
              <w:rPr>
                <w:b/>
                <w:bCs/>
                <w:sz w:val="18"/>
                <w:szCs w:val="18"/>
              </w:rPr>
              <w:t>Clarithromycin</w:t>
            </w:r>
          </w:p>
        </w:tc>
        <w:tc>
          <w:tcPr>
            <w:tcW w:w="2891" w:type="dxa"/>
            <w:shd w:val="clear" w:color="auto" w:fill="FFFFFF" w:themeFill="background1"/>
            <w:noWrap/>
            <w:hideMark/>
          </w:tcPr>
          <w:p w14:paraId="0D95E637" w14:textId="77777777" w:rsidR="002F7BD6" w:rsidRPr="009A00CF" w:rsidRDefault="002F7BD6" w:rsidP="002F7BD6">
            <w:pPr>
              <w:spacing w:after="160"/>
              <w:rPr>
                <w:b/>
                <w:bCs/>
                <w:sz w:val="18"/>
                <w:szCs w:val="18"/>
              </w:rPr>
            </w:pPr>
            <w:r w:rsidRPr="009A00CF">
              <w:rPr>
                <w:b/>
                <w:bCs/>
                <w:sz w:val="18"/>
                <w:szCs w:val="18"/>
              </w:rPr>
              <w:t>Clarithromycin</w:t>
            </w:r>
          </w:p>
        </w:tc>
        <w:tc>
          <w:tcPr>
            <w:tcW w:w="1285" w:type="dxa"/>
            <w:shd w:val="clear" w:color="auto" w:fill="FFFFFF" w:themeFill="background1"/>
            <w:noWrap/>
            <w:hideMark/>
          </w:tcPr>
          <w:p w14:paraId="4AAD7DA8" w14:textId="77777777" w:rsidR="002F7BD6" w:rsidRPr="009A00CF" w:rsidRDefault="002F7BD6" w:rsidP="002F7BD6">
            <w:pPr>
              <w:spacing w:after="160"/>
              <w:jc w:val="center"/>
              <w:rPr>
                <w:sz w:val="20"/>
                <w:szCs w:val="20"/>
              </w:rPr>
            </w:pPr>
            <w:r w:rsidRPr="009A00CF">
              <w:rPr>
                <w:sz w:val="20"/>
                <w:szCs w:val="20"/>
              </w:rPr>
              <w:t>C</w:t>
            </w:r>
            <w:r w:rsidRPr="009A00CF">
              <w:rPr>
                <w:sz w:val="20"/>
                <w:szCs w:val="20"/>
                <w:vertAlign w:val="subscript"/>
              </w:rPr>
              <w:t>38</w:t>
            </w:r>
            <w:r w:rsidRPr="009A00CF">
              <w:rPr>
                <w:sz w:val="20"/>
                <w:szCs w:val="20"/>
              </w:rPr>
              <w:t>H</w:t>
            </w:r>
            <w:r w:rsidRPr="009A00CF">
              <w:rPr>
                <w:sz w:val="20"/>
                <w:szCs w:val="20"/>
                <w:vertAlign w:val="subscript"/>
              </w:rPr>
              <w:t>69</w:t>
            </w:r>
            <w:r w:rsidRPr="009A00CF">
              <w:rPr>
                <w:sz w:val="20"/>
                <w:szCs w:val="20"/>
              </w:rPr>
              <w:t>NO</w:t>
            </w:r>
            <w:r w:rsidRPr="009A00CF">
              <w:rPr>
                <w:sz w:val="20"/>
                <w:szCs w:val="20"/>
                <w:vertAlign w:val="subscript"/>
              </w:rPr>
              <w:t>13</w:t>
            </w:r>
          </w:p>
        </w:tc>
        <w:tc>
          <w:tcPr>
            <w:tcW w:w="1053" w:type="dxa"/>
            <w:shd w:val="clear" w:color="auto" w:fill="FFFFFF" w:themeFill="background1"/>
            <w:noWrap/>
            <w:hideMark/>
          </w:tcPr>
          <w:p w14:paraId="7CBA8047" w14:textId="77777777" w:rsidR="002F7BD6" w:rsidRPr="009A00CF" w:rsidRDefault="002F7BD6" w:rsidP="002F7BD6">
            <w:pPr>
              <w:spacing w:after="160"/>
              <w:jc w:val="center"/>
              <w:rPr>
                <w:sz w:val="20"/>
                <w:szCs w:val="20"/>
              </w:rPr>
            </w:pPr>
            <w:r w:rsidRPr="009A00CF">
              <w:rPr>
                <w:sz w:val="20"/>
                <w:szCs w:val="20"/>
              </w:rPr>
              <w:t>747.4763</w:t>
            </w:r>
          </w:p>
        </w:tc>
        <w:tc>
          <w:tcPr>
            <w:tcW w:w="1053" w:type="dxa"/>
            <w:shd w:val="clear" w:color="auto" w:fill="FFFFFF" w:themeFill="background1"/>
            <w:noWrap/>
            <w:hideMark/>
          </w:tcPr>
          <w:p w14:paraId="19D8135D" w14:textId="77777777" w:rsidR="002F7BD6" w:rsidRPr="009A00CF" w:rsidRDefault="002F7BD6" w:rsidP="002F7BD6">
            <w:pPr>
              <w:spacing w:after="160"/>
              <w:jc w:val="center"/>
              <w:rPr>
                <w:sz w:val="20"/>
                <w:szCs w:val="20"/>
              </w:rPr>
            </w:pPr>
            <w:r w:rsidRPr="009A00CF">
              <w:rPr>
                <w:sz w:val="20"/>
                <w:szCs w:val="20"/>
              </w:rPr>
              <w:t>748.4842</w:t>
            </w:r>
          </w:p>
        </w:tc>
        <w:tc>
          <w:tcPr>
            <w:tcW w:w="1053" w:type="dxa"/>
            <w:shd w:val="clear" w:color="auto" w:fill="FFFFFF" w:themeFill="background1"/>
            <w:noWrap/>
            <w:hideMark/>
          </w:tcPr>
          <w:p w14:paraId="116B9C19" w14:textId="77777777" w:rsidR="002F7BD6" w:rsidRPr="009A00CF" w:rsidRDefault="002F7BD6" w:rsidP="002F7BD6">
            <w:pPr>
              <w:spacing w:after="160"/>
              <w:jc w:val="center"/>
              <w:rPr>
                <w:sz w:val="20"/>
                <w:szCs w:val="20"/>
              </w:rPr>
            </w:pPr>
            <w:r w:rsidRPr="009A00CF">
              <w:rPr>
                <w:sz w:val="20"/>
                <w:szCs w:val="20"/>
              </w:rPr>
              <w:t>786.4400</w:t>
            </w:r>
          </w:p>
        </w:tc>
        <w:tc>
          <w:tcPr>
            <w:tcW w:w="1053" w:type="dxa"/>
            <w:shd w:val="clear" w:color="auto" w:fill="FFFFFF" w:themeFill="background1"/>
            <w:noWrap/>
            <w:hideMark/>
          </w:tcPr>
          <w:p w14:paraId="68501F3B" w14:textId="77777777" w:rsidR="002F7BD6" w:rsidRPr="009A00CF" w:rsidRDefault="002F7BD6" w:rsidP="002F7BD6">
            <w:pPr>
              <w:spacing w:after="160"/>
              <w:jc w:val="center"/>
              <w:rPr>
                <w:sz w:val="20"/>
                <w:szCs w:val="20"/>
              </w:rPr>
            </w:pPr>
            <w:r w:rsidRPr="009A00CF">
              <w:rPr>
                <w:sz w:val="20"/>
                <w:szCs w:val="20"/>
              </w:rPr>
              <w:t>770.4661</w:t>
            </w:r>
          </w:p>
        </w:tc>
      </w:tr>
      <w:tr w:rsidR="002F7BD6" w:rsidRPr="009A00CF" w14:paraId="048158C8" w14:textId="77777777" w:rsidTr="002F7BD6">
        <w:trPr>
          <w:trHeight w:val="399"/>
        </w:trPr>
        <w:tc>
          <w:tcPr>
            <w:tcW w:w="498" w:type="dxa"/>
            <w:vMerge/>
          </w:tcPr>
          <w:p w14:paraId="5B76D72A" w14:textId="77777777" w:rsidR="002F7BD6" w:rsidRPr="009A00CF" w:rsidRDefault="002F7BD6" w:rsidP="002F7BD6">
            <w:pPr>
              <w:rPr>
                <w:sz w:val="18"/>
                <w:szCs w:val="18"/>
              </w:rPr>
            </w:pPr>
          </w:p>
        </w:tc>
        <w:tc>
          <w:tcPr>
            <w:tcW w:w="2891" w:type="dxa"/>
            <w:shd w:val="clear" w:color="auto" w:fill="FFFFFF" w:themeFill="background1"/>
            <w:noWrap/>
            <w:hideMark/>
          </w:tcPr>
          <w:p w14:paraId="79295E37" w14:textId="77777777" w:rsidR="002F7BD6" w:rsidRPr="009A00CF" w:rsidRDefault="002F7BD6" w:rsidP="002F7BD6">
            <w:pPr>
              <w:spacing w:after="160"/>
              <w:rPr>
                <w:sz w:val="18"/>
                <w:szCs w:val="18"/>
              </w:rPr>
            </w:pPr>
            <w:r w:rsidRPr="009A00CF">
              <w:rPr>
                <w:sz w:val="18"/>
                <w:szCs w:val="18"/>
              </w:rPr>
              <w:t>14-hydroxyclarithromycin</w:t>
            </w:r>
          </w:p>
        </w:tc>
        <w:tc>
          <w:tcPr>
            <w:tcW w:w="1285" w:type="dxa"/>
            <w:shd w:val="clear" w:color="auto" w:fill="FFFFFF" w:themeFill="background1"/>
            <w:noWrap/>
            <w:hideMark/>
          </w:tcPr>
          <w:p w14:paraId="43105CC4" w14:textId="77777777" w:rsidR="002F7BD6" w:rsidRPr="009A00CF" w:rsidRDefault="002F7BD6" w:rsidP="002F7BD6">
            <w:pPr>
              <w:spacing w:after="160"/>
              <w:jc w:val="center"/>
              <w:rPr>
                <w:sz w:val="20"/>
                <w:szCs w:val="20"/>
              </w:rPr>
            </w:pPr>
            <w:r w:rsidRPr="009A00CF">
              <w:rPr>
                <w:sz w:val="20"/>
                <w:szCs w:val="20"/>
              </w:rPr>
              <w:t>C</w:t>
            </w:r>
            <w:r w:rsidRPr="009A00CF">
              <w:rPr>
                <w:sz w:val="20"/>
                <w:szCs w:val="20"/>
                <w:vertAlign w:val="subscript"/>
              </w:rPr>
              <w:t>38</w:t>
            </w:r>
            <w:r w:rsidRPr="009A00CF">
              <w:rPr>
                <w:sz w:val="20"/>
                <w:szCs w:val="20"/>
              </w:rPr>
              <w:t>H</w:t>
            </w:r>
            <w:r w:rsidRPr="009A00CF">
              <w:rPr>
                <w:sz w:val="20"/>
                <w:szCs w:val="20"/>
                <w:vertAlign w:val="subscript"/>
              </w:rPr>
              <w:t>69</w:t>
            </w:r>
            <w:r w:rsidRPr="009A00CF">
              <w:rPr>
                <w:sz w:val="20"/>
                <w:szCs w:val="20"/>
              </w:rPr>
              <w:t>NO</w:t>
            </w:r>
            <w:r w:rsidRPr="009A00CF">
              <w:rPr>
                <w:sz w:val="20"/>
                <w:szCs w:val="20"/>
                <w:vertAlign w:val="subscript"/>
              </w:rPr>
              <w:t>14</w:t>
            </w:r>
          </w:p>
        </w:tc>
        <w:tc>
          <w:tcPr>
            <w:tcW w:w="1053" w:type="dxa"/>
            <w:shd w:val="clear" w:color="auto" w:fill="FFFFFF" w:themeFill="background1"/>
            <w:noWrap/>
            <w:hideMark/>
          </w:tcPr>
          <w:p w14:paraId="65C39D8C" w14:textId="77777777" w:rsidR="002F7BD6" w:rsidRPr="009A00CF" w:rsidRDefault="002F7BD6" w:rsidP="002F7BD6">
            <w:pPr>
              <w:spacing w:after="160"/>
              <w:jc w:val="center"/>
              <w:rPr>
                <w:sz w:val="20"/>
                <w:szCs w:val="20"/>
              </w:rPr>
            </w:pPr>
            <w:r w:rsidRPr="009A00CF">
              <w:rPr>
                <w:sz w:val="20"/>
                <w:szCs w:val="20"/>
              </w:rPr>
              <w:t>763.4713</w:t>
            </w:r>
          </w:p>
        </w:tc>
        <w:tc>
          <w:tcPr>
            <w:tcW w:w="1053" w:type="dxa"/>
            <w:shd w:val="clear" w:color="auto" w:fill="FFFFFF" w:themeFill="background1"/>
            <w:noWrap/>
            <w:hideMark/>
          </w:tcPr>
          <w:p w14:paraId="1C7FF59A" w14:textId="77777777" w:rsidR="002F7BD6" w:rsidRPr="009A00CF" w:rsidRDefault="002F7BD6" w:rsidP="002F7BD6">
            <w:pPr>
              <w:spacing w:after="160"/>
              <w:jc w:val="center"/>
              <w:rPr>
                <w:sz w:val="20"/>
                <w:szCs w:val="20"/>
              </w:rPr>
            </w:pPr>
            <w:r w:rsidRPr="009A00CF">
              <w:rPr>
                <w:sz w:val="20"/>
                <w:szCs w:val="20"/>
              </w:rPr>
              <w:t>764.4791</w:t>
            </w:r>
          </w:p>
        </w:tc>
        <w:tc>
          <w:tcPr>
            <w:tcW w:w="1053" w:type="dxa"/>
            <w:shd w:val="clear" w:color="auto" w:fill="FFFFFF" w:themeFill="background1"/>
            <w:noWrap/>
            <w:hideMark/>
          </w:tcPr>
          <w:p w14:paraId="73FDE471" w14:textId="77777777" w:rsidR="002F7BD6" w:rsidRPr="009A00CF" w:rsidRDefault="002F7BD6" w:rsidP="002F7BD6">
            <w:pPr>
              <w:spacing w:after="160"/>
              <w:jc w:val="center"/>
              <w:rPr>
                <w:sz w:val="20"/>
                <w:szCs w:val="20"/>
              </w:rPr>
            </w:pPr>
            <w:r w:rsidRPr="009A00CF">
              <w:rPr>
                <w:sz w:val="20"/>
                <w:szCs w:val="20"/>
              </w:rPr>
              <w:t>802.4350</w:t>
            </w:r>
          </w:p>
        </w:tc>
        <w:tc>
          <w:tcPr>
            <w:tcW w:w="1053" w:type="dxa"/>
            <w:shd w:val="clear" w:color="auto" w:fill="FFFFFF" w:themeFill="background1"/>
            <w:noWrap/>
            <w:hideMark/>
          </w:tcPr>
          <w:p w14:paraId="6E31B889" w14:textId="77777777" w:rsidR="002F7BD6" w:rsidRPr="009A00CF" w:rsidRDefault="002F7BD6" w:rsidP="002F7BD6">
            <w:pPr>
              <w:spacing w:after="160"/>
              <w:jc w:val="center"/>
              <w:rPr>
                <w:sz w:val="20"/>
                <w:szCs w:val="20"/>
              </w:rPr>
            </w:pPr>
            <w:r w:rsidRPr="009A00CF">
              <w:rPr>
                <w:sz w:val="20"/>
                <w:szCs w:val="20"/>
              </w:rPr>
              <w:t>786.4610</w:t>
            </w:r>
          </w:p>
        </w:tc>
      </w:tr>
      <w:tr w:rsidR="002F7BD6" w:rsidRPr="009A00CF" w14:paraId="25E17D65" w14:textId="77777777" w:rsidTr="002F7BD6">
        <w:trPr>
          <w:trHeight w:val="399"/>
        </w:trPr>
        <w:tc>
          <w:tcPr>
            <w:tcW w:w="498" w:type="dxa"/>
            <w:vMerge/>
          </w:tcPr>
          <w:p w14:paraId="7137B19E" w14:textId="77777777" w:rsidR="002F7BD6" w:rsidRPr="009A00CF" w:rsidRDefault="002F7BD6" w:rsidP="002F7BD6">
            <w:pPr>
              <w:rPr>
                <w:sz w:val="18"/>
                <w:szCs w:val="18"/>
              </w:rPr>
            </w:pPr>
          </w:p>
        </w:tc>
        <w:tc>
          <w:tcPr>
            <w:tcW w:w="2891" w:type="dxa"/>
            <w:shd w:val="clear" w:color="auto" w:fill="FFFFFF" w:themeFill="background1"/>
            <w:noWrap/>
            <w:hideMark/>
          </w:tcPr>
          <w:p w14:paraId="00A5E6C0" w14:textId="77777777" w:rsidR="002F7BD6" w:rsidRPr="009A00CF" w:rsidRDefault="002F7BD6" w:rsidP="002F7BD6">
            <w:pPr>
              <w:spacing w:after="160"/>
              <w:rPr>
                <w:sz w:val="18"/>
                <w:szCs w:val="18"/>
              </w:rPr>
            </w:pPr>
            <w:r w:rsidRPr="009A00CF">
              <w:rPr>
                <w:sz w:val="18"/>
                <w:szCs w:val="18"/>
              </w:rPr>
              <w:t>N-desmethylclarithromycin</w:t>
            </w:r>
          </w:p>
        </w:tc>
        <w:tc>
          <w:tcPr>
            <w:tcW w:w="1285" w:type="dxa"/>
            <w:shd w:val="clear" w:color="auto" w:fill="FFFFFF" w:themeFill="background1"/>
            <w:noWrap/>
            <w:hideMark/>
          </w:tcPr>
          <w:p w14:paraId="7791FA09" w14:textId="77777777" w:rsidR="002F7BD6" w:rsidRPr="009A00CF" w:rsidRDefault="002F7BD6" w:rsidP="002F7BD6">
            <w:pPr>
              <w:spacing w:after="160"/>
              <w:jc w:val="center"/>
              <w:rPr>
                <w:sz w:val="20"/>
                <w:szCs w:val="20"/>
              </w:rPr>
            </w:pPr>
            <w:r w:rsidRPr="009A00CF">
              <w:rPr>
                <w:sz w:val="20"/>
                <w:szCs w:val="20"/>
              </w:rPr>
              <w:t>C</w:t>
            </w:r>
            <w:r w:rsidRPr="009A00CF">
              <w:rPr>
                <w:sz w:val="20"/>
                <w:szCs w:val="20"/>
                <w:vertAlign w:val="subscript"/>
              </w:rPr>
              <w:t>37</w:t>
            </w:r>
            <w:r w:rsidRPr="009A00CF">
              <w:rPr>
                <w:sz w:val="20"/>
                <w:szCs w:val="20"/>
              </w:rPr>
              <w:t>H</w:t>
            </w:r>
            <w:r w:rsidRPr="009A00CF">
              <w:rPr>
                <w:sz w:val="20"/>
                <w:szCs w:val="20"/>
                <w:vertAlign w:val="subscript"/>
              </w:rPr>
              <w:t>67</w:t>
            </w:r>
            <w:r w:rsidRPr="009A00CF">
              <w:rPr>
                <w:sz w:val="20"/>
                <w:szCs w:val="20"/>
              </w:rPr>
              <w:t>NO</w:t>
            </w:r>
            <w:r w:rsidRPr="009A00CF">
              <w:rPr>
                <w:sz w:val="20"/>
                <w:szCs w:val="20"/>
                <w:vertAlign w:val="subscript"/>
              </w:rPr>
              <w:t>13</w:t>
            </w:r>
          </w:p>
        </w:tc>
        <w:tc>
          <w:tcPr>
            <w:tcW w:w="1053" w:type="dxa"/>
            <w:shd w:val="clear" w:color="auto" w:fill="FFFFFF" w:themeFill="background1"/>
            <w:noWrap/>
            <w:hideMark/>
          </w:tcPr>
          <w:p w14:paraId="36322481" w14:textId="77777777" w:rsidR="002F7BD6" w:rsidRPr="009A00CF" w:rsidRDefault="002F7BD6" w:rsidP="002F7BD6">
            <w:pPr>
              <w:spacing w:after="160"/>
              <w:jc w:val="center"/>
              <w:rPr>
                <w:sz w:val="20"/>
                <w:szCs w:val="20"/>
              </w:rPr>
            </w:pPr>
            <w:r w:rsidRPr="009A00CF">
              <w:rPr>
                <w:sz w:val="20"/>
                <w:szCs w:val="20"/>
              </w:rPr>
              <w:t>733.4607</w:t>
            </w:r>
          </w:p>
        </w:tc>
        <w:tc>
          <w:tcPr>
            <w:tcW w:w="1053" w:type="dxa"/>
            <w:shd w:val="clear" w:color="auto" w:fill="FFFFFF" w:themeFill="background1"/>
            <w:noWrap/>
            <w:hideMark/>
          </w:tcPr>
          <w:p w14:paraId="3CAF4A32" w14:textId="77777777" w:rsidR="002F7BD6" w:rsidRPr="009A00CF" w:rsidRDefault="002F7BD6" w:rsidP="002F7BD6">
            <w:pPr>
              <w:spacing w:after="160"/>
              <w:jc w:val="center"/>
              <w:rPr>
                <w:sz w:val="20"/>
                <w:szCs w:val="20"/>
              </w:rPr>
            </w:pPr>
            <w:r w:rsidRPr="009A00CF">
              <w:rPr>
                <w:sz w:val="20"/>
                <w:szCs w:val="20"/>
              </w:rPr>
              <w:t>734.4685</w:t>
            </w:r>
          </w:p>
        </w:tc>
        <w:tc>
          <w:tcPr>
            <w:tcW w:w="1053" w:type="dxa"/>
            <w:shd w:val="clear" w:color="auto" w:fill="FFFFFF" w:themeFill="background1"/>
            <w:noWrap/>
            <w:hideMark/>
          </w:tcPr>
          <w:p w14:paraId="2BBE3822" w14:textId="77777777" w:rsidR="002F7BD6" w:rsidRPr="009A00CF" w:rsidRDefault="002F7BD6" w:rsidP="002F7BD6">
            <w:pPr>
              <w:spacing w:after="160"/>
              <w:jc w:val="center"/>
              <w:rPr>
                <w:sz w:val="20"/>
                <w:szCs w:val="20"/>
              </w:rPr>
            </w:pPr>
            <w:r w:rsidRPr="009A00CF">
              <w:rPr>
                <w:sz w:val="20"/>
                <w:szCs w:val="20"/>
              </w:rPr>
              <w:t>772.4244</w:t>
            </w:r>
          </w:p>
        </w:tc>
        <w:tc>
          <w:tcPr>
            <w:tcW w:w="1053" w:type="dxa"/>
            <w:shd w:val="clear" w:color="auto" w:fill="FFFFFF" w:themeFill="background1"/>
            <w:noWrap/>
            <w:hideMark/>
          </w:tcPr>
          <w:p w14:paraId="3B7C2D45" w14:textId="77777777" w:rsidR="002F7BD6" w:rsidRPr="009A00CF" w:rsidRDefault="002F7BD6" w:rsidP="002F7BD6">
            <w:pPr>
              <w:spacing w:after="160"/>
              <w:jc w:val="center"/>
              <w:rPr>
                <w:sz w:val="20"/>
                <w:szCs w:val="20"/>
              </w:rPr>
            </w:pPr>
            <w:r w:rsidRPr="009A00CF">
              <w:rPr>
                <w:sz w:val="20"/>
                <w:szCs w:val="20"/>
              </w:rPr>
              <w:t>756.4505</w:t>
            </w:r>
          </w:p>
        </w:tc>
      </w:tr>
      <w:tr w:rsidR="002F7BD6" w:rsidRPr="009A00CF" w14:paraId="325216D6" w14:textId="77777777" w:rsidTr="002F7BD6">
        <w:trPr>
          <w:trHeight w:val="399"/>
        </w:trPr>
        <w:tc>
          <w:tcPr>
            <w:tcW w:w="498" w:type="dxa"/>
            <w:vMerge/>
          </w:tcPr>
          <w:p w14:paraId="5694508D" w14:textId="77777777" w:rsidR="002F7BD6" w:rsidRPr="009A00CF" w:rsidRDefault="002F7BD6" w:rsidP="002F7BD6">
            <w:pPr>
              <w:rPr>
                <w:sz w:val="18"/>
                <w:szCs w:val="18"/>
              </w:rPr>
            </w:pPr>
          </w:p>
        </w:tc>
        <w:tc>
          <w:tcPr>
            <w:tcW w:w="2891" w:type="dxa"/>
            <w:shd w:val="clear" w:color="auto" w:fill="FFFFFF" w:themeFill="background1"/>
            <w:noWrap/>
            <w:hideMark/>
          </w:tcPr>
          <w:p w14:paraId="12E3084B" w14:textId="77777777" w:rsidR="002F7BD6" w:rsidRPr="009A00CF" w:rsidRDefault="002F7BD6" w:rsidP="002F7BD6">
            <w:pPr>
              <w:spacing w:after="160"/>
              <w:rPr>
                <w:sz w:val="18"/>
                <w:szCs w:val="18"/>
              </w:rPr>
            </w:pPr>
            <w:r w:rsidRPr="009A00CF">
              <w:rPr>
                <w:sz w:val="18"/>
                <w:szCs w:val="18"/>
              </w:rPr>
              <w:t>Clarithromycin + O</w:t>
            </w:r>
          </w:p>
        </w:tc>
        <w:tc>
          <w:tcPr>
            <w:tcW w:w="1285" w:type="dxa"/>
            <w:shd w:val="clear" w:color="auto" w:fill="FFFFFF" w:themeFill="background1"/>
            <w:noWrap/>
            <w:hideMark/>
          </w:tcPr>
          <w:p w14:paraId="2AC1DB45" w14:textId="77777777" w:rsidR="002F7BD6" w:rsidRPr="009A00CF" w:rsidRDefault="002F7BD6" w:rsidP="002F7BD6">
            <w:pPr>
              <w:spacing w:after="160"/>
              <w:jc w:val="center"/>
              <w:rPr>
                <w:sz w:val="20"/>
                <w:szCs w:val="20"/>
              </w:rPr>
            </w:pPr>
            <w:r w:rsidRPr="009A00CF">
              <w:rPr>
                <w:sz w:val="20"/>
                <w:szCs w:val="20"/>
              </w:rPr>
              <w:t>C</w:t>
            </w:r>
            <w:r w:rsidRPr="009A00CF">
              <w:rPr>
                <w:sz w:val="20"/>
                <w:szCs w:val="20"/>
                <w:vertAlign w:val="subscript"/>
              </w:rPr>
              <w:t>38</w:t>
            </w:r>
            <w:r w:rsidRPr="009A00CF">
              <w:rPr>
                <w:sz w:val="20"/>
                <w:szCs w:val="20"/>
              </w:rPr>
              <w:t>H</w:t>
            </w:r>
            <w:r w:rsidRPr="009A00CF">
              <w:rPr>
                <w:sz w:val="20"/>
                <w:szCs w:val="20"/>
                <w:vertAlign w:val="subscript"/>
              </w:rPr>
              <w:t>70</w:t>
            </w:r>
            <w:r w:rsidRPr="009A00CF">
              <w:rPr>
                <w:sz w:val="20"/>
                <w:szCs w:val="20"/>
              </w:rPr>
              <w:t>NO</w:t>
            </w:r>
            <w:r w:rsidRPr="009A00CF">
              <w:rPr>
                <w:sz w:val="20"/>
                <w:szCs w:val="20"/>
                <w:vertAlign w:val="subscript"/>
              </w:rPr>
              <w:t>14</w:t>
            </w:r>
          </w:p>
        </w:tc>
        <w:tc>
          <w:tcPr>
            <w:tcW w:w="1053" w:type="dxa"/>
            <w:shd w:val="clear" w:color="auto" w:fill="FFFFFF" w:themeFill="background1"/>
            <w:noWrap/>
            <w:hideMark/>
          </w:tcPr>
          <w:p w14:paraId="6A05BE7B" w14:textId="77777777" w:rsidR="002F7BD6" w:rsidRPr="009A00CF" w:rsidRDefault="002F7BD6" w:rsidP="002F7BD6">
            <w:pPr>
              <w:spacing w:after="160"/>
              <w:jc w:val="center"/>
              <w:rPr>
                <w:sz w:val="20"/>
                <w:szCs w:val="20"/>
              </w:rPr>
            </w:pPr>
            <w:r w:rsidRPr="009A00CF">
              <w:rPr>
                <w:sz w:val="20"/>
                <w:szCs w:val="20"/>
              </w:rPr>
              <w:t>764.4791</w:t>
            </w:r>
          </w:p>
        </w:tc>
        <w:tc>
          <w:tcPr>
            <w:tcW w:w="1053" w:type="dxa"/>
            <w:shd w:val="clear" w:color="auto" w:fill="FFFFFF" w:themeFill="background1"/>
            <w:noWrap/>
            <w:hideMark/>
          </w:tcPr>
          <w:p w14:paraId="79695B68" w14:textId="77777777" w:rsidR="002F7BD6" w:rsidRPr="009A00CF" w:rsidRDefault="002F7BD6" w:rsidP="002F7BD6">
            <w:pPr>
              <w:spacing w:after="160"/>
              <w:jc w:val="center"/>
              <w:rPr>
                <w:sz w:val="20"/>
                <w:szCs w:val="20"/>
              </w:rPr>
            </w:pPr>
            <w:r w:rsidRPr="009A00CF">
              <w:rPr>
                <w:sz w:val="20"/>
                <w:szCs w:val="20"/>
              </w:rPr>
              <w:t>765.4869</w:t>
            </w:r>
          </w:p>
        </w:tc>
        <w:tc>
          <w:tcPr>
            <w:tcW w:w="1053" w:type="dxa"/>
            <w:shd w:val="clear" w:color="auto" w:fill="FFFFFF" w:themeFill="background1"/>
            <w:noWrap/>
            <w:hideMark/>
          </w:tcPr>
          <w:p w14:paraId="59E4A61B" w14:textId="77777777" w:rsidR="002F7BD6" w:rsidRPr="009A00CF" w:rsidRDefault="002F7BD6" w:rsidP="002F7BD6">
            <w:pPr>
              <w:spacing w:after="160"/>
              <w:jc w:val="center"/>
              <w:rPr>
                <w:sz w:val="20"/>
                <w:szCs w:val="20"/>
              </w:rPr>
            </w:pPr>
            <w:r w:rsidRPr="009A00CF">
              <w:rPr>
                <w:sz w:val="20"/>
                <w:szCs w:val="20"/>
              </w:rPr>
              <w:t>803.4428</w:t>
            </w:r>
          </w:p>
        </w:tc>
        <w:tc>
          <w:tcPr>
            <w:tcW w:w="1053" w:type="dxa"/>
            <w:shd w:val="clear" w:color="auto" w:fill="FFFFFF" w:themeFill="background1"/>
            <w:noWrap/>
            <w:hideMark/>
          </w:tcPr>
          <w:p w14:paraId="33C5476E" w14:textId="77777777" w:rsidR="002F7BD6" w:rsidRPr="009A00CF" w:rsidRDefault="002F7BD6" w:rsidP="002F7BD6">
            <w:pPr>
              <w:spacing w:after="160"/>
              <w:jc w:val="center"/>
              <w:rPr>
                <w:sz w:val="20"/>
                <w:szCs w:val="20"/>
              </w:rPr>
            </w:pPr>
            <w:r w:rsidRPr="009A00CF">
              <w:rPr>
                <w:sz w:val="20"/>
                <w:szCs w:val="20"/>
              </w:rPr>
              <w:t>787.4689</w:t>
            </w:r>
          </w:p>
        </w:tc>
      </w:tr>
      <w:tr w:rsidR="002F7BD6" w:rsidRPr="009A00CF" w14:paraId="715FFA3C" w14:textId="77777777" w:rsidTr="002F7BD6">
        <w:trPr>
          <w:trHeight w:val="399"/>
        </w:trPr>
        <w:tc>
          <w:tcPr>
            <w:tcW w:w="498" w:type="dxa"/>
            <w:vMerge/>
          </w:tcPr>
          <w:p w14:paraId="1242DB59" w14:textId="77777777" w:rsidR="002F7BD6" w:rsidRPr="009A00CF" w:rsidRDefault="002F7BD6" w:rsidP="002F7BD6">
            <w:pPr>
              <w:rPr>
                <w:sz w:val="18"/>
                <w:szCs w:val="18"/>
              </w:rPr>
            </w:pPr>
          </w:p>
        </w:tc>
        <w:tc>
          <w:tcPr>
            <w:tcW w:w="2891" w:type="dxa"/>
            <w:shd w:val="clear" w:color="auto" w:fill="FFFFFF" w:themeFill="background1"/>
            <w:noWrap/>
            <w:hideMark/>
          </w:tcPr>
          <w:p w14:paraId="29E5A360" w14:textId="77777777" w:rsidR="002F7BD6" w:rsidRPr="009A00CF" w:rsidRDefault="002F7BD6" w:rsidP="002F7BD6">
            <w:pPr>
              <w:spacing w:after="160"/>
              <w:rPr>
                <w:sz w:val="18"/>
                <w:szCs w:val="18"/>
              </w:rPr>
            </w:pPr>
            <w:r w:rsidRPr="009A00CF">
              <w:rPr>
                <w:sz w:val="18"/>
                <w:szCs w:val="18"/>
              </w:rPr>
              <w:t>Clarithromycin + O - 2H</w:t>
            </w:r>
          </w:p>
        </w:tc>
        <w:tc>
          <w:tcPr>
            <w:tcW w:w="1285" w:type="dxa"/>
            <w:shd w:val="clear" w:color="auto" w:fill="FFFFFF" w:themeFill="background1"/>
            <w:noWrap/>
            <w:hideMark/>
          </w:tcPr>
          <w:p w14:paraId="69B95CA2" w14:textId="77777777" w:rsidR="002F7BD6" w:rsidRPr="009A00CF" w:rsidRDefault="002F7BD6" w:rsidP="002F7BD6">
            <w:pPr>
              <w:spacing w:after="160"/>
              <w:jc w:val="center"/>
              <w:rPr>
                <w:sz w:val="20"/>
                <w:szCs w:val="20"/>
              </w:rPr>
            </w:pPr>
            <w:r w:rsidRPr="009A00CF">
              <w:rPr>
                <w:sz w:val="20"/>
                <w:szCs w:val="20"/>
              </w:rPr>
              <w:t>C</w:t>
            </w:r>
            <w:r w:rsidRPr="009A00CF">
              <w:rPr>
                <w:sz w:val="20"/>
                <w:szCs w:val="20"/>
                <w:vertAlign w:val="subscript"/>
              </w:rPr>
              <w:t>38</w:t>
            </w:r>
            <w:r w:rsidRPr="009A00CF">
              <w:rPr>
                <w:sz w:val="20"/>
                <w:szCs w:val="20"/>
              </w:rPr>
              <w:t>H</w:t>
            </w:r>
            <w:r w:rsidRPr="009A00CF">
              <w:rPr>
                <w:sz w:val="20"/>
                <w:szCs w:val="20"/>
                <w:vertAlign w:val="subscript"/>
              </w:rPr>
              <w:t>68</w:t>
            </w:r>
            <w:r w:rsidRPr="009A00CF">
              <w:rPr>
                <w:sz w:val="20"/>
                <w:szCs w:val="20"/>
              </w:rPr>
              <w:t>NO</w:t>
            </w:r>
            <w:r w:rsidRPr="009A00CF">
              <w:rPr>
                <w:sz w:val="20"/>
                <w:szCs w:val="20"/>
                <w:vertAlign w:val="subscript"/>
              </w:rPr>
              <w:t>14</w:t>
            </w:r>
          </w:p>
        </w:tc>
        <w:tc>
          <w:tcPr>
            <w:tcW w:w="1053" w:type="dxa"/>
            <w:shd w:val="clear" w:color="auto" w:fill="FFFFFF" w:themeFill="background1"/>
            <w:noWrap/>
            <w:hideMark/>
          </w:tcPr>
          <w:p w14:paraId="0723ACFD" w14:textId="77777777" w:rsidR="002F7BD6" w:rsidRPr="009A00CF" w:rsidRDefault="002F7BD6" w:rsidP="002F7BD6">
            <w:pPr>
              <w:spacing w:after="160"/>
              <w:jc w:val="center"/>
              <w:rPr>
                <w:sz w:val="20"/>
                <w:szCs w:val="20"/>
              </w:rPr>
            </w:pPr>
            <w:r w:rsidRPr="009A00CF">
              <w:rPr>
                <w:sz w:val="20"/>
                <w:szCs w:val="20"/>
              </w:rPr>
              <w:t>762.4634</w:t>
            </w:r>
          </w:p>
        </w:tc>
        <w:tc>
          <w:tcPr>
            <w:tcW w:w="1053" w:type="dxa"/>
            <w:shd w:val="clear" w:color="auto" w:fill="FFFFFF" w:themeFill="background1"/>
            <w:noWrap/>
            <w:hideMark/>
          </w:tcPr>
          <w:p w14:paraId="7EB01C3B" w14:textId="77777777" w:rsidR="002F7BD6" w:rsidRPr="009A00CF" w:rsidRDefault="002F7BD6" w:rsidP="002F7BD6">
            <w:pPr>
              <w:spacing w:after="160"/>
              <w:jc w:val="center"/>
              <w:rPr>
                <w:sz w:val="20"/>
                <w:szCs w:val="20"/>
              </w:rPr>
            </w:pPr>
            <w:r w:rsidRPr="009A00CF">
              <w:rPr>
                <w:sz w:val="20"/>
                <w:szCs w:val="20"/>
              </w:rPr>
              <w:t>763.4713</w:t>
            </w:r>
          </w:p>
        </w:tc>
        <w:tc>
          <w:tcPr>
            <w:tcW w:w="1053" w:type="dxa"/>
            <w:shd w:val="clear" w:color="auto" w:fill="FFFFFF" w:themeFill="background1"/>
            <w:noWrap/>
            <w:hideMark/>
          </w:tcPr>
          <w:p w14:paraId="4537F7B9" w14:textId="77777777" w:rsidR="002F7BD6" w:rsidRPr="009A00CF" w:rsidRDefault="002F7BD6" w:rsidP="002F7BD6">
            <w:pPr>
              <w:spacing w:after="160"/>
              <w:jc w:val="center"/>
              <w:rPr>
                <w:sz w:val="20"/>
                <w:szCs w:val="20"/>
              </w:rPr>
            </w:pPr>
            <w:r w:rsidRPr="009A00CF">
              <w:rPr>
                <w:sz w:val="20"/>
                <w:szCs w:val="20"/>
              </w:rPr>
              <w:t>801.4271</w:t>
            </w:r>
          </w:p>
        </w:tc>
        <w:tc>
          <w:tcPr>
            <w:tcW w:w="1053" w:type="dxa"/>
            <w:shd w:val="clear" w:color="auto" w:fill="FFFFFF" w:themeFill="background1"/>
            <w:noWrap/>
            <w:hideMark/>
          </w:tcPr>
          <w:p w14:paraId="0F274A74" w14:textId="77777777" w:rsidR="002F7BD6" w:rsidRPr="009A00CF" w:rsidRDefault="002F7BD6" w:rsidP="002F7BD6">
            <w:pPr>
              <w:spacing w:after="160"/>
              <w:jc w:val="center"/>
              <w:rPr>
                <w:sz w:val="20"/>
                <w:szCs w:val="20"/>
              </w:rPr>
            </w:pPr>
            <w:r w:rsidRPr="009A00CF">
              <w:rPr>
                <w:sz w:val="20"/>
                <w:szCs w:val="20"/>
              </w:rPr>
              <w:t>785.4532</w:t>
            </w:r>
          </w:p>
        </w:tc>
      </w:tr>
      <w:tr w:rsidR="002F7BD6" w:rsidRPr="009A00CF" w14:paraId="3F554A13" w14:textId="77777777" w:rsidTr="002F7BD6">
        <w:trPr>
          <w:trHeight w:val="399"/>
        </w:trPr>
        <w:tc>
          <w:tcPr>
            <w:tcW w:w="498" w:type="dxa"/>
            <w:vMerge/>
          </w:tcPr>
          <w:p w14:paraId="0A0FD58C" w14:textId="77777777" w:rsidR="002F7BD6" w:rsidRPr="009A00CF" w:rsidRDefault="002F7BD6" w:rsidP="002F7BD6">
            <w:pPr>
              <w:rPr>
                <w:sz w:val="18"/>
                <w:szCs w:val="18"/>
              </w:rPr>
            </w:pPr>
          </w:p>
        </w:tc>
        <w:tc>
          <w:tcPr>
            <w:tcW w:w="2891" w:type="dxa"/>
            <w:shd w:val="clear" w:color="auto" w:fill="FFFFFF" w:themeFill="background1"/>
            <w:noWrap/>
            <w:hideMark/>
          </w:tcPr>
          <w:p w14:paraId="1C80182E" w14:textId="77777777" w:rsidR="002F7BD6" w:rsidRPr="009A00CF" w:rsidRDefault="002F7BD6" w:rsidP="002F7BD6">
            <w:pPr>
              <w:spacing w:after="160"/>
              <w:rPr>
                <w:sz w:val="18"/>
                <w:szCs w:val="18"/>
              </w:rPr>
            </w:pPr>
            <w:r w:rsidRPr="009A00CF">
              <w:rPr>
                <w:sz w:val="18"/>
                <w:szCs w:val="18"/>
              </w:rPr>
              <w:t>Clarithromycin + CH</w:t>
            </w:r>
            <w:r w:rsidRPr="008D1A46">
              <w:rPr>
                <w:sz w:val="18"/>
                <w:szCs w:val="18"/>
                <w:vertAlign w:val="subscript"/>
              </w:rPr>
              <w:t>2</w:t>
            </w:r>
          </w:p>
        </w:tc>
        <w:tc>
          <w:tcPr>
            <w:tcW w:w="1285" w:type="dxa"/>
            <w:shd w:val="clear" w:color="auto" w:fill="FFFFFF" w:themeFill="background1"/>
            <w:noWrap/>
            <w:hideMark/>
          </w:tcPr>
          <w:p w14:paraId="792C58A7" w14:textId="77777777" w:rsidR="002F7BD6" w:rsidRPr="009A00CF" w:rsidRDefault="002F7BD6" w:rsidP="002F7BD6">
            <w:pPr>
              <w:spacing w:after="160"/>
              <w:jc w:val="center"/>
              <w:rPr>
                <w:sz w:val="20"/>
                <w:szCs w:val="20"/>
              </w:rPr>
            </w:pPr>
            <w:r w:rsidRPr="009A00CF">
              <w:rPr>
                <w:sz w:val="20"/>
                <w:szCs w:val="20"/>
              </w:rPr>
              <w:t>C</w:t>
            </w:r>
            <w:r w:rsidRPr="009A00CF">
              <w:rPr>
                <w:sz w:val="20"/>
                <w:szCs w:val="20"/>
                <w:vertAlign w:val="subscript"/>
              </w:rPr>
              <w:t>39</w:t>
            </w:r>
            <w:r w:rsidRPr="009A00CF">
              <w:rPr>
                <w:sz w:val="20"/>
                <w:szCs w:val="20"/>
              </w:rPr>
              <w:t>H</w:t>
            </w:r>
            <w:r w:rsidRPr="009A00CF">
              <w:rPr>
                <w:sz w:val="20"/>
                <w:szCs w:val="20"/>
                <w:vertAlign w:val="subscript"/>
              </w:rPr>
              <w:t>72</w:t>
            </w:r>
            <w:r w:rsidRPr="009A00CF">
              <w:rPr>
                <w:sz w:val="20"/>
                <w:szCs w:val="20"/>
              </w:rPr>
              <w:t>NO</w:t>
            </w:r>
            <w:r w:rsidRPr="009A00CF">
              <w:rPr>
                <w:sz w:val="20"/>
                <w:szCs w:val="20"/>
                <w:vertAlign w:val="subscript"/>
              </w:rPr>
              <w:t>13</w:t>
            </w:r>
          </w:p>
        </w:tc>
        <w:tc>
          <w:tcPr>
            <w:tcW w:w="1053" w:type="dxa"/>
            <w:shd w:val="clear" w:color="auto" w:fill="FFFFFF" w:themeFill="background1"/>
            <w:noWrap/>
            <w:hideMark/>
          </w:tcPr>
          <w:p w14:paraId="3551E47F" w14:textId="77777777" w:rsidR="002F7BD6" w:rsidRPr="009A00CF" w:rsidRDefault="002F7BD6" w:rsidP="002F7BD6">
            <w:pPr>
              <w:spacing w:after="160"/>
              <w:jc w:val="center"/>
              <w:rPr>
                <w:sz w:val="20"/>
                <w:szCs w:val="20"/>
              </w:rPr>
            </w:pPr>
            <w:r w:rsidRPr="009A00CF">
              <w:rPr>
                <w:sz w:val="20"/>
                <w:szCs w:val="20"/>
              </w:rPr>
              <w:t>762.4998</w:t>
            </w:r>
          </w:p>
        </w:tc>
        <w:tc>
          <w:tcPr>
            <w:tcW w:w="1053" w:type="dxa"/>
            <w:shd w:val="clear" w:color="auto" w:fill="FFFFFF" w:themeFill="background1"/>
            <w:noWrap/>
            <w:hideMark/>
          </w:tcPr>
          <w:p w14:paraId="21B7B049" w14:textId="77777777" w:rsidR="002F7BD6" w:rsidRPr="009A00CF" w:rsidRDefault="002F7BD6" w:rsidP="002F7BD6">
            <w:pPr>
              <w:spacing w:after="160"/>
              <w:jc w:val="center"/>
              <w:rPr>
                <w:sz w:val="20"/>
                <w:szCs w:val="20"/>
              </w:rPr>
            </w:pPr>
            <w:r w:rsidRPr="009A00CF">
              <w:rPr>
                <w:sz w:val="20"/>
                <w:szCs w:val="20"/>
              </w:rPr>
              <w:t>763.5076</w:t>
            </w:r>
          </w:p>
        </w:tc>
        <w:tc>
          <w:tcPr>
            <w:tcW w:w="1053" w:type="dxa"/>
            <w:shd w:val="clear" w:color="auto" w:fill="FFFFFF" w:themeFill="background1"/>
            <w:noWrap/>
            <w:hideMark/>
          </w:tcPr>
          <w:p w14:paraId="1EF29353" w14:textId="77777777" w:rsidR="002F7BD6" w:rsidRPr="009A00CF" w:rsidRDefault="002F7BD6" w:rsidP="002F7BD6">
            <w:pPr>
              <w:spacing w:after="160"/>
              <w:jc w:val="center"/>
              <w:rPr>
                <w:sz w:val="20"/>
                <w:szCs w:val="20"/>
              </w:rPr>
            </w:pPr>
            <w:r w:rsidRPr="009A00CF">
              <w:rPr>
                <w:sz w:val="20"/>
                <w:szCs w:val="20"/>
              </w:rPr>
              <w:t>801.4635</w:t>
            </w:r>
          </w:p>
        </w:tc>
        <w:tc>
          <w:tcPr>
            <w:tcW w:w="1053" w:type="dxa"/>
            <w:shd w:val="clear" w:color="auto" w:fill="FFFFFF" w:themeFill="background1"/>
            <w:noWrap/>
            <w:hideMark/>
          </w:tcPr>
          <w:p w14:paraId="5B0A9079" w14:textId="77777777" w:rsidR="002F7BD6" w:rsidRPr="009A00CF" w:rsidRDefault="002F7BD6" w:rsidP="002F7BD6">
            <w:pPr>
              <w:spacing w:after="160"/>
              <w:jc w:val="center"/>
              <w:rPr>
                <w:sz w:val="20"/>
                <w:szCs w:val="20"/>
              </w:rPr>
            </w:pPr>
            <w:r w:rsidRPr="009A00CF">
              <w:rPr>
                <w:sz w:val="20"/>
                <w:szCs w:val="20"/>
              </w:rPr>
              <w:t>785.4896</w:t>
            </w:r>
          </w:p>
        </w:tc>
      </w:tr>
      <w:tr w:rsidR="002F7BD6" w:rsidRPr="009A00CF" w14:paraId="183CAA1D" w14:textId="77777777" w:rsidTr="002F7BD6">
        <w:trPr>
          <w:trHeight w:val="399"/>
        </w:trPr>
        <w:tc>
          <w:tcPr>
            <w:tcW w:w="498" w:type="dxa"/>
            <w:vMerge/>
          </w:tcPr>
          <w:p w14:paraId="460785C1" w14:textId="77777777" w:rsidR="002F7BD6" w:rsidRPr="009A00CF" w:rsidRDefault="002F7BD6" w:rsidP="002F7BD6">
            <w:pPr>
              <w:rPr>
                <w:sz w:val="18"/>
                <w:szCs w:val="18"/>
              </w:rPr>
            </w:pPr>
          </w:p>
        </w:tc>
        <w:tc>
          <w:tcPr>
            <w:tcW w:w="2891" w:type="dxa"/>
            <w:shd w:val="clear" w:color="auto" w:fill="FFFFFF" w:themeFill="background1"/>
            <w:noWrap/>
            <w:hideMark/>
          </w:tcPr>
          <w:p w14:paraId="29A32890" w14:textId="77777777" w:rsidR="002F7BD6" w:rsidRPr="009A00CF" w:rsidRDefault="002F7BD6" w:rsidP="002F7BD6">
            <w:pPr>
              <w:spacing w:after="160"/>
              <w:rPr>
                <w:sz w:val="18"/>
                <w:szCs w:val="18"/>
              </w:rPr>
            </w:pPr>
            <w:r w:rsidRPr="009A00CF">
              <w:rPr>
                <w:sz w:val="18"/>
                <w:szCs w:val="18"/>
              </w:rPr>
              <w:t>Clarithromycin - CH</w:t>
            </w:r>
            <w:r w:rsidRPr="008D1A46">
              <w:rPr>
                <w:sz w:val="18"/>
                <w:szCs w:val="18"/>
                <w:vertAlign w:val="subscript"/>
              </w:rPr>
              <w:t>2</w:t>
            </w:r>
          </w:p>
        </w:tc>
        <w:tc>
          <w:tcPr>
            <w:tcW w:w="1285" w:type="dxa"/>
            <w:shd w:val="clear" w:color="auto" w:fill="FFFFFF" w:themeFill="background1"/>
            <w:noWrap/>
            <w:hideMark/>
          </w:tcPr>
          <w:p w14:paraId="7357E1EB" w14:textId="77777777" w:rsidR="002F7BD6" w:rsidRPr="009A00CF" w:rsidRDefault="002F7BD6" w:rsidP="002F7BD6">
            <w:pPr>
              <w:spacing w:after="160"/>
              <w:jc w:val="center"/>
              <w:rPr>
                <w:sz w:val="20"/>
                <w:szCs w:val="20"/>
              </w:rPr>
            </w:pPr>
            <w:r w:rsidRPr="009A00CF">
              <w:rPr>
                <w:sz w:val="20"/>
                <w:szCs w:val="20"/>
              </w:rPr>
              <w:t>C</w:t>
            </w:r>
            <w:r w:rsidRPr="009A00CF">
              <w:rPr>
                <w:sz w:val="20"/>
                <w:szCs w:val="20"/>
                <w:vertAlign w:val="subscript"/>
              </w:rPr>
              <w:t>37</w:t>
            </w:r>
            <w:r w:rsidRPr="009A00CF">
              <w:rPr>
                <w:sz w:val="20"/>
                <w:szCs w:val="20"/>
              </w:rPr>
              <w:t>H</w:t>
            </w:r>
            <w:r w:rsidRPr="009A00CF">
              <w:rPr>
                <w:sz w:val="20"/>
                <w:szCs w:val="20"/>
                <w:vertAlign w:val="subscript"/>
              </w:rPr>
              <w:t>68</w:t>
            </w:r>
            <w:r w:rsidRPr="009A00CF">
              <w:rPr>
                <w:sz w:val="20"/>
                <w:szCs w:val="20"/>
              </w:rPr>
              <w:t>NO</w:t>
            </w:r>
            <w:r w:rsidRPr="009A00CF">
              <w:rPr>
                <w:sz w:val="20"/>
                <w:szCs w:val="20"/>
                <w:vertAlign w:val="subscript"/>
              </w:rPr>
              <w:t>13</w:t>
            </w:r>
          </w:p>
        </w:tc>
        <w:tc>
          <w:tcPr>
            <w:tcW w:w="1053" w:type="dxa"/>
            <w:shd w:val="clear" w:color="auto" w:fill="FFFFFF" w:themeFill="background1"/>
            <w:noWrap/>
            <w:hideMark/>
          </w:tcPr>
          <w:p w14:paraId="0D82EAC3" w14:textId="77777777" w:rsidR="002F7BD6" w:rsidRPr="009A00CF" w:rsidRDefault="002F7BD6" w:rsidP="002F7BD6">
            <w:pPr>
              <w:spacing w:after="160"/>
              <w:jc w:val="center"/>
              <w:rPr>
                <w:sz w:val="20"/>
                <w:szCs w:val="20"/>
              </w:rPr>
            </w:pPr>
            <w:r w:rsidRPr="009A00CF">
              <w:rPr>
                <w:sz w:val="20"/>
                <w:szCs w:val="20"/>
              </w:rPr>
              <w:t>735.4763</w:t>
            </w:r>
          </w:p>
        </w:tc>
        <w:tc>
          <w:tcPr>
            <w:tcW w:w="1053" w:type="dxa"/>
            <w:shd w:val="clear" w:color="auto" w:fill="FFFFFF" w:themeFill="background1"/>
            <w:noWrap/>
            <w:hideMark/>
          </w:tcPr>
          <w:p w14:paraId="7274EE03" w14:textId="77777777" w:rsidR="002F7BD6" w:rsidRPr="009A00CF" w:rsidRDefault="002F7BD6" w:rsidP="002F7BD6">
            <w:pPr>
              <w:spacing w:after="160"/>
              <w:jc w:val="center"/>
              <w:rPr>
                <w:sz w:val="20"/>
                <w:szCs w:val="20"/>
              </w:rPr>
            </w:pPr>
            <w:r w:rsidRPr="009A00CF">
              <w:rPr>
                <w:sz w:val="20"/>
                <w:szCs w:val="20"/>
              </w:rPr>
              <w:t>735.4763</w:t>
            </w:r>
          </w:p>
        </w:tc>
        <w:tc>
          <w:tcPr>
            <w:tcW w:w="1053" w:type="dxa"/>
            <w:shd w:val="clear" w:color="auto" w:fill="FFFFFF" w:themeFill="background1"/>
            <w:noWrap/>
            <w:hideMark/>
          </w:tcPr>
          <w:p w14:paraId="0ADBEB9E" w14:textId="77777777" w:rsidR="002F7BD6" w:rsidRPr="009A00CF" w:rsidRDefault="002F7BD6" w:rsidP="002F7BD6">
            <w:pPr>
              <w:spacing w:after="160"/>
              <w:jc w:val="center"/>
              <w:rPr>
                <w:sz w:val="20"/>
                <w:szCs w:val="20"/>
              </w:rPr>
            </w:pPr>
            <w:r w:rsidRPr="009A00CF">
              <w:rPr>
                <w:sz w:val="20"/>
                <w:szCs w:val="20"/>
              </w:rPr>
              <w:t>773.4322</w:t>
            </w:r>
          </w:p>
        </w:tc>
        <w:tc>
          <w:tcPr>
            <w:tcW w:w="1053" w:type="dxa"/>
            <w:shd w:val="clear" w:color="auto" w:fill="FFFFFF" w:themeFill="background1"/>
            <w:noWrap/>
            <w:hideMark/>
          </w:tcPr>
          <w:p w14:paraId="31EAD00F" w14:textId="77777777" w:rsidR="002F7BD6" w:rsidRPr="009A00CF" w:rsidRDefault="002F7BD6" w:rsidP="002F7BD6">
            <w:pPr>
              <w:spacing w:after="160"/>
              <w:jc w:val="center"/>
              <w:rPr>
                <w:sz w:val="20"/>
                <w:szCs w:val="20"/>
              </w:rPr>
            </w:pPr>
            <w:r w:rsidRPr="009A00CF">
              <w:rPr>
                <w:sz w:val="20"/>
                <w:szCs w:val="20"/>
              </w:rPr>
              <w:t>757.4583</w:t>
            </w:r>
          </w:p>
        </w:tc>
      </w:tr>
      <w:tr w:rsidR="002F7BD6" w:rsidRPr="009A00CF" w14:paraId="37BF8BBE" w14:textId="77777777" w:rsidTr="002F7BD6">
        <w:trPr>
          <w:trHeight w:val="399"/>
        </w:trPr>
        <w:tc>
          <w:tcPr>
            <w:tcW w:w="498" w:type="dxa"/>
            <w:vMerge/>
          </w:tcPr>
          <w:p w14:paraId="6A56EC21" w14:textId="77777777" w:rsidR="002F7BD6" w:rsidRPr="009A00CF" w:rsidRDefault="002F7BD6" w:rsidP="002F7BD6">
            <w:pPr>
              <w:rPr>
                <w:sz w:val="18"/>
                <w:szCs w:val="18"/>
              </w:rPr>
            </w:pPr>
          </w:p>
        </w:tc>
        <w:tc>
          <w:tcPr>
            <w:tcW w:w="2891" w:type="dxa"/>
            <w:shd w:val="clear" w:color="auto" w:fill="FFFFFF" w:themeFill="background1"/>
            <w:noWrap/>
            <w:hideMark/>
          </w:tcPr>
          <w:p w14:paraId="23ADA6C6" w14:textId="77777777" w:rsidR="002F7BD6" w:rsidRPr="009A00CF" w:rsidRDefault="002F7BD6" w:rsidP="002F7BD6">
            <w:pPr>
              <w:spacing w:after="160"/>
              <w:rPr>
                <w:sz w:val="18"/>
                <w:szCs w:val="18"/>
              </w:rPr>
            </w:pPr>
            <w:r w:rsidRPr="009A00CF">
              <w:rPr>
                <w:sz w:val="18"/>
                <w:szCs w:val="18"/>
              </w:rPr>
              <w:t>Clarithromycin - Cladinose</w:t>
            </w:r>
          </w:p>
        </w:tc>
        <w:tc>
          <w:tcPr>
            <w:tcW w:w="1285" w:type="dxa"/>
            <w:shd w:val="clear" w:color="auto" w:fill="FFFFFF" w:themeFill="background1"/>
            <w:noWrap/>
            <w:hideMark/>
          </w:tcPr>
          <w:p w14:paraId="57E3CC46" w14:textId="77777777" w:rsidR="002F7BD6" w:rsidRPr="009A00CF" w:rsidRDefault="002F7BD6" w:rsidP="002F7BD6">
            <w:pPr>
              <w:spacing w:after="160"/>
              <w:jc w:val="center"/>
              <w:rPr>
                <w:sz w:val="20"/>
                <w:szCs w:val="20"/>
              </w:rPr>
            </w:pPr>
            <w:r w:rsidRPr="009A00CF">
              <w:rPr>
                <w:sz w:val="20"/>
                <w:szCs w:val="20"/>
              </w:rPr>
              <w:t>C</w:t>
            </w:r>
            <w:r w:rsidRPr="009A00CF">
              <w:rPr>
                <w:sz w:val="20"/>
                <w:szCs w:val="20"/>
                <w:vertAlign w:val="subscript"/>
              </w:rPr>
              <w:t>30</w:t>
            </w:r>
            <w:r w:rsidRPr="009A00CF">
              <w:rPr>
                <w:sz w:val="20"/>
                <w:szCs w:val="20"/>
              </w:rPr>
              <w:t>H</w:t>
            </w:r>
            <w:r w:rsidRPr="009A00CF">
              <w:rPr>
                <w:sz w:val="20"/>
                <w:szCs w:val="20"/>
                <w:vertAlign w:val="subscript"/>
              </w:rPr>
              <w:t>56</w:t>
            </w:r>
            <w:r w:rsidRPr="009A00CF">
              <w:rPr>
                <w:sz w:val="20"/>
                <w:szCs w:val="20"/>
              </w:rPr>
              <w:t>NO</w:t>
            </w:r>
            <w:r w:rsidRPr="009A00CF">
              <w:rPr>
                <w:sz w:val="20"/>
                <w:szCs w:val="20"/>
                <w:vertAlign w:val="subscript"/>
              </w:rPr>
              <w:t>10</w:t>
            </w:r>
          </w:p>
        </w:tc>
        <w:tc>
          <w:tcPr>
            <w:tcW w:w="1053" w:type="dxa"/>
            <w:shd w:val="clear" w:color="auto" w:fill="FFFFFF" w:themeFill="background1"/>
            <w:noWrap/>
            <w:hideMark/>
          </w:tcPr>
          <w:p w14:paraId="59208B2B" w14:textId="77777777" w:rsidR="002F7BD6" w:rsidRPr="009A00CF" w:rsidRDefault="002F7BD6" w:rsidP="002F7BD6">
            <w:pPr>
              <w:spacing w:after="160"/>
              <w:jc w:val="center"/>
              <w:rPr>
                <w:sz w:val="20"/>
                <w:szCs w:val="20"/>
              </w:rPr>
            </w:pPr>
            <w:r w:rsidRPr="009A00CF">
              <w:rPr>
                <w:sz w:val="20"/>
                <w:szCs w:val="20"/>
              </w:rPr>
              <w:t>590.3899</w:t>
            </w:r>
          </w:p>
        </w:tc>
        <w:tc>
          <w:tcPr>
            <w:tcW w:w="1053" w:type="dxa"/>
            <w:shd w:val="clear" w:color="auto" w:fill="FFFFFF" w:themeFill="background1"/>
            <w:noWrap/>
            <w:hideMark/>
          </w:tcPr>
          <w:p w14:paraId="5087E67C" w14:textId="77777777" w:rsidR="002F7BD6" w:rsidRPr="009A00CF" w:rsidRDefault="002F7BD6" w:rsidP="002F7BD6">
            <w:pPr>
              <w:spacing w:after="160"/>
              <w:jc w:val="center"/>
              <w:rPr>
                <w:sz w:val="20"/>
                <w:szCs w:val="20"/>
              </w:rPr>
            </w:pPr>
            <w:r w:rsidRPr="009A00CF">
              <w:rPr>
                <w:sz w:val="20"/>
                <w:szCs w:val="20"/>
              </w:rPr>
              <w:t>591.3977</w:t>
            </w:r>
          </w:p>
        </w:tc>
        <w:tc>
          <w:tcPr>
            <w:tcW w:w="1053" w:type="dxa"/>
            <w:shd w:val="clear" w:color="auto" w:fill="FFFFFF" w:themeFill="background1"/>
            <w:noWrap/>
            <w:hideMark/>
          </w:tcPr>
          <w:p w14:paraId="08A1F22D" w14:textId="77777777" w:rsidR="002F7BD6" w:rsidRPr="009A00CF" w:rsidRDefault="002F7BD6" w:rsidP="002F7BD6">
            <w:pPr>
              <w:spacing w:after="160"/>
              <w:jc w:val="center"/>
              <w:rPr>
                <w:sz w:val="20"/>
                <w:szCs w:val="20"/>
              </w:rPr>
            </w:pPr>
            <w:r w:rsidRPr="009A00CF">
              <w:rPr>
                <w:sz w:val="20"/>
                <w:szCs w:val="20"/>
              </w:rPr>
              <w:t>629.3536</w:t>
            </w:r>
          </w:p>
        </w:tc>
        <w:tc>
          <w:tcPr>
            <w:tcW w:w="1053" w:type="dxa"/>
            <w:shd w:val="clear" w:color="auto" w:fill="FFFFFF" w:themeFill="background1"/>
            <w:noWrap/>
            <w:hideMark/>
          </w:tcPr>
          <w:p w14:paraId="47D454A1" w14:textId="77777777" w:rsidR="002F7BD6" w:rsidRPr="009A00CF" w:rsidRDefault="002F7BD6" w:rsidP="002F7BD6">
            <w:pPr>
              <w:spacing w:after="160"/>
              <w:jc w:val="center"/>
              <w:rPr>
                <w:sz w:val="20"/>
                <w:szCs w:val="20"/>
              </w:rPr>
            </w:pPr>
            <w:r w:rsidRPr="009A00CF">
              <w:rPr>
                <w:sz w:val="20"/>
                <w:szCs w:val="20"/>
              </w:rPr>
              <w:t>613.3796</w:t>
            </w:r>
          </w:p>
        </w:tc>
      </w:tr>
      <w:tr w:rsidR="002F7BD6" w:rsidRPr="009A00CF" w14:paraId="36DC7C4E" w14:textId="77777777" w:rsidTr="002F7BD6">
        <w:trPr>
          <w:trHeight w:val="399"/>
        </w:trPr>
        <w:tc>
          <w:tcPr>
            <w:tcW w:w="498" w:type="dxa"/>
            <w:vMerge/>
          </w:tcPr>
          <w:p w14:paraId="4A60B70A" w14:textId="77777777" w:rsidR="002F7BD6" w:rsidRPr="009A00CF" w:rsidRDefault="002F7BD6" w:rsidP="002F7BD6">
            <w:pPr>
              <w:rPr>
                <w:sz w:val="18"/>
                <w:szCs w:val="18"/>
              </w:rPr>
            </w:pPr>
          </w:p>
        </w:tc>
        <w:tc>
          <w:tcPr>
            <w:tcW w:w="2891" w:type="dxa"/>
            <w:shd w:val="clear" w:color="auto" w:fill="FFFFFF" w:themeFill="background1"/>
            <w:noWrap/>
            <w:hideMark/>
          </w:tcPr>
          <w:p w14:paraId="7B5ACB41" w14:textId="77777777" w:rsidR="002F7BD6" w:rsidRPr="009A00CF" w:rsidRDefault="002F7BD6" w:rsidP="002F7BD6">
            <w:pPr>
              <w:spacing w:after="160"/>
              <w:rPr>
                <w:sz w:val="18"/>
                <w:szCs w:val="18"/>
              </w:rPr>
            </w:pPr>
            <w:r w:rsidRPr="009A00CF">
              <w:rPr>
                <w:sz w:val="18"/>
                <w:szCs w:val="18"/>
              </w:rPr>
              <w:t>Clarithromycin - Cladinose + O</w:t>
            </w:r>
          </w:p>
        </w:tc>
        <w:tc>
          <w:tcPr>
            <w:tcW w:w="1285" w:type="dxa"/>
            <w:shd w:val="clear" w:color="auto" w:fill="FFFFFF" w:themeFill="background1"/>
            <w:noWrap/>
            <w:hideMark/>
          </w:tcPr>
          <w:p w14:paraId="65346789" w14:textId="77777777" w:rsidR="002F7BD6" w:rsidRPr="009A00CF" w:rsidRDefault="002F7BD6" w:rsidP="002F7BD6">
            <w:pPr>
              <w:spacing w:after="160"/>
              <w:jc w:val="center"/>
              <w:rPr>
                <w:sz w:val="20"/>
                <w:szCs w:val="20"/>
              </w:rPr>
            </w:pPr>
            <w:r w:rsidRPr="009A00CF">
              <w:rPr>
                <w:sz w:val="20"/>
                <w:szCs w:val="20"/>
              </w:rPr>
              <w:t>C</w:t>
            </w:r>
            <w:r w:rsidRPr="009A00CF">
              <w:rPr>
                <w:sz w:val="20"/>
                <w:szCs w:val="20"/>
                <w:vertAlign w:val="subscript"/>
              </w:rPr>
              <w:t>30</w:t>
            </w:r>
            <w:r w:rsidRPr="009A00CF">
              <w:rPr>
                <w:sz w:val="20"/>
                <w:szCs w:val="20"/>
              </w:rPr>
              <w:t>H</w:t>
            </w:r>
            <w:r w:rsidRPr="009A00CF">
              <w:rPr>
                <w:sz w:val="20"/>
                <w:szCs w:val="20"/>
                <w:vertAlign w:val="subscript"/>
              </w:rPr>
              <w:t>56</w:t>
            </w:r>
            <w:r w:rsidRPr="009A00CF">
              <w:rPr>
                <w:sz w:val="20"/>
                <w:szCs w:val="20"/>
              </w:rPr>
              <w:t>NO</w:t>
            </w:r>
            <w:r w:rsidRPr="009A00CF">
              <w:rPr>
                <w:sz w:val="20"/>
                <w:szCs w:val="20"/>
                <w:vertAlign w:val="subscript"/>
              </w:rPr>
              <w:t>11</w:t>
            </w:r>
          </w:p>
        </w:tc>
        <w:tc>
          <w:tcPr>
            <w:tcW w:w="1053" w:type="dxa"/>
            <w:shd w:val="clear" w:color="auto" w:fill="FFFFFF" w:themeFill="background1"/>
            <w:noWrap/>
            <w:hideMark/>
          </w:tcPr>
          <w:p w14:paraId="2674D467" w14:textId="77777777" w:rsidR="002F7BD6" w:rsidRPr="009A00CF" w:rsidRDefault="002F7BD6" w:rsidP="002F7BD6">
            <w:pPr>
              <w:spacing w:after="160"/>
              <w:jc w:val="center"/>
              <w:rPr>
                <w:sz w:val="20"/>
                <w:szCs w:val="20"/>
              </w:rPr>
            </w:pPr>
            <w:r w:rsidRPr="009A00CF">
              <w:rPr>
                <w:sz w:val="20"/>
                <w:szCs w:val="20"/>
              </w:rPr>
              <w:t>606.3848</w:t>
            </w:r>
          </w:p>
        </w:tc>
        <w:tc>
          <w:tcPr>
            <w:tcW w:w="1053" w:type="dxa"/>
            <w:shd w:val="clear" w:color="auto" w:fill="FFFFFF" w:themeFill="background1"/>
            <w:noWrap/>
            <w:hideMark/>
          </w:tcPr>
          <w:p w14:paraId="6B0540E4" w14:textId="77777777" w:rsidR="002F7BD6" w:rsidRPr="009A00CF" w:rsidRDefault="002F7BD6" w:rsidP="002F7BD6">
            <w:pPr>
              <w:spacing w:after="160"/>
              <w:jc w:val="center"/>
              <w:rPr>
                <w:sz w:val="20"/>
                <w:szCs w:val="20"/>
              </w:rPr>
            </w:pPr>
            <w:r w:rsidRPr="009A00CF">
              <w:rPr>
                <w:sz w:val="20"/>
                <w:szCs w:val="20"/>
              </w:rPr>
              <w:t>607.3926</w:t>
            </w:r>
          </w:p>
        </w:tc>
        <w:tc>
          <w:tcPr>
            <w:tcW w:w="1053" w:type="dxa"/>
            <w:shd w:val="clear" w:color="auto" w:fill="FFFFFF" w:themeFill="background1"/>
            <w:noWrap/>
            <w:hideMark/>
          </w:tcPr>
          <w:p w14:paraId="439763FD" w14:textId="77777777" w:rsidR="002F7BD6" w:rsidRPr="009A00CF" w:rsidRDefault="002F7BD6" w:rsidP="002F7BD6">
            <w:pPr>
              <w:spacing w:after="160"/>
              <w:jc w:val="center"/>
              <w:rPr>
                <w:sz w:val="20"/>
                <w:szCs w:val="20"/>
              </w:rPr>
            </w:pPr>
            <w:r w:rsidRPr="009A00CF">
              <w:rPr>
                <w:sz w:val="20"/>
                <w:szCs w:val="20"/>
              </w:rPr>
              <w:t>645.3485</w:t>
            </w:r>
          </w:p>
        </w:tc>
        <w:tc>
          <w:tcPr>
            <w:tcW w:w="1053" w:type="dxa"/>
            <w:shd w:val="clear" w:color="auto" w:fill="FFFFFF" w:themeFill="background1"/>
            <w:noWrap/>
            <w:hideMark/>
          </w:tcPr>
          <w:p w14:paraId="21E3AFD0" w14:textId="77777777" w:rsidR="002F7BD6" w:rsidRPr="009A00CF" w:rsidRDefault="002F7BD6" w:rsidP="002F7BD6">
            <w:pPr>
              <w:spacing w:after="160"/>
              <w:jc w:val="center"/>
              <w:rPr>
                <w:sz w:val="20"/>
                <w:szCs w:val="20"/>
              </w:rPr>
            </w:pPr>
            <w:r w:rsidRPr="009A00CF">
              <w:rPr>
                <w:sz w:val="20"/>
                <w:szCs w:val="20"/>
              </w:rPr>
              <w:t>629.3746</w:t>
            </w:r>
          </w:p>
        </w:tc>
      </w:tr>
      <w:tr w:rsidR="002F7BD6" w:rsidRPr="009A00CF" w14:paraId="5AB8BE62" w14:textId="77777777" w:rsidTr="002F7BD6">
        <w:trPr>
          <w:trHeight w:val="399"/>
        </w:trPr>
        <w:tc>
          <w:tcPr>
            <w:tcW w:w="498" w:type="dxa"/>
            <w:vMerge/>
          </w:tcPr>
          <w:p w14:paraId="43998996" w14:textId="77777777" w:rsidR="002F7BD6" w:rsidRPr="009A00CF" w:rsidRDefault="002F7BD6" w:rsidP="002F7BD6">
            <w:pPr>
              <w:rPr>
                <w:sz w:val="18"/>
                <w:szCs w:val="18"/>
              </w:rPr>
            </w:pPr>
          </w:p>
        </w:tc>
        <w:tc>
          <w:tcPr>
            <w:tcW w:w="2891" w:type="dxa"/>
            <w:shd w:val="clear" w:color="auto" w:fill="FFFFFF" w:themeFill="background1"/>
            <w:noWrap/>
            <w:hideMark/>
          </w:tcPr>
          <w:p w14:paraId="744023BE" w14:textId="77777777" w:rsidR="002F7BD6" w:rsidRPr="009A00CF" w:rsidRDefault="002F7BD6" w:rsidP="002F7BD6">
            <w:pPr>
              <w:spacing w:after="160"/>
              <w:rPr>
                <w:sz w:val="18"/>
                <w:szCs w:val="18"/>
              </w:rPr>
            </w:pPr>
            <w:r w:rsidRPr="009A00CF">
              <w:rPr>
                <w:sz w:val="18"/>
                <w:szCs w:val="18"/>
              </w:rPr>
              <w:t>Clarithromycin - Cladinose - CH</w:t>
            </w:r>
            <w:r w:rsidRPr="008D1A46">
              <w:rPr>
                <w:sz w:val="18"/>
                <w:szCs w:val="18"/>
                <w:vertAlign w:val="subscript"/>
              </w:rPr>
              <w:t>2</w:t>
            </w:r>
          </w:p>
        </w:tc>
        <w:tc>
          <w:tcPr>
            <w:tcW w:w="1285" w:type="dxa"/>
            <w:shd w:val="clear" w:color="auto" w:fill="FFFFFF" w:themeFill="background1"/>
            <w:noWrap/>
            <w:hideMark/>
          </w:tcPr>
          <w:p w14:paraId="5BA83193" w14:textId="77777777" w:rsidR="002F7BD6" w:rsidRPr="009A00CF" w:rsidRDefault="002F7BD6" w:rsidP="002F7BD6">
            <w:pPr>
              <w:spacing w:after="160"/>
              <w:jc w:val="center"/>
              <w:rPr>
                <w:sz w:val="20"/>
                <w:szCs w:val="20"/>
              </w:rPr>
            </w:pPr>
            <w:r w:rsidRPr="009A00CF">
              <w:rPr>
                <w:sz w:val="20"/>
                <w:szCs w:val="20"/>
              </w:rPr>
              <w:t>C</w:t>
            </w:r>
            <w:r w:rsidRPr="009A00CF">
              <w:rPr>
                <w:sz w:val="20"/>
                <w:szCs w:val="20"/>
                <w:vertAlign w:val="subscript"/>
              </w:rPr>
              <w:t>29</w:t>
            </w:r>
            <w:r w:rsidRPr="009A00CF">
              <w:rPr>
                <w:sz w:val="20"/>
                <w:szCs w:val="20"/>
              </w:rPr>
              <w:t>H</w:t>
            </w:r>
            <w:r w:rsidRPr="009A00CF">
              <w:rPr>
                <w:sz w:val="20"/>
                <w:szCs w:val="20"/>
                <w:vertAlign w:val="subscript"/>
              </w:rPr>
              <w:t>54</w:t>
            </w:r>
            <w:r w:rsidRPr="009A00CF">
              <w:rPr>
                <w:sz w:val="20"/>
                <w:szCs w:val="20"/>
              </w:rPr>
              <w:t>NO</w:t>
            </w:r>
            <w:r w:rsidRPr="009A00CF">
              <w:rPr>
                <w:sz w:val="20"/>
                <w:szCs w:val="20"/>
                <w:vertAlign w:val="subscript"/>
              </w:rPr>
              <w:t>10</w:t>
            </w:r>
          </w:p>
        </w:tc>
        <w:tc>
          <w:tcPr>
            <w:tcW w:w="1053" w:type="dxa"/>
            <w:shd w:val="clear" w:color="auto" w:fill="FFFFFF" w:themeFill="background1"/>
            <w:noWrap/>
            <w:hideMark/>
          </w:tcPr>
          <w:p w14:paraId="5E82B07D" w14:textId="77777777" w:rsidR="002F7BD6" w:rsidRPr="009A00CF" w:rsidRDefault="002F7BD6" w:rsidP="002F7BD6">
            <w:pPr>
              <w:spacing w:after="160"/>
              <w:jc w:val="center"/>
              <w:rPr>
                <w:sz w:val="20"/>
                <w:szCs w:val="20"/>
              </w:rPr>
            </w:pPr>
            <w:r w:rsidRPr="009A00CF">
              <w:rPr>
                <w:sz w:val="20"/>
                <w:szCs w:val="20"/>
              </w:rPr>
              <w:t>576.3742</w:t>
            </w:r>
          </w:p>
        </w:tc>
        <w:tc>
          <w:tcPr>
            <w:tcW w:w="1053" w:type="dxa"/>
            <w:shd w:val="clear" w:color="auto" w:fill="FFFFFF" w:themeFill="background1"/>
            <w:noWrap/>
            <w:hideMark/>
          </w:tcPr>
          <w:p w14:paraId="56B98E50" w14:textId="77777777" w:rsidR="002F7BD6" w:rsidRPr="009A00CF" w:rsidRDefault="002F7BD6" w:rsidP="002F7BD6">
            <w:pPr>
              <w:spacing w:after="160"/>
              <w:jc w:val="center"/>
              <w:rPr>
                <w:sz w:val="20"/>
                <w:szCs w:val="20"/>
              </w:rPr>
            </w:pPr>
            <w:r w:rsidRPr="009A00CF">
              <w:rPr>
                <w:sz w:val="20"/>
                <w:szCs w:val="20"/>
              </w:rPr>
              <w:t>577.3820</w:t>
            </w:r>
          </w:p>
        </w:tc>
        <w:tc>
          <w:tcPr>
            <w:tcW w:w="1053" w:type="dxa"/>
            <w:shd w:val="clear" w:color="auto" w:fill="FFFFFF" w:themeFill="background1"/>
            <w:noWrap/>
            <w:hideMark/>
          </w:tcPr>
          <w:p w14:paraId="27958A46" w14:textId="77777777" w:rsidR="002F7BD6" w:rsidRPr="009A00CF" w:rsidRDefault="002F7BD6" w:rsidP="002F7BD6">
            <w:pPr>
              <w:spacing w:after="160"/>
              <w:jc w:val="center"/>
              <w:rPr>
                <w:sz w:val="20"/>
                <w:szCs w:val="20"/>
              </w:rPr>
            </w:pPr>
            <w:r w:rsidRPr="009A00CF">
              <w:rPr>
                <w:sz w:val="20"/>
                <w:szCs w:val="20"/>
              </w:rPr>
              <w:t>615.3379</w:t>
            </w:r>
          </w:p>
        </w:tc>
        <w:tc>
          <w:tcPr>
            <w:tcW w:w="1053" w:type="dxa"/>
            <w:shd w:val="clear" w:color="auto" w:fill="FFFFFF" w:themeFill="background1"/>
            <w:noWrap/>
            <w:hideMark/>
          </w:tcPr>
          <w:p w14:paraId="2EE678E5" w14:textId="77777777" w:rsidR="002F7BD6" w:rsidRPr="009A00CF" w:rsidRDefault="002F7BD6" w:rsidP="002F7BD6">
            <w:pPr>
              <w:spacing w:after="160"/>
              <w:jc w:val="center"/>
              <w:rPr>
                <w:sz w:val="20"/>
                <w:szCs w:val="20"/>
              </w:rPr>
            </w:pPr>
            <w:r w:rsidRPr="009A00CF">
              <w:rPr>
                <w:sz w:val="20"/>
                <w:szCs w:val="20"/>
              </w:rPr>
              <w:t>599.3640</w:t>
            </w:r>
          </w:p>
        </w:tc>
      </w:tr>
      <w:tr w:rsidR="002F7BD6" w:rsidRPr="009A00CF" w14:paraId="0F1B9F45" w14:textId="77777777" w:rsidTr="002F7BD6">
        <w:trPr>
          <w:trHeight w:val="399"/>
        </w:trPr>
        <w:tc>
          <w:tcPr>
            <w:tcW w:w="498" w:type="dxa"/>
            <w:vMerge/>
          </w:tcPr>
          <w:p w14:paraId="7C6CA398" w14:textId="77777777" w:rsidR="002F7BD6" w:rsidRPr="009A00CF" w:rsidRDefault="002F7BD6" w:rsidP="002F7BD6">
            <w:pPr>
              <w:rPr>
                <w:sz w:val="18"/>
                <w:szCs w:val="18"/>
              </w:rPr>
            </w:pPr>
          </w:p>
        </w:tc>
        <w:tc>
          <w:tcPr>
            <w:tcW w:w="2891" w:type="dxa"/>
            <w:shd w:val="clear" w:color="auto" w:fill="FFFFFF" w:themeFill="background1"/>
            <w:noWrap/>
            <w:hideMark/>
          </w:tcPr>
          <w:p w14:paraId="6ECCF0EE" w14:textId="77777777" w:rsidR="002F7BD6" w:rsidRPr="009A00CF" w:rsidRDefault="002F7BD6" w:rsidP="002F7BD6">
            <w:pPr>
              <w:spacing w:after="160"/>
              <w:rPr>
                <w:sz w:val="18"/>
                <w:szCs w:val="18"/>
              </w:rPr>
            </w:pPr>
            <w:r w:rsidRPr="009A00CF">
              <w:rPr>
                <w:sz w:val="18"/>
                <w:szCs w:val="18"/>
              </w:rPr>
              <w:t>Clarithromycin - Cladinose + CH</w:t>
            </w:r>
            <w:r w:rsidRPr="008D1A46">
              <w:rPr>
                <w:sz w:val="18"/>
                <w:szCs w:val="18"/>
                <w:vertAlign w:val="subscript"/>
              </w:rPr>
              <w:t>2</w:t>
            </w:r>
          </w:p>
        </w:tc>
        <w:tc>
          <w:tcPr>
            <w:tcW w:w="1285" w:type="dxa"/>
            <w:shd w:val="clear" w:color="auto" w:fill="FFFFFF" w:themeFill="background1"/>
            <w:noWrap/>
            <w:hideMark/>
          </w:tcPr>
          <w:p w14:paraId="4743DE42" w14:textId="77777777" w:rsidR="002F7BD6" w:rsidRPr="009A00CF" w:rsidRDefault="002F7BD6" w:rsidP="002F7BD6">
            <w:pPr>
              <w:spacing w:after="160"/>
              <w:jc w:val="center"/>
              <w:rPr>
                <w:sz w:val="20"/>
                <w:szCs w:val="20"/>
              </w:rPr>
            </w:pPr>
            <w:r w:rsidRPr="009A00CF">
              <w:rPr>
                <w:sz w:val="20"/>
                <w:szCs w:val="20"/>
              </w:rPr>
              <w:t>C</w:t>
            </w:r>
            <w:r w:rsidRPr="009A00CF">
              <w:rPr>
                <w:sz w:val="20"/>
                <w:szCs w:val="20"/>
                <w:vertAlign w:val="subscript"/>
              </w:rPr>
              <w:t>31</w:t>
            </w:r>
            <w:r w:rsidRPr="009A00CF">
              <w:rPr>
                <w:sz w:val="20"/>
                <w:szCs w:val="20"/>
              </w:rPr>
              <w:t>H</w:t>
            </w:r>
            <w:r w:rsidRPr="009A00CF">
              <w:rPr>
                <w:sz w:val="20"/>
                <w:szCs w:val="20"/>
                <w:vertAlign w:val="subscript"/>
              </w:rPr>
              <w:t>58</w:t>
            </w:r>
            <w:r w:rsidRPr="009A00CF">
              <w:rPr>
                <w:sz w:val="20"/>
                <w:szCs w:val="20"/>
              </w:rPr>
              <w:t>NO</w:t>
            </w:r>
            <w:r w:rsidRPr="009A00CF">
              <w:rPr>
                <w:sz w:val="20"/>
                <w:szCs w:val="20"/>
                <w:vertAlign w:val="subscript"/>
              </w:rPr>
              <w:t>10</w:t>
            </w:r>
          </w:p>
        </w:tc>
        <w:tc>
          <w:tcPr>
            <w:tcW w:w="1053" w:type="dxa"/>
            <w:shd w:val="clear" w:color="auto" w:fill="FFFFFF" w:themeFill="background1"/>
            <w:noWrap/>
            <w:hideMark/>
          </w:tcPr>
          <w:p w14:paraId="11B2774D" w14:textId="77777777" w:rsidR="002F7BD6" w:rsidRPr="009A00CF" w:rsidRDefault="002F7BD6" w:rsidP="002F7BD6">
            <w:pPr>
              <w:spacing w:after="160"/>
              <w:jc w:val="center"/>
              <w:rPr>
                <w:sz w:val="20"/>
                <w:szCs w:val="20"/>
              </w:rPr>
            </w:pPr>
            <w:r w:rsidRPr="009A00CF">
              <w:rPr>
                <w:sz w:val="20"/>
                <w:szCs w:val="20"/>
              </w:rPr>
              <w:t>604.4055</w:t>
            </w:r>
          </w:p>
        </w:tc>
        <w:tc>
          <w:tcPr>
            <w:tcW w:w="1053" w:type="dxa"/>
            <w:shd w:val="clear" w:color="auto" w:fill="FFFFFF" w:themeFill="background1"/>
            <w:noWrap/>
            <w:hideMark/>
          </w:tcPr>
          <w:p w14:paraId="069778FA" w14:textId="77777777" w:rsidR="002F7BD6" w:rsidRPr="009A00CF" w:rsidRDefault="002F7BD6" w:rsidP="002F7BD6">
            <w:pPr>
              <w:spacing w:after="160"/>
              <w:jc w:val="center"/>
              <w:rPr>
                <w:sz w:val="20"/>
                <w:szCs w:val="20"/>
              </w:rPr>
            </w:pPr>
            <w:r w:rsidRPr="009A00CF">
              <w:rPr>
                <w:sz w:val="20"/>
                <w:szCs w:val="20"/>
              </w:rPr>
              <w:t>605.4133</w:t>
            </w:r>
          </w:p>
        </w:tc>
        <w:tc>
          <w:tcPr>
            <w:tcW w:w="1053" w:type="dxa"/>
            <w:shd w:val="clear" w:color="auto" w:fill="FFFFFF" w:themeFill="background1"/>
            <w:noWrap/>
            <w:hideMark/>
          </w:tcPr>
          <w:p w14:paraId="7C08C48A" w14:textId="77777777" w:rsidR="002F7BD6" w:rsidRPr="009A00CF" w:rsidRDefault="002F7BD6" w:rsidP="002F7BD6">
            <w:pPr>
              <w:spacing w:after="160"/>
              <w:jc w:val="center"/>
              <w:rPr>
                <w:sz w:val="20"/>
                <w:szCs w:val="20"/>
              </w:rPr>
            </w:pPr>
            <w:r w:rsidRPr="009A00CF">
              <w:rPr>
                <w:sz w:val="20"/>
                <w:szCs w:val="20"/>
              </w:rPr>
              <w:t>643.3692</w:t>
            </w:r>
          </w:p>
        </w:tc>
        <w:tc>
          <w:tcPr>
            <w:tcW w:w="1053" w:type="dxa"/>
            <w:shd w:val="clear" w:color="auto" w:fill="FFFFFF" w:themeFill="background1"/>
            <w:noWrap/>
            <w:hideMark/>
          </w:tcPr>
          <w:p w14:paraId="7768EB66" w14:textId="77777777" w:rsidR="002F7BD6" w:rsidRPr="009A00CF" w:rsidRDefault="002F7BD6" w:rsidP="002F7BD6">
            <w:pPr>
              <w:spacing w:after="160"/>
              <w:jc w:val="center"/>
              <w:rPr>
                <w:sz w:val="20"/>
                <w:szCs w:val="20"/>
              </w:rPr>
            </w:pPr>
            <w:r w:rsidRPr="009A00CF">
              <w:rPr>
                <w:sz w:val="20"/>
                <w:szCs w:val="20"/>
              </w:rPr>
              <w:t>643.3692</w:t>
            </w:r>
          </w:p>
        </w:tc>
      </w:tr>
      <w:tr w:rsidR="002F7BD6" w:rsidRPr="009A00CF" w14:paraId="20DD3B1E" w14:textId="77777777" w:rsidTr="002F7BD6">
        <w:trPr>
          <w:trHeight w:val="335"/>
        </w:trPr>
        <w:tc>
          <w:tcPr>
            <w:tcW w:w="498" w:type="dxa"/>
            <w:vMerge w:val="restart"/>
            <w:shd w:val="clear" w:color="auto" w:fill="E7E6E6" w:themeFill="background2"/>
            <w:textDirection w:val="btLr"/>
          </w:tcPr>
          <w:p w14:paraId="31B9CD3E" w14:textId="77777777" w:rsidR="002F7BD6" w:rsidRPr="009A00CF" w:rsidRDefault="002F7BD6" w:rsidP="002F7BD6">
            <w:pPr>
              <w:ind w:left="113" w:right="113"/>
              <w:rPr>
                <w:b/>
                <w:bCs/>
                <w:sz w:val="18"/>
                <w:szCs w:val="18"/>
              </w:rPr>
            </w:pPr>
            <w:r w:rsidRPr="009A00CF">
              <w:rPr>
                <w:b/>
                <w:bCs/>
                <w:sz w:val="18"/>
                <w:szCs w:val="18"/>
              </w:rPr>
              <w:t>Sulfadiazine</w:t>
            </w:r>
          </w:p>
        </w:tc>
        <w:tc>
          <w:tcPr>
            <w:tcW w:w="2891" w:type="dxa"/>
            <w:shd w:val="clear" w:color="auto" w:fill="FFFFFF" w:themeFill="background1"/>
            <w:noWrap/>
            <w:hideMark/>
          </w:tcPr>
          <w:p w14:paraId="40039FB0" w14:textId="77777777" w:rsidR="002F7BD6" w:rsidRPr="009A00CF" w:rsidRDefault="002F7BD6" w:rsidP="002F7BD6">
            <w:pPr>
              <w:spacing w:after="160"/>
              <w:rPr>
                <w:b/>
                <w:bCs/>
                <w:sz w:val="18"/>
                <w:szCs w:val="18"/>
              </w:rPr>
            </w:pPr>
            <w:r w:rsidRPr="009A00CF">
              <w:rPr>
                <w:b/>
                <w:bCs/>
                <w:sz w:val="18"/>
                <w:szCs w:val="18"/>
              </w:rPr>
              <w:t>Sulfadiazine</w:t>
            </w:r>
          </w:p>
        </w:tc>
        <w:tc>
          <w:tcPr>
            <w:tcW w:w="1285" w:type="dxa"/>
            <w:shd w:val="clear" w:color="auto" w:fill="FFFFFF" w:themeFill="background1"/>
            <w:noWrap/>
            <w:hideMark/>
          </w:tcPr>
          <w:p w14:paraId="6611E672" w14:textId="77777777" w:rsidR="002F7BD6" w:rsidRPr="009A00CF" w:rsidRDefault="002F7BD6" w:rsidP="002F7BD6">
            <w:pPr>
              <w:spacing w:after="160"/>
              <w:jc w:val="center"/>
              <w:rPr>
                <w:sz w:val="20"/>
                <w:szCs w:val="20"/>
              </w:rPr>
            </w:pPr>
            <w:r w:rsidRPr="009A00CF">
              <w:rPr>
                <w:sz w:val="20"/>
                <w:szCs w:val="20"/>
              </w:rPr>
              <w:t>C</w:t>
            </w:r>
            <w:r w:rsidRPr="009A00CF">
              <w:rPr>
                <w:sz w:val="20"/>
                <w:szCs w:val="20"/>
                <w:vertAlign w:val="subscript"/>
              </w:rPr>
              <w:t>10</w:t>
            </w:r>
            <w:r w:rsidRPr="009A00CF">
              <w:rPr>
                <w:sz w:val="20"/>
                <w:szCs w:val="20"/>
              </w:rPr>
              <w:t>H</w:t>
            </w:r>
            <w:r w:rsidRPr="009A00CF">
              <w:rPr>
                <w:sz w:val="20"/>
                <w:szCs w:val="20"/>
                <w:vertAlign w:val="subscript"/>
              </w:rPr>
              <w:t>10</w:t>
            </w:r>
            <w:r w:rsidRPr="009A00CF">
              <w:rPr>
                <w:sz w:val="20"/>
                <w:szCs w:val="20"/>
              </w:rPr>
              <w:t>N</w:t>
            </w:r>
            <w:r w:rsidRPr="009A00CF">
              <w:rPr>
                <w:sz w:val="20"/>
                <w:szCs w:val="20"/>
                <w:vertAlign w:val="subscript"/>
              </w:rPr>
              <w:t>4</w:t>
            </w:r>
            <w:r w:rsidRPr="009A00CF">
              <w:rPr>
                <w:sz w:val="20"/>
                <w:szCs w:val="20"/>
              </w:rPr>
              <w:t>O</w:t>
            </w:r>
            <w:r w:rsidRPr="009A00CF">
              <w:rPr>
                <w:sz w:val="20"/>
                <w:szCs w:val="20"/>
                <w:vertAlign w:val="subscript"/>
              </w:rPr>
              <w:t>2</w:t>
            </w:r>
            <w:r w:rsidRPr="009A00CF">
              <w:rPr>
                <w:sz w:val="20"/>
                <w:szCs w:val="20"/>
              </w:rPr>
              <w:t>S</w:t>
            </w:r>
          </w:p>
        </w:tc>
        <w:tc>
          <w:tcPr>
            <w:tcW w:w="1053" w:type="dxa"/>
            <w:shd w:val="clear" w:color="auto" w:fill="FFFFFF" w:themeFill="background1"/>
            <w:noWrap/>
            <w:hideMark/>
          </w:tcPr>
          <w:p w14:paraId="57C29681" w14:textId="77777777" w:rsidR="002F7BD6" w:rsidRPr="009A00CF" w:rsidRDefault="002F7BD6" w:rsidP="002F7BD6">
            <w:pPr>
              <w:spacing w:after="160"/>
              <w:jc w:val="center"/>
              <w:rPr>
                <w:sz w:val="20"/>
                <w:szCs w:val="20"/>
              </w:rPr>
            </w:pPr>
            <w:r w:rsidRPr="009A00CF">
              <w:rPr>
                <w:sz w:val="20"/>
                <w:szCs w:val="20"/>
              </w:rPr>
              <w:t>250.0519</w:t>
            </w:r>
          </w:p>
        </w:tc>
        <w:tc>
          <w:tcPr>
            <w:tcW w:w="1053" w:type="dxa"/>
            <w:shd w:val="clear" w:color="auto" w:fill="FFFFFF" w:themeFill="background1"/>
            <w:noWrap/>
            <w:hideMark/>
          </w:tcPr>
          <w:p w14:paraId="5F14ACB3" w14:textId="77777777" w:rsidR="002F7BD6" w:rsidRPr="009A00CF" w:rsidRDefault="002F7BD6" w:rsidP="002F7BD6">
            <w:pPr>
              <w:spacing w:after="160"/>
              <w:jc w:val="center"/>
              <w:rPr>
                <w:sz w:val="20"/>
                <w:szCs w:val="20"/>
              </w:rPr>
            </w:pPr>
            <w:r w:rsidRPr="009A00CF">
              <w:rPr>
                <w:sz w:val="20"/>
                <w:szCs w:val="20"/>
              </w:rPr>
              <w:t>251.0597</w:t>
            </w:r>
          </w:p>
        </w:tc>
        <w:tc>
          <w:tcPr>
            <w:tcW w:w="1053" w:type="dxa"/>
            <w:shd w:val="clear" w:color="auto" w:fill="FFFFFF" w:themeFill="background1"/>
            <w:noWrap/>
            <w:hideMark/>
          </w:tcPr>
          <w:p w14:paraId="37324710" w14:textId="77777777" w:rsidR="002F7BD6" w:rsidRPr="009A00CF" w:rsidRDefault="002F7BD6" w:rsidP="002F7BD6">
            <w:pPr>
              <w:spacing w:after="160"/>
              <w:jc w:val="center"/>
              <w:rPr>
                <w:sz w:val="20"/>
                <w:szCs w:val="20"/>
              </w:rPr>
            </w:pPr>
            <w:r w:rsidRPr="009A00CF">
              <w:rPr>
                <w:sz w:val="20"/>
                <w:szCs w:val="20"/>
              </w:rPr>
              <w:t>289.0156</w:t>
            </w:r>
          </w:p>
        </w:tc>
        <w:tc>
          <w:tcPr>
            <w:tcW w:w="1053" w:type="dxa"/>
            <w:shd w:val="clear" w:color="auto" w:fill="FFFFFF" w:themeFill="background1"/>
            <w:noWrap/>
            <w:hideMark/>
          </w:tcPr>
          <w:p w14:paraId="1EDD0A34" w14:textId="77777777" w:rsidR="002F7BD6" w:rsidRPr="009A00CF" w:rsidRDefault="002F7BD6" w:rsidP="002F7BD6">
            <w:pPr>
              <w:spacing w:after="160"/>
              <w:jc w:val="center"/>
              <w:rPr>
                <w:sz w:val="20"/>
                <w:szCs w:val="20"/>
              </w:rPr>
            </w:pPr>
            <w:r w:rsidRPr="009A00CF">
              <w:rPr>
                <w:sz w:val="20"/>
                <w:szCs w:val="20"/>
              </w:rPr>
              <w:t>273.0417</w:t>
            </w:r>
          </w:p>
        </w:tc>
      </w:tr>
      <w:tr w:rsidR="002F7BD6" w:rsidRPr="009A00CF" w14:paraId="48A5FC5E" w14:textId="77777777" w:rsidTr="002F7BD6">
        <w:trPr>
          <w:trHeight w:val="335"/>
        </w:trPr>
        <w:tc>
          <w:tcPr>
            <w:tcW w:w="498" w:type="dxa"/>
            <w:vMerge/>
          </w:tcPr>
          <w:p w14:paraId="6231B9A6" w14:textId="77777777" w:rsidR="002F7BD6" w:rsidRPr="009A00CF" w:rsidRDefault="002F7BD6" w:rsidP="002F7BD6">
            <w:pPr>
              <w:rPr>
                <w:sz w:val="18"/>
                <w:szCs w:val="18"/>
              </w:rPr>
            </w:pPr>
          </w:p>
        </w:tc>
        <w:tc>
          <w:tcPr>
            <w:tcW w:w="2891" w:type="dxa"/>
            <w:shd w:val="clear" w:color="auto" w:fill="FFFFFF" w:themeFill="background1"/>
            <w:noWrap/>
            <w:hideMark/>
          </w:tcPr>
          <w:p w14:paraId="28AC07A6" w14:textId="77777777" w:rsidR="002F7BD6" w:rsidRPr="009A00CF" w:rsidRDefault="002F7BD6" w:rsidP="002F7BD6">
            <w:pPr>
              <w:spacing w:after="160"/>
              <w:rPr>
                <w:sz w:val="18"/>
                <w:szCs w:val="18"/>
              </w:rPr>
            </w:pPr>
            <w:r w:rsidRPr="009A00CF">
              <w:rPr>
                <w:sz w:val="18"/>
                <w:szCs w:val="18"/>
              </w:rPr>
              <w:t>Sulfadiazine + CO</w:t>
            </w:r>
          </w:p>
        </w:tc>
        <w:tc>
          <w:tcPr>
            <w:tcW w:w="1285" w:type="dxa"/>
            <w:shd w:val="clear" w:color="auto" w:fill="FFFFFF" w:themeFill="background1"/>
            <w:noWrap/>
            <w:hideMark/>
          </w:tcPr>
          <w:p w14:paraId="6AAE25D2" w14:textId="77777777" w:rsidR="002F7BD6" w:rsidRPr="009A00CF" w:rsidRDefault="002F7BD6" w:rsidP="002F7BD6">
            <w:pPr>
              <w:spacing w:after="160"/>
              <w:jc w:val="center"/>
              <w:rPr>
                <w:sz w:val="20"/>
                <w:szCs w:val="20"/>
              </w:rPr>
            </w:pPr>
            <w:r w:rsidRPr="009A00CF">
              <w:rPr>
                <w:sz w:val="20"/>
                <w:szCs w:val="20"/>
              </w:rPr>
              <w:t>C</w:t>
            </w:r>
            <w:r w:rsidRPr="009A00CF">
              <w:rPr>
                <w:sz w:val="20"/>
                <w:szCs w:val="20"/>
                <w:vertAlign w:val="subscript"/>
              </w:rPr>
              <w:t>11</w:t>
            </w:r>
            <w:r w:rsidRPr="009A00CF">
              <w:rPr>
                <w:sz w:val="20"/>
                <w:szCs w:val="20"/>
              </w:rPr>
              <w:t>H</w:t>
            </w:r>
            <w:r w:rsidRPr="009A00CF">
              <w:rPr>
                <w:sz w:val="20"/>
                <w:szCs w:val="20"/>
                <w:vertAlign w:val="subscript"/>
              </w:rPr>
              <w:t>11</w:t>
            </w:r>
            <w:r w:rsidRPr="009A00CF">
              <w:rPr>
                <w:sz w:val="20"/>
                <w:szCs w:val="20"/>
              </w:rPr>
              <w:t>N</w:t>
            </w:r>
            <w:r w:rsidRPr="009A00CF">
              <w:rPr>
                <w:sz w:val="20"/>
                <w:szCs w:val="20"/>
                <w:vertAlign w:val="subscript"/>
              </w:rPr>
              <w:t>4</w:t>
            </w:r>
            <w:r w:rsidRPr="009A00CF">
              <w:rPr>
                <w:sz w:val="20"/>
                <w:szCs w:val="20"/>
              </w:rPr>
              <w:t>O</w:t>
            </w:r>
            <w:r w:rsidRPr="009A00CF">
              <w:rPr>
                <w:sz w:val="20"/>
                <w:szCs w:val="20"/>
                <w:vertAlign w:val="subscript"/>
              </w:rPr>
              <w:t>3</w:t>
            </w:r>
            <w:r w:rsidRPr="009A00CF">
              <w:rPr>
                <w:sz w:val="20"/>
                <w:szCs w:val="20"/>
              </w:rPr>
              <w:t>S</w:t>
            </w:r>
          </w:p>
        </w:tc>
        <w:tc>
          <w:tcPr>
            <w:tcW w:w="1053" w:type="dxa"/>
            <w:shd w:val="clear" w:color="auto" w:fill="FFFFFF" w:themeFill="background1"/>
            <w:noWrap/>
            <w:hideMark/>
          </w:tcPr>
          <w:p w14:paraId="35EDE42C" w14:textId="77777777" w:rsidR="002F7BD6" w:rsidRPr="009A00CF" w:rsidRDefault="002F7BD6" w:rsidP="002F7BD6">
            <w:pPr>
              <w:spacing w:after="160"/>
              <w:jc w:val="center"/>
              <w:rPr>
                <w:sz w:val="20"/>
                <w:szCs w:val="20"/>
              </w:rPr>
            </w:pPr>
            <w:r w:rsidRPr="009A00CF">
              <w:rPr>
                <w:sz w:val="20"/>
                <w:szCs w:val="20"/>
              </w:rPr>
              <w:t>279.0546</w:t>
            </w:r>
          </w:p>
        </w:tc>
        <w:tc>
          <w:tcPr>
            <w:tcW w:w="1053" w:type="dxa"/>
            <w:shd w:val="clear" w:color="auto" w:fill="FFFFFF" w:themeFill="background1"/>
            <w:noWrap/>
            <w:hideMark/>
          </w:tcPr>
          <w:p w14:paraId="025741A2" w14:textId="77777777" w:rsidR="002F7BD6" w:rsidRPr="009A00CF" w:rsidRDefault="002F7BD6" w:rsidP="002F7BD6">
            <w:pPr>
              <w:spacing w:after="160"/>
              <w:jc w:val="center"/>
              <w:rPr>
                <w:sz w:val="20"/>
                <w:szCs w:val="20"/>
              </w:rPr>
            </w:pPr>
            <w:r w:rsidRPr="009A00CF">
              <w:rPr>
                <w:sz w:val="20"/>
                <w:szCs w:val="20"/>
              </w:rPr>
              <w:t>280.0625</w:t>
            </w:r>
          </w:p>
        </w:tc>
        <w:tc>
          <w:tcPr>
            <w:tcW w:w="1053" w:type="dxa"/>
            <w:shd w:val="clear" w:color="auto" w:fill="FFFFFF" w:themeFill="background1"/>
            <w:noWrap/>
            <w:hideMark/>
          </w:tcPr>
          <w:p w14:paraId="687D8890" w14:textId="77777777" w:rsidR="002F7BD6" w:rsidRPr="009A00CF" w:rsidRDefault="002F7BD6" w:rsidP="002F7BD6">
            <w:pPr>
              <w:spacing w:after="160"/>
              <w:jc w:val="center"/>
              <w:rPr>
                <w:sz w:val="20"/>
                <w:szCs w:val="20"/>
              </w:rPr>
            </w:pPr>
            <w:r w:rsidRPr="009A00CF">
              <w:rPr>
                <w:sz w:val="20"/>
                <w:szCs w:val="20"/>
              </w:rPr>
              <w:t>318.0183</w:t>
            </w:r>
          </w:p>
        </w:tc>
        <w:tc>
          <w:tcPr>
            <w:tcW w:w="1053" w:type="dxa"/>
            <w:shd w:val="clear" w:color="auto" w:fill="FFFFFF" w:themeFill="background1"/>
            <w:noWrap/>
            <w:hideMark/>
          </w:tcPr>
          <w:p w14:paraId="32ECFCAB" w14:textId="77777777" w:rsidR="002F7BD6" w:rsidRPr="009A00CF" w:rsidRDefault="002F7BD6" w:rsidP="002F7BD6">
            <w:pPr>
              <w:spacing w:after="160"/>
              <w:jc w:val="center"/>
              <w:rPr>
                <w:sz w:val="20"/>
                <w:szCs w:val="20"/>
              </w:rPr>
            </w:pPr>
            <w:r w:rsidRPr="009A00CF">
              <w:rPr>
                <w:sz w:val="20"/>
                <w:szCs w:val="20"/>
              </w:rPr>
              <w:t>302.0444</w:t>
            </w:r>
          </w:p>
        </w:tc>
      </w:tr>
      <w:tr w:rsidR="002F7BD6" w:rsidRPr="009A00CF" w14:paraId="618F2E03" w14:textId="77777777" w:rsidTr="002F7BD6">
        <w:trPr>
          <w:trHeight w:val="335"/>
        </w:trPr>
        <w:tc>
          <w:tcPr>
            <w:tcW w:w="498" w:type="dxa"/>
            <w:vMerge/>
          </w:tcPr>
          <w:p w14:paraId="22CF9098" w14:textId="77777777" w:rsidR="002F7BD6" w:rsidRPr="009A00CF" w:rsidRDefault="002F7BD6" w:rsidP="002F7BD6">
            <w:pPr>
              <w:rPr>
                <w:sz w:val="18"/>
                <w:szCs w:val="18"/>
              </w:rPr>
            </w:pPr>
          </w:p>
        </w:tc>
        <w:tc>
          <w:tcPr>
            <w:tcW w:w="2891" w:type="dxa"/>
            <w:shd w:val="clear" w:color="auto" w:fill="FFFFFF" w:themeFill="background1"/>
            <w:noWrap/>
            <w:hideMark/>
          </w:tcPr>
          <w:p w14:paraId="0FEAE705" w14:textId="77777777" w:rsidR="002F7BD6" w:rsidRPr="009A00CF" w:rsidRDefault="002F7BD6" w:rsidP="002F7BD6">
            <w:pPr>
              <w:spacing w:after="160"/>
              <w:rPr>
                <w:sz w:val="18"/>
                <w:szCs w:val="18"/>
              </w:rPr>
            </w:pPr>
            <w:r w:rsidRPr="009A00CF">
              <w:rPr>
                <w:sz w:val="18"/>
                <w:szCs w:val="18"/>
              </w:rPr>
              <w:t>Sulfadiazine + C</w:t>
            </w:r>
            <w:r w:rsidRPr="008D1A46">
              <w:rPr>
                <w:sz w:val="18"/>
                <w:szCs w:val="18"/>
                <w:vertAlign w:val="subscript"/>
              </w:rPr>
              <w:t>2</w:t>
            </w:r>
            <w:r w:rsidRPr="009A00CF">
              <w:rPr>
                <w:sz w:val="18"/>
                <w:szCs w:val="18"/>
              </w:rPr>
              <w:t>H</w:t>
            </w:r>
            <w:r w:rsidRPr="008D1A46">
              <w:rPr>
                <w:sz w:val="18"/>
                <w:szCs w:val="18"/>
                <w:vertAlign w:val="subscript"/>
              </w:rPr>
              <w:t>2</w:t>
            </w:r>
            <w:r w:rsidRPr="009A00CF">
              <w:rPr>
                <w:sz w:val="18"/>
                <w:szCs w:val="18"/>
              </w:rPr>
              <w:t>O</w:t>
            </w:r>
          </w:p>
        </w:tc>
        <w:tc>
          <w:tcPr>
            <w:tcW w:w="1285" w:type="dxa"/>
            <w:shd w:val="clear" w:color="auto" w:fill="FFFFFF" w:themeFill="background1"/>
            <w:noWrap/>
            <w:hideMark/>
          </w:tcPr>
          <w:p w14:paraId="41AD6F73" w14:textId="77777777" w:rsidR="002F7BD6" w:rsidRPr="009A00CF" w:rsidRDefault="002F7BD6" w:rsidP="002F7BD6">
            <w:pPr>
              <w:spacing w:after="160"/>
              <w:jc w:val="center"/>
              <w:rPr>
                <w:sz w:val="20"/>
                <w:szCs w:val="20"/>
              </w:rPr>
            </w:pPr>
            <w:r w:rsidRPr="009A00CF">
              <w:rPr>
                <w:sz w:val="20"/>
                <w:szCs w:val="20"/>
              </w:rPr>
              <w:t>C</w:t>
            </w:r>
            <w:r w:rsidRPr="009A00CF">
              <w:rPr>
                <w:sz w:val="20"/>
                <w:szCs w:val="20"/>
                <w:vertAlign w:val="subscript"/>
              </w:rPr>
              <w:t>12</w:t>
            </w:r>
            <w:r w:rsidRPr="009A00CF">
              <w:rPr>
                <w:sz w:val="20"/>
                <w:szCs w:val="20"/>
              </w:rPr>
              <w:t>H</w:t>
            </w:r>
            <w:r w:rsidRPr="009A00CF">
              <w:rPr>
                <w:sz w:val="20"/>
                <w:szCs w:val="20"/>
                <w:vertAlign w:val="subscript"/>
              </w:rPr>
              <w:t>13</w:t>
            </w:r>
            <w:r w:rsidRPr="009A00CF">
              <w:rPr>
                <w:sz w:val="20"/>
                <w:szCs w:val="20"/>
              </w:rPr>
              <w:t>N</w:t>
            </w:r>
            <w:r w:rsidRPr="009A00CF">
              <w:rPr>
                <w:sz w:val="20"/>
                <w:szCs w:val="20"/>
                <w:vertAlign w:val="subscript"/>
              </w:rPr>
              <w:t>4</w:t>
            </w:r>
            <w:r w:rsidRPr="009A00CF">
              <w:rPr>
                <w:sz w:val="20"/>
                <w:szCs w:val="20"/>
              </w:rPr>
              <w:t>O</w:t>
            </w:r>
            <w:r w:rsidRPr="009A00CF">
              <w:rPr>
                <w:sz w:val="20"/>
                <w:szCs w:val="20"/>
                <w:vertAlign w:val="subscript"/>
              </w:rPr>
              <w:t>3</w:t>
            </w:r>
            <w:r w:rsidRPr="009A00CF">
              <w:rPr>
                <w:sz w:val="20"/>
                <w:szCs w:val="20"/>
              </w:rPr>
              <w:t>S</w:t>
            </w:r>
          </w:p>
        </w:tc>
        <w:tc>
          <w:tcPr>
            <w:tcW w:w="1053" w:type="dxa"/>
            <w:shd w:val="clear" w:color="auto" w:fill="FFFFFF" w:themeFill="background1"/>
            <w:noWrap/>
            <w:hideMark/>
          </w:tcPr>
          <w:p w14:paraId="3599774E" w14:textId="77777777" w:rsidR="002F7BD6" w:rsidRPr="009A00CF" w:rsidRDefault="002F7BD6" w:rsidP="002F7BD6">
            <w:pPr>
              <w:spacing w:after="160"/>
              <w:jc w:val="center"/>
              <w:rPr>
                <w:sz w:val="20"/>
                <w:szCs w:val="20"/>
              </w:rPr>
            </w:pPr>
            <w:r w:rsidRPr="009A00CF">
              <w:rPr>
                <w:sz w:val="20"/>
                <w:szCs w:val="20"/>
              </w:rPr>
              <w:t>293.0703</w:t>
            </w:r>
          </w:p>
        </w:tc>
        <w:tc>
          <w:tcPr>
            <w:tcW w:w="1053" w:type="dxa"/>
            <w:shd w:val="clear" w:color="auto" w:fill="FFFFFF" w:themeFill="background1"/>
            <w:noWrap/>
            <w:hideMark/>
          </w:tcPr>
          <w:p w14:paraId="5B82ADB9" w14:textId="77777777" w:rsidR="002F7BD6" w:rsidRPr="009A00CF" w:rsidRDefault="002F7BD6" w:rsidP="002F7BD6">
            <w:pPr>
              <w:spacing w:after="160"/>
              <w:jc w:val="center"/>
              <w:rPr>
                <w:sz w:val="20"/>
                <w:szCs w:val="20"/>
              </w:rPr>
            </w:pPr>
            <w:r w:rsidRPr="009A00CF">
              <w:rPr>
                <w:sz w:val="20"/>
                <w:szCs w:val="20"/>
              </w:rPr>
              <w:t>294.0781</w:t>
            </w:r>
          </w:p>
        </w:tc>
        <w:tc>
          <w:tcPr>
            <w:tcW w:w="1053" w:type="dxa"/>
            <w:shd w:val="clear" w:color="auto" w:fill="FFFFFF" w:themeFill="background1"/>
            <w:noWrap/>
            <w:hideMark/>
          </w:tcPr>
          <w:p w14:paraId="3F4F6980" w14:textId="77777777" w:rsidR="002F7BD6" w:rsidRPr="009A00CF" w:rsidRDefault="002F7BD6" w:rsidP="002F7BD6">
            <w:pPr>
              <w:spacing w:after="160"/>
              <w:jc w:val="center"/>
              <w:rPr>
                <w:sz w:val="20"/>
                <w:szCs w:val="20"/>
              </w:rPr>
            </w:pPr>
            <w:r w:rsidRPr="009A00CF">
              <w:rPr>
                <w:sz w:val="20"/>
                <w:szCs w:val="20"/>
              </w:rPr>
              <w:t>332.0340</w:t>
            </w:r>
          </w:p>
        </w:tc>
        <w:tc>
          <w:tcPr>
            <w:tcW w:w="1053" w:type="dxa"/>
            <w:shd w:val="clear" w:color="auto" w:fill="FFFFFF" w:themeFill="background1"/>
            <w:noWrap/>
            <w:hideMark/>
          </w:tcPr>
          <w:p w14:paraId="648F1E6D" w14:textId="77777777" w:rsidR="002F7BD6" w:rsidRPr="009A00CF" w:rsidRDefault="002F7BD6" w:rsidP="002F7BD6">
            <w:pPr>
              <w:spacing w:after="160"/>
              <w:jc w:val="center"/>
              <w:rPr>
                <w:sz w:val="20"/>
                <w:szCs w:val="20"/>
              </w:rPr>
            </w:pPr>
            <w:r w:rsidRPr="009A00CF">
              <w:rPr>
                <w:sz w:val="20"/>
                <w:szCs w:val="20"/>
              </w:rPr>
              <w:t>316.0601</w:t>
            </w:r>
          </w:p>
        </w:tc>
      </w:tr>
      <w:tr w:rsidR="002F7BD6" w:rsidRPr="009A00CF" w14:paraId="3E142D8D" w14:textId="77777777" w:rsidTr="002F7BD6">
        <w:trPr>
          <w:trHeight w:val="1241"/>
        </w:trPr>
        <w:tc>
          <w:tcPr>
            <w:tcW w:w="498" w:type="dxa"/>
            <w:shd w:val="clear" w:color="auto" w:fill="E7E6E6" w:themeFill="background2"/>
            <w:textDirection w:val="btLr"/>
          </w:tcPr>
          <w:p w14:paraId="4CE510F1" w14:textId="77777777" w:rsidR="002F7BD6" w:rsidRPr="009A00CF" w:rsidRDefault="002F7BD6" w:rsidP="002F7BD6">
            <w:pPr>
              <w:ind w:left="113" w:right="113"/>
              <w:jc w:val="center"/>
              <w:rPr>
                <w:b/>
                <w:bCs/>
                <w:sz w:val="18"/>
                <w:szCs w:val="18"/>
              </w:rPr>
            </w:pPr>
            <w:r w:rsidRPr="009A00CF">
              <w:rPr>
                <w:b/>
                <w:bCs/>
                <w:sz w:val="18"/>
                <w:szCs w:val="18"/>
              </w:rPr>
              <w:t>Lincomycin</w:t>
            </w:r>
          </w:p>
        </w:tc>
        <w:tc>
          <w:tcPr>
            <w:tcW w:w="2891" w:type="dxa"/>
            <w:shd w:val="clear" w:color="auto" w:fill="FFFFFF" w:themeFill="background1"/>
            <w:vAlign w:val="center"/>
            <w:hideMark/>
          </w:tcPr>
          <w:p w14:paraId="0AC7BDF4" w14:textId="77777777" w:rsidR="002F7BD6" w:rsidRPr="009A00CF" w:rsidRDefault="002F7BD6" w:rsidP="002F7BD6">
            <w:pPr>
              <w:spacing w:after="160"/>
              <w:jc w:val="center"/>
              <w:rPr>
                <w:b/>
                <w:bCs/>
                <w:sz w:val="18"/>
                <w:szCs w:val="18"/>
              </w:rPr>
            </w:pPr>
            <w:r w:rsidRPr="009A00CF">
              <w:rPr>
                <w:b/>
                <w:bCs/>
                <w:sz w:val="18"/>
                <w:szCs w:val="18"/>
              </w:rPr>
              <w:t>Lincomycin</w:t>
            </w:r>
          </w:p>
        </w:tc>
        <w:tc>
          <w:tcPr>
            <w:tcW w:w="1285" w:type="dxa"/>
            <w:shd w:val="clear" w:color="auto" w:fill="FFFFFF" w:themeFill="background1"/>
            <w:vAlign w:val="center"/>
            <w:hideMark/>
          </w:tcPr>
          <w:p w14:paraId="2BCEE94C" w14:textId="77777777" w:rsidR="002F7BD6" w:rsidRPr="009A00CF" w:rsidRDefault="002F7BD6" w:rsidP="002F7BD6">
            <w:pPr>
              <w:spacing w:after="160"/>
              <w:jc w:val="center"/>
              <w:rPr>
                <w:sz w:val="20"/>
                <w:szCs w:val="20"/>
              </w:rPr>
            </w:pPr>
            <w:r w:rsidRPr="009A00CF">
              <w:rPr>
                <w:sz w:val="20"/>
                <w:szCs w:val="20"/>
              </w:rPr>
              <w:t>C</w:t>
            </w:r>
            <w:r w:rsidRPr="009A00CF">
              <w:rPr>
                <w:sz w:val="20"/>
                <w:szCs w:val="20"/>
                <w:vertAlign w:val="subscript"/>
              </w:rPr>
              <w:t>18</w:t>
            </w:r>
            <w:r w:rsidRPr="009A00CF">
              <w:rPr>
                <w:sz w:val="20"/>
                <w:szCs w:val="20"/>
              </w:rPr>
              <w:t>H</w:t>
            </w:r>
            <w:r w:rsidRPr="009A00CF">
              <w:rPr>
                <w:sz w:val="20"/>
                <w:szCs w:val="20"/>
                <w:vertAlign w:val="subscript"/>
              </w:rPr>
              <w:t>35</w:t>
            </w:r>
            <w:r w:rsidRPr="009A00CF">
              <w:rPr>
                <w:sz w:val="20"/>
                <w:szCs w:val="20"/>
              </w:rPr>
              <w:t>N</w:t>
            </w:r>
            <w:r w:rsidRPr="009A00CF">
              <w:rPr>
                <w:sz w:val="20"/>
                <w:szCs w:val="20"/>
                <w:vertAlign w:val="subscript"/>
              </w:rPr>
              <w:t>2</w:t>
            </w:r>
            <w:r w:rsidRPr="009A00CF">
              <w:rPr>
                <w:sz w:val="20"/>
                <w:szCs w:val="20"/>
              </w:rPr>
              <w:t>O</w:t>
            </w:r>
            <w:r w:rsidRPr="009A00CF">
              <w:rPr>
                <w:sz w:val="20"/>
                <w:szCs w:val="20"/>
                <w:vertAlign w:val="subscript"/>
              </w:rPr>
              <w:t>6</w:t>
            </w:r>
            <w:r w:rsidRPr="009A00CF">
              <w:rPr>
                <w:sz w:val="20"/>
                <w:szCs w:val="20"/>
              </w:rPr>
              <w:t>S</w:t>
            </w:r>
          </w:p>
        </w:tc>
        <w:tc>
          <w:tcPr>
            <w:tcW w:w="1053" w:type="dxa"/>
            <w:shd w:val="clear" w:color="auto" w:fill="FFFFFF" w:themeFill="background1"/>
            <w:noWrap/>
            <w:vAlign w:val="center"/>
            <w:hideMark/>
          </w:tcPr>
          <w:p w14:paraId="3BD8D02B" w14:textId="77777777" w:rsidR="002F7BD6" w:rsidRPr="009A00CF" w:rsidRDefault="002F7BD6" w:rsidP="002F7BD6">
            <w:pPr>
              <w:spacing w:after="160"/>
              <w:jc w:val="center"/>
              <w:rPr>
                <w:sz w:val="20"/>
                <w:szCs w:val="20"/>
              </w:rPr>
            </w:pPr>
            <w:r w:rsidRPr="009A00CF">
              <w:rPr>
                <w:sz w:val="20"/>
                <w:szCs w:val="20"/>
              </w:rPr>
              <w:t>407.2210</w:t>
            </w:r>
          </w:p>
        </w:tc>
        <w:tc>
          <w:tcPr>
            <w:tcW w:w="1053" w:type="dxa"/>
            <w:shd w:val="clear" w:color="auto" w:fill="FFFFFF" w:themeFill="background1"/>
            <w:noWrap/>
            <w:vAlign w:val="center"/>
            <w:hideMark/>
          </w:tcPr>
          <w:p w14:paraId="07B6C702" w14:textId="77777777" w:rsidR="002F7BD6" w:rsidRPr="009A00CF" w:rsidRDefault="002F7BD6" w:rsidP="002F7BD6">
            <w:pPr>
              <w:spacing w:after="160"/>
              <w:jc w:val="center"/>
              <w:rPr>
                <w:sz w:val="20"/>
                <w:szCs w:val="20"/>
              </w:rPr>
            </w:pPr>
            <w:r w:rsidRPr="009A00CF">
              <w:rPr>
                <w:sz w:val="20"/>
                <w:szCs w:val="20"/>
              </w:rPr>
              <w:t>408.2289</w:t>
            </w:r>
          </w:p>
        </w:tc>
        <w:tc>
          <w:tcPr>
            <w:tcW w:w="1053" w:type="dxa"/>
            <w:shd w:val="clear" w:color="auto" w:fill="FFFFFF" w:themeFill="background1"/>
            <w:noWrap/>
            <w:vAlign w:val="center"/>
            <w:hideMark/>
          </w:tcPr>
          <w:p w14:paraId="09FD52D9" w14:textId="77777777" w:rsidR="002F7BD6" w:rsidRPr="009A00CF" w:rsidRDefault="002F7BD6" w:rsidP="002F7BD6">
            <w:pPr>
              <w:spacing w:after="160"/>
              <w:jc w:val="center"/>
              <w:rPr>
                <w:sz w:val="20"/>
                <w:szCs w:val="20"/>
              </w:rPr>
            </w:pPr>
            <w:r w:rsidRPr="009A00CF">
              <w:rPr>
                <w:sz w:val="20"/>
                <w:szCs w:val="20"/>
              </w:rPr>
              <w:t>446.1847</w:t>
            </w:r>
          </w:p>
        </w:tc>
        <w:tc>
          <w:tcPr>
            <w:tcW w:w="1053" w:type="dxa"/>
            <w:shd w:val="clear" w:color="auto" w:fill="FFFFFF" w:themeFill="background1"/>
            <w:noWrap/>
            <w:vAlign w:val="center"/>
            <w:hideMark/>
          </w:tcPr>
          <w:p w14:paraId="56600E5F" w14:textId="77777777" w:rsidR="002F7BD6" w:rsidRPr="009A00CF" w:rsidRDefault="002F7BD6" w:rsidP="002F7BD6">
            <w:pPr>
              <w:spacing w:after="160"/>
              <w:jc w:val="center"/>
              <w:rPr>
                <w:sz w:val="20"/>
                <w:szCs w:val="20"/>
              </w:rPr>
            </w:pPr>
            <w:r w:rsidRPr="009A00CF">
              <w:rPr>
                <w:sz w:val="20"/>
                <w:szCs w:val="20"/>
              </w:rPr>
              <w:t>430.2108</w:t>
            </w:r>
          </w:p>
        </w:tc>
      </w:tr>
    </w:tbl>
    <w:p w14:paraId="1725BBBC" w14:textId="059A19E1" w:rsidR="006972B3" w:rsidRDefault="002F7BD6" w:rsidP="00CB7A9A">
      <w:pPr>
        <w:spacing w:line="360" w:lineRule="auto"/>
        <w:ind w:left="360"/>
      </w:pPr>
      <w:r w:rsidRPr="009A00CF">
        <w:t>have also been included to account for fluctuation in instrument calibration</w:t>
      </w:r>
      <w:r w:rsidR="00CB7A9A">
        <w:t>.</w:t>
      </w:r>
      <w:r w:rsidR="00CB7A9A" w:rsidRPr="009A00CF" w:rsidDel="00CB7A9A">
        <w:t xml:space="preserve"> </w:t>
      </w:r>
    </w:p>
    <w:p w14:paraId="1A4A4B62" w14:textId="77777777" w:rsidR="006972B3" w:rsidRPr="009A00CF" w:rsidRDefault="006972B3" w:rsidP="00CB7A9A">
      <w:pPr>
        <w:spacing w:line="360" w:lineRule="auto"/>
        <w:ind w:left="360"/>
      </w:pPr>
    </w:p>
    <w:p w14:paraId="376E5CF9" w14:textId="2661AC87" w:rsidR="002F7BD6" w:rsidRPr="009A00CF" w:rsidRDefault="002F7BD6" w:rsidP="008D1A46">
      <w:pPr>
        <w:spacing w:line="360" w:lineRule="auto"/>
        <w:ind w:left="360"/>
        <w:rPr>
          <w:sz w:val="20"/>
          <w:szCs w:val="20"/>
        </w:rPr>
      </w:pPr>
      <w:bookmarkStart w:id="148" w:name="_Toc59633313"/>
      <w:bookmarkStart w:id="149" w:name="_Toc59633665"/>
      <w:r w:rsidRPr="009A00CF">
        <w:rPr>
          <w:sz w:val="20"/>
          <w:szCs w:val="20"/>
        </w:rPr>
        <w:t xml:space="preserve">Table </w:t>
      </w:r>
      <w:r w:rsidR="00BA18EB" w:rsidRPr="009A00CF">
        <w:rPr>
          <w:sz w:val="20"/>
          <w:szCs w:val="20"/>
        </w:rPr>
        <w:t>4.4</w:t>
      </w:r>
      <w:r w:rsidRPr="009A00CF">
        <w:rPr>
          <w:sz w:val="20"/>
          <w:szCs w:val="20"/>
        </w:rPr>
        <w:t>: Theoretical monoisotopic masses of target compounds, with various ionization species.</w:t>
      </w:r>
      <w:bookmarkEnd w:id="148"/>
      <w:bookmarkEnd w:id="149"/>
    </w:p>
    <w:p w14:paraId="1FF17C60" w14:textId="77777777" w:rsidR="002F7BD6" w:rsidRPr="009A00CF" w:rsidRDefault="002F7BD6" w:rsidP="002F7BD6">
      <w:pPr>
        <w:spacing w:line="360" w:lineRule="auto"/>
        <w:rPr>
          <w:b/>
          <w:bCs/>
          <w:u w:val="single"/>
        </w:rPr>
      </w:pPr>
    </w:p>
    <w:p w14:paraId="24ED0876" w14:textId="77777777" w:rsidR="002F7BD6" w:rsidRPr="009A00CF" w:rsidRDefault="002F7BD6" w:rsidP="002F7BD6"/>
    <w:p w14:paraId="5EECF204" w14:textId="346A4F24" w:rsidR="002F7BD6" w:rsidRPr="009A00CF" w:rsidRDefault="002F7BD6" w:rsidP="002F7BD6">
      <w:pPr>
        <w:sectPr w:rsidR="002F7BD6" w:rsidRPr="009A00CF" w:rsidSect="00A305AE">
          <w:pgSz w:w="11906" w:h="16838"/>
          <w:pgMar w:top="1440" w:right="1440" w:bottom="1440" w:left="1440" w:header="708" w:footer="708" w:gutter="0"/>
          <w:cols w:space="708"/>
          <w:docGrid w:linePitch="360"/>
        </w:sectPr>
      </w:pPr>
    </w:p>
    <w:p w14:paraId="2C31B590" w14:textId="248F2A3D" w:rsidR="002F7BD6" w:rsidRPr="009A00CF" w:rsidRDefault="00916216" w:rsidP="00FF002F">
      <w:pPr>
        <w:pStyle w:val="Heading2"/>
      </w:pPr>
      <w:bookmarkStart w:id="150" w:name="_Toc68085954"/>
      <w:r>
        <w:lastRenderedPageBreak/>
        <w:t xml:space="preserve">4.3 </w:t>
      </w:r>
      <w:r w:rsidR="002F7BD6" w:rsidRPr="009A00CF">
        <w:t>Results</w:t>
      </w:r>
      <w:bookmarkEnd w:id="150"/>
    </w:p>
    <w:p w14:paraId="0A0F142E" w14:textId="7D8E9A7F" w:rsidR="002F7BD6" w:rsidRPr="009A00CF" w:rsidRDefault="002F7BD6" w:rsidP="002F7BD6">
      <w:pPr>
        <w:spacing w:line="360" w:lineRule="auto"/>
      </w:pPr>
      <w:r w:rsidRPr="009A00CF">
        <w:t>All samples were analysed on an Orbitrap mass spectrometer, following single cell sampling from seedlings exposed to antibiotic saturated hydroponic solutions. The following results summarise the visible signals in mass spectra derived from each of the plant samples using the previously outlined compound identification criteria. Target compounds, [M], were screened for along with ionisation species, [M+</w:t>
      </w:r>
      <w:proofErr w:type="gramStart"/>
      <w:r w:rsidRPr="009A00CF">
        <w:t>H]</w:t>
      </w:r>
      <w:r w:rsidRPr="009A00CF">
        <w:rPr>
          <w:vertAlign w:val="superscript"/>
        </w:rPr>
        <w:t>+</w:t>
      </w:r>
      <w:proofErr w:type="gramEnd"/>
      <w:r w:rsidRPr="009A00CF">
        <w:t>, [M+K]</w:t>
      </w:r>
      <w:r w:rsidRPr="009A00CF">
        <w:rPr>
          <w:vertAlign w:val="superscript"/>
        </w:rPr>
        <w:t>+</w:t>
      </w:r>
      <w:r w:rsidRPr="009A00CF">
        <w:t xml:space="preserve"> and [</w:t>
      </w:r>
      <w:proofErr w:type="spellStart"/>
      <w:r w:rsidRPr="009A00CF">
        <w:t>M+Na</w:t>
      </w:r>
      <w:proofErr w:type="spellEnd"/>
      <w:r w:rsidRPr="009A00CF">
        <w:t>]</w:t>
      </w:r>
      <w:r w:rsidRPr="009A00CF">
        <w:rPr>
          <w:vertAlign w:val="superscript"/>
        </w:rPr>
        <w:t xml:space="preserve">+ </w:t>
      </w:r>
      <w:r w:rsidRPr="009A00CF">
        <w:t xml:space="preserve">in each plant sample. For each plant condition, 5 replicates were taken and analysed, with 3 replicates of each sampled solution (dosing solution, holding solution etc). In most cases, all 5 samples were analysed, however, in some cases only 4 replicates were analysed due to capillary fracture. Signals corresponding with the calculated </w:t>
      </w:r>
      <w:r w:rsidRPr="009A00CF">
        <w:rPr>
          <w:i/>
        </w:rPr>
        <w:t>m/z</w:t>
      </w:r>
      <w:r w:rsidRPr="009A00CF">
        <w:t xml:space="preserve"> values of antibiotic parent compounds were screened for in the mass spectra of plant samples exposed to dosing solutions for 0 h, 24 h and 7 days. </w:t>
      </w:r>
      <w:proofErr w:type="gramStart"/>
      <w:r w:rsidRPr="009A00CF">
        <w:t>In order to</w:t>
      </w:r>
      <w:proofErr w:type="gramEnd"/>
      <w:r w:rsidRPr="009A00CF">
        <w:t xml:space="preserve"> maximise the chances of transformation products accumulating in detectable concentrations (above limits of detection), transformation products were only screened for in cell contents sampled from seedlings exposed to dosing solutions for 7 days.</w:t>
      </w:r>
    </w:p>
    <w:p w14:paraId="7F85EB65" w14:textId="0B5BDBA1" w:rsidR="002F7BD6" w:rsidRPr="009A00CF" w:rsidRDefault="002F7BD6" w:rsidP="002F7BD6">
      <w:pPr>
        <w:spacing w:line="360" w:lineRule="auto"/>
      </w:pPr>
      <w:r w:rsidRPr="009A00CF">
        <w:t xml:space="preserve">The mass spectra and extracted ion plot for signals corresponding with the </w:t>
      </w:r>
      <w:r w:rsidRPr="009A00CF">
        <w:rPr>
          <w:i/>
        </w:rPr>
        <w:t>m/z</w:t>
      </w:r>
      <w:r w:rsidRPr="009A00CF">
        <w:t xml:space="preserve"> value of protonated metronidazole, [M+</w:t>
      </w:r>
      <w:proofErr w:type="gramStart"/>
      <w:r w:rsidRPr="009A00CF">
        <w:t>H]</w:t>
      </w:r>
      <w:r w:rsidRPr="009A00CF">
        <w:rPr>
          <w:vertAlign w:val="superscript"/>
        </w:rPr>
        <w:t>+</w:t>
      </w:r>
      <w:proofErr w:type="gramEnd"/>
      <w:r w:rsidRPr="009A00CF">
        <w:t xml:space="preserve">, in analysed antibiotic dosing solution (T = 0 h, with no plant exposure) give an example of how these data are determined and the necessary degree of agreement between theoretical and measured monoisotopic peaks and isotopic distributions (figure </w:t>
      </w:r>
      <w:r w:rsidR="00BA18EB" w:rsidRPr="009A00CF">
        <w:t>4.3</w:t>
      </w:r>
      <w:r w:rsidRPr="009A00CF">
        <w:t>).</w:t>
      </w:r>
    </w:p>
    <w:p w14:paraId="4FA474DB" w14:textId="77777777" w:rsidR="002F7BD6" w:rsidRPr="009A00CF" w:rsidRDefault="002F7BD6" w:rsidP="002F7BD6">
      <w:pPr>
        <w:spacing w:line="360" w:lineRule="auto"/>
      </w:pPr>
      <w:r w:rsidRPr="009A00CF">
        <w:t xml:space="preserve">Detected and identified signals in plant samples were compared with corresponding holding solutions and dosing solutions. By comparing data with mass spectra of the holding solutions it is possible to identify potential cross contamination from carry over of the dosing solution despite the rinsing steps. Holding solution data was compared with signal data for parent compounds only at each sampling time. In order to identify whether formation of transformation products occurred within the plant, mass spectra from plant samples were compared with analysed dosing solutions where no plant exposure occurred throughout a </w:t>
      </w:r>
      <w:proofErr w:type="gramStart"/>
      <w:r w:rsidRPr="009A00CF">
        <w:t>7 day</w:t>
      </w:r>
      <w:proofErr w:type="gramEnd"/>
      <w:r w:rsidRPr="009A00CF">
        <w:t xml:space="preserve"> period. If transformation products are present in the plant sample and not in the dosing solution, this would suggest that transformation occurred in the seedling. </w:t>
      </w:r>
    </w:p>
    <w:p w14:paraId="7323D670" w14:textId="77777777" w:rsidR="002F7BD6" w:rsidRPr="009A00CF" w:rsidRDefault="002F7BD6" w:rsidP="002F7BD6">
      <w:pPr>
        <w:spacing w:line="360" w:lineRule="auto"/>
      </w:pPr>
    </w:p>
    <w:p w14:paraId="40E68192" w14:textId="77777777" w:rsidR="002F7BD6" w:rsidRPr="009A00CF" w:rsidRDefault="002F7BD6" w:rsidP="002F7BD6">
      <w:pPr>
        <w:spacing w:line="360" w:lineRule="auto"/>
      </w:pPr>
    </w:p>
    <w:p w14:paraId="660593AE" w14:textId="77777777" w:rsidR="002F7BD6" w:rsidRPr="009A00CF" w:rsidRDefault="002F7BD6" w:rsidP="002F7BD6">
      <w:pPr>
        <w:spacing w:line="360" w:lineRule="auto"/>
      </w:pPr>
    </w:p>
    <w:p w14:paraId="27D1BFA9" w14:textId="77777777" w:rsidR="002F7BD6" w:rsidRPr="009A00CF" w:rsidRDefault="002F7BD6" w:rsidP="002F7BD6">
      <w:pPr>
        <w:spacing w:line="360" w:lineRule="auto"/>
        <w:rPr>
          <w:b/>
          <w:bCs/>
        </w:rPr>
      </w:pPr>
    </w:p>
    <w:p w14:paraId="34B26FB7" w14:textId="77777777" w:rsidR="002F7BD6" w:rsidRPr="009A00CF" w:rsidRDefault="002F7BD6" w:rsidP="002F7BD6">
      <w:pPr>
        <w:spacing w:line="360" w:lineRule="auto"/>
        <w:rPr>
          <w:b/>
          <w:bCs/>
        </w:rPr>
      </w:pPr>
      <w:r w:rsidRPr="009A00CF">
        <w:rPr>
          <w:noProof/>
          <w:lang w:eastAsia="en-GB"/>
        </w:rPr>
        <w:lastRenderedPageBreak/>
        <mc:AlternateContent>
          <mc:Choice Requires="wpg">
            <w:drawing>
              <wp:anchor distT="0" distB="0" distL="114300" distR="114300" simplePos="0" relativeHeight="251785216" behindDoc="0" locked="0" layoutInCell="1" allowOverlap="1" wp14:anchorId="37522180" wp14:editId="26EFE6F7">
                <wp:simplePos x="0" y="0"/>
                <wp:positionH relativeFrom="column">
                  <wp:posOffset>-499730</wp:posOffset>
                </wp:positionH>
                <wp:positionV relativeFrom="paragraph">
                  <wp:posOffset>-265814</wp:posOffset>
                </wp:positionV>
                <wp:extent cx="6768465" cy="7113270"/>
                <wp:effectExtent l="0" t="0" r="13335" b="11430"/>
                <wp:wrapNone/>
                <wp:docPr id="1266" name="Group 1266"/>
                <wp:cNvGraphicFramePr/>
                <a:graphic xmlns:a="http://schemas.openxmlformats.org/drawingml/2006/main">
                  <a:graphicData uri="http://schemas.microsoft.com/office/word/2010/wordprocessingGroup">
                    <wpg:wgp>
                      <wpg:cNvGrpSpPr/>
                      <wpg:grpSpPr>
                        <a:xfrm>
                          <a:off x="0" y="0"/>
                          <a:ext cx="6768465" cy="7113270"/>
                          <a:chOff x="0" y="0"/>
                          <a:chExt cx="6768935" cy="7113320"/>
                        </a:xfrm>
                      </wpg:grpSpPr>
                      <wpg:grpSp>
                        <wpg:cNvPr id="1267" name="Group 63"/>
                        <wpg:cNvGrpSpPr/>
                        <wpg:grpSpPr>
                          <a:xfrm>
                            <a:off x="63062" y="94593"/>
                            <a:ext cx="6624131" cy="6963283"/>
                            <a:chOff x="0" y="0"/>
                            <a:chExt cx="6953118" cy="7424661"/>
                          </a:xfrm>
                        </wpg:grpSpPr>
                        <wps:wsp>
                          <wps:cNvPr id="1268" name="TextBox 27"/>
                          <wps:cNvSpPr txBox="1"/>
                          <wps:spPr>
                            <a:xfrm>
                              <a:off x="0" y="43097"/>
                              <a:ext cx="3869055" cy="1069364"/>
                            </a:xfrm>
                            <a:prstGeom prst="rect">
                              <a:avLst/>
                            </a:prstGeom>
                            <a:noFill/>
                          </wps:spPr>
                          <wps:txbx>
                            <w:txbxContent>
                              <w:p w14:paraId="16C99681" w14:textId="77777777" w:rsidR="00F75B1B" w:rsidRDefault="00F75B1B" w:rsidP="002F7BD6">
                                <w:pPr>
                                  <w:rPr>
                                    <w:sz w:val="24"/>
                                    <w:szCs w:val="24"/>
                                  </w:rPr>
                                </w:pPr>
                                <w:r>
                                  <w:rPr>
                                    <w:rFonts w:hAnsi="Calibri"/>
                                    <w:b/>
                                    <w:bCs/>
                                    <w:color w:val="000000" w:themeColor="text1"/>
                                    <w:kern w:val="24"/>
                                    <w:sz w:val="28"/>
                                    <w:szCs w:val="28"/>
                                  </w:rPr>
                                  <w:t>Analyte: Metronidazole [C</w:t>
                                </w:r>
                                <w:r w:rsidRPr="0073691B">
                                  <w:rPr>
                                    <w:rFonts w:hAnsi="Calibri"/>
                                    <w:b/>
                                    <w:bCs/>
                                    <w:color w:val="000000" w:themeColor="text1"/>
                                    <w:kern w:val="24"/>
                                    <w:sz w:val="28"/>
                                    <w:szCs w:val="28"/>
                                    <w:vertAlign w:val="subscript"/>
                                  </w:rPr>
                                  <w:t>6</w:t>
                                </w:r>
                                <w:r>
                                  <w:rPr>
                                    <w:rFonts w:hAnsi="Calibri"/>
                                    <w:b/>
                                    <w:bCs/>
                                    <w:color w:val="000000" w:themeColor="text1"/>
                                    <w:kern w:val="24"/>
                                    <w:sz w:val="28"/>
                                    <w:szCs w:val="28"/>
                                  </w:rPr>
                                  <w:t>H</w:t>
                                </w:r>
                                <w:r w:rsidRPr="0073691B">
                                  <w:rPr>
                                    <w:rFonts w:hAnsi="Calibri"/>
                                    <w:b/>
                                    <w:bCs/>
                                    <w:color w:val="000000" w:themeColor="text1"/>
                                    <w:kern w:val="24"/>
                                    <w:sz w:val="28"/>
                                    <w:szCs w:val="28"/>
                                    <w:vertAlign w:val="subscript"/>
                                  </w:rPr>
                                  <w:t>9</w:t>
                                </w:r>
                                <w:r>
                                  <w:rPr>
                                    <w:rFonts w:hAnsi="Calibri"/>
                                    <w:b/>
                                    <w:bCs/>
                                    <w:color w:val="000000" w:themeColor="text1"/>
                                    <w:kern w:val="24"/>
                                    <w:sz w:val="28"/>
                                    <w:szCs w:val="28"/>
                                  </w:rPr>
                                  <w:t>N</w:t>
                                </w:r>
                                <w:r w:rsidRPr="0073691B">
                                  <w:rPr>
                                    <w:rFonts w:hAnsi="Calibri"/>
                                    <w:b/>
                                    <w:bCs/>
                                    <w:color w:val="000000" w:themeColor="text1"/>
                                    <w:kern w:val="24"/>
                                    <w:sz w:val="28"/>
                                    <w:szCs w:val="28"/>
                                    <w:vertAlign w:val="subscript"/>
                                  </w:rPr>
                                  <w:t>3</w:t>
                                </w:r>
                                <w:r>
                                  <w:rPr>
                                    <w:rFonts w:hAnsi="Calibri"/>
                                    <w:b/>
                                    <w:bCs/>
                                    <w:color w:val="000000" w:themeColor="text1"/>
                                    <w:kern w:val="24"/>
                                    <w:sz w:val="28"/>
                                    <w:szCs w:val="28"/>
                                  </w:rPr>
                                  <w:t>O</w:t>
                                </w:r>
                                <w:r w:rsidRPr="0073691B">
                                  <w:rPr>
                                    <w:rFonts w:hAnsi="Calibri"/>
                                    <w:b/>
                                    <w:bCs/>
                                    <w:color w:val="000000" w:themeColor="text1"/>
                                    <w:kern w:val="24"/>
                                    <w:sz w:val="28"/>
                                    <w:szCs w:val="28"/>
                                    <w:vertAlign w:val="subscript"/>
                                  </w:rPr>
                                  <w:t>3</w:t>
                                </w:r>
                                <w:r>
                                  <w:rPr>
                                    <w:rFonts w:hAnsi="Calibri"/>
                                    <w:b/>
                                    <w:bCs/>
                                    <w:color w:val="000000" w:themeColor="text1"/>
                                    <w:kern w:val="24"/>
                                    <w:sz w:val="28"/>
                                    <w:szCs w:val="28"/>
                                  </w:rPr>
                                  <w:t>+H</w:t>
                                </w:r>
                                <w:r w:rsidRPr="00EC158F">
                                  <w:rPr>
                                    <w:rFonts w:hAnsi="Calibri"/>
                                    <w:b/>
                                    <w:bCs/>
                                    <w:color w:val="000000" w:themeColor="text1"/>
                                    <w:kern w:val="24"/>
                                    <w:sz w:val="28"/>
                                    <w:szCs w:val="28"/>
                                    <w:vertAlign w:val="superscript"/>
                                  </w:rPr>
                                  <w:t>+</w:t>
                                </w:r>
                              </w:p>
                              <w:p w14:paraId="4E9F9087" w14:textId="77777777" w:rsidR="00F75B1B" w:rsidRDefault="00F75B1B" w:rsidP="002F7BD6">
                                <w:r>
                                  <w:rPr>
                                    <w:rFonts w:hAnsi="Calibri"/>
                                    <w:b/>
                                    <w:bCs/>
                                    <w:color w:val="000000" w:themeColor="text1"/>
                                    <w:kern w:val="24"/>
                                    <w:sz w:val="28"/>
                                    <w:szCs w:val="28"/>
                                  </w:rPr>
                                  <w:t>Metronidazole dosing solution (T = 0 h)</w:t>
                                </w:r>
                              </w:p>
                            </w:txbxContent>
                          </wps:txbx>
                          <wps:bodyPr wrap="square" rtlCol="0">
                            <a:noAutofit/>
                          </wps:bodyPr>
                        </wps:wsp>
                        <wpg:grpSp>
                          <wpg:cNvPr id="1269" name="Group 1269"/>
                          <wpg:cNvGrpSpPr/>
                          <wpg:grpSpPr>
                            <a:xfrm>
                              <a:off x="5675" y="1112542"/>
                              <a:ext cx="6940130" cy="2614026"/>
                              <a:chOff x="5675" y="1112544"/>
                              <a:chExt cx="6499254" cy="2412349"/>
                            </a:xfrm>
                          </wpg:grpSpPr>
                          <wps:wsp>
                            <wps:cNvPr id="1270" name="TextBox 28"/>
                            <wps:cNvSpPr txBox="1"/>
                            <wps:spPr>
                              <a:xfrm>
                                <a:off x="12984" y="1194928"/>
                                <a:ext cx="3827240" cy="348089"/>
                              </a:xfrm>
                              <a:prstGeom prst="rect">
                                <a:avLst/>
                              </a:prstGeom>
                              <a:noFill/>
                            </wps:spPr>
                            <wps:txbx>
                              <w:txbxContent>
                                <w:p w14:paraId="5A948350" w14:textId="77777777" w:rsidR="00F75B1B" w:rsidRDefault="00F75B1B" w:rsidP="002F7BD6">
                                  <w:pPr>
                                    <w:rPr>
                                      <w:sz w:val="24"/>
                                      <w:szCs w:val="24"/>
                                    </w:rPr>
                                  </w:pPr>
                                  <w:r>
                                    <w:rPr>
                                      <w:rFonts w:hAnsi="Calibri"/>
                                      <w:b/>
                                      <w:bCs/>
                                      <w:color w:val="000000" w:themeColor="text1"/>
                                      <w:kern w:val="24"/>
                                    </w:rPr>
                                    <w:t>(B) Positive ion mode nanospray spectrum:</w:t>
                                  </w:r>
                                </w:p>
                              </w:txbxContent>
                            </wps:txbx>
                            <wps:bodyPr wrap="square" rtlCol="0">
                              <a:noAutofit/>
                            </wps:bodyPr>
                          </wps:wsp>
                          <wpg:grpSp>
                            <wpg:cNvPr id="1271" name="Group 1271"/>
                            <wpg:cNvGrpSpPr/>
                            <wpg:grpSpPr>
                              <a:xfrm>
                                <a:off x="5675" y="1112544"/>
                                <a:ext cx="6499254" cy="2412349"/>
                                <a:chOff x="5675" y="1112544"/>
                                <a:chExt cx="6499254" cy="2412349"/>
                              </a:xfrm>
                            </wpg:grpSpPr>
                            <wpg:grpSp>
                              <wpg:cNvPr id="1272" name="Group 1272"/>
                              <wpg:cNvGrpSpPr/>
                              <wpg:grpSpPr>
                                <a:xfrm>
                                  <a:off x="5675" y="1409708"/>
                                  <a:ext cx="6360193" cy="1982717"/>
                                  <a:chOff x="5675" y="1409708"/>
                                  <a:chExt cx="8423721" cy="2581275"/>
                                </a:xfrm>
                              </wpg:grpSpPr>
                              <pic:pic xmlns:pic="http://schemas.openxmlformats.org/drawingml/2006/picture">
                                <pic:nvPicPr>
                                  <pic:cNvPr id="1273" name="Picture 1273"/>
                                  <pic:cNvPicPr>
                                    <a:picLocks noChangeAspect="1"/>
                                  </pic:cNvPicPr>
                                </pic:nvPicPr>
                                <pic:blipFill rotWithShape="1">
                                  <a:blip r:embed="rId338"/>
                                  <a:srcRect r="16172"/>
                                  <a:stretch/>
                                </pic:blipFill>
                                <pic:spPr>
                                  <a:xfrm>
                                    <a:off x="5675" y="1409708"/>
                                    <a:ext cx="8423721" cy="2581275"/>
                                  </a:xfrm>
                                  <a:prstGeom prst="rect">
                                    <a:avLst/>
                                  </a:prstGeom>
                                  <a:ln>
                                    <a:noFill/>
                                  </a:ln>
                                </pic:spPr>
                              </pic:pic>
                              <pic:pic xmlns:pic="http://schemas.openxmlformats.org/drawingml/2006/picture">
                                <pic:nvPicPr>
                                  <pic:cNvPr id="1274" name="Picture 1274"/>
                                  <pic:cNvPicPr>
                                    <a:picLocks noChangeAspect="1"/>
                                  </pic:cNvPicPr>
                                </pic:nvPicPr>
                                <pic:blipFill>
                                  <a:blip r:embed="rId339"/>
                                  <a:stretch>
                                    <a:fillRect/>
                                  </a:stretch>
                                </pic:blipFill>
                                <pic:spPr>
                                  <a:xfrm>
                                    <a:off x="3361215" y="1438259"/>
                                    <a:ext cx="943350" cy="746994"/>
                                  </a:xfrm>
                                  <a:prstGeom prst="rect">
                                    <a:avLst/>
                                  </a:prstGeom>
                                  <a:ln>
                                    <a:solidFill>
                                      <a:schemeClr val="tx1"/>
                                    </a:solidFill>
                                    <a:prstDash val="sysDash"/>
                                  </a:ln>
                                </pic:spPr>
                              </pic:pic>
                              <pic:pic xmlns:pic="http://schemas.openxmlformats.org/drawingml/2006/picture">
                                <pic:nvPicPr>
                                  <pic:cNvPr id="1275" name="Picture 1275"/>
                                  <pic:cNvPicPr>
                                    <a:picLocks noChangeAspect="1"/>
                                  </pic:cNvPicPr>
                                </pic:nvPicPr>
                                <pic:blipFill>
                                  <a:blip r:embed="rId340"/>
                                  <a:stretch>
                                    <a:fillRect/>
                                  </a:stretch>
                                </pic:blipFill>
                                <pic:spPr>
                                  <a:xfrm>
                                    <a:off x="6145826" y="1423984"/>
                                    <a:ext cx="1033731" cy="746994"/>
                                  </a:xfrm>
                                  <a:prstGeom prst="rect">
                                    <a:avLst/>
                                  </a:prstGeom>
                                  <a:ln>
                                    <a:solidFill>
                                      <a:schemeClr val="tx1"/>
                                    </a:solidFill>
                                    <a:prstDash val="sysDash"/>
                                  </a:ln>
                                </pic:spPr>
                              </pic:pic>
                              <wps:wsp>
                                <wps:cNvPr id="1276" name="Straight Arrow Connector 1276"/>
                                <wps:cNvCnPr>
                                  <a:cxnSpLocks/>
                                </wps:cNvCnPr>
                                <wps:spPr>
                                  <a:xfrm>
                                    <a:off x="3832891" y="2185254"/>
                                    <a:ext cx="0" cy="17560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77" name="Straight Arrow Connector 1277"/>
                                <wps:cNvCnPr>
                                  <a:cxnSpLocks/>
                                </wps:cNvCnPr>
                                <wps:spPr>
                                  <a:xfrm>
                                    <a:off x="6668966" y="2185254"/>
                                    <a:ext cx="0" cy="2542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78" name="TextBox 19"/>
                                <wps:cNvSpPr txBox="1"/>
                                <wps:spPr>
                                  <a:xfrm>
                                    <a:off x="1307372" y="1725804"/>
                                    <a:ext cx="1046715" cy="443255"/>
                                  </a:xfrm>
                                  <a:prstGeom prst="rect">
                                    <a:avLst/>
                                  </a:prstGeom>
                                  <a:noFill/>
                                  <a:ln>
                                    <a:noFill/>
                                  </a:ln>
                                </wps:spPr>
                                <wps:txbx>
                                  <w:txbxContent>
                                    <w:p w14:paraId="237066E9" w14:textId="77777777" w:rsidR="00F75B1B" w:rsidRDefault="00F75B1B" w:rsidP="002F7BD6">
                                      <w:pPr>
                                        <w:rPr>
                                          <w:sz w:val="24"/>
                                          <w:szCs w:val="24"/>
                                        </w:rPr>
                                      </w:pPr>
                                      <w:r>
                                        <w:rPr>
                                          <w:rFonts w:hAnsi="Calibri"/>
                                          <w:color w:val="000000" w:themeColor="text1"/>
                                          <w:kern w:val="24"/>
                                          <w:sz w:val="21"/>
                                          <w:szCs w:val="21"/>
                                        </w:rPr>
                                        <w:t>C</w:t>
                                      </w:r>
                                      <w:r w:rsidRPr="0073691B">
                                        <w:rPr>
                                          <w:rFonts w:hAnsi="Calibri"/>
                                          <w:color w:val="000000" w:themeColor="text1"/>
                                          <w:kern w:val="24"/>
                                          <w:sz w:val="21"/>
                                          <w:szCs w:val="21"/>
                                          <w:vertAlign w:val="subscript"/>
                                        </w:rPr>
                                        <w:t>6</w:t>
                                      </w:r>
                                      <w:r>
                                        <w:rPr>
                                          <w:rFonts w:hAnsi="Calibri"/>
                                          <w:color w:val="000000" w:themeColor="text1"/>
                                          <w:kern w:val="24"/>
                                          <w:sz w:val="21"/>
                                          <w:szCs w:val="21"/>
                                        </w:rPr>
                                        <w:t>H</w:t>
                                      </w:r>
                                      <w:r w:rsidRPr="0073691B">
                                        <w:rPr>
                                          <w:rFonts w:hAnsi="Calibri"/>
                                          <w:color w:val="000000" w:themeColor="text1"/>
                                          <w:kern w:val="24"/>
                                          <w:sz w:val="21"/>
                                          <w:szCs w:val="21"/>
                                          <w:vertAlign w:val="subscript"/>
                                        </w:rPr>
                                        <w:t>9</w:t>
                                      </w:r>
                                      <w:r>
                                        <w:rPr>
                                          <w:rFonts w:hAnsi="Calibri"/>
                                          <w:color w:val="000000" w:themeColor="text1"/>
                                          <w:kern w:val="24"/>
                                          <w:sz w:val="21"/>
                                          <w:szCs w:val="21"/>
                                        </w:rPr>
                                        <w:t>N</w:t>
                                      </w:r>
                                      <w:r w:rsidRPr="0073691B">
                                        <w:rPr>
                                          <w:rFonts w:hAnsi="Calibri"/>
                                          <w:color w:val="000000" w:themeColor="text1"/>
                                          <w:kern w:val="24"/>
                                          <w:sz w:val="21"/>
                                          <w:szCs w:val="21"/>
                                          <w:vertAlign w:val="subscript"/>
                                        </w:rPr>
                                        <w:t>3</w:t>
                                      </w:r>
                                      <w:r>
                                        <w:rPr>
                                          <w:rFonts w:hAnsi="Calibri"/>
                                          <w:color w:val="000000" w:themeColor="text1"/>
                                          <w:kern w:val="24"/>
                                          <w:sz w:val="21"/>
                                          <w:szCs w:val="21"/>
                                        </w:rPr>
                                        <w:t>O</w:t>
                                      </w:r>
                                      <w:r w:rsidRPr="0073691B">
                                        <w:rPr>
                                          <w:rFonts w:hAnsi="Calibri"/>
                                          <w:color w:val="000000" w:themeColor="text1"/>
                                          <w:kern w:val="24"/>
                                          <w:sz w:val="21"/>
                                          <w:szCs w:val="21"/>
                                          <w:vertAlign w:val="subscript"/>
                                        </w:rPr>
                                        <w:t>3</w:t>
                                      </w:r>
                                    </w:p>
                                  </w:txbxContent>
                                </wps:txbx>
                                <wps:bodyPr wrap="square" rtlCol="0">
                                  <a:noAutofit/>
                                </wps:bodyPr>
                              </wps:wsp>
                              <wps:wsp>
                                <wps:cNvPr id="1279" name="Straight Arrow Connector 1279"/>
                                <wps:cNvCnPr>
                                  <a:cxnSpLocks/>
                                </wps:cNvCnPr>
                                <wps:spPr>
                                  <a:xfrm flipH="1" flipV="1">
                                    <a:off x="1031466" y="1725872"/>
                                    <a:ext cx="276000" cy="1308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280" name="Rectangle 1280"/>
                              <wps:cNvSpPr/>
                              <wps:spPr>
                                <a:xfrm>
                                  <a:off x="5675" y="1112544"/>
                                  <a:ext cx="6499254" cy="241234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grpSp>
                          <wpg:cNvPr id="1281" name="Group 1281"/>
                          <wpg:cNvGrpSpPr/>
                          <wpg:grpSpPr>
                            <a:xfrm>
                              <a:off x="3755765" y="0"/>
                              <a:ext cx="3190038" cy="1059804"/>
                              <a:chOff x="3755667" y="0"/>
                              <a:chExt cx="4346315" cy="1508441"/>
                            </a:xfrm>
                          </wpg:grpSpPr>
                          <pic:pic xmlns:pic="http://schemas.openxmlformats.org/drawingml/2006/picture">
                            <pic:nvPicPr>
                              <pic:cNvPr id="1282" name="Picture 1282"/>
                              <pic:cNvPicPr>
                                <a:picLocks noChangeAspect="1"/>
                              </pic:cNvPicPr>
                            </pic:nvPicPr>
                            <pic:blipFill rotWithShape="1">
                              <a:blip r:embed="rId341"/>
                              <a:srcRect r="6337"/>
                              <a:stretch/>
                            </pic:blipFill>
                            <pic:spPr>
                              <a:xfrm>
                                <a:off x="3796983" y="311516"/>
                                <a:ext cx="4264054" cy="1196925"/>
                              </a:xfrm>
                              <a:prstGeom prst="rect">
                                <a:avLst/>
                              </a:prstGeom>
                              <a:ln>
                                <a:noFill/>
                              </a:ln>
                            </pic:spPr>
                          </pic:pic>
                          <wps:wsp>
                            <wps:cNvPr id="1283" name="TextBox 30"/>
                            <wps:cNvSpPr txBox="1"/>
                            <wps:spPr>
                              <a:xfrm>
                                <a:off x="3755667" y="0"/>
                                <a:ext cx="4331882" cy="536862"/>
                              </a:xfrm>
                              <a:prstGeom prst="rect">
                                <a:avLst/>
                              </a:prstGeom>
                              <a:noFill/>
                            </wps:spPr>
                            <wps:txbx>
                              <w:txbxContent>
                                <w:p w14:paraId="78C6EBBF" w14:textId="77777777" w:rsidR="00F75B1B" w:rsidRDefault="00F75B1B" w:rsidP="002F7BD6">
                                  <w:pPr>
                                    <w:rPr>
                                      <w:sz w:val="24"/>
                                      <w:szCs w:val="24"/>
                                    </w:rPr>
                                  </w:pPr>
                                  <w:r>
                                    <w:rPr>
                                      <w:rFonts w:hAnsi="Calibri"/>
                                      <w:b/>
                                      <w:bCs/>
                                      <w:color w:val="000000" w:themeColor="text1"/>
                                      <w:kern w:val="24"/>
                                    </w:rPr>
                                    <w:t>(A) Nanospray signal across spray time:</w:t>
                                  </w:r>
                                </w:p>
                              </w:txbxContent>
                            </wps:txbx>
                            <wps:bodyPr wrap="square" rtlCol="0">
                              <a:noAutofit/>
                            </wps:bodyPr>
                          </wps:wsp>
                          <wps:wsp>
                            <wps:cNvPr id="1284" name="Rectangle 1284"/>
                            <wps:cNvSpPr/>
                            <wps:spPr>
                              <a:xfrm>
                                <a:off x="3769624" y="40841"/>
                                <a:ext cx="4332358" cy="14233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285" name="Group 1285"/>
                          <wpg:cNvGrpSpPr/>
                          <wpg:grpSpPr>
                            <a:xfrm>
                              <a:off x="118324" y="5248400"/>
                              <a:ext cx="6729128" cy="2079273"/>
                              <a:chOff x="118324" y="5248400"/>
                              <a:chExt cx="6997398" cy="2169858"/>
                            </a:xfrm>
                          </wpg:grpSpPr>
                          <pic:pic xmlns:pic="http://schemas.openxmlformats.org/drawingml/2006/picture">
                            <pic:nvPicPr>
                              <pic:cNvPr id="1286" name="Picture 1286"/>
                              <pic:cNvPicPr>
                                <a:picLocks noChangeAspect="1"/>
                              </pic:cNvPicPr>
                            </pic:nvPicPr>
                            <pic:blipFill rotWithShape="1">
                              <a:blip r:embed="rId342"/>
                              <a:srcRect r="14964"/>
                              <a:stretch/>
                            </pic:blipFill>
                            <pic:spPr>
                              <a:xfrm>
                                <a:off x="118425" y="5275078"/>
                                <a:ext cx="3421514" cy="1020124"/>
                              </a:xfrm>
                              <a:prstGeom prst="rect">
                                <a:avLst/>
                              </a:prstGeom>
                              <a:ln w="19050">
                                <a:solidFill>
                                  <a:schemeClr val="accent1">
                                    <a:lumMod val="60000"/>
                                    <a:lumOff val="40000"/>
                                  </a:schemeClr>
                                </a:solidFill>
                              </a:ln>
                            </pic:spPr>
                          </pic:pic>
                          <wps:wsp>
                            <wps:cNvPr id="1287" name="TextBox 25"/>
                            <wps:cNvSpPr txBox="1"/>
                            <wps:spPr>
                              <a:xfrm>
                                <a:off x="957267" y="5300726"/>
                                <a:ext cx="2552119" cy="375731"/>
                              </a:xfrm>
                              <a:prstGeom prst="rect">
                                <a:avLst/>
                              </a:prstGeom>
                              <a:noFill/>
                            </wps:spPr>
                            <wps:txbx>
                              <w:txbxContent>
                                <w:p w14:paraId="2850BDA5" w14:textId="77777777" w:rsidR="00F75B1B" w:rsidRDefault="00F75B1B" w:rsidP="002F7BD6">
                                  <w:pPr>
                                    <w:jc w:val="right"/>
                                    <w:rPr>
                                      <w:sz w:val="24"/>
                                      <w:szCs w:val="24"/>
                                    </w:rPr>
                                  </w:pPr>
                                  <w:r>
                                    <w:rPr>
                                      <w:rFonts w:hAnsi="Calibri"/>
                                      <w:color w:val="000000" w:themeColor="text1"/>
                                      <w:kern w:val="24"/>
                                      <w:sz w:val="20"/>
                                      <w:szCs w:val="20"/>
                                    </w:rPr>
                                    <w:t>Spray time: 0.41 mins</w:t>
                                  </w:r>
                                </w:p>
                              </w:txbxContent>
                            </wps:txbx>
                            <wps:bodyPr wrap="square" rtlCol="0">
                              <a:noAutofit/>
                            </wps:bodyPr>
                          </wps:wsp>
                          <wps:wsp>
                            <wps:cNvPr id="1288" name="TextBox 26"/>
                            <wps:cNvSpPr txBox="1"/>
                            <wps:spPr>
                              <a:xfrm>
                                <a:off x="972501" y="5440892"/>
                                <a:ext cx="2552119" cy="375731"/>
                              </a:xfrm>
                              <a:prstGeom prst="rect">
                                <a:avLst/>
                              </a:prstGeom>
                              <a:noFill/>
                            </wps:spPr>
                            <wps:txbx>
                              <w:txbxContent>
                                <w:p w14:paraId="5085595C" w14:textId="77777777" w:rsidR="00F75B1B" w:rsidRDefault="00F75B1B" w:rsidP="002F7BD6">
                                  <w:pPr>
                                    <w:jc w:val="right"/>
                                    <w:rPr>
                                      <w:sz w:val="24"/>
                                      <w:szCs w:val="24"/>
                                    </w:rPr>
                                  </w:pPr>
                                  <w:r>
                                    <w:rPr>
                                      <w:rFonts w:hAnsi="Calibri"/>
                                      <w:color w:val="000000" w:themeColor="text1"/>
                                      <w:kern w:val="24"/>
                                      <w:sz w:val="20"/>
                                      <w:szCs w:val="20"/>
                                    </w:rPr>
                                    <w:t>Mass accuracy: 0.6 ppm</w:t>
                                  </w:r>
                                </w:p>
                              </w:txbxContent>
                            </wps:txbx>
                            <wps:bodyPr wrap="square" rtlCol="0">
                              <a:noAutofit/>
                            </wps:bodyPr>
                          </wps:wsp>
                          <wps:wsp>
                            <wps:cNvPr id="1289" name="TextBox 32"/>
                            <wps:cNvSpPr txBox="1"/>
                            <wps:spPr>
                              <a:xfrm>
                                <a:off x="955090" y="5822289"/>
                                <a:ext cx="2551459" cy="375731"/>
                              </a:xfrm>
                              <a:prstGeom prst="rect">
                                <a:avLst/>
                              </a:prstGeom>
                              <a:noFill/>
                            </wps:spPr>
                            <wps:txbx>
                              <w:txbxContent>
                                <w:p w14:paraId="78E28514" w14:textId="77777777" w:rsidR="00F75B1B" w:rsidRDefault="00F75B1B" w:rsidP="002F7BD6">
                                  <w:pPr>
                                    <w:jc w:val="right"/>
                                    <w:rPr>
                                      <w:sz w:val="24"/>
                                      <w:szCs w:val="24"/>
                                    </w:rPr>
                                  </w:pPr>
                                  <w:r>
                                    <w:rPr>
                                      <w:rFonts w:hAnsi="Calibri"/>
                                      <w:color w:val="000000" w:themeColor="text1"/>
                                      <w:kern w:val="24"/>
                                      <w:sz w:val="20"/>
                                      <w:szCs w:val="20"/>
                                    </w:rPr>
                                    <w:t>Theoretical isotopic distribution</w:t>
                                  </w:r>
                                </w:p>
                              </w:txbxContent>
                            </wps:txbx>
                            <wps:bodyPr wrap="square" rtlCol="0">
                              <a:noAutofit/>
                            </wps:bodyPr>
                          </wps:wsp>
                          <pic:pic xmlns:pic="http://schemas.openxmlformats.org/drawingml/2006/picture">
                            <pic:nvPicPr>
                              <pic:cNvPr id="1290" name="Picture 1290"/>
                              <pic:cNvPicPr>
                                <a:picLocks noChangeAspect="1"/>
                              </pic:cNvPicPr>
                            </pic:nvPicPr>
                            <pic:blipFill>
                              <a:blip r:embed="rId343"/>
                              <a:stretch>
                                <a:fillRect/>
                              </a:stretch>
                            </pic:blipFill>
                            <pic:spPr>
                              <a:xfrm>
                                <a:off x="3616134" y="5248400"/>
                                <a:ext cx="3459832" cy="1046801"/>
                              </a:xfrm>
                              <a:prstGeom prst="rect">
                                <a:avLst/>
                              </a:prstGeom>
                              <a:ln w="12700">
                                <a:solidFill>
                                  <a:schemeClr val="accent6"/>
                                </a:solidFill>
                              </a:ln>
                            </pic:spPr>
                          </pic:pic>
                          <wps:wsp>
                            <wps:cNvPr id="1291" name="TextBox 44"/>
                            <wps:cNvSpPr txBox="1"/>
                            <wps:spPr>
                              <a:xfrm>
                                <a:off x="4548369" y="5274899"/>
                                <a:ext cx="2552119" cy="375731"/>
                              </a:xfrm>
                              <a:prstGeom prst="rect">
                                <a:avLst/>
                              </a:prstGeom>
                              <a:noFill/>
                            </wps:spPr>
                            <wps:txbx>
                              <w:txbxContent>
                                <w:p w14:paraId="31CB1238" w14:textId="77777777" w:rsidR="00F75B1B" w:rsidRDefault="00F75B1B" w:rsidP="002F7BD6">
                                  <w:pPr>
                                    <w:jc w:val="right"/>
                                    <w:rPr>
                                      <w:sz w:val="24"/>
                                      <w:szCs w:val="24"/>
                                    </w:rPr>
                                  </w:pPr>
                                  <w:r>
                                    <w:rPr>
                                      <w:rFonts w:hAnsi="Calibri"/>
                                      <w:color w:val="000000" w:themeColor="text1"/>
                                      <w:kern w:val="24"/>
                                      <w:sz w:val="20"/>
                                      <w:szCs w:val="20"/>
                                    </w:rPr>
                                    <w:t>Spray time: 2.71 mins</w:t>
                                  </w:r>
                                </w:p>
                              </w:txbxContent>
                            </wps:txbx>
                            <wps:bodyPr wrap="square" rtlCol="0">
                              <a:noAutofit/>
                            </wps:bodyPr>
                          </wps:wsp>
                          <wps:wsp>
                            <wps:cNvPr id="1292" name="TextBox 45"/>
                            <wps:cNvSpPr txBox="1"/>
                            <wps:spPr>
                              <a:xfrm>
                                <a:off x="4563603" y="5415065"/>
                                <a:ext cx="2552119" cy="375731"/>
                              </a:xfrm>
                              <a:prstGeom prst="rect">
                                <a:avLst/>
                              </a:prstGeom>
                              <a:noFill/>
                            </wps:spPr>
                            <wps:txbx>
                              <w:txbxContent>
                                <w:p w14:paraId="0B55E947" w14:textId="77777777" w:rsidR="00F75B1B" w:rsidRDefault="00F75B1B" w:rsidP="002F7BD6">
                                  <w:pPr>
                                    <w:jc w:val="right"/>
                                    <w:rPr>
                                      <w:sz w:val="24"/>
                                      <w:szCs w:val="24"/>
                                    </w:rPr>
                                  </w:pPr>
                                  <w:r>
                                    <w:rPr>
                                      <w:rFonts w:hAnsi="Calibri"/>
                                      <w:color w:val="000000" w:themeColor="text1"/>
                                      <w:kern w:val="24"/>
                                      <w:sz w:val="20"/>
                                      <w:szCs w:val="20"/>
                                    </w:rPr>
                                    <w:t>Mass accuracy: 0.6 ppm</w:t>
                                  </w:r>
                                </w:p>
                              </w:txbxContent>
                            </wps:txbx>
                            <wps:bodyPr wrap="square" rtlCol="0">
                              <a:noAutofit/>
                            </wps:bodyPr>
                          </wps:wsp>
                          <wpg:grpSp>
                            <wpg:cNvPr id="1293" name="Group 1293"/>
                            <wpg:cNvGrpSpPr/>
                            <wpg:grpSpPr>
                              <a:xfrm>
                                <a:off x="118324" y="6374938"/>
                                <a:ext cx="6957541" cy="1043320"/>
                                <a:chOff x="118324" y="6374938"/>
                                <a:chExt cx="6957541" cy="1043320"/>
                              </a:xfrm>
                            </wpg:grpSpPr>
                            <pic:pic xmlns:pic="http://schemas.openxmlformats.org/drawingml/2006/picture">
                              <pic:nvPicPr>
                                <pic:cNvPr id="1294" name="Picture 1294"/>
                                <pic:cNvPicPr>
                                  <a:picLocks noChangeAspect="1"/>
                                </pic:cNvPicPr>
                              </pic:nvPicPr>
                              <pic:blipFill>
                                <a:blip r:embed="rId344"/>
                                <a:stretch>
                                  <a:fillRect/>
                                </a:stretch>
                              </pic:blipFill>
                              <pic:spPr>
                                <a:xfrm>
                                  <a:off x="118324" y="6378338"/>
                                  <a:ext cx="3421514" cy="1034057"/>
                                </a:xfrm>
                                <a:prstGeom prst="rect">
                                  <a:avLst/>
                                </a:prstGeom>
                                <a:ln w="12700">
                                  <a:solidFill>
                                    <a:schemeClr val="accent2"/>
                                  </a:solidFill>
                                </a:ln>
                              </pic:spPr>
                            </pic:pic>
                            <wps:wsp>
                              <wps:cNvPr id="1295" name="TextBox 39"/>
                              <wps:cNvSpPr txBox="1"/>
                              <wps:spPr>
                                <a:xfrm>
                                  <a:off x="937993" y="6398957"/>
                                  <a:ext cx="2551459" cy="375730"/>
                                </a:xfrm>
                                <a:prstGeom prst="rect">
                                  <a:avLst/>
                                </a:prstGeom>
                                <a:noFill/>
                              </wps:spPr>
                              <wps:txbx>
                                <w:txbxContent>
                                  <w:p w14:paraId="1281E56D" w14:textId="77777777" w:rsidR="00F75B1B" w:rsidRDefault="00F75B1B" w:rsidP="002F7BD6">
                                    <w:pPr>
                                      <w:jc w:val="right"/>
                                      <w:rPr>
                                        <w:sz w:val="24"/>
                                        <w:szCs w:val="24"/>
                                      </w:rPr>
                                    </w:pPr>
                                    <w:r>
                                      <w:rPr>
                                        <w:rFonts w:hAnsi="Calibri"/>
                                        <w:color w:val="000000" w:themeColor="text1"/>
                                        <w:kern w:val="24"/>
                                        <w:sz w:val="20"/>
                                        <w:szCs w:val="20"/>
                                      </w:rPr>
                                      <w:t>Spray time: 1.75 mins</w:t>
                                    </w:r>
                                  </w:p>
                                </w:txbxContent>
                              </wps:txbx>
                              <wps:bodyPr wrap="square" rtlCol="0">
                                <a:noAutofit/>
                              </wps:bodyPr>
                            </wps:wsp>
                            <wps:wsp>
                              <wps:cNvPr id="1296" name="TextBox 40"/>
                              <wps:cNvSpPr txBox="1"/>
                              <wps:spPr>
                                <a:xfrm>
                                  <a:off x="953227" y="6539122"/>
                                  <a:ext cx="2551459" cy="375730"/>
                                </a:xfrm>
                                <a:prstGeom prst="rect">
                                  <a:avLst/>
                                </a:prstGeom>
                                <a:noFill/>
                              </wps:spPr>
                              <wps:txbx>
                                <w:txbxContent>
                                  <w:p w14:paraId="0C1F86AA" w14:textId="77777777" w:rsidR="00F75B1B" w:rsidRDefault="00F75B1B" w:rsidP="002F7BD6">
                                    <w:pPr>
                                      <w:jc w:val="right"/>
                                      <w:rPr>
                                        <w:sz w:val="24"/>
                                        <w:szCs w:val="24"/>
                                      </w:rPr>
                                    </w:pPr>
                                    <w:r>
                                      <w:rPr>
                                        <w:rFonts w:hAnsi="Calibri"/>
                                        <w:color w:val="000000" w:themeColor="text1"/>
                                        <w:kern w:val="24"/>
                                        <w:sz w:val="20"/>
                                        <w:szCs w:val="20"/>
                                      </w:rPr>
                                      <w:t>Mass accuracy: 0.6 ppm</w:t>
                                    </w:r>
                                  </w:p>
                                </w:txbxContent>
                              </wps:txbx>
                              <wps:bodyPr wrap="square" rtlCol="0">
                                <a:noAutofit/>
                              </wps:bodyPr>
                            </wps:wsp>
                            <pic:pic xmlns:pic="http://schemas.openxmlformats.org/drawingml/2006/picture">
                              <pic:nvPicPr>
                                <pic:cNvPr id="1297" name="Picture 1297"/>
                                <pic:cNvPicPr>
                                  <a:picLocks noChangeAspect="1"/>
                                </pic:cNvPicPr>
                              </pic:nvPicPr>
                              <pic:blipFill>
                                <a:blip r:embed="rId345"/>
                                <a:stretch>
                                  <a:fillRect/>
                                </a:stretch>
                              </pic:blipFill>
                              <pic:spPr>
                                <a:xfrm>
                                  <a:off x="3616033" y="6374938"/>
                                  <a:ext cx="3459832" cy="1043320"/>
                                </a:xfrm>
                                <a:prstGeom prst="rect">
                                  <a:avLst/>
                                </a:prstGeom>
                                <a:ln w="12700">
                                  <a:solidFill>
                                    <a:srgbClr val="7030A0"/>
                                  </a:solidFill>
                                </a:ln>
                              </pic:spPr>
                            </pic:pic>
                            <wps:wsp>
                              <wps:cNvPr id="1298" name="TextBox 49"/>
                              <wps:cNvSpPr txBox="1"/>
                              <wps:spPr>
                                <a:xfrm>
                                  <a:off x="4508172" y="6408774"/>
                                  <a:ext cx="2552120" cy="375730"/>
                                </a:xfrm>
                                <a:prstGeom prst="rect">
                                  <a:avLst/>
                                </a:prstGeom>
                                <a:noFill/>
                              </wps:spPr>
                              <wps:txbx>
                                <w:txbxContent>
                                  <w:p w14:paraId="696CC627" w14:textId="77777777" w:rsidR="00F75B1B" w:rsidRDefault="00F75B1B" w:rsidP="002F7BD6">
                                    <w:pPr>
                                      <w:jc w:val="right"/>
                                      <w:rPr>
                                        <w:sz w:val="24"/>
                                        <w:szCs w:val="24"/>
                                      </w:rPr>
                                    </w:pPr>
                                    <w:r>
                                      <w:rPr>
                                        <w:rFonts w:hAnsi="Calibri"/>
                                        <w:color w:val="000000" w:themeColor="text1"/>
                                        <w:kern w:val="24"/>
                                        <w:sz w:val="20"/>
                                        <w:szCs w:val="20"/>
                                      </w:rPr>
                                      <w:t>Spray time: 3.26 mins</w:t>
                                    </w:r>
                                  </w:p>
                                </w:txbxContent>
                              </wps:txbx>
                              <wps:bodyPr wrap="square" rtlCol="0">
                                <a:noAutofit/>
                              </wps:bodyPr>
                            </wps:wsp>
                            <wps:wsp>
                              <wps:cNvPr id="1299" name="TextBox 50"/>
                              <wps:cNvSpPr txBox="1"/>
                              <wps:spPr>
                                <a:xfrm>
                                  <a:off x="4523406" y="6548938"/>
                                  <a:ext cx="2551459" cy="375730"/>
                                </a:xfrm>
                                <a:prstGeom prst="rect">
                                  <a:avLst/>
                                </a:prstGeom>
                                <a:noFill/>
                              </wps:spPr>
                              <wps:txbx>
                                <w:txbxContent>
                                  <w:p w14:paraId="0A6849E5" w14:textId="77777777" w:rsidR="00F75B1B" w:rsidRDefault="00F75B1B" w:rsidP="002F7BD6">
                                    <w:pPr>
                                      <w:jc w:val="right"/>
                                      <w:rPr>
                                        <w:sz w:val="24"/>
                                        <w:szCs w:val="24"/>
                                      </w:rPr>
                                    </w:pPr>
                                    <w:r>
                                      <w:rPr>
                                        <w:rFonts w:hAnsi="Calibri"/>
                                        <w:color w:val="000000" w:themeColor="text1"/>
                                        <w:kern w:val="24"/>
                                        <w:sz w:val="20"/>
                                        <w:szCs w:val="20"/>
                                      </w:rPr>
                                      <w:t>Mass accuracy: 0 ppm</w:t>
                                    </w:r>
                                  </w:p>
                                </w:txbxContent>
                              </wps:txbx>
                              <wps:bodyPr wrap="square" rtlCol="0">
                                <a:noAutofit/>
                              </wps:bodyPr>
                            </wps:wsp>
                          </wpg:grpSp>
                        </wpg:grpSp>
                        <wpg:grpSp>
                          <wpg:cNvPr id="1300" name="Group 1300"/>
                          <wpg:cNvGrpSpPr/>
                          <wpg:grpSpPr>
                            <a:xfrm>
                              <a:off x="2480919" y="3951205"/>
                              <a:ext cx="4345943" cy="1188765"/>
                              <a:chOff x="2480919" y="3951205"/>
                              <a:chExt cx="3421514" cy="970918"/>
                            </a:xfrm>
                          </wpg:grpSpPr>
                          <pic:pic xmlns:pic="http://schemas.openxmlformats.org/drawingml/2006/picture">
                            <pic:nvPicPr>
                              <pic:cNvPr id="1301" name="Picture 1301"/>
                              <pic:cNvPicPr>
                                <a:picLocks noChangeAspect="1"/>
                              </pic:cNvPicPr>
                            </pic:nvPicPr>
                            <pic:blipFill rotWithShape="1">
                              <a:blip r:embed="rId346"/>
                              <a:srcRect r="7767"/>
                              <a:stretch/>
                            </pic:blipFill>
                            <pic:spPr>
                              <a:xfrm>
                                <a:off x="2480919" y="3951205"/>
                                <a:ext cx="3421514" cy="970918"/>
                              </a:xfrm>
                              <a:prstGeom prst="rect">
                                <a:avLst/>
                              </a:prstGeom>
                              <a:ln>
                                <a:solidFill>
                                  <a:schemeClr val="tx1"/>
                                </a:solidFill>
                              </a:ln>
                            </pic:spPr>
                          </pic:pic>
                          <wps:wsp>
                            <wps:cNvPr id="1302" name="Rectangle 1302"/>
                            <wps:cNvSpPr/>
                            <wps:spPr>
                              <a:xfrm>
                                <a:off x="2946385" y="4596081"/>
                                <a:ext cx="165463" cy="87086"/>
                              </a:xfrm>
                              <a:prstGeom prst="rect">
                                <a:avLst/>
                              </a:prstGeom>
                              <a:noFill/>
                              <a:ln w="28575">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3" name="Rectangle 1303"/>
                            <wps:cNvSpPr/>
                            <wps:spPr>
                              <a:xfrm>
                                <a:off x="4182966" y="4372962"/>
                                <a:ext cx="165463" cy="87086"/>
                              </a:xfrm>
                              <a:prstGeom prst="rect">
                                <a:avLst/>
                              </a:prstGeom>
                              <a:noFill/>
                              <a:ln w="28575">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4" name="Rectangle 1304"/>
                            <wps:cNvSpPr/>
                            <wps:spPr>
                              <a:xfrm>
                                <a:off x="5064075" y="3998013"/>
                                <a:ext cx="165463" cy="87086"/>
                              </a:xfrm>
                              <a:prstGeom prst="rect">
                                <a:avLst/>
                              </a:prstGeom>
                              <a:noFill/>
                              <a:ln w="28575">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5" name="Rectangle 1305"/>
                            <wps:cNvSpPr/>
                            <wps:spPr>
                              <a:xfrm>
                                <a:off x="5566332" y="4312759"/>
                                <a:ext cx="165463" cy="87086"/>
                              </a:xfrm>
                              <a:prstGeom prst="rect">
                                <a:avLst/>
                              </a:prstGeom>
                              <a:noFill/>
                              <a:ln w="28575">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6" name="Rectangle 1306"/>
                          <wps:cNvSpPr/>
                          <wps:spPr>
                            <a:xfrm>
                              <a:off x="12989" y="3839144"/>
                              <a:ext cx="6940129" cy="358551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7" name="TextBox 60"/>
                          <wps:cNvSpPr txBox="1"/>
                          <wps:spPr>
                            <a:xfrm>
                              <a:off x="69610" y="3910987"/>
                              <a:ext cx="2296823" cy="1228609"/>
                            </a:xfrm>
                            <a:prstGeom prst="rect">
                              <a:avLst/>
                            </a:prstGeom>
                            <a:noFill/>
                          </wps:spPr>
                          <wps:txbx>
                            <w:txbxContent>
                              <w:p w14:paraId="18C11DF7" w14:textId="77777777" w:rsidR="00F75B1B" w:rsidRDefault="00F75B1B" w:rsidP="002F7BD6">
                                <w:pPr>
                                  <w:rPr>
                                    <w:sz w:val="24"/>
                                    <w:szCs w:val="24"/>
                                  </w:rPr>
                                </w:pPr>
                                <w:r>
                                  <w:rPr>
                                    <w:rFonts w:hAnsi="Calibri"/>
                                    <w:b/>
                                    <w:bCs/>
                                    <w:color w:val="000000" w:themeColor="text1"/>
                                    <w:kern w:val="24"/>
                                  </w:rPr>
                                  <w:t>(C) Extracted ion plot with positive ion mode nanospray spectra for example time points:</w:t>
                                </w:r>
                              </w:p>
                              <w:p w14:paraId="43A74E25" w14:textId="77777777" w:rsidR="00F75B1B" w:rsidRDefault="00F75B1B" w:rsidP="002F7BD6">
                                <w:r>
                                  <w:rPr>
                                    <w:rFonts w:hAnsi="Calibri"/>
                                    <w:color w:val="000000" w:themeColor="text1"/>
                                    <w:kern w:val="24"/>
                                  </w:rPr>
                                  <w:t xml:space="preserve">Mass range: </w:t>
                                </w:r>
                                <w:r w:rsidRPr="00A1667B">
                                  <w:rPr>
                                    <w:rFonts w:hAnsi="Calibri"/>
                                    <w:i/>
                                    <w:iCs/>
                                    <w:color w:val="000000" w:themeColor="text1"/>
                                    <w:kern w:val="24"/>
                                  </w:rPr>
                                  <w:t>m/z</w:t>
                                </w:r>
                                <w:r>
                                  <w:rPr>
                                    <w:rFonts w:hAnsi="Calibri"/>
                                    <w:i/>
                                    <w:iCs/>
                                    <w:color w:val="000000" w:themeColor="text1"/>
                                    <w:kern w:val="24"/>
                                  </w:rPr>
                                  <w:t xml:space="preserve"> </w:t>
                                </w:r>
                                <w:r>
                                  <w:rPr>
                                    <w:rFonts w:hAnsi="Calibri"/>
                                    <w:color w:val="000000" w:themeColor="text1"/>
                                    <w:kern w:val="24"/>
                                  </w:rPr>
                                  <w:t>172.07 – 172.08</w:t>
                                </w:r>
                              </w:p>
                            </w:txbxContent>
                          </wps:txbx>
                          <wps:bodyPr wrap="square" rtlCol="0">
                            <a:noAutofit/>
                          </wps:bodyPr>
                        </wps:wsp>
                        <wps:wsp>
                          <wps:cNvPr id="1308" name="Rectangle 1308"/>
                          <wps:cNvSpPr/>
                          <wps:spPr>
                            <a:xfrm>
                              <a:off x="0" y="22691"/>
                              <a:ext cx="3725985" cy="10180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309" name="Rectangle 1309"/>
                        <wps:cNvSpPr/>
                        <wps:spPr>
                          <a:xfrm>
                            <a:off x="0" y="0"/>
                            <a:ext cx="6768935" cy="71133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7522180" id="Group 1266" o:spid="_x0000_s2127" style="position:absolute;margin-left:-39.35pt;margin-top:-20.95pt;width:532.95pt;height:560.1pt;z-index:251785216" coordsize="67689,711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">
                <v:group id="Group 63" o:spid="_x0000_s2128" style="position:absolute;left:630;top:945;width:66241;height:69633" coordsize="69531,742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">
                  <v:shape id="TextBox 27" o:spid="_x0000_s2129" type="#_x0000_t202" style="position:absolute;top:430;width:38690;height:10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" filled="f" stroked="f">
                    <v:textbox>
                      <w:txbxContent>
                        <w:p w14:paraId="16C99681" w14:textId="77777777" w:rsidR="00F75B1B" w:rsidRDefault="00F75B1B" w:rsidP="002F7BD6">
                          <w:pPr>
                            <w:rPr>
                              <w:sz w:val="24"/>
                              <w:szCs w:val="24"/>
                            </w:rPr>
                          </w:pPr>
                          <w:r>
                            <w:rPr>
                              <w:rFonts w:hAnsi="Calibri"/>
                              <w:b/>
                              <w:bCs/>
                              <w:color w:val="000000" w:themeColor="text1"/>
                              <w:kern w:val="24"/>
                              <w:sz w:val="28"/>
                              <w:szCs w:val="28"/>
                            </w:rPr>
                            <w:t>Analyte: Metronidazole [C</w:t>
                          </w:r>
                          <w:r w:rsidRPr="0073691B">
                            <w:rPr>
                              <w:rFonts w:hAnsi="Calibri"/>
                              <w:b/>
                              <w:bCs/>
                              <w:color w:val="000000" w:themeColor="text1"/>
                              <w:kern w:val="24"/>
                              <w:sz w:val="28"/>
                              <w:szCs w:val="28"/>
                              <w:vertAlign w:val="subscript"/>
                            </w:rPr>
                            <w:t>6</w:t>
                          </w:r>
                          <w:r>
                            <w:rPr>
                              <w:rFonts w:hAnsi="Calibri"/>
                              <w:b/>
                              <w:bCs/>
                              <w:color w:val="000000" w:themeColor="text1"/>
                              <w:kern w:val="24"/>
                              <w:sz w:val="28"/>
                              <w:szCs w:val="28"/>
                            </w:rPr>
                            <w:t>H</w:t>
                          </w:r>
                          <w:r w:rsidRPr="0073691B">
                            <w:rPr>
                              <w:rFonts w:hAnsi="Calibri"/>
                              <w:b/>
                              <w:bCs/>
                              <w:color w:val="000000" w:themeColor="text1"/>
                              <w:kern w:val="24"/>
                              <w:sz w:val="28"/>
                              <w:szCs w:val="28"/>
                              <w:vertAlign w:val="subscript"/>
                            </w:rPr>
                            <w:t>9</w:t>
                          </w:r>
                          <w:r>
                            <w:rPr>
                              <w:rFonts w:hAnsi="Calibri"/>
                              <w:b/>
                              <w:bCs/>
                              <w:color w:val="000000" w:themeColor="text1"/>
                              <w:kern w:val="24"/>
                              <w:sz w:val="28"/>
                              <w:szCs w:val="28"/>
                            </w:rPr>
                            <w:t>N</w:t>
                          </w:r>
                          <w:r w:rsidRPr="0073691B">
                            <w:rPr>
                              <w:rFonts w:hAnsi="Calibri"/>
                              <w:b/>
                              <w:bCs/>
                              <w:color w:val="000000" w:themeColor="text1"/>
                              <w:kern w:val="24"/>
                              <w:sz w:val="28"/>
                              <w:szCs w:val="28"/>
                              <w:vertAlign w:val="subscript"/>
                            </w:rPr>
                            <w:t>3</w:t>
                          </w:r>
                          <w:r>
                            <w:rPr>
                              <w:rFonts w:hAnsi="Calibri"/>
                              <w:b/>
                              <w:bCs/>
                              <w:color w:val="000000" w:themeColor="text1"/>
                              <w:kern w:val="24"/>
                              <w:sz w:val="28"/>
                              <w:szCs w:val="28"/>
                            </w:rPr>
                            <w:t>O</w:t>
                          </w:r>
                          <w:r w:rsidRPr="0073691B">
                            <w:rPr>
                              <w:rFonts w:hAnsi="Calibri"/>
                              <w:b/>
                              <w:bCs/>
                              <w:color w:val="000000" w:themeColor="text1"/>
                              <w:kern w:val="24"/>
                              <w:sz w:val="28"/>
                              <w:szCs w:val="28"/>
                              <w:vertAlign w:val="subscript"/>
                            </w:rPr>
                            <w:t>3</w:t>
                          </w:r>
                          <w:r>
                            <w:rPr>
                              <w:rFonts w:hAnsi="Calibri"/>
                              <w:b/>
                              <w:bCs/>
                              <w:color w:val="000000" w:themeColor="text1"/>
                              <w:kern w:val="24"/>
                              <w:sz w:val="28"/>
                              <w:szCs w:val="28"/>
                            </w:rPr>
                            <w:t>+H</w:t>
                          </w:r>
                          <w:r w:rsidRPr="00EC158F">
                            <w:rPr>
                              <w:rFonts w:hAnsi="Calibri"/>
                              <w:b/>
                              <w:bCs/>
                              <w:color w:val="000000" w:themeColor="text1"/>
                              <w:kern w:val="24"/>
                              <w:sz w:val="28"/>
                              <w:szCs w:val="28"/>
                              <w:vertAlign w:val="superscript"/>
                            </w:rPr>
                            <w:t>+</w:t>
                          </w:r>
                        </w:p>
                        <w:p w14:paraId="4E9F9087" w14:textId="77777777" w:rsidR="00F75B1B" w:rsidRDefault="00F75B1B" w:rsidP="002F7BD6">
                          <w:r>
                            <w:rPr>
                              <w:rFonts w:hAnsi="Calibri"/>
                              <w:b/>
                              <w:bCs/>
                              <w:color w:val="000000" w:themeColor="text1"/>
                              <w:kern w:val="24"/>
                              <w:sz w:val="28"/>
                              <w:szCs w:val="28"/>
                            </w:rPr>
                            <w:t>Metronidazole dosing solution (T = 0 h)</w:t>
                          </w:r>
                        </w:p>
                      </w:txbxContent>
                    </v:textbox>
                  </v:shape>
                  <v:group id="Group 1269" o:spid="_x0000_s2130" style="position:absolute;left:56;top:11125;width:69402;height:26140" coordorigin="56,11125" coordsize="64992,24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">
                    <v:shape id="TextBox 28" o:spid="_x0000_s2131" type="#_x0000_t202" style="position:absolute;left:129;top:11949;width:38273;height:34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" filled="f" stroked="f">
                      <v:textbox>
                        <w:txbxContent>
                          <w:p w14:paraId="5A948350" w14:textId="77777777" w:rsidR="00F75B1B" w:rsidRDefault="00F75B1B" w:rsidP="002F7BD6">
                            <w:pPr>
                              <w:rPr>
                                <w:sz w:val="24"/>
                                <w:szCs w:val="24"/>
                              </w:rPr>
                            </w:pPr>
                            <w:r>
                              <w:rPr>
                                <w:rFonts w:hAnsi="Calibri"/>
                                <w:b/>
                                <w:bCs/>
                                <w:color w:val="000000" w:themeColor="text1"/>
                                <w:kern w:val="24"/>
                              </w:rPr>
                              <w:t>(B) Positive ion mode nanospray spectrum:</w:t>
                            </w:r>
                          </w:p>
                        </w:txbxContent>
                      </v:textbox>
                    </v:shape>
                    <v:group id="Group 1271" o:spid="_x0000_s2132" style="position:absolute;left:56;top:11125;width:64993;height:24123" coordorigin="56,11125" coordsize="64992,24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">
                      <v:group id="Group 1272" o:spid="_x0000_s2133" style="position:absolute;left:56;top:14097;width:63602;height:19827" coordorigin="56,14097" coordsize="84237,25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">
                        <v:shape id="Picture 1273" o:spid="_x0000_s2134" type="#_x0000_t75" style="position:absolute;left:56;top:14097;width:84237;height:25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">
                          <v:imagedata r:id="rId347" o:title="" cropright="10598f"/>
                        </v:shape>
                        <v:shape id="Picture 1274" o:spid="_x0000_s2135" type="#_x0000_t75" style="position:absolute;left:33612;top:14382;width:9433;height:7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" stroked="t" strokecolor="black [3213]">
                          <v:stroke dashstyle="3 1"/>
                          <v:imagedata r:id="rId348" o:title=""/>
                          <v:path arrowok="t"/>
                        </v:shape>
                        <v:shape id="Picture 1275" o:spid="_x0000_s2136" type="#_x0000_t75" style="position:absolute;left:61458;top:14239;width:10337;height:7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" stroked="t" strokecolor="black [3213]">
                          <v:stroke dashstyle="3 1"/>
                          <v:imagedata r:id="rId349" o:title=""/>
                          <v:path arrowok="t"/>
                        </v:shape>
                        <v:shape id="Straight Arrow Connector 1276" o:spid="_x0000_s2137" type="#_x0000_t32" style="position:absolute;left:38328;top:21852;width:0;height:17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" strokecolor="black [3213]" strokeweight=".5pt">
                          <v:stroke endarrow="block" joinstyle="miter"/>
                          <o:lock v:ext="edit" shapetype="f"/>
                        </v:shape>
                        <v:shape id="Straight Arrow Connector 1277" o:spid="_x0000_s2138" type="#_x0000_t32" style="position:absolute;left:66689;top:21852;width:0;height:25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" strokecolor="black [3213]" strokeweight=".5pt">
                          <v:stroke endarrow="block" joinstyle="miter"/>
                          <o:lock v:ext="edit" shapetype="f"/>
                        </v:shape>
                        <v:shape id="TextBox 19" o:spid="_x0000_s2139" type="#_x0000_t202" style="position:absolute;left:13073;top:17258;width:10467;height:4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" filled="f" stroked="f">
                          <v:textbox>
                            <w:txbxContent>
                              <w:p w14:paraId="237066E9" w14:textId="77777777" w:rsidR="00F75B1B" w:rsidRDefault="00F75B1B" w:rsidP="002F7BD6">
                                <w:pPr>
                                  <w:rPr>
                                    <w:sz w:val="24"/>
                                    <w:szCs w:val="24"/>
                                  </w:rPr>
                                </w:pPr>
                                <w:r>
                                  <w:rPr>
                                    <w:rFonts w:hAnsi="Calibri"/>
                                    <w:color w:val="000000" w:themeColor="text1"/>
                                    <w:kern w:val="24"/>
                                    <w:sz w:val="21"/>
                                    <w:szCs w:val="21"/>
                                  </w:rPr>
                                  <w:t>C</w:t>
                                </w:r>
                                <w:r w:rsidRPr="0073691B">
                                  <w:rPr>
                                    <w:rFonts w:hAnsi="Calibri"/>
                                    <w:color w:val="000000" w:themeColor="text1"/>
                                    <w:kern w:val="24"/>
                                    <w:sz w:val="21"/>
                                    <w:szCs w:val="21"/>
                                    <w:vertAlign w:val="subscript"/>
                                  </w:rPr>
                                  <w:t>6</w:t>
                                </w:r>
                                <w:r>
                                  <w:rPr>
                                    <w:rFonts w:hAnsi="Calibri"/>
                                    <w:color w:val="000000" w:themeColor="text1"/>
                                    <w:kern w:val="24"/>
                                    <w:sz w:val="21"/>
                                    <w:szCs w:val="21"/>
                                  </w:rPr>
                                  <w:t>H</w:t>
                                </w:r>
                                <w:r w:rsidRPr="0073691B">
                                  <w:rPr>
                                    <w:rFonts w:hAnsi="Calibri"/>
                                    <w:color w:val="000000" w:themeColor="text1"/>
                                    <w:kern w:val="24"/>
                                    <w:sz w:val="21"/>
                                    <w:szCs w:val="21"/>
                                    <w:vertAlign w:val="subscript"/>
                                  </w:rPr>
                                  <w:t>9</w:t>
                                </w:r>
                                <w:r>
                                  <w:rPr>
                                    <w:rFonts w:hAnsi="Calibri"/>
                                    <w:color w:val="000000" w:themeColor="text1"/>
                                    <w:kern w:val="24"/>
                                    <w:sz w:val="21"/>
                                    <w:szCs w:val="21"/>
                                  </w:rPr>
                                  <w:t>N</w:t>
                                </w:r>
                                <w:r w:rsidRPr="0073691B">
                                  <w:rPr>
                                    <w:rFonts w:hAnsi="Calibri"/>
                                    <w:color w:val="000000" w:themeColor="text1"/>
                                    <w:kern w:val="24"/>
                                    <w:sz w:val="21"/>
                                    <w:szCs w:val="21"/>
                                    <w:vertAlign w:val="subscript"/>
                                  </w:rPr>
                                  <w:t>3</w:t>
                                </w:r>
                                <w:r>
                                  <w:rPr>
                                    <w:rFonts w:hAnsi="Calibri"/>
                                    <w:color w:val="000000" w:themeColor="text1"/>
                                    <w:kern w:val="24"/>
                                    <w:sz w:val="21"/>
                                    <w:szCs w:val="21"/>
                                  </w:rPr>
                                  <w:t>O</w:t>
                                </w:r>
                                <w:r w:rsidRPr="0073691B">
                                  <w:rPr>
                                    <w:rFonts w:hAnsi="Calibri"/>
                                    <w:color w:val="000000" w:themeColor="text1"/>
                                    <w:kern w:val="24"/>
                                    <w:sz w:val="21"/>
                                    <w:szCs w:val="21"/>
                                    <w:vertAlign w:val="subscript"/>
                                  </w:rPr>
                                  <w:t>3</w:t>
                                </w:r>
                              </w:p>
                            </w:txbxContent>
                          </v:textbox>
                        </v:shape>
                        <v:shape id="Straight Arrow Connector 1279" o:spid="_x0000_s2140" type="#_x0000_t32" style="position:absolute;left:10314;top:17258;width:2760;height:130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" strokecolor="black [3213]" strokeweight=".5pt">
                          <v:stroke endarrow="block" joinstyle="miter"/>
                          <o:lock v:ext="edit" shapetype="f"/>
                        </v:shape>
                      </v:group>
                      <v:rect id="Rectangle 1280" o:spid="_x0000_s2141" style="position:absolute;left:56;top:11125;width:64993;height:241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" filled="f" strokecolor="black [3213]" strokeweight="1pt"/>
                    </v:group>
                  </v:group>
                  <v:group id="Group 1281" o:spid="_x0000_s2142" style="position:absolute;left:37557;width:31901;height:10598" coordorigin="37556" coordsize="43463,150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">
                    <v:shape id="Picture 1282" o:spid="_x0000_s2143" type="#_x0000_t75" style="position:absolute;left:37969;top:3115;width:42641;height:119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">
                      <v:imagedata r:id="rId350" o:title="" cropright="4153f"/>
                    </v:shape>
                    <v:shape id="TextBox 30" o:spid="_x0000_s2144" type="#_x0000_t202" style="position:absolute;left:37556;width:43319;height:5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" filled="f" stroked="f">
                      <v:textbox>
                        <w:txbxContent>
                          <w:p w14:paraId="78C6EBBF" w14:textId="77777777" w:rsidR="00F75B1B" w:rsidRDefault="00F75B1B" w:rsidP="002F7BD6">
                            <w:pPr>
                              <w:rPr>
                                <w:sz w:val="24"/>
                                <w:szCs w:val="24"/>
                              </w:rPr>
                            </w:pPr>
                            <w:r>
                              <w:rPr>
                                <w:rFonts w:hAnsi="Calibri"/>
                                <w:b/>
                                <w:bCs/>
                                <w:color w:val="000000" w:themeColor="text1"/>
                                <w:kern w:val="24"/>
                              </w:rPr>
                              <w:t>(A) Nanospray signal across spray time:</w:t>
                            </w:r>
                          </w:p>
                        </w:txbxContent>
                      </v:textbox>
                    </v:shape>
                    <v:rect id="Rectangle 1284" o:spid="_x0000_s2145" style="position:absolute;left:37696;top:408;width:43323;height:142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" filled="f" strokecolor="black [3213]" strokeweight="1pt"/>
                  </v:group>
                  <v:group id="Group 1285" o:spid="_x0000_s2146" style="position:absolute;left:1183;top:52484;width:67291;height:20792" coordorigin="1183,52484" coordsize="69973,21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">
                    <v:shape id="Picture 1286" o:spid="_x0000_s2147" type="#_x0000_t75" style="position:absolute;left:1184;top:52750;width:34215;height:10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" stroked="t" strokecolor="#8eaadb [1940]" strokeweight="1.5pt">
                      <v:imagedata r:id="rId351" o:title="" cropright="9807f"/>
                      <v:path arrowok="t"/>
                    </v:shape>
                    <v:shape id="TextBox 25" o:spid="_x0000_s2148" type="#_x0000_t202" style="position:absolute;left:9572;top:53007;width:25521;height: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" filled="f" stroked="f">
                      <v:textbox>
                        <w:txbxContent>
                          <w:p w14:paraId="2850BDA5" w14:textId="77777777" w:rsidR="00F75B1B" w:rsidRDefault="00F75B1B" w:rsidP="002F7BD6">
                            <w:pPr>
                              <w:jc w:val="right"/>
                              <w:rPr>
                                <w:sz w:val="24"/>
                                <w:szCs w:val="24"/>
                              </w:rPr>
                            </w:pPr>
                            <w:r>
                              <w:rPr>
                                <w:rFonts w:hAnsi="Calibri"/>
                                <w:color w:val="000000" w:themeColor="text1"/>
                                <w:kern w:val="24"/>
                                <w:sz w:val="20"/>
                                <w:szCs w:val="20"/>
                              </w:rPr>
                              <w:t>Spray time: 0.41 mins</w:t>
                            </w:r>
                          </w:p>
                        </w:txbxContent>
                      </v:textbox>
                    </v:shape>
                    <v:shape id="TextBox 26" o:spid="_x0000_s2149" type="#_x0000_t202" style="position:absolute;left:9725;top:54408;width:25521;height:3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" filled="f" stroked="f">
                      <v:textbox>
                        <w:txbxContent>
                          <w:p w14:paraId="5085595C" w14:textId="77777777" w:rsidR="00F75B1B" w:rsidRDefault="00F75B1B" w:rsidP="002F7BD6">
                            <w:pPr>
                              <w:jc w:val="right"/>
                              <w:rPr>
                                <w:sz w:val="24"/>
                                <w:szCs w:val="24"/>
                              </w:rPr>
                            </w:pPr>
                            <w:r>
                              <w:rPr>
                                <w:rFonts w:hAnsi="Calibri"/>
                                <w:color w:val="000000" w:themeColor="text1"/>
                                <w:kern w:val="24"/>
                                <w:sz w:val="20"/>
                                <w:szCs w:val="20"/>
                              </w:rPr>
                              <w:t>Mass accuracy: 0.6 ppm</w:t>
                            </w:r>
                          </w:p>
                        </w:txbxContent>
                      </v:textbox>
                    </v:shape>
                    <v:shape id="_x0000_s2150" type="#_x0000_t202" style="position:absolute;left:9550;top:58222;width:25515;height:3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" filled="f" stroked="f">
                      <v:textbox>
                        <w:txbxContent>
                          <w:p w14:paraId="78E28514" w14:textId="77777777" w:rsidR="00F75B1B" w:rsidRDefault="00F75B1B" w:rsidP="002F7BD6">
                            <w:pPr>
                              <w:jc w:val="right"/>
                              <w:rPr>
                                <w:sz w:val="24"/>
                                <w:szCs w:val="24"/>
                              </w:rPr>
                            </w:pPr>
                            <w:r>
                              <w:rPr>
                                <w:rFonts w:hAnsi="Calibri"/>
                                <w:color w:val="000000" w:themeColor="text1"/>
                                <w:kern w:val="24"/>
                                <w:sz w:val="20"/>
                                <w:szCs w:val="20"/>
                              </w:rPr>
                              <w:t>Theoretical isotopic distribution</w:t>
                            </w:r>
                          </w:p>
                        </w:txbxContent>
                      </v:textbox>
                    </v:shape>
                    <v:shape id="Picture 1290" o:spid="_x0000_s2151" type="#_x0000_t75" style="position:absolute;left:36161;top:52484;width:34598;height:104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" stroked="t" strokecolor="#70ad47 [3209]" strokeweight="1pt">
                      <v:imagedata r:id="rId352" o:title=""/>
                      <v:path arrowok="t"/>
                    </v:shape>
                    <v:shape id="TextBox 44" o:spid="_x0000_s2152" type="#_x0000_t202" style="position:absolute;left:45483;top:52748;width:25521;height:3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" filled="f" stroked="f">
                      <v:textbox>
                        <w:txbxContent>
                          <w:p w14:paraId="31CB1238" w14:textId="77777777" w:rsidR="00F75B1B" w:rsidRDefault="00F75B1B" w:rsidP="002F7BD6">
                            <w:pPr>
                              <w:jc w:val="right"/>
                              <w:rPr>
                                <w:sz w:val="24"/>
                                <w:szCs w:val="24"/>
                              </w:rPr>
                            </w:pPr>
                            <w:r>
                              <w:rPr>
                                <w:rFonts w:hAnsi="Calibri"/>
                                <w:color w:val="000000" w:themeColor="text1"/>
                                <w:kern w:val="24"/>
                                <w:sz w:val="20"/>
                                <w:szCs w:val="20"/>
                              </w:rPr>
                              <w:t>Spray time: 2.71 mins</w:t>
                            </w:r>
                          </w:p>
                        </w:txbxContent>
                      </v:textbox>
                    </v:shape>
                    <v:shape id="TextBox 45" o:spid="_x0000_s2153" type="#_x0000_t202" style="position:absolute;left:45636;top:54150;width:25521;height: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" filled="f" stroked="f">
                      <v:textbox>
                        <w:txbxContent>
                          <w:p w14:paraId="0B55E947" w14:textId="77777777" w:rsidR="00F75B1B" w:rsidRDefault="00F75B1B" w:rsidP="002F7BD6">
                            <w:pPr>
                              <w:jc w:val="right"/>
                              <w:rPr>
                                <w:sz w:val="24"/>
                                <w:szCs w:val="24"/>
                              </w:rPr>
                            </w:pPr>
                            <w:r>
                              <w:rPr>
                                <w:rFonts w:hAnsi="Calibri"/>
                                <w:color w:val="000000" w:themeColor="text1"/>
                                <w:kern w:val="24"/>
                                <w:sz w:val="20"/>
                                <w:szCs w:val="20"/>
                              </w:rPr>
                              <w:t>Mass accuracy: 0.6 ppm</w:t>
                            </w:r>
                          </w:p>
                        </w:txbxContent>
                      </v:textbox>
                    </v:shape>
                    <v:group id="Group 1293" o:spid="_x0000_s2154" style="position:absolute;left:1183;top:63749;width:69575;height:10433" coordorigin="1183,63749" coordsize="69575,10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">
                      <v:shape id="Picture 1294" o:spid="_x0000_s2155" type="#_x0000_t75" style="position:absolute;left:1183;top:63783;width:34215;height:10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" stroked="t" strokecolor="#ed7d31 [3205]" strokeweight="1pt">
                        <v:imagedata r:id="rId353" o:title=""/>
                        <v:path arrowok="t"/>
                      </v:shape>
                      <v:shape id="TextBox 39" o:spid="_x0000_s2156" type="#_x0000_t202" style="position:absolute;left:9379;top:63989;width:25515;height: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" filled="f" stroked="f">
                        <v:textbox>
                          <w:txbxContent>
                            <w:p w14:paraId="1281E56D" w14:textId="77777777" w:rsidR="00F75B1B" w:rsidRDefault="00F75B1B" w:rsidP="002F7BD6">
                              <w:pPr>
                                <w:jc w:val="right"/>
                                <w:rPr>
                                  <w:sz w:val="24"/>
                                  <w:szCs w:val="24"/>
                                </w:rPr>
                              </w:pPr>
                              <w:r>
                                <w:rPr>
                                  <w:rFonts w:hAnsi="Calibri"/>
                                  <w:color w:val="000000" w:themeColor="text1"/>
                                  <w:kern w:val="24"/>
                                  <w:sz w:val="20"/>
                                  <w:szCs w:val="20"/>
                                </w:rPr>
                                <w:t>Spray time: 1.75 mins</w:t>
                              </w:r>
                            </w:p>
                          </w:txbxContent>
                        </v:textbox>
                      </v:shape>
                      <v:shape id="TextBox 40" o:spid="_x0000_s2157" type="#_x0000_t202" style="position:absolute;left:9532;top:65391;width:25514;height: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" filled="f" stroked="f">
                        <v:textbox>
                          <w:txbxContent>
                            <w:p w14:paraId="0C1F86AA" w14:textId="77777777" w:rsidR="00F75B1B" w:rsidRDefault="00F75B1B" w:rsidP="002F7BD6">
                              <w:pPr>
                                <w:jc w:val="right"/>
                                <w:rPr>
                                  <w:sz w:val="24"/>
                                  <w:szCs w:val="24"/>
                                </w:rPr>
                              </w:pPr>
                              <w:r>
                                <w:rPr>
                                  <w:rFonts w:hAnsi="Calibri"/>
                                  <w:color w:val="000000" w:themeColor="text1"/>
                                  <w:kern w:val="24"/>
                                  <w:sz w:val="20"/>
                                  <w:szCs w:val="20"/>
                                </w:rPr>
                                <w:t>Mass accuracy: 0.6 ppm</w:t>
                              </w:r>
                            </w:p>
                          </w:txbxContent>
                        </v:textbox>
                      </v:shape>
                      <v:shape id="Picture 1297" o:spid="_x0000_s2158" type="#_x0000_t75" style="position:absolute;left:36160;top:63749;width:34598;height:10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" stroked="t" strokecolor="#7030a0" strokeweight="1pt">
                        <v:imagedata r:id="rId354" o:title=""/>
                        <v:path arrowok="t"/>
                      </v:shape>
                      <v:shape id="TextBox 49" o:spid="_x0000_s2159" type="#_x0000_t202" style="position:absolute;left:45081;top:64087;width:25521;height:3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" filled="f" stroked="f">
                        <v:textbox>
                          <w:txbxContent>
                            <w:p w14:paraId="696CC627" w14:textId="77777777" w:rsidR="00F75B1B" w:rsidRDefault="00F75B1B" w:rsidP="002F7BD6">
                              <w:pPr>
                                <w:jc w:val="right"/>
                                <w:rPr>
                                  <w:sz w:val="24"/>
                                  <w:szCs w:val="24"/>
                                </w:rPr>
                              </w:pPr>
                              <w:r>
                                <w:rPr>
                                  <w:rFonts w:hAnsi="Calibri"/>
                                  <w:color w:val="000000" w:themeColor="text1"/>
                                  <w:kern w:val="24"/>
                                  <w:sz w:val="20"/>
                                  <w:szCs w:val="20"/>
                                </w:rPr>
                                <w:t>Spray time: 3.26 mins</w:t>
                              </w:r>
                            </w:p>
                          </w:txbxContent>
                        </v:textbox>
                      </v:shape>
                      <v:shape id="TextBox 50" o:spid="_x0000_s2160" type="#_x0000_t202" style="position:absolute;left:45234;top:65489;width:25514;height: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" filled="f" stroked="f">
                        <v:textbox>
                          <w:txbxContent>
                            <w:p w14:paraId="0A6849E5" w14:textId="77777777" w:rsidR="00F75B1B" w:rsidRDefault="00F75B1B" w:rsidP="002F7BD6">
                              <w:pPr>
                                <w:jc w:val="right"/>
                                <w:rPr>
                                  <w:sz w:val="24"/>
                                  <w:szCs w:val="24"/>
                                </w:rPr>
                              </w:pPr>
                              <w:r>
                                <w:rPr>
                                  <w:rFonts w:hAnsi="Calibri"/>
                                  <w:color w:val="000000" w:themeColor="text1"/>
                                  <w:kern w:val="24"/>
                                  <w:sz w:val="20"/>
                                  <w:szCs w:val="20"/>
                                </w:rPr>
                                <w:t>Mass accuracy: 0 ppm</w:t>
                              </w:r>
                            </w:p>
                          </w:txbxContent>
                        </v:textbox>
                      </v:shape>
                    </v:group>
                  </v:group>
                  <v:group id="Group 1300" o:spid="_x0000_s2161" style="position:absolute;left:24809;top:39512;width:43459;height:11887" coordorigin="24809,39512" coordsize="34215,9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">
                    <v:shape id="Picture 1301" o:spid="_x0000_s2162" type="#_x0000_t75" style="position:absolute;left:24809;top:39512;width:34215;height:97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" stroked="t" strokecolor="black [3213]">
                      <v:imagedata r:id="rId355" o:title="" cropright="5090f"/>
                      <v:path arrowok="t"/>
                    </v:shape>
                    <v:rect id="Rectangle 1302" o:spid="_x0000_s2163" style="position:absolute;left:29463;top:45960;width:1655;height:8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" filled="f" strokecolor="#8eaadb [1940]" strokeweight="2.25pt"/>
                    <v:rect id="Rectangle 1303" o:spid="_x0000_s2164" style="position:absolute;left:41829;top:43729;width:1655;height:8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" filled="f" strokecolor="#ed7d31 [3205]" strokeweight="2.25pt"/>
                    <v:rect id="Rectangle 1304" o:spid="_x0000_s2165" style="position:absolute;left:50640;top:39980;width:1655;height: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" filled="f" strokecolor="#70ad47 [3209]" strokeweight="2.25pt"/>
                    <v:rect id="Rectangle 1305" o:spid="_x0000_s2166" style="position:absolute;left:55663;top:43127;width:1654;height:8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" filled="f" strokecolor="#7030a0" strokeweight="2.25pt"/>
                  </v:group>
                  <v:rect id="Rectangle 1306" o:spid="_x0000_s2167" style="position:absolute;left:129;top:38391;width:69402;height:358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" filled="f" strokecolor="black [3213]" strokeweight="1pt"/>
                  <v:shape id="TextBox 60" o:spid="_x0000_s2168" type="#_x0000_t202" style="position:absolute;left:696;top:39109;width:22968;height:1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" filled="f" stroked="f">
                    <v:textbox>
                      <w:txbxContent>
                        <w:p w14:paraId="18C11DF7" w14:textId="77777777" w:rsidR="00F75B1B" w:rsidRDefault="00F75B1B" w:rsidP="002F7BD6">
                          <w:pPr>
                            <w:rPr>
                              <w:sz w:val="24"/>
                              <w:szCs w:val="24"/>
                            </w:rPr>
                          </w:pPr>
                          <w:r>
                            <w:rPr>
                              <w:rFonts w:hAnsi="Calibri"/>
                              <w:b/>
                              <w:bCs/>
                              <w:color w:val="000000" w:themeColor="text1"/>
                              <w:kern w:val="24"/>
                            </w:rPr>
                            <w:t>(C) Extracted ion plot with positive ion mode nanospray spectra for example time points:</w:t>
                          </w:r>
                        </w:p>
                        <w:p w14:paraId="43A74E25" w14:textId="77777777" w:rsidR="00F75B1B" w:rsidRDefault="00F75B1B" w:rsidP="002F7BD6">
                          <w:r>
                            <w:rPr>
                              <w:rFonts w:hAnsi="Calibri"/>
                              <w:color w:val="000000" w:themeColor="text1"/>
                              <w:kern w:val="24"/>
                            </w:rPr>
                            <w:t xml:space="preserve">Mass range: </w:t>
                          </w:r>
                          <w:r w:rsidRPr="00A1667B">
                            <w:rPr>
                              <w:rFonts w:hAnsi="Calibri"/>
                              <w:i/>
                              <w:iCs/>
                              <w:color w:val="000000" w:themeColor="text1"/>
                              <w:kern w:val="24"/>
                            </w:rPr>
                            <w:t>m/z</w:t>
                          </w:r>
                          <w:r>
                            <w:rPr>
                              <w:rFonts w:hAnsi="Calibri"/>
                              <w:i/>
                              <w:iCs/>
                              <w:color w:val="000000" w:themeColor="text1"/>
                              <w:kern w:val="24"/>
                            </w:rPr>
                            <w:t xml:space="preserve"> </w:t>
                          </w:r>
                          <w:r>
                            <w:rPr>
                              <w:rFonts w:hAnsi="Calibri"/>
                              <w:color w:val="000000" w:themeColor="text1"/>
                              <w:kern w:val="24"/>
                            </w:rPr>
                            <w:t>172.07 – 172.08</w:t>
                          </w:r>
                        </w:p>
                      </w:txbxContent>
                    </v:textbox>
                  </v:shape>
                  <v:rect id="Rectangle 1308" o:spid="_x0000_s2169" style="position:absolute;top:226;width:37259;height:10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" filled="f" strokecolor="black [3213]" strokeweight="1pt"/>
                </v:group>
                <v:rect id="Rectangle 1309" o:spid="_x0000_s2170" style="position:absolute;width:67689;height:71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" filled="f" strokecolor="black [3213]" strokeweight="1pt"/>
              </v:group>
            </w:pict>
          </mc:Fallback>
        </mc:AlternateContent>
      </w:r>
      <w:r w:rsidRPr="009A00CF">
        <w:rPr>
          <w:noProof/>
          <w:lang w:eastAsia="en-GB"/>
        </w:rPr>
        <mc:AlternateContent>
          <mc:Choice Requires="wps">
            <w:drawing>
              <wp:anchor distT="0" distB="0" distL="114300" distR="114300" simplePos="0" relativeHeight="251786240" behindDoc="0" locked="0" layoutInCell="1" allowOverlap="1" wp14:anchorId="655E87F3" wp14:editId="5C7C4701">
                <wp:simplePos x="0" y="0"/>
                <wp:positionH relativeFrom="column">
                  <wp:posOffset>-504190</wp:posOffset>
                </wp:positionH>
                <wp:positionV relativeFrom="paragraph">
                  <wp:posOffset>6904355</wp:posOffset>
                </wp:positionV>
                <wp:extent cx="6768465" cy="635"/>
                <wp:effectExtent l="0" t="0" r="0" b="635"/>
                <wp:wrapNone/>
                <wp:docPr id="1310" name="Text Box 1310"/>
                <wp:cNvGraphicFramePr/>
                <a:graphic xmlns:a="http://schemas.openxmlformats.org/drawingml/2006/main">
                  <a:graphicData uri="http://schemas.microsoft.com/office/word/2010/wordprocessingShape">
                    <wps:wsp>
                      <wps:cNvSpPr txBox="1"/>
                      <wps:spPr>
                        <a:xfrm>
                          <a:off x="0" y="0"/>
                          <a:ext cx="6768465" cy="635"/>
                        </a:xfrm>
                        <a:prstGeom prst="rect">
                          <a:avLst/>
                        </a:prstGeom>
                        <a:solidFill>
                          <a:prstClr val="white"/>
                        </a:solidFill>
                        <a:ln>
                          <a:noFill/>
                        </a:ln>
                      </wps:spPr>
                      <wps:txbx>
                        <w:txbxContent>
                          <w:p w14:paraId="7E410726" w14:textId="7E410EB0" w:rsidR="00F75B1B" w:rsidRPr="008F7E07" w:rsidRDefault="00F75B1B" w:rsidP="002F7BD6">
                            <w:pPr>
                              <w:pStyle w:val="Caption"/>
                              <w:rPr>
                                <w:noProof/>
                                <w:sz w:val="20"/>
                                <w:szCs w:val="20"/>
                              </w:rPr>
                            </w:pPr>
                            <w:bookmarkStart w:id="151" w:name="_Toc59633666"/>
                            <w:r w:rsidRPr="008F7E07">
                              <w:rPr>
                                <w:sz w:val="20"/>
                                <w:szCs w:val="20"/>
                              </w:rPr>
                              <w:t xml:space="preserve">Figure </w:t>
                            </w:r>
                            <w:r>
                              <w:rPr>
                                <w:sz w:val="20"/>
                                <w:szCs w:val="20"/>
                              </w:rPr>
                              <w:t>4.3</w:t>
                            </w:r>
                            <w:r w:rsidRPr="008F7E07">
                              <w:rPr>
                                <w:sz w:val="20"/>
                                <w:szCs w:val="20"/>
                              </w:rPr>
                              <w:t xml:space="preserve"> (A) Nanospray signal across the spray time. (B) Positive ion mode nanospray spectrum for the sampled dosing solution (T = 0 h, no plant exposure), showing recorded signals in the m/z region for protonated metronidazole [M+H]</w:t>
                            </w:r>
                            <w:r w:rsidRPr="008F7E07">
                              <w:rPr>
                                <w:sz w:val="20"/>
                                <w:szCs w:val="20"/>
                                <w:vertAlign w:val="superscript"/>
                              </w:rPr>
                              <w:t>+</w:t>
                            </w:r>
                            <w:r w:rsidRPr="008F7E07">
                              <w:rPr>
                                <w:sz w:val="20"/>
                                <w:szCs w:val="20"/>
                              </w:rPr>
                              <w:t xml:space="preserve"> with a nominal mass of 172. The positive ion mode nanospray spectrum for the relevant spray period is displayed against the theoretical isotopic distribution of the calculated m/z value for protonated metronidazole. Inserts also show the m/z regions of each corresponding isotopic cluster against the theoretical isotopic distribution. (C) Extracted ion plot generated for protonated metronidazole (m/z range 172.07 – 172.08), displaying the time points at which there is a signal within this m/z range. (D)-(G) Positive ion nanospray spectra displaying the signals corresponding with the m/z value of protonated metronidazole at example time points derived from the extracted ion plot. Displayed against theoretical isotopic distribution of protonated metronidazole.</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5E87F3" id="Text Box 1310" o:spid="_x0000_s2171" type="#_x0000_t202" style="position:absolute;margin-left:-39.7pt;margin-top:543.65pt;width:532.95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" stroked="f">
                <v:textbox style="mso-fit-shape-to-text:t" inset="0,0,0,0">
                  <w:txbxContent>
                    <w:p w14:paraId="7E410726" w14:textId="7E410EB0" w:rsidR="00F75B1B" w:rsidRPr="008F7E07" w:rsidRDefault="00F75B1B" w:rsidP="002F7BD6">
                      <w:pPr>
                        <w:pStyle w:val="Caption"/>
                        <w:rPr>
                          <w:noProof/>
                          <w:sz w:val="20"/>
                          <w:szCs w:val="20"/>
                        </w:rPr>
                      </w:pPr>
                      <w:bookmarkStart w:id="152" w:name="_Toc59633666"/>
                      <w:r w:rsidRPr="008F7E07">
                        <w:rPr>
                          <w:sz w:val="20"/>
                          <w:szCs w:val="20"/>
                        </w:rPr>
                        <w:t xml:space="preserve">Figure </w:t>
                      </w:r>
                      <w:r>
                        <w:rPr>
                          <w:sz w:val="20"/>
                          <w:szCs w:val="20"/>
                        </w:rPr>
                        <w:t>4.3</w:t>
                      </w:r>
                      <w:r w:rsidRPr="008F7E07">
                        <w:rPr>
                          <w:sz w:val="20"/>
                          <w:szCs w:val="20"/>
                        </w:rPr>
                        <w:t xml:space="preserve"> (A) Nanospray signal across the spray time. (B) Positive ion mode nanospray spectrum for the sampled dosing solution (T = 0 h, no plant exposure), showing recorded signals in the m/z region for protonated metronidazole [M+H]</w:t>
                      </w:r>
                      <w:r w:rsidRPr="008F7E07">
                        <w:rPr>
                          <w:sz w:val="20"/>
                          <w:szCs w:val="20"/>
                          <w:vertAlign w:val="superscript"/>
                        </w:rPr>
                        <w:t>+</w:t>
                      </w:r>
                      <w:r w:rsidRPr="008F7E07">
                        <w:rPr>
                          <w:sz w:val="20"/>
                          <w:szCs w:val="20"/>
                        </w:rPr>
                        <w:t xml:space="preserve"> with a nominal mass of 172. The positive ion mode nanospray spectrum for the relevant spray period is displayed against the theoretical isotopic distribution of the calculated m/z value for protonated metronidazole. Inserts also show the m/z regions of each corresponding isotopic cluster against the theoretical isotopic distribution. (C) Extracted ion plot generated for protonated metronidazole (m/z range 172.07 – 172.08), displaying the time points at which there is a signal within this m/z range. (D)-(G) Positive ion nanospray spectra displaying the signals corresponding with the m/z value of protonated metronidazole at example time points derived from the extracted ion plot. Displayed against theoretical isotopic distribution of protonated metronidazole.</w:t>
                      </w:r>
                      <w:bookmarkEnd w:id="152"/>
                    </w:p>
                  </w:txbxContent>
                </v:textbox>
              </v:shape>
            </w:pict>
          </mc:Fallback>
        </mc:AlternateContent>
      </w:r>
    </w:p>
    <w:p w14:paraId="3C749799" w14:textId="77777777" w:rsidR="002F7BD6" w:rsidRPr="009A00CF" w:rsidRDefault="002F7BD6" w:rsidP="002F7BD6">
      <w:pPr>
        <w:spacing w:line="360" w:lineRule="auto"/>
        <w:rPr>
          <w:b/>
          <w:bCs/>
        </w:rPr>
      </w:pPr>
    </w:p>
    <w:p w14:paraId="5FE8936F" w14:textId="77777777" w:rsidR="002F7BD6" w:rsidRPr="009A00CF" w:rsidRDefault="002F7BD6" w:rsidP="002F7BD6">
      <w:pPr>
        <w:spacing w:line="360" w:lineRule="auto"/>
        <w:rPr>
          <w:b/>
          <w:bCs/>
        </w:rPr>
      </w:pPr>
      <w:r w:rsidRPr="009A00CF">
        <w:rPr>
          <w:noProof/>
          <w:lang w:eastAsia="en-GB"/>
        </w:rPr>
        <mc:AlternateContent>
          <mc:Choice Requires="wps">
            <w:drawing>
              <wp:anchor distT="0" distB="0" distL="114300" distR="114300" simplePos="0" relativeHeight="251795456" behindDoc="0" locked="0" layoutInCell="1" allowOverlap="1" wp14:anchorId="6B8F42E8" wp14:editId="26BCD0D3">
                <wp:simplePos x="0" y="0"/>
                <wp:positionH relativeFrom="column">
                  <wp:posOffset>4531360</wp:posOffset>
                </wp:positionH>
                <wp:positionV relativeFrom="paragraph">
                  <wp:posOffset>237907</wp:posOffset>
                </wp:positionV>
                <wp:extent cx="1665472" cy="257161"/>
                <wp:effectExtent l="0" t="0" r="0" b="0"/>
                <wp:wrapNone/>
                <wp:docPr id="1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5472" cy="257161"/>
                        </a:xfrm>
                        <a:prstGeom prst="rect">
                          <a:avLst/>
                        </a:prstGeom>
                        <a:noFill/>
                        <a:ln w="9525">
                          <a:noFill/>
                          <a:miter lim="800000"/>
                          <a:headEnd/>
                          <a:tailEnd/>
                        </a:ln>
                      </wps:spPr>
                      <wps:txbx>
                        <w:txbxContent>
                          <w:p w14:paraId="10B187C1" w14:textId="77777777" w:rsidR="00F75B1B" w:rsidRDefault="00F75B1B" w:rsidP="002F7BD6">
                            <w:r>
                              <w:t>Mass accuracy = &lt; 1 ppm</w:t>
                            </w:r>
                          </w:p>
                        </w:txbxContent>
                      </wps:txbx>
                      <wps:bodyPr rot="0" vert="horz" wrap="square" lIns="91440" tIns="45720" rIns="91440" bIns="45720" anchor="t" anchorCtr="0">
                        <a:noAutofit/>
                      </wps:bodyPr>
                    </wps:wsp>
                  </a:graphicData>
                </a:graphic>
              </wp:anchor>
            </w:drawing>
          </mc:Choice>
          <mc:Fallback>
            <w:pict>
              <v:shape w14:anchorId="6B8F42E8" id="_x0000_s2172" type="#_x0000_t202" style="position:absolute;margin-left:356.8pt;margin-top:18.75pt;width:131.15pt;height:20.25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" filled="f" stroked="f">
                <v:textbox>
                  <w:txbxContent>
                    <w:p w14:paraId="10B187C1" w14:textId="77777777" w:rsidR="00F75B1B" w:rsidRDefault="00F75B1B" w:rsidP="002F7BD6">
                      <w:r>
                        <w:t>Mass accuracy = &lt; 1 ppm</w:t>
                      </w:r>
                    </w:p>
                  </w:txbxContent>
                </v:textbox>
              </v:shape>
            </w:pict>
          </mc:Fallback>
        </mc:AlternateContent>
      </w:r>
    </w:p>
    <w:p w14:paraId="786CF4C5" w14:textId="77777777" w:rsidR="002F7BD6" w:rsidRPr="009A00CF" w:rsidRDefault="002F7BD6" w:rsidP="002F7BD6">
      <w:pPr>
        <w:spacing w:line="360" w:lineRule="auto"/>
        <w:rPr>
          <w:b/>
          <w:bCs/>
        </w:rPr>
      </w:pPr>
    </w:p>
    <w:p w14:paraId="06F7158B" w14:textId="77777777" w:rsidR="002F7BD6" w:rsidRPr="009A00CF" w:rsidRDefault="002F7BD6" w:rsidP="002F7BD6">
      <w:pPr>
        <w:spacing w:line="360" w:lineRule="auto"/>
        <w:rPr>
          <w:b/>
          <w:bCs/>
        </w:rPr>
      </w:pPr>
    </w:p>
    <w:p w14:paraId="50021F3B" w14:textId="77777777" w:rsidR="002F7BD6" w:rsidRPr="009A00CF" w:rsidRDefault="002F7BD6" w:rsidP="002F7BD6">
      <w:pPr>
        <w:spacing w:line="360" w:lineRule="auto"/>
        <w:rPr>
          <w:b/>
          <w:bCs/>
        </w:rPr>
      </w:pPr>
    </w:p>
    <w:p w14:paraId="7C74FAF0" w14:textId="77777777" w:rsidR="002F7BD6" w:rsidRPr="009A00CF" w:rsidRDefault="002F7BD6" w:rsidP="002F7BD6">
      <w:pPr>
        <w:spacing w:line="360" w:lineRule="auto"/>
        <w:rPr>
          <w:b/>
          <w:bCs/>
        </w:rPr>
      </w:pPr>
      <w:r w:rsidRPr="009A00CF">
        <w:rPr>
          <w:noProof/>
          <w:lang w:eastAsia="en-GB"/>
        </w:rPr>
        <mc:AlternateContent>
          <mc:Choice Requires="wps">
            <w:drawing>
              <wp:anchor distT="0" distB="0" distL="114300" distR="114300" simplePos="0" relativeHeight="251794432" behindDoc="0" locked="0" layoutInCell="1" allowOverlap="1" wp14:anchorId="03A49C64" wp14:editId="34A3F1DD">
                <wp:simplePos x="0" y="0"/>
                <wp:positionH relativeFrom="column">
                  <wp:posOffset>3668078</wp:posOffset>
                </wp:positionH>
                <wp:positionV relativeFrom="paragraph">
                  <wp:posOffset>121551</wp:posOffset>
                </wp:positionV>
                <wp:extent cx="2337383" cy="337669"/>
                <wp:effectExtent l="0" t="0" r="0" b="0"/>
                <wp:wrapNone/>
                <wp:docPr id="1312" name="TextBox 32"/>
                <wp:cNvGraphicFramePr/>
                <a:graphic xmlns:a="http://schemas.openxmlformats.org/drawingml/2006/main">
                  <a:graphicData uri="http://schemas.microsoft.com/office/word/2010/wordprocessingShape">
                    <wps:wsp>
                      <wps:cNvSpPr txBox="1"/>
                      <wps:spPr>
                        <a:xfrm>
                          <a:off x="0" y="0"/>
                          <a:ext cx="2337383" cy="337669"/>
                        </a:xfrm>
                        <a:prstGeom prst="rect">
                          <a:avLst/>
                        </a:prstGeom>
                        <a:noFill/>
                      </wps:spPr>
                      <wps:txbx>
                        <w:txbxContent>
                          <w:p w14:paraId="0C7CCDEF" w14:textId="77777777" w:rsidR="00F75B1B" w:rsidRDefault="00F75B1B" w:rsidP="002F7BD6">
                            <w:pPr>
                              <w:jc w:val="right"/>
                              <w:rPr>
                                <w:sz w:val="24"/>
                                <w:szCs w:val="24"/>
                              </w:rPr>
                            </w:pPr>
                            <w:r>
                              <w:rPr>
                                <w:rFonts w:hAnsi="Calibri"/>
                                <w:color w:val="000000" w:themeColor="text1"/>
                                <w:kern w:val="24"/>
                                <w:sz w:val="20"/>
                                <w:szCs w:val="20"/>
                              </w:rPr>
                              <w:t>Theoretical isotopic distribution</w:t>
                            </w:r>
                          </w:p>
                        </w:txbxContent>
                      </wps:txbx>
                      <wps:bodyPr wrap="square" rtlCol="0">
                        <a:noAutofit/>
                      </wps:bodyPr>
                    </wps:wsp>
                  </a:graphicData>
                </a:graphic>
              </wp:anchor>
            </w:drawing>
          </mc:Choice>
          <mc:Fallback>
            <w:pict>
              <v:shape w14:anchorId="03A49C64" id="TextBox 32" o:spid="_x0000_s2173" type="#_x0000_t202" style="position:absolute;margin-left:288.85pt;margin-top:9.55pt;width:184.05pt;height:26.6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" filled="f" stroked="f">
                <v:textbox>
                  <w:txbxContent>
                    <w:p w14:paraId="0C7CCDEF" w14:textId="77777777" w:rsidR="00F75B1B" w:rsidRDefault="00F75B1B" w:rsidP="002F7BD6">
                      <w:pPr>
                        <w:jc w:val="right"/>
                        <w:rPr>
                          <w:sz w:val="24"/>
                          <w:szCs w:val="24"/>
                        </w:rPr>
                      </w:pPr>
                      <w:r>
                        <w:rPr>
                          <w:rFonts w:hAnsi="Calibri"/>
                          <w:color w:val="000000" w:themeColor="text1"/>
                          <w:kern w:val="24"/>
                          <w:sz w:val="20"/>
                          <w:szCs w:val="20"/>
                        </w:rPr>
                        <w:t>Theoretical isotopic distribution</w:t>
                      </w:r>
                    </w:p>
                  </w:txbxContent>
                </v:textbox>
              </v:shape>
            </w:pict>
          </mc:Fallback>
        </mc:AlternateContent>
      </w:r>
    </w:p>
    <w:p w14:paraId="2ECBC798" w14:textId="77777777" w:rsidR="002F7BD6" w:rsidRPr="009A00CF" w:rsidRDefault="002F7BD6" w:rsidP="002F7BD6">
      <w:pPr>
        <w:spacing w:line="360" w:lineRule="auto"/>
        <w:rPr>
          <w:b/>
          <w:bCs/>
        </w:rPr>
      </w:pPr>
    </w:p>
    <w:p w14:paraId="5AB4D62D" w14:textId="77777777" w:rsidR="002F7BD6" w:rsidRPr="009A00CF" w:rsidRDefault="002F7BD6" w:rsidP="002F7BD6">
      <w:pPr>
        <w:spacing w:line="360" w:lineRule="auto"/>
        <w:rPr>
          <w:b/>
          <w:bCs/>
        </w:rPr>
      </w:pPr>
    </w:p>
    <w:p w14:paraId="668972E2" w14:textId="77777777" w:rsidR="002F7BD6" w:rsidRPr="009A00CF" w:rsidRDefault="002F7BD6" w:rsidP="002F7BD6">
      <w:pPr>
        <w:spacing w:line="360" w:lineRule="auto"/>
        <w:rPr>
          <w:b/>
          <w:bCs/>
        </w:rPr>
      </w:pPr>
    </w:p>
    <w:p w14:paraId="42092F94" w14:textId="77777777" w:rsidR="002F7BD6" w:rsidRPr="009A00CF" w:rsidRDefault="002F7BD6" w:rsidP="002F7BD6">
      <w:pPr>
        <w:spacing w:line="360" w:lineRule="auto"/>
        <w:rPr>
          <w:b/>
          <w:bCs/>
        </w:rPr>
      </w:pPr>
    </w:p>
    <w:p w14:paraId="757314AF" w14:textId="77777777" w:rsidR="002F7BD6" w:rsidRPr="009A00CF" w:rsidRDefault="002F7BD6" w:rsidP="002F7BD6">
      <w:pPr>
        <w:spacing w:line="360" w:lineRule="auto"/>
        <w:rPr>
          <w:b/>
          <w:bCs/>
        </w:rPr>
      </w:pPr>
    </w:p>
    <w:p w14:paraId="5AED6832" w14:textId="77777777" w:rsidR="002F7BD6" w:rsidRPr="009A00CF" w:rsidRDefault="002F7BD6" w:rsidP="002F7BD6">
      <w:pPr>
        <w:spacing w:line="360" w:lineRule="auto"/>
        <w:rPr>
          <w:b/>
          <w:bCs/>
        </w:rPr>
      </w:pPr>
    </w:p>
    <w:p w14:paraId="60C33249" w14:textId="77777777" w:rsidR="002F7BD6" w:rsidRPr="009A00CF" w:rsidRDefault="002F7BD6" w:rsidP="002F7BD6">
      <w:pPr>
        <w:spacing w:line="360" w:lineRule="auto"/>
        <w:rPr>
          <w:b/>
          <w:bCs/>
        </w:rPr>
      </w:pPr>
      <w:r w:rsidRPr="009A00CF">
        <w:rPr>
          <w:b/>
          <w:bCs/>
          <w:noProof/>
          <w:lang w:eastAsia="en-GB"/>
        </w:rPr>
        <mc:AlternateContent>
          <mc:Choice Requires="wps">
            <w:drawing>
              <wp:anchor distT="0" distB="0" distL="114300" distR="114300" simplePos="0" relativeHeight="251788288" behindDoc="0" locked="0" layoutInCell="1" allowOverlap="1" wp14:anchorId="55E9D32A" wp14:editId="10828281">
                <wp:simplePos x="0" y="0"/>
                <wp:positionH relativeFrom="column">
                  <wp:posOffset>2980897</wp:posOffset>
                </wp:positionH>
                <wp:positionV relativeFrom="paragraph">
                  <wp:posOffset>111973</wp:posOffset>
                </wp:positionV>
                <wp:extent cx="361507" cy="317203"/>
                <wp:effectExtent l="0" t="0" r="0" b="6985"/>
                <wp:wrapNone/>
                <wp:docPr id="1313" name="Text Box 1313"/>
                <wp:cNvGraphicFramePr/>
                <a:graphic xmlns:a="http://schemas.openxmlformats.org/drawingml/2006/main">
                  <a:graphicData uri="http://schemas.microsoft.com/office/word/2010/wordprocessingShape">
                    <wps:wsp>
                      <wps:cNvSpPr txBox="1"/>
                      <wps:spPr>
                        <a:xfrm>
                          <a:off x="0" y="0"/>
                          <a:ext cx="361507" cy="317203"/>
                        </a:xfrm>
                        <a:prstGeom prst="rect">
                          <a:avLst/>
                        </a:prstGeom>
                        <a:noFill/>
                        <a:ln w="6350">
                          <a:noFill/>
                        </a:ln>
                      </wps:spPr>
                      <wps:txbx>
                        <w:txbxContent>
                          <w:p w14:paraId="169482E5" w14:textId="77777777" w:rsidR="00F75B1B" w:rsidRPr="003F1C3C" w:rsidRDefault="00F75B1B" w:rsidP="002F7BD6">
                            <w:pPr>
                              <w:rPr>
                                <w:sz w:val="18"/>
                                <w:szCs w:val="18"/>
                              </w:rPr>
                            </w:pPr>
                            <w:r w:rsidRPr="003F1C3C">
                              <w:rPr>
                                <w:sz w:val="18"/>
                                <w:szCs w:val="18"/>
                              </w:rPr>
                              <w:t>(</w:t>
                            </w:r>
                            <w:r>
                              <w:rPr>
                                <w:sz w:val="18"/>
                                <w:szCs w:val="18"/>
                              </w:rPr>
                              <w:t>E</w:t>
                            </w:r>
                            <w:r w:rsidRPr="003F1C3C">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E9D32A" id="Text Box 1313" o:spid="_x0000_s2174" type="#_x0000_t202" style="position:absolute;margin-left:234.7pt;margin-top:8.8pt;width:28.45pt;height:2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" filled="f" stroked="f" strokeweight=".5pt">
                <v:textbox>
                  <w:txbxContent>
                    <w:p w14:paraId="169482E5" w14:textId="77777777" w:rsidR="00F75B1B" w:rsidRPr="003F1C3C" w:rsidRDefault="00F75B1B" w:rsidP="002F7BD6">
                      <w:pPr>
                        <w:rPr>
                          <w:sz w:val="18"/>
                          <w:szCs w:val="18"/>
                        </w:rPr>
                      </w:pPr>
                      <w:r w:rsidRPr="003F1C3C">
                        <w:rPr>
                          <w:sz w:val="18"/>
                          <w:szCs w:val="18"/>
                        </w:rPr>
                        <w:t>(</w:t>
                      </w:r>
                      <w:r>
                        <w:rPr>
                          <w:sz w:val="18"/>
                          <w:szCs w:val="18"/>
                        </w:rPr>
                        <w:t>E</w:t>
                      </w:r>
                      <w:r w:rsidRPr="003F1C3C">
                        <w:rPr>
                          <w:sz w:val="18"/>
                          <w:szCs w:val="18"/>
                        </w:rPr>
                        <w:t>)</w:t>
                      </w:r>
                    </w:p>
                  </w:txbxContent>
                </v:textbox>
              </v:shape>
            </w:pict>
          </mc:Fallback>
        </mc:AlternateContent>
      </w:r>
      <w:r w:rsidRPr="009A00CF">
        <w:rPr>
          <w:b/>
          <w:bCs/>
          <w:noProof/>
          <w:lang w:eastAsia="en-GB"/>
        </w:rPr>
        <mc:AlternateContent>
          <mc:Choice Requires="wps">
            <w:drawing>
              <wp:anchor distT="0" distB="0" distL="114300" distR="114300" simplePos="0" relativeHeight="251787264" behindDoc="0" locked="0" layoutInCell="1" allowOverlap="1" wp14:anchorId="4CB257CD" wp14:editId="79D552D2">
                <wp:simplePos x="0" y="0"/>
                <wp:positionH relativeFrom="column">
                  <wp:posOffset>-233680</wp:posOffset>
                </wp:positionH>
                <wp:positionV relativeFrom="paragraph">
                  <wp:posOffset>130959</wp:posOffset>
                </wp:positionV>
                <wp:extent cx="361507" cy="317203"/>
                <wp:effectExtent l="0" t="0" r="0" b="6985"/>
                <wp:wrapNone/>
                <wp:docPr id="1314" name="Text Box 1314"/>
                <wp:cNvGraphicFramePr/>
                <a:graphic xmlns:a="http://schemas.openxmlformats.org/drawingml/2006/main">
                  <a:graphicData uri="http://schemas.microsoft.com/office/word/2010/wordprocessingShape">
                    <wps:wsp>
                      <wps:cNvSpPr txBox="1"/>
                      <wps:spPr>
                        <a:xfrm>
                          <a:off x="0" y="0"/>
                          <a:ext cx="361507" cy="317203"/>
                        </a:xfrm>
                        <a:prstGeom prst="rect">
                          <a:avLst/>
                        </a:prstGeom>
                        <a:noFill/>
                        <a:ln w="6350">
                          <a:noFill/>
                        </a:ln>
                      </wps:spPr>
                      <wps:txbx>
                        <w:txbxContent>
                          <w:p w14:paraId="521F1B06" w14:textId="77777777" w:rsidR="00F75B1B" w:rsidRPr="003F1C3C" w:rsidRDefault="00F75B1B" w:rsidP="002F7BD6">
                            <w:pPr>
                              <w:rPr>
                                <w:sz w:val="18"/>
                                <w:szCs w:val="18"/>
                              </w:rPr>
                            </w:pPr>
                            <w:r w:rsidRPr="003F1C3C">
                              <w:rPr>
                                <w:sz w:val="18"/>
                                <w:szCs w:val="1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B257CD" id="Text Box 1314" o:spid="_x0000_s2175" type="#_x0000_t202" style="position:absolute;margin-left:-18.4pt;margin-top:10.3pt;width:28.45pt;height:2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" filled="f" stroked="f" strokeweight=".5pt">
                <v:textbox>
                  <w:txbxContent>
                    <w:p w14:paraId="521F1B06" w14:textId="77777777" w:rsidR="00F75B1B" w:rsidRPr="003F1C3C" w:rsidRDefault="00F75B1B" w:rsidP="002F7BD6">
                      <w:pPr>
                        <w:rPr>
                          <w:sz w:val="18"/>
                          <w:szCs w:val="18"/>
                        </w:rPr>
                      </w:pPr>
                      <w:r w:rsidRPr="003F1C3C">
                        <w:rPr>
                          <w:sz w:val="18"/>
                          <w:szCs w:val="18"/>
                        </w:rPr>
                        <w:t>(D)</w:t>
                      </w:r>
                    </w:p>
                  </w:txbxContent>
                </v:textbox>
              </v:shape>
            </w:pict>
          </mc:Fallback>
        </mc:AlternateContent>
      </w:r>
    </w:p>
    <w:p w14:paraId="3B6CF87B" w14:textId="77777777" w:rsidR="002F7BD6" w:rsidRPr="009A00CF" w:rsidRDefault="002F7BD6" w:rsidP="002F7BD6">
      <w:pPr>
        <w:spacing w:line="360" w:lineRule="auto"/>
        <w:rPr>
          <w:b/>
          <w:bCs/>
        </w:rPr>
      </w:pPr>
      <w:r w:rsidRPr="009A00CF">
        <w:rPr>
          <w:noProof/>
          <w:lang w:eastAsia="en-GB"/>
        </w:rPr>
        <mc:AlternateContent>
          <mc:Choice Requires="wps">
            <w:drawing>
              <wp:anchor distT="0" distB="0" distL="114300" distR="114300" simplePos="0" relativeHeight="251791360" behindDoc="0" locked="0" layoutInCell="1" allowOverlap="1" wp14:anchorId="403880F0" wp14:editId="07D738D4">
                <wp:simplePos x="0" y="0"/>
                <wp:positionH relativeFrom="column">
                  <wp:posOffset>3729990</wp:posOffset>
                </wp:positionH>
                <wp:positionV relativeFrom="paragraph">
                  <wp:posOffset>245583</wp:posOffset>
                </wp:positionV>
                <wp:extent cx="2337383" cy="337669"/>
                <wp:effectExtent l="0" t="0" r="0" b="0"/>
                <wp:wrapNone/>
                <wp:docPr id="1315" name="TextBox 32"/>
                <wp:cNvGraphicFramePr/>
                <a:graphic xmlns:a="http://schemas.openxmlformats.org/drawingml/2006/main">
                  <a:graphicData uri="http://schemas.microsoft.com/office/word/2010/wordprocessingShape">
                    <wps:wsp>
                      <wps:cNvSpPr txBox="1"/>
                      <wps:spPr>
                        <a:xfrm>
                          <a:off x="0" y="0"/>
                          <a:ext cx="2337383" cy="337669"/>
                        </a:xfrm>
                        <a:prstGeom prst="rect">
                          <a:avLst/>
                        </a:prstGeom>
                        <a:noFill/>
                      </wps:spPr>
                      <wps:txbx>
                        <w:txbxContent>
                          <w:p w14:paraId="13C737E0" w14:textId="77777777" w:rsidR="00F75B1B" w:rsidRDefault="00F75B1B" w:rsidP="002F7BD6">
                            <w:pPr>
                              <w:jc w:val="right"/>
                              <w:rPr>
                                <w:sz w:val="24"/>
                                <w:szCs w:val="24"/>
                              </w:rPr>
                            </w:pPr>
                            <w:r>
                              <w:rPr>
                                <w:rFonts w:hAnsi="Calibri"/>
                                <w:color w:val="000000" w:themeColor="text1"/>
                                <w:kern w:val="24"/>
                                <w:sz w:val="20"/>
                                <w:szCs w:val="20"/>
                              </w:rPr>
                              <w:t>Theoretical isotopic distribution</w:t>
                            </w:r>
                          </w:p>
                        </w:txbxContent>
                      </wps:txbx>
                      <wps:bodyPr wrap="square" rtlCol="0">
                        <a:noAutofit/>
                      </wps:bodyPr>
                    </wps:wsp>
                  </a:graphicData>
                </a:graphic>
              </wp:anchor>
            </w:drawing>
          </mc:Choice>
          <mc:Fallback>
            <w:pict>
              <v:shape w14:anchorId="403880F0" id="_x0000_s2176" type="#_x0000_t202" style="position:absolute;margin-left:293.7pt;margin-top:19.35pt;width:184.05pt;height:26.6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" filled="f" stroked="f">
                <v:textbox>
                  <w:txbxContent>
                    <w:p w14:paraId="13C737E0" w14:textId="77777777" w:rsidR="00F75B1B" w:rsidRDefault="00F75B1B" w:rsidP="002F7BD6">
                      <w:pPr>
                        <w:jc w:val="right"/>
                        <w:rPr>
                          <w:sz w:val="24"/>
                          <w:szCs w:val="24"/>
                        </w:rPr>
                      </w:pPr>
                      <w:r>
                        <w:rPr>
                          <w:rFonts w:hAnsi="Calibri"/>
                          <w:color w:val="000000" w:themeColor="text1"/>
                          <w:kern w:val="24"/>
                          <w:sz w:val="20"/>
                          <w:szCs w:val="20"/>
                        </w:rPr>
                        <w:t>Theoretical isotopic distribution</w:t>
                      </w:r>
                    </w:p>
                  </w:txbxContent>
                </v:textbox>
              </v:shape>
            </w:pict>
          </mc:Fallback>
        </mc:AlternateContent>
      </w:r>
    </w:p>
    <w:p w14:paraId="5E8557FB" w14:textId="77777777" w:rsidR="002F7BD6" w:rsidRPr="009A00CF" w:rsidRDefault="002F7BD6" w:rsidP="002F7BD6">
      <w:pPr>
        <w:spacing w:line="360" w:lineRule="auto"/>
        <w:rPr>
          <w:b/>
          <w:bCs/>
        </w:rPr>
      </w:pPr>
      <w:r w:rsidRPr="009A00CF">
        <w:rPr>
          <w:b/>
          <w:bCs/>
          <w:noProof/>
          <w:lang w:eastAsia="en-GB"/>
        </w:rPr>
        <mc:AlternateContent>
          <mc:Choice Requires="wps">
            <w:drawing>
              <wp:anchor distT="0" distB="0" distL="114300" distR="114300" simplePos="0" relativeHeight="251789312" behindDoc="0" locked="0" layoutInCell="1" allowOverlap="1" wp14:anchorId="5C535ABC" wp14:editId="66ABDE47">
                <wp:simplePos x="0" y="0"/>
                <wp:positionH relativeFrom="column">
                  <wp:posOffset>-230505</wp:posOffset>
                </wp:positionH>
                <wp:positionV relativeFrom="paragraph">
                  <wp:posOffset>410474</wp:posOffset>
                </wp:positionV>
                <wp:extent cx="361507" cy="317203"/>
                <wp:effectExtent l="0" t="0" r="0" b="6985"/>
                <wp:wrapNone/>
                <wp:docPr id="1316" name="Text Box 1316"/>
                <wp:cNvGraphicFramePr/>
                <a:graphic xmlns:a="http://schemas.openxmlformats.org/drawingml/2006/main">
                  <a:graphicData uri="http://schemas.microsoft.com/office/word/2010/wordprocessingShape">
                    <wps:wsp>
                      <wps:cNvSpPr txBox="1"/>
                      <wps:spPr>
                        <a:xfrm>
                          <a:off x="0" y="0"/>
                          <a:ext cx="361507" cy="317203"/>
                        </a:xfrm>
                        <a:prstGeom prst="rect">
                          <a:avLst/>
                        </a:prstGeom>
                        <a:noFill/>
                        <a:ln w="6350">
                          <a:noFill/>
                        </a:ln>
                      </wps:spPr>
                      <wps:txbx>
                        <w:txbxContent>
                          <w:p w14:paraId="7CAF04A6" w14:textId="77777777" w:rsidR="00F75B1B" w:rsidRPr="003F1C3C" w:rsidRDefault="00F75B1B" w:rsidP="002F7BD6">
                            <w:pPr>
                              <w:rPr>
                                <w:sz w:val="18"/>
                                <w:szCs w:val="18"/>
                              </w:rPr>
                            </w:pPr>
                            <w:r w:rsidRPr="003F1C3C">
                              <w:rPr>
                                <w:sz w:val="18"/>
                                <w:szCs w:val="18"/>
                              </w:rPr>
                              <w:t>(</w:t>
                            </w:r>
                            <w:r>
                              <w:rPr>
                                <w:sz w:val="18"/>
                                <w:szCs w:val="18"/>
                              </w:rPr>
                              <w:t>F</w:t>
                            </w:r>
                            <w:r w:rsidRPr="003F1C3C">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535ABC" id="Text Box 1316" o:spid="_x0000_s2177" type="#_x0000_t202" style="position:absolute;margin-left:-18.15pt;margin-top:32.3pt;width:28.45pt;height:2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" filled="f" stroked="f" strokeweight=".5pt">
                <v:textbox>
                  <w:txbxContent>
                    <w:p w14:paraId="7CAF04A6" w14:textId="77777777" w:rsidR="00F75B1B" w:rsidRPr="003F1C3C" w:rsidRDefault="00F75B1B" w:rsidP="002F7BD6">
                      <w:pPr>
                        <w:rPr>
                          <w:sz w:val="18"/>
                          <w:szCs w:val="18"/>
                        </w:rPr>
                      </w:pPr>
                      <w:r w:rsidRPr="003F1C3C">
                        <w:rPr>
                          <w:sz w:val="18"/>
                          <w:szCs w:val="18"/>
                        </w:rPr>
                        <w:t>(</w:t>
                      </w:r>
                      <w:r>
                        <w:rPr>
                          <w:sz w:val="18"/>
                          <w:szCs w:val="18"/>
                        </w:rPr>
                        <w:t>F</w:t>
                      </w:r>
                      <w:r w:rsidRPr="003F1C3C">
                        <w:rPr>
                          <w:sz w:val="18"/>
                          <w:szCs w:val="18"/>
                        </w:rPr>
                        <w:t>)</w:t>
                      </w:r>
                    </w:p>
                  </w:txbxContent>
                </v:textbox>
              </v:shape>
            </w:pict>
          </mc:Fallback>
        </mc:AlternateContent>
      </w:r>
    </w:p>
    <w:p w14:paraId="3C8D1518" w14:textId="77777777" w:rsidR="002F7BD6" w:rsidRPr="009A00CF" w:rsidRDefault="002F7BD6" w:rsidP="002F7BD6">
      <w:pPr>
        <w:spacing w:line="360" w:lineRule="auto"/>
        <w:rPr>
          <w:b/>
          <w:bCs/>
        </w:rPr>
      </w:pPr>
      <w:r w:rsidRPr="009A00CF">
        <w:rPr>
          <w:b/>
          <w:bCs/>
          <w:noProof/>
          <w:lang w:eastAsia="en-GB"/>
        </w:rPr>
        <mc:AlternateContent>
          <mc:Choice Requires="wps">
            <w:drawing>
              <wp:anchor distT="0" distB="0" distL="114300" distR="114300" simplePos="0" relativeHeight="251790336" behindDoc="0" locked="0" layoutInCell="1" allowOverlap="1" wp14:anchorId="3C0EB068" wp14:editId="6A7B2BA6">
                <wp:simplePos x="0" y="0"/>
                <wp:positionH relativeFrom="column">
                  <wp:posOffset>2980896</wp:posOffset>
                </wp:positionH>
                <wp:positionV relativeFrom="paragraph">
                  <wp:posOffset>51804</wp:posOffset>
                </wp:positionV>
                <wp:extent cx="361507" cy="317203"/>
                <wp:effectExtent l="0" t="0" r="0" b="6985"/>
                <wp:wrapNone/>
                <wp:docPr id="1317" name="Text Box 1317"/>
                <wp:cNvGraphicFramePr/>
                <a:graphic xmlns:a="http://schemas.openxmlformats.org/drawingml/2006/main">
                  <a:graphicData uri="http://schemas.microsoft.com/office/word/2010/wordprocessingShape">
                    <wps:wsp>
                      <wps:cNvSpPr txBox="1"/>
                      <wps:spPr>
                        <a:xfrm>
                          <a:off x="0" y="0"/>
                          <a:ext cx="361507" cy="317203"/>
                        </a:xfrm>
                        <a:prstGeom prst="rect">
                          <a:avLst/>
                        </a:prstGeom>
                        <a:noFill/>
                        <a:ln w="6350">
                          <a:noFill/>
                        </a:ln>
                      </wps:spPr>
                      <wps:txbx>
                        <w:txbxContent>
                          <w:p w14:paraId="2E4A335B" w14:textId="77777777" w:rsidR="00F75B1B" w:rsidRPr="003F1C3C" w:rsidRDefault="00F75B1B" w:rsidP="002F7BD6">
                            <w:pPr>
                              <w:rPr>
                                <w:sz w:val="18"/>
                                <w:szCs w:val="18"/>
                              </w:rPr>
                            </w:pPr>
                            <w:r w:rsidRPr="003F1C3C">
                              <w:rPr>
                                <w:sz w:val="18"/>
                                <w:szCs w:val="18"/>
                              </w:rPr>
                              <w:t>(</w:t>
                            </w:r>
                            <w:r>
                              <w:rPr>
                                <w:sz w:val="18"/>
                                <w:szCs w:val="18"/>
                              </w:rPr>
                              <w:t>G</w:t>
                            </w:r>
                            <w:r w:rsidRPr="003F1C3C">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0EB068" id="Text Box 1317" o:spid="_x0000_s2178" type="#_x0000_t202" style="position:absolute;margin-left:234.7pt;margin-top:4.1pt;width:28.45pt;height:2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" filled="f" stroked="f" strokeweight=".5pt">
                <v:textbox>
                  <w:txbxContent>
                    <w:p w14:paraId="2E4A335B" w14:textId="77777777" w:rsidR="00F75B1B" w:rsidRPr="003F1C3C" w:rsidRDefault="00F75B1B" w:rsidP="002F7BD6">
                      <w:pPr>
                        <w:rPr>
                          <w:sz w:val="18"/>
                          <w:szCs w:val="18"/>
                        </w:rPr>
                      </w:pPr>
                      <w:r w:rsidRPr="003F1C3C">
                        <w:rPr>
                          <w:sz w:val="18"/>
                          <w:szCs w:val="18"/>
                        </w:rPr>
                        <w:t>(</w:t>
                      </w:r>
                      <w:r>
                        <w:rPr>
                          <w:sz w:val="18"/>
                          <w:szCs w:val="18"/>
                        </w:rPr>
                        <w:t>G</w:t>
                      </w:r>
                      <w:r w:rsidRPr="003F1C3C">
                        <w:rPr>
                          <w:sz w:val="18"/>
                          <w:szCs w:val="18"/>
                        </w:rPr>
                        <w:t>)</w:t>
                      </w:r>
                    </w:p>
                  </w:txbxContent>
                </v:textbox>
              </v:shape>
            </w:pict>
          </mc:Fallback>
        </mc:AlternateContent>
      </w:r>
    </w:p>
    <w:p w14:paraId="0B6F1C8D" w14:textId="77777777" w:rsidR="002F7BD6" w:rsidRPr="009A00CF" w:rsidRDefault="002F7BD6" w:rsidP="002F7BD6">
      <w:pPr>
        <w:spacing w:line="360" w:lineRule="auto"/>
        <w:rPr>
          <w:b/>
          <w:bCs/>
        </w:rPr>
      </w:pPr>
      <w:r w:rsidRPr="009A00CF">
        <w:rPr>
          <w:noProof/>
          <w:lang w:eastAsia="en-GB"/>
        </w:rPr>
        <mc:AlternateContent>
          <mc:Choice Requires="wps">
            <w:drawing>
              <wp:anchor distT="0" distB="0" distL="114300" distR="114300" simplePos="0" relativeHeight="251793408" behindDoc="0" locked="0" layoutInCell="1" allowOverlap="1" wp14:anchorId="7A65BFB5" wp14:editId="124661B0">
                <wp:simplePos x="0" y="0"/>
                <wp:positionH relativeFrom="column">
                  <wp:posOffset>3751586</wp:posOffset>
                </wp:positionH>
                <wp:positionV relativeFrom="paragraph">
                  <wp:posOffset>176136</wp:posOffset>
                </wp:positionV>
                <wp:extent cx="2337383" cy="337669"/>
                <wp:effectExtent l="0" t="0" r="0" b="0"/>
                <wp:wrapNone/>
                <wp:docPr id="1318" name="TextBox 32"/>
                <wp:cNvGraphicFramePr/>
                <a:graphic xmlns:a="http://schemas.openxmlformats.org/drawingml/2006/main">
                  <a:graphicData uri="http://schemas.microsoft.com/office/word/2010/wordprocessingShape">
                    <wps:wsp>
                      <wps:cNvSpPr txBox="1"/>
                      <wps:spPr>
                        <a:xfrm>
                          <a:off x="0" y="0"/>
                          <a:ext cx="2337383" cy="337669"/>
                        </a:xfrm>
                        <a:prstGeom prst="rect">
                          <a:avLst/>
                        </a:prstGeom>
                        <a:noFill/>
                      </wps:spPr>
                      <wps:txbx>
                        <w:txbxContent>
                          <w:p w14:paraId="0F4A7E4A" w14:textId="77777777" w:rsidR="00F75B1B" w:rsidRDefault="00F75B1B" w:rsidP="002F7BD6">
                            <w:pPr>
                              <w:jc w:val="right"/>
                              <w:rPr>
                                <w:sz w:val="24"/>
                                <w:szCs w:val="24"/>
                              </w:rPr>
                            </w:pPr>
                            <w:r>
                              <w:rPr>
                                <w:rFonts w:hAnsi="Calibri"/>
                                <w:color w:val="000000" w:themeColor="text1"/>
                                <w:kern w:val="24"/>
                                <w:sz w:val="20"/>
                                <w:szCs w:val="20"/>
                              </w:rPr>
                              <w:t>Theoretical isotopic distribution</w:t>
                            </w:r>
                          </w:p>
                        </w:txbxContent>
                      </wps:txbx>
                      <wps:bodyPr wrap="square" rtlCol="0">
                        <a:noAutofit/>
                      </wps:bodyPr>
                    </wps:wsp>
                  </a:graphicData>
                </a:graphic>
              </wp:anchor>
            </w:drawing>
          </mc:Choice>
          <mc:Fallback>
            <w:pict>
              <v:shape w14:anchorId="7A65BFB5" id="_x0000_s2179" type="#_x0000_t202" style="position:absolute;margin-left:295.4pt;margin-top:13.85pt;width:184.05pt;height:26.6pt;z-index:251793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" filled="f" stroked="f">
                <v:textbox>
                  <w:txbxContent>
                    <w:p w14:paraId="0F4A7E4A" w14:textId="77777777" w:rsidR="00F75B1B" w:rsidRDefault="00F75B1B" w:rsidP="002F7BD6">
                      <w:pPr>
                        <w:jc w:val="right"/>
                        <w:rPr>
                          <w:sz w:val="24"/>
                          <w:szCs w:val="24"/>
                        </w:rPr>
                      </w:pPr>
                      <w:r>
                        <w:rPr>
                          <w:rFonts w:hAnsi="Calibri"/>
                          <w:color w:val="000000" w:themeColor="text1"/>
                          <w:kern w:val="24"/>
                          <w:sz w:val="20"/>
                          <w:szCs w:val="20"/>
                        </w:rPr>
                        <w:t>Theoretical isotopic distribution</w:t>
                      </w:r>
                    </w:p>
                  </w:txbxContent>
                </v:textbox>
              </v:shape>
            </w:pict>
          </mc:Fallback>
        </mc:AlternateContent>
      </w:r>
      <w:r w:rsidRPr="009A00CF">
        <w:rPr>
          <w:noProof/>
          <w:lang w:eastAsia="en-GB"/>
        </w:rPr>
        <mc:AlternateContent>
          <mc:Choice Requires="wps">
            <w:drawing>
              <wp:anchor distT="0" distB="0" distL="114300" distR="114300" simplePos="0" relativeHeight="251792384" behindDoc="0" locked="0" layoutInCell="1" allowOverlap="1" wp14:anchorId="2821ED49" wp14:editId="311E635F">
                <wp:simplePos x="0" y="0"/>
                <wp:positionH relativeFrom="column">
                  <wp:posOffset>477188</wp:posOffset>
                </wp:positionH>
                <wp:positionV relativeFrom="paragraph">
                  <wp:posOffset>176106</wp:posOffset>
                </wp:positionV>
                <wp:extent cx="2337383" cy="337669"/>
                <wp:effectExtent l="0" t="0" r="0" b="0"/>
                <wp:wrapNone/>
                <wp:docPr id="1319" name="TextBox 32"/>
                <wp:cNvGraphicFramePr/>
                <a:graphic xmlns:a="http://schemas.openxmlformats.org/drawingml/2006/main">
                  <a:graphicData uri="http://schemas.microsoft.com/office/word/2010/wordprocessingShape">
                    <wps:wsp>
                      <wps:cNvSpPr txBox="1"/>
                      <wps:spPr>
                        <a:xfrm>
                          <a:off x="0" y="0"/>
                          <a:ext cx="2337383" cy="337669"/>
                        </a:xfrm>
                        <a:prstGeom prst="rect">
                          <a:avLst/>
                        </a:prstGeom>
                        <a:noFill/>
                      </wps:spPr>
                      <wps:txbx>
                        <w:txbxContent>
                          <w:p w14:paraId="7F6B9200" w14:textId="77777777" w:rsidR="00F75B1B" w:rsidRDefault="00F75B1B" w:rsidP="002F7BD6">
                            <w:pPr>
                              <w:jc w:val="right"/>
                              <w:rPr>
                                <w:sz w:val="24"/>
                                <w:szCs w:val="24"/>
                              </w:rPr>
                            </w:pPr>
                            <w:r>
                              <w:rPr>
                                <w:rFonts w:hAnsi="Calibri"/>
                                <w:color w:val="000000" w:themeColor="text1"/>
                                <w:kern w:val="24"/>
                                <w:sz w:val="20"/>
                                <w:szCs w:val="20"/>
                              </w:rPr>
                              <w:t>Theoretical isotopic distribution</w:t>
                            </w:r>
                          </w:p>
                        </w:txbxContent>
                      </wps:txbx>
                      <wps:bodyPr wrap="square" rtlCol="0">
                        <a:noAutofit/>
                      </wps:bodyPr>
                    </wps:wsp>
                  </a:graphicData>
                </a:graphic>
              </wp:anchor>
            </w:drawing>
          </mc:Choice>
          <mc:Fallback>
            <w:pict>
              <v:shape w14:anchorId="2821ED49" id="_x0000_s2180" type="#_x0000_t202" style="position:absolute;margin-left:37.55pt;margin-top:13.85pt;width:184.05pt;height:26.6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" filled="f" stroked="f">
                <v:textbox>
                  <w:txbxContent>
                    <w:p w14:paraId="7F6B9200" w14:textId="77777777" w:rsidR="00F75B1B" w:rsidRDefault="00F75B1B" w:rsidP="002F7BD6">
                      <w:pPr>
                        <w:jc w:val="right"/>
                        <w:rPr>
                          <w:sz w:val="24"/>
                          <w:szCs w:val="24"/>
                        </w:rPr>
                      </w:pPr>
                      <w:r>
                        <w:rPr>
                          <w:rFonts w:hAnsi="Calibri"/>
                          <w:color w:val="000000" w:themeColor="text1"/>
                          <w:kern w:val="24"/>
                          <w:sz w:val="20"/>
                          <w:szCs w:val="20"/>
                        </w:rPr>
                        <w:t>Theoretical isotopic distribution</w:t>
                      </w:r>
                    </w:p>
                  </w:txbxContent>
                </v:textbox>
              </v:shape>
            </w:pict>
          </mc:Fallback>
        </mc:AlternateContent>
      </w:r>
    </w:p>
    <w:p w14:paraId="40A7171A" w14:textId="77777777" w:rsidR="002F7BD6" w:rsidRPr="009A00CF" w:rsidRDefault="002F7BD6" w:rsidP="002F7BD6">
      <w:pPr>
        <w:spacing w:line="360" w:lineRule="auto"/>
        <w:rPr>
          <w:b/>
          <w:bCs/>
        </w:rPr>
      </w:pPr>
    </w:p>
    <w:p w14:paraId="652E1E07" w14:textId="77777777" w:rsidR="002F7BD6" w:rsidRPr="009A00CF" w:rsidRDefault="002F7BD6" w:rsidP="002F7BD6">
      <w:pPr>
        <w:spacing w:line="360" w:lineRule="auto"/>
        <w:rPr>
          <w:b/>
          <w:bCs/>
        </w:rPr>
      </w:pPr>
    </w:p>
    <w:p w14:paraId="3542EDBA" w14:textId="77777777" w:rsidR="002F7BD6" w:rsidRPr="009A00CF" w:rsidRDefault="002F7BD6" w:rsidP="002F7BD6">
      <w:pPr>
        <w:spacing w:line="360" w:lineRule="auto"/>
        <w:rPr>
          <w:b/>
          <w:bCs/>
        </w:rPr>
      </w:pPr>
    </w:p>
    <w:p w14:paraId="63A6C3B9" w14:textId="77777777" w:rsidR="002F7BD6" w:rsidRPr="009A00CF" w:rsidRDefault="002F7BD6" w:rsidP="002F7BD6">
      <w:pPr>
        <w:spacing w:line="360" w:lineRule="auto"/>
        <w:rPr>
          <w:b/>
          <w:bCs/>
        </w:rPr>
      </w:pPr>
    </w:p>
    <w:p w14:paraId="0FAF712B" w14:textId="77777777" w:rsidR="002F7BD6" w:rsidRPr="009A00CF" w:rsidRDefault="002F7BD6" w:rsidP="002F7BD6">
      <w:pPr>
        <w:spacing w:line="360" w:lineRule="auto"/>
        <w:rPr>
          <w:b/>
          <w:bCs/>
        </w:rPr>
      </w:pPr>
    </w:p>
    <w:p w14:paraId="6EEEF7E8" w14:textId="77777777" w:rsidR="002F7BD6" w:rsidRPr="009A00CF" w:rsidRDefault="002F7BD6" w:rsidP="002F7BD6">
      <w:pPr>
        <w:spacing w:line="360" w:lineRule="auto"/>
        <w:rPr>
          <w:b/>
          <w:bCs/>
        </w:rPr>
      </w:pPr>
    </w:p>
    <w:p w14:paraId="60A97118" w14:textId="69BFE093" w:rsidR="002F7BD6" w:rsidRPr="009A00CF" w:rsidRDefault="00916216" w:rsidP="00916216">
      <w:pPr>
        <w:pStyle w:val="Heading3"/>
        <w:rPr>
          <w:color w:val="FF0000"/>
        </w:rPr>
      </w:pPr>
      <w:bookmarkStart w:id="153" w:name="_Toc68085955"/>
      <w:r>
        <w:lastRenderedPageBreak/>
        <w:t xml:space="preserve">4.3.1 </w:t>
      </w:r>
      <w:r w:rsidR="002F7BD6" w:rsidRPr="009A00CF">
        <w:t>Instrument</w:t>
      </w:r>
      <w:r w:rsidR="00606159">
        <w:t xml:space="preserve"> mass</w:t>
      </w:r>
      <w:r w:rsidR="002F7BD6" w:rsidRPr="009A00CF">
        <w:t xml:space="preserve"> calibration</w:t>
      </w:r>
      <w:bookmarkEnd w:id="153"/>
    </w:p>
    <w:p w14:paraId="5F64A29F" w14:textId="231266D0" w:rsidR="002F7BD6" w:rsidRPr="009A00CF" w:rsidRDefault="002F7BD6" w:rsidP="002F7BD6">
      <w:pPr>
        <w:spacing w:line="360" w:lineRule="auto"/>
      </w:pPr>
      <w:r w:rsidRPr="009A00CF">
        <w:t xml:space="preserve">Using </w:t>
      </w:r>
      <w:proofErr w:type="spellStart"/>
      <w:r w:rsidRPr="009A00CF">
        <w:t>diisooctyl</w:t>
      </w:r>
      <w:proofErr w:type="spellEnd"/>
      <w:r w:rsidRPr="009A00CF">
        <w:t xml:space="preserve"> phthalate as an indicator of instrument calibration confirmed that the instrument was well calibrated, with mass accuracies &lt; 1 ppm in </w:t>
      </w:r>
      <w:proofErr w:type="gramStart"/>
      <w:r w:rsidRPr="009A00CF">
        <w:t>the majority of</w:t>
      </w:r>
      <w:proofErr w:type="gramEnd"/>
      <w:r w:rsidRPr="009A00CF">
        <w:t xml:space="preserve"> samples (table </w:t>
      </w:r>
      <w:r w:rsidR="00BA18EB" w:rsidRPr="009A00CF">
        <w:t>4.5</w:t>
      </w:r>
      <w:r w:rsidRPr="009A00CF">
        <w:t xml:space="preserve">). For confident identification of target analytes, the mass accuracy of each monoisotopic peak is therefore expected to be &lt; 1 ppm. Replicate 4 of the sulfadiazine plant samples with </w:t>
      </w:r>
      <w:proofErr w:type="gramStart"/>
      <w:r w:rsidRPr="009A00CF">
        <w:t>7 day</w:t>
      </w:r>
      <w:proofErr w:type="gramEnd"/>
      <w:r w:rsidRPr="009A00CF">
        <w:t xml:space="preserve"> exposure time is the only exception to this, giving a mass accuracy of &lt; 2.15 ppm. Due to the slight variation in mass accuracy, signals with monoisotopic peaks with mass accuracies of &lt; 3 ppm have also been presented for each compound. </w:t>
      </w:r>
    </w:p>
    <w:p w14:paraId="32BFA619" w14:textId="79C3AB48" w:rsidR="002F7BD6" w:rsidRPr="009A00CF" w:rsidRDefault="002F7BD6" w:rsidP="002F7BD6">
      <w:pPr>
        <w:pStyle w:val="Caption"/>
        <w:keepNext/>
        <w:rPr>
          <w:sz w:val="20"/>
          <w:szCs w:val="20"/>
        </w:rPr>
      </w:pPr>
      <w:bookmarkStart w:id="154" w:name="_Toc59633315"/>
      <w:bookmarkStart w:id="155" w:name="_Toc59633667"/>
      <w:r w:rsidRPr="009A00CF">
        <w:rPr>
          <w:sz w:val="20"/>
          <w:szCs w:val="20"/>
        </w:rPr>
        <w:t>Table</w:t>
      </w:r>
      <w:r w:rsidR="00BA18EB" w:rsidRPr="009A00CF">
        <w:rPr>
          <w:sz w:val="20"/>
          <w:szCs w:val="20"/>
        </w:rPr>
        <w:t xml:space="preserve"> 4.5</w:t>
      </w:r>
      <w:r w:rsidRPr="009A00CF">
        <w:rPr>
          <w:sz w:val="20"/>
          <w:szCs w:val="20"/>
        </w:rPr>
        <w:t xml:space="preserve"> Maximum and minimum calculated mass accuracy derived from the theoretical and measured m/z values of </w:t>
      </w:r>
      <w:proofErr w:type="spellStart"/>
      <w:r w:rsidRPr="009A00CF">
        <w:rPr>
          <w:sz w:val="20"/>
          <w:szCs w:val="20"/>
        </w:rPr>
        <w:t>diisooctyl</w:t>
      </w:r>
      <w:proofErr w:type="spellEnd"/>
      <w:r w:rsidRPr="009A00CF">
        <w:rPr>
          <w:sz w:val="20"/>
          <w:szCs w:val="20"/>
        </w:rPr>
        <w:t xml:space="preserve"> phthalate in </w:t>
      </w:r>
      <w:r w:rsidR="006972B3" w:rsidRPr="009A00CF">
        <w:rPr>
          <w:sz w:val="20"/>
          <w:szCs w:val="20"/>
        </w:rPr>
        <w:t>analysed</w:t>
      </w:r>
      <w:r w:rsidRPr="009A00CF">
        <w:rPr>
          <w:sz w:val="20"/>
          <w:szCs w:val="20"/>
        </w:rPr>
        <w:t xml:space="preserve"> samples for each antibiotic treatment group.</w:t>
      </w:r>
      <w:bookmarkEnd w:id="154"/>
      <w:bookmarkEnd w:id="155"/>
    </w:p>
    <w:tbl>
      <w:tblPr>
        <w:tblStyle w:val="GridTable4-Accent3"/>
        <w:tblW w:w="9351" w:type="dxa"/>
        <w:tblLook w:val="04A0" w:firstRow="1" w:lastRow="0" w:firstColumn="1" w:lastColumn="0" w:noHBand="0" w:noVBand="1"/>
      </w:tblPr>
      <w:tblGrid>
        <w:gridCol w:w="3005"/>
        <w:gridCol w:w="6346"/>
      </w:tblGrid>
      <w:tr w:rsidR="002F7BD6" w:rsidRPr="009A00CF" w14:paraId="301CB423" w14:textId="77777777" w:rsidTr="00A305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D53DBFA" w14:textId="77777777" w:rsidR="002F7BD6" w:rsidRPr="009A00CF" w:rsidRDefault="002F7BD6" w:rsidP="00A305AE">
            <w:pPr>
              <w:spacing w:line="360" w:lineRule="auto"/>
              <w:jc w:val="center"/>
            </w:pPr>
            <w:r w:rsidRPr="009A00CF">
              <w:t>Exposure antibiotic</w:t>
            </w:r>
          </w:p>
        </w:tc>
        <w:tc>
          <w:tcPr>
            <w:tcW w:w="6346" w:type="dxa"/>
          </w:tcPr>
          <w:p w14:paraId="152B104A" w14:textId="77777777" w:rsidR="002F7BD6" w:rsidRPr="009A00CF" w:rsidRDefault="002F7BD6" w:rsidP="00A305AE">
            <w:pPr>
              <w:spacing w:line="360" w:lineRule="auto"/>
              <w:jc w:val="center"/>
              <w:cnfStyle w:val="100000000000" w:firstRow="1" w:lastRow="0" w:firstColumn="0" w:lastColumn="0" w:oddVBand="0" w:evenVBand="0" w:oddHBand="0" w:evenHBand="0" w:firstRowFirstColumn="0" w:firstRowLastColumn="0" w:lastRowFirstColumn="0" w:lastRowLastColumn="0"/>
            </w:pPr>
            <w:r w:rsidRPr="009A00CF">
              <w:t>Mass Accuracy Range (min – max, ppm)</w:t>
            </w:r>
          </w:p>
        </w:tc>
      </w:tr>
      <w:tr w:rsidR="002F7BD6" w:rsidRPr="009A00CF" w14:paraId="17B3E527" w14:textId="77777777" w:rsidTr="00A3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837609B" w14:textId="77777777" w:rsidR="002F7BD6" w:rsidRPr="009A00CF" w:rsidRDefault="002F7BD6" w:rsidP="00A305AE">
            <w:pPr>
              <w:spacing w:line="360" w:lineRule="auto"/>
              <w:jc w:val="center"/>
            </w:pPr>
            <w:r w:rsidRPr="009A00CF">
              <w:t>Metronidazole</w:t>
            </w:r>
          </w:p>
        </w:tc>
        <w:tc>
          <w:tcPr>
            <w:tcW w:w="6346" w:type="dxa"/>
          </w:tcPr>
          <w:p w14:paraId="5F81F57F" w14:textId="77777777" w:rsidR="002F7BD6" w:rsidRPr="009A00CF" w:rsidRDefault="002F7BD6" w:rsidP="00A305AE">
            <w:pPr>
              <w:spacing w:line="360" w:lineRule="auto"/>
              <w:jc w:val="center"/>
              <w:cnfStyle w:val="000000100000" w:firstRow="0" w:lastRow="0" w:firstColumn="0" w:lastColumn="0" w:oddVBand="0" w:evenVBand="0" w:oddHBand="1" w:evenHBand="0" w:firstRowFirstColumn="0" w:firstRowLastColumn="0" w:lastRowFirstColumn="0" w:lastRowLastColumn="0"/>
            </w:pPr>
            <w:r w:rsidRPr="009A00CF">
              <w:t>0.05 – 0.60</w:t>
            </w:r>
          </w:p>
        </w:tc>
      </w:tr>
      <w:tr w:rsidR="002F7BD6" w:rsidRPr="009A00CF" w14:paraId="01B71084" w14:textId="77777777" w:rsidTr="00A305AE">
        <w:tc>
          <w:tcPr>
            <w:cnfStyle w:val="001000000000" w:firstRow="0" w:lastRow="0" w:firstColumn="1" w:lastColumn="0" w:oddVBand="0" w:evenVBand="0" w:oddHBand="0" w:evenHBand="0" w:firstRowFirstColumn="0" w:firstRowLastColumn="0" w:lastRowFirstColumn="0" w:lastRowLastColumn="0"/>
            <w:tcW w:w="3005" w:type="dxa"/>
          </w:tcPr>
          <w:p w14:paraId="6B6ABEBD" w14:textId="77777777" w:rsidR="002F7BD6" w:rsidRPr="009A00CF" w:rsidRDefault="002F7BD6" w:rsidP="00A305AE">
            <w:pPr>
              <w:spacing w:line="360" w:lineRule="auto"/>
              <w:jc w:val="center"/>
            </w:pPr>
            <w:r w:rsidRPr="009A00CF">
              <w:t>Clarithromycin</w:t>
            </w:r>
          </w:p>
        </w:tc>
        <w:tc>
          <w:tcPr>
            <w:tcW w:w="6346" w:type="dxa"/>
          </w:tcPr>
          <w:p w14:paraId="792453FD" w14:textId="77777777" w:rsidR="002F7BD6" w:rsidRPr="009A00CF" w:rsidRDefault="002F7BD6" w:rsidP="00A305AE">
            <w:pPr>
              <w:spacing w:line="360" w:lineRule="auto"/>
              <w:jc w:val="center"/>
              <w:cnfStyle w:val="000000000000" w:firstRow="0" w:lastRow="0" w:firstColumn="0" w:lastColumn="0" w:oddVBand="0" w:evenVBand="0" w:oddHBand="0" w:evenHBand="0" w:firstRowFirstColumn="0" w:firstRowLastColumn="0" w:lastRowFirstColumn="0" w:lastRowLastColumn="0"/>
            </w:pPr>
            <w:r w:rsidRPr="009A00CF">
              <w:t>0.08 – 0.36</w:t>
            </w:r>
          </w:p>
        </w:tc>
      </w:tr>
      <w:tr w:rsidR="002F7BD6" w:rsidRPr="009A00CF" w14:paraId="2EEA3870" w14:textId="77777777" w:rsidTr="00A3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7015851" w14:textId="77777777" w:rsidR="002F7BD6" w:rsidRPr="009A00CF" w:rsidRDefault="002F7BD6" w:rsidP="00A305AE">
            <w:pPr>
              <w:spacing w:line="360" w:lineRule="auto"/>
              <w:jc w:val="center"/>
            </w:pPr>
            <w:r w:rsidRPr="009A00CF">
              <w:t>Sulfadiazine</w:t>
            </w:r>
          </w:p>
        </w:tc>
        <w:tc>
          <w:tcPr>
            <w:tcW w:w="6346" w:type="dxa"/>
          </w:tcPr>
          <w:p w14:paraId="39A5F664" w14:textId="77777777" w:rsidR="002F7BD6" w:rsidRPr="009A00CF" w:rsidRDefault="002F7BD6" w:rsidP="00A305AE">
            <w:pPr>
              <w:spacing w:line="360" w:lineRule="auto"/>
              <w:jc w:val="center"/>
              <w:cnfStyle w:val="000000100000" w:firstRow="0" w:lastRow="0" w:firstColumn="0" w:lastColumn="0" w:oddVBand="0" w:evenVBand="0" w:oddHBand="1" w:evenHBand="0" w:firstRowFirstColumn="0" w:firstRowLastColumn="0" w:lastRowFirstColumn="0" w:lastRowLastColumn="0"/>
            </w:pPr>
            <w:r w:rsidRPr="009A00CF">
              <w:t>0.05 – 2.15</w:t>
            </w:r>
          </w:p>
        </w:tc>
      </w:tr>
      <w:tr w:rsidR="002F7BD6" w:rsidRPr="009A00CF" w14:paraId="78F0B3FF" w14:textId="77777777" w:rsidTr="00A305AE">
        <w:tc>
          <w:tcPr>
            <w:cnfStyle w:val="001000000000" w:firstRow="0" w:lastRow="0" w:firstColumn="1" w:lastColumn="0" w:oddVBand="0" w:evenVBand="0" w:oddHBand="0" w:evenHBand="0" w:firstRowFirstColumn="0" w:firstRowLastColumn="0" w:lastRowFirstColumn="0" w:lastRowLastColumn="0"/>
            <w:tcW w:w="3005" w:type="dxa"/>
          </w:tcPr>
          <w:p w14:paraId="6A83FFEB" w14:textId="77777777" w:rsidR="002F7BD6" w:rsidRPr="009A00CF" w:rsidRDefault="002F7BD6" w:rsidP="00A305AE">
            <w:pPr>
              <w:spacing w:line="360" w:lineRule="auto"/>
              <w:jc w:val="center"/>
            </w:pPr>
            <w:r w:rsidRPr="009A00CF">
              <w:t>Lincomycin</w:t>
            </w:r>
          </w:p>
        </w:tc>
        <w:tc>
          <w:tcPr>
            <w:tcW w:w="6346" w:type="dxa"/>
          </w:tcPr>
          <w:p w14:paraId="64FDD567" w14:textId="77777777" w:rsidR="002F7BD6" w:rsidRPr="009A00CF" w:rsidRDefault="002F7BD6" w:rsidP="00A305AE">
            <w:pPr>
              <w:spacing w:line="360" w:lineRule="auto"/>
              <w:jc w:val="center"/>
              <w:cnfStyle w:val="000000000000" w:firstRow="0" w:lastRow="0" w:firstColumn="0" w:lastColumn="0" w:oddVBand="0" w:evenVBand="0" w:oddHBand="0" w:evenHBand="0" w:firstRowFirstColumn="0" w:firstRowLastColumn="0" w:lastRowFirstColumn="0" w:lastRowLastColumn="0"/>
            </w:pPr>
            <w:r w:rsidRPr="009A00CF">
              <w:t>0.00 – 0.18</w:t>
            </w:r>
          </w:p>
        </w:tc>
      </w:tr>
    </w:tbl>
    <w:p w14:paraId="453626D6" w14:textId="77777777" w:rsidR="002F7BD6" w:rsidRPr="009A00CF" w:rsidRDefault="002F7BD6" w:rsidP="002F7BD6">
      <w:pPr>
        <w:spacing w:line="360" w:lineRule="auto"/>
      </w:pPr>
    </w:p>
    <w:p w14:paraId="497CBA7B" w14:textId="77777777" w:rsidR="002F7BD6" w:rsidRPr="009A00CF" w:rsidRDefault="002F7BD6" w:rsidP="002F7BD6">
      <w:pPr>
        <w:spacing w:line="360" w:lineRule="auto"/>
      </w:pPr>
    </w:p>
    <w:p w14:paraId="510AD940" w14:textId="77777777" w:rsidR="002F7BD6" w:rsidRPr="009A00CF" w:rsidRDefault="002F7BD6" w:rsidP="002F7BD6"/>
    <w:p w14:paraId="283D3A8D" w14:textId="77777777" w:rsidR="002F7BD6" w:rsidRPr="009A00CF" w:rsidRDefault="002F7BD6" w:rsidP="002F7BD6"/>
    <w:p w14:paraId="4FFC05F1" w14:textId="77777777" w:rsidR="002F7BD6" w:rsidRPr="009A00CF" w:rsidRDefault="002F7BD6" w:rsidP="002F7BD6"/>
    <w:p w14:paraId="127CDCC6" w14:textId="77777777" w:rsidR="002F7BD6" w:rsidRPr="009A00CF" w:rsidRDefault="002F7BD6" w:rsidP="002F7BD6"/>
    <w:p w14:paraId="5B2E52D2" w14:textId="77777777" w:rsidR="002F7BD6" w:rsidRPr="009A00CF" w:rsidRDefault="002F7BD6" w:rsidP="002F7BD6"/>
    <w:p w14:paraId="1B2C39A7" w14:textId="77777777" w:rsidR="002F7BD6" w:rsidRPr="009A00CF" w:rsidRDefault="002F7BD6" w:rsidP="002F7BD6"/>
    <w:p w14:paraId="0AAC7CB6" w14:textId="77777777" w:rsidR="002F7BD6" w:rsidRPr="009A00CF" w:rsidRDefault="002F7BD6" w:rsidP="002F7BD6"/>
    <w:p w14:paraId="1638F8B5" w14:textId="77777777" w:rsidR="002F7BD6" w:rsidRPr="009A00CF" w:rsidRDefault="002F7BD6" w:rsidP="002F7BD6"/>
    <w:p w14:paraId="22AA0023" w14:textId="77777777" w:rsidR="002F7BD6" w:rsidRPr="009A00CF" w:rsidRDefault="002F7BD6" w:rsidP="002F7BD6"/>
    <w:p w14:paraId="6ED40405" w14:textId="77777777" w:rsidR="002F7BD6" w:rsidRPr="009A00CF" w:rsidRDefault="002F7BD6" w:rsidP="002F7BD6"/>
    <w:p w14:paraId="56AB34B1" w14:textId="77777777" w:rsidR="002F7BD6" w:rsidRPr="009A00CF" w:rsidRDefault="002F7BD6" w:rsidP="002F7BD6"/>
    <w:p w14:paraId="01115454" w14:textId="77777777" w:rsidR="002F7BD6" w:rsidRPr="009A00CF" w:rsidRDefault="002F7BD6" w:rsidP="002F7BD6"/>
    <w:p w14:paraId="10DCCED2" w14:textId="77777777" w:rsidR="002F7BD6" w:rsidRPr="009A00CF" w:rsidRDefault="002F7BD6" w:rsidP="002F7BD6"/>
    <w:p w14:paraId="01C65FF2" w14:textId="21EEDA9E" w:rsidR="002F7BD6" w:rsidRPr="009A00CF" w:rsidRDefault="00916216" w:rsidP="00916216">
      <w:pPr>
        <w:pStyle w:val="Heading3"/>
      </w:pPr>
      <w:bookmarkStart w:id="156" w:name="_Toc68085956"/>
      <w:r>
        <w:lastRenderedPageBreak/>
        <w:t xml:space="preserve">4.3.2 </w:t>
      </w:r>
      <w:r w:rsidR="002F7BD6" w:rsidRPr="009A00CF">
        <w:t>Metronidazole</w:t>
      </w:r>
      <w:bookmarkEnd w:id="156"/>
    </w:p>
    <w:p w14:paraId="325B8362" w14:textId="6339934C" w:rsidR="002F7BD6" w:rsidRPr="009A00CF" w:rsidRDefault="002F7BD6" w:rsidP="002F7BD6">
      <w:pPr>
        <w:spacing w:line="360" w:lineRule="auto"/>
      </w:pPr>
      <w:r w:rsidRPr="009A00CF">
        <w:t xml:space="preserve">The detection of signals corresponding with the theoretical </w:t>
      </w:r>
      <w:r w:rsidRPr="009A00CF">
        <w:rPr>
          <w:i/>
        </w:rPr>
        <w:t>m/z</w:t>
      </w:r>
      <w:r w:rsidRPr="009A00CF">
        <w:t xml:space="preserve"> value of metronidazole in its parent form varied between sampling time points and according to ionisation with the various cationised molecules (table </w:t>
      </w:r>
      <w:r w:rsidR="00BA18EB" w:rsidRPr="009A00CF">
        <w:t>4.6</w:t>
      </w:r>
      <w:r w:rsidRPr="009A00CF">
        <w:t xml:space="preserve">). The highest frequency of signals visible at intensities above estimated background corresponded in </w:t>
      </w:r>
      <w:r w:rsidRPr="009A00CF">
        <w:rPr>
          <w:i/>
        </w:rPr>
        <w:t>m/z</w:t>
      </w:r>
      <w:r w:rsidRPr="009A00CF">
        <w:t xml:space="preserve"> with metronidazole in protonated form [M+</w:t>
      </w:r>
      <w:proofErr w:type="gramStart"/>
      <w:r w:rsidRPr="009A00CF">
        <w:t>H]</w:t>
      </w:r>
      <w:r w:rsidRPr="009A00CF">
        <w:rPr>
          <w:vertAlign w:val="superscript"/>
        </w:rPr>
        <w:t>+</w:t>
      </w:r>
      <w:proofErr w:type="gramEnd"/>
      <w:r w:rsidRPr="009A00CF">
        <w:t>.</w:t>
      </w:r>
    </w:p>
    <w:p w14:paraId="7BCC107B" w14:textId="6D342CA3" w:rsidR="002F7BD6" w:rsidRPr="009A00CF" w:rsidRDefault="002F7BD6" w:rsidP="002F7BD6">
      <w:pPr>
        <w:spacing w:line="360" w:lineRule="auto"/>
      </w:pPr>
      <w:r w:rsidRPr="009A00CF">
        <w:t>Protonated metronidazole, [M+</w:t>
      </w:r>
      <w:proofErr w:type="gramStart"/>
      <w:r w:rsidRPr="009A00CF">
        <w:t>H]</w:t>
      </w:r>
      <w:r w:rsidRPr="009A00CF">
        <w:rPr>
          <w:vertAlign w:val="superscript"/>
        </w:rPr>
        <w:t>+</w:t>
      </w:r>
      <w:proofErr w:type="gramEnd"/>
      <w:r w:rsidRPr="009A00CF">
        <w:t xml:space="preserve">, was increasingly detected in replicates as exposure time increased from 0 h to 7 days. In all 0 h samples, signals corresponding in </w:t>
      </w:r>
      <w:r w:rsidRPr="009A00CF">
        <w:rPr>
          <w:i/>
        </w:rPr>
        <w:t>m/z</w:t>
      </w:r>
      <w:r w:rsidRPr="009A00CF">
        <w:t xml:space="preserve"> with protonated metronidazole, were below background signal intensities (4.15e</w:t>
      </w:r>
      <w:r w:rsidRPr="009A00CF">
        <w:rPr>
          <w:vertAlign w:val="superscript"/>
        </w:rPr>
        <w:t>4</w:t>
      </w:r>
      <w:r w:rsidRPr="009A00CF">
        <w:t xml:space="preserve"> counts), with mass accuracies of &lt; 1 ppm. In the 24 h exposure plant samples, signals corresponding in </w:t>
      </w:r>
      <w:r w:rsidRPr="009A00CF">
        <w:rPr>
          <w:i/>
        </w:rPr>
        <w:t>m/z</w:t>
      </w:r>
      <w:r w:rsidRPr="009A00CF">
        <w:t xml:space="preserve"> with protonated metronidazole were visible at intensities of 1.1e</w:t>
      </w:r>
      <w:r w:rsidRPr="009A00CF">
        <w:rPr>
          <w:vertAlign w:val="superscript"/>
        </w:rPr>
        <w:t>5</w:t>
      </w:r>
      <w:r w:rsidRPr="009A00CF">
        <w:t xml:space="preserve"> – 7.71e</w:t>
      </w:r>
      <w:r w:rsidRPr="009A00CF">
        <w:rPr>
          <w:vertAlign w:val="superscript"/>
        </w:rPr>
        <w:t>5</w:t>
      </w:r>
      <w:r w:rsidRPr="009A00CF">
        <w:t xml:space="preserve"> counts, in 3 of the 5 replicates above background intensities (1.06e</w:t>
      </w:r>
      <w:r w:rsidRPr="009A00CF">
        <w:rPr>
          <w:vertAlign w:val="superscript"/>
        </w:rPr>
        <w:t>5</w:t>
      </w:r>
      <w:r w:rsidRPr="009A00CF">
        <w:t xml:space="preserve"> counts). Signals below background intensity (&lt; 1.06e</w:t>
      </w:r>
      <w:r w:rsidRPr="009A00CF">
        <w:rPr>
          <w:vertAlign w:val="superscript"/>
        </w:rPr>
        <w:t>5</w:t>
      </w:r>
      <w:r w:rsidRPr="009A00CF">
        <w:t xml:space="preserve"> counts) were also present in the other </w:t>
      </w:r>
      <w:r w:rsidR="00BE354D">
        <w:t xml:space="preserve">two </w:t>
      </w:r>
      <w:r w:rsidRPr="009A00CF">
        <w:t xml:space="preserve">24 h exposure replicates, with calculated mass accuracies of &lt; 1 ppm in all replicates. Corresponding signals were also detected in all replicates following </w:t>
      </w:r>
      <w:proofErr w:type="gramStart"/>
      <w:r w:rsidRPr="009A00CF">
        <w:t>7 day</w:t>
      </w:r>
      <w:proofErr w:type="gramEnd"/>
      <w:r w:rsidRPr="009A00CF">
        <w:t xml:space="preserve"> metronidazole exposure, at intensities of 1.61e</w:t>
      </w:r>
      <w:r w:rsidRPr="009A00CF">
        <w:rPr>
          <w:vertAlign w:val="superscript"/>
        </w:rPr>
        <w:t>6</w:t>
      </w:r>
      <w:r w:rsidRPr="009A00CF">
        <w:t xml:space="preserve"> – 9.82e</w:t>
      </w:r>
      <w:r w:rsidRPr="009A00CF">
        <w:rPr>
          <w:vertAlign w:val="superscript"/>
        </w:rPr>
        <w:t>6</w:t>
      </w:r>
      <w:r w:rsidRPr="009A00CF">
        <w:t xml:space="preserve"> counts, above that of background signal (1.41e</w:t>
      </w:r>
      <w:r w:rsidRPr="009A00CF">
        <w:rPr>
          <w:vertAlign w:val="superscript"/>
        </w:rPr>
        <w:t>5</w:t>
      </w:r>
      <w:r w:rsidRPr="009A00CF">
        <w:t xml:space="preserve"> counts) and with mass accuracies of &lt; 1 ppm. Relevant isotopic clusters were accurately aligned with theoretical isotopic distributions for all recorded signals.</w:t>
      </w:r>
    </w:p>
    <w:p w14:paraId="5EA13345" w14:textId="77777777" w:rsidR="002F7BD6" w:rsidRPr="009A00CF" w:rsidRDefault="002F7BD6" w:rsidP="002F7BD6">
      <w:pPr>
        <w:spacing w:line="360" w:lineRule="auto"/>
      </w:pPr>
      <w:r w:rsidRPr="009A00CF">
        <w:t xml:space="preserve">Signals corresponding in </w:t>
      </w:r>
      <w:r w:rsidRPr="009A00CF">
        <w:rPr>
          <w:i/>
        </w:rPr>
        <w:t>m/z</w:t>
      </w:r>
      <w:r w:rsidRPr="009A00CF">
        <w:t xml:space="preserve"> with potassiated, [M+</w:t>
      </w:r>
      <w:proofErr w:type="gramStart"/>
      <w:r w:rsidRPr="009A00CF">
        <w:t>K]</w:t>
      </w:r>
      <w:r w:rsidRPr="009A00CF">
        <w:rPr>
          <w:vertAlign w:val="superscript"/>
        </w:rPr>
        <w:t>+</w:t>
      </w:r>
      <w:proofErr w:type="gramEnd"/>
      <w:r w:rsidRPr="009A00CF">
        <w:t>, and sodiated metronidazole were also variably detected, with mass accuracies of &lt; 2 ppm. However, signal intensities were generally not discernible from estimated background intensity.</w:t>
      </w:r>
    </w:p>
    <w:p w14:paraId="6938D02E" w14:textId="0933466B" w:rsidR="002F7BD6" w:rsidRPr="009A00CF" w:rsidRDefault="002F7BD6" w:rsidP="002F7BD6">
      <w:pPr>
        <w:spacing w:line="360" w:lineRule="auto"/>
        <w:rPr>
          <w:color w:val="FF0000"/>
        </w:rPr>
        <w:sectPr w:rsidR="002F7BD6" w:rsidRPr="009A00CF" w:rsidSect="00A305AE">
          <w:pgSz w:w="11906" w:h="16838"/>
          <w:pgMar w:top="1440" w:right="1440" w:bottom="1440" w:left="1440" w:header="708" w:footer="708" w:gutter="0"/>
          <w:cols w:space="708"/>
          <w:docGrid w:linePitch="360"/>
        </w:sectPr>
      </w:pPr>
      <w:r w:rsidRPr="009A00CF">
        <w:t>Screening for ionised parent compounds in the sampled holding solutions revealed that signals corresponding with metronidazole were present with varying detection frequencies</w:t>
      </w:r>
      <w:r w:rsidR="00FC3D53">
        <w:t xml:space="preserve"> (table 4.6a)</w:t>
      </w:r>
      <w:r w:rsidRPr="009A00CF">
        <w:t>. Signals corresponding with protonated metronidazole were detected in holding solutions at intensities of 3.76e</w:t>
      </w:r>
      <w:r w:rsidRPr="009A00CF">
        <w:rPr>
          <w:vertAlign w:val="superscript"/>
        </w:rPr>
        <w:t>3</w:t>
      </w:r>
      <w:r w:rsidRPr="009A00CF">
        <w:t>-2.27e</w:t>
      </w:r>
      <w:r w:rsidRPr="009A00CF">
        <w:rPr>
          <w:vertAlign w:val="superscript"/>
        </w:rPr>
        <w:t>6</w:t>
      </w:r>
      <w:r w:rsidRPr="009A00CF">
        <w:t xml:space="preserve"> counts, with mass accuracies of &lt; 1.5 ppm. In the 0 h and 24 h holding solutions, intensities were </w:t>
      </w:r>
      <w:proofErr w:type="gramStart"/>
      <w:r w:rsidRPr="009A00CF">
        <w:t>similar to</w:t>
      </w:r>
      <w:proofErr w:type="gramEnd"/>
      <w:r w:rsidRPr="009A00CF">
        <w:t xml:space="preserve"> background intensities and to those detecting in plant samples. In the </w:t>
      </w:r>
      <w:proofErr w:type="gramStart"/>
      <w:r w:rsidRPr="009A00CF">
        <w:t>7 day</w:t>
      </w:r>
      <w:proofErr w:type="gramEnd"/>
      <w:r w:rsidRPr="009A00CF">
        <w:t xml:space="preserve"> exposure plant samples, signals corresponding with protonated metronidazole were visible at intensities discernible from background intensity and holding solution signal intensity (</w:t>
      </w:r>
      <w:r w:rsidR="00887559">
        <w:t xml:space="preserve">table 4.6a, </w:t>
      </w:r>
      <w:r w:rsidRPr="006972B3">
        <w:t>appendix A</w:t>
      </w:r>
      <w:r w:rsidRPr="009A00CF">
        <w:t>). Relevant signals in instrument carry over tests (solvent blanks) were detected at intensities of &lt; 5.61e</w:t>
      </w:r>
      <w:r w:rsidRPr="009A00CF">
        <w:rPr>
          <w:vertAlign w:val="superscript"/>
        </w:rPr>
        <w:t>3</w:t>
      </w:r>
      <w:r w:rsidRPr="009A00CF">
        <w:t xml:space="preserve"> counts, </w:t>
      </w:r>
      <w:proofErr w:type="gramStart"/>
      <w:r w:rsidRPr="009A00CF">
        <w:t>similar to</w:t>
      </w:r>
      <w:proofErr w:type="gramEnd"/>
      <w:r w:rsidRPr="009A00CF">
        <w:t xml:space="preserve"> estimated background intensities, with mass accuracies of &lt; 2 ppm (appendix A).</w:t>
      </w:r>
    </w:p>
    <w:tbl>
      <w:tblPr>
        <w:tblpPr w:leftFromText="180" w:rightFromText="180" w:vertAnchor="text" w:horzAnchor="margin" w:tblpY="1019"/>
        <w:tblW w:w="14056" w:type="dxa"/>
        <w:tblLook w:val="04A0" w:firstRow="1" w:lastRow="0" w:firstColumn="1" w:lastColumn="0" w:noHBand="0" w:noVBand="1"/>
      </w:tblPr>
      <w:tblGrid>
        <w:gridCol w:w="2699"/>
        <w:gridCol w:w="2352"/>
        <w:gridCol w:w="2949"/>
        <w:gridCol w:w="3027"/>
        <w:gridCol w:w="3029"/>
      </w:tblGrid>
      <w:tr w:rsidR="002F7BD6" w:rsidRPr="00A32102" w14:paraId="54C394D4" w14:textId="77777777" w:rsidTr="00A305AE">
        <w:trPr>
          <w:trHeight w:val="317"/>
        </w:trPr>
        <w:tc>
          <w:tcPr>
            <w:tcW w:w="50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4397670D" w14:textId="77777777" w:rsidR="002F7BD6" w:rsidRPr="008D1A46" w:rsidRDefault="002F7BD6" w:rsidP="00A305AE">
            <w:pPr>
              <w:spacing w:after="0" w:line="240" w:lineRule="auto"/>
              <w:jc w:val="center"/>
              <w:rPr>
                <w:rFonts w:ascii="Calibri" w:eastAsia="Times New Roman" w:hAnsi="Calibri" w:cs="Calibri"/>
                <w:b/>
                <w:bCs/>
                <w:color w:val="000000"/>
                <w:sz w:val="20"/>
                <w:szCs w:val="20"/>
                <w:lang w:eastAsia="en-GB"/>
              </w:rPr>
            </w:pPr>
            <w:r w:rsidRPr="008D1A46">
              <w:rPr>
                <w:rFonts w:ascii="Calibri" w:eastAsia="Times New Roman" w:hAnsi="Calibri" w:cs="Calibri"/>
                <w:b/>
                <w:bCs/>
                <w:color w:val="000000"/>
                <w:sz w:val="20"/>
                <w:szCs w:val="20"/>
                <w:lang w:eastAsia="en-GB"/>
              </w:rPr>
              <w:lastRenderedPageBreak/>
              <w:t>Metronidazole [C</w:t>
            </w:r>
            <w:r w:rsidRPr="008D1A46">
              <w:rPr>
                <w:rFonts w:ascii="Calibri" w:eastAsia="Times New Roman" w:hAnsi="Calibri" w:cs="Calibri"/>
                <w:b/>
                <w:bCs/>
                <w:color w:val="000000"/>
                <w:sz w:val="20"/>
                <w:szCs w:val="20"/>
                <w:vertAlign w:val="subscript"/>
                <w:lang w:eastAsia="en-GB"/>
              </w:rPr>
              <w:t>6</w:t>
            </w:r>
            <w:r w:rsidRPr="008D1A46">
              <w:rPr>
                <w:rFonts w:ascii="Calibri" w:eastAsia="Times New Roman" w:hAnsi="Calibri" w:cs="Calibri"/>
                <w:b/>
                <w:bCs/>
                <w:color w:val="000000"/>
                <w:sz w:val="20"/>
                <w:szCs w:val="20"/>
                <w:lang w:eastAsia="en-GB"/>
              </w:rPr>
              <w:t>H</w:t>
            </w:r>
            <w:r w:rsidRPr="008D1A46">
              <w:rPr>
                <w:rFonts w:ascii="Calibri" w:eastAsia="Times New Roman" w:hAnsi="Calibri" w:cs="Calibri"/>
                <w:b/>
                <w:bCs/>
                <w:color w:val="000000"/>
                <w:sz w:val="20"/>
                <w:szCs w:val="20"/>
                <w:vertAlign w:val="subscript"/>
                <w:lang w:eastAsia="en-GB"/>
              </w:rPr>
              <w:t>9</w:t>
            </w:r>
            <w:r w:rsidRPr="008D1A46">
              <w:rPr>
                <w:rFonts w:ascii="Calibri" w:eastAsia="Times New Roman" w:hAnsi="Calibri" w:cs="Calibri"/>
                <w:b/>
                <w:bCs/>
                <w:color w:val="000000"/>
                <w:sz w:val="20"/>
                <w:szCs w:val="20"/>
                <w:lang w:eastAsia="en-GB"/>
              </w:rPr>
              <w:t>N</w:t>
            </w:r>
            <w:r w:rsidRPr="008D1A46">
              <w:rPr>
                <w:rFonts w:ascii="Calibri" w:eastAsia="Times New Roman" w:hAnsi="Calibri" w:cs="Calibri"/>
                <w:b/>
                <w:bCs/>
                <w:color w:val="000000"/>
                <w:sz w:val="20"/>
                <w:szCs w:val="20"/>
                <w:vertAlign w:val="subscript"/>
                <w:lang w:eastAsia="en-GB"/>
              </w:rPr>
              <w:t>3</w:t>
            </w:r>
            <w:r w:rsidRPr="008D1A46">
              <w:rPr>
                <w:rFonts w:ascii="Calibri" w:eastAsia="Times New Roman" w:hAnsi="Calibri" w:cs="Calibri"/>
                <w:b/>
                <w:bCs/>
                <w:color w:val="000000"/>
                <w:sz w:val="20"/>
                <w:szCs w:val="20"/>
                <w:lang w:eastAsia="en-GB"/>
              </w:rPr>
              <w:t>O</w:t>
            </w:r>
            <w:r w:rsidRPr="008D1A46">
              <w:rPr>
                <w:rFonts w:ascii="Calibri" w:eastAsia="Times New Roman" w:hAnsi="Calibri" w:cs="Calibri"/>
                <w:b/>
                <w:bCs/>
                <w:color w:val="000000"/>
                <w:sz w:val="20"/>
                <w:szCs w:val="20"/>
                <w:vertAlign w:val="subscript"/>
                <w:lang w:eastAsia="en-GB"/>
              </w:rPr>
              <w:t>3</w:t>
            </w:r>
            <w:r w:rsidRPr="008D1A46">
              <w:rPr>
                <w:rFonts w:ascii="Calibri" w:eastAsia="Times New Roman" w:hAnsi="Calibri" w:cs="Calibri"/>
                <w:b/>
                <w:bCs/>
                <w:color w:val="000000"/>
                <w:sz w:val="20"/>
                <w:szCs w:val="20"/>
                <w:lang w:eastAsia="en-GB"/>
              </w:rPr>
              <w:t>]</w:t>
            </w:r>
          </w:p>
        </w:tc>
        <w:tc>
          <w:tcPr>
            <w:tcW w:w="9005"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22593E9B"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Signal detection per ionisation species</w:t>
            </w:r>
          </w:p>
        </w:tc>
      </w:tr>
      <w:tr w:rsidR="002F7BD6" w:rsidRPr="00A32102" w14:paraId="1007B54A" w14:textId="77777777" w:rsidTr="008D1A46">
        <w:trPr>
          <w:trHeight w:val="317"/>
        </w:trPr>
        <w:tc>
          <w:tcPr>
            <w:tcW w:w="26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315EA8"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Exposure time</w:t>
            </w:r>
          </w:p>
        </w:tc>
        <w:tc>
          <w:tcPr>
            <w:tcW w:w="23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094478"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Replicate</w:t>
            </w:r>
          </w:p>
        </w:tc>
        <w:tc>
          <w:tcPr>
            <w:tcW w:w="29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94B019"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 xml:space="preserve">[M + </w:t>
            </w:r>
            <w:proofErr w:type="gramStart"/>
            <w:r w:rsidRPr="008D1A46">
              <w:rPr>
                <w:rFonts w:ascii="Calibri" w:eastAsia="Times New Roman" w:hAnsi="Calibri" w:cs="Calibri"/>
                <w:color w:val="000000"/>
                <w:sz w:val="20"/>
                <w:szCs w:val="20"/>
                <w:lang w:eastAsia="en-GB"/>
              </w:rPr>
              <w:t>H]</w:t>
            </w:r>
            <w:r w:rsidRPr="008D1A46">
              <w:rPr>
                <w:rFonts w:ascii="Calibri" w:eastAsia="Times New Roman" w:hAnsi="Calibri" w:cs="Calibri"/>
                <w:color w:val="000000"/>
                <w:sz w:val="20"/>
                <w:szCs w:val="20"/>
                <w:vertAlign w:val="superscript"/>
                <w:lang w:eastAsia="en-GB"/>
              </w:rPr>
              <w:t>+</w:t>
            </w:r>
            <w:proofErr w:type="gramEnd"/>
          </w:p>
        </w:tc>
        <w:tc>
          <w:tcPr>
            <w:tcW w:w="302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347657"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 xml:space="preserve">[M + </w:t>
            </w:r>
            <w:proofErr w:type="gramStart"/>
            <w:r w:rsidRPr="008D1A46">
              <w:rPr>
                <w:rFonts w:ascii="Calibri" w:eastAsia="Times New Roman" w:hAnsi="Calibri" w:cs="Calibri"/>
                <w:color w:val="000000"/>
                <w:sz w:val="20"/>
                <w:szCs w:val="20"/>
                <w:lang w:eastAsia="en-GB"/>
              </w:rPr>
              <w:t>K]</w:t>
            </w:r>
            <w:r w:rsidRPr="008D1A46">
              <w:rPr>
                <w:rFonts w:ascii="Calibri" w:eastAsia="Times New Roman" w:hAnsi="Calibri" w:cs="Calibri"/>
                <w:color w:val="000000"/>
                <w:sz w:val="20"/>
                <w:szCs w:val="20"/>
                <w:vertAlign w:val="superscript"/>
                <w:lang w:eastAsia="en-GB"/>
              </w:rPr>
              <w:t>+</w:t>
            </w:r>
            <w:proofErr w:type="gramEnd"/>
          </w:p>
        </w:tc>
        <w:tc>
          <w:tcPr>
            <w:tcW w:w="302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ACB77B"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 xml:space="preserve">[M + </w:t>
            </w:r>
            <w:proofErr w:type="gramStart"/>
            <w:r w:rsidRPr="008D1A46">
              <w:rPr>
                <w:rFonts w:ascii="Calibri" w:eastAsia="Times New Roman" w:hAnsi="Calibri" w:cs="Calibri"/>
                <w:color w:val="000000"/>
                <w:sz w:val="20"/>
                <w:szCs w:val="20"/>
                <w:lang w:eastAsia="en-GB"/>
              </w:rPr>
              <w:t>Na]</w:t>
            </w:r>
            <w:r w:rsidRPr="008D1A46">
              <w:rPr>
                <w:rFonts w:ascii="Calibri" w:eastAsia="Times New Roman" w:hAnsi="Calibri" w:cs="Calibri"/>
                <w:color w:val="000000"/>
                <w:sz w:val="20"/>
                <w:szCs w:val="20"/>
                <w:vertAlign w:val="superscript"/>
                <w:lang w:eastAsia="en-GB"/>
              </w:rPr>
              <w:t>+</w:t>
            </w:r>
            <w:proofErr w:type="gramEnd"/>
          </w:p>
        </w:tc>
      </w:tr>
      <w:tr w:rsidR="002F7BD6" w:rsidRPr="00A32102" w14:paraId="0EA962FD" w14:textId="77777777" w:rsidTr="008D1A46">
        <w:trPr>
          <w:trHeight w:val="317"/>
        </w:trPr>
        <w:tc>
          <w:tcPr>
            <w:tcW w:w="2699" w:type="dxa"/>
            <w:vMerge w:val="restart"/>
            <w:tcBorders>
              <w:top w:val="single" w:sz="4" w:space="0" w:color="auto"/>
              <w:left w:val="single" w:sz="4" w:space="0" w:color="auto"/>
              <w:bottom w:val="nil"/>
              <w:right w:val="single" w:sz="4" w:space="0" w:color="auto"/>
            </w:tcBorders>
            <w:shd w:val="clear" w:color="auto" w:fill="auto"/>
            <w:noWrap/>
            <w:vAlign w:val="center"/>
            <w:hideMark/>
          </w:tcPr>
          <w:p w14:paraId="12C295ED"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T = 0 h</w:t>
            </w:r>
          </w:p>
        </w:tc>
        <w:tc>
          <w:tcPr>
            <w:tcW w:w="23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FE67DC"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1</w:t>
            </w:r>
          </w:p>
        </w:tc>
        <w:tc>
          <w:tcPr>
            <w:tcW w:w="2949"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33E336B1"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 ppm</w:t>
            </w:r>
          </w:p>
        </w:tc>
        <w:tc>
          <w:tcPr>
            <w:tcW w:w="302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EB600FD"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3027"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1750B7D7"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2 ppm</w:t>
            </w:r>
          </w:p>
        </w:tc>
      </w:tr>
      <w:tr w:rsidR="002F7BD6" w:rsidRPr="00A32102" w14:paraId="313C1562" w14:textId="77777777" w:rsidTr="008D1A46">
        <w:trPr>
          <w:trHeight w:val="317"/>
        </w:trPr>
        <w:tc>
          <w:tcPr>
            <w:tcW w:w="2699" w:type="dxa"/>
            <w:vMerge/>
            <w:tcBorders>
              <w:top w:val="nil"/>
              <w:left w:val="single" w:sz="4" w:space="0" w:color="auto"/>
              <w:bottom w:val="nil"/>
              <w:right w:val="single" w:sz="4" w:space="0" w:color="auto"/>
            </w:tcBorders>
            <w:vAlign w:val="center"/>
            <w:hideMark/>
          </w:tcPr>
          <w:p w14:paraId="13473A03"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p>
        </w:tc>
        <w:tc>
          <w:tcPr>
            <w:tcW w:w="23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893E1D"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2</w:t>
            </w:r>
          </w:p>
        </w:tc>
        <w:tc>
          <w:tcPr>
            <w:tcW w:w="2949"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62209AC7"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c>
          <w:tcPr>
            <w:tcW w:w="302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7DE9FA2"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3027"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529ECD70"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r>
      <w:tr w:rsidR="002F7BD6" w:rsidRPr="00A32102" w14:paraId="458CDBC3" w14:textId="77777777" w:rsidTr="008D1A46">
        <w:trPr>
          <w:trHeight w:val="317"/>
        </w:trPr>
        <w:tc>
          <w:tcPr>
            <w:tcW w:w="2699" w:type="dxa"/>
            <w:vMerge/>
            <w:tcBorders>
              <w:top w:val="nil"/>
              <w:left w:val="single" w:sz="4" w:space="0" w:color="auto"/>
              <w:bottom w:val="nil"/>
              <w:right w:val="single" w:sz="4" w:space="0" w:color="auto"/>
            </w:tcBorders>
            <w:vAlign w:val="center"/>
            <w:hideMark/>
          </w:tcPr>
          <w:p w14:paraId="690D2651"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p>
        </w:tc>
        <w:tc>
          <w:tcPr>
            <w:tcW w:w="23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83E9D6"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3</w:t>
            </w:r>
          </w:p>
        </w:tc>
        <w:tc>
          <w:tcPr>
            <w:tcW w:w="2949"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37AE8C9C"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c>
          <w:tcPr>
            <w:tcW w:w="302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E551CA8"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3027"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bottom"/>
            <w:hideMark/>
          </w:tcPr>
          <w:p w14:paraId="623926A8"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r>
      <w:tr w:rsidR="002F7BD6" w:rsidRPr="00A32102" w14:paraId="6AD9103B" w14:textId="77777777" w:rsidTr="008D1A46">
        <w:trPr>
          <w:trHeight w:val="317"/>
        </w:trPr>
        <w:tc>
          <w:tcPr>
            <w:tcW w:w="2699" w:type="dxa"/>
            <w:vMerge/>
            <w:tcBorders>
              <w:top w:val="nil"/>
              <w:left w:val="single" w:sz="4" w:space="0" w:color="auto"/>
              <w:bottom w:val="nil"/>
              <w:right w:val="single" w:sz="4" w:space="0" w:color="auto"/>
            </w:tcBorders>
            <w:vAlign w:val="center"/>
            <w:hideMark/>
          </w:tcPr>
          <w:p w14:paraId="47D7B4C9"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p>
        </w:tc>
        <w:tc>
          <w:tcPr>
            <w:tcW w:w="23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3F60E8"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4</w:t>
            </w:r>
          </w:p>
        </w:tc>
        <w:tc>
          <w:tcPr>
            <w:tcW w:w="2949"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4F756E9C"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c>
          <w:tcPr>
            <w:tcW w:w="302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72137B4"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3027"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0062D6DA"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r>
      <w:tr w:rsidR="002F7BD6" w:rsidRPr="00A32102" w14:paraId="20DB8241" w14:textId="77777777" w:rsidTr="008D1A46">
        <w:trPr>
          <w:trHeight w:val="317"/>
        </w:trPr>
        <w:tc>
          <w:tcPr>
            <w:tcW w:w="2699" w:type="dxa"/>
            <w:vMerge/>
            <w:tcBorders>
              <w:top w:val="nil"/>
              <w:left w:val="single" w:sz="4" w:space="0" w:color="auto"/>
              <w:bottom w:val="single" w:sz="4" w:space="0" w:color="auto"/>
              <w:right w:val="single" w:sz="4" w:space="0" w:color="auto"/>
            </w:tcBorders>
            <w:vAlign w:val="center"/>
            <w:hideMark/>
          </w:tcPr>
          <w:p w14:paraId="245099A1"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p>
        </w:tc>
        <w:tc>
          <w:tcPr>
            <w:tcW w:w="23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227075"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5</w:t>
            </w:r>
          </w:p>
        </w:tc>
        <w:tc>
          <w:tcPr>
            <w:tcW w:w="2949"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1B411079"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c>
          <w:tcPr>
            <w:tcW w:w="302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A21AEE0"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3027"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693E94B3"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r>
      <w:tr w:rsidR="002F7BD6" w:rsidRPr="00A32102" w14:paraId="431991C2" w14:textId="77777777" w:rsidTr="008D1A46">
        <w:trPr>
          <w:trHeight w:val="317"/>
        </w:trPr>
        <w:tc>
          <w:tcPr>
            <w:tcW w:w="2699" w:type="dxa"/>
            <w:vMerge w:val="restart"/>
            <w:tcBorders>
              <w:top w:val="single" w:sz="4" w:space="0" w:color="auto"/>
              <w:left w:val="single" w:sz="4" w:space="0" w:color="auto"/>
              <w:bottom w:val="nil"/>
              <w:right w:val="single" w:sz="4" w:space="0" w:color="auto"/>
            </w:tcBorders>
            <w:shd w:val="clear" w:color="auto" w:fill="auto"/>
            <w:noWrap/>
            <w:vAlign w:val="center"/>
            <w:hideMark/>
          </w:tcPr>
          <w:p w14:paraId="2020A852"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T = 24 h</w:t>
            </w:r>
          </w:p>
        </w:tc>
        <w:tc>
          <w:tcPr>
            <w:tcW w:w="23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E607D1"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1</w:t>
            </w:r>
          </w:p>
        </w:tc>
        <w:tc>
          <w:tcPr>
            <w:tcW w:w="2949"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56C68EFA"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c>
          <w:tcPr>
            <w:tcW w:w="3027"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1A67F38D"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c>
          <w:tcPr>
            <w:tcW w:w="3027"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20F71CD3"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r>
      <w:tr w:rsidR="002F7BD6" w:rsidRPr="00A32102" w14:paraId="16BC8597" w14:textId="77777777" w:rsidTr="008D1A46">
        <w:trPr>
          <w:trHeight w:val="317"/>
        </w:trPr>
        <w:tc>
          <w:tcPr>
            <w:tcW w:w="2699" w:type="dxa"/>
            <w:vMerge/>
            <w:tcBorders>
              <w:top w:val="nil"/>
              <w:left w:val="single" w:sz="4" w:space="0" w:color="auto"/>
              <w:bottom w:val="nil"/>
              <w:right w:val="single" w:sz="4" w:space="0" w:color="auto"/>
            </w:tcBorders>
            <w:vAlign w:val="center"/>
            <w:hideMark/>
          </w:tcPr>
          <w:p w14:paraId="46F9A7C7"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p>
        </w:tc>
        <w:tc>
          <w:tcPr>
            <w:tcW w:w="23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A65123"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2</w:t>
            </w:r>
          </w:p>
        </w:tc>
        <w:tc>
          <w:tcPr>
            <w:tcW w:w="2949"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bottom"/>
            <w:hideMark/>
          </w:tcPr>
          <w:p w14:paraId="71838F5E"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 ppm</w:t>
            </w:r>
          </w:p>
        </w:tc>
        <w:tc>
          <w:tcPr>
            <w:tcW w:w="302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F1FF977"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3027"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68B22EDB"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5 ppm</w:t>
            </w:r>
          </w:p>
        </w:tc>
      </w:tr>
      <w:tr w:rsidR="002F7BD6" w:rsidRPr="00A32102" w14:paraId="7BC65FD9" w14:textId="77777777" w:rsidTr="008D1A46">
        <w:trPr>
          <w:trHeight w:val="317"/>
        </w:trPr>
        <w:tc>
          <w:tcPr>
            <w:tcW w:w="2699" w:type="dxa"/>
            <w:vMerge/>
            <w:tcBorders>
              <w:top w:val="nil"/>
              <w:left w:val="single" w:sz="4" w:space="0" w:color="auto"/>
              <w:bottom w:val="nil"/>
              <w:right w:val="single" w:sz="4" w:space="0" w:color="auto"/>
            </w:tcBorders>
            <w:vAlign w:val="center"/>
            <w:hideMark/>
          </w:tcPr>
          <w:p w14:paraId="595DB943"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p>
        </w:tc>
        <w:tc>
          <w:tcPr>
            <w:tcW w:w="23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991D26"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3</w:t>
            </w:r>
          </w:p>
        </w:tc>
        <w:tc>
          <w:tcPr>
            <w:tcW w:w="2949"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3C002487"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c>
          <w:tcPr>
            <w:tcW w:w="3027"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6C863445"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2 ppm</w:t>
            </w:r>
          </w:p>
        </w:tc>
        <w:tc>
          <w:tcPr>
            <w:tcW w:w="3027"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7390241D"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r>
      <w:tr w:rsidR="002F7BD6" w:rsidRPr="00A32102" w14:paraId="31D71649" w14:textId="77777777" w:rsidTr="008D1A46">
        <w:trPr>
          <w:trHeight w:val="317"/>
        </w:trPr>
        <w:tc>
          <w:tcPr>
            <w:tcW w:w="2699" w:type="dxa"/>
            <w:vMerge/>
            <w:tcBorders>
              <w:top w:val="nil"/>
              <w:left w:val="single" w:sz="4" w:space="0" w:color="auto"/>
              <w:bottom w:val="nil"/>
              <w:right w:val="single" w:sz="4" w:space="0" w:color="auto"/>
            </w:tcBorders>
            <w:vAlign w:val="center"/>
            <w:hideMark/>
          </w:tcPr>
          <w:p w14:paraId="0457F6A8"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p>
        </w:tc>
        <w:tc>
          <w:tcPr>
            <w:tcW w:w="23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9E3105"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4</w:t>
            </w:r>
          </w:p>
        </w:tc>
        <w:tc>
          <w:tcPr>
            <w:tcW w:w="2949"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bottom"/>
            <w:hideMark/>
          </w:tcPr>
          <w:p w14:paraId="78CB6A2D"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c>
          <w:tcPr>
            <w:tcW w:w="302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EB526A0"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302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6979FB7"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2F7BD6" w:rsidRPr="00A32102" w14:paraId="1E056BFA" w14:textId="77777777" w:rsidTr="008D1A46">
        <w:trPr>
          <w:trHeight w:val="317"/>
        </w:trPr>
        <w:tc>
          <w:tcPr>
            <w:tcW w:w="2699" w:type="dxa"/>
            <w:vMerge/>
            <w:tcBorders>
              <w:top w:val="nil"/>
              <w:left w:val="single" w:sz="4" w:space="0" w:color="auto"/>
              <w:bottom w:val="single" w:sz="4" w:space="0" w:color="auto"/>
              <w:right w:val="single" w:sz="4" w:space="0" w:color="auto"/>
            </w:tcBorders>
            <w:vAlign w:val="center"/>
            <w:hideMark/>
          </w:tcPr>
          <w:p w14:paraId="237EAA17"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p>
        </w:tc>
        <w:tc>
          <w:tcPr>
            <w:tcW w:w="23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FF757"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5</w:t>
            </w:r>
          </w:p>
        </w:tc>
        <w:tc>
          <w:tcPr>
            <w:tcW w:w="2949"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bottom"/>
            <w:hideMark/>
          </w:tcPr>
          <w:p w14:paraId="0FD0AD49"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c>
          <w:tcPr>
            <w:tcW w:w="302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394737A"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302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11F04BD"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2F7BD6" w:rsidRPr="00A32102" w14:paraId="3F408383" w14:textId="77777777" w:rsidTr="008D1A46">
        <w:trPr>
          <w:trHeight w:val="317"/>
        </w:trPr>
        <w:tc>
          <w:tcPr>
            <w:tcW w:w="269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10C1AD4"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T = 7 day</w:t>
            </w:r>
          </w:p>
        </w:tc>
        <w:tc>
          <w:tcPr>
            <w:tcW w:w="23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6E2785"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1</w:t>
            </w:r>
          </w:p>
        </w:tc>
        <w:tc>
          <w:tcPr>
            <w:tcW w:w="2949"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bottom"/>
            <w:hideMark/>
          </w:tcPr>
          <w:p w14:paraId="14EEFC13"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c>
          <w:tcPr>
            <w:tcW w:w="3027"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2F4927D1"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c>
          <w:tcPr>
            <w:tcW w:w="3027"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24893845"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r>
      <w:tr w:rsidR="002F7BD6" w:rsidRPr="00A32102" w14:paraId="2B0EDBC8" w14:textId="77777777" w:rsidTr="008D1A46">
        <w:trPr>
          <w:trHeight w:val="317"/>
        </w:trPr>
        <w:tc>
          <w:tcPr>
            <w:tcW w:w="2699" w:type="dxa"/>
            <w:vMerge/>
            <w:tcBorders>
              <w:top w:val="nil"/>
              <w:left w:val="single" w:sz="4" w:space="0" w:color="auto"/>
              <w:bottom w:val="single" w:sz="4" w:space="0" w:color="000000"/>
              <w:right w:val="single" w:sz="4" w:space="0" w:color="auto"/>
            </w:tcBorders>
            <w:vAlign w:val="center"/>
            <w:hideMark/>
          </w:tcPr>
          <w:p w14:paraId="29020744"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p>
        </w:tc>
        <w:tc>
          <w:tcPr>
            <w:tcW w:w="23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DD8AE7"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2</w:t>
            </w:r>
          </w:p>
        </w:tc>
        <w:tc>
          <w:tcPr>
            <w:tcW w:w="2949"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bottom"/>
            <w:hideMark/>
          </w:tcPr>
          <w:p w14:paraId="47269988"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c>
          <w:tcPr>
            <w:tcW w:w="3027"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2EDCD98A"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0.5 ppm</w:t>
            </w:r>
          </w:p>
        </w:tc>
        <w:tc>
          <w:tcPr>
            <w:tcW w:w="3027"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69924285"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r>
      <w:tr w:rsidR="002F7BD6" w:rsidRPr="00A32102" w14:paraId="7C17ED11" w14:textId="77777777" w:rsidTr="008D1A46">
        <w:trPr>
          <w:trHeight w:val="317"/>
        </w:trPr>
        <w:tc>
          <w:tcPr>
            <w:tcW w:w="2699" w:type="dxa"/>
            <w:vMerge/>
            <w:tcBorders>
              <w:top w:val="nil"/>
              <w:left w:val="single" w:sz="4" w:space="0" w:color="auto"/>
              <w:bottom w:val="single" w:sz="4" w:space="0" w:color="000000"/>
              <w:right w:val="single" w:sz="4" w:space="0" w:color="auto"/>
            </w:tcBorders>
            <w:vAlign w:val="center"/>
            <w:hideMark/>
          </w:tcPr>
          <w:p w14:paraId="74125DF9"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p>
        </w:tc>
        <w:tc>
          <w:tcPr>
            <w:tcW w:w="23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ABFCE2"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3</w:t>
            </w:r>
          </w:p>
        </w:tc>
        <w:tc>
          <w:tcPr>
            <w:tcW w:w="2949"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bottom"/>
            <w:hideMark/>
          </w:tcPr>
          <w:p w14:paraId="04116BCE"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c>
          <w:tcPr>
            <w:tcW w:w="3027"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2B61817F"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0.5 ppm</w:t>
            </w:r>
          </w:p>
        </w:tc>
        <w:tc>
          <w:tcPr>
            <w:tcW w:w="3027"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56B1BFCD"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r>
      <w:tr w:rsidR="002F7BD6" w:rsidRPr="00A32102" w14:paraId="11207793" w14:textId="77777777" w:rsidTr="008D1A46">
        <w:trPr>
          <w:trHeight w:val="317"/>
        </w:trPr>
        <w:tc>
          <w:tcPr>
            <w:tcW w:w="2699" w:type="dxa"/>
            <w:vMerge/>
            <w:tcBorders>
              <w:top w:val="nil"/>
              <w:left w:val="single" w:sz="4" w:space="0" w:color="auto"/>
              <w:bottom w:val="single" w:sz="4" w:space="0" w:color="000000"/>
              <w:right w:val="single" w:sz="4" w:space="0" w:color="auto"/>
            </w:tcBorders>
            <w:vAlign w:val="center"/>
            <w:hideMark/>
          </w:tcPr>
          <w:p w14:paraId="3CEE9DF6"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p>
        </w:tc>
        <w:tc>
          <w:tcPr>
            <w:tcW w:w="23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2EB8B7"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4</w:t>
            </w:r>
          </w:p>
        </w:tc>
        <w:tc>
          <w:tcPr>
            <w:tcW w:w="2949"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bottom"/>
            <w:hideMark/>
          </w:tcPr>
          <w:p w14:paraId="00710FDD"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c>
          <w:tcPr>
            <w:tcW w:w="3027"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0C7A3A6D"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c>
          <w:tcPr>
            <w:tcW w:w="3027"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4820105C"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r>
      <w:tr w:rsidR="002F7BD6" w:rsidRPr="00A32102" w14:paraId="44D00420" w14:textId="77777777" w:rsidTr="008D1A46">
        <w:trPr>
          <w:trHeight w:val="317"/>
        </w:trPr>
        <w:tc>
          <w:tcPr>
            <w:tcW w:w="2699" w:type="dxa"/>
            <w:vMerge/>
            <w:tcBorders>
              <w:top w:val="nil"/>
              <w:left w:val="single" w:sz="4" w:space="0" w:color="auto"/>
              <w:bottom w:val="single" w:sz="4" w:space="0" w:color="000000"/>
              <w:right w:val="single" w:sz="4" w:space="0" w:color="auto"/>
            </w:tcBorders>
            <w:vAlign w:val="center"/>
            <w:hideMark/>
          </w:tcPr>
          <w:p w14:paraId="2597EB9D"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p>
        </w:tc>
        <w:tc>
          <w:tcPr>
            <w:tcW w:w="23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36BC21"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5</w:t>
            </w:r>
          </w:p>
        </w:tc>
        <w:tc>
          <w:tcPr>
            <w:tcW w:w="2949"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bottom"/>
            <w:hideMark/>
          </w:tcPr>
          <w:p w14:paraId="5EDC0C83"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 ppm</w:t>
            </w:r>
          </w:p>
        </w:tc>
        <w:tc>
          <w:tcPr>
            <w:tcW w:w="3027"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3AD8E537"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c>
          <w:tcPr>
            <w:tcW w:w="3027"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2DDE50D7"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 ppm</w:t>
            </w:r>
          </w:p>
        </w:tc>
      </w:tr>
    </w:tbl>
    <w:p w14:paraId="7B3B060E" w14:textId="05A166E0" w:rsidR="002F7BD6" w:rsidRPr="009A00CF" w:rsidRDefault="002F7BD6" w:rsidP="002F7BD6">
      <w:pPr>
        <w:pStyle w:val="Caption"/>
        <w:keepNext/>
        <w:rPr>
          <w:sz w:val="20"/>
          <w:szCs w:val="20"/>
        </w:rPr>
      </w:pPr>
      <w:bookmarkStart w:id="157" w:name="_Toc59633316"/>
      <w:bookmarkStart w:id="158" w:name="_Toc59633668"/>
      <w:r w:rsidRPr="009A00CF">
        <w:rPr>
          <w:sz w:val="20"/>
          <w:szCs w:val="20"/>
        </w:rPr>
        <w:t>Table</w:t>
      </w:r>
      <w:r w:rsidR="00BA18EB" w:rsidRPr="009A00CF">
        <w:rPr>
          <w:sz w:val="20"/>
          <w:szCs w:val="20"/>
        </w:rPr>
        <w:t xml:space="preserve"> 4.6</w:t>
      </w:r>
      <w:r w:rsidRPr="009A00CF">
        <w:rPr>
          <w:sz w:val="20"/>
          <w:szCs w:val="20"/>
        </w:rPr>
        <w:t>: Summary of the detected signals corresponding with the theoretical m/z value of metronidazole ionizing in its protonated [M+</w:t>
      </w:r>
      <w:proofErr w:type="gramStart"/>
      <w:r w:rsidRPr="009A00CF">
        <w:rPr>
          <w:sz w:val="20"/>
          <w:szCs w:val="20"/>
        </w:rPr>
        <w:t>H]</w:t>
      </w:r>
      <w:r w:rsidRPr="009A00CF">
        <w:rPr>
          <w:sz w:val="20"/>
          <w:szCs w:val="20"/>
          <w:vertAlign w:val="superscript"/>
        </w:rPr>
        <w:t>+</w:t>
      </w:r>
      <w:proofErr w:type="gramEnd"/>
      <w:r w:rsidRPr="009A00CF">
        <w:rPr>
          <w:sz w:val="20"/>
          <w:szCs w:val="20"/>
        </w:rPr>
        <w:t>, potassiated</w:t>
      </w:r>
      <w:r w:rsidRPr="009A00CF">
        <w:rPr>
          <w:noProof/>
          <w:sz w:val="20"/>
          <w:szCs w:val="20"/>
        </w:rPr>
        <w:t xml:space="preserve"> [M+K]</w:t>
      </w:r>
      <w:r w:rsidRPr="009A00CF">
        <w:rPr>
          <w:noProof/>
          <w:sz w:val="20"/>
          <w:szCs w:val="20"/>
          <w:vertAlign w:val="superscript"/>
        </w:rPr>
        <w:t>+</w:t>
      </w:r>
      <w:r w:rsidRPr="009A00CF">
        <w:rPr>
          <w:noProof/>
          <w:sz w:val="20"/>
          <w:szCs w:val="20"/>
        </w:rPr>
        <w:t xml:space="preserve"> and sodiated [M+Na]</w:t>
      </w:r>
      <w:r w:rsidRPr="009A00CF">
        <w:rPr>
          <w:noProof/>
          <w:sz w:val="20"/>
          <w:szCs w:val="20"/>
          <w:vertAlign w:val="superscript"/>
        </w:rPr>
        <w:t>+</w:t>
      </w:r>
      <w:r w:rsidRPr="009A00CF">
        <w:rPr>
          <w:noProof/>
          <w:sz w:val="20"/>
          <w:szCs w:val="20"/>
        </w:rPr>
        <w:t xml:space="preserve"> forms, in the mass spectra of cell contents sampled at 0 h, 24 h and 7 day time points. Mass accuracies are quoted for each detected signal. Intensity of detected signals relative to background signal is indicated by cell </w:t>
      </w:r>
      <w:r w:rsidR="00387CFB">
        <w:rPr>
          <w:noProof/>
          <w:sz w:val="20"/>
          <w:szCs w:val="20"/>
        </w:rPr>
        <w:t>shading</w:t>
      </w:r>
      <w:r w:rsidRPr="009A00CF">
        <w:rPr>
          <w:noProof/>
          <w:sz w:val="20"/>
          <w:szCs w:val="20"/>
        </w:rPr>
        <w:t>.</w:t>
      </w:r>
      <w:bookmarkEnd w:id="157"/>
      <w:bookmarkEnd w:id="158"/>
    </w:p>
    <w:p w14:paraId="22643D66" w14:textId="77777777" w:rsidR="002F7BD6" w:rsidRPr="009A00CF" w:rsidRDefault="002F7BD6" w:rsidP="002F7BD6"/>
    <w:tbl>
      <w:tblPr>
        <w:tblpPr w:leftFromText="180" w:rightFromText="180" w:vertAnchor="text" w:horzAnchor="margin" w:tblpXSpec="right" w:tblpY="-134"/>
        <w:tblW w:w="69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3"/>
        <w:gridCol w:w="6489"/>
      </w:tblGrid>
      <w:tr w:rsidR="002F7BD6" w:rsidRPr="00A32102" w14:paraId="251C6E48" w14:textId="77777777" w:rsidTr="00A305AE">
        <w:trPr>
          <w:trHeight w:val="261"/>
        </w:trPr>
        <w:tc>
          <w:tcPr>
            <w:tcW w:w="6932" w:type="dxa"/>
            <w:gridSpan w:val="2"/>
            <w:shd w:val="clear" w:color="auto" w:fill="auto"/>
            <w:noWrap/>
            <w:vAlign w:val="bottom"/>
          </w:tcPr>
          <w:p w14:paraId="7A9444B3" w14:textId="77777777" w:rsidR="002F7BD6" w:rsidRPr="008D1A46" w:rsidRDefault="002F7BD6" w:rsidP="00A305AE">
            <w:pPr>
              <w:spacing w:after="0" w:line="240" w:lineRule="auto"/>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Key:</w:t>
            </w:r>
          </w:p>
        </w:tc>
      </w:tr>
      <w:tr w:rsidR="002F7BD6" w:rsidRPr="00A32102" w14:paraId="254B7804" w14:textId="77777777" w:rsidTr="008D1A46">
        <w:trPr>
          <w:trHeight w:val="261"/>
        </w:trPr>
        <w:tc>
          <w:tcPr>
            <w:tcW w:w="443" w:type="dxa"/>
            <w:tcBorders>
              <w:bottom w:val="single" w:sz="4" w:space="0" w:color="auto"/>
            </w:tcBorders>
            <w:shd w:val="thinDiagCross" w:color="3B3838" w:themeColor="background2" w:themeShade="40" w:fill="auto"/>
            <w:noWrap/>
            <w:vAlign w:val="bottom"/>
            <w:hideMark/>
          </w:tcPr>
          <w:p w14:paraId="4EBF7F52" w14:textId="77777777" w:rsidR="002F7BD6" w:rsidRPr="008D1A46" w:rsidRDefault="002F7BD6" w:rsidP="00A305AE">
            <w:pPr>
              <w:spacing w:after="0" w:line="240" w:lineRule="auto"/>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 </w:t>
            </w:r>
          </w:p>
        </w:tc>
        <w:tc>
          <w:tcPr>
            <w:tcW w:w="6489" w:type="dxa"/>
            <w:shd w:val="clear" w:color="auto" w:fill="auto"/>
            <w:noWrap/>
            <w:vAlign w:val="bottom"/>
            <w:hideMark/>
          </w:tcPr>
          <w:p w14:paraId="23844B5A" w14:textId="77777777" w:rsidR="002F7BD6" w:rsidRPr="008D1A46" w:rsidRDefault="002F7BD6" w:rsidP="00A305AE">
            <w:pPr>
              <w:spacing w:after="0" w:line="240" w:lineRule="auto"/>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lt; 1 ppm and above background intensity</w:t>
            </w:r>
          </w:p>
        </w:tc>
      </w:tr>
      <w:tr w:rsidR="002F7BD6" w:rsidRPr="00A32102" w14:paraId="35F1BF63" w14:textId="77777777" w:rsidTr="008D1A46">
        <w:trPr>
          <w:trHeight w:val="261"/>
        </w:trPr>
        <w:tc>
          <w:tcPr>
            <w:tcW w:w="443" w:type="dxa"/>
            <w:shd w:val="thinDiagStripe" w:color="AEAAAA" w:themeColor="background2" w:themeShade="BF" w:fill="auto"/>
            <w:noWrap/>
            <w:vAlign w:val="bottom"/>
            <w:hideMark/>
          </w:tcPr>
          <w:p w14:paraId="5B47ED65" w14:textId="77777777" w:rsidR="002F7BD6" w:rsidRPr="008D1A46" w:rsidRDefault="002F7BD6" w:rsidP="00A305AE">
            <w:pPr>
              <w:spacing w:after="0" w:line="240" w:lineRule="auto"/>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 </w:t>
            </w:r>
          </w:p>
        </w:tc>
        <w:tc>
          <w:tcPr>
            <w:tcW w:w="6489" w:type="dxa"/>
            <w:shd w:val="clear" w:color="auto" w:fill="auto"/>
            <w:noWrap/>
            <w:vAlign w:val="bottom"/>
            <w:hideMark/>
          </w:tcPr>
          <w:p w14:paraId="716B2184" w14:textId="77777777" w:rsidR="002F7BD6" w:rsidRPr="008D1A46" w:rsidRDefault="002F7BD6" w:rsidP="00A305AE">
            <w:pPr>
              <w:spacing w:after="0" w:line="240" w:lineRule="auto"/>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Mass accuracy &gt; 1, &lt; 3 ppm and above background intensity</w:t>
            </w:r>
          </w:p>
        </w:tc>
      </w:tr>
      <w:tr w:rsidR="002F7BD6" w:rsidRPr="00A32102" w14:paraId="047E098E" w14:textId="77777777" w:rsidTr="008D1A46">
        <w:trPr>
          <w:trHeight w:val="261"/>
        </w:trPr>
        <w:tc>
          <w:tcPr>
            <w:tcW w:w="443" w:type="dxa"/>
            <w:shd w:val="thinHorzStripe" w:color="AEAAAA" w:themeColor="background2" w:themeShade="BF" w:fill="auto"/>
            <w:noWrap/>
            <w:vAlign w:val="bottom"/>
            <w:hideMark/>
          </w:tcPr>
          <w:p w14:paraId="16480B50" w14:textId="77777777" w:rsidR="002F7BD6" w:rsidRPr="008D1A46" w:rsidRDefault="002F7BD6" w:rsidP="00A305AE">
            <w:pPr>
              <w:spacing w:after="0" w:line="240" w:lineRule="auto"/>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 </w:t>
            </w:r>
          </w:p>
        </w:tc>
        <w:tc>
          <w:tcPr>
            <w:tcW w:w="6489" w:type="dxa"/>
            <w:shd w:val="clear" w:color="auto" w:fill="auto"/>
            <w:noWrap/>
            <w:vAlign w:val="bottom"/>
            <w:hideMark/>
          </w:tcPr>
          <w:p w14:paraId="64E6C770" w14:textId="77777777" w:rsidR="002F7BD6" w:rsidRPr="008D1A46" w:rsidRDefault="002F7BD6" w:rsidP="00A305AE">
            <w:pPr>
              <w:spacing w:after="0" w:line="240" w:lineRule="auto"/>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Signal below background intensity</w:t>
            </w:r>
          </w:p>
        </w:tc>
      </w:tr>
      <w:tr w:rsidR="002F7BD6" w:rsidRPr="00A32102" w14:paraId="39F68326" w14:textId="77777777" w:rsidTr="008D1A46">
        <w:trPr>
          <w:trHeight w:val="261"/>
        </w:trPr>
        <w:tc>
          <w:tcPr>
            <w:tcW w:w="443" w:type="dxa"/>
            <w:shd w:val="clear" w:color="auto" w:fill="FFFFFF" w:themeFill="background1"/>
            <w:noWrap/>
            <w:vAlign w:val="bottom"/>
            <w:hideMark/>
          </w:tcPr>
          <w:p w14:paraId="72413558" w14:textId="77777777" w:rsidR="002F7BD6" w:rsidRPr="008D1A46" w:rsidRDefault="002F7BD6" w:rsidP="00A305AE">
            <w:pPr>
              <w:spacing w:after="0" w:line="240" w:lineRule="auto"/>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 </w:t>
            </w:r>
          </w:p>
        </w:tc>
        <w:tc>
          <w:tcPr>
            <w:tcW w:w="6489" w:type="dxa"/>
            <w:shd w:val="clear" w:color="auto" w:fill="auto"/>
            <w:noWrap/>
            <w:vAlign w:val="bottom"/>
            <w:hideMark/>
          </w:tcPr>
          <w:p w14:paraId="4AA869FA" w14:textId="77777777" w:rsidR="002F7BD6" w:rsidRPr="008D1A46" w:rsidRDefault="002F7BD6" w:rsidP="00A305AE">
            <w:pPr>
              <w:spacing w:after="0" w:line="240" w:lineRule="auto"/>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No signal detected (or mass accuracy &gt; 3 ppm)</w:t>
            </w:r>
          </w:p>
        </w:tc>
      </w:tr>
      <w:tr w:rsidR="002F7BD6" w:rsidRPr="00A32102" w14:paraId="3BDCF466" w14:textId="77777777" w:rsidTr="008D1A46">
        <w:trPr>
          <w:trHeight w:val="261"/>
        </w:trPr>
        <w:tc>
          <w:tcPr>
            <w:tcW w:w="443" w:type="dxa"/>
            <w:shd w:val="clear" w:color="auto" w:fill="000000" w:themeFill="text1"/>
            <w:noWrap/>
            <w:vAlign w:val="bottom"/>
            <w:hideMark/>
          </w:tcPr>
          <w:p w14:paraId="41120ECA" w14:textId="77777777" w:rsidR="002F7BD6" w:rsidRPr="008D1A46" w:rsidRDefault="002F7BD6" w:rsidP="00A305AE">
            <w:pPr>
              <w:spacing w:after="0" w:line="240" w:lineRule="auto"/>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 </w:t>
            </w:r>
          </w:p>
        </w:tc>
        <w:tc>
          <w:tcPr>
            <w:tcW w:w="6489" w:type="dxa"/>
            <w:shd w:val="clear" w:color="auto" w:fill="auto"/>
            <w:noWrap/>
            <w:vAlign w:val="bottom"/>
            <w:hideMark/>
          </w:tcPr>
          <w:p w14:paraId="6CCE27E2" w14:textId="77777777" w:rsidR="002F7BD6" w:rsidRPr="008D1A46" w:rsidRDefault="002F7BD6" w:rsidP="00A305AE">
            <w:pPr>
              <w:spacing w:after="0" w:line="240" w:lineRule="auto"/>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No data</w:t>
            </w:r>
          </w:p>
        </w:tc>
      </w:tr>
    </w:tbl>
    <w:p w14:paraId="2698CB17" w14:textId="77777777" w:rsidR="002F7BD6" w:rsidRPr="009A00CF" w:rsidRDefault="002F7BD6" w:rsidP="002F7BD6">
      <w:pPr>
        <w:tabs>
          <w:tab w:val="center" w:pos="4513"/>
        </w:tabs>
        <w:sectPr w:rsidR="002F7BD6" w:rsidRPr="009A00CF" w:rsidSect="00A305AE">
          <w:pgSz w:w="16838" w:h="11906" w:orient="landscape"/>
          <w:pgMar w:top="1440" w:right="1440" w:bottom="1440" w:left="1440" w:header="708" w:footer="708" w:gutter="0"/>
          <w:cols w:space="708"/>
          <w:docGrid w:linePitch="360"/>
        </w:sectPr>
      </w:pPr>
    </w:p>
    <w:p w14:paraId="40EBACD4" w14:textId="5BC694FA" w:rsidR="00DC44AB" w:rsidRDefault="00DC44AB" w:rsidP="00DC44AB">
      <w:pPr>
        <w:pStyle w:val="Caption"/>
        <w:keepNext/>
      </w:pPr>
      <w:r>
        <w:lastRenderedPageBreak/>
        <w:t xml:space="preserve">Table </w:t>
      </w:r>
      <w:proofErr w:type="gramStart"/>
      <w:r>
        <w:t>4.6a  Summary</w:t>
      </w:r>
      <w:proofErr w:type="gramEnd"/>
      <w:r>
        <w:t xml:space="preserve"> of the detected signals corresponding in m/z with metronidazole, </w:t>
      </w:r>
      <w:r w:rsidRPr="009A00CF">
        <w:rPr>
          <w:sz w:val="20"/>
          <w:szCs w:val="20"/>
        </w:rPr>
        <w:t>ionizing in its protonated [M+H]</w:t>
      </w:r>
      <w:r w:rsidRPr="009A00CF">
        <w:rPr>
          <w:sz w:val="20"/>
          <w:szCs w:val="20"/>
          <w:vertAlign w:val="superscript"/>
        </w:rPr>
        <w:t>+</w:t>
      </w:r>
      <w:r w:rsidRPr="009A00CF">
        <w:rPr>
          <w:sz w:val="20"/>
          <w:szCs w:val="20"/>
        </w:rPr>
        <w:t>, potassiated</w:t>
      </w:r>
      <w:r w:rsidRPr="009A00CF">
        <w:rPr>
          <w:noProof/>
          <w:sz w:val="20"/>
          <w:szCs w:val="20"/>
        </w:rPr>
        <w:t xml:space="preserve"> [M+K]</w:t>
      </w:r>
      <w:r w:rsidRPr="009A00CF">
        <w:rPr>
          <w:noProof/>
          <w:sz w:val="20"/>
          <w:szCs w:val="20"/>
          <w:vertAlign w:val="superscript"/>
        </w:rPr>
        <w:t>+</w:t>
      </w:r>
      <w:r w:rsidRPr="009A00CF">
        <w:rPr>
          <w:noProof/>
          <w:sz w:val="20"/>
          <w:szCs w:val="20"/>
        </w:rPr>
        <w:t xml:space="preserve"> and sodiated [M+Na]</w:t>
      </w:r>
      <w:r w:rsidRPr="009A00CF">
        <w:rPr>
          <w:noProof/>
          <w:sz w:val="20"/>
          <w:szCs w:val="20"/>
          <w:vertAlign w:val="superscript"/>
        </w:rPr>
        <w:t>+</w:t>
      </w:r>
      <w:r w:rsidRPr="009A00CF">
        <w:rPr>
          <w:noProof/>
          <w:sz w:val="20"/>
          <w:szCs w:val="20"/>
        </w:rPr>
        <w:t xml:space="preserve"> forms, in the mass spectra </w:t>
      </w:r>
      <w:r>
        <w:t>in holding solutions</w:t>
      </w:r>
      <w:r w:rsidRPr="009A00CF">
        <w:rPr>
          <w:noProof/>
          <w:sz w:val="20"/>
          <w:szCs w:val="20"/>
        </w:rPr>
        <w:t xml:space="preserve"> sampled at 0 h, 24 h and 7 day time points. </w:t>
      </w:r>
      <w:r>
        <w:rPr>
          <w:noProof/>
          <w:sz w:val="20"/>
          <w:szCs w:val="20"/>
        </w:rPr>
        <w:t>Relative intensities (counts) and mass</w:t>
      </w:r>
      <w:r w:rsidRPr="009A00CF">
        <w:rPr>
          <w:noProof/>
          <w:sz w:val="20"/>
          <w:szCs w:val="20"/>
        </w:rPr>
        <w:t xml:space="preserve"> accuracies </w:t>
      </w:r>
      <w:r>
        <w:rPr>
          <w:noProof/>
          <w:sz w:val="20"/>
          <w:szCs w:val="20"/>
        </w:rPr>
        <w:t xml:space="preserve">(ppm) </w:t>
      </w:r>
      <w:r w:rsidRPr="009A00CF">
        <w:rPr>
          <w:noProof/>
          <w:sz w:val="20"/>
          <w:szCs w:val="20"/>
        </w:rPr>
        <w:t>are quoted for each detected signal</w:t>
      </w:r>
      <w:r>
        <w:rPr>
          <w:noProof/>
          <w:sz w:val="20"/>
          <w:szCs w:val="20"/>
        </w:rPr>
        <w:t>.</w:t>
      </w:r>
      <w:r w:rsidR="006972B3">
        <w:rPr>
          <w:noProof/>
          <w:sz w:val="20"/>
          <w:szCs w:val="20"/>
        </w:rPr>
        <w:t xml:space="preserve"> ND = not detected.</w:t>
      </w:r>
    </w:p>
    <w:tbl>
      <w:tblPr>
        <w:tblStyle w:val="TableGrid"/>
        <w:tblpPr w:leftFromText="180" w:rightFromText="180" w:vertAnchor="page" w:horzAnchor="margin" w:tblpY="2581"/>
        <w:tblW w:w="9685" w:type="dxa"/>
        <w:tblLook w:val="04A0" w:firstRow="1" w:lastRow="0" w:firstColumn="1" w:lastColumn="0" w:noHBand="0" w:noVBand="1"/>
      </w:tblPr>
      <w:tblGrid>
        <w:gridCol w:w="1520"/>
        <w:gridCol w:w="1519"/>
        <w:gridCol w:w="1126"/>
        <w:gridCol w:w="1131"/>
        <w:gridCol w:w="1122"/>
        <w:gridCol w:w="1130"/>
        <w:gridCol w:w="1064"/>
        <w:gridCol w:w="1073"/>
      </w:tblGrid>
      <w:tr w:rsidR="00BF37BC" w:rsidRPr="0024298E" w14:paraId="660F7FDC" w14:textId="77777777" w:rsidTr="008D1A46">
        <w:trPr>
          <w:trHeight w:val="283"/>
        </w:trPr>
        <w:tc>
          <w:tcPr>
            <w:tcW w:w="3039" w:type="dxa"/>
            <w:gridSpan w:val="2"/>
            <w:vMerge w:val="restart"/>
          </w:tcPr>
          <w:p w14:paraId="5D0FE5AD" w14:textId="77777777" w:rsidR="00BF37BC" w:rsidRPr="00506C9D" w:rsidRDefault="00BF37BC" w:rsidP="00DC44AB">
            <w:pPr>
              <w:jc w:val="center"/>
              <w:rPr>
                <w:rFonts w:cstheme="minorHAnsi"/>
                <w:b/>
                <w:bCs/>
              </w:rPr>
            </w:pPr>
            <w:r w:rsidRPr="00506C9D">
              <w:rPr>
                <w:rFonts w:cstheme="minorHAnsi"/>
                <w:b/>
                <w:bCs/>
              </w:rPr>
              <w:t>Metronidazole</w:t>
            </w:r>
          </w:p>
        </w:tc>
        <w:tc>
          <w:tcPr>
            <w:tcW w:w="6646" w:type="dxa"/>
            <w:gridSpan w:val="6"/>
          </w:tcPr>
          <w:p w14:paraId="45EB119D" w14:textId="77777777" w:rsidR="00BF37BC" w:rsidRPr="008D1A46" w:rsidRDefault="00BF37BC" w:rsidP="00DC44AB">
            <w:pPr>
              <w:jc w:val="center"/>
              <w:rPr>
                <w:rFonts w:cstheme="minorHAnsi"/>
                <w:b/>
                <w:bCs/>
              </w:rPr>
            </w:pPr>
            <w:r w:rsidRPr="008D1A46">
              <w:rPr>
                <w:rFonts w:cstheme="minorHAnsi"/>
                <w:b/>
                <w:bCs/>
              </w:rPr>
              <w:t>Target analyte with cationised molecules</w:t>
            </w:r>
          </w:p>
        </w:tc>
      </w:tr>
      <w:tr w:rsidR="00BF37BC" w:rsidRPr="0024298E" w14:paraId="0E0CC1AA" w14:textId="77777777" w:rsidTr="008D1A46">
        <w:trPr>
          <w:trHeight w:val="283"/>
        </w:trPr>
        <w:tc>
          <w:tcPr>
            <w:tcW w:w="3039" w:type="dxa"/>
            <w:gridSpan w:val="2"/>
            <w:vMerge/>
          </w:tcPr>
          <w:p w14:paraId="7BA9143A" w14:textId="77777777" w:rsidR="00BF37BC" w:rsidRPr="008D1A46" w:rsidRDefault="00BF37BC" w:rsidP="00DC44AB">
            <w:pPr>
              <w:jc w:val="center"/>
              <w:rPr>
                <w:rFonts w:cstheme="minorHAnsi"/>
                <w:b/>
                <w:bCs/>
              </w:rPr>
            </w:pPr>
          </w:p>
        </w:tc>
        <w:tc>
          <w:tcPr>
            <w:tcW w:w="2257" w:type="dxa"/>
            <w:gridSpan w:val="2"/>
          </w:tcPr>
          <w:p w14:paraId="2079F832" w14:textId="77777777" w:rsidR="00BF37BC" w:rsidRPr="008D1A46" w:rsidRDefault="00BF37BC" w:rsidP="00DC44AB">
            <w:pPr>
              <w:jc w:val="center"/>
              <w:rPr>
                <w:rFonts w:cstheme="minorHAnsi"/>
                <w:b/>
                <w:bCs/>
                <w:vertAlign w:val="superscript"/>
              </w:rPr>
            </w:pPr>
            <w:r w:rsidRPr="008D1A46">
              <w:rPr>
                <w:rFonts w:cstheme="minorHAnsi"/>
                <w:b/>
                <w:bCs/>
              </w:rPr>
              <w:t>[M+</w:t>
            </w:r>
            <w:proofErr w:type="gramStart"/>
            <w:r w:rsidRPr="008D1A46">
              <w:rPr>
                <w:rFonts w:cstheme="minorHAnsi"/>
                <w:b/>
                <w:bCs/>
              </w:rPr>
              <w:t>H]</w:t>
            </w:r>
            <w:r w:rsidRPr="008D1A46">
              <w:rPr>
                <w:rFonts w:cstheme="minorHAnsi"/>
                <w:b/>
                <w:bCs/>
                <w:vertAlign w:val="superscript"/>
              </w:rPr>
              <w:t>+</w:t>
            </w:r>
            <w:proofErr w:type="gramEnd"/>
          </w:p>
        </w:tc>
        <w:tc>
          <w:tcPr>
            <w:tcW w:w="2252" w:type="dxa"/>
            <w:gridSpan w:val="2"/>
          </w:tcPr>
          <w:p w14:paraId="02336B36" w14:textId="77777777" w:rsidR="00BF37BC" w:rsidRPr="008D1A46" w:rsidRDefault="00BF37BC" w:rsidP="00DC44AB">
            <w:pPr>
              <w:jc w:val="center"/>
              <w:rPr>
                <w:rFonts w:cstheme="minorHAnsi"/>
                <w:b/>
                <w:bCs/>
              </w:rPr>
            </w:pPr>
            <w:r w:rsidRPr="008D1A46">
              <w:rPr>
                <w:rFonts w:cstheme="minorHAnsi"/>
                <w:b/>
                <w:bCs/>
              </w:rPr>
              <w:t>[M+</w:t>
            </w:r>
            <w:proofErr w:type="gramStart"/>
            <w:r w:rsidRPr="008D1A46">
              <w:rPr>
                <w:rFonts w:cstheme="minorHAnsi"/>
                <w:b/>
                <w:bCs/>
              </w:rPr>
              <w:t>K]</w:t>
            </w:r>
            <w:r w:rsidRPr="008D1A46">
              <w:rPr>
                <w:rFonts w:cstheme="minorHAnsi"/>
                <w:b/>
                <w:bCs/>
                <w:vertAlign w:val="superscript"/>
              </w:rPr>
              <w:t>+</w:t>
            </w:r>
            <w:proofErr w:type="gramEnd"/>
          </w:p>
        </w:tc>
        <w:tc>
          <w:tcPr>
            <w:tcW w:w="2137" w:type="dxa"/>
            <w:gridSpan w:val="2"/>
          </w:tcPr>
          <w:p w14:paraId="09A4B051" w14:textId="77777777" w:rsidR="00BF37BC" w:rsidRPr="008D1A46" w:rsidRDefault="00BF37BC" w:rsidP="00DC44AB">
            <w:pPr>
              <w:jc w:val="center"/>
              <w:rPr>
                <w:rFonts w:cstheme="minorHAnsi"/>
                <w:b/>
                <w:bCs/>
              </w:rPr>
            </w:pPr>
            <w:r w:rsidRPr="008D1A46">
              <w:rPr>
                <w:rFonts w:cstheme="minorHAnsi"/>
                <w:b/>
                <w:bCs/>
              </w:rPr>
              <w:t>[</w:t>
            </w:r>
            <w:proofErr w:type="spellStart"/>
            <w:r w:rsidRPr="008D1A46">
              <w:rPr>
                <w:rFonts w:cstheme="minorHAnsi"/>
                <w:b/>
                <w:bCs/>
              </w:rPr>
              <w:t>M+</w:t>
            </w:r>
            <w:proofErr w:type="gramStart"/>
            <w:r w:rsidRPr="008D1A46">
              <w:rPr>
                <w:rFonts w:cstheme="minorHAnsi"/>
                <w:b/>
                <w:bCs/>
              </w:rPr>
              <w:t>Na</w:t>
            </w:r>
            <w:proofErr w:type="spellEnd"/>
            <w:r w:rsidRPr="008D1A46">
              <w:rPr>
                <w:rFonts w:cstheme="minorHAnsi"/>
                <w:b/>
                <w:bCs/>
              </w:rPr>
              <w:t>]</w:t>
            </w:r>
            <w:r w:rsidRPr="008D1A46">
              <w:rPr>
                <w:rFonts w:cstheme="minorHAnsi"/>
                <w:b/>
                <w:bCs/>
                <w:vertAlign w:val="superscript"/>
              </w:rPr>
              <w:t>+</w:t>
            </w:r>
            <w:proofErr w:type="gramEnd"/>
          </w:p>
        </w:tc>
      </w:tr>
      <w:tr w:rsidR="00BF37BC" w:rsidRPr="0024298E" w14:paraId="36953200" w14:textId="77777777" w:rsidTr="008D1A46">
        <w:trPr>
          <w:trHeight w:val="850"/>
        </w:trPr>
        <w:tc>
          <w:tcPr>
            <w:tcW w:w="1520" w:type="dxa"/>
          </w:tcPr>
          <w:p w14:paraId="1A6E3DA4" w14:textId="77777777" w:rsidR="00BF37BC" w:rsidRPr="008D1A46" w:rsidRDefault="00BF37BC" w:rsidP="00DC44AB">
            <w:pPr>
              <w:jc w:val="center"/>
              <w:rPr>
                <w:rFonts w:cstheme="minorHAnsi"/>
                <w:b/>
                <w:bCs/>
              </w:rPr>
            </w:pPr>
            <w:r w:rsidRPr="008D1A46">
              <w:rPr>
                <w:rFonts w:cstheme="minorHAnsi"/>
                <w:b/>
                <w:bCs/>
              </w:rPr>
              <w:t>Exposure time</w:t>
            </w:r>
          </w:p>
        </w:tc>
        <w:tc>
          <w:tcPr>
            <w:tcW w:w="1519" w:type="dxa"/>
          </w:tcPr>
          <w:p w14:paraId="123F6B39" w14:textId="77777777" w:rsidR="00BF37BC" w:rsidRPr="008D1A46" w:rsidRDefault="00BF37BC" w:rsidP="00DC44AB">
            <w:pPr>
              <w:jc w:val="center"/>
              <w:rPr>
                <w:rFonts w:cstheme="minorHAnsi"/>
                <w:b/>
                <w:bCs/>
              </w:rPr>
            </w:pPr>
            <w:r w:rsidRPr="008D1A46">
              <w:rPr>
                <w:rFonts w:cstheme="minorHAnsi"/>
                <w:b/>
                <w:bCs/>
              </w:rPr>
              <w:t>Replicate</w:t>
            </w:r>
          </w:p>
        </w:tc>
        <w:tc>
          <w:tcPr>
            <w:tcW w:w="1126" w:type="dxa"/>
          </w:tcPr>
          <w:p w14:paraId="2601331A" w14:textId="77777777" w:rsidR="00BF37BC" w:rsidRPr="008D1A46" w:rsidRDefault="00BF37BC" w:rsidP="00DC44AB">
            <w:pPr>
              <w:jc w:val="center"/>
              <w:rPr>
                <w:rFonts w:cstheme="minorHAnsi"/>
                <w:b/>
                <w:bCs/>
              </w:rPr>
            </w:pPr>
            <w:r w:rsidRPr="008D1A46">
              <w:rPr>
                <w:rFonts w:cstheme="minorHAnsi"/>
                <w:b/>
                <w:bCs/>
              </w:rPr>
              <w:t>Relative intensity</w:t>
            </w:r>
          </w:p>
          <w:p w14:paraId="17122FEC" w14:textId="77777777" w:rsidR="00BF37BC" w:rsidRPr="008D1A46" w:rsidRDefault="00BF37BC" w:rsidP="00DC44AB">
            <w:pPr>
              <w:jc w:val="center"/>
              <w:rPr>
                <w:rFonts w:cstheme="minorHAnsi"/>
                <w:b/>
                <w:bCs/>
              </w:rPr>
            </w:pPr>
            <w:r w:rsidRPr="008D1A46">
              <w:rPr>
                <w:rFonts w:cstheme="minorHAnsi"/>
                <w:b/>
                <w:bCs/>
              </w:rPr>
              <w:t>(counts)</w:t>
            </w:r>
          </w:p>
        </w:tc>
        <w:tc>
          <w:tcPr>
            <w:tcW w:w="1131" w:type="dxa"/>
          </w:tcPr>
          <w:p w14:paraId="2FC526CC" w14:textId="77777777" w:rsidR="00BF37BC" w:rsidRPr="008D1A46" w:rsidRDefault="00BF37BC" w:rsidP="00DC44AB">
            <w:pPr>
              <w:jc w:val="center"/>
              <w:rPr>
                <w:rFonts w:cstheme="minorHAnsi"/>
                <w:b/>
                <w:bCs/>
              </w:rPr>
            </w:pPr>
            <w:r w:rsidRPr="008D1A46">
              <w:rPr>
                <w:rFonts w:cstheme="minorHAnsi"/>
                <w:b/>
                <w:bCs/>
              </w:rPr>
              <w:t>Mass accuracy (ppm)</w:t>
            </w:r>
          </w:p>
        </w:tc>
        <w:tc>
          <w:tcPr>
            <w:tcW w:w="1122" w:type="dxa"/>
          </w:tcPr>
          <w:p w14:paraId="396E28D4" w14:textId="77777777" w:rsidR="00BF37BC" w:rsidRPr="008D1A46" w:rsidRDefault="00BF37BC" w:rsidP="00DC44AB">
            <w:pPr>
              <w:jc w:val="center"/>
              <w:rPr>
                <w:rFonts w:cstheme="minorHAnsi"/>
                <w:b/>
                <w:bCs/>
              </w:rPr>
            </w:pPr>
            <w:r w:rsidRPr="008D1A46">
              <w:rPr>
                <w:rFonts w:cstheme="minorHAnsi"/>
                <w:b/>
                <w:bCs/>
              </w:rPr>
              <w:t>Relative intensity</w:t>
            </w:r>
          </w:p>
          <w:p w14:paraId="52211E80" w14:textId="77777777" w:rsidR="00BF37BC" w:rsidRPr="008D1A46" w:rsidRDefault="00BF37BC" w:rsidP="00DC44AB">
            <w:pPr>
              <w:jc w:val="center"/>
              <w:rPr>
                <w:rFonts w:cstheme="minorHAnsi"/>
                <w:b/>
                <w:bCs/>
              </w:rPr>
            </w:pPr>
            <w:r w:rsidRPr="008D1A46">
              <w:rPr>
                <w:rFonts w:cstheme="minorHAnsi"/>
                <w:b/>
                <w:bCs/>
              </w:rPr>
              <w:t>(counts)</w:t>
            </w:r>
          </w:p>
        </w:tc>
        <w:tc>
          <w:tcPr>
            <w:tcW w:w="1130" w:type="dxa"/>
          </w:tcPr>
          <w:p w14:paraId="5B9BEF9D" w14:textId="77777777" w:rsidR="00BF37BC" w:rsidRPr="008D1A46" w:rsidRDefault="00BF37BC" w:rsidP="00DC44AB">
            <w:pPr>
              <w:jc w:val="center"/>
              <w:rPr>
                <w:rFonts w:cstheme="minorHAnsi"/>
                <w:b/>
                <w:bCs/>
              </w:rPr>
            </w:pPr>
            <w:r w:rsidRPr="008D1A46">
              <w:rPr>
                <w:rFonts w:cstheme="minorHAnsi"/>
                <w:b/>
                <w:bCs/>
              </w:rPr>
              <w:t>Mass accuracy (ppm)</w:t>
            </w:r>
          </w:p>
        </w:tc>
        <w:tc>
          <w:tcPr>
            <w:tcW w:w="1064" w:type="dxa"/>
          </w:tcPr>
          <w:p w14:paraId="08442F15" w14:textId="77777777" w:rsidR="00BF37BC" w:rsidRPr="008D1A46" w:rsidRDefault="00BF37BC" w:rsidP="00DC44AB">
            <w:pPr>
              <w:jc w:val="center"/>
              <w:rPr>
                <w:rFonts w:cstheme="minorHAnsi"/>
                <w:b/>
                <w:bCs/>
              </w:rPr>
            </w:pPr>
            <w:r w:rsidRPr="008D1A46">
              <w:rPr>
                <w:rFonts w:cstheme="minorHAnsi"/>
                <w:b/>
                <w:bCs/>
              </w:rPr>
              <w:t>Relative intensity</w:t>
            </w:r>
          </w:p>
          <w:p w14:paraId="3ACEF253" w14:textId="77777777" w:rsidR="00BF37BC" w:rsidRPr="008D1A46" w:rsidRDefault="00BF37BC" w:rsidP="00DC44AB">
            <w:pPr>
              <w:jc w:val="center"/>
              <w:rPr>
                <w:rFonts w:cstheme="minorHAnsi"/>
                <w:b/>
                <w:bCs/>
              </w:rPr>
            </w:pPr>
            <w:r w:rsidRPr="008D1A46">
              <w:rPr>
                <w:rFonts w:cstheme="minorHAnsi"/>
                <w:b/>
                <w:bCs/>
              </w:rPr>
              <w:t>(counts)</w:t>
            </w:r>
          </w:p>
        </w:tc>
        <w:tc>
          <w:tcPr>
            <w:tcW w:w="1073" w:type="dxa"/>
          </w:tcPr>
          <w:p w14:paraId="30332EBF" w14:textId="77777777" w:rsidR="00BF37BC" w:rsidRPr="008D1A46" w:rsidRDefault="00BF37BC" w:rsidP="00DC44AB">
            <w:pPr>
              <w:jc w:val="center"/>
              <w:rPr>
                <w:rFonts w:cstheme="minorHAnsi"/>
                <w:b/>
                <w:bCs/>
              </w:rPr>
            </w:pPr>
            <w:r w:rsidRPr="008D1A46">
              <w:rPr>
                <w:rFonts w:cstheme="minorHAnsi"/>
                <w:b/>
                <w:bCs/>
              </w:rPr>
              <w:t>Mass accuracy (ppm)</w:t>
            </w:r>
          </w:p>
        </w:tc>
      </w:tr>
      <w:tr w:rsidR="00506C9D" w:rsidRPr="0024298E" w14:paraId="74C36195" w14:textId="77777777" w:rsidTr="00DC44AB">
        <w:trPr>
          <w:trHeight w:val="309"/>
        </w:trPr>
        <w:tc>
          <w:tcPr>
            <w:tcW w:w="1520" w:type="dxa"/>
            <w:vMerge w:val="restart"/>
          </w:tcPr>
          <w:p w14:paraId="14ABF0F6" w14:textId="77777777" w:rsidR="00506C9D" w:rsidRPr="008D1A46" w:rsidRDefault="00506C9D" w:rsidP="00DC44AB">
            <w:pPr>
              <w:jc w:val="center"/>
              <w:rPr>
                <w:rFonts w:cstheme="minorHAnsi"/>
                <w:b/>
                <w:bCs/>
              </w:rPr>
            </w:pPr>
            <w:r w:rsidRPr="008D1A46">
              <w:rPr>
                <w:rFonts w:cstheme="minorHAnsi"/>
                <w:b/>
                <w:bCs/>
              </w:rPr>
              <w:t>0 hr</w:t>
            </w:r>
          </w:p>
        </w:tc>
        <w:tc>
          <w:tcPr>
            <w:tcW w:w="1519" w:type="dxa"/>
          </w:tcPr>
          <w:p w14:paraId="2347C15F" w14:textId="77777777" w:rsidR="00506C9D" w:rsidRPr="008D1A46" w:rsidRDefault="00506C9D" w:rsidP="00DC44AB">
            <w:pPr>
              <w:jc w:val="center"/>
              <w:rPr>
                <w:rFonts w:cstheme="minorHAnsi"/>
                <w:b/>
                <w:bCs/>
              </w:rPr>
            </w:pPr>
            <w:r w:rsidRPr="008D1A46">
              <w:rPr>
                <w:rFonts w:cstheme="minorHAnsi"/>
                <w:b/>
                <w:bCs/>
              </w:rPr>
              <w:t>1</w:t>
            </w:r>
          </w:p>
        </w:tc>
        <w:tc>
          <w:tcPr>
            <w:tcW w:w="1126" w:type="dxa"/>
          </w:tcPr>
          <w:p w14:paraId="12D20F3D" w14:textId="77777777" w:rsidR="00506C9D" w:rsidRPr="0024298E" w:rsidRDefault="00506C9D" w:rsidP="00DC44AB">
            <w:pPr>
              <w:jc w:val="center"/>
              <w:rPr>
                <w:rFonts w:cstheme="minorHAnsi"/>
                <w:vertAlign w:val="superscript"/>
              </w:rPr>
            </w:pPr>
            <w:r w:rsidRPr="0024298E">
              <w:rPr>
                <w:rFonts w:cstheme="minorHAnsi"/>
              </w:rPr>
              <w:t>4.50e</w:t>
            </w:r>
            <w:r w:rsidRPr="0024298E">
              <w:rPr>
                <w:rFonts w:cstheme="minorHAnsi"/>
                <w:vertAlign w:val="superscript"/>
              </w:rPr>
              <w:t>4</w:t>
            </w:r>
          </w:p>
        </w:tc>
        <w:tc>
          <w:tcPr>
            <w:tcW w:w="1131" w:type="dxa"/>
          </w:tcPr>
          <w:p w14:paraId="1F9F53B4" w14:textId="77777777" w:rsidR="00506C9D" w:rsidRPr="0024298E" w:rsidRDefault="00506C9D" w:rsidP="00DC44AB">
            <w:pPr>
              <w:jc w:val="center"/>
              <w:rPr>
                <w:rFonts w:cstheme="minorHAnsi"/>
              </w:rPr>
            </w:pPr>
            <w:r w:rsidRPr="0024298E">
              <w:rPr>
                <w:rFonts w:cstheme="minorHAnsi"/>
              </w:rPr>
              <w:t>0.00</w:t>
            </w:r>
          </w:p>
        </w:tc>
        <w:tc>
          <w:tcPr>
            <w:tcW w:w="1122" w:type="dxa"/>
          </w:tcPr>
          <w:p w14:paraId="3E5AF13D" w14:textId="77777777" w:rsidR="00506C9D" w:rsidRPr="0024298E" w:rsidRDefault="00506C9D" w:rsidP="00DC44AB">
            <w:pPr>
              <w:jc w:val="center"/>
              <w:rPr>
                <w:rFonts w:cstheme="minorHAnsi"/>
                <w:vertAlign w:val="superscript"/>
              </w:rPr>
            </w:pPr>
            <w:r w:rsidRPr="0024298E">
              <w:rPr>
                <w:rFonts w:cstheme="minorHAnsi"/>
              </w:rPr>
              <w:t>4.10e</w:t>
            </w:r>
            <w:r w:rsidRPr="0024298E">
              <w:rPr>
                <w:rFonts w:cstheme="minorHAnsi"/>
                <w:vertAlign w:val="superscript"/>
              </w:rPr>
              <w:t>3</w:t>
            </w:r>
          </w:p>
        </w:tc>
        <w:tc>
          <w:tcPr>
            <w:tcW w:w="1130" w:type="dxa"/>
          </w:tcPr>
          <w:p w14:paraId="41E58AA0" w14:textId="77777777" w:rsidR="00506C9D" w:rsidRPr="0024298E" w:rsidRDefault="00506C9D" w:rsidP="00DC44AB">
            <w:pPr>
              <w:jc w:val="center"/>
              <w:rPr>
                <w:rFonts w:cstheme="minorHAnsi"/>
              </w:rPr>
            </w:pPr>
            <w:r w:rsidRPr="0024298E">
              <w:rPr>
                <w:rFonts w:cstheme="minorHAnsi"/>
              </w:rPr>
              <w:t>0.48</w:t>
            </w:r>
          </w:p>
        </w:tc>
        <w:tc>
          <w:tcPr>
            <w:tcW w:w="1064" w:type="dxa"/>
          </w:tcPr>
          <w:p w14:paraId="1E03F152" w14:textId="77777777" w:rsidR="00506C9D" w:rsidRPr="0024298E" w:rsidRDefault="00506C9D" w:rsidP="00DC44AB">
            <w:pPr>
              <w:jc w:val="center"/>
              <w:rPr>
                <w:rFonts w:cstheme="minorHAnsi"/>
                <w:vertAlign w:val="superscript"/>
              </w:rPr>
            </w:pPr>
            <w:r w:rsidRPr="0024298E">
              <w:rPr>
                <w:rFonts w:cstheme="minorHAnsi"/>
              </w:rPr>
              <w:t>3.22e</w:t>
            </w:r>
            <w:r w:rsidRPr="0024298E">
              <w:rPr>
                <w:rFonts w:cstheme="minorHAnsi"/>
                <w:vertAlign w:val="superscript"/>
              </w:rPr>
              <w:t>4</w:t>
            </w:r>
          </w:p>
        </w:tc>
        <w:tc>
          <w:tcPr>
            <w:tcW w:w="1073" w:type="dxa"/>
          </w:tcPr>
          <w:p w14:paraId="184D9E6C" w14:textId="77777777" w:rsidR="00506C9D" w:rsidRPr="0024298E" w:rsidRDefault="00506C9D" w:rsidP="00DC44AB">
            <w:pPr>
              <w:jc w:val="center"/>
              <w:rPr>
                <w:rFonts w:cstheme="minorHAnsi"/>
              </w:rPr>
            </w:pPr>
            <w:r w:rsidRPr="0024298E">
              <w:rPr>
                <w:rFonts w:cstheme="minorHAnsi"/>
              </w:rPr>
              <w:t>0.00</w:t>
            </w:r>
          </w:p>
        </w:tc>
      </w:tr>
      <w:tr w:rsidR="00506C9D" w:rsidRPr="0024298E" w14:paraId="5F188D83" w14:textId="77777777" w:rsidTr="00DC44AB">
        <w:trPr>
          <w:trHeight w:val="283"/>
        </w:trPr>
        <w:tc>
          <w:tcPr>
            <w:tcW w:w="1520" w:type="dxa"/>
            <w:vMerge/>
          </w:tcPr>
          <w:p w14:paraId="068394DB" w14:textId="77777777" w:rsidR="00506C9D" w:rsidRPr="008D1A46" w:rsidRDefault="00506C9D" w:rsidP="00DC44AB">
            <w:pPr>
              <w:jc w:val="center"/>
              <w:rPr>
                <w:rFonts w:cstheme="minorHAnsi"/>
                <w:b/>
                <w:bCs/>
              </w:rPr>
            </w:pPr>
          </w:p>
        </w:tc>
        <w:tc>
          <w:tcPr>
            <w:tcW w:w="1519" w:type="dxa"/>
          </w:tcPr>
          <w:p w14:paraId="00F255A0" w14:textId="77777777" w:rsidR="00506C9D" w:rsidRPr="008D1A46" w:rsidRDefault="00506C9D" w:rsidP="00DC44AB">
            <w:pPr>
              <w:jc w:val="center"/>
              <w:rPr>
                <w:rFonts w:cstheme="minorHAnsi"/>
                <w:b/>
                <w:bCs/>
              </w:rPr>
            </w:pPr>
            <w:r w:rsidRPr="008D1A46">
              <w:rPr>
                <w:rFonts w:cstheme="minorHAnsi"/>
                <w:b/>
                <w:bCs/>
              </w:rPr>
              <w:t>2</w:t>
            </w:r>
          </w:p>
        </w:tc>
        <w:tc>
          <w:tcPr>
            <w:tcW w:w="1126" w:type="dxa"/>
          </w:tcPr>
          <w:p w14:paraId="6BCB9A36" w14:textId="77777777" w:rsidR="00506C9D" w:rsidRPr="0024298E" w:rsidRDefault="00506C9D" w:rsidP="00DC44AB">
            <w:pPr>
              <w:jc w:val="center"/>
              <w:rPr>
                <w:rFonts w:cstheme="minorHAnsi"/>
                <w:vertAlign w:val="superscript"/>
              </w:rPr>
            </w:pPr>
            <w:r w:rsidRPr="0024298E">
              <w:rPr>
                <w:rFonts w:cstheme="minorHAnsi"/>
              </w:rPr>
              <w:t>1.18e</w:t>
            </w:r>
            <w:r w:rsidRPr="0024298E">
              <w:rPr>
                <w:rFonts w:cstheme="minorHAnsi"/>
                <w:vertAlign w:val="superscript"/>
              </w:rPr>
              <w:t>5</w:t>
            </w:r>
          </w:p>
        </w:tc>
        <w:tc>
          <w:tcPr>
            <w:tcW w:w="1131" w:type="dxa"/>
          </w:tcPr>
          <w:p w14:paraId="7CE80792" w14:textId="77777777" w:rsidR="00506C9D" w:rsidRPr="0024298E" w:rsidRDefault="00506C9D" w:rsidP="00DC44AB">
            <w:pPr>
              <w:jc w:val="center"/>
              <w:rPr>
                <w:rFonts w:cstheme="minorHAnsi"/>
              </w:rPr>
            </w:pPr>
            <w:r w:rsidRPr="0024298E">
              <w:rPr>
                <w:rFonts w:cstheme="minorHAnsi"/>
              </w:rPr>
              <w:t>0.00</w:t>
            </w:r>
          </w:p>
        </w:tc>
        <w:tc>
          <w:tcPr>
            <w:tcW w:w="1122" w:type="dxa"/>
          </w:tcPr>
          <w:p w14:paraId="6C775E74" w14:textId="77777777" w:rsidR="00506C9D" w:rsidRPr="0024298E" w:rsidRDefault="00506C9D" w:rsidP="00DC44AB">
            <w:pPr>
              <w:jc w:val="center"/>
              <w:rPr>
                <w:rFonts w:cstheme="minorHAnsi"/>
              </w:rPr>
            </w:pPr>
            <w:r w:rsidRPr="0024298E">
              <w:rPr>
                <w:rFonts w:cstheme="minorHAnsi"/>
              </w:rPr>
              <w:t>ND</w:t>
            </w:r>
          </w:p>
        </w:tc>
        <w:tc>
          <w:tcPr>
            <w:tcW w:w="1130" w:type="dxa"/>
          </w:tcPr>
          <w:p w14:paraId="3A6F7011" w14:textId="77777777" w:rsidR="00506C9D" w:rsidRPr="0024298E" w:rsidRDefault="00506C9D" w:rsidP="00DC44AB">
            <w:pPr>
              <w:jc w:val="center"/>
              <w:rPr>
                <w:rFonts w:cstheme="minorHAnsi"/>
              </w:rPr>
            </w:pPr>
            <w:r w:rsidRPr="0024298E">
              <w:rPr>
                <w:rFonts w:cstheme="minorHAnsi"/>
              </w:rPr>
              <w:t>ND</w:t>
            </w:r>
          </w:p>
        </w:tc>
        <w:tc>
          <w:tcPr>
            <w:tcW w:w="1064" w:type="dxa"/>
          </w:tcPr>
          <w:p w14:paraId="602B139E" w14:textId="77777777" w:rsidR="00506C9D" w:rsidRPr="0024298E" w:rsidRDefault="00506C9D" w:rsidP="00DC44AB">
            <w:pPr>
              <w:jc w:val="center"/>
              <w:rPr>
                <w:rFonts w:cstheme="minorHAnsi"/>
              </w:rPr>
            </w:pPr>
            <w:r w:rsidRPr="0024298E">
              <w:rPr>
                <w:rFonts w:cstheme="minorHAnsi"/>
              </w:rPr>
              <w:t>ND</w:t>
            </w:r>
          </w:p>
        </w:tc>
        <w:tc>
          <w:tcPr>
            <w:tcW w:w="1073" w:type="dxa"/>
          </w:tcPr>
          <w:p w14:paraId="6F9C6D43" w14:textId="77777777" w:rsidR="00506C9D" w:rsidRPr="0024298E" w:rsidRDefault="00506C9D" w:rsidP="00DC44AB">
            <w:pPr>
              <w:jc w:val="center"/>
              <w:rPr>
                <w:rFonts w:cstheme="minorHAnsi"/>
              </w:rPr>
            </w:pPr>
            <w:r w:rsidRPr="0024298E">
              <w:rPr>
                <w:rFonts w:cstheme="minorHAnsi"/>
              </w:rPr>
              <w:t>ND</w:t>
            </w:r>
          </w:p>
        </w:tc>
      </w:tr>
      <w:tr w:rsidR="00506C9D" w:rsidRPr="0024298E" w14:paraId="4A69C993" w14:textId="77777777" w:rsidTr="00DC44AB">
        <w:trPr>
          <w:trHeight w:val="283"/>
        </w:trPr>
        <w:tc>
          <w:tcPr>
            <w:tcW w:w="1520" w:type="dxa"/>
            <w:vMerge/>
          </w:tcPr>
          <w:p w14:paraId="4BF9C344" w14:textId="77777777" w:rsidR="00506C9D" w:rsidRPr="008D1A46" w:rsidRDefault="00506C9D" w:rsidP="00DC44AB">
            <w:pPr>
              <w:jc w:val="center"/>
              <w:rPr>
                <w:rFonts w:cstheme="minorHAnsi"/>
                <w:b/>
                <w:bCs/>
              </w:rPr>
            </w:pPr>
          </w:p>
        </w:tc>
        <w:tc>
          <w:tcPr>
            <w:tcW w:w="1519" w:type="dxa"/>
          </w:tcPr>
          <w:p w14:paraId="47C4D807" w14:textId="77777777" w:rsidR="00506C9D" w:rsidRPr="008D1A46" w:rsidRDefault="00506C9D" w:rsidP="00DC44AB">
            <w:pPr>
              <w:jc w:val="center"/>
              <w:rPr>
                <w:rFonts w:cstheme="minorHAnsi"/>
                <w:b/>
                <w:bCs/>
              </w:rPr>
            </w:pPr>
            <w:r w:rsidRPr="008D1A46">
              <w:rPr>
                <w:rFonts w:cstheme="minorHAnsi"/>
                <w:b/>
                <w:bCs/>
              </w:rPr>
              <w:t>3</w:t>
            </w:r>
          </w:p>
        </w:tc>
        <w:tc>
          <w:tcPr>
            <w:tcW w:w="1126" w:type="dxa"/>
          </w:tcPr>
          <w:p w14:paraId="65A05397" w14:textId="77777777" w:rsidR="00506C9D" w:rsidRPr="0024298E" w:rsidRDefault="00506C9D" w:rsidP="00DC44AB">
            <w:pPr>
              <w:jc w:val="center"/>
              <w:rPr>
                <w:rFonts w:cstheme="minorHAnsi"/>
                <w:vertAlign w:val="superscript"/>
              </w:rPr>
            </w:pPr>
            <w:r w:rsidRPr="0024298E">
              <w:rPr>
                <w:rFonts w:cstheme="minorHAnsi"/>
              </w:rPr>
              <w:t>3.76e</w:t>
            </w:r>
            <w:r w:rsidRPr="0024298E">
              <w:rPr>
                <w:rFonts w:cstheme="minorHAnsi"/>
                <w:vertAlign w:val="superscript"/>
              </w:rPr>
              <w:t>3</w:t>
            </w:r>
          </w:p>
        </w:tc>
        <w:tc>
          <w:tcPr>
            <w:tcW w:w="1131" w:type="dxa"/>
          </w:tcPr>
          <w:p w14:paraId="52B3B9E5" w14:textId="77777777" w:rsidR="00506C9D" w:rsidRPr="0024298E" w:rsidRDefault="00506C9D" w:rsidP="00DC44AB">
            <w:pPr>
              <w:jc w:val="center"/>
              <w:rPr>
                <w:rFonts w:cstheme="minorHAnsi"/>
              </w:rPr>
            </w:pPr>
            <w:r w:rsidRPr="0024298E">
              <w:rPr>
                <w:rFonts w:cstheme="minorHAnsi"/>
              </w:rPr>
              <w:t>0.00</w:t>
            </w:r>
          </w:p>
        </w:tc>
        <w:tc>
          <w:tcPr>
            <w:tcW w:w="1122" w:type="dxa"/>
          </w:tcPr>
          <w:p w14:paraId="53EF7190" w14:textId="77777777" w:rsidR="00506C9D" w:rsidRPr="0024298E" w:rsidRDefault="00506C9D" w:rsidP="00DC44AB">
            <w:pPr>
              <w:jc w:val="center"/>
              <w:rPr>
                <w:rFonts w:cstheme="minorHAnsi"/>
                <w:vertAlign w:val="superscript"/>
              </w:rPr>
            </w:pPr>
            <w:r w:rsidRPr="0024298E">
              <w:rPr>
                <w:rFonts w:cstheme="minorHAnsi"/>
              </w:rPr>
              <w:t>7.76</w:t>
            </w:r>
            <w:r w:rsidRPr="0024298E">
              <w:rPr>
                <w:rFonts w:cstheme="minorHAnsi"/>
                <w:vertAlign w:val="superscript"/>
              </w:rPr>
              <w:t>1</w:t>
            </w:r>
          </w:p>
        </w:tc>
        <w:tc>
          <w:tcPr>
            <w:tcW w:w="1130" w:type="dxa"/>
          </w:tcPr>
          <w:p w14:paraId="23E48651" w14:textId="77777777" w:rsidR="00506C9D" w:rsidRPr="0024298E" w:rsidRDefault="00506C9D" w:rsidP="00DC44AB">
            <w:pPr>
              <w:jc w:val="center"/>
              <w:rPr>
                <w:rFonts w:cstheme="minorHAnsi"/>
              </w:rPr>
            </w:pPr>
            <w:r w:rsidRPr="0024298E">
              <w:rPr>
                <w:rFonts w:cstheme="minorHAnsi"/>
              </w:rPr>
              <w:t>1.43</w:t>
            </w:r>
          </w:p>
        </w:tc>
        <w:tc>
          <w:tcPr>
            <w:tcW w:w="1064" w:type="dxa"/>
          </w:tcPr>
          <w:p w14:paraId="1101A593" w14:textId="77777777" w:rsidR="00506C9D" w:rsidRPr="0024298E" w:rsidRDefault="00506C9D" w:rsidP="00DC44AB">
            <w:pPr>
              <w:jc w:val="center"/>
              <w:rPr>
                <w:rFonts w:cstheme="minorHAnsi"/>
              </w:rPr>
            </w:pPr>
            <w:r w:rsidRPr="0024298E">
              <w:rPr>
                <w:rFonts w:cstheme="minorHAnsi"/>
              </w:rPr>
              <w:t>ND</w:t>
            </w:r>
          </w:p>
        </w:tc>
        <w:tc>
          <w:tcPr>
            <w:tcW w:w="1073" w:type="dxa"/>
          </w:tcPr>
          <w:p w14:paraId="0739AB35" w14:textId="77777777" w:rsidR="00506C9D" w:rsidRPr="0024298E" w:rsidRDefault="00506C9D" w:rsidP="00DC44AB">
            <w:pPr>
              <w:jc w:val="center"/>
              <w:rPr>
                <w:rFonts w:cstheme="minorHAnsi"/>
              </w:rPr>
            </w:pPr>
            <w:r w:rsidRPr="0024298E">
              <w:rPr>
                <w:rFonts w:cstheme="minorHAnsi"/>
              </w:rPr>
              <w:t>ND</w:t>
            </w:r>
          </w:p>
        </w:tc>
      </w:tr>
      <w:tr w:rsidR="00506C9D" w:rsidRPr="0024298E" w14:paraId="17626B4A" w14:textId="77777777" w:rsidTr="00DC44AB">
        <w:trPr>
          <w:trHeight w:val="283"/>
        </w:trPr>
        <w:tc>
          <w:tcPr>
            <w:tcW w:w="1520" w:type="dxa"/>
            <w:vMerge w:val="restart"/>
          </w:tcPr>
          <w:p w14:paraId="5766E484" w14:textId="77777777" w:rsidR="00506C9D" w:rsidRPr="008D1A46" w:rsidRDefault="00506C9D" w:rsidP="00DC44AB">
            <w:pPr>
              <w:jc w:val="center"/>
              <w:rPr>
                <w:rFonts w:cstheme="minorHAnsi"/>
                <w:b/>
                <w:bCs/>
              </w:rPr>
            </w:pPr>
            <w:r w:rsidRPr="008D1A46">
              <w:rPr>
                <w:rFonts w:cstheme="minorHAnsi"/>
                <w:b/>
                <w:bCs/>
              </w:rPr>
              <w:t>24 hr</w:t>
            </w:r>
          </w:p>
        </w:tc>
        <w:tc>
          <w:tcPr>
            <w:tcW w:w="1519" w:type="dxa"/>
          </w:tcPr>
          <w:p w14:paraId="21598D2C" w14:textId="77777777" w:rsidR="00506C9D" w:rsidRPr="008D1A46" w:rsidRDefault="00506C9D" w:rsidP="00DC44AB">
            <w:pPr>
              <w:jc w:val="center"/>
              <w:rPr>
                <w:rFonts w:cstheme="minorHAnsi"/>
                <w:b/>
                <w:bCs/>
              </w:rPr>
            </w:pPr>
            <w:r w:rsidRPr="008D1A46">
              <w:rPr>
                <w:rFonts w:cstheme="minorHAnsi"/>
                <w:b/>
                <w:bCs/>
              </w:rPr>
              <w:t>1</w:t>
            </w:r>
          </w:p>
        </w:tc>
        <w:tc>
          <w:tcPr>
            <w:tcW w:w="1126" w:type="dxa"/>
          </w:tcPr>
          <w:p w14:paraId="03899613" w14:textId="77777777" w:rsidR="00506C9D" w:rsidRPr="0024298E" w:rsidRDefault="00506C9D" w:rsidP="00DC44AB">
            <w:pPr>
              <w:jc w:val="center"/>
              <w:rPr>
                <w:rFonts w:cstheme="minorHAnsi"/>
                <w:vertAlign w:val="superscript"/>
              </w:rPr>
            </w:pPr>
            <w:r w:rsidRPr="0024298E">
              <w:rPr>
                <w:rFonts w:cstheme="minorHAnsi"/>
              </w:rPr>
              <w:t>2.27e</w:t>
            </w:r>
            <w:r w:rsidRPr="0024298E">
              <w:rPr>
                <w:rFonts w:cstheme="minorHAnsi"/>
                <w:vertAlign w:val="superscript"/>
              </w:rPr>
              <w:t>6</w:t>
            </w:r>
          </w:p>
        </w:tc>
        <w:tc>
          <w:tcPr>
            <w:tcW w:w="1131" w:type="dxa"/>
          </w:tcPr>
          <w:p w14:paraId="504EF626" w14:textId="77777777" w:rsidR="00506C9D" w:rsidRPr="0024298E" w:rsidRDefault="00506C9D" w:rsidP="00DC44AB">
            <w:pPr>
              <w:jc w:val="center"/>
              <w:rPr>
                <w:rFonts w:cstheme="minorHAnsi"/>
              </w:rPr>
            </w:pPr>
            <w:r w:rsidRPr="0024298E">
              <w:rPr>
                <w:rFonts w:cstheme="minorHAnsi"/>
              </w:rPr>
              <w:t>0.00</w:t>
            </w:r>
          </w:p>
        </w:tc>
        <w:tc>
          <w:tcPr>
            <w:tcW w:w="1122" w:type="dxa"/>
          </w:tcPr>
          <w:p w14:paraId="0045DFD5" w14:textId="77777777" w:rsidR="00506C9D" w:rsidRPr="0024298E" w:rsidRDefault="00506C9D" w:rsidP="00DC44AB">
            <w:pPr>
              <w:jc w:val="center"/>
              <w:rPr>
                <w:rFonts w:cstheme="minorHAnsi"/>
              </w:rPr>
            </w:pPr>
            <w:r w:rsidRPr="0024298E">
              <w:rPr>
                <w:rFonts w:cstheme="minorHAnsi"/>
              </w:rPr>
              <w:t>ND</w:t>
            </w:r>
          </w:p>
        </w:tc>
        <w:tc>
          <w:tcPr>
            <w:tcW w:w="1130" w:type="dxa"/>
          </w:tcPr>
          <w:p w14:paraId="13A8A18F" w14:textId="77777777" w:rsidR="00506C9D" w:rsidRPr="0024298E" w:rsidRDefault="00506C9D" w:rsidP="00DC44AB">
            <w:pPr>
              <w:jc w:val="center"/>
              <w:rPr>
                <w:rFonts w:cstheme="minorHAnsi"/>
              </w:rPr>
            </w:pPr>
            <w:r w:rsidRPr="0024298E">
              <w:rPr>
                <w:rFonts w:cstheme="minorHAnsi"/>
              </w:rPr>
              <w:t>ND</w:t>
            </w:r>
          </w:p>
        </w:tc>
        <w:tc>
          <w:tcPr>
            <w:tcW w:w="1064" w:type="dxa"/>
          </w:tcPr>
          <w:p w14:paraId="474AA0C0" w14:textId="77777777" w:rsidR="00506C9D" w:rsidRPr="0024298E" w:rsidRDefault="00506C9D" w:rsidP="00DC44AB">
            <w:pPr>
              <w:jc w:val="center"/>
              <w:rPr>
                <w:rFonts w:cstheme="minorHAnsi"/>
                <w:vertAlign w:val="superscript"/>
              </w:rPr>
            </w:pPr>
            <w:r w:rsidRPr="0024298E">
              <w:rPr>
                <w:rFonts w:cstheme="minorHAnsi"/>
              </w:rPr>
              <w:t>1.28e</w:t>
            </w:r>
            <w:r w:rsidRPr="0024298E">
              <w:rPr>
                <w:rFonts w:cstheme="minorHAnsi"/>
                <w:vertAlign w:val="superscript"/>
              </w:rPr>
              <w:t>1</w:t>
            </w:r>
          </w:p>
        </w:tc>
        <w:tc>
          <w:tcPr>
            <w:tcW w:w="1073" w:type="dxa"/>
          </w:tcPr>
          <w:p w14:paraId="1505B7A1" w14:textId="77777777" w:rsidR="00506C9D" w:rsidRPr="0024298E" w:rsidRDefault="00506C9D" w:rsidP="00DC44AB">
            <w:pPr>
              <w:jc w:val="center"/>
              <w:rPr>
                <w:rFonts w:cstheme="minorHAnsi"/>
              </w:rPr>
            </w:pPr>
            <w:r w:rsidRPr="0024298E">
              <w:rPr>
                <w:rFonts w:cstheme="minorHAnsi"/>
              </w:rPr>
              <w:t>1.03</w:t>
            </w:r>
          </w:p>
        </w:tc>
      </w:tr>
      <w:tr w:rsidR="00506C9D" w:rsidRPr="0024298E" w14:paraId="75B3C0D2" w14:textId="77777777" w:rsidTr="00DC44AB">
        <w:trPr>
          <w:trHeight w:val="283"/>
        </w:trPr>
        <w:tc>
          <w:tcPr>
            <w:tcW w:w="1520" w:type="dxa"/>
            <w:vMerge/>
          </w:tcPr>
          <w:p w14:paraId="35BABA85" w14:textId="77777777" w:rsidR="00506C9D" w:rsidRPr="008D1A46" w:rsidRDefault="00506C9D" w:rsidP="00DC44AB">
            <w:pPr>
              <w:jc w:val="center"/>
              <w:rPr>
                <w:rFonts w:cstheme="minorHAnsi"/>
                <w:b/>
                <w:bCs/>
              </w:rPr>
            </w:pPr>
          </w:p>
        </w:tc>
        <w:tc>
          <w:tcPr>
            <w:tcW w:w="1519" w:type="dxa"/>
          </w:tcPr>
          <w:p w14:paraId="5792427A" w14:textId="77777777" w:rsidR="00506C9D" w:rsidRPr="008D1A46" w:rsidRDefault="00506C9D" w:rsidP="00DC44AB">
            <w:pPr>
              <w:jc w:val="center"/>
              <w:rPr>
                <w:rFonts w:cstheme="minorHAnsi"/>
                <w:b/>
                <w:bCs/>
              </w:rPr>
            </w:pPr>
            <w:r w:rsidRPr="008D1A46">
              <w:rPr>
                <w:rFonts w:cstheme="minorHAnsi"/>
                <w:b/>
                <w:bCs/>
              </w:rPr>
              <w:t>2</w:t>
            </w:r>
          </w:p>
        </w:tc>
        <w:tc>
          <w:tcPr>
            <w:tcW w:w="1126" w:type="dxa"/>
          </w:tcPr>
          <w:p w14:paraId="210D2B13" w14:textId="77777777" w:rsidR="00506C9D" w:rsidRPr="0024298E" w:rsidRDefault="00506C9D" w:rsidP="00DC44AB">
            <w:pPr>
              <w:jc w:val="center"/>
              <w:rPr>
                <w:rFonts w:cstheme="minorHAnsi"/>
                <w:vertAlign w:val="superscript"/>
              </w:rPr>
            </w:pPr>
            <w:r w:rsidRPr="0024298E">
              <w:rPr>
                <w:rFonts w:cstheme="minorHAnsi"/>
              </w:rPr>
              <w:t>6.73e</w:t>
            </w:r>
            <w:r w:rsidRPr="0024298E">
              <w:rPr>
                <w:rFonts w:cstheme="minorHAnsi"/>
                <w:vertAlign w:val="superscript"/>
              </w:rPr>
              <w:t>5</w:t>
            </w:r>
          </w:p>
        </w:tc>
        <w:tc>
          <w:tcPr>
            <w:tcW w:w="1131" w:type="dxa"/>
          </w:tcPr>
          <w:p w14:paraId="113A28D5" w14:textId="77777777" w:rsidR="00506C9D" w:rsidRPr="0024298E" w:rsidRDefault="00506C9D" w:rsidP="00DC44AB">
            <w:pPr>
              <w:jc w:val="center"/>
              <w:rPr>
                <w:rFonts w:cstheme="minorHAnsi"/>
              </w:rPr>
            </w:pPr>
            <w:r w:rsidRPr="0024298E">
              <w:rPr>
                <w:rFonts w:cstheme="minorHAnsi"/>
              </w:rPr>
              <w:t>0.00</w:t>
            </w:r>
          </w:p>
        </w:tc>
        <w:tc>
          <w:tcPr>
            <w:tcW w:w="1122" w:type="dxa"/>
          </w:tcPr>
          <w:p w14:paraId="7F3D3E4E" w14:textId="77777777" w:rsidR="00506C9D" w:rsidRPr="0024298E" w:rsidRDefault="00506C9D" w:rsidP="00DC44AB">
            <w:pPr>
              <w:jc w:val="center"/>
              <w:rPr>
                <w:rFonts w:cstheme="minorHAnsi"/>
              </w:rPr>
            </w:pPr>
            <w:r w:rsidRPr="0024298E">
              <w:rPr>
                <w:rFonts w:cstheme="minorHAnsi"/>
              </w:rPr>
              <w:t>ND</w:t>
            </w:r>
          </w:p>
        </w:tc>
        <w:tc>
          <w:tcPr>
            <w:tcW w:w="1130" w:type="dxa"/>
          </w:tcPr>
          <w:p w14:paraId="6B8C28C0" w14:textId="77777777" w:rsidR="00506C9D" w:rsidRPr="0024298E" w:rsidRDefault="00506C9D" w:rsidP="00DC44AB">
            <w:pPr>
              <w:jc w:val="center"/>
              <w:rPr>
                <w:rFonts w:cstheme="minorHAnsi"/>
              </w:rPr>
            </w:pPr>
            <w:r w:rsidRPr="0024298E">
              <w:rPr>
                <w:rFonts w:cstheme="minorHAnsi"/>
              </w:rPr>
              <w:t>ND</w:t>
            </w:r>
          </w:p>
        </w:tc>
        <w:tc>
          <w:tcPr>
            <w:tcW w:w="1064" w:type="dxa"/>
          </w:tcPr>
          <w:p w14:paraId="7B0435AC" w14:textId="77777777" w:rsidR="00506C9D" w:rsidRPr="0024298E" w:rsidRDefault="00506C9D" w:rsidP="00DC44AB">
            <w:pPr>
              <w:jc w:val="center"/>
              <w:rPr>
                <w:rFonts w:cstheme="minorHAnsi"/>
              </w:rPr>
            </w:pPr>
            <w:r w:rsidRPr="0024298E">
              <w:rPr>
                <w:rFonts w:cstheme="minorHAnsi"/>
              </w:rPr>
              <w:t>ND</w:t>
            </w:r>
          </w:p>
        </w:tc>
        <w:tc>
          <w:tcPr>
            <w:tcW w:w="1073" w:type="dxa"/>
          </w:tcPr>
          <w:p w14:paraId="6B8C0549" w14:textId="77777777" w:rsidR="00506C9D" w:rsidRPr="0024298E" w:rsidRDefault="00506C9D" w:rsidP="00DC44AB">
            <w:pPr>
              <w:jc w:val="center"/>
              <w:rPr>
                <w:rFonts w:cstheme="minorHAnsi"/>
              </w:rPr>
            </w:pPr>
            <w:r w:rsidRPr="0024298E">
              <w:rPr>
                <w:rFonts w:cstheme="minorHAnsi"/>
              </w:rPr>
              <w:t>ND</w:t>
            </w:r>
          </w:p>
        </w:tc>
      </w:tr>
      <w:tr w:rsidR="00506C9D" w:rsidRPr="0024298E" w14:paraId="768846D5" w14:textId="77777777" w:rsidTr="00DC44AB">
        <w:trPr>
          <w:trHeight w:val="309"/>
        </w:trPr>
        <w:tc>
          <w:tcPr>
            <w:tcW w:w="1520" w:type="dxa"/>
            <w:vMerge/>
          </w:tcPr>
          <w:p w14:paraId="0BF92982" w14:textId="77777777" w:rsidR="00506C9D" w:rsidRPr="008D1A46" w:rsidRDefault="00506C9D" w:rsidP="00DC44AB">
            <w:pPr>
              <w:jc w:val="center"/>
              <w:rPr>
                <w:rFonts w:cstheme="minorHAnsi"/>
                <w:b/>
                <w:bCs/>
              </w:rPr>
            </w:pPr>
          </w:p>
        </w:tc>
        <w:tc>
          <w:tcPr>
            <w:tcW w:w="1519" w:type="dxa"/>
          </w:tcPr>
          <w:p w14:paraId="70BA2562" w14:textId="77777777" w:rsidR="00506C9D" w:rsidRPr="008D1A46" w:rsidRDefault="00506C9D" w:rsidP="00DC44AB">
            <w:pPr>
              <w:jc w:val="center"/>
              <w:rPr>
                <w:rFonts w:cstheme="minorHAnsi"/>
                <w:b/>
                <w:bCs/>
              </w:rPr>
            </w:pPr>
            <w:r w:rsidRPr="008D1A46">
              <w:rPr>
                <w:rFonts w:cstheme="minorHAnsi"/>
                <w:b/>
                <w:bCs/>
              </w:rPr>
              <w:t>3</w:t>
            </w:r>
          </w:p>
        </w:tc>
        <w:tc>
          <w:tcPr>
            <w:tcW w:w="1126" w:type="dxa"/>
          </w:tcPr>
          <w:p w14:paraId="3039138B" w14:textId="77777777" w:rsidR="00506C9D" w:rsidRPr="0024298E" w:rsidRDefault="00506C9D" w:rsidP="00DC44AB">
            <w:pPr>
              <w:jc w:val="center"/>
              <w:rPr>
                <w:rFonts w:cstheme="minorHAnsi"/>
                <w:vertAlign w:val="superscript"/>
              </w:rPr>
            </w:pPr>
            <w:r w:rsidRPr="0024298E">
              <w:rPr>
                <w:rFonts w:cstheme="minorHAnsi"/>
              </w:rPr>
              <w:t>7.40e</w:t>
            </w:r>
            <w:r w:rsidRPr="0024298E">
              <w:rPr>
                <w:rFonts w:cstheme="minorHAnsi"/>
                <w:vertAlign w:val="superscript"/>
              </w:rPr>
              <w:t>5</w:t>
            </w:r>
          </w:p>
        </w:tc>
        <w:tc>
          <w:tcPr>
            <w:tcW w:w="1131" w:type="dxa"/>
          </w:tcPr>
          <w:p w14:paraId="18AF878D" w14:textId="77777777" w:rsidR="00506C9D" w:rsidRPr="0024298E" w:rsidRDefault="00506C9D" w:rsidP="00DC44AB">
            <w:pPr>
              <w:jc w:val="center"/>
              <w:rPr>
                <w:rFonts w:cstheme="minorHAnsi"/>
              </w:rPr>
            </w:pPr>
            <w:r w:rsidRPr="0024298E">
              <w:rPr>
                <w:rFonts w:cstheme="minorHAnsi"/>
              </w:rPr>
              <w:t>0.00</w:t>
            </w:r>
          </w:p>
        </w:tc>
        <w:tc>
          <w:tcPr>
            <w:tcW w:w="1122" w:type="dxa"/>
          </w:tcPr>
          <w:p w14:paraId="20EFEDB6" w14:textId="77777777" w:rsidR="00506C9D" w:rsidRPr="0024298E" w:rsidRDefault="00506C9D" w:rsidP="00DC44AB">
            <w:pPr>
              <w:jc w:val="center"/>
              <w:rPr>
                <w:rFonts w:cstheme="minorHAnsi"/>
              </w:rPr>
            </w:pPr>
            <w:r w:rsidRPr="0024298E">
              <w:rPr>
                <w:rFonts w:cstheme="minorHAnsi"/>
              </w:rPr>
              <w:t>ND</w:t>
            </w:r>
          </w:p>
        </w:tc>
        <w:tc>
          <w:tcPr>
            <w:tcW w:w="1130" w:type="dxa"/>
          </w:tcPr>
          <w:p w14:paraId="2F7F2F84" w14:textId="77777777" w:rsidR="00506C9D" w:rsidRPr="0024298E" w:rsidRDefault="00506C9D" w:rsidP="00DC44AB">
            <w:pPr>
              <w:jc w:val="center"/>
              <w:rPr>
                <w:rFonts w:cstheme="minorHAnsi"/>
              </w:rPr>
            </w:pPr>
            <w:r w:rsidRPr="0024298E">
              <w:rPr>
                <w:rFonts w:cstheme="minorHAnsi"/>
              </w:rPr>
              <w:t>ND</w:t>
            </w:r>
          </w:p>
        </w:tc>
        <w:tc>
          <w:tcPr>
            <w:tcW w:w="1064" w:type="dxa"/>
          </w:tcPr>
          <w:p w14:paraId="3D4EB0F9" w14:textId="77777777" w:rsidR="00506C9D" w:rsidRPr="0024298E" w:rsidRDefault="00506C9D" w:rsidP="00DC44AB">
            <w:pPr>
              <w:jc w:val="center"/>
              <w:rPr>
                <w:rFonts w:cstheme="minorHAnsi"/>
              </w:rPr>
            </w:pPr>
            <w:r w:rsidRPr="0024298E">
              <w:rPr>
                <w:rFonts w:cstheme="minorHAnsi"/>
              </w:rPr>
              <w:t>ND</w:t>
            </w:r>
          </w:p>
        </w:tc>
        <w:tc>
          <w:tcPr>
            <w:tcW w:w="1073" w:type="dxa"/>
          </w:tcPr>
          <w:p w14:paraId="0EE80804" w14:textId="77777777" w:rsidR="00506C9D" w:rsidRPr="0024298E" w:rsidRDefault="00506C9D" w:rsidP="00DC44AB">
            <w:pPr>
              <w:jc w:val="center"/>
              <w:rPr>
                <w:rFonts w:cstheme="minorHAnsi"/>
              </w:rPr>
            </w:pPr>
            <w:r w:rsidRPr="0024298E">
              <w:rPr>
                <w:rFonts w:cstheme="minorHAnsi"/>
              </w:rPr>
              <w:t>ND</w:t>
            </w:r>
          </w:p>
        </w:tc>
      </w:tr>
      <w:tr w:rsidR="00506C9D" w:rsidRPr="0024298E" w14:paraId="30ABF258" w14:textId="77777777" w:rsidTr="00DC44AB">
        <w:trPr>
          <w:trHeight w:val="283"/>
        </w:trPr>
        <w:tc>
          <w:tcPr>
            <w:tcW w:w="1520" w:type="dxa"/>
            <w:vMerge w:val="restart"/>
          </w:tcPr>
          <w:p w14:paraId="65126139" w14:textId="77777777" w:rsidR="00506C9D" w:rsidRPr="008D1A46" w:rsidRDefault="00506C9D" w:rsidP="00DC44AB">
            <w:pPr>
              <w:jc w:val="center"/>
              <w:rPr>
                <w:rFonts w:cstheme="minorHAnsi"/>
                <w:b/>
                <w:bCs/>
              </w:rPr>
            </w:pPr>
            <w:r w:rsidRPr="008D1A46">
              <w:rPr>
                <w:rFonts w:cstheme="minorHAnsi"/>
                <w:b/>
                <w:bCs/>
              </w:rPr>
              <w:t>7 day</w:t>
            </w:r>
          </w:p>
        </w:tc>
        <w:tc>
          <w:tcPr>
            <w:tcW w:w="1519" w:type="dxa"/>
          </w:tcPr>
          <w:p w14:paraId="0D28ADB0" w14:textId="77777777" w:rsidR="00506C9D" w:rsidRPr="008D1A46" w:rsidRDefault="00506C9D" w:rsidP="00DC44AB">
            <w:pPr>
              <w:jc w:val="center"/>
              <w:rPr>
                <w:rFonts w:cstheme="minorHAnsi"/>
                <w:b/>
                <w:bCs/>
              </w:rPr>
            </w:pPr>
            <w:r w:rsidRPr="008D1A46">
              <w:rPr>
                <w:rFonts w:cstheme="minorHAnsi"/>
                <w:b/>
                <w:bCs/>
              </w:rPr>
              <w:t>1</w:t>
            </w:r>
          </w:p>
        </w:tc>
        <w:tc>
          <w:tcPr>
            <w:tcW w:w="1126" w:type="dxa"/>
          </w:tcPr>
          <w:p w14:paraId="6C9BF494" w14:textId="77777777" w:rsidR="00506C9D" w:rsidRPr="0024298E" w:rsidRDefault="00506C9D" w:rsidP="00DC44AB">
            <w:pPr>
              <w:jc w:val="center"/>
              <w:rPr>
                <w:rFonts w:cstheme="minorHAnsi"/>
                <w:vertAlign w:val="superscript"/>
              </w:rPr>
            </w:pPr>
            <w:r w:rsidRPr="0024298E">
              <w:rPr>
                <w:rFonts w:cstheme="minorHAnsi"/>
              </w:rPr>
              <w:t>4.20e</w:t>
            </w:r>
            <w:r w:rsidRPr="0024298E">
              <w:rPr>
                <w:rFonts w:cstheme="minorHAnsi"/>
                <w:vertAlign w:val="superscript"/>
              </w:rPr>
              <w:t>5</w:t>
            </w:r>
          </w:p>
        </w:tc>
        <w:tc>
          <w:tcPr>
            <w:tcW w:w="1131" w:type="dxa"/>
          </w:tcPr>
          <w:p w14:paraId="3602C216" w14:textId="77777777" w:rsidR="00506C9D" w:rsidRPr="0024298E" w:rsidRDefault="00506C9D" w:rsidP="00DC44AB">
            <w:pPr>
              <w:jc w:val="center"/>
              <w:rPr>
                <w:rFonts w:cstheme="minorHAnsi"/>
              </w:rPr>
            </w:pPr>
            <w:r w:rsidRPr="0024298E">
              <w:rPr>
                <w:rFonts w:cstheme="minorHAnsi"/>
              </w:rPr>
              <w:t>1.16</w:t>
            </w:r>
          </w:p>
        </w:tc>
        <w:tc>
          <w:tcPr>
            <w:tcW w:w="1122" w:type="dxa"/>
          </w:tcPr>
          <w:p w14:paraId="22DC8442" w14:textId="77777777" w:rsidR="00506C9D" w:rsidRPr="0024298E" w:rsidRDefault="00506C9D" w:rsidP="00DC44AB">
            <w:pPr>
              <w:jc w:val="center"/>
              <w:rPr>
                <w:rFonts w:cstheme="minorHAnsi"/>
                <w:vertAlign w:val="superscript"/>
              </w:rPr>
            </w:pPr>
            <w:r w:rsidRPr="0024298E">
              <w:rPr>
                <w:rFonts w:cstheme="minorHAnsi"/>
              </w:rPr>
              <w:t>1.32e</w:t>
            </w:r>
            <w:r w:rsidRPr="0024298E">
              <w:rPr>
                <w:rFonts w:cstheme="minorHAnsi"/>
                <w:vertAlign w:val="superscript"/>
              </w:rPr>
              <w:t>3</w:t>
            </w:r>
          </w:p>
        </w:tc>
        <w:tc>
          <w:tcPr>
            <w:tcW w:w="1130" w:type="dxa"/>
          </w:tcPr>
          <w:p w14:paraId="00CAAFA6" w14:textId="77777777" w:rsidR="00506C9D" w:rsidRPr="0024298E" w:rsidRDefault="00506C9D" w:rsidP="00DC44AB">
            <w:pPr>
              <w:jc w:val="center"/>
              <w:rPr>
                <w:rFonts w:cstheme="minorHAnsi"/>
              </w:rPr>
            </w:pPr>
            <w:r w:rsidRPr="0024298E">
              <w:rPr>
                <w:rFonts w:cstheme="minorHAnsi"/>
              </w:rPr>
              <w:t>2.86</w:t>
            </w:r>
          </w:p>
        </w:tc>
        <w:tc>
          <w:tcPr>
            <w:tcW w:w="1064" w:type="dxa"/>
          </w:tcPr>
          <w:p w14:paraId="7AC11458" w14:textId="77777777" w:rsidR="00506C9D" w:rsidRPr="0024298E" w:rsidRDefault="00506C9D" w:rsidP="00DC44AB">
            <w:pPr>
              <w:jc w:val="center"/>
              <w:rPr>
                <w:rFonts w:cstheme="minorHAnsi"/>
              </w:rPr>
            </w:pPr>
            <w:r w:rsidRPr="0024298E">
              <w:rPr>
                <w:rFonts w:cstheme="minorHAnsi"/>
              </w:rPr>
              <w:t>ND</w:t>
            </w:r>
          </w:p>
        </w:tc>
        <w:tc>
          <w:tcPr>
            <w:tcW w:w="1073" w:type="dxa"/>
          </w:tcPr>
          <w:p w14:paraId="5C367824" w14:textId="77777777" w:rsidR="00506C9D" w:rsidRPr="0024298E" w:rsidRDefault="00506C9D" w:rsidP="00DC44AB">
            <w:pPr>
              <w:jc w:val="center"/>
              <w:rPr>
                <w:rFonts w:cstheme="minorHAnsi"/>
              </w:rPr>
            </w:pPr>
            <w:r w:rsidRPr="0024298E">
              <w:rPr>
                <w:rFonts w:cstheme="minorHAnsi"/>
              </w:rPr>
              <w:t>ND</w:t>
            </w:r>
          </w:p>
        </w:tc>
      </w:tr>
      <w:tr w:rsidR="00506C9D" w:rsidRPr="0024298E" w14:paraId="7D3EE329" w14:textId="77777777" w:rsidTr="00DC44AB">
        <w:trPr>
          <w:trHeight w:val="283"/>
        </w:trPr>
        <w:tc>
          <w:tcPr>
            <w:tcW w:w="1520" w:type="dxa"/>
            <w:vMerge/>
          </w:tcPr>
          <w:p w14:paraId="4F7CD7B6" w14:textId="77777777" w:rsidR="00506C9D" w:rsidRPr="008D1A46" w:rsidRDefault="00506C9D" w:rsidP="00DC44AB">
            <w:pPr>
              <w:jc w:val="center"/>
              <w:rPr>
                <w:rFonts w:cstheme="minorHAnsi"/>
                <w:b/>
                <w:bCs/>
              </w:rPr>
            </w:pPr>
          </w:p>
        </w:tc>
        <w:tc>
          <w:tcPr>
            <w:tcW w:w="1519" w:type="dxa"/>
          </w:tcPr>
          <w:p w14:paraId="036C2E5F" w14:textId="77777777" w:rsidR="00506C9D" w:rsidRPr="008D1A46" w:rsidRDefault="00506C9D" w:rsidP="00DC44AB">
            <w:pPr>
              <w:jc w:val="center"/>
              <w:rPr>
                <w:rFonts w:cstheme="minorHAnsi"/>
                <w:b/>
                <w:bCs/>
              </w:rPr>
            </w:pPr>
            <w:r w:rsidRPr="008D1A46">
              <w:rPr>
                <w:rFonts w:cstheme="minorHAnsi"/>
                <w:b/>
                <w:bCs/>
              </w:rPr>
              <w:t>2</w:t>
            </w:r>
          </w:p>
        </w:tc>
        <w:tc>
          <w:tcPr>
            <w:tcW w:w="1126" w:type="dxa"/>
          </w:tcPr>
          <w:p w14:paraId="683BB066" w14:textId="77777777" w:rsidR="00506C9D" w:rsidRPr="0024298E" w:rsidRDefault="00506C9D" w:rsidP="00DC44AB">
            <w:pPr>
              <w:jc w:val="center"/>
              <w:rPr>
                <w:rFonts w:cstheme="minorHAnsi"/>
                <w:vertAlign w:val="superscript"/>
              </w:rPr>
            </w:pPr>
            <w:r w:rsidRPr="0024298E">
              <w:rPr>
                <w:rFonts w:cstheme="minorHAnsi"/>
              </w:rPr>
              <w:t>3.25e</w:t>
            </w:r>
            <w:r w:rsidRPr="0024298E">
              <w:rPr>
                <w:rFonts w:cstheme="minorHAnsi"/>
                <w:vertAlign w:val="superscript"/>
              </w:rPr>
              <w:t>5</w:t>
            </w:r>
          </w:p>
        </w:tc>
        <w:tc>
          <w:tcPr>
            <w:tcW w:w="1131" w:type="dxa"/>
          </w:tcPr>
          <w:p w14:paraId="54EB3A9B" w14:textId="77777777" w:rsidR="00506C9D" w:rsidRPr="0024298E" w:rsidRDefault="00506C9D" w:rsidP="00DC44AB">
            <w:pPr>
              <w:jc w:val="center"/>
              <w:rPr>
                <w:rFonts w:cstheme="minorHAnsi"/>
              </w:rPr>
            </w:pPr>
            <w:r w:rsidRPr="0024298E">
              <w:rPr>
                <w:rFonts w:cstheme="minorHAnsi"/>
              </w:rPr>
              <w:t>0.00</w:t>
            </w:r>
          </w:p>
        </w:tc>
        <w:tc>
          <w:tcPr>
            <w:tcW w:w="1122" w:type="dxa"/>
          </w:tcPr>
          <w:p w14:paraId="5F342852" w14:textId="77777777" w:rsidR="00506C9D" w:rsidRPr="0024298E" w:rsidRDefault="00506C9D" w:rsidP="00DC44AB">
            <w:pPr>
              <w:jc w:val="center"/>
              <w:rPr>
                <w:rFonts w:cstheme="minorHAnsi"/>
              </w:rPr>
            </w:pPr>
            <w:r w:rsidRPr="0024298E">
              <w:rPr>
                <w:rFonts w:cstheme="minorHAnsi"/>
              </w:rPr>
              <w:t>ND</w:t>
            </w:r>
          </w:p>
        </w:tc>
        <w:tc>
          <w:tcPr>
            <w:tcW w:w="1130" w:type="dxa"/>
          </w:tcPr>
          <w:p w14:paraId="6EFBADB9" w14:textId="77777777" w:rsidR="00506C9D" w:rsidRPr="0024298E" w:rsidRDefault="00506C9D" w:rsidP="00DC44AB">
            <w:pPr>
              <w:jc w:val="center"/>
              <w:rPr>
                <w:rFonts w:cstheme="minorHAnsi"/>
              </w:rPr>
            </w:pPr>
            <w:r w:rsidRPr="0024298E">
              <w:rPr>
                <w:rFonts w:cstheme="minorHAnsi"/>
              </w:rPr>
              <w:t>ND</w:t>
            </w:r>
          </w:p>
        </w:tc>
        <w:tc>
          <w:tcPr>
            <w:tcW w:w="1064" w:type="dxa"/>
          </w:tcPr>
          <w:p w14:paraId="48448D8A" w14:textId="77777777" w:rsidR="00506C9D" w:rsidRPr="0024298E" w:rsidRDefault="00506C9D" w:rsidP="00DC44AB">
            <w:pPr>
              <w:jc w:val="center"/>
              <w:rPr>
                <w:rFonts w:cstheme="minorHAnsi"/>
              </w:rPr>
            </w:pPr>
            <w:r w:rsidRPr="0024298E">
              <w:rPr>
                <w:rFonts w:cstheme="minorHAnsi"/>
              </w:rPr>
              <w:t>ND</w:t>
            </w:r>
          </w:p>
        </w:tc>
        <w:tc>
          <w:tcPr>
            <w:tcW w:w="1073" w:type="dxa"/>
          </w:tcPr>
          <w:p w14:paraId="08F6C060" w14:textId="77777777" w:rsidR="00506C9D" w:rsidRPr="0024298E" w:rsidRDefault="00506C9D" w:rsidP="00DC44AB">
            <w:pPr>
              <w:jc w:val="center"/>
              <w:rPr>
                <w:rFonts w:cstheme="minorHAnsi"/>
              </w:rPr>
            </w:pPr>
            <w:r w:rsidRPr="0024298E">
              <w:rPr>
                <w:rFonts w:cstheme="minorHAnsi"/>
              </w:rPr>
              <w:t>ND</w:t>
            </w:r>
          </w:p>
        </w:tc>
      </w:tr>
      <w:tr w:rsidR="00506C9D" w:rsidRPr="0024298E" w14:paraId="65B2C132" w14:textId="77777777" w:rsidTr="00DC44AB">
        <w:trPr>
          <w:trHeight w:val="309"/>
        </w:trPr>
        <w:tc>
          <w:tcPr>
            <w:tcW w:w="1520" w:type="dxa"/>
            <w:vMerge/>
          </w:tcPr>
          <w:p w14:paraId="709D9640" w14:textId="77777777" w:rsidR="00506C9D" w:rsidRPr="008D1A46" w:rsidRDefault="00506C9D" w:rsidP="00DC44AB">
            <w:pPr>
              <w:jc w:val="center"/>
              <w:rPr>
                <w:rFonts w:cstheme="minorHAnsi"/>
                <w:b/>
                <w:bCs/>
              </w:rPr>
            </w:pPr>
          </w:p>
        </w:tc>
        <w:tc>
          <w:tcPr>
            <w:tcW w:w="1519" w:type="dxa"/>
          </w:tcPr>
          <w:p w14:paraId="689A06EA" w14:textId="77777777" w:rsidR="00506C9D" w:rsidRPr="008D1A46" w:rsidRDefault="00506C9D" w:rsidP="00DC44AB">
            <w:pPr>
              <w:jc w:val="center"/>
              <w:rPr>
                <w:rFonts w:cstheme="minorHAnsi"/>
                <w:b/>
                <w:bCs/>
              </w:rPr>
            </w:pPr>
            <w:r w:rsidRPr="008D1A46">
              <w:rPr>
                <w:rFonts w:cstheme="minorHAnsi"/>
                <w:b/>
                <w:bCs/>
              </w:rPr>
              <w:t>3</w:t>
            </w:r>
          </w:p>
        </w:tc>
        <w:tc>
          <w:tcPr>
            <w:tcW w:w="1126" w:type="dxa"/>
          </w:tcPr>
          <w:p w14:paraId="78082DF9" w14:textId="77777777" w:rsidR="00506C9D" w:rsidRPr="0024298E" w:rsidRDefault="00506C9D" w:rsidP="00DC44AB">
            <w:pPr>
              <w:jc w:val="center"/>
              <w:rPr>
                <w:rFonts w:cstheme="minorHAnsi"/>
                <w:vertAlign w:val="superscript"/>
              </w:rPr>
            </w:pPr>
            <w:r w:rsidRPr="0024298E">
              <w:rPr>
                <w:rFonts w:cstheme="minorHAnsi"/>
              </w:rPr>
              <w:t>5.13e</w:t>
            </w:r>
            <w:r w:rsidRPr="0024298E">
              <w:rPr>
                <w:rFonts w:cstheme="minorHAnsi"/>
                <w:vertAlign w:val="superscript"/>
              </w:rPr>
              <w:t>5</w:t>
            </w:r>
          </w:p>
        </w:tc>
        <w:tc>
          <w:tcPr>
            <w:tcW w:w="1131" w:type="dxa"/>
          </w:tcPr>
          <w:p w14:paraId="6CD8AA08" w14:textId="77777777" w:rsidR="00506C9D" w:rsidRPr="0024298E" w:rsidRDefault="00506C9D" w:rsidP="00DC44AB">
            <w:pPr>
              <w:jc w:val="center"/>
              <w:rPr>
                <w:rFonts w:cstheme="minorHAnsi"/>
              </w:rPr>
            </w:pPr>
            <w:r w:rsidRPr="0024298E">
              <w:rPr>
                <w:rFonts w:cstheme="minorHAnsi"/>
              </w:rPr>
              <w:t>0.00</w:t>
            </w:r>
          </w:p>
        </w:tc>
        <w:tc>
          <w:tcPr>
            <w:tcW w:w="1122" w:type="dxa"/>
          </w:tcPr>
          <w:p w14:paraId="4EFFE96B" w14:textId="77777777" w:rsidR="00506C9D" w:rsidRPr="0024298E" w:rsidRDefault="00506C9D" w:rsidP="00DC44AB">
            <w:pPr>
              <w:jc w:val="center"/>
              <w:rPr>
                <w:rFonts w:cstheme="minorHAnsi"/>
              </w:rPr>
            </w:pPr>
            <w:r w:rsidRPr="0024298E">
              <w:rPr>
                <w:rFonts w:cstheme="minorHAnsi"/>
              </w:rPr>
              <w:t>ND</w:t>
            </w:r>
          </w:p>
        </w:tc>
        <w:tc>
          <w:tcPr>
            <w:tcW w:w="1130" w:type="dxa"/>
          </w:tcPr>
          <w:p w14:paraId="4AAA9918" w14:textId="77777777" w:rsidR="00506C9D" w:rsidRPr="0024298E" w:rsidRDefault="00506C9D" w:rsidP="00DC44AB">
            <w:pPr>
              <w:jc w:val="center"/>
              <w:rPr>
                <w:rFonts w:cstheme="minorHAnsi"/>
              </w:rPr>
            </w:pPr>
            <w:r w:rsidRPr="0024298E">
              <w:rPr>
                <w:rFonts w:cstheme="minorHAnsi"/>
              </w:rPr>
              <w:t>ND</w:t>
            </w:r>
          </w:p>
        </w:tc>
        <w:tc>
          <w:tcPr>
            <w:tcW w:w="1064" w:type="dxa"/>
          </w:tcPr>
          <w:p w14:paraId="0DC004CA" w14:textId="77777777" w:rsidR="00506C9D" w:rsidRPr="0024298E" w:rsidRDefault="00506C9D" w:rsidP="00DC44AB">
            <w:pPr>
              <w:jc w:val="center"/>
              <w:rPr>
                <w:rFonts w:cstheme="minorHAnsi"/>
              </w:rPr>
            </w:pPr>
            <w:r w:rsidRPr="0024298E">
              <w:rPr>
                <w:rFonts w:cstheme="minorHAnsi"/>
              </w:rPr>
              <w:t>ND</w:t>
            </w:r>
          </w:p>
        </w:tc>
        <w:tc>
          <w:tcPr>
            <w:tcW w:w="1073" w:type="dxa"/>
          </w:tcPr>
          <w:p w14:paraId="1A846F69" w14:textId="77777777" w:rsidR="00506C9D" w:rsidRPr="0024298E" w:rsidRDefault="00506C9D" w:rsidP="00DC44AB">
            <w:pPr>
              <w:jc w:val="center"/>
              <w:rPr>
                <w:rFonts w:cstheme="minorHAnsi"/>
              </w:rPr>
            </w:pPr>
            <w:r w:rsidRPr="0024298E">
              <w:rPr>
                <w:rFonts w:cstheme="minorHAnsi"/>
              </w:rPr>
              <w:t>ND</w:t>
            </w:r>
          </w:p>
        </w:tc>
      </w:tr>
    </w:tbl>
    <w:p w14:paraId="73D51FD1" w14:textId="77777777" w:rsidR="00EE145C" w:rsidRDefault="00EE145C" w:rsidP="00887559"/>
    <w:p w14:paraId="2D2B6B03" w14:textId="77777777" w:rsidR="00506C9D" w:rsidRDefault="00506C9D" w:rsidP="00887559"/>
    <w:p w14:paraId="4EB4099F" w14:textId="044383FE" w:rsidR="002F7BD6" w:rsidRPr="009A00CF" w:rsidRDefault="00916216" w:rsidP="00916216">
      <w:pPr>
        <w:pStyle w:val="Heading3"/>
      </w:pPr>
      <w:bookmarkStart w:id="159" w:name="_Toc68085957"/>
      <w:r>
        <w:t xml:space="preserve">4.3.3 </w:t>
      </w:r>
      <w:r w:rsidR="002F7BD6" w:rsidRPr="009A00CF">
        <w:t>Metronidazole transformation products</w:t>
      </w:r>
      <w:bookmarkEnd w:id="159"/>
    </w:p>
    <w:p w14:paraId="6BE1F18D" w14:textId="77777777" w:rsidR="002F7BD6" w:rsidRPr="009A00CF" w:rsidRDefault="002F7BD6" w:rsidP="00921163">
      <w:pPr>
        <w:spacing w:line="360" w:lineRule="auto"/>
        <w:rPr>
          <w:u w:val="single"/>
        </w:rPr>
      </w:pPr>
      <w:r w:rsidRPr="009A00CF">
        <w:rPr>
          <w:u w:val="single"/>
        </w:rPr>
        <w:t>Hydroxymetronidazole</w:t>
      </w:r>
    </w:p>
    <w:p w14:paraId="3DCE4FE6" w14:textId="284B9101" w:rsidR="00506C9D" w:rsidRPr="00DC44AB" w:rsidRDefault="002F7BD6" w:rsidP="002F7BD6">
      <w:pPr>
        <w:spacing w:line="360" w:lineRule="auto"/>
      </w:pPr>
      <w:r w:rsidRPr="009A00CF">
        <w:t xml:space="preserve">Hydroxymetronidazole (1-(2-hydroxyethyl)-2-hydroxymethyl-5-nitromidazole) is a major active metabolite of metronidazole. Transformation products were screened for in all </w:t>
      </w:r>
      <w:proofErr w:type="gramStart"/>
      <w:r w:rsidRPr="009A00CF">
        <w:t>7 day</w:t>
      </w:r>
      <w:proofErr w:type="gramEnd"/>
      <w:r w:rsidRPr="009A00CF">
        <w:t xml:space="preserve"> exposure plant samples (table </w:t>
      </w:r>
      <w:r w:rsidR="00BA18EB" w:rsidRPr="009A00CF">
        <w:t>4.7</w:t>
      </w:r>
      <w:r w:rsidRPr="009A00CF">
        <w:t xml:space="preserve">). The detection of signals above estimated background intensity was highest where signals corresponded in </w:t>
      </w:r>
      <w:r w:rsidRPr="009A00CF">
        <w:rPr>
          <w:i/>
        </w:rPr>
        <w:t>m/z</w:t>
      </w:r>
      <w:r w:rsidRPr="009A00CF">
        <w:t xml:space="preserve"> with potassiated hydroxymetronidazole, [M+</w:t>
      </w:r>
      <w:proofErr w:type="gramStart"/>
      <w:r w:rsidRPr="009A00CF">
        <w:t>K]</w:t>
      </w:r>
      <w:r w:rsidRPr="009A00CF">
        <w:rPr>
          <w:vertAlign w:val="superscript"/>
        </w:rPr>
        <w:t>+</w:t>
      </w:r>
      <w:proofErr w:type="gramEnd"/>
      <w:r w:rsidRPr="009A00CF">
        <w:t xml:space="preserve">. Signals corresponding in </w:t>
      </w:r>
      <w:r w:rsidRPr="009A00CF">
        <w:rPr>
          <w:i/>
          <w:iCs/>
        </w:rPr>
        <w:t>m/z</w:t>
      </w:r>
      <w:r w:rsidRPr="009A00CF">
        <w:t xml:space="preserve"> with potassiated hydroxymetronidazole were visible in 4 replicates, with intensities of 4.11e</w:t>
      </w:r>
      <w:r w:rsidRPr="009A00CF">
        <w:rPr>
          <w:vertAlign w:val="superscript"/>
        </w:rPr>
        <w:t>3</w:t>
      </w:r>
      <w:r w:rsidRPr="009A00CF">
        <w:t xml:space="preserve"> - 1.79e</w:t>
      </w:r>
      <w:r w:rsidRPr="009A00CF">
        <w:rPr>
          <w:vertAlign w:val="superscript"/>
        </w:rPr>
        <w:t>4</w:t>
      </w:r>
      <w:r w:rsidRPr="009A00CF">
        <w:t xml:space="preserve"> counts, above estimated background intensity (3.86e</w:t>
      </w:r>
      <w:r w:rsidRPr="009A00CF">
        <w:rPr>
          <w:vertAlign w:val="superscript"/>
        </w:rPr>
        <w:t>3</w:t>
      </w:r>
      <w:r w:rsidRPr="009A00CF">
        <w:t xml:space="preserve"> counts) in two of these replicates. Mass accuracies in the two metabolites with signals above background intensity were &lt; 1 ppm, with mass accuracies of &lt; 1.5 and 3 ppm where signals were below estimated background intensity. Signals corresponding in </w:t>
      </w:r>
      <w:r w:rsidRPr="009A00CF">
        <w:rPr>
          <w:i/>
        </w:rPr>
        <w:t>m/z</w:t>
      </w:r>
      <w:r w:rsidRPr="009A00CF">
        <w:t xml:space="preserve"> with its protonated form, [M+</w:t>
      </w:r>
      <w:proofErr w:type="gramStart"/>
      <w:r w:rsidRPr="009A00CF">
        <w:t>H]</w:t>
      </w:r>
      <w:r w:rsidRPr="009A00CF">
        <w:rPr>
          <w:vertAlign w:val="superscript"/>
        </w:rPr>
        <w:t>+</w:t>
      </w:r>
      <w:proofErr w:type="gramEnd"/>
      <w:r w:rsidRPr="009A00CF">
        <w:t>, were visible at intensities above estimated background in one replicate at an intensity of 4.45e</w:t>
      </w:r>
      <w:r w:rsidRPr="009A00CF">
        <w:rPr>
          <w:vertAlign w:val="superscript"/>
        </w:rPr>
        <w:t>5</w:t>
      </w:r>
      <w:r w:rsidRPr="009A00CF">
        <w:t xml:space="preserve"> counts. In the remaining 4 replicates, signal intensities were below estimated background intensity (&lt; 6.50e</w:t>
      </w:r>
      <w:r w:rsidRPr="009A00CF">
        <w:rPr>
          <w:vertAlign w:val="superscript"/>
        </w:rPr>
        <w:t>4</w:t>
      </w:r>
      <w:r w:rsidRPr="009A00CF">
        <w:t xml:space="preserve"> counts). Signals in all replicates had mass accuracies of 0 ppm. Signals corresponding in </w:t>
      </w:r>
      <w:r w:rsidRPr="009A00CF">
        <w:rPr>
          <w:i/>
        </w:rPr>
        <w:t>m/z</w:t>
      </w:r>
      <w:r w:rsidRPr="009A00CF">
        <w:t xml:space="preserve"> with sodiated hydroxymetronidazole, [</w:t>
      </w:r>
      <w:proofErr w:type="spellStart"/>
      <w:r w:rsidRPr="009A00CF">
        <w:t>M+</w:t>
      </w:r>
      <w:proofErr w:type="gramStart"/>
      <w:r w:rsidRPr="009A00CF">
        <w:t>Na</w:t>
      </w:r>
      <w:proofErr w:type="spellEnd"/>
      <w:r w:rsidRPr="009A00CF">
        <w:t>]</w:t>
      </w:r>
      <w:r w:rsidRPr="009A00CF">
        <w:rPr>
          <w:vertAlign w:val="superscript"/>
        </w:rPr>
        <w:t>+</w:t>
      </w:r>
      <w:proofErr w:type="gramEnd"/>
      <w:r w:rsidRPr="009A00CF">
        <w:t>, were visible in 4 of the 5 replicates, with mass accuracies of &lt; 1 ppm, but at intensities below estimated background intensity (5.60e</w:t>
      </w:r>
      <w:r w:rsidRPr="009A00CF">
        <w:rPr>
          <w:vertAlign w:val="superscript"/>
        </w:rPr>
        <w:t>3</w:t>
      </w:r>
      <w:r w:rsidRPr="009A00CF">
        <w:t xml:space="preserve"> counts). Relevant isotopic clusters were accurately aligned with theoretical isotopic distributions for all recorded signals. Signals corresponding </w:t>
      </w:r>
      <w:r w:rsidRPr="009A00CF">
        <w:rPr>
          <w:i/>
        </w:rPr>
        <w:t>m/z</w:t>
      </w:r>
      <w:r w:rsidRPr="009A00CF">
        <w:t xml:space="preserve"> with hydroxymetronidazole were detected in dosing solutions at intensities of &lt; 1.65e</w:t>
      </w:r>
      <w:r w:rsidRPr="009A00CF">
        <w:rPr>
          <w:vertAlign w:val="superscript"/>
        </w:rPr>
        <w:t>4</w:t>
      </w:r>
      <w:r w:rsidRPr="009A00CF">
        <w:t xml:space="preserve"> counts (</w:t>
      </w:r>
      <w:r w:rsidR="00DC44AB">
        <w:t>table 4.7a</w:t>
      </w:r>
      <w:r w:rsidRPr="009A00CF">
        <w:t xml:space="preserve">). </w:t>
      </w:r>
    </w:p>
    <w:p w14:paraId="52A1F622" w14:textId="75B50D5B" w:rsidR="002F7BD6" w:rsidRPr="009A00CF" w:rsidRDefault="002F7BD6" w:rsidP="002F7BD6">
      <w:pPr>
        <w:spacing w:line="360" w:lineRule="auto"/>
        <w:rPr>
          <w:u w:val="single"/>
        </w:rPr>
      </w:pPr>
      <w:r w:rsidRPr="009A00CF">
        <w:rPr>
          <w:u w:val="single"/>
        </w:rPr>
        <w:lastRenderedPageBreak/>
        <w:t>2-methyl-5-nitroimidazole</w:t>
      </w:r>
    </w:p>
    <w:p w14:paraId="2A6C4ED8" w14:textId="17C471A0" w:rsidR="002F7BD6" w:rsidRPr="009A00CF" w:rsidRDefault="002F7BD6" w:rsidP="002F7BD6">
      <w:pPr>
        <w:spacing w:line="360" w:lineRule="auto"/>
      </w:pPr>
      <w:r w:rsidRPr="009A00CF">
        <w:t xml:space="preserve">The compound 2-methyl-5-nitroimidazole is a degradant of metronidazole. Signals corresponding in </w:t>
      </w:r>
      <w:r w:rsidRPr="009A00CF">
        <w:rPr>
          <w:i/>
        </w:rPr>
        <w:t>m/z</w:t>
      </w:r>
      <w:r w:rsidRPr="009A00CF">
        <w:t xml:space="preserve"> with protonated 2-methyl-5-nitroimidazole, [M+</w:t>
      </w:r>
      <w:proofErr w:type="gramStart"/>
      <w:r w:rsidRPr="009A00CF">
        <w:t>H]</w:t>
      </w:r>
      <w:r w:rsidRPr="009A00CF">
        <w:rPr>
          <w:vertAlign w:val="superscript"/>
        </w:rPr>
        <w:t>+</w:t>
      </w:r>
      <w:proofErr w:type="gramEnd"/>
      <w:r w:rsidRPr="009A00CF">
        <w:t>, were visible in all 5 replicates at intensities of 1.54e</w:t>
      </w:r>
      <w:r w:rsidRPr="009A00CF">
        <w:rPr>
          <w:vertAlign w:val="superscript"/>
        </w:rPr>
        <w:t>5</w:t>
      </w:r>
      <w:r w:rsidRPr="009A00CF">
        <w:t xml:space="preserve"> – 1.09e</w:t>
      </w:r>
      <w:r w:rsidRPr="009A00CF">
        <w:rPr>
          <w:vertAlign w:val="superscript"/>
        </w:rPr>
        <w:t>6</w:t>
      </w:r>
      <w:r w:rsidRPr="009A00CF">
        <w:t xml:space="preserve"> counts (above estimated background intensity of 0 counts) (table </w:t>
      </w:r>
      <w:r w:rsidR="00BA18EB" w:rsidRPr="009A00CF">
        <w:t>4.7</w:t>
      </w:r>
      <w:r w:rsidRPr="009A00CF">
        <w:t xml:space="preserve">). Mass accuracy was generally &lt; 1 ppm, with a slightly higher mass accuracy in one replicate of &lt; 1.5 ppm. Signals corresponding in </w:t>
      </w:r>
      <w:r w:rsidRPr="009A00CF">
        <w:rPr>
          <w:i/>
        </w:rPr>
        <w:t>m/z</w:t>
      </w:r>
      <w:r w:rsidRPr="009A00CF">
        <w:t xml:space="preserve"> with potassiated 2-methyl-5-nitroimidazole, [M+</w:t>
      </w:r>
      <w:proofErr w:type="gramStart"/>
      <w:r w:rsidRPr="009A00CF">
        <w:t>K]</w:t>
      </w:r>
      <w:r w:rsidRPr="009A00CF">
        <w:rPr>
          <w:vertAlign w:val="superscript"/>
        </w:rPr>
        <w:t>+</w:t>
      </w:r>
      <w:proofErr w:type="gramEnd"/>
      <w:r w:rsidRPr="009A00CF">
        <w:t>, were also detected at intensities discernible from estimated background intensity in 2 replicates (mass accuracy &lt; 1 ppm). Relevant isotopic clusters were accurately aligned with theoretical isotopic distributions for all recorded signals.</w:t>
      </w:r>
    </w:p>
    <w:p w14:paraId="2F057F53" w14:textId="5F70F5BB" w:rsidR="002F7BD6" w:rsidRPr="009A00CF" w:rsidRDefault="002F7BD6" w:rsidP="002F7BD6">
      <w:pPr>
        <w:spacing w:line="360" w:lineRule="auto"/>
      </w:pPr>
      <w:r w:rsidRPr="009A00CF">
        <w:t>Signals corresponding with protonated 2-methyl-5-nitroimidazole were visible in the analysed dosing solutions at high intensities (3.82e</w:t>
      </w:r>
      <w:r w:rsidRPr="009A00CF">
        <w:rPr>
          <w:vertAlign w:val="superscript"/>
        </w:rPr>
        <w:t>7</w:t>
      </w:r>
      <w:r w:rsidRPr="009A00CF">
        <w:t xml:space="preserve"> – 8.02e</w:t>
      </w:r>
      <w:r w:rsidRPr="009A00CF">
        <w:rPr>
          <w:vertAlign w:val="superscript"/>
        </w:rPr>
        <w:t>7</w:t>
      </w:r>
      <w:r w:rsidRPr="009A00CF">
        <w:t xml:space="preserve"> counts, mass accuracy &lt; 0.6 ppm) and potassiated 2-methyl-5-nitroimidazole at intensities of 5.67e</w:t>
      </w:r>
      <w:r w:rsidRPr="009A00CF">
        <w:rPr>
          <w:vertAlign w:val="superscript"/>
        </w:rPr>
        <w:t>2</w:t>
      </w:r>
      <w:r w:rsidRPr="009A00CF">
        <w:t xml:space="preserve"> counts (mass accuracy &lt; 2.5 ppm) (</w:t>
      </w:r>
      <w:r w:rsidR="00DC44AB">
        <w:t>table 4.7a</w:t>
      </w:r>
      <w:r w:rsidRPr="009A00CF">
        <w:t>).</w:t>
      </w:r>
    </w:p>
    <w:tbl>
      <w:tblPr>
        <w:tblpPr w:leftFromText="180" w:rightFromText="180" w:vertAnchor="text" w:horzAnchor="margin" w:tblpY="1669"/>
        <w:tblW w:w="9366" w:type="dxa"/>
        <w:tblLook w:val="04A0" w:firstRow="1" w:lastRow="0" w:firstColumn="1" w:lastColumn="0" w:noHBand="0" w:noVBand="1"/>
      </w:tblPr>
      <w:tblGrid>
        <w:gridCol w:w="1515"/>
        <w:gridCol w:w="1297"/>
        <w:gridCol w:w="1228"/>
        <w:gridCol w:w="1084"/>
        <w:gridCol w:w="1250"/>
        <w:gridCol w:w="1024"/>
        <w:gridCol w:w="1050"/>
        <w:gridCol w:w="918"/>
      </w:tblGrid>
      <w:tr w:rsidR="002F7BD6" w:rsidRPr="009A00CF" w14:paraId="52F36FB6" w14:textId="77777777" w:rsidTr="002F7BD6">
        <w:trPr>
          <w:trHeight w:val="535"/>
        </w:trPr>
        <w:tc>
          <w:tcPr>
            <w:tcW w:w="404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00F24F40" w14:textId="77777777" w:rsidR="002F7BD6" w:rsidRPr="009A00CF" w:rsidRDefault="002F7BD6" w:rsidP="002F7BD6">
            <w:pPr>
              <w:spacing w:after="0" w:line="240" w:lineRule="auto"/>
              <w:jc w:val="center"/>
              <w:rPr>
                <w:rFonts w:ascii="Calibri" w:eastAsia="Times New Roman" w:hAnsi="Calibri" w:cs="Calibri"/>
                <w:color w:val="000000"/>
                <w:sz w:val="20"/>
                <w:szCs w:val="20"/>
                <w:lang w:eastAsia="en-GB"/>
              </w:rPr>
            </w:pPr>
            <w:r w:rsidRPr="009A00CF">
              <w:rPr>
                <w:rFonts w:ascii="Calibri" w:eastAsia="Times New Roman" w:hAnsi="Calibri" w:cs="Calibri"/>
                <w:color w:val="000000"/>
                <w:sz w:val="20"/>
                <w:szCs w:val="20"/>
                <w:lang w:eastAsia="en-GB"/>
              </w:rPr>
              <w:t>Metronidazole transformation products</w:t>
            </w:r>
          </w:p>
        </w:tc>
        <w:tc>
          <w:tcPr>
            <w:tcW w:w="5326" w:type="dxa"/>
            <w:gridSpan w:val="5"/>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6AD6F149" w14:textId="77777777" w:rsidR="002F7BD6" w:rsidRPr="009A00CF" w:rsidRDefault="002F7BD6" w:rsidP="002F7BD6">
            <w:pPr>
              <w:spacing w:after="0" w:line="240" w:lineRule="auto"/>
              <w:jc w:val="center"/>
              <w:rPr>
                <w:rFonts w:ascii="Calibri" w:eastAsia="Times New Roman" w:hAnsi="Calibri" w:cs="Calibri"/>
                <w:color w:val="000000"/>
                <w:sz w:val="20"/>
                <w:szCs w:val="20"/>
                <w:lang w:eastAsia="en-GB"/>
              </w:rPr>
            </w:pPr>
            <w:r w:rsidRPr="009A00CF">
              <w:rPr>
                <w:rFonts w:ascii="Calibri" w:eastAsia="Times New Roman" w:hAnsi="Calibri" w:cs="Calibri"/>
                <w:color w:val="000000"/>
                <w:sz w:val="20"/>
                <w:szCs w:val="20"/>
                <w:lang w:eastAsia="en-GB"/>
              </w:rPr>
              <w:t>Replicates</w:t>
            </w:r>
          </w:p>
        </w:tc>
      </w:tr>
      <w:tr w:rsidR="002F7BD6" w:rsidRPr="009A00CF" w14:paraId="1AB24FEB" w14:textId="77777777" w:rsidTr="008D1A46">
        <w:trPr>
          <w:trHeight w:val="266"/>
        </w:trPr>
        <w:tc>
          <w:tcPr>
            <w:tcW w:w="1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11779A" w14:textId="77777777" w:rsidR="002F7BD6" w:rsidRPr="009A00CF" w:rsidRDefault="002F7BD6" w:rsidP="002F7BD6">
            <w:pPr>
              <w:spacing w:after="0" w:line="240" w:lineRule="auto"/>
              <w:jc w:val="center"/>
              <w:rPr>
                <w:rFonts w:ascii="Calibri" w:eastAsia="Times New Roman" w:hAnsi="Calibri" w:cs="Calibri"/>
                <w:color w:val="000000"/>
                <w:sz w:val="20"/>
                <w:szCs w:val="20"/>
                <w:lang w:eastAsia="en-GB"/>
              </w:rPr>
            </w:pPr>
            <w:r w:rsidRPr="009A00CF">
              <w:rPr>
                <w:rFonts w:ascii="Calibri" w:eastAsia="Times New Roman" w:hAnsi="Calibri" w:cs="Calibri"/>
                <w:color w:val="000000"/>
                <w:sz w:val="20"/>
                <w:szCs w:val="20"/>
                <w:lang w:eastAsia="en-GB"/>
              </w:rPr>
              <w:t>Target analyte</w:t>
            </w:r>
          </w:p>
        </w:tc>
        <w:tc>
          <w:tcPr>
            <w:tcW w:w="1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262AA9" w14:textId="77777777" w:rsidR="002F7BD6" w:rsidRPr="009A00CF" w:rsidRDefault="002F7BD6" w:rsidP="002F7BD6">
            <w:pPr>
              <w:spacing w:after="0" w:line="240" w:lineRule="auto"/>
              <w:jc w:val="center"/>
              <w:rPr>
                <w:rFonts w:ascii="Calibri" w:eastAsia="Times New Roman" w:hAnsi="Calibri" w:cs="Calibri"/>
                <w:color w:val="000000"/>
                <w:sz w:val="20"/>
                <w:szCs w:val="20"/>
                <w:lang w:eastAsia="en-GB"/>
              </w:rPr>
            </w:pPr>
            <w:r w:rsidRPr="009A00CF">
              <w:rPr>
                <w:rFonts w:ascii="Calibri" w:eastAsia="Times New Roman" w:hAnsi="Calibri" w:cs="Calibri"/>
                <w:color w:val="000000"/>
                <w:sz w:val="20"/>
                <w:szCs w:val="20"/>
                <w:lang w:eastAsia="en-GB"/>
              </w:rPr>
              <w:t>Chemical formula</w:t>
            </w: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3F5575" w14:textId="77777777" w:rsidR="002F7BD6" w:rsidRPr="009A00CF" w:rsidRDefault="002F7BD6" w:rsidP="002F7BD6">
            <w:pPr>
              <w:spacing w:after="0" w:line="240" w:lineRule="auto"/>
              <w:jc w:val="center"/>
              <w:rPr>
                <w:rFonts w:ascii="Calibri" w:eastAsia="Times New Roman" w:hAnsi="Calibri" w:cs="Calibri"/>
                <w:color w:val="000000"/>
                <w:sz w:val="20"/>
                <w:szCs w:val="20"/>
                <w:lang w:eastAsia="en-GB"/>
              </w:rPr>
            </w:pPr>
            <w:r w:rsidRPr="009A00CF">
              <w:rPr>
                <w:rFonts w:ascii="Calibri" w:eastAsia="Times New Roman" w:hAnsi="Calibri" w:cs="Calibri"/>
                <w:color w:val="000000"/>
                <w:sz w:val="20"/>
                <w:szCs w:val="20"/>
                <w:lang w:eastAsia="en-GB"/>
              </w:rPr>
              <w:t>Ionisation species</w:t>
            </w:r>
          </w:p>
        </w:tc>
        <w:tc>
          <w:tcPr>
            <w:tcW w:w="10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BE4EF5" w14:textId="77777777" w:rsidR="002F7BD6" w:rsidRPr="009A00CF" w:rsidRDefault="002F7BD6" w:rsidP="002F7BD6">
            <w:pPr>
              <w:spacing w:after="0" w:line="240" w:lineRule="auto"/>
              <w:jc w:val="right"/>
              <w:rPr>
                <w:rFonts w:ascii="Calibri" w:eastAsia="Times New Roman" w:hAnsi="Calibri" w:cs="Calibri"/>
                <w:color w:val="000000"/>
                <w:sz w:val="20"/>
                <w:szCs w:val="20"/>
                <w:lang w:eastAsia="en-GB"/>
              </w:rPr>
            </w:pPr>
            <w:r w:rsidRPr="009A00CF">
              <w:rPr>
                <w:rFonts w:ascii="Calibri" w:eastAsia="Times New Roman" w:hAnsi="Calibri" w:cs="Calibri"/>
                <w:color w:val="000000"/>
                <w:sz w:val="20"/>
                <w:szCs w:val="20"/>
                <w:lang w:eastAsia="en-GB"/>
              </w:rPr>
              <w:t>1</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E7E497" w14:textId="77777777" w:rsidR="002F7BD6" w:rsidRPr="009A00CF" w:rsidRDefault="002F7BD6" w:rsidP="002F7BD6">
            <w:pPr>
              <w:spacing w:after="0" w:line="240" w:lineRule="auto"/>
              <w:jc w:val="right"/>
              <w:rPr>
                <w:rFonts w:ascii="Calibri" w:eastAsia="Times New Roman" w:hAnsi="Calibri" w:cs="Calibri"/>
                <w:color w:val="000000"/>
                <w:sz w:val="20"/>
                <w:szCs w:val="20"/>
                <w:lang w:eastAsia="en-GB"/>
              </w:rPr>
            </w:pPr>
            <w:r w:rsidRPr="009A00CF">
              <w:rPr>
                <w:rFonts w:ascii="Calibri" w:eastAsia="Times New Roman" w:hAnsi="Calibri" w:cs="Calibri"/>
                <w:color w:val="000000"/>
                <w:sz w:val="20"/>
                <w:szCs w:val="20"/>
                <w:lang w:eastAsia="en-GB"/>
              </w:rPr>
              <w:t>2</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398204" w14:textId="77777777" w:rsidR="002F7BD6" w:rsidRPr="009A00CF" w:rsidRDefault="002F7BD6" w:rsidP="002F7BD6">
            <w:pPr>
              <w:spacing w:after="0" w:line="240" w:lineRule="auto"/>
              <w:jc w:val="right"/>
              <w:rPr>
                <w:rFonts w:ascii="Calibri" w:eastAsia="Times New Roman" w:hAnsi="Calibri" w:cs="Calibri"/>
                <w:color w:val="000000"/>
                <w:sz w:val="20"/>
                <w:szCs w:val="20"/>
                <w:lang w:eastAsia="en-GB"/>
              </w:rPr>
            </w:pPr>
            <w:r w:rsidRPr="009A00CF">
              <w:rPr>
                <w:rFonts w:ascii="Calibri" w:eastAsia="Times New Roman" w:hAnsi="Calibri" w:cs="Calibri"/>
                <w:color w:val="000000"/>
                <w:sz w:val="20"/>
                <w:szCs w:val="20"/>
                <w:lang w:eastAsia="en-GB"/>
              </w:rPr>
              <w:t>3</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3DDBBF" w14:textId="77777777" w:rsidR="002F7BD6" w:rsidRPr="009A00CF" w:rsidRDefault="002F7BD6" w:rsidP="002F7BD6">
            <w:pPr>
              <w:spacing w:after="0" w:line="240" w:lineRule="auto"/>
              <w:jc w:val="right"/>
              <w:rPr>
                <w:rFonts w:ascii="Calibri" w:eastAsia="Times New Roman" w:hAnsi="Calibri" w:cs="Calibri"/>
                <w:color w:val="000000"/>
                <w:sz w:val="20"/>
                <w:szCs w:val="20"/>
                <w:lang w:eastAsia="en-GB"/>
              </w:rPr>
            </w:pPr>
            <w:r w:rsidRPr="009A00CF">
              <w:rPr>
                <w:rFonts w:ascii="Calibri" w:eastAsia="Times New Roman" w:hAnsi="Calibri" w:cs="Calibri"/>
                <w:color w:val="000000"/>
                <w:sz w:val="20"/>
                <w:szCs w:val="20"/>
                <w:lang w:eastAsia="en-GB"/>
              </w:rPr>
              <w:t>4</w:t>
            </w: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2417D1" w14:textId="77777777" w:rsidR="002F7BD6" w:rsidRPr="009A00CF" w:rsidRDefault="002F7BD6" w:rsidP="002F7BD6">
            <w:pPr>
              <w:spacing w:after="0" w:line="240" w:lineRule="auto"/>
              <w:jc w:val="right"/>
              <w:rPr>
                <w:rFonts w:ascii="Calibri" w:eastAsia="Times New Roman" w:hAnsi="Calibri" w:cs="Calibri"/>
                <w:color w:val="000000"/>
                <w:sz w:val="20"/>
                <w:szCs w:val="20"/>
                <w:lang w:eastAsia="en-GB"/>
              </w:rPr>
            </w:pPr>
            <w:r w:rsidRPr="009A00CF">
              <w:rPr>
                <w:rFonts w:ascii="Calibri" w:eastAsia="Times New Roman" w:hAnsi="Calibri" w:cs="Calibri"/>
                <w:color w:val="000000"/>
                <w:sz w:val="20"/>
                <w:szCs w:val="20"/>
                <w:lang w:eastAsia="en-GB"/>
              </w:rPr>
              <w:t>5</w:t>
            </w:r>
          </w:p>
        </w:tc>
      </w:tr>
      <w:tr w:rsidR="002F7BD6" w:rsidRPr="00387CFB" w14:paraId="340A35C6" w14:textId="77777777" w:rsidTr="008D1A46">
        <w:trPr>
          <w:trHeight w:val="266"/>
        </w:trPr>
        <w:tc>
          <w:tcPr>
            <w:tcW w:w="1515" w:type="dxa"/>
            <w:vMerge w:val="restart"/>
            <w:tcBorders>
              <w:top w:val="single" w:sz="4" w:space="0" w:color="auto"/>
              <w:left w:val="single" w:sz="4" w:space="0" w:color="auto"/>
              <w:bottom w:val="nil"/>
              <w:right w:val="single" w:sz="4" w:space="0" w:color="auto"/>
            </w:tcBorders>
            <w:shd w:val="clear" w:color="auto" w:fill="auto"/>
            <w:vAlign w:val="center"/>
            <w:hideMark/>
          </w:tcPr>
          <w:p w14:paraId="45B0BD8B"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proofErr w:type="gramStart"/>
            <w:r w:rsidRPr="008D1A46">
              <w:rPr>
                <w:rFonts w:ascii="Calibri" w:eastAsia="Times New Roman" w:hAnsi="Calibri" w:cs="Calibri"/>
                <w:color w:val="000000"/>
                <w:sz w:val="20"/>
                <w:szCs w:val="20"/>
                <w:lang w:eastAsia="en-GB"/>
                <w14:glow w14:rad="127000">
                  <w14:schemeClr w14:val="bg1"/>
                </w14:glow>
              </w:rPr>
              <w:t>Hydroxy-metronidazole</w:t>
            </w:r>
            <w:proofErr w:type="gramEnd"/>
          </w:p>
        </w:tc>
        <w:tc>
          <w:tcPr>
            <w:tcW w:w="1297" w:type="dxa"/>
            <w:vMerge w:val="restart"/>
            <w:tcBorders>
              <w:top w:val="single" w:sz="4" w:space="0" w:color="auto"/>
              <w:left w:val="single" w:sz="4" w:space="0" w:color="auto"/>
              <w:bottom w:val="nil"/>
              <w:right w:val="single" w:sz="4" w:space="0" w:color="auto"/>
            </w:tcBorders>
            <w:shd w:val="clear" w:color="auto" w:fill="auto"/>
            <w:noWrap/>
            <w:vAlign w:val="center"/>
            <w:hideMark/>
          </w:tcPr>
          <w:p w14:paraId="28645FCE"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C</w:t>
            </w:r>
            <w:r w:rsidRPr="008D1A46">
              <w:rPr>
                <w:rFonts w:ascii="Calibri" w:eastAsia="Times New Roman" w:hAnsi="Calibri" w:cs="Calibri"/>
                <w:color w:val="000000"/>
                <w:sz w:val="20"/>
                <w:szCs w:val="20"/>
                <w:vertAlign w:val="subscript"/>
                <w:lang w:eastAsia="en-GB"/>
                <w14:glow w14:rad="127000">
                  <w14:schemeClr w14:val="bg1"/>
                </w14:glow>
              </w:rPr>
              <w:t>6</w:t>
            </w:r>
            <w:r w:rsidRPr="008D1A46">
              <w:rPr>
                <w:rFonts w:ascii="Calibri" w:eastAsia="Times New Roman" w:hAnsi="Calibri" w:cs="Calibri"/>
                <w:color w:val="000000"/>
                <w:sz w:val="20"/>
                <w:szCs w:val="20"/>
                <w:lang w:eastAsia="en-GB"/>
                <w14:glow w14:rad="127000">
                  <w14:schemeClr w14:val="bg1"/>
                </w14:glow>
              </w:rPr>
              <w:t>H</w:t>
            </w:r>
            <w:r w:rsidRPr="008D1A46">
              <w:rPr>
                <w:rFonts w:ascii="Calibri" w:eastAsia="Times New Roman" w:hAnsi="Calibri" w:cs="Calibri"/>
                <w:color w:val="000000"/>
                <w:sz w:val="20"/>
                <w:szCs w:val="20"/>
                <w:vertAlign w:val="subscript"/>
                <w:lang w:eastAsia="en-GB"/>
                <w14:glow w14:rad="127000">
                  <w14:schemeClr w14:val="bg1"/>
                </w14:glow>
              </w:rPr>
              <w:t>9</w:t>
            </w:r>
            <w:r w:rsidRPr="008D1A46">
              <w:rPr>
                <w:rFonts w:ascii="Calibri" w:eastAsia="Times New Roman" w:hAnsi="Calibri" w:cs="Calibri"/>
                <w:color w:val="000000"/>
                <w:sz w:val="20"/>
                <w:szCs w:val="20"/>
                <w:lang w:eastAsia="en-GB"/>
                <w14:glow w14:rad="127000">
                  <w14:schemeClr w14:val="bg1"/>
                </w14:glow>
              </w:rPr>
              <w:t>N</w:t>
            </w:r>
            <w:r w:rsidRPr="008D1A46">
              <w:rPr>
                <w:rFonts w:ascii="Calibri" w:eastAsia="Times New Roman" w:hAnsi="Calibri" w:cs="Calibri"/>
                <w:color w:val="000000"/>
                <w:sz w:val="20"/>
                <w:szCs w:val="20"/>
                <w:vertAlign w:val="subscript"/>
                <w:lang w:eastAsia="en-GB"/>
                <w14:glow w14:rad="127000">
                  <w14:schemeClr w14:val="bg1"/>
                </w14:glow>
              </w:rPr>
              <w:t>3</w:t>
            </w:r>
            <w:r w:rsidRPr="008D1A46">
              <w:rPr>
                <w:rFonts w:ascii="Calibri" w:eastAsia="Times New Roman" w:hAnsi="Calibri" w:cs="Calibri"/>
                <w:color w:val="000000"/>
                <w:sz w:val="20"/>
                <w:szCs w:val="20"/>
                <w:lang w:eastAsia="en-GB"/>
                <w14:glow w14:rad="127000">
                  <w14:schemeClr w14:val="bg1"/>
                </w14:glow>
              </w:rPr>
              <w:t>O</w:t>
            </w:r>
            <w:r w:rsidRPr="008D1A46">
              <w:rPr>
                <w:rFonts w:ascii="Calibri" w:eastAsia="Times New Roman" w:hAnsi="Calibri" w:cs="Calibri"/>
                <w:color w:val="000000"/>
                <w:sz w:val="20"/>
                <w:szCs w:val="20"/>
                <w:vertAlign w:val="subscript"/>
                <w:lang w:eastAsia="en-GB"/>
                <w14:glow w14:rad="127000">
                  <w14:schemeClr w14:val="bg1"/>
                </w14:glow>
              </w:rPr>
              <w:t>4</w:t>
            </w: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BC214D" w14:textId="77777777" w:rsidR="002F7BD6" w:rsidRPr="008D1A46" w:rsidRDefault="002F7BD6" w:rsidP="002F7BD6">
            <w:pPr>
              <w:spacing w:after="0" w:line="240" w:lineRule="auto"/>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 xml:space="preserve">[M + </w:t>
            </w:r>
            <w:proofErr w:type="gramStart"/>
            <w:r w:rsidRPr="008D1A46">
              <w:rPr>
                <w:rFonts w:ascii="Calibri" w:eastAsia="Times New Roman" w:hAnsi="Calibri" w:cs="Calibri"/>
                <w:color w:val="000000"/>
                <w:sz w:val="20"/>
                <w:szCs w:val="20"/>
                <w:lang w:eastAsia="en-GB"/>
                <w14:glow w14:rad="127000">
                  <w14:schemeClr w14:val="bg1"/>
                </w14:glow>
              </w:rPr>
              <w:t>H]</w:t>
            </w:r>
            <w:r w:rsidRPr="008D1A46">
              <w:rPr>
                <w:rFonts w:ascii="Calibri" w:eastAsia="Times New Roman" w:hAnsi="Calibri" w:cs="Calibri"/>
                <w:color w:val="000000"/>
                <w:sz w:val="20"/>
                <w:szCs w:val="20"/>
                <w:vertAlign w:val="superscript"/>
                <w:lang w:eastAsia="en-GB"/>
                <w14:glow w14:rad="127000">
                  <w14:schemeClr w14:val="bg1"/>
                </w14:glow>
              </w:rPr>
              <w:t>+</w:t>
            </w:r>
            <w:proofErr w:type="gramEnd"/>
          </w:p>
        </w:tc>
        <w:tc>
          <w:tcPr>
            <w:tcW w:w="1084"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25565B0B"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c>
          <w:tcPr>
            <w:tcW w:w="1250"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7CEF8730"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c>
          <w:tcPr>
            <w:tcW w:w="1024"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0C22469C"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c>
          <w:tcPr>
            <w:tcW w:w="1050"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bottom"/>
            <w:hideMark/>
          </w:tcPr>
          <w:p w14:paraId="19FB800D"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c>
          <w:tcPr>
            <w:tcW w:w="918"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606C4119"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r>
      <w:tr w:rsidR="002F7BD6" w:rsidRPr="00387CFB" w14:paraId="2D8B3009" w14:textId="77777777" w:rsidTr="008D1A46">
        <w:trPr>
          <w:trHeight w:val="266"/>
        </w:trPr>
        <w:tc>
          <w:tcPr>
            <w:tcW w:w="1515" w:type="dxa"/>
            <w:vMerge/>
            <w:tcBorders>
              <w:top w:val="nil"/>
              <w:left w:val="single" w:sz="4" w:space="0" w:color="auto"/>
              <w:bottom w:val="nil"/>
              <w:right w:val="single" w:sz="4" w:space="0" w:color="auto"/>
            </w:tcBorders>
            <w:vAlign w:val="center"/>
            <w:hideMark/>
          </w:tcPr>
          <w:p w14:paraId="06BDB0AB" w14:textId="77777777" w:rsidR="002F7BD6" w:rsidRPr="008D1A46" w:rsidRDefault="002F7BD6" w:rsidP="002F7BD6">
            <w:pPr>
              <w:spacing w:after="0" w:line="240" w:lineRule="auto"/>
              <w:rPr>
                <w:rFonts w:ascii="Calibri" w:eastAsia="Times New Roman" w:hAnsi="Calibri" w:cs="Calibri"/>
                <w:color w:val="000000"/>
                <w:sz w:val="20"/>
                <w:szCs w:val="20"/>
                <w:lang w:eastAsia="en-GB"/>
                <w14:glow w14:rad="127000">
                  <w14:schemeClr w14:val="bg1"/>
                </w14:glow>
              </w:rPr>
            </w:pPr>
          </w:p>
        </w:tc>
        <w:tc>
          <w:tcPr>
            <w:tcW w:w="1297" w:type="dxa"/>
            <w:vMerge/>
            <w:tcBorders>
              <w:top w:val="nil"/>
              <w:left w:val="single" w:sz="4" w:space="0" w:color="auto"/>
              <w:bottom w:val="nil"/>
              <w:right w:val="single" w:sz="4" w:space="0" w:color="auto"/>
            </w:tcBorders>
            <w:vAlign w:val="center"/>
            <w:hideMark/>
          </w:tcPr>
          <w:p w14:paraId="362F4B64" w14:textId="77777777" w:rsidR="002F7BD6" w:rsidRPr="008D1A46" w:rsidRDefault="002F7BD6" w:rsidP="002F7BD6">
            <w:pPr>
              <w:spacing w:after="0" w:line="240" w:lineRule="auto"/>
              <w:rPr>
                <w:rFonts w:ascii="Calibri" w:eastAsia="Times New Roman" w:hAnsi="Calibri" w:cs="Calibri"/>
                <w:color w:val="000000"/>
                <w:sz w:val="20"/>
                <w:szCs w:val="20"/>
                <w:lang w:eastAsia="en-GB"/>
                <w14:glow w14:rad="127000">
                  <w14:schemeClr w14:val="bg1"/>
                </w14:glow>
              </w:rPr>
            </w:pP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6C08CE" w14:textId="77777777" w:rsidR="002F7BD6" w:rsidRPr="008D1A46" w:rsidRDefault="002F7BD6" w:rsidP="002F7BD6">
            <w:pPr>
              <w:spacing w:after="0" w:line="240" w:lineRule="auto"/>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 xml:space="preserve">[M + </w:t>
            </w:r>
            <w:proofErr w:type="gramStart"/>
            <w:r w:rsidRPr="008D1A46">
              <w:rPr>
                <w:rFonts w:ascii="Calibri" w:eastAsia="Times New Roman" w:hAnsi="Calibri" w:cs="Calibri"/>
                <w:color w:val="000000"/>
                <w:sz w:val="20"/>
                <w:szCs w:val="20"/>
                <w:lang w:eastAsia="en-GB"/>
                <w14:glow w14:rad="127000">
                  <w14:schemeClr w14:val="bg1"/>
                </w14:glow>
              </w:rPr>
              <w:t>K]</w:t>
            </w:r>
            <w:r w:rsidRPr="008D1A46">
              <w:rPr>
                <w:rFonts w:ascii="Calibri" w:eastAsia="Times New Roman" w:hAnsi="Calibri" w:cs="Calibri"/>
                <w:color w:val="000000"/>
                <w:sz w:val="20"/>
                <w:szCs w:val="20"/>
                <w:vertAlign w:val="superscript"/>
                <w:lang w:eastAsia="en-GB"/>
                <w14:glow w14:rad="127000">
                  <w14:schemeClr w14:val="bg1"/>
                </w14:glow>
              </w:rPr>
              <w:t>+</w:t>
            </w:r>
            <w:proofErr w:type="gramEnd"/>
          </w:p>
        </w:tc>
        <w:tc>
          <w:tcPr>
            <w:tcW w:w="1084"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7E9A99A1"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0.5 ppm</w:t>
            </w:r>
          </w:p>
        </w:tc>
        <w:tc>
          <w:tcPr>
            <w:tcW w:w="1250"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0C04AAAE"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3 ppm</w:t>
            </w:r>
          </w:p>
        </w:tc>
        <w:tc>
          <w:tcPr>
            <w:tcW w:w="1024"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bottom"/>
            <w:hideMark/>
          </w:tcPr>
          <w:p w14:paraId="2A148BFC"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 ppm</w:t>
            </w:r>
          </w:p>
        </w:tc>
        <w:tc>
          <w:tcPr>
            <w:tcW w:w="1050"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bottom"/>
            <w:hideMark/>
          </w:tcPr>
          <w:p w14:paraId="714B13EB"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 ppm</w:t>
            </w:r>
          </w:p>
        </w:tc>
        <w:tc>
          <w:tcPr>
            <w:tcW w:w="91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8480240"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2F7BD6" w:rsidRPr="00387CFB" w14:paraId="158FBE49" w14:textId="77777777" w:rsidTr="008D1A46">
        <w:trPr>
          <w:trHeight w:val="160"/>
        </w:trPr>
        <w:tc>
          <w:tcPr>
            <w:tcW w:w="1515" w:type="dxa"/>
            <w:vMerge/>
            <w:tcBorders>
              <w:top w:val="nil"/>
              <w:left w:val="single" w:sz="4" w:space="0" w:color="auto"/>
              <w:bottom w:val="single" w:sz="4" w:space="0" w:color="auto"/>
              <w:right w:val="single" w:sz="4" w:space="0" w:color="auto"/>
            </w:tcBorders>
            <w:vAlign w:val="center"/>
            <w:hideMark/>
          </w:tcPr>
          <w:p w14:paraId="4FBE9A7E" w14:textId="77777777" w:rsidR="002F7BD6" w:rsidRPr="008D1A46" w:rsidRDefault="002F7BD6" w:rsidP="002F7BD6">
            <w:pPr>
              <w:spacing w:after="0" w:line="240" w:lineRule="auto"/>
              <w:rPr>
                <w:rFonts w:ascii="Calibri" w:eastAsia="Times New Roman" w:hAnsi="Calibri" w:cs="Calibri"/>
                <w:color w:val="000000"/>
                <w:sz w:val="20"/>
                <w:szCs w:val="20"/>
                <w:lang w:eastAsia="en-GB"/>
                <w14:glow w14:rad="127000">
                  <w14:schemeClr w14:val="bg1"/>
                </w14:glow>
              </w:rPr>
            </w:pPr>
          </w:p>
        </w:tc>
        <w:tc>
          <w:tcPr>
            <w:tcW w:w="1297" w:type="dxa"/>
            <w:vMerge/>
            <w:tcBorders>
              <w:top w:val="nil"/>
              <w:left w:val="single" w:sz="4" w:space="0" w:color="auto"/>
              <w:bottom w:val="single" w:sz="4" w:space="0" w:color="auto"/>
              <w:right w:val="single" w:sz="4" w:space="0" w:color="auto"/>
            </w:tcBorders>
            <w:vAlign w:val="center"/>
            <w:hideMark/>
          </w:tcPr>
          <w:p w14:paraId="5E39A9B7" w14:textId="77777777" w:rsidR="002F7BD6" w:rsidRPr="008D1A46" w:rsidRDefault="002F7BD6" w:rsidP="002F7BD6">
            <w:pPr>
              <w:spacing w:after="0" w:line="240" w:lineRule="auto"/>
              <w:rPr>
                <w:rFonts w:ascii="Calibri" w:eastAsia="Times New Roman" w:hAnsi="Calibri" w:cs="Calibri"/>
                <w:color w:val="000000"/>
                <w:sz w:val="20"/>
                <w:szCs w:val="20"/>
                <w:lang w:eastAsia="en-GB"/>
                <w14:glow w14:rad="127000">
                  <w14:schemeClr w14:val="bg1"/>
                </w14:glow>
              </w:rPr>
            </w:pP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30B86E" w14:textId="77777777" w:rsidR="002F7BD6" w:rsidRPr="008D1A46" w:rsidRDefault="002F7BD6" w:rsidP="002F7BD6">
            <w:pPr>
              <w:spacing w:after="0" w:line="240" w:lineRule="auto"/>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 xml:space="preserve">[M + </w:t>
            </w:r>
            <w:proofErr w:type="gramStart"/>
            <w:r w:rsidRPr="008D1A46">
              <w:rPr>
                <w:rFonts w:ascii="Calibri" w:eastAsia="Times New Roman" w:hAnsi="Calibri" w:cs="Calibri"/>
                <w:color w:val="000000"/>
                <w:sz w:val="20"/>
                <w:szCs w:val="20"/>
                <w:lang w:eastAsia="en-GB"/>
                <w14:glow w14:rad="127000">
                  <w14:schemeClr w14:val="bg1"/>
                </w14:glow>
              </w:rPr>
              <w:t>Na]</w:t>
            </w:r>
            <w:r w:rsidRPr="008D1A46">
              <w:rPr>
                <w:rFonts w:ascii="Calibri" w:eastAsia="Times New Roman" w:hAnsi="Calibri" w:cs="Calibri"/>
                <w:color w:val="000000"/>
                <w:sz w:val="20"/>
                <w:szCs w:val="20"/>
                <w:vertAlign w:val="superscript"/>
                <w:lang w:eastAsia="en-GB"/>
                <w14:glow w14:rad="127000">
                  <w14:schemeClr w14:val="bg1"/>
                </w14:glow>
              </w:rPr>
              <w:t>+</w:t>
            </w:r>
            <w:proofErr w:type="gramEnd"/>
          </w:p>
        </w:tc>
        <w:tc>
          <w:tcPr>
            <w:tcW w:w="1084"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192043D5"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 ppm</w:t>
            </w:r>
          </w:p>
        </w:tc>
        <w:tc>
          <w:tcPr>
            <w:tcW w:w="1250"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05D6FD20"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0.5 ppm</w:t>
            </w:r>
          </w:p>
        </w:tc>
        <w:tc>
          <w:tcPr>
            <w:tcW w:w="1024"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23B977B0"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c>
          <w:tcPr>
            <w:tcW w:w="1050"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1D316438"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0.5 ppm</w:t>
            </w:r>
          </w:p>
        </w:tc>
        <w:tc>
          <w:tcPr>
            <w:tcW w:w="91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ADE848D"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2F7BD6" w:rsidRPr="00387CFB" w14:paraId="79A369C6" w14:textId="77777777" w:rsidTr="008D1A46">
        <w:trPr>
          <w:trHeight w:val="317"/>
        </w:trPr>
        <w:tc>
          <w:tcPr>
            <w:tcW w:w="1515"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683BEAD"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 xml:space="preserve">2-methyl-5-nitroimidazole </w:t>
            </w:r>
          </w:p>
        </w:tc>
        <w:tc>
          <w:tcPr>
            <w:tcW w:w="129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736C99D"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C</w:t>
            </w:r>
            <w:r w:rsidRPr="008D1A46">
              <w:rPr>
                <w:rFonts w:ascii="Calibri" w:eastAsia="Times New Roman" w:hAnsi="Calibri" w:cs="Calibri"/>
                <w:color w:val="000000"/>
                <w:sz w:val="20"/>
                <w:szCs w:val="20"/>
                <w:vertAlign w:val="subscript"/>
                <w:lang w:eastAsia="en-GB"/>
                <w14:glow w14:rad="127000">
                  <w14:schemeClr w14:val="bg1"/>
                </w14:glow>
              </w:rPr>
              <w:t>4</w:t>
            </w:r>
            <w:r w:rsidRPr="008D1A46">
              <w:rPr>
                <w:rFonts w:ascii="Calibri" w:eastAsia="Times New Roman" w:hAnsi="Calibri" w:cs="Calibri"/>
                <w:color w:val="000000"/>
                <w:sz w:val="20"/>
                <w:szCs w:val="20"/>
                <w:lang w:eastAsia="en-GB"/>
                <w14:glow w14:rad="127000">
                  <w14:schemeClr w14:val="bg1"/>
                </w14:glow>
              </w:rPr>
              <w:t>H</w:t>
            </w:r>
            <w:r w:rsidRPr="008D1A46">
              <w:rPr>
                <w:rFonts w:ascii="Calibri" w:eastAsia="Times New Roman" w:hAnsi="Calibri" w:cs="Calibri"/>
                <w:color w:val="000000"/>
                <w:sz w:val="20"/>
                <w:szCs w:val="20"/>
                <w:vertAlign w:val="subscript"/>
                <w:lang w:eastAsia="en-GB"/>
                <w14:glow w14:rad="127000">
                  <w14:schemeClr w14:val="bg1"/>
                </w14:glow>
              </w:rPr>
              <w:t>5</w:t>
            </w:r>
            <w:r w:rsidRPr="008D1A46">
              <w:rPr>
                <w:rFonts w:ascii="Calibri" w:eastAsia="Times New Roman" w:hAnsi="Calibri" w:cs="Calibri"/>
                <w:color w:val="000000"/>
                <w:sz w:val="20"/>
                <w:szCs w:val="20"/>
                <w:lang w:eastAsia="en-GB"/>
                <w14:glow w14:rad="127000">
                  <w14:schemeClr w14:val="bg1"/>
                </w14:glow>
              </w:rPr>
              <w:t>N</w:t>
            </w:r>
            <w:r w:rsidRPr="008D1A46">
              <w:rPr>
                <w:rFonts w:ascii="Calibri" w:eastAsia="Times New Roman" w:hAnsi="Calibri" w:cs="Calibri"/>
                <w:color w:val="000000"/>
                <w:sz w:val="20"/>
                <w:szCs w:val="20"/>
                <w:vertAlign w:val="subscript"/>
                <w:lang w:eastAsia="en-GB"/>
                <w14:glow w14:rad="127000">
                  <w14:schemeClr w14:val="bg1"/>
                </w14:glow>
              </w:rPr>
              <w:t>3</w:t>
            </w:r>
            <w:r w:rsidRPr="008D1A46">
              <w:rPr>
                <w:rFonts w:ascii="Calibri" w:eastAsia="Times New Roman" w:hAnsi="Calibri" w:cs="Calibri"/>
                <w:color w:val="000000"/>
                <w:sz w:val="20"/>
                <w:szCs w:val="20"/>
                <w:lang w:eastAsia="en-GB"/>
                <w14:glow w14:rad="127000">
                  <w14:schemeClr w14:val="bg1"/>
                </w14:glow>
              </w:rPr>
              <w:t>O</w:t>
            </w:r>
            <w:r w:rsidRPr="008D1A46">
              <w:rPr>
                <w:rFonts w:ascii="Calibri" w:eastAsia="Times New Roman" w:hAnsi="Calibri" w:cs="Calibri"/>
                <w:color w:val="000000"/>
                <w:sz w:val="20"/>
                <w:szCs w:val="20"/>
                <w:vertAlign w:val="subscript"/>
                <w:lang w:eastAsia="en-GB"/>
                <w14:glow w14:rad="127000">
                  <w14:schemeClr w14:val="bg1"/>
                </w14:glow>
              </w:rPr>
              <w:t>2</w:t>
            </w: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E172EA" w14:textId="77777777" w:rsidR="002F7BD6" w:rsidRPr="008D1A46" w:rsidRDefault="002F7BD6" w:rsidP="002F7BD6">
            <w:pPr>
              <w:spacing w:after="0" w:line="240" w:lineRule="auto"/>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 xml:space="preserve">[M + </w:t>
            </w:r>
            <w:proofErr w:type="gramStart"/>
            <w:r w:rsidRPr="008D1A46">
              <w:rPr>
                <w:rFonts w:ascii="Calibri" w:eastAsia="Times New Roman" w:hAnsi="Calibri" w:cs="Calibri"/>
                <w:color w:val="000000"/>
                <w:sz w:val="20"/>
                <w:szCs w:val="20"/>
                <w:lang w:eastAsia="en-GB"/>
                <w14:glow w14:rad="127000">
                  <w14:schemeClr w14:val="bg1"/>
                </w14:glow>
              </w:rPr>
              <w:t>H]</w:t>
            </w:r>
            <w:r w:rsidRPr="008D1A46">
              <w:rPr>
                <w:rFonts w:ascii="Calibri" w:eastAsia="Times New Roman" w:hAnsi="Calibri" w:cs="Calibri"/>
                <w:color w:val="000000"/>
                <w:sz w:val="20"/>
                <w:szCs w:val="20"/>
                <w:vertAlign w:val="superscript"/>
                <w:lang w:eastAsia="en-GB"/>
                <w14:glow w14:rad="127000">
                  <w14:schemeClr w14:val="bg1"/>
                </w14:glow>
              </w:rPr>
              <w:t>+</w:t>
            </w:r>
            <w:proofErr w:type="gramEnd"/>
          </w:p>
        </w:tc>
        <w:tc>
          <w:tcPr>
            <w:tcW w:w="1084" w:type="dxa"/>
            <w:tcBorders>
              <w:top w:val="single" w:sz="4" w:space="0" w:color="auto"/>
              <w:left w:val="single" w:sz="4" w:space="0" w:color="auto"/>
              <w:bottom w:val="single" w:sz="4" w:space="0" w:color="auto"/>
              <w:right w:val="single" w:sz="4" w:space="0" w:color="auto"/>
            </w:tcBorders>
            <w:shd w:val="thinDiagCross" w:color="262626" w:themeColor="text1" w:themeTint="D9" w:fill="auto"/>
            <w:noWrap/>
            <w:vAlign w:val="bottom"/>
            <w:hideMark/>
          </w:tcPr>
          <w:p w14:paraId="33023D8C"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 ppm</w:t>
            </w:r>
          </w:p>
        </w:tc>
        <w:tc>
          <w:tcPr>
            <w:tcW w:w="1250" w:type="dxa"/>
            <w:tcBorders>
              <w:top w:val="single" w:sz="4" w:space="0" w:color="auto"/>
              <w:left w:val="single" w:sz="4" w:space="0" w:color="auto"/>
              <w:bottom w:val="single" w:sz="4" w:space="0" w:color="auto"/>
              <w:right w:val="single" w:sz="4" w:space="0" w:color="auto"/>
            </w:tcBorders>
            <w:shd w:val="thinDiagCross" w:color="262626" w:themeColor="text1" w:themeTint="D9" w:fill="auto"/>
            <w:noWrap/>
            <w:vAlign w:val="bottom"/>
            <w:hideMark/>
          </w:tcPr>
          <w:p w14:paraId="77FFE2B9"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c>
          <w:tcPr>
            <w:tcW w:w="1024" w:type="dxa"/>
            <w:tcBorders>
              <w:top w:val="single" w:sz="4" w:space="0" w:color="auto"/>
              <w:left w:val="single" w:sz="4" w:space="0" w:color="auto"/>
              <w:bottom w:val="single" w:sz="4" w:space="0" w:color="auto"/>
              <w:right w:val="single" w:sz="4" w:space="0" w:color="auto"/>
            </w:tcBorders>
            <w:shd w:val="thinDiagCross" w:color="262626" w:themeColor="text1" w:themeTint="D9" w:fill="auto"/>
            <w:noWrap/>
            <w:vAlign w:val="bottom"/>
            <w:hideMark/>
          </w:tcPr>
          <w:p w14:paraId="2EA9BC42"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 ppm</w:t>
            </w:r>
          </w:p>
        </w:tc>
        <w:tc>
          <w:tcPr>
            <w:tcW w:w="1050" w:type="dxa"/>
            <w:tcBorders>
              <w:top w:val="single" w:sz="4" w:space="0" w:color="auto"/>
              <w:left w:val="single" w:sz="4" w:space="0" w:color="auto"/>
              <w:bottom w:val="single" w:sz="4" w:space="0" w:color="auto"/>
              <w:right w:val="single" w:sz="4" w:space="0" w:color="auto"/>
            </w:tcBorders>
            <w:shd w:val="thinDiagStripe" w:color="AEAAAA" w:themeColor="background2" w:themeShade="BF" w:fill="auto"/>
            <w:noWrap/>
            <w:vAlign w:val="bottom"/>
            <w:hideMark/>
          </w:tcPr>
          <w:p w14:paraId="40A7FCEE"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5 ppm</w:t>
            </w:r>
          </w:p>
        </w:tc>
        <w:tc>
          <w:tcPr>
            <w:tcW w:w="918"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bottom"/>
            <w:hideMark/>
          </w:tcPr>
          <w:p w14:paraId="079EFED8"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ppm</w:t>
            </w:r>
          </w:p>
        </w:tc>
      </w:tr>
      <w:tr w:rsidR="002F7BD6" w:rsidRPr="00387CFB" w14:paraId="729C78E0" w14:textId="77777777" w:rsidTr="008D1A46">
        <w:trPr>
          <w:trHeight w:val="266"/>
        </w:trPr>
        <w:tc>
          <w:tcPr>
            <w:tcW w:w="1515" w:type="dxa"/>
            <w:vMerge/>
            <w:tcBorders>
              <w:top w:val="nil"/>
              <w:left w:val="single" w:sz="4" w:space="0" w:color="auto"/>
              <w:bottom w:val="single" w:sz="4" w:space="0" w:color="000000"/>
              <w:right w:val="single" w:sz="4" w:space="0" w:color="auto"/>
            </w:tcBorders>
            <w:vAlign w:val="center"/>
            <w:hideMark/>
          </w:tcPr>
          <w:p w14:paraId="0D1DD1CF" w14:textId="77777777" w:rsidR="002F7BD6" w:rsidRPr="008D1A46" w:rsidRDefault="002F7BD6" w:rsidP="002F7BD6">
            <w:pPr>
              <w:spacing w:after="0" w:line="240" w:lineRule="auto"/>
              <w:rPr>
                <w:rFonts w:ascii="Calibri" w:eastAsia="Times New Roman" w:hAnsi="Calibri" w:cs="Calibri"/>
                <w:color w:val="000000"/>
                <w:sz w:val="20"/>
                <w:szCs w:val="20"/>
                <w:lang w:eastAsia="en-GB"/>
                <w14:glow w14:rad="127000">
                  <w14:schemeClr w14:val="bg1"/>
                </w14:glow>
              </w:rPr>
            </w:pPr>
          </w:p>
        </w:tc>
        <w:tc>
          <w:tcPr>
            <w:tcW w:w="1297" w:type="dxa"/>
            <w:vMerge/>
            <w:tcBorders>
              <w:top w:val="nil"/>
              <w:left w:val="single" w:sz="4" w:space="0" w:color="auto"/>
              <w:bottom w:val="single" w:sz="4" w:space="0" w:color="000000"/>
              <w:right w:val="single" w:sz="4" w:space="0" w:color="auto"/>
            </w:tcBorders>
            <w:vAlign w:val="center"/>
            <w:hideMark/>
          </w:tcPr>
          <w:p w14:paraId="4C06B5DC" w14:textId="77777777" w:rsidR="002F7BD6" w:rsidRPr="008D1A46" w:rsidRDefault="002F7BD6" w:rsidP="002F7BD6">
            <w:pPr>
              <w:spacing w:after="0" w:line="240" w:lineRule="auto"/>
              <w:rPr>
                <w:rFonts w:ascii="Calibri" w:eastAsia="Times New Roman" w:hAnsi="Calibri" w:cs="Calibri"/>
                <w:color w:val="000000"/>
                <w:sz w:val="20"/>
                <w:szCs w:val="20"/>
                <w:lang w:eastAsia="en-GB"/>
                <w14:glow w14:rad="127000">
                  <w14:schemeClr w14:val="bg1"/>
                </w14:glow>
              </w:rPr>
            </w:pP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7B9396" w14:textId="77777777" w:rsidR="002F7BD6" w:rsidRPr="008D1A46" w:rsidRDefault="002F7BD6" w:rsidP="002F7BD6">
            <w:pPr>
              <w:spacing w:after="0" w:line="240" w:lineRule="auto"/>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 xml:space="preserve">[M + </w:t>
            </w:r>
            <w:proofErr w:type="gramStart"/>
            <w:r w:rsidRPr="008D1A46">
              <w:rPr>
                <w:rFonts w:ascii="Calibri" w:eastAsia="Times New Roman" w:hAnsi="Calibri" w:cs="Calibri"/>
                <w:color w:val="000000"/>
                <w:sz w:val="20"/>
                <w:szCs w:val="20"/>
                <w:lang w:eastAsia="en-GB"/>
                <w14:glow w14:rad="127000">
                  <w14:schemeClr w14:val="bg1"/>
                </w14:glow>
              </w:rPr>
              <w:t>K]</w:t>
            </w:r>
            <w:r w:rsidRPr="008D1A46">
              <w:rPr>
                <w:rFonts w:ascii="Calibri" w:eastAsia="Times New Roman" w:hAnsi="Calibri" w:cs="Calibri"/>
                <w:color w:val="000000"/>
                <w:sz w:val="20"/>
                <w:szCs w:val="20"/>
                <w:vertAlign w:val="superscript"/>
                <w:lang w:eastAsia="en-GB"/>
                <w14:glow w14:rad="127000">
                  <w14:schemeClr w14:val="bg1"/>
                </w14:glow>
              </w:rPr>
              <w:t>+</w:t>
            </w:r>
            <w:proofErr w:type="gramEnd"/>
          </w:p>
        </w:tc>
        <w:tc>
          <w:tcPr>
            <w:tcW w:w="1084"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77D9B316"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 ppm</w:t>
            </w:r>
          </w:p>
        </w:tc>
        <w:tc>
          <w:tcPr>
            <w:tcW w:w="1250"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bottom"/>
            <w:hideMark/>
          </w:tcPr>
          <w:p w14:paraId="75B84BC6"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2.5 ppm</w:t>
            </w:r>
          </w:p>
        </w:tc>
        <w:tc>
          <w:tcPr>
            <w:tcW w:w="1024"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bottom"/>
            <w:hideMark/>
          </w:tcPr>
          <w:p w14:paraId="3A3FE3A4"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 ppm</w:t>
            </w:r>
          </w:p>
        </w:tc>
        <w:tc>
          <w:tcPr>
            <w:tcW w:w="1050"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bottom"/>
            <w:hideMark/>
          </w:tcPr>
          <w:p w14:paraId="400CD608"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 ppm</w:t>
            </w:r>
          </w:p>
        </w:tc>
        <w:tc>
          <w:tcPr>
            <w:tcW w:w="91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77BC760"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2F7BD6" w:rsidRPr="00387CFB" w14:paraId="79B91DF5" w14:textId="77777777" w:rsidTr="008D1A46">
        <w:trPr>
          <w:trHeight w:val="266"/>
        </w:trPr>
        <w:tc>
          <w:tcPr>
            <w:tcW w:w="1515" w:type="dxa"/>
            <w:vMerge/>
            <w:tcBorders>
              <w:top w:val="nil"/>
              <w:left w:val="single" w:sz="4" w:space="0" w:color="auto"/>
              <w:bottom w:val="single" w:sz="4" w:space="0" w:color="000000"/>
              <w:right w:val="single" w:sz="4" w:space="0" w:color="auto"/>
            </w:tcBorders>
            <w:vAlign w:val="center"/>
            <w:hideMark/>
          </w:tcPr>
          <w:p w14:paraId="77D622C1" w14:textId="77777777" w:rsidR="002F7BD6" w:rsidRPr="008D1A46" w:rsidRDefault="002F7BD6" w:rsidP="002F7BD6">
            <w:pPr>
              <w:spacing w:after="0" w:line="240" w:lineRule="auto"/>
              <w:rPr>
                <w:rFonts w:ascii="Calibri" w:eastAsia="Times New Roman" w:hAnsi="Calibri" w:cs="Calibri"/>
                <w:color w:val="000000"/>
                <w:sz w:val="20"/>
                <w:szCs w:val="20"/>
                <w:lang w:eastAsia="en-GB"/>
                <w14:glow w14:rad="127000">
                  <w14:schemeClr w14:val="bg1"/>
                </w14:glow>
              </w:rPr>
            </w:pPr>
          </w:p>
        </w:tc>
        <w:tc>
          <w:tcPr>
            <w:tcW w:w="1297" w:type="dxa"/>
            <w:vMerge/>
            <w:tcBorders>
              <w:top w:val="nil"/>
              <w:left w:val="single" w:sz="4" w:space="0" w:color="auto"/>
              <w:bottom w:val="single" w:sz="4" w:space="0" w:color="000000"/>
              <w:right w:val="single" w:sz="4" w:space="0" w:color="auto"/>
            </w:tcBorders>
            <w:vAlign w:val="center"/>
            <w:hideMark/>
          </w:tcPr>
          <w:p w14:paraId="6D005034" w14:textId="77777777" w:rsidR="002F7BD6" w:rsidRPr="008D1A46" w:rsidRDefault="002F7BD6" w:rsidP="002F7BD6">
            <w:pPr>
              <w:spacing w:after="0" w:line="240" w:lineRule="auto"/>
              <w:rPr>
                <w:rFonts w:ascii="Calibri" w:eastAsia="Times New Roman" w:hAnsi="Calibri" w:cs="Calibri"/>
                <w:color w:val="000000"/>
                <w:sz w:val="20"/>
                <w:szCs w:val="20"/>
                <w:lang w:eastAsia="en-GB"/>
                <w14:glow w14:rad="127000">
                  <w14:schemeClr w14:val="bg1"/>
                </w14:glow>
              </w:rPr>
            </w:pP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11D21A" w14:textId="77777777" w:rsidR="002F7BD6" w:rsidRPr="008D1A46" w:rsidRDefault="002F7BD6" w:rsidP="002F7BD6">
            <w:pPr>
              <w:spacing w:after="0" w:line="240" w:lineRule="auto"/>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 xml:space="preserve">[M + </w:t>
            </w:r>
            <w:proofErr w:type="gramStart"/>
            <w:r w:rsidRPr="008D1A46">
              <w:rPr>
                <w:rFonts w:ascii="Calibri" w:eastAsia="Times New Roman" w:hAnsi="Calibri" w:cs="Calibri"/>
                <w:color w:val="000000"/>
                <w:sz w:val="20"/>
                <w:szCs w:val="20"/>
                <w:lang w:eastAsia="en-GB"/>
                <w14:glow w14:rad="127000">
                  <w14:schemeClr w14:val="bg1"/>
                </w14:glow>
              </w:rPr>
              <w:t>Na]</w:t>
            </w:r>
            <w:r w:rsidRPr="008D1A46">
              <w:rPr>
                <w:rFonts w:ascii="Calibri" w:eastAsia="Times New Roman" w:hAnsi="Calibri" w:cs="Calibri"/>
                <w:color w:val="000000"/>
                <w:sz w:val="20"/>
                <w:szCs w:val="20"/>
                <w:vertAlign w:val="superscript"/>
                <w:lang w:eastAsia="en-GB"/>
                <w14:glow w14:rad="127000">
                  <w14:schemeClr w14:val="bg1"/>
                </w14:glow>
              </w:rPr>
              <w:t>+</w:t>
            </w:r>
            <w:proofErr w:type="gramEnd"/>
          </w:p>
        </w:tc>
        <w:tc>
          <w:tcPr>
            <w:tcW w:w="108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6B608FD"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12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08387B6"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102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0FA14A1"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10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4F63137"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91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3CAE4D1" w14:textId="77777777" w:rsidR="002F7BD6" w:rsidRPr="008D1A46" w:rsidRDefault="002F7BD6" w:rsidP="002F7BD6">
            <w:pPr>
              <w:spacing w:after="0" w:line="240" w:lineRule="auto"/>
              <w:jc w:val="center"/>
              <w:rPr>
                <w:rFonts w:ascii="Calibri" w:eastAsia="Times New Roman" w:hAnsi="Calibri" w:cs="Calibri"/>
                <w:color w:val="000000"/>
                <w:sz w:val="20"/>
                <w:szCs w:val="20"/>
                <w:lang w:eastAsia="en-GB"/>
                <w14:glow w14:rad="127000">
                  <w14:schemeClr w14:val="bg1"/>
                </w14:glow>
              </w:rPr>
            </w:pPr>
          </w:p>
        </w:tc>
      </w:tr>
    </w:tbl>
    <w:p w14:paraId="4DBF3FC2" w14:textId="3CC065C9" w:rsidR="002F7BD6" w:rsidRPr="008D1A46" w:rsidRDefault="002F7BD6" w:rsidP="002F7BD6">
      <w:pPr>
        <w:pStyle w:val="Caption"/>
        <w:keepNext/>
        <w:rPr>
          <w:sz w:val="20"/>
          <w:szCs w:val="20"/>
          <w14:glow w14:rad="127000">
            <w14:schemeClr w14:val="bg1"/>
          </w14:glow>
        </w:rPr>
      </w:pPr>
      <w:bookmarkStart w:id="160" w:name="_Toc59633317"/>
      <w:bookmarkStart w:id="161" w:name="_Toc59633669"/>
      <w:r w:rsidRPr="008D1A46">
        <w:rPr>
          <w:sz w:val="20"/>
          <w:szCs w:val="20"/>
          <w14:glow w14:rad="127000">
            <w14:schemeClr w14:val="bg1"/>
          </w14:glow>
        </w:rPr>
        <w:t xml:space="preserve">Table </w:t>
      </w:r>
      <w:r w:rsidR="00BA18EB" w:rsidRPr="008D1A46">
        <w:rPr>
          <w:sz w:val="20"/>
          <w:szCs w:val="20"/>
          <w14:glow w14:rad="127000">
            <w14:schemeClr w14:val="bg1"/>
          </w14:glow>
        </w:rPr>
        <w:t>4.7</w:t>
      </w:r>
      <w:r w:rsidRPr="008D1A46">
        <w:rPr>
          <w:sz w:val="20"/>
          <w:szCs w:val="20"/>
          <w14:glow w14:rad="127000">
            <w14:schemeClr w14:val="bg1"/>
          </w14:glow>
        </w:rPr>
        <w:t xml:space="preserve"> </w:t>
      </w:r>
      <w:bookmarkStart w:id="162" w:name="_Hlk58252120"/>
      <w:r w:rsidRPr="008D1A46">
        <w:rPr>
          <w:sz w:val="20"/>
          <w:szCs w:val="20"/>
          <w14:glow w14:rad="127000">
            <w14:schemeClr w14:val="bg1"/>
          </w14:glow>
        </w:rPr>
        <w:t>Summary of detected signals corresponding with transformation products of metronidazole, ionising in their protonated [M+</w:t>
      </w:r>
      <w:proofErr w:type="gramStart"/>
      <w:r w:rsidRPr="008D1A46">
        <w:rPr>
          <w:sz w:val="20"/>
          <w:szCs w:val="20"/>
          <w14:glow w14:rad="127000">
            <w14:schemeClr w14:val="bg1"/>
          </w14:glow>
        </w:rPr>
        <w:t>H]</w:t>
      </w:r>
      <w:r w:rsidRPr="008D1A46">
        <w:rPr>
          <w:sz w:val="20"/>
          <w:szCs w:val="20"/>
          <w:vertAlign w:val="superscript"/>
          <w14:glow w14:rad="127000">
            <w14:schemeClr w14:val="bg1"/>
          </w14:glow>
        </w:rPr>
        <w:t>+</w:t>
      </w:r>
      <w:proofErr w:type="gramEnd"/>
      <w:r w:rsidRPr="008D1A46">
        <w:rPr>
          <w:sz w:val="20"/>
          <w:szCs w:val="20"/>
          <w14:glow w14:rad="127000">
            <w14:schemeClr w14:val="bg1"/>
          </w14:glow>
        </w:rPr>
        <w:t>, potassiated [M+K]</w:t>
      </w:r>
      <w:r w:rsidRPr="008D1A46">
        <w:rPr>
          <w:sz w:val="20"/>
          <w:szCs w:val="20"/>
          <w:vertAlign w:val="superscript"/>
          <w14:glow w14:rad="127000">
            <w14:schemeClr w14:val="bg1"/>
          </w14:glow>
        </w:rPr>
        <w:t>+</w:t>
      </w:r>
      <w:r w:rsidRPr="008D1A46">
        <w:rPr>
          <w:sz w:val="20"/>
          <w:szCs w:val="20"/>
          <w14:glow w14:rad="127000">
            <w14:schemeClr w14:val="bg1"/>
          </w14:glow>
        </w:rPr>
        <w:t xml:space="preserve"> and sodiated [</w:t>
      </w:r>
      <w:proofErr w:type="spellStart"/>
      <w:r w:rsidRPr="008D1A46">
        <w:rPr>
          <w:sz w:val="20"/>
          <w:szCs w:val="20"/>
          <w14:glow w14:rad="127000">
            <w14:schemeClr w14:val="bg1"/>
          </w14:glow>
        </w:rPr>
        <w:t>M+Na</w:t>
      </w:r>
      <w:proofErr w:type="spellEnd"/>
      <w:r w:rsidRPr="008D1A46">
        <w:rPr>
          <w:sz w:val="20"/>
          <w:szCs w:val="20"/>
          <w14:glow w14:rad="127000">
            <w14:schemeClr w14:val="bg1"/>
          </w14:glow>
        </w:rPr>
        <w:t>]</w:t>
      </w:r>
      <w:r w:rsidRPr="008D1A46">
        <w:rPr>
          <w:sz w:val="20"/>
          <w:szCs w:val="20"/>
          <w:vertAlign w:val="superscript"/>
          <w14:glow w14:rad="127000">
            <w14:schemeClr w14:val="bg1"/>
          </w14:glow>
        </w:rPr>
        <w:t>+</w:t>
      </w:r>
      <w:r w:rsidRPr="008D1A46">
        <w:rPr>
          <w:sz w:val="20"/>
          <w:szCs w:val="20"/>
          <w14:glow w14:rad="127000">
            <w14:schemeClr w14:val="bg1"/>
          </w14:glow>
        </w:rPr>
        <w:t xml:space="preserve"> forms in plant samples subject to 7 day exposure to dosing solutions. </w:t>
      </w:r>
      <w:r w:rsidRPr="008D1A46">
        <w:rPr>
          <w:noProof/>
          <w:sz w:val="20"/>
          <w:szCs w:val="20"/>
          <w14:glow w14:rad="127000">
            <w14:schemeClr w14:val="bg1"/>
          </w14:glow>
        </w:rPr>
        <w:t>Mass accuracies are quoted for each detected signal. Intensity of detected signals relative to background signal is indicated by cell</w:t>
      </w:r>
      <w:r w:rsidR="00387CFB">
        <w:rPr>
          <w:noProof/>
          <w:sz w:val="20"/>
          <w:szCs w:val="20"/>
          <w14:glow w14:rad="127000">
            <w14:schemeClr w14:val="bg1"/>
          </w14:glow>
        </w:rPr>
        <w:t xml:space="preserve"> shading</w:t>
      </w:r>
      <w:r w:rsidRPr="008D1A46">
        <w:rPr>
          <w:noProof/>
          <w:sz w:val="20"/>
          <w:szCs w:val="20"/>
          <w14:glow w14:rad="127000">
            <w14:schemeClr w14:val="bg1"/>
          </w14:glow>
        </w:rPr>
        <w:t>.</w:t>
      </w:r>
      <w:bookmarkEnd w:id="160"/>
      <w:bookmarkEnd w:id="161"/>
      <w:bookmarkEnd w:id="162"/>
    </w:p>
    <w:p w14:paraId="27279723" w14:textId="77777777" w:rsidR="002F7BD6" w:rsidRPr="008D1A46" w:rsidRDefault="002F7BD6" w:rsidP="002F7BD6">
      <w:pPr>
        <w:rPr>
          <w14:glow w14:rad="127000">
            <w14:schemeClr w14:val="bg1"/>
          </w14:glow>
        </w:rPr>
      </w:pPr>
    </w:p>
    <w:tbl>
      <w:tblPr>
        <w:tblpPr w:leftFromText="180" w:rightFromText="180" w:vertAnchor="text" w:horzAnchor="page" w:tblpX="3965" w:tblpY="-106"/>
        <w:tblW w:w="69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3"/>
        <w:gridCol w:w="6489"/>
      </w:tblGrid>
      <w:tr w:rsidR="002F7BD6" w:rsidRPr="009A00CF" w14:paraId="7EEF7F59" w14:textId="77777777" w:rsidTr="002F7BD6">
        <w:trPr>
          <w:trHeight w:val="261"/>
        </w:trPr>
        <w:tc>
          <w:tcPr>
            <w:tcW w:w="6932" w:type="dxa"/>
            <w:gridSpan w:val="2"/>
            <w:shd w:val="clear" w:color="auto" w:fill="auto"/>
            <w:noWrap/>
            <w:vAlign w:val="bottom"/>
          </w:tcPr>
          <w:p w14:paraId="60357C54" w14:textId="77777777" w:rsidR="002F7BD6" w:rsidRPr="009A00CF" w:rsidRDefault="002F7BD6" w:rsidP="002F7BD6">
            <w:pPr>
              <w:spacing w:after="0" w:line="240" w:lineRule="auto"/>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Key:</w:t>
            </w:r>
          </w:p>
        </w:tc>
      </w:tr>
      <w:tr w:rsidR="002F7BD6" w:rsidRPr="009A00CF" w14:paraId="30F5093B" w14:textId="77777777" w:rsidTr="008D1A46">
        <w:trPr>
          <w:trHeight w:val="261"/>
        </w:trPr>
        <w:tc>
          <w:tcPr>
            <w:tcW w:w="443" w:type="dxa"/>
            <w:shd w:val="thinDiagCross" w:color="3B3838" w:themeColor="background2" w:themeShade="40" w:fill="auto"/>
            <w:noWrap/>
            <w:vAlign w:val="bottom"/>
            <w:hideMark/>
          </w:tcPr>
          <w:p w14:paraId="44F57B8F" w14:textId="77777777" w:rsidR="002F7BD6" w:rsidRPr="009A00CF" w:rsidRDefault="002F7BD6" w:rsidP="002F7BD6">
            <w:pPr>
              <w:spacing w:after="0" w:line="240" w:lineRule="auto"/>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 </w:t>
            </w:r>
          </w:p>
        </w:tc>
        <w:tc>
          <w:tcPr>
            <w:tcW w:w="6489" w:type="dxa"/>
            <w:shd w:val="clear" w:color="auto" w:fill="auto"/>
            <w:noWrap/>
            <w:vAlign w:val="bottom"/>
            <w:hideMark/>
          </w:tcPr>
          <w:p w14:paraId="1891EB1A" w14:textId="77777777" w:rsidR="002F7BD6" w:rsidRPr="009A00CF" w:rsidRDefault="002F7BD6" w:rsidP="002F7BD6">
            <w:pPr>
              <w:spacing w:after="0" w:line="240" w:lineRule="auto"/>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lt; 1 ppm and above background intensity</w:t>
            </w:r>
          </w:p>
        </w:tc>
      </w:tr>
      <w:tr w:rsidR="002F7BD6" w:rsidRPr="009A00CF" w14:paraId="0E06D20D" w14:textId="77777777" w:rsidTr="008D1A46">
        <w:trPr>
          <w:trHeight w:val="261"/>
        </w:trPr>
        <w:tc>
          <w:tcPr>
            <w:tcW w:w="443" w:type="dxa"/>
            <w:shd w:val="thinDiagStripe" w:color="767171" w:themeColor="background2" w:themeShade="80" w:fill="auto"/>
            <w:noWrap/>
            <w:vAlign w:val="bottom"/>
            <w:hideMark/>
          </w:tcPr>
          <w:p w14:paraId="436FEC88" w14:textId="77777777" w:rsidR="002F7BD6" w:rsidRPr="009A00CF" w:rsidRDefault="002F7BD6" w:rsidP="002F7BD6">
            <w:pPr>
              <w:spacing w:after="0" w:line="240" w:lineRule="auto"/>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 </w:t>
            </w:r>
          </w:p>
        </w:tc>
        <w:tc>
          <w:tcPr>
            <w:tcW w:w="6489" w:type="dxa"/>
            <w:shd w:val="clear" w:color="auto" w:fill="auto"/>
            <w:noWrap/>
            <w:vAlign w:val="bottom"/>
            <w:hideMark/>
          </w:tcPr>
          <w:p w14:paraId="37D1FDEA" w14:textId="77777777" w:rsidR="002F7BD6" w:rsidRPr="009A00CF" w:rsidRDefault="002F7BD6" w:rsidP="002F7BD6">
            <w:pPr>
              <w:spacing w:after="0" w:line="240" w:lineRule="auto"/>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Mass accuracy &gt; 1, &lt; 3 ppm and above background intensity</w:t>
            </w:r>
          </w:p>
        </w:tc>
      </w:tr>
      <w:tr w:rsidR="002F7BD6" w:rsidRPr="009A00CF" w14:paraId="6A8461F8" w14:textId="77777777" w:rsidTr="008D1A46">
        <w:trPr>
          <w:trHeight w:val="261"/>
        </w:trPr>
        <w:tc>
          <w:tcPr>
            <w:tcW w:w="443" w:type="dxa"/>
            <w:shd w:val="thinHorzStripe" w:color="767171" w:themeColor="background2" w:themeShade="80" w:fill="auto"/>
            <w:noWrap/>
            <w:vAlign w:val="bottom"/>
            <w:hideMark/>
          </w:tcPr>
          <w:p w14:paraId="36B5009C" w14:textId="77777777" w:rsidR="002F7BD6" w:rsidRPr="009A00CF" w:rsidRDefault="002F7BD6" w:rsidP="002F7BD6">
            <w:pPr>
              <w:spacing w:after="0" w:line="240" w:lineRule="auto"/>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 </w:t>
            </w:r>
          </w:p>
        </w:tc>
        <w:tc>
          <w:tcPr>
            <w:tcW w:w="6489" w:type="dxa"/>
            <w:shd w:val="clear" w:color="auto" w:fill="auto"/>
            <w:noWrap/>
            <w:vAlign w:val="bottom"/>
            <w:hideMark/>
          </w:tcPr>
          <w:p w14:paraId="58E529E0" w14:textId="77777777" w:rsidR="002F7BD6" w:rsidRPr="009A00CF" w:rsidRDefault="002F7BD6" w:rsidP="002F7BD6">
            <w:pPr>
              <w:spacing w:after="0" w:line="240" w:lineRule="auto"/>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Signal below background intensity</w:t>
            </w:r>
          </w:p>
        </w:tc>
      </w:tr>
      <w:tr w:rsidR="002F7BD6" w:rsidRPr="009A00CF" w14:paraId="086904E2" w14:textId="77777777" w:rsidTr="008D1A46">
        <w:trPr>
          <w:trHeight w:val="261"/>
        </w:trPr>
        <w:tc>
          <w:tcPr>
            <w:tcW w:w="443" w:type="dxa"/>
            <w:shd w:val="clear" w:color="auto" w:fill="FFFFFF" w:themeFill="background1"/>
            <w:noWrap/>
            <w:vAlign w:val="bottom"/>
            <w:hideMark/>
          </w:tcPr>
          <w:p w14:paraId="73AF6100" w14:textId="77777777" w:rsidR="002F7BD6" w:rsidRPr="009A00CF" w:rsidRDefault="002F7BD6" w:rsidP="002F7BD6">
            <w:pPr>
              <w:spacing w:after="0" w:line="240" w:lineRule="auto"/>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 </w:t>
            </w:r>
          </w:p>
        </w:tc>
        <w:tc>
          <w:tcPr>
            <w:tcW w:w="6489" w:type="dxa"/>
            <w:shd w:val="clear" w:color="auto" w:fill="auto"/>
            <w:noWrap/>
            <w:vAlign w:val="bottom"/>
            <w:hideMark/>
          </w:tcPr>
          <w:p w14:paraId="2A292B25" w14:textId="77777777" w:rsidR="002F7BD6" w:rsidRPr="009A00CF" w:rsidRDefault="002F7BD6" w:rsidP="002F7BD6">
            <w:pPr>
              <w:spacing w:after="0" w:line="240" w:lineRule="auto"/>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No signal detected (or mass accuracy &gt; 3 ppm)</w:t>
            </w:r>
          </w:p>
        </w:tc>
      </w:tr>
      <w:tr w:rsidR="002F7BD6" w:rsidRPr="009A00CF" w14:paraId="0D4D12A2" w14:textId="77777777" w:rsidTr="008D1A46">
        <w:trPr>
          <w:trHeight w:val="261"/>
        </w:trPr>
        <w:tc>
          <w:tcPr>
            <w:tcW w:w="443" w:type="dxa"/>
            <w:shd w:val="clear" w:color="auto" w:fill="000000" w:themeFill="text1"/>
            <w:noWrap/>
            <w:vAlign w:val="bottom"/>
            <w:hideMark/>
          </w:tcPr>
          <w:p w14:paraId="3FED0ECB" w14:textId="77777777" w:rsidR="002F7BD6" w:rsidRPr="009A00CF" w:rsidRDefault="002F7BD6" w:rsidP="002F7BD6">
            <w:pPr>
              <w:spacing w:after="0" w:line="240" w:lineRule="auto"/>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 </w:t>
            </w:r>
          </w:p>
        </w:tc>
        <w:tc>
          <w:tcPr>
            <w:tcW w:w="6489" w:type="dxa"/>
            <w:shd w:val="clear" w:color="auto" w:fill="auto"/>
            <w:noWrap/>
            <w:vAlign w:val="bottom"/>
            <w:hideMark/>
          </w:tcPr>
          <w:p w14:paraId="045D6089" w14:textId="77777777" w:rsidR="002F7BD6" w:rsidRPr="009A00CF" w:rsidRDefault="002F7BD6" w:rsidP="002F7BD6">
            <w:pPr>
              <w:spacing w:after="0" w:line="240" w:lineRule="auto"/>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No data</w:t>
            </w:r>
          </w:p>
        </w:tc>
      </w:tr>
    </w:tbl>
    <w:p w14:paraId="34DDD582" w14:textId="77777777" w:rsidR="002F7BD6" w:rsidRPr="009A00CF" w:rsidRDefault="002F7BD6" w:rsidP="002F7BD6"/>
    <w:p w14:paraId="3D54B41E" w14:textId="77777777" w:rsidR="002F7BD6" w:rsidRPr="009A00CF" w:rsidRDefault="002F7BD6" w:rsidP="002F7BD6"/>
    <w:p w14:paraId="758EBF35" w14:textId="77777777" w:rsidR="002F7BD6" w:rsidRPr="009A00CF" w:rsidRDefault="002F7BD6" w:rsidP="002F7BD6"/>
    <w:p w14:paraId="004A4C12" w14:textId="77777777" w:rsidR="002F7BD6" w:rsidRPr="009A00CF" w:rsidRDefault="002F7BD6" w:rsidP="002F7BD6"/>
    <w:p w14:paraId="636DEE1F" w14:textId="77777777" w:rsidR="002F7BD6" w:rsidRPr="009A00CF" w:rsidRDefault="002F7BD6" w:rsidP="002F7BD6">
      <w:pPr>
        <w:rPr>
          <w:b/>
          <w:bCs/>
          <w:color w:val="FF0000"/>
          <w:u w:val="single"/>
        </w:rPr>
        <w:sectPr w:rsidR="002F7BD6" w:rsidRPr="009A00CF" w:rsidSect="00A305AE">
          <w:pgSz w:w="11906" w:h="16838"/>
          <w:pgMar w:top="1440" w:right="1440" w:bottom="1440" w:left="1440" w:header="708" w:footer="708" w:gutter="0"/>
          <w:cols w:space="708"/>
          <w:docGrid w:linePitch="360"/>
        </w:sectPr>
      </w:pPr>
    </w:p>
    <w:p w14:paraId="548C4185" w14:textId="66C78167" w:rsidR="00DC44AB" w:rsidRDefault="00DC44AB" w:rsidP="00DC44AB">
      <w:pPr>
        <w:pStyle w:val="Caption"/>
        <w:keepNext/>
      </w:pPr>
      <w:r>
        <w:lastRenderedPageBreak/>
        <w:t xml:space="preserve">Table </w:t>
      </w:r>
      <w:proofErr w:type="gramStart"/>
      <w:r>
        <w:t>4.7a  Summary</w:t>
      </w:r>
      <w:proofErr w:type="gramEnd"/>
      <w:r>
        <w:t xml:space="preserve"> of the detected signals corresponding in m/z with transformation products of metronidazole, </w:t>
      </w:r>
      <w:r w:rsidRPr="009A00CF">
        <w:rPr>
          <w:sz w:val="20"/>
          <w:szCs w:val="20"/>
        </w:rPr>
        <w:t>ionizing in its protonated [M+H]</w:t>
      </w:r>
      <w:r w:rsidRPr="009A00CF">
        <w:rPr>
          <w:sz w:val="20"/>
          <w:szCs w:val="20"/>
          <w:vertAlign w:val="superscript"/>
        </w:rPr>
        <w:t>+</w:t>
      </w:r>
      <w:r w:rsidRPr="009A00CF">
        <w:rPr>
          <w:sz w:val="20"/>
          <w:szCs w:val="20"/>
        </w:rPr>
        <w:t>, potassiated</w:t>
      </w:r>
      <w:r w:rsidRPr="009A00CF">
        <w:rPr>
          <w:noProof/>
          <w:sz w:val="20"/>
          <w:szCs w:val="20"/>
        </w:rPr>
        <w:t xml:space="preserve"> [M+K]</w:t>
      </w:r>
      <w:r w:rsidRPr="009A00CF">
        <w:rPr>
          <w:noProof/>
          <w:sz w:val="20"/>
          <w:szCs w:val="20"/>
          <w:vertAlign w:val="superscript"/>
        </w:rPr>
        <w:t>+</w:t>
      </w:r>
      <w:r w:rsidRPr="009A00CF">
        <w:rPr>
          <w:noProof/>
          <w:sz w:val="20"/>
          <w:szCs w:val="20"/>
        </w:rPr>
        <w:t xml:space="preserve"> and sodiated [M+Na]</w:t>
      </w:r>
      <w:r w:rsidRPr="009A00CF">
        <w:rPr>
          <w:noProof/>
          <w:sz w:val="20"/>
          <w:szCs w:val="20"/>
          <w:vertAlign w:val="superscript"/>
        </w:rPr>
        <w:t>+</w:t>
      </w:r>
      <w:r w:rsidRPr="009A00CF">
        <w:rPr>
          <w:noProof/>
          <w:sz w:val="20"/>
          <w:szCs w:val="20"/>
        </w:rPr>
        <w:t xml:space="preserve"> forms, in the mass spectra </w:t>
      </w:r>
      <w:r>
        <w:t>in dosing solutions</w:t>
      </w:r>
      <w:r w:rsidRPr="009A00CF">
        <w:rPr>
          <w:noProof/>
          <w:sz w:val="20"/>
          <w:szCs w:val="20"/>
        </w:rPr>
        <w:t xml:space="preserve"> sampled </w:t>
      </w:r>
      <w:r>
        <w:rPr>
          <w:noProof/>
          <w:sz w:val="20"/>
          <w:szCs w:val="20"/>
        </w:rPr>
        <w:t xml:space="preserve">at the </w:t>
      </w:r>
      <w:r w:rsidRPr="009A00CF">
        <w:rPr>
          <w:noProof/>
          <w:sz w:val="20"/>
          <w:szCs w:val="20"/>
        </w:rPr>
        <w:t xml:space="preserve">7 day time point. </w:t>
      </w:r>
      <w:r>
        <w:rPr>
          <w:noProof/>
          <w:sz w:val="20"/>
          <w:szCs w:val="20"/>
        </w:rPr>
        <w:t>Relative intensities (counts) and mass</w:t>
      </w:r>
      <w:r w:rsidRPr="009A00CF">
        <w:rPr>
          <w:noProof/>
          <w:sz w:val="20"/>
          <w:szCs w:val="20"/>
        </w:rPr>
        <w:t xml:space="preserve"> accuracies </w:t>
      </w:r>
      <w:r>
        <w:rPr>
          <w:noProof/>
          <w:sz w:val="20"/>
          <w:szCs w:val="20"/>
        </w:rPr>
        <w:t xml:space="preserve">(ppm) </w:t>
      </w:r>
      <w:r w:rsidRPr="009A00CF">
        <w:rPr>
          <w:noProof/>
          <w:sz w:val="20"/>
          <w:szCs w:val="20"/>
        </w:rPr>
        <w:t>are quoted for each detected signal</w:t>
      </w:r>
      <w:r>
        <w:rPr>
          <w:noProof/>
          <w:sz w:val="20"/>
          <w:szCs w:val="20"/>
        </w:rPr>
        <w:t>.</w:t>
      </w:r>
      <w:r w:rsidR="006972B3">
        <w:rPr>
          <w:noProof/>
          <w:sz w:val="20"/>
          <w:szCs w:val="20"/>
        </w:rPr>
        <w:t xml:space="preserve"> ND = not detected.</w:t>
      </w:r>
    </w:p>
    <w:tbl>
      <w:tblPr>
        <w:tblStyle w:val="TableGrid"/>
        <w:tblW w:w="9710" w:type="dxa"/>
        <w:tblLook w:val="04A0" w:firstRow="1" w:lastRow="0" w:firstColumn="1" w:lastColumn="0" w:noHBand="0" w:noVBand="1"/>
      </w:tblPr>
      <w:tblGrid>
        <w:gridCol w:w="2359"/>
        <w:gridCol w:w="1095"/>
        <w:gridCol w:w="1039"/>
        <w:gridCol w:w="1046"/>
        <w:gridCol w:w="1039"/>
        <w:gridCol w:w="1046"/>
        <w:gridCol w:w="1039"/>
        <w:gridCol w:w="1047"/>
      </w:tblGrid>
      <w:tr w:rsidR="00BF37BC" w:rsidRPr="009A00CF" w14:paraId="2DAFE1FC" w14:textId="77777777" w:rsidTr="001D6DAE">
        <w:trPr>
          <w:trHeight w:val="250"/>
        </w:trPr>
        <w:tc>
          <w:tcPr>
            <w:tcW w:w="3454" w:type="dxa"/>
            <w:gridSpan w:val="2"/>
            <w:vMerge w:val="restart"/>
          </w:tcPr>
          <w:p w14:paraId="5FB1A408" w14:textId="77777777" w:rsidR="00BF37BC" w:rsidRPr="00C94D28" w:rsidRDefault="00BF37BC" w:rsidP="001D6DAE">
            <w:pPr>
              <w:jc w:val="center"/>
              <w:rPr>
                <w:rFonts w:cstheme="minorHAnsi"/>
                <w:b/>
                <w:bCs/>
              </w:rPr>
            </w:pPr>
            <w:r w:rsidRPr="00506C9D">
              <w:rPr>
                <w:rFonts w:cstheme="minorHAnsi"/>
                <w:b/>
                <w:bCs/>
              </w:rPr>
              <w:t>Metronidazole transformation products</w:t>
            </w:r>
          </w:p>
        </w:tc>
        <w:tc>
          <w:tcPr>
            <w:tcW w:w="6256" w:type="dxa"/>
            <w:gridSpan w:val="6"/>
          </w:tcPr>
          <w:p w14:paraId="3CEEBC05" w14:textId="77777777" w:rsidR="00BF37BC" w:rsidRPr="008D1A46" w:rsidRDefault="00BF37BC" w:rsidP="001D6DAE">
            <w:pPr>
              <w:jc w:val="center"/>
              <w:rPr>
                <w:rFonts w:cstheme="minorHAnsi"/>
                <w:b/>
                <w:bCs/>
              </w:rPr>
            </w:pPr>
            <w:r w:rsidRPr="008D1A46">
              <w:rPr>
                <w:rFonts w:cstheme="minorHAnsi"/>
                <w:b/>
                <w:bCs/>
              </w:rPr>
              <w:t>Target analyte with cationised molecules</w:t>
            </w:r>
          </w:p>
        </w:tc>
      </w:tr>
      <w:tr w:rsidR="00BF37BC" w:rsidRPr="009A00CF" w14:paraId="3A78231F" w14:textId="77777777" w:rsidTr="001D6DAE">
        <w:trPr>
          <w:trHeight w:val="286"/>
        </w:trPr>
        <w:tc>
          <w:tcPr>
            <w:tcW w:w="3454" w:type="dxa"/>
            <w:gridSpan w:val="2"/>
            <w:vMerge/>
          </w:tcPr>
          <w:p w14:paraId="4F7D560A" w14:textId="77777777" w:rsidR="00BF37BC" w:rsidRPr="008D1A46" w:rsidRDefault="00BF37BC" w:rsidP="001D6DAE">
            <w:pPr>
              <w:jc w:val="center"/>
              <w:rPr>
                <w:rFonts w:cstheme="minorHAnsi"/>
                <w:b/>
                <w:bCs/>
              </w:rPr>
            </w:pPr>
          </w:p>
        </w:tc>
        <w:tc>
          <w:tcPr>
            <w:tcW w:w="2085" w:type="dxa"/>
            <w:gridSpan w:val="2"/>
          </w:tcPr>
          <w:p w14:paraId="165AA124" w14:textId="77777777" w:rsidR="00BF37BC" w:rsidRPr="008D1A46" w:rsidRDefault="00BF37BC" w:rsidP="001D6DAE">
            <w:pPr>
              <w:jc w:val="center"/>
              <w:rPr>
                <w:rFonts w:cstheme="minorHAnsi"/>
                <w:b/>
                <w:bCs/>
                <w:vertAlign w:val="superscript"/>
              </w:rPr>
            </w:pPr>
            <w:r w:rsidRPr="008D1A46">
              <w:rPr>
                <w:rFonts w:cstheme="minorHAnsi"/>
                <w:b/>
                <w:bCs/>
              </w:rPr>
              <w:t>[M+</w:t>
            </w:r>
            <w:proofErr w:type="gramStart"/>
            <w:r w:rsidRPr="008D1A46">
              <w:rPr>
                <w:rFonts w:cstheme="minorHAnsi"/>
                <w:b/>
                <w:bCs/>
              </w:rPr>
              <w:t>H]</w:t>
            </w:r>
            <w:r w:rsidRPr="008D1A46">
              <w:rPr>
                <w:rFonts w:cstheme="minorHAnsi"/>
                <w:b/>
                <w:bCs/>
                <w:vertAlign w:val="superscript"/>
              </w:rPr>
              <w:t>+</w:t>
            </w:r>
            <w:proofErr w:type="gramEnd"/>
          </w:p>
        </w:tc>
        <w:tc>
          <w:tcPr>
            <w:tcW w:w="2085" w:type="dxa"/>
            <w:gridSpan w:val="2"/>
          </w:tcPr>
          <w:p w14:paraId="2DE49DF2" w14:textId="77777777" w:rsidR="00BF37BC" w:rsidRPr="008D1A46" w:rsidRDefault="00BF37BC" w:rsidP="001D6DAE">
            <w:pPr>
              <w:jc w:val="center"/>
              <w:rPr>
                <w:rFonts w:cstheme="minorHAnsi"/>
                <w:b/>
                <w:bCs/>
              </w:rPr>
            </w:pPr>
            <w:r w:rsidRPr="008D1A46">
              <w:rPr>
                <w:rFonts w:cstheme="minorHAnsi"/>
                <w:b/>
                <w:bCs/>
              </w:rPr>
              <w:t>[M+</w:t>
            </w:r>
            <w:proofErr w:type="gramStart"/>
            <w:r w:rsidRPr="008D1A46">
              <w:rPr>
                <w:rFonts w:cstheme="minorHAnsi"/>
                <w:b/>
                <w:bCs/>
              </w:rPr>
              <w:t>K]</w:t>
            </w:r>
            <w:r w:rsidRPr="008D1A46">
              <w:rPr>
                <w:rFonts w:cstheme="minorHAnsi"/>
                <w:b/>
                <w:bCs/>
                <w:vertAlign w:val="superscript"/>
              </w:rPr>
              <w:t>+</w:t>
            </w:r>
            <w:proofErr w:type="gramEnd"/>
          </w:p>
        </w:tc>
        <w:tc>
          <w:tcPr>
            <w:tcW w:w="2086" w:type="dxa"/>
            <w:gridSpan w:val="2"/>
          </w:tcPr>
          <w:p w14:paraId="368C2BC6" w14:textId="77777777" w:rsidR="00BF37BC" w:rsidRPr="008D1A46" w:rsidRDefault="00BF37BC" w:rsidP="001D6DAE">
            <w:pPr>
              <w:jc w:val="center"/>
              <w:rPr>
                <w:rFonts w:cstheme="minorHAnsi"/>
                <w:b/>
                <w:bCs/>
              </w:rPr>
            </w:pPr>
            <w:r w:rsidRPr="008D1A46">
              <w:rPr>
                <w:rFonts w:cstheme="minorHAnsi"/>
                <w:b/>
                <w:bCs/>
              </w:rPr>
              <w:t>[</w:t>
            </w:r>
            <w:proofErr w:type="spellStart"/>
            <w:r w:rsidRPr="008D1A46">
              <w:rPr>
                <w:rFonts w:cstheme="minorHAnsi"/>
                <w:b/>
                <w:bCs/>
              </w:rPr>
              <w:t>M+</w:t>
            </w:r>
            <w:proofErr w:type="gramStart"/>
            <w:r w:rsidRPr="008D1A46">
              <w:rPr>
                <w:rFonts w:cstheme="minorHAnsi"/>
                <w:b/>
                <w:bCs/>
              </w:rPr>
              <w:t>Na</w:t>
            </w:r>
            <w:proofErr w:type="spellEnd"/>
            <w:r w:rsidRPr="008D1A46">
              <w:rPr>
                <w:rFonts w:cstheme="minorHAnsi"/>
                <w:b/>
                <w:bCs/>
              </w:rPr>
              <w:t>]</w:t>
            </w:r>
            <w:r w:rsidRPr="008D1A46">
              <w:rPr>
                <w:rFonts w:cstheme="minorHAnsi"/>
                <w:b/>
                <w:bCs/>
                <w:vertAlign w:val="superscript"/>
              </w:rPr>
              <w:t>+</w:t>
            </w:r>
            <w:proofErr w:type="gramEnd"/>
          </w:p>
        </w:tc>
      </w:tr>
      <w:tr w:rsidR="00BF37BC" w:rsidRPr="009A00CF" w14:paraId="78A96FE9" w14:textId="77777777" w:rsidTr="001D6DAE">
        <w:trPr>
          <w:trHeight w:val="1057"/>
        </w:trPr>
        <w:tc>
          <w:tcPr>
            <w:tcW w:w="2359" w:type="dxa"/>
          </w:tcPr>
          <w:p w14:paraId="2DE82E16" w14:textId="77777777" w:rsidR="00BF37BC" w:rsidRPr="008D1A46" w:rsidRDefault="00BF37BC" w:rsidP="001D6DAE">
            <w:pPr>
              <w:jc w:val="center"/>
              <w:rPr>
                <w:rFonts w:cstheme="minorHAnsi"/>
                <w:b/>
                <w:bCs/>
              </w:rPr>
            </w:pPr>
            <w:r w:rsidRPr="008D1A46">
              <w:rPr>
                <w:rFonts w:cstheme="minorHAnsi"/>
                <w:b/>
                <w:bCs/>
              </w:rPr>
              <w:t>Compound</w:t>
            </w:r>
          </w:p>
        </w:tc>
        <w:tc>
          <w:tcPr>
            <w:tcW w:w="1095" w:type="dxa"/>
          </w:tcPr>
          <w:p w14:paraId="3F3CC2F5" w14:textId="77777777" w:rsidR="00BF37BC" w:rsidRPr="008D1A46" w:rsidRDefault="00BF37BC" w:rsidP="001D6DAE">
            <w:pPr>
              <w:jc w:val="center"/>
              <w:rPr>
                <w:rFonts w:cstheme="minorHAnsi"/>
                <w:b/>
                <w:bCs/>
              </w:rPr>
            </w:pPr>
            <w:r w:rsidRPr="008D1A46">
              <w:rPr>
                <w:rFonts w:cstheme="minorHAnsi"/>
                <w:b/>
                <w:bCs/>
              </w:rPr>
              <w:t>Replicate</w:t>
            </w:r>
          </w:p>
        </w:tc>
        <w:tc>
          <w:tcPr>
            <w:tcW w:w="1039" w:type="dxa"/>
          </w:tcPr>
          <w:p w14:paraId="190FF6FD" w14:textId="77777777" w:rsidR="00BF37BC" w:rsidRPr="008D1A46" w:rsidRDefault="00BF37BC" w:rsidP="001D6DAE">
            <w:pPr>
              <w:jc w:val="center"/>
              <w:rPr>
                <w:rFonts w:cstheme="minorHAnsi"/>
                <w:b/>
                <w:bCs/>
              </w:rPr>
            </w:pPr>
            <w:r w:rsidRPr="008D1A46">
              <w:rPr>
                <w:rFonts w:cstheme="minorHAnsi"/>
                <w:b/>
                <w:bCs/>
              </w:rPr>
              <w:t>Relative intensity</w:t>
            </w:r>
          </w:p>
          <w:p w14:paraId="1483146A" w14:textId="77777777" w:rsidR="00BF37BC" w:rsidRPr="008D1A46" w:rsidRDefault="00BF37BC" w:rsidP="001D6DAE">
            <w:pPr>
              <w:jc w:val="center"/>
              <w:rPr>
                <w:rFonts w:cstheme="minorHAnsi"/>
                <w:b/>
                <w:bCs/>
              </w:rPr>
            </w:pPr>
            <w:r w:rsidRPr="008D1A46">
              <w:rPr>
                <w:rFonts w:cstheme="minorHAnsi"/>
                <w:b/>
                <w:bCs/>
              </w:rPr>
              <w:t>(counts)</w:t>
            </w:r>
          </w:p>
        </w:tc>
        <w:tc>
          <w:tcPr>
            <w:tcW w:w="1046" w:type="dxa"/>
          </w:tcPr>
          <w:p w14:paraId="03B2EB72" w14:textId="77777777" w:rsidR="00BF37BC" w:rsidRPr="008D1A46" w:rsidRDefault="00BF37BC" w:rsidP="001D6DAE">
            <w:pPr>
              <w:jc w:val="center"/>
              <w:rPr>
                <w:rFonts w:cstheme="minorHAnsi"/>
                <w:b/>
                <w:bCs/>
              </w:rPr>
            </w:pPr>
            <w:r w:rsidRPr="008D1A46">
              <w:rPr>
                <w:rFonts w:cstheme="minorHAnsi"/>
                <w:b/>
                <w:bCs/>
              </w:rPr>
              <w:t>Mass accuracy (ppm)</w:t>
            </w:r>
          </w:p>
        </w:tc>
        <w:tc>
          <w:tcPr>
            <w:tcW w:w="1039" w:type="dxa"/>
          </w:tcPr>
          <w:p w14:paraId="01FF2C17" w14:textId="77777777" w:rsidR="00BF37BC" w:rsidRPr="008D1A46" w:rsidRDefault="00BF37BC" w:rsidP="001D6DAE">
            <w:pPr>
              <w:jc w:val="center"/>
              <w:rPr>
                <w:rFonts w:cstheme="minorHAnsi"/>
                <w:b/>
                <w:bCs/>
              </w:rPr>
            </w:pPr>
            <w:r w:rsidRPr="008D1A46">
              <w:rPr>
                <w:rFonts w:cstheme="minorHAnsi"/>
                <w:b/>
                <w:bCs/>
              </w:rPr>
              <w:t>Relative intensity</w:t>
            </w:r>
          </w:p>
          <w:p w14:paraId="354B2042" w14:textId="77777777" w:rsidR="00BF37BC" w:rsidRPr="008D1A46" w:rsidRDefault="00BF37BC" w:rsidP="001D6DAE">
            <w:pPr>
              <w:jc w:val="center"/>
              <w:rPr>
                <w:rFonts w:cstheme="minorHAnsi"/>
                <w:b/>
                <w:bCs/>
              </w:rPr>
            </w:pPr>
            <w:r w:rsidRPr="008D1A46">
              <w:rPr>
                <w:rFonts w:cstheme="minorHAnsi"/>
                <w:b/>
                <w:bCs/>
              </w:rPr>
              <w:t>(counts)</w:t>
            </w:r>
          </w:p>
        </w:tc>
        <w:tc>
          <w:tcPr>
            <w:tcW w:w="1046" w:type="dxa"/>
          </w:tcPr>
          <w:p w14:paraId="1E215CC5" w14:textId="77777777" w:rsidR="00BF37BC" w:rsidRPr="008D1A46" w:rsidRDefault="00BF37BC" w:rsidP="001D6DAE">
            <w:pPr>
              <w:jc w:val="center"/>
              <w:rPr>
                <w:rFonts w:cstheme="minorHAnsi"/>
                <w:b/>
                <w:bCs/>
              </w:rPr>
            </w:pPr>
            <w:r w:rsidRPr="008D1A46">
              <w:rPr>
                <w:rFonts w:cstheme="minorHAnsi"/>
                <w:b/>
                <w:bCs/>
              </w:rPr>
              <w:t>Mass accuracy (ppm)</w:t>
            </w:r>
          </w:p>
        </w:tc>
        <w:tc>
          <w:tcPr>
            <w:tcW w:w="1039" w:type="dxa"/>
          </w:tcPr>
          <w:p w14:paraId="00F0C56A" w14:textId="77777777" w:rsidR="00BF37BC" w:rsidRPr="008D1A46" w:rsidRDefault="00BF37BC" w:rsidP="001D6DAE">
            <w:pPr>
              <w:jc w:val="center"/>
              <w:rPr>
                <w:rFonts w:cstheme="minorHAnsi"/>
                <w:b/>
                <w:bCs/>
              </w:rPr>
            </w:pPr>
            <w:r w:rsidRPr="008D1A46">
              <w:rPr>
                <w:rFonts w:cstheme="minorHAnsi"/>
                <w:b/>
                <w:bCs/>
              </w:rPr>
              <w:t>Relative intensity</w:t>
            </w:r>
          </w:p>
          <w:p w14:paraId="2FD230CD" w14:textId="77777777" w:rsidR="00BF37BC" w:rsidRPr="008D1A46" w:rsidRDefault="00BF37BC" w:rsidP="001D6DAE">
            <w:pPr>
              <w:jc w:val="center"/>
              <w:rPr>
                <w:rFonts w:cstheme="minorHAnsi"/>
                <w:b/>
                <w:bCs/>
              </w:rPr>
            </w:pPr>
            <w:r w:rsidRPr="008D1A46">
              <w:rPr>
                <w:rFonts w:cstheme="minorHAnsi"/>
                <w:b/>
                <w:bCs/>
              </w:rPr>
              <w:t>(counts)</w:t>
            </w:r>
          </w:p>
        </w:tc>
        <w:tc>
          <w:tcPr>
            <w:tcW w:w="1047" w:type="dxa"/>
          </w:tcPr>
          <w:p w14:paraId="2DA6F248" w14:textId="77777777" w:rsidR="00BF37BC" w:rsidRPr="008D1A46" w:rsidRDefault="00BF37BC" w:rsidP="001D6DAE">
            <w:pPr>
              <w:jc w:val="center"/>
              <w:rPr>
                <w:rFonts w:cstheme="minorHAnsi"/>
                <w:b/>
                <w:bCs/>
              </w:rPr>
            </w:pPr>
            <w:r w:rsidRPr="008D1A46">
              <w:rPr>
                <w:rFonts w:cstheme="minorHAnsi"/>
                <w:b/>
                <w:bCs/>
              </w:rPr>
              <w:t>Mass accuracy (ppm)</w:t>
            </w:r>
          </w:p>
        </w:tc>
      </w:tr>
      <w:tr w:rsidR="00506C9D" w:rsidRPr="009A00CF" w14:paraId="58CB64B2" w14:textId="77777777" w:rsidTr="001D6DAE">
        <w:trPr>
          <w:trHeight w:val="177"/>
        </w:trPr>
        <w:tc>
          <w:tcPr>
            <w:tcW w:w="2359" w:type="dxa"/>
            <w:vMerge w:val="restart"/>
          </w:tcPr>
          <w:p w14:paraId="1737253C" w14:textId="77777777" w:rsidR="00506C9D" w:rsidRPr="008D1A46" w:rsidRDefault="00506C9D" w:rsidP="001D6DAE">
            <w:pPr>
              <w:jc w:val="center"/>
              <w:rPr>
                <w:rFonts w:cstheme="minorHAnsi"/>
                <w:b/>
                <w:bCs/>
              </w:rPr>
            </w:pPr>
            <w:r w:rsidRPr="008D1A46">
              <w:rPr>
                <w:rFonts w:cstheme="minorHAnsi"/>
                <w:b/>
                <w:bCs/>
              </w:rPr>
              <w:t>Hydroxymetronidazole</w:t>
            </w:r>
          </w:p>
        </w:tc>
        <w:tc>
          <w:tcPr>
            <w:tcW w:w="1095" w:type="dxa"/>
          </w:tcPr>
          <w:p w14:paraId="399C3A1A" w14:textId="77777777" w:rsidR="00506C9D" w:rsidRPr="008D1A46" w:rsidRDefault="00506C9D" w:rsidP="001D6DAE">
            <w:pPr>
              <w:jc w:val="center"/>
              <w:rPr>
                <w:rFonts w:cstheme="minorHAnsi"/>
                <w:b/>
                <w:bCs/>
              </w:rPr>
            </w:pPr>
            <w:r w:rsidRPr="008D1A46">
              <w:rPr>
                <w:rFonts w:cstheme="minorHAnsi"/>
                <w:b/>
                <w:bCs/>
              </w:rPr>
              <w:t>1</w:t>
            </w:r>
          </w:p>
        </w:tc>
        <w:tc>
          <w:tcPr>
            <w:tcW w:w="1039" w:type="dxa"/>
          </w:tcPr>
          <w:p w14:paraId="396DBFFA" w14:textId="77777777" w:rsidR="00506C9D" w:rsidRPr="0024298E" w:rsidRDefault="00506C9D" w:rsidP="001D6DAE">
            <w:pPr>
              <w:jc w:val="center"/>
              <w:rPr>
                <w:rFonts w:cstheme="minorHAnsi"/>
                <w:vertAlign w:val="superscript"/>
              </w:rPr>
            </w:pPr>
            <w:r w:rsidRPr="0024298E">
              <w:rPr>
                <w:rFonts w:cstheme="minorHAnsi"/>
              </w:rPr>
              <w:t>9.15e</w:t>
            </w:r>
            <w:r w:rsidRPr="0024298E">
              <w:rPr>
                <w:rFonts w:cstheme="minorHAnsi"/>
                <w:vertAlign w:val="superscript"/>
              </w:rPr>
              <w:t>3</w:t>
            </w:r>
          </w:p>
        </w:tc>
        <w:tc>
          <w:tcPr>
            <w:tcW w:w="1046" w:type="dxa"/>
          </w:tcPr>
          <w:p w14:paraId="426AAD11" w14:textId="77777777" w:rsidR="00506C9D" w:rsidRPr="0024298E" w:rsidRDefault="00506C9D" w:rsidP="001D6DAE">
            <w:pPr>
              <w:jc w:val="center"/>
              <w:rPr>
                <w:rFonts w:cstheme="minorHAnsi"/>
              </w:rPr>
            </w:pPr>
            <w:r w:rsidRPr="0024298E">
              <w:rPr>
                <w:rFonts w:cstheme="minorHAnsi"/>
              </w:rPr>
              <w:t>0.53</w:t>
            </w:r>
          </w:p>
        </w:tc>
        <w:tc>
          <w:tcPr>
            <w:tcW w:w="1039" w:type="dxa"/>
          </w:tcPr>
          <w:p w14:paraId="117E3773" w14:textId="77777777" w:rsidR="00506C9D" w:rsidRPr="0024298E" w:rsidRDefault="00506C9D" w:rsidP="001D6DAE">
            <w:pPr>
              <w:jc w:val="center"/>
              <w:rPr>
                <w:rFonts w:cstheme="minorHAnsi"/>
              </w:rPr>
            </w:pPr>
            <w:r w:rsidRPr="0024298E">
              <w:rPr>
                <w:rFonts w:cstheme="minorHAnsi"/>
              </w:rPr>
              <w:t>ND</w:t>
            </w:r>
          </w:p>
        </w:tc>
        <w:tc>
          <w:tcPr>
            <w:tcW w:w="1046" w:type="dxa"/>
          </w:tcPr>
          <w:p w14:paraId="3221FB30" w14:textId="77777777" w:rsidR="00506C9D" w:rsidRPr="0024298E" w:rsidRDefault="00506C9D" w:rsidP="001D6DAE">
            <w:pPr>
              <w:jc w:val="center"/>
              <w:rPr>
                <w:rFonts w:cstheme="minorHAnsi"/>
              </w:rPr>
            </w:pPr>
            <w:r w:rsidRPr="0024298E">
              <w:rPr>
                <w:rFonts w:cstheme="minorHAnsi"/>
              </w:rPr>
              <w:t>ND</w:t>
            </w:r>
          </w:p>
        </w:tc>
        <w:tc>
          <w:tcPr>
            <w:tcW w:w="1039" w:type="dxa"/>
          </w:tcPr>
          <w:p w14:paraId="5CAE340E" w14:textId="77777777" w:rsidR="00506C9D" w:rsidRPr="0024298E" w:rsidRDefault="00506C9D" w:rsidP="001D6DAE">
            <w:pPr>
              <w:jc w:val="center"/>
              <w:rPr>
                <w:rFonts w:cstheme="minorHAnsi"/>
                <w:vertAlign w:val="superscript"/>
              </w:rPr>
            </w:pPr>
            <w:r w:rsidRPr="0024298E">
              <w:rPr>
                <w:rFonts w:cstheme="minorHAnsi"/>
              </w:rPr>
              <w:t>5.53e</w:t>
            </w:r>
            <w:r w:rsidRPr="0024298E">
              <w:rPr>
                <w:rFonts w:cstheme="minorHAnsi"/>
                <w:vertAlign w:val="superscript"/>
              </w:rPr>
              <w:t>1</w:t>
            </w:r>
          </w:p>
        </w:tc>
        <w:tc>
          <w:tcPr>
            <w:tcW w:w="1047" w:type="dxa"/>
          </w:tcPr>
          <w:p w14:paraId="220FF233" w14:textId="77777777" w:rsidR="00506C9D" w:rsidRPr="0024298E" w:rsidRDefault="00506C9D" w:rsidP="001D6DAE">
            <w:pPr>
              <w:jc w:val="center"/>
              <w:rPr>
                <w:rFonts w:cstheme="minorHAnsi"/>
              </w:rPr>
            </w:pPr>
            <w:r w:rsidRPr="0024298E">
              <w:rPr>
                <w:rFonts w:cstheme="minorHAnsi"/>
              </w:rPr>
              <w:t>0.00</w:t>
            </w:r>
          </w:p>
        </w:tc>
      </w:tr>
      <w:tr w:rsidR="00506C9D" w:rsidRPr="009A00CF" w14:paraId="22DFF748" w14:textId="77777777" w:rsidTr="001D6DAE">
        <w:trPr>
          <w:trHeight w:val="250"/>
        </w:trPr>
        <w:tc>
          <w:tcPr>
            <w:tcW w:w="2359" w:type="dxa"/>
            <w:vMerge/>
          </w:tcPr>
          <w:p w14:paraId="0DE2D629" w14:textId="77777777" w:rsidR="00506C9D" w:rsidRPr="008D1A46" w:rsidRDefault="00506C9D" w:rsidP="001D6DAE">
            <w:pPr>
              <w:jc w:val="center"/>
              <w:rPr>
                <w:rFonts w:cstheme="minorHAnsi"/>
                <w:b/>
                <w:bCs/>
              </w:rPr>
            </w:pPr>
          </w:p>
        </w:tc>
        <w:tc>
          <w:tcPr>
            <w:tcW w:w="1095" w:type="dxa"/>
          </w:tcPr>
          <w:p w14:paraId="523EA009" w14:textId="77777777" w:rsidR="00506C9D" w:rsidRPr="008D1A46" w:rsidRDefault="00506C9D" w:rsidP="001D6DAE">
            <w:pPr>
              <w:jc w:val="center"/>
              <w:rPr>
                <w:rFonts w:cstheme="minorHAnsi"/>
                <w:b/>
                <w:bCs/>
              </w:rPr>
            </w:pPr>
            <w:r w:rsidRPr="008D1A46">
              <w:rPr>
                <w:rFonts w:cstheme="minorHAnsi"/>
                <w:b/>
                <w:bCs/>
              </w:rPr>
              <w:t>2</w:t>
            </w:r>
          </w:p>
        </w:tc>
        <w:tc>
          <w:tcPr>
            <w:tcW w:w="1039" w:type="dxa"/>
          </w:tcPr>
          <w:p w14:paraId="478E5B80" w14:textId="77777777" w:rsidR="00506C9D" w:rsidRPr="0024298E" w:rsidRDefault="00506C9D" w:rsidP="001D6DAE">
            <w:pPr>
              <w:jc w:val="center"/>
              <w:rPr>
                <w:rFonts w:cstheme="minorHAnsi"/>
                <w:vertAlign w:val="superscript"/>
              </w:rPr>
            </w:pPr>
            <w:r w:rsidRPr="0024298E">
              <w:rPr>
                <w:rFonts w:cstheme="minorHAnsi"/>
              </w:rPr>
              <w:t>1.65e</w:t>
            </w:r>
            <w:r w:rsidRPr="0024298E">
              <w:rPr>
                <w:rFonts w:cstheme="minorHAnsi"/>
                <w:vertAlign w:val="superscript"/>
              </w:rPr>
              <w:t>4</w:t>
            </w:r>
          </w:p>
        </w:tc>
        <w:tc>
          <w:tcPr>
            <w:tcW w:w="1046" w:type="dxa"/>
          </w:tcPr>
          <w:p w14:paraId="3B591C5C" w14:textId="77777777" w:rsidR="00506C9D" w:rsidRPr="0024298E" w:rsidRDefault="00506C9D" w:rsidP="001D6DAE">
            <w:pPr>
              <w:jc w:val="center"/>
              <w:rPr>
                <w:rFonts w:cstheme="minorHAnsi"/>
              </w:rPr>
            </w:pPr>
            <w:r w:rsidRPr="0024298E">
              <w:rPr>
                <w:rFonts w:cstheme="minorHAnsi"/>
              </w:rPr>
              <w:t>0.53</w:t>
            </w:r>
          </w:p>
        </w:tc>
        <w:tc>
          <w:tcPr>
            <w:tcW w:w="1039" w:type="dxa"/>
          </w:tcPr>
          <w:p w14:paraId="64A1CD9C" w14:textId="77777777" w:rsidR="00506C9D" w:rsidRPr="0024298E" w:rsidRDefault="00506C9D" w:rsidP="001D6DAE">
            <w:pPr>
              <w:jc w:val="center"/>
              <w:rPr>
                <w:rFonts w:cstheme="minorHAnsi"/>
              </w:rPr>
            </w:pPr>
            <w:r w:rsidRPr="0024298E">
              <w:rPr>
                <w:rFonts w:cstheme="minorHAnsi"/>
              </w:rPr>
              <w:t>ND</w:t>
            </w:r>
          </w:p>
        </w:tc>
        <w:tc>
          <w:tcPr>
            <w:tcW w:w="1046" w:type="dxa"/>
          </w:tcPr>
          <w:p w14:paraId="2E59D1DC" w14:textId="77777777" w:rsidR="00506C9D" w:rsidRPr="0024298E" w:rsidRDefault="00506C9D" w:rsidP="001D6DAE">
            <w:pPr>
              <w:jc w:val="center"/>
              <w:rPr>
                <w:rFonts w:cstheme="minorHAnsi"/>
              </w:rPr>
            </w:pPr>
            <w:r w:rsidRPr="0024298E">
              <w:rPr>
                <w:rFonts w:cstheme="minorHAnsi"/>
              </w:rPr>
              <w:t>ND</w:t>
            </w:r>
          </w:p>
        </w:tc>
        <w:tc>
          <w:tcPr>
            <w:tcW w:w="1039" w:type="dxa"/>
          </w:tcPr>
          <w:p w14:paraId="46D4A5E2" w14:textId="77777777" w:rsidR="00506C9D" w:rsidRPr="0024298E" w:rsidRDefault="00506C9D" w:rsidP="001D6DAE">
            <w:pPr>
              <w:jc w:val="center"/>
              <w:rPr>
                <w:rFonts w:cstheme="minorHAnsi"/>
                <w:vertAlign w:val="superscript"/>
              </w:rPr>
            </w:pPr>
            <w:r w:rsidRPr="0024298E">
              <w:rPr>
                <w:rFonts w:cstheme="minorHAnsi"/>
              </w:rPr>
              <w:t>1.03e</w:t>
            </w:r>
            <w:r w:rsidRPr="0024298E">
              <w:rPr>
                <w:rFonts w:cstheme="minorHAnsi"/>
                <w:vertAlign w:val="superscript"/>
              </w:rPr>
              <w:t>2</w:t>
            </w:r>
          </w:p>
        </w:tc>
        <w:tc>
          <w:tcPr>
            <w:tcW w:w="1047" w:type="dxa"/>
          </w:tcPr>
          <w:p w14:paraId="66ECBB72" w14:textId="77777777" w:rsidR="00506C9D" w:rsidRPr="0024298E" w:rsidRDefault="00506C9D" w:rsidP="001D6DAE">
            <w:pPr>
              <w:jc w:val="center"/>
              <w:rPr>
                <w:rFonts w:cstheme="minorHAnsi"/>
              </w:rPr>
            </w:pPr>
            <w:r w:rsidRPr="0024298E">
              <w:rPr>
                <w:rFonts w:cstheme="minorHAnsi"/>
              </w:rPr>
              <w:t>0.00</w:t>
            </w:r>
          </w:p>
        </w:tc>
      </w:tr>
      <w:tr w:rsidR="00506C9D" w:rsidRPr="009A00CF" w14:paraId="38219662" w14:textId="77777777" w:rsidTr="001D6DAE">
        <w:trPr>
          <w:trHeight w:val="268"/>
        </w:trPr>
        <w:tc>
          <w:tcPr>
            <w:tcW w:w="2359" w:type="dxa"/>
            <w:vMerge/>
          </w:tcPr>
          <w:p w14:paraId="051E4A18" w14:textId="77777777" w:rsidR="00506C9D" w:rsidRPr="008D1A46" w:rsidRDefault="00506C9D" w:rsidP="001D6DAE">
            <w:pPr>
              <w:jc w:val="center"/>
              <w:rPr>
                <w:rFonts w:cstheme="minorHAnsi"/>
                <w:b/>
                <w:bCs/>
              </w:rPr>
            </w:pPr>
          </w:p>
        </w:tc>
        <w:tc>
          <w:tcPr>
            <w:tcW w:w="1095" w:type="dxa"/>
          </w:tcPr>
          <w:p w14:paraId="760D3263" w14:textId="77777777" w:rsidR="00506C9D" w:rsidRPr="008D1A46" w:rsidRDefault="00506C9D" w:rsidP="001D6DAE">
            <w:pPr>
              <w:jc w:val="center"/>
              <w:rPr>
                <w:rFonts w:cstheme="minorHAnsi"/>
                <w:b/>
                <w:bCs/>
              </w:rPr>
            </w:pPr>
            <w:r w:rsidRPr="008D1A46">
              <w:rPr>
                <w:rFonts w:cstheme="minorHAnsi"/>
                <w:b/>
                <w:bCs/>
              </w:rPr>
              <w:t>3</w:t>
            </w:r>
          </w:p>
        </w:tc>
        <w:tc>
          <w:tcPr>
            <w:tcW w:w="1039" w:type="dxa"/>
          </w:tcPr>
          <w:p w14:paraId="7352FE97" w14:textId="77777777" w:rsidR="00506C9D" w:rsidRPr="0024298E" w:rsidRDefault="00506C9D" w:rsidP="001D6DAE">
            <w:pPr>
              <w:jc w:val="center"/>
              <w:rPr>
                <w:rFonts w:cstheme="minorHAnsi"/>
                <w:vertAlign w:val="superscript"/>
              </w:rPr>
            </w:pPr>
            <w:r w:rsidRPr="0024298E">
              <w:rPr>
                <w:rFonts w:cstheme="minorHAnsi"/>
              </w:rPr>
              <w:t>4.38e</w:t>
            </w:r>
            <w:r w:rsidRPr="0024298E">
              <w:rPr>
                <w:rFonts w:cstheme="minorHAnsi"/>
                <w:vertAlign w:val="superscript"/>
              </w:rPr>
              <w:t>2</w:t>
            </w:r>
          </w:p>
        </w:tc>
        <w:tc>
          <w:tcPr>
            <w:tcW w:w="1046" w:type="dxa"/>
          </w:tcPr>
          <w:p w14:paraId="51FDE628" w14:textId="77777777" w:rsidR="00506C9D" w:rsidRPr="0024298E" w:rsidRDefault="00506C9D" w:rsidP="001D6DAE">
            <w:pPr>
              <w:jc w:val="center"/>
              <w:rPr>
                <w:rFonts w:cstheme="minorHAnsi"/>
              </w:rPr>
            </w:pPr>
            <w:r w:rsidRPr="0024298E">
              <w:rPr>
                <w:rFonts w:cstheme="minorHAnsi"/>
              </w:rPr>
              <w:t>0.00</w:t>
            </w:r>
          </w:p>
        </w:tc>
        <w:tc>
          <w:tcPr>
            <w:tcW w:w="1039" w:type="dxa"/>
          </w:tcPr>
          <w:p w14:paraId="14737DC0" w14:textId="77777777" w:rsidR="00506C9D" w:rsidRPr="0024298E" w:rsidRDefault="00506C9D" w:rsidP="001D6DAE">
            <w:pPr>
              <w:jc w:val="center"/>
              <w:rPr>
                <w:rFonts w:cstheme="minorHAnsi"/>
              </w:rPr>
            </w:pPr>
            <w:r w:rsidRPr="0024298E">
              <w:rPr>
                <w:rFonts w:cstheme="minorHAnsi"/>
              </w:rPr>
              <w:t>ND</w:t>
            </w:r>
          </w:p>
        </w:tc>
        <w:tc>
          <w:tcPr>
            <w:tcW w:w="1046" w:type="dxa"/>
          </w:tcPr>
          <w:p w14:paraId="2DABF3D6" w14:textId="77777777" w:rsidR="00506C9D" w:rsidRPr="0024298E" w:rsidRDefault="00506C9D" w:rsidP="001D6DAE">
            <w:pPr>
              <w:jc w:val="center"/>
              <w:rPr>
                <w:rFonts w:cstheme="minorHAnsi"/>
              </w:rPr>
            </w:pPr>
            <w:r w:rsidRPr="0024298E">
              <w:rPr>
                <w:rFonts w:cstheme="minorHAnsi"/>
              </w:rPr>
              <w:t>ND</w:t>
            </w:r>
          </w:p>
        </w:tc>
        <w:tc>
          <w:tcPr>
            <w:tcW w:w="1039" w:type="dxa"/>
          </w:tcPr>
          <w:p w14:paraId="38B61E5A" w14:textId="77777777" w:rsidR="00506C9D" w:rsidRPr="0024298E" w:rsidRDefault="00506C9D" w:rsidP="001D6DAE">
            <w:pPr>
              <w:jc w:val="center"/>
              <w:rPr>
                <w:rFonts w:cstheme="minorHAnsi"/>
              </w:rPr>
            </w:pPr>
            <w:r w:rsidRPr="0024298E">
              <w:rPr>
                <w:rFonts w:cstheme="minorHAnsi"/>
              </w:rPr>
              <w:t>ND</w:t>
            </w:r>
          </w:p>
        </w:tc>
        <w:tc>
          <w:tcPr>
            <w:tcW w:w="1047" w:type="dxa"/>
          </w:tcPr>
          <w:p w14:paraId="3DB732B8" w14:textId="77777777" w:rsidR="00506C9D" w:rsidRPr="0024298E" w:rsidRDefault="00506C9D" w:rsidP="001D6DAE">
            <w:pPr>
              <w:jc w:val="center"/>
              <w:rPr>
                <w:rFonts w:cstheme="minorHAnsi"/>
              </w:rPr>
            </w:pPr>
            <w:r w:rsidRPr="0024298E">
              <w:rPr>
                <w:rFonts w:cstheme="minorHAnsi"/>
              </w:rPr>
              <w:t>ND</w:t>
            </w:r>
          </w:p>
        </w:tc>
      </w:tr>
      <w:tr w:rsidR="00506C9D" w:rsidRPr="009A00CF" w14:paraId="6AB3AE94" w14:textId="77777777" w:rsidTr="001D6DAE">
        <w:trPr>
          <w:trHeight w:val="250"/>
        </w:trPr>
        <w:tc>
          <w:tcPr>
            <w:tcW w:w="2359" w:type="dxa"/>
            <w:vMerge w:val="restart"/>
          </w:tcPr>
          <w:p w14:paraId="7B9309C3" w14:textId="77777777" w:rsidR="00506C9D" w:rsidRPr="008D1A46" w:rsidRDefault="00506C9D" w:rsidP="001D6DAE">
            <w:pPr>
              <w:jc w:val="center"/>
              <w:rPr>
                <w:rFonts w:cstheme="minorHAnsi"/>
                <w:b/>
                <w:bCs/>
              </w:rPr>
            </w:pPr>
            <w:r w:rsidRPr="008D1A46">
              <w:rPr>
                <w:rFonts w:cstheme="minorHAnsi"/>
                <w:b/>
                <w:bCs/>
              </w:rPr>
              <w:t>2-methyl-5-nitroimidazole</w:t>
            </w:r>
          </w:p>
        </w:tc>
        <w:tc>
          <w:tcPr>
            <w:tcW w:w="1095" w:type="dxa"/>
          </w:tcPr>
          <w:p w14:paraId="52EA67B6" w14:textId="77777777" w:rsidR="00506C9D" w:rsidRPr="008D1A46" w:rsidRDefault="00506C9D" w:rsidP="001D6DAE">
            <w:pPr>
              <w:jc w:val="center"/>
              <w:rPr>
                <w:rFonts w:cstheme="minorHAnsi"/>
                <w:b/>
                <w:bCs/>
              </w:rPr>
            </w:pPr>
            <w:r w:rsidRPr="008D1A46">
              <w:rPr>
                <w:rFonts w:cstheme="minorHAnsi"/>
                <w:b/>
                <w:bCs/>
              </w:rPr>
              <w:t>1</w:t>
            </w:r>
          </w:p>
        </w:tc>
        <w:tc>
          <w:tcPr>
            <w:tcW w:w="1039" w:type="dxa"/>
          </w:tcPr>
          <w:p w14:paraId="0599A449" w14:textId="77777777" w:rsidR="00506C9D" w:rsidRPr="0024298E" w:rsidRDefault="00506C9D" w:rsidP="001D6DAE">
            <w:pPr>
              <w:jc w:val="center"/>
              <w:rPr>
                <w:rFonts w:cstheme="minorHAnsi"/>
                <w:vertAlign w:val="superscript"/>
              </w:rPr>
            </w:pPr>
            <w:r w:rsidRPr="0024298E">
              <w:rPr>
                <w:rFonts w:cstheme="minorHAnsi"/>
              </w:rPr>
              <w:t>5.00e</w:t>
            </w:r>
            <w:r w:rsidRPr="0024298E">
              <w:rPr>
                <w:rFonts w:cstheme="minorHAnsi"/>
                <w:vertAlign w:val="superscript"/>
              </w:rPr>
              <w:t>7</w:t>
            </w:r>
          </w:p>
        </w:tc>
        <w:tc>
          <w:tcPr>
            <w:tcW w:w="1046" w:type="dxa"/>
          </w:tcPr>
          <w:p w14:paraId="72403EF6" w14:textId="77777777" w:rsidR="00506C9D" w:rsidRPr="0024298E" w:rsidRDefault="00506C9D" w:rsidP="001D6DAE">
            <w:pPr>
              <w:jc w:val="center"/>
              <w:rPr>
                <w:rFonts w:cstheme="minorHAnsi"/>
              </w:rPr>
            </w:pPr>
            <w:r w:rsidRPr="0024298E">
              <w:rPr>
                <w:rFonts w:cstheme="minorHAnsi"/>
              </w:rPr>
              <w:t>0.53</w:t>
            </w:r>
          </w:p>
        </w:tc>
        <w:tc>
          <w:tcPr>
            <w:tcW w:w="1039" w:type="dxa"/>
          </w:tcPr>
          <w:p w14:paraId="25BC5748" w14:textId="77777777" w:rsidR="00506C9D" w:rsidRPr="0024298E" w:rsidRDefault="00506C9D" w:rsidP="001D6DAE">
            <w:pPr>
              <w:jc w:val="center"/>
              <w:rPr>
                <w:rFonts w:cstheme="minorHAnsi"/>
                <w:vertAlign w:val="superscript"/>
              </w:rPr>
            </w:pPr>
            <w:r w:rsidRPr="0024298E">
              <w:rPr>
                <w:rFonts w:cstheme="minorHAnsi"/>
              </w:rPr>
              <w:t>5.67e</w:t>
            </w:r>
            <w:r w:rsidRPr="0024298E">
              <w:rPr>
                <w:rFonts w:cstheme="minorHAnsi"/>
                <w:vertAlign w:val="superscript"/>
              </w:rPr>
              <w:t>2</w:t>
            </w:r>
          </w:p>
        </w:tc>
        <w:tc>
          <w:tcPr>
            <w:tcW w:w="1046" w:type="dxa"/>
          </w:tcPr>
          <w:p w14:paraId="456D3EFF" w14:textId="77777777" w:rsidR="00506C9D" w:rsidRPr="0024298E" w:rsidRDefault="00506C9D" w:rsidP="001D6DAE">
            <w:pPr>
              <w:jc w:val="center"/>
              <w:rPr>
                <w:rFonts w:cstheme="minorHAnsi"/>
              </w:rPr>
            </w:pPr>
            <w:r w:rsidRPr="0024298E">
              <w:rPr>
                <w:rFonts w:cstheme="minorHAnsi"/>
              </w:rPr>
              <w:t>2.41</w:t>
            </w:r>
          </w:p>
        </w:tc>
        <w:tc>
          <w:tcPr>
            <w:tcW w:w="1039" w:type="dxa"/>
          </w:tcPr>
          <w:p w14:paraId="0B168E50" w14:textId="77777777" w:rsidR="00506C9D" w:rsidRPr="0024298E" w:rsidRDefault="00506C9D" w:rsidP="001D6DAE">
            <w:pPr>
              <w:jc w:val="center"/>
              <w:rPr>
                <w:rFonts w:cstheme="minorHAnsi"/>
              </w:rPr>
            </w:pPr>
            <w:r w:rsidRPr="0024298E">
              <w:rPr>
                <w:rFonts w:cstheme="minorHAnsi"/>
              </w:rPr>
              <w:t>ND</w:t>
            </w:r>
          </w:p>
        </w:tc>
        <w:tc>
          <w:tcPr>
            <w:tcW w:w="1047" w:type="dxa"/>
          </w:tcPr>
          <w:p w14:paraId="7B5E4616" w14:textId="77777777" w:rsidR="00506C9D" w:rsidRPr="0024298E" w:rsidRDefault="00506C9D" w:rsidP="001D6DAE">
            <w:pPr>
              <w:jc w:val="center"/>
              <w:rPr>
                <w:rFonts w:cstheme="minorHAnsi"/>
              </w:rPr>
            </w:pPr>
            <w:r w:rsidRPr="0024298E">
              <w:rPr>
                <w:rFonts w:cstheme="minorHAnsi"/>
              </w:rPr>
              <w:t>ND</w:t>
            </w:r>
          </w:p>
        </w:tc>
      </w:tr>
      <w:tr w:rsidR="00506C9D" w:rsidRPr="009A00CF" w14:paraId="5865644E" w14:textId="77777777" w:rsidTr="001D6DAE">
        <w:trPr>
          <w:trHeight w:val="250"/>
        </w:trPr>
        <w:tc>
          <w:tcPr>
            <w:tcW w:w="2359" w:type="dxa"/>
            <w:vMerge/>
          </w:tcPr>
          <w:p w14:paraId="0A3D55E3" w14:textId="77777777" w:rsidR="00506C9D" w:rsidRPr="008D1A46" w:rsidRDefault="00506C9D" w:rsidP="001D6DAE">
            <w:pPr>
              <w:jc w:val="center"/>
              <w:rPr>
                <w:rFonts w:cstheme="minorHAnsi"/>
                <w:b/>
                <w:bCs/>
              </w:rPr>
            </w:pPr>
          </w:p>
        </w:tc>
        <w:tc>
          <w:tcPr>
            <w:tcW w:w="1095" w:type="dxa"/>
          </w:tcPr>
          <w:p w14:paraId="6E148B14" w14:textId="77777777" w:rsidR="00506C9D" w:rsidRPr="008D1A46" w:rsidRDefault="00506C9D" w:rsidP="001D6DAE">
            <w:pPr>
              <w:jc w:val="center"/>
              <w:rPr>
                <w:rFonts w:cstheme="minorHAnsi"/>
                <w:b/>
                <w:bCs/>
              </w:rPr>
            </w:pPr>
            <w:r w:rsidRPr="008D1A46">
              <w:rPr>
                <w:rFonts w:cstheme="minorHAnsi"/>
                <w:b/>
                <w:bCs/>
              </w:rPr>
              <w:t>2</w:t>
            </w:r>
          </w:p>
        </w:tc>
        <w:tc>
          <w:tcPr>
            <w:tcW w:w="1039" w:type="dxa"/>
          </w:tcPr>
          <w:p w14:paraId="25285F26" w14:textId="77777777" w:rsidR="00506C9D" w:rsidRPr="0024298E" w:rsidRDefault="00506C9D" w:rsidP="001D6DAE">
            <w:pPr>
              <w:jc w:val="center"/>
              <w:rPr>
                <w:rFonts w:cstheme="minorHAnsi"/>
                <w:vertAlign w:val="superscript"/>
              </w:rPr>
            </w:pPr>
            <w:r w:rsidRPr="0024298E">
              <w:rPr>
                <w:rFonts w:cstheme="minorHAnsi"/>
              </w:rPr>
              <w:t>8.02e</w:t>
            </w:r>
            <w:r w:rsidRPr="0024298E">
              <w:rPr>
                <w:rFonts w:cstheme="minorHAnsi"/>
                <w:vertAlign w:val="superscript"/>
              </w:rPr>
              <w:t>7</w:t>
            </w:r>
          </w:p>
        </w:tc>
        <w:tc>
          <w:tcPr>
            <w:tcW w:w="1046" w:type="dxa"/>
          </w:tcPr>
          <w:p w14:paraId="18D70967" w14:textId="77777777" w:rsidR="00506C9D" w:rsidRPr="0024298E" w:rsidRDefault="00506C9D" w:rsidP="001D6DAE">
            <w:pPr>
              <w:jc w:val="center"/>
              <w:rPr>
                <w:rFonts w:cstheme="minorHAnsi"/>
              </w:rPr>
            </w:pPr>
            <w:r w:rsidRPr="0024298E">
              <w:rPr>
                <w:rFonts w:cstheme="minorHAnsi"/>
              </w:rPr>
              <w:t>0.53</w:t>
            </w:r>
          </w:p>
        </w:tc>
        <w:tc>
          <w:tcPr>
            <w:tcW w:w="1039" w:type="dxa"/>
          </w:tcPr>
          <w:p w14:paraId="0C906AAB" w14:textId="77777777" w:rsidR="00506C9D" w:rsidRPr="0024298E" w:rsidRDefault="00506C9D" w:rsidP="001D6DAE">
            <w:pPr>
              <w:jc w:val="center"/>
              <w:rPr>
                <w:rFonts w:cstheme="minorHAnsi"/>
              </w:rPr>
            </w:pPr>
            <w:r w:rsidRPr="0024298E">
              <w:rPr>
                <w:rFonts w:cstheme="minorHAnsi"/>
              </w:rPr>
              <w:t>ND</w:t>
            </w:r>
          </w:p>
        </w:tc>
        <w:tc>
          <w:tcPr>
            <w:tcW w:w="1046" w:type="dxa"/>
          </w:tcPr>
          <w:p w14:paraId="1B58E915" w14:textId="77777777" w:rsidR="00506C9D" w:rsidRPr="0024298E" w:rsidRDefault="00506C9D" w:rsidP="001D6DAE">
            <w:pPr>
              <w:jc w:val="center"/>
              <w:rPr>
                <w:rFonts w:cstheme="minorHAnsi"/>
              </w:rPr>
            </w:pPr>
            <w:r w:rsidRPr="0024298E">
              <w:rPr>
                <w:rFonts w:cstheme="minorHAnsi"/>
              </w:rPr>
              <w:t>ND</w:t>
            </w:r>
          </w:p>
        </w:tc>
        <w:tc>
          <w:tcPr>
            <w:tcW w:w="1039" w:type="dxa"/>
          </w:tcPr>
          <w:p w14:paraId="3CF27EA1" w14:textId="77777777" w:rsidR="00506C9D" w:rsidRPr="0024298E" w:rsidRDefault="00506C9D" w:rsidP="001D6DAE">
            <w:pPr>
              <w:jc w:val="center"/>
              <w:rPr>
                <w:rFonts w:cstheme="minorHAnsi"/>
              </w:rPr>
            </w:pPr>
            <w:r w:rsidRPr="0024298E">
              <w:rPr>
                <w:rFonts w:cstheme="minorHAnsi"/>
              </w:rPr>
              <w:t>ND</w:t>
            </w:r>
          </w:p>
        </w:tc>
        <w:tc>
          <w:tcPr>
            <w:tcW w:w="1047" w:type="dxa"/>
          </w:tcPr>
          <w:p w14:paraId="3DF0C293" w14:textId="77777777" w:rsidR="00506C9D" w:rsidRPr="0024298E" w:rsidRDefault="00506C9D" w:rsidP="001D6DAE">
            <w:pPr>
              <w:jc w:val="center"/>
              <w:rPr>
                <w:rFonts w:cstheme="minorHAnsi"/>
              </w:rPr>
            </w:pPr>
            <w:r w:rsidRPr="0024298E">
              <w:rPr>
                <w:rFonts w:cstheme="minorHAnsi"/>
              </w:rPr>
              <w:t>ND</w:t>
            </w:r>
          </w:p>
        </w:tc>
      </w:tr>
      <w:tr w:rsidR="00506C9D" w:rsidRPr="009A00CF" w14:paraId="693C9A74" w14:textId="77777777" w:rsidTr="001D6DAE">
        <w:trPr>
          <w:trHeight w:val="268"/>
        </w:trPr>
        <w:tc>
          <w:tcPr>
            <w:tcW w:w="2359" w:type="dxa"/>
            <w:vMerge/>
          </w:tcPr>
          <w:p w14:paraId="44C5FB8C" w14:textId="77777777" w:rsidR="00506C9D" w:rsidRPr="008D1A46" w:rsidRDefault="00506C9D" w:rsidP="001D6DAE">
            <w:pPr>
              <w:jc w:val="center"/>
              <w:rPr>
                <w:rFonts w:cstheme="minorHAnsi"/>
                <w:b/>
                <w:bCs/>
              </w:rPr>
            </w:pPr>
          </w:p>
        </w:tc>
        <w:tc>
          <w:tcPr>
            <w:tcW w:w="1095" w:type="dxa"/>
          </w:tcPr>
          <w:p w14:paraId="7A500352" w14:textId="77777777" w:rsidR="00506C9D" w:rsidRPr="008D1A46" w:rsidRDefault="00506C9D" w:rsidP="001D6DAE">
            <w:pPr>
              <w:jc w:val="center"/>
              <w:rPr>
                <w:rFonts w:cstheme="minorHAnsi"/>
                <w:b/>
                <w:bCs/>
              </w:rPr>
            </w:pPr>
            <w:r w:rsidRPr="008D1A46">
              <w:rPr>
                <w:rFonts w:cstheme="minorHAnsi"/>
                <w:b/>
                <w:bCs/>
              </w:rPr>
              <w:t>3</w:t>
            </w:r>
          </w:p>
        </w:tc>
        <w:tc>
          <w:tcPr>
            <w:tcW w:w="1039" w:type="dxa"/>
          </w:tcPr>
          <w:p w14:paraId="6A9C5C58" w14:textId="77777777" w:rsidR="00506C9D" w:rsidRPr="0024298E" w:rsidRDefault="00506C9D" w:rsidP="001D6DAE">
            <w:pPr>
              <w:jc w:val="center"/>
              <w:rPr>
                <w:rFonts w:cstheme="minorHAnsi"/>
                <w:vertAlign w:val="superscript"/>
              </w:rPr>
            </w:pPr>
            <w:r w:rsidRPr="0024298E">
              <w:rPr>
                <w:rFonts w:cstheme="minorHAnsi"/>
              </w:rPr>
              <w:t>3.82e</w:t>
            </w:r>
            <w:r w:rsidRPr="0024298E">
              <w:rPr>
                <w:rFonts w:cstheme="minorHAnsi"/>
                <w:vertAlign w:val="superscript"/>
              </w:rPr>
              <w:t>7</w:t>
            </w:r>
          </w:p>
        </w:tc>
        <w:tc>
          <w:tcPr>
            <w:tcW w:w="1046" w:type="dxa"/>
          </w:tcPr>
          <w:p w14:paraId="0B8F8A0B" w14:textId="77777777" w:rsidR="00506C9D" w:rsidRPr="0024298E" w:rsidRDefault="00506C9D" w:rsidP="001D6DAE">
            <w:pPr>
              <w:jc w:val="center"/>
              <w:rPr>
                <w:rFonts w:cstheme="minorHAnsi"/>
              </w:rPr>
            </w:pPr>
            <w:r w:rsidRPr="0024298E">
              <w:rPr>
                <w:rFonts w:cstheme="minorHAnsi"/>
              </w:rPr>
              <w:t>0.53</w:t>
            </w:r>
          </w:p>
        </w:tc>
        <w:tc>
          <w:tcPr>
            <w:tcW w:w="1039" w:type="dxa"/>
          </w:tcPr>
          <w:p w14:paraId="1CAF74F5" w14:textId="77777777" w:rsidR="00506C9D" w:rsidRPr="0024298E" w:rsidRDefault="00506C9D" w:rsidP="001D6DAE">
            <w:pPr>
              <w:jc w:val="center"/>
              <w:rPr>
                <w:rFonts w:cstheme="minorHAnsi"/>
              </w:rPr>
            </w:pPr>
            <w:r w:rsidRPr="0024298E">
              <w:rPr>
                <w:rFonts w:cstheme="minorHAnsi"/>
              </w:rPr>
              <w:t>ND</w:t>
            </w:r>
          </w:p>
        </w:tc>
        <w:tc>
          <w:tcPr>
            <w:tcW w:w="1046" w:type="dxa"/>
          </w:tcPr>
          <w:p w14:paraId="12268DE2" w14:textId="77777777" w:rsidR="00506C9D" w:rsidRPr="0024298E" w:rsidRDefault="00506C9D" w:rsidP="001D6DAE">
            <w:pPr>
              <w:jc w:val="center"/>
              <w:rPr>
                <w:rFonts w:cstheme="minorHAnsi"/>
              </w:rPr>
            </w:pPr>
            <w:r w:rsidRPr="0024298E">
              <w:rPr>
                <w:rFonts w:cstheme="minorHAnsi"/>
              </w:rPr>
              <w:t>ND</w:t>
            </w:r>
          </w:p>
        </w:tc>
        <w:tc>
          <w:tcPr>
            <w:tcW w:w="1039" w:type="dxa"/>
          </w:tcPr>
          <w:p w14:paraId="6C1DD763" w14:textId="77777777" w:rsidR="00506C9D" w:rsidRPr="0024298E" w:rsidRDefault="00506C9D" w:rsidP="001D6DAE">
            <w:pPr>
              <w:jc w:val="center"/>
              <w:rPr>
                <w:rFonts w:cstheme="minorHAnsi"/>
              </w:rPr>
            </w:pPr>
            <w:r w:rsidRPr="0024298E">
              <w:rPr>
                <w:rFonts w:cstheme="minorHAnsi"/>
              </w:rPr>
              <w:t>ND</w:t>
            </w:r>
          </w:p>
        </w:tc>
        <w:tc>
          <w:tcPr>
            <w:tcW w:w="1047" w:type="dxa"/>
          </w:tcPr>
          <w:p w14:paraId="4FDCEB52" w14:textId="77777777" w:rsidR="00506C9D" w:rsidRPr="0024298E" w:rsidRDefault="00506C9D" w:rsidP="001D6DAE">
            <w:pPr>
              <w:jc w:val="center"/>
              <w:rPr>
                <w:rFonts w:cstheme="minorHAnsi"/>
              </w:rPr>
            </w:pPr>
            <w:r w:rsidRPr="0024298E">
              <w:rPr>
                <w:rFonts w:cstheme="minorHAnsi"/>
              </w:rPr>
              <w:t>ND</w:t>
            </w:r>
          </w:p>
        </w:tc>
      </w:tr>
    </w:tbl>
    <w:p w14:paraId="04D0F773" w14:textId="26D38F5B" w:rsidR="00BF37BC" w:rsidRDefault="00BF37BC" w:rsidP="00887559"/>
    <w:p w14:paraId="1D2F57FF" w14:textId="3C4FA57B" w:rsidR="00591C76" w:rsidRDefault="00591C76" w:rsidP="00887559"/>
    <w:p w14:paraId="568C4356" w14:textId="755A15C7" w:rsidR="00591C76" w:rsidRDefault="00591C76" w:rsidP="00887559"/>
    <w:p w14:paraId="1C026470" w14:textId="37C3901B" w:rsidR="00591C76" w:rsidRDefault="00591C76" w:rsidP="00887559"/>
    <w:p w14:paraId="647C399E" w14:textId="05229298" w:rsidR="00591C76" w:rsidRDefault="00591C76" w:rsidP="00887559"/>
    <w:p w14:paraId="1A5E7BC8" w14:textId="5FED9AF2" w:rsidR="00591C76" w:rsidRDefault="00591C76" w:rsidP="00887559"/>
    <w:p w14:paraId="395E251C" w14:textId="255A9C4F" w:rsidR="00591C76" w:rsidRDefault="00591C76" w:rsidP="00887559"/>
    <w:p w14:paraId="202B562C" w14:textId="7CB9390F" w:rsidR="00591C76" w:rsidRDefault="00591C76" w:rsidP="00887559"/>
    <w:p w14:paraId="68CEDEFF" w14:textId="2E65C40C" w:rsidR="00591C76" w:rsidRDefault="00591C76" w:rsidP="00887559"/>
    <w:p w14:paraId="111EBACE" w14:textId="1C6111A4" w:rsidR="00591C76" w:rsidRDefault="00591C76" w:rsidP="00887559"/>
    <w:p w14:paraId="52EE77B9" w14:textId="30A5C9CF" w:rsidR="00591C76" w:rsidRDefault="00591C76" w:rsidP="00887559"/>
    <w:p w14:paraId="633BE948" w14:textId="639C6DFD" w:rsidR="00591C76" w:rsidRDefault="00591C76" w:rsidP="00887559"/>
    <w:p w14:paraId="033464D8" w14:textId="251AF83F" w:rsidR="00591C76" w:rsidRDefault="00591C76" w:rsidP="00887559"/>
    <w:p w14:paraId="16B23FAA" w14:textId="3495DA57" w:rsidR="00591C76" w:rsidRDefault="00591C76" w:rsidP="00887559"/>
    <w:p w14:paraId="73E605DB" w14:textId="31674C65" w:rsidR="00591C76" w:rsidRDefault="00591C76" w:rsidP="00887559"/>
    <w:p w14:paraId="62EA85CC" w14:textId="6B7E2390" w:rsidR="00591C76" w:rsidRDefault="00591C76" w:rsidP="00887559"/>
    <w:p w14:paraId="61273BA1" w14:textId="0FD0D416" w:rsidR="00591C76" w:rsidRDefault="00591C76" w:rsidP="00887559"/>
    <w:p w14:paraId="59650770" w14:textId="2A90A7B1" w:rsidR="00591C76" w:rsidRDefault="00591C76" w:rsidP="00887559"/>
    <w:p w14:paraId="0A7E023A" w14:textId="598A4B2C" w:rsidR="00591C76" w:rsidRDefault="00591C76" w:rsidP="00887559"/>
    <w:p w14:paraId="2972C62E" w14:textId="0D6DD183" w:rsidR="00591C76" w:rsidRDefault="00591C76" w:rsidP="00887559"/>
    <w:p w14:paraId="490B5420" w14:textId="77777777" w:rsidR="00591C76" w:rsidRPr="00C94D28" w:rsidRDefault="00591C76" w:rsidP="008D1A46"/>
    <w:p w14:paraId="0B54F9FA" w14:textId="77777777" w:rsidR="002F7BD6" w:rsidRPr="009A00CF" w:rsidRDefault="00916216" w:rsidP="00916216">
      <w:pPr>
        <w:pStyle w:val="Heading3"/>
      </w:pPr>
      <w:bookmarkStart w:id="163" w:name="_Toc68085958"/>
      <w:r>
        <w:lastRenderedPageBreak/>
        <w:t xml:space="preserve">4.3.4 </w:t>
      </w:r>
      <w:r w:rsidR="002F7BD6" w:rsidRPr="009A00CF">
        <w:t>Clarithromycin</w:t>
      </w:r>
      <w:bookmarkEnd w:id="163"/>
    </w:p>
    <w:p w14:paraId="56068FB6" w14:textId="496DB62A" w:rsidR="002F7BD6" w:rsidRPr="009A00CF" w:rsidRDefault="002F7BD6" w:rsidP="002F7BD6">
      <w:pPr>
        <w:spacing w:line="360" w:lineRule="auto"/>
      </w:pPr>
      <w:r w:rsidRPr="009A00CF">
        <w:t xml:space="preserve">Signals corresponding in </w:t>
      </w:r>
      <w:r w:rsidRPr="009A00CF">
        <w:rPr>
          <w:i/>
        </w:rPr>
        <w:t>m/z</w:t>
      </w:r>
      <w:r w:rsidRPr="009A00CF">
        <w:t xml:space="preserve"> with protonated, [M+</w:t>
      </w:r>
      <w:proofErr w:type="gramStart"/>
      <w:r w:rsidRPr="009A00CF">
        <w:t>H]</w:t>
      </w:r>
      <w:r w:rsidRPr="009A00CF">
        <w:rPr>
          <w:vertAlign w:val="superscript"/>
        </w:rPr>
        <w:t>+</w:t>
      </w:r>
      <w:proofErr w:type="gramEnd"/>
      <w:r w:rsidRPr="009A00CF">
        <w:t>, potassiated, [M+K]</w:t>
      </w:r>
      <w:r w:rsidRPr="009A00CF">
        <w:rPr>
          <w:vertAlign w:val="superscript"/>
        </w:rPr>
        <w:t>+</w:t>
      </w:r>
      <w:r w:rsidRPr="009A00CF">
        <w:t>, and sodiated, [</w:t>
      </w:r>
      <w:proofErr w:type="spellStart"/>
      <w:r w:rsidRPr="009A00CF">
        <w:t>M+Na</w:t>
      </w:r>
      <w:proofErr w:type="spellEnd"/>
      <w:r w:rsidRPr="009A00CF">
        <w:t>]</w:t>
      </w:r>
      <w:r w:rsidRPr="009A00CF">
        <w:rPr>
          <w:vertAlign w:val="superscript"/>
        </w:rPr>
        <w:t>+</w:t>
      </w:r>
      <w:r w:rsidRPr="009A00CF">
        <w:t xml:space="preserve"> clarithromycin were detected in samples from each of the exposure time conditions (table </w:t>
      </w:r>
      <w:r w:rsidR="00BA18EB" w:rsidRPr="009A00CF">
        <w:t>4.8</w:t>
      </w:r>
      <w:r w:rsidRPr="009A00CF">
        <w:t xml:space="preserve">). Detection of signals corresponding in </w:t>
      </w:r>
      <w:r w:rsidRPr="009A00CF">
        <w:rPr>
          <w:i/>
        </w:rPr>
        <w:t>m/z</w:t>
      </w:r>
      <w:r w:rsidRPr="009A00CF">
        <w:t xml:space="preserve"> with protonated </w:t>
      </w:r>
      <w:proofErr w:type="gramStart"/>
      <w:r w:rsidRPr="009A00CF">
        <w:t>clarithromycin ,</w:t>
      </w:r>
      <w:proofErr w:type="gramEnd"/>
      <w:r w:rsidRPr="009A00CF">
        <w:t xml:space="preserve"> [M+H]</w:t>
      </w:r>
      <w:r w:rsidRPr="009A00CF">
        <w:rPr>
          <w:vertAlign w:val="superscript"/>
        </w:rPr>
        <w:t>+</w:t>
      </w:r>
      <w:r w:rsidRPr="009A00CF">
        <w:t>, increased in the replicates with increasing dosing solution exposure time.</w:t>
      </w:r>
    </w:p>
    <w:p w14:paraId="54C4132E" w14:textId="77777777" w:rsidR="002F7BD6" w:rsidRPr="009A00CF" w:rsidRDefault="002F7BD6" w:rsidP="002F7BD6">
      <w:pPr>
        <w:spacing w:line="360" w:lineRule="auto"/>
      </w:pPr>
      <w:r w:rsidRPr="009A00CF">
        <w:t xml:space="preserve">Signals corresponding in </w:t>
      </w:r>
      <w:r w:rsidRPr="009A00CF">
        <w:rPr>
          <w:i/>
        </w:rPr>
        <w:t>m/z</w:t>
      </w:r>
      <w:r w:rsidRPr="009A00CF">
        <w:t xml:space="preserve"> with protonated clarithromycin were visible in one replicate of the 0 h exposure plant samples, with a mass accuracy of &lt; 1.5 ppm and an intensity of 9.88e</w:t>
      </w:r>
      <w:r w:rsidRPr="009A00CF">
        <w:rPr>
          <w:vertAlign w:val="superscript"/>
        </w:rPr>
        <w:t>2</w:t>
      </w:r>
      <w:r w:rsidRPr="009A00CF">
        <w:t xml:space="preserve"> counts (estimated background intensity of 0 counts). Detection of signals above estimated background intensity then increased to 3/4 replicates following 24 h exposure, with signals giving mass accuracies of &lt; 1.5 ppm and signal intensities between 3.68e</w:t>
      </w:r>
      <w:r w:rsidRPr="009A00CF">
        <w:rPr>
          <w:vertAlign w:val="superscript"/>
        </w:rPr>
        <w:t>1</w:t>
      </w:r>
      <w:r w:rsidRPr="009A00CF">
        <w:t xml:space="preserve"> and 2.77e</w:t>
      </w:r>
      <w:r w:rsidRPr="009A00CF">
        <w:rPr>
          <w:vertAlign w:val="superscript"/>
        </w:rPr>
        <w:t>3</w:t>
      </w:r>
      <w:r w:rsidRPr="009A00CF">
        <w:t xml:space="preserve"> (above estimated background intensity of 1.12 counts). Signals corresponding in </w:t>
      </w:r>
      <w:r w:rsidRPr="009A00CF">
        <w:rPr>
          <w:i/>
        </w:rPr>
        <w:t>m/z</w:t>
      </w:r>
      <w:r w:rsidRPr="009A00CF">
        <w:t xml:space="preserve"> with of protonated clarithromycin, [M+</w:t>
      </w:r>
      <w:proofErr w:type="gramStart"/>
      <w:r w:rsidRPr="009A00CF">
        <w:t>H]</w:t>
      </w:r>
      <w:r w:rsidRPr="009A00CF">
        <w:rPr>
          <w:vertAlign w:val="superscript"/>
        </w:rPr>
        <w:t>+</w:t>
      </w:r>
      <w:proofErr w:type="gramEnd"/>
      <w:r w:rsidRPr="009A00CF">
        <w:t>, were visible in all cell sample replicates following 7 day exposure. Signal intensities ranged from 4.49e</w:t>
      </w:r>
      <w:r w:rsidRPr="009A00CF">
        <w:rPr>
          <w:vertAlign w:val="superscript"/>
        </w:rPr>
        <w:t>4</w:t>
      </w:r>
      <w:r w:rsidRPr="009A00CF">
        <w:t xml:space="preserve"> – 1.54e</w:t>
      </w:r>
      <w:r w:rsidRPr="009A00CF">
        <w:rPr>
          <w:vertAlign w:val="superscript"/>
        </w:rPr>
        <w:t>6</w:t>
      </w:r>
      <w:r w:rsidRPr="009A00CF">
        <w:t xml:space="preserve"> counts and were discernible from estimated background intensity (1.17e</w:t>
      </w:r>
      <w:r w:rsidRPr="009A00CF">
        <w:rPr>
          <w:vertAlign w:val="superscript"/>
        </w:rPr>
        <w:t>1</w:t>
      </w:r>
      <w:r w:rsidRPr="009A00CF">
        <w:t xml:space="preserve"> counts), and all mass accuracies were &lt; 1 ppm. Relevant isotopic clusters were accurately aligned with theoretical isotopic distributions for all recorded signals.</w:t>
      </w:r>
    </w:p>
    <w:p w14:paraId="0120B24B" w14:textId="77777777" w:rsidR="002F7BD6" w:rsidRPr="009A00CF" w:rsidRDefault="002F7BD6" w:rsidP="002F7BD6">
      <w:pPr>
        <w:spacing w:line="360" w:lineRule="auto"/>
      </w:pPr>
      <w:r w:rsidRPr="009A00CF">
        <w:t xml:space="preserve">A similar trend of increasing detection was observed for signals corresponding in </w:t>
      </w:r>
      <w:r w:rsidRPr="009A00CF">
        <w:rPr>
          <w:i/>
        </w:rPr>
        <w:t>m/z</w:t>
      </w:r>
      <w:r w:rsidRPr="009A00CF">
        <w:t xml:space="preserve"> with potassiated clarithromycin. Signals corresponding in </w:t>
      </w:r>
      <w:r w:rsidRPr="009A00CF">
        <w:rPr>
          <w:i/>
        </w:rPr>
        <w:t>m/z</w:t>
      </w:r>
      <w:r w:rsidRPr="009A00CF">
        <w:t xml:space="preserve"> with sodiated clarithromycin were detected in 4 replicates across all time points. In all cases, signal intensity was above that of estimated background and mass accuracies were consistently &lt; 2 ppm.</w:t>
      </w:r>
    </w:p>
    <w:p w14:paraId="5E648DE8" w14:textId="70B48F9A" w:rsidR="002F7BD6" w:rsidRPr="009A00CF" w:rsidRDefault="002F7BD6" w:rsidP="002F7BD6">
      <w:pPr>
        <w:spacing w:line="360" w:lineRule="auto"/>
        <w:sectPr w:rsidR="002F7BD6" w:rsidRPr="009A00CF" w:rsidSect="00A305AE">
          <w:pgSz w:w="11906" w:h="16838"/>
          <w:pgMar w:top="1440" w:right="1440" w:bottom="1440" w:left="1440" w:header="708" w:footer="708" w:gutter="0"/>
          <w:cols w:space="708"/>
          <w:docGrid w:linePitch="360"/>
        </w:sectPr>
      </w:pPr>
      <w:r w:rsidRPr="009A00CF">
        <w:t xml:space="preserve">Relevant signals were only detected in holding solutions of </w:t>
      </w:r>
      <w:proofErr w:type="gramStart"/>
      <w:r w:rsidRPr="009A00CF">
        <w:t>7 day</w:t>
      </w:r>
      <w:proofErr w:type="gramEnd"/>
      <w:r w:rsidRPr="009A00CF">
        <w:t xml:space="preserve"> exposure in protonated form, at intensities of 2.63e</w:t>
      </w:r>
      <w:r w:rsidRPr="009A00CF">
        <w:rPr>
          <w:vertAlign w:val="superscript"/>
        </w:rPr>
        <w:t>5</w:t>
      </w:r>
      <w:r w:rsidRPr="009A00CF">
        <w:t>-7.72e</w:t>
      </w:r>
      <w:r w:rsidRPr="009A00CF">
        <w:rPr>
          <w:vertAlign w:val="superscript"/>
        </w:rPr>
        <w:t>5</w:t>
      </w:r>
      <w:r w:rsidRPr="009A00CF">
        <w:t xml:space="preserve"> counts, with mass accuracies of &lt; 1 ppm (</w:t>
      </w:r>
      <w:r w:rsidR="00DC44AB">
        <w:t>table 4.8a)</w:t>
      </w:r>
      <w:r w:rsidRPr="009A00CF">
        <w:t xml:space="preserve">. Signals corresponding in </w:t>
      </w:r>
      <w:r w:rsidRPr="009A00CF">
        <w:rPr>
          <w:i/>
        </w:rPr>
        <w:t>m/z</w:t>
      </w:r>
      <w:r w:rsidRPr="009A00CF">
        <w:t xml:space="preserve"> with clarithromycin were not detected in instrument carryover tests during analysis of the plant samples (solvent blank samples) (appendix A).</w:t>
      </w:r>
    </w:p>
    <w:p w14:paraId="52A4F2FE" w14:textId="47AAF960" w:rsidR="002F7BD6" w:rsidRPr="009A00CF" w:rsidRDefault="002F7BD6" w:rsidP="002F7BD6">
      <w:pPr>
        <w:pStyle w:val="Caption"/>
        <w:keepNext/>
        <w:rPr>
          <w:sz w:val="20"/>
          <w:szCs w:val="20"/>
        </w:rPr>
      </w:pPr>
      <w:bookmarkStart w:id="164" w:name="_Toc59633318"/>
      <w:bookmarkStart w:id="165" w:name="_Toc59633670"/>
      <w:r w:rsidRPr="009A00CF">
        <w:rPr>
          <w:sz w:val="20"/>
          <w:szCs w:val="20"/>
        </w:rPr>
        <w:lastRenderedPageBreak/>
        <w:t xml:space="preserve">Table </w:t>
      </w:r>
      <w:r w:rsidR="00BA18EB" w:rsidRPr="009A00CF">
        <w:rPr>
          <w:sz w:val="20"/>
          <w:szCs w:val="20"/>
        </w:rPr>
        <w:t>4.8</w:t>
      </w:r>
      <w:r w:rsidRPr="009A00CF">
        <w:rPr>
          <w:sz w:val="20"/>
          <w:szCs w:val="20"/>
        </w:rPr>
        <w:t xml:space="preserve"> Summary of the detected signals corresponding with the theoretical m/z value of clarithromycin, ionizing in its protonated [M+</w:t>
      </w:r>
      <w:proofErr w:type="gramStart"/>
      <w:r w:rsidRPr="009A00CF">
        <w:rPr>
          <w:sz w:val="20"/>
          <w:szCs w:val="20"/>
        </w:rPr>
        <w:t>H]</w:t>
      </w:r>
      <w:r w:rsidRPr="009A00CF">
        <w:rPr>
          <w:sz w:val="20"/>
          <w:szCs w:val="20"/>
          <w:vertAlign w:val="superscript"/>
        </w:rPr>
        <w:t>+</w:t>
      </w:r>
      <w:proofErr w:type="gramEnd"/>
      <w:r w:rsidRPr="009A00CF">
        <w:rPr>
          <w:sz w:val="20"/>
          <w:szCs w:val="20"/>
        </w:rPr>
        <w:t>, potassiated [M+K]</w:t>
      </w:r>
      <w:r w:rsidRPr="009A00CF">
        <w:rPr>
          <w:sz w:val="20"/>
          <w:szCs w:val="20"/>
          <w:vertAlign w:val="superscript"/>
        </w:rPr>
        <w:t>+</w:t>
      </w:r>
      <w:r w:rsidRPr="009A00CF">
        <w:rPr>
          <w:sz w:val="20"/>
          <w:szCs w:val="20"/>
        </w:rPr>
        <w:t xml:space="preserve"> and sodiated [</w:t>
      </w:r>
      <w:proofErr w:type="spellStart"/>
      <w:r w:rsidRPr="009A00CF">
        <w:rPr>
          <w:sz w:val="20"/>
          <w:szCs w:val="20"/>
        </w:rPr>
        <w:t>M+Na</w:t>
      </w:r>
      <w:proofErr w:type="spellEnd"/>
      <w:r w:rsidRPr="009A00CF">
        <w:rPr>
          <w:sz w:val="20"/>
          <w:szCs w:val="20"/>
        </w:rPr>
        <w:t>]</w:t>
      </w:r>
      <w:r w:rsidRPr="009A00CF">
        <w:rPr>
          <w:sz w:val="20"/>
          <w:szCs w:val="20"/>
          <w:vertAlign w:val="superscript"/>
        </w:rPr>
        <w:t>+</w:t>
      </w:r>
      <w:r w:rsidRPr="009A00CF">
        <w:rPr>
          <w:sz w:val="20"/>
          <w:szCs w:val="20"/>
        </w:rPr>
        <w:t xml:space="preserve"> forms, in the mass spectra of cell contents sampled at 0 h, 24 h and 7 day time </w:t>
      </w:r>
      <w:r w:rsidRPr="009A00CF">
        <w:rPr>
          <w:noProof/>
          <w:sz w:val="20"/>
          <w:szCs w:val="20"/>
        </w:rPr>
        <w:t xml:space="preserve">points. Mass accuracies are quoted for each detected signal. Intensity of detected signals relative to background signal is indicated by cell </w:t>
      </w:r>
      <w:r w:rsidR="004E3B74">
        <w:rPr>
          <w:noProof/>
          <w:sz w:val="20"/>
          <w:szCs w:val="20"/>
        </w:rPr>
        <w:t>shading</w:t>
      </w:r>
      <w:r w:rsidRPr="009A00CF">
        <w:rPr>
          <w:noProof/>
          <w:sz w:val="20"/>
          <w:szCs w:val="20"/>
        </w:rPr>
        <w:t>.</w:t>
      </w:r>
      <w:bookmarkEnd w:id="164"/>
      <w:bookmarkEnd w:id="165"/>
    </w:p>
    <w:tbl>
      <w:tblPr>
        <w:tblW w:w="13942" w:type="dxa"/>
        <w:tblInd w:w="-5" w:type="dxa"/>
        <w:tblLook w:val="04A0" w:firstRow="1" w:lastRow="0" w:firstColumn="1" w:lastColumn="0" w:noHBand="0" w:noVBand="1"/>
      </w:tblPr>
      <w:tblGrid>
        <w:gridCol w:w="3744"/>
        <w:gridCol w:w="2004"/>
        <w:gridCol w:w="2730"/>
        <w:gridCol w:w="2730"/>
        <w:gridCol w:w="2734"/>
      </w:tblGrid>
      <w:tr w:rsidR="002F7BD6" w:rsidRPr="009A00CF" w14:paraId="30FC7BE8" w14:textId="77777777" w:rsidTr="00A305AE">
        <w:trPr>
          <w:trHeight w:val="304"/>
        </w:trPr>
        <w:tc>
          <w:tcPr>
            <w:tcW w:w="5748" w:type="dxa"/>
            <w:gridSpan w:val="2"/>
            <w:tcBorders>
              <w:top w:val="single" w:sz="4" w:space="0" w:color="auto"/>
              <w:left w:val="single" w:sz="4" w:space="0" w:color="auto"/>
              <w:right w:val="single" w:sz="4" w:space="0" w:color="000000"/>
            </w:tcBorders>
            <w:shd w:val="clear" w:color="auto" w:fill="auto"/>
            <w:noWrap/>
            <w:vAlign w:val="center"/>
            <w:hideMark/>
          </w:tcPr>
          <w:p w14:paraId="1D0AED4A"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Clarithromycin [C</w:t>
            </w:r>
            <w:r w:rsidRPr="009A00CF">
              <w:rPr>
                <w:rFonts w:ascii="Calibri" w:eastAsia="Times New Roman" w:hAnsi="Calibri" w:cs="Calibri"/>
                <w:color w:val="000000"/>
                <w:sz w:val="24"/>
                <w:szCs w:val="24"/>
                <w:vertAlign w:val="subscript"/>
                <w:lang w:eastAsia="en-GB"/>
              </w:rPr>
              <w:t>38</w:t>
            </w:r>
            <w:r w:rsidRPr="009A00CF">
              <w:rPr>
                <w:rFonts w:ascii="Calibri" w:eastAsia="Times New Roman" w:hAnsi="Calibri" w:cs="Calibri"/>
                <w:color w:val="000000"/>
                <w:sz w:val="24"/>
                <w:szCs w:val="24"/>
                <w:lang w:eastAsia="en-GB"/>
              </w:rPr>
              <w:t>H</w:t>
            </w:r>
            <w:r w:rsidRPr="009A00CF">
              <w:rPr>
                <w:rFonts w:ascii="Calibri" w:eastAsia="Times New Roman" w:hAnsi="Calibri" w:cs="Calibri"/>
                <w:color w:val="000000"/>
                <w:sz w:val="24"/>
                <w:szCs w:val="24"/>
                <w:vertAlign w:val="subscript"/>
                <w:lang w:eastAsia="en-GB"/>
              </w:rPr>
              <w:t>69</w:t>
            </w:r>
            <w:r w:rsidRPr="009A00CF">
              <w:rPr>
                <w:rFonts w:ascii="Calibri" w:eastAsia="Times New Roman" w:hAnsi="Calibri" w:cs="Calibri"/>
                <w:color w:val="000000"/>
                <w:sz w:val="24"/>
                <w:szCs w:val="24"/>
                <w:lang w:eastAsia="en-GB"/>
              </w:rPr>
              <w:t>NO</w:t>
            </w:r>
            <w:r w:rsidRPr="009A00CF">
              <w:rPr>
                <w:rFonts w:ascii="Calibri" w:eastAsia="Times New Roman" w:hAnsi="Calibri" w:cs="Calibri"/>
                <w:color w:val="000000"/>
                <w:sz w:val="24"/>
                <w:szCs w:val="24"/>
                <w:vertAlign w:val="subscript"/>
                <w:lang w:eastAsia="en-GB"/>
              </w:rPr>
              <w:t>13</w:t>
            </w:r>
            <w:r w:rsidRPr="009A00CF">
              <w:rPr>
                <w:rFonts w:ascii="Calibri" w:eastAsia="Times New Roman" w:hAnsi="Calibri" w:cs="Calibri"/>
                <w:color w:val="000000"/>
                <w:sz w:val="24"/>
                <w:szCs w:val="24"/>
                <w:lang w:eastAsia="en-GB"/>
              </w:rPr>
              <w:t>]</w:t>
            </w:r>
          </w:p>
        </w:tc>
        <w:tc>
          <w:tcPr>
            <w:tcW w:w="8194" w:type="dxa"/>
            <w:gridSpan w:val="3"/>
            <w:tcBorders>
              <w:top w:val="single" w:sz="4" w:space="0" w:color="auto"/>
              <w:left w:val="nil"/>
              <w:bottom w:val="nil"/>
              <w:right w:val="single" w:sz="4" w:space="0" w:color="000000"/>
            </w:tcBorders>
            <w:shd w:val="clear" w:color="auto" w:fill="auto"/>
            <w:noWrap/>
            <w:vAlign w:val="center"/>
            <w:hideMark/>
          </w:tcPr>
          <w:p w14:paraId="473E02C1"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Signal detection per ionisation species</w:t>
            </w:r>
          </w:p>
        </w:tc>
      </w:tr>
      <w:tr w:rsidR="004E3B74" w:rsidRPr="009A00CF" w14:paraId="25D6FEC8" w14:textId="77777777" w:rsidTr="004E3B74">
        <w:trPr>
          <w:trHeight w:val="255"/>
        </w:trPr>
        <w:tc>
          <w:tcPr>
            <w:tcW w:w="3744" w:type="dxa"/>
            <w:tcBorders>
              <w:top w:val="single" w:sz="4" w:space="0" w:color="auto"/>
              <w:left w:val="single" w:sz="4" w:space="0" w:color="auto"/>
              <w:bottom w:val="nil"/>
              <w:right w:val="single" w:sz="4" w:space="0" w:color="auto"/>
            </w:tcBorders>
            <w:shd w:val="clear" w:color="auto" w:fill="auto"/>
            <w:noWrap/>
            <w:vAlign w:val="center"/>
          </w:tcPr>
          <w:p w14:paraId="0FD53EBC"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Exposure time</w:t>
            </w:r>
          </w:p>
        </w:tc>
        <w:tc>
          <w:tcPr>
            <w:tcW w:w="2004" w:type="dxa"/>
            <w:tcBorders>
              <w:top w:val="single" w:sz="4" w:space="0" w:color="auto"/>
              <w:left w:val="single" w:sz="4" w:space="0" w:color="auto"/>
              <w:bottom w:val="single" w:sz="4" w:space="0" w:color="auto"/>
              <w:right w:val="nil"/>
            </w:tcBorders>
            <w:shd w:val="clear" w:color="auto" w:fill="auto"/>
            <w:noWrap/>
            <w:vAlign w:val="center"/>
          </w:tcPr>
          <w:p w14:paraId="02D47E94"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Replicate</w:t>
            </w:r>
          </w:p>
        </w:tc>
        <w:tc>
          <w:tcPr>
            <w:tcW w:w="27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D08A3CC" w14:textId="3B23957E"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 xml:space="preserve">[M + </w:t>
            </w:r>
            <w:proofErr w:type="gramStart"/>
            <w:r w:rsidRPr="009A00CF">
              <w:rPr>
                <w:rFonts w:ascii="Calibri" w:eastAsia="Times New Roman" w:hAnsi="Calibri" w:cs="Calibri"/>
                <w:color w:val="000000"/>
                <w:sz w:val="24"/>
                <w:szCs w:val="24"/>
                <w:lang w:eastAsia="en-GB"/>
              </w:rPr>
              <w:t>H]</w:t>
            </w:r>
            <w:r w:rsidRPr="009A00CF">
              <w:rPr>
                <w:rFonts w:ascii="Calibri" w:eastAsia="Times New Roman" w:hAnsi="Calibri" w:cs="Calibri"/>
                <w:color w:val="000000"/>
                <w:sz w:val="24"/>
                <w:szCs w:val="24"/>
                <w:vertAlign w:val="superscript"/>
                <w:lang w:eastAsia="en-GB"/>
              </w:rPr>
              <w:t>+</w:t>
            </w:r>
            <w:proofErr w:type="gramEnd"/>
          </w:p>
        </w:tc>
        <w:tc>
          <w:tcPr>
            <w:tcW w:w="27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F808D26" w14:textId="5F2AD32B"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 xml:space="preserve">[M + </w:t>
            </w:r>
            <w:proofErr w:type="gramStart"/>
            <w:r w:rsidRPr="009A00CF">
              <w:rPr>
                <w:rFonts w:ascii="Calibri" w:eastAsia="Times New Roman" w:hAnsi="Calibri" w:cs="Calibri"/>
                <w:color w:val="000000"/>
                <w:sz w:val="24"/>
                <w:szCs w:val="24"/>
                <w:lang w:eastAsia="en-GB"/>
              </w:rPr>
              <w:t>K]</w:t>
            </w:r>
            <w:r w:rsidRPr="009A00CF">
              <w:rPr>
                <w:rFonts w:ascii="Calibri" w:eastAsia="Times New Roman" w:hAnsi="Calibri" w:cs="Calibri"/>
                <w:color w:val="000000"/>
                <w:sz w:val="24"/>
                <w:szCs w:val="24"/>
                <w:vertAlign w:val="superscript"/>
                <w:lang w:eastAsia="en-GB"/>
              </w:rPr>
              <w:t>+</w:t>
            </w:r>
            <w:proofErr w:type="gramEnd"/>
          </w:p>
        </w:tc>
        <w:tc>
          <w:tcPr>
            <w:tcW w:w="27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1B3B296" w14:textId="08F41501"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 xml:space="preserve">[M + </w:t>
            </w:r>
            <w:proofErr w:type="gramStart"/>
            <w:r w:rsidRPr="009A00CF">
              <w:rPr>
                <w:rFonts w:ascii="Calibri" w:eastAsia="Times New Roman" w:hAnsi="Calibri" w:cs="Calibri"/>
                <w:color w:val="000000"/>
                <w:sz w:val="24"/>
                <w:szCs w:val="24"/>
                <w:lang w:eastAsia="en-GB"/>
              </w:rPr>
              <w:t>Na]</w:t>
            </w:r>
            <w:r w:rsidRPr="009A00CF">
              <w:rPr>
                <w:rFonts w:ascii="Calibri" w:eastAsia="Times New Roman" w:hAnsi="Calibri" w:cs="Calibri"/>
                <w:color w:val="000000"/>
                <w:sz w:val="24"/>
                <w:szCs w:val="24"/>
                <w:vertAlign w:val="superscript"/>
                <w:lang w:eastAsia="en-GB"/>
              </w:rPr>
              <w:t>+</w:t>
            </w:r>
            <w:proofErr w:type="gramEnd"/>
          </w:p>
        </w:tc>
      </w:tr>
      <w:tr w:rsidR="004E3B74" w:rsidRPr="009A00CF" w14:paraId="4D1C6F79" w14:textId="77777777" w:rsidTr="004E3B74">
        <w:trPr>
          <w:trHeight w:val="255"/>
        </w:trPr>
        <w:tc>
          <w:tcPr>
            <w:tcW w:w="3744" w:type="dxa"/>
            <w:vMerge w:val="restart"/>
            <w:tcBorders>
              <w:top w:val="single" w:sz="4" w:space="0" w:color="auto"/>
              <w:left w:val="single" w:sz="4" w:space="0" w:color="auto"/>
              <w:bottom w:val="nil"/>
              <w:right w:val="single" w:sz="4" w:space="0" w:color="auto"/>
            </w:tcBorders>
            <w:shd w:val="clear" w:color="auto" w:fill="auto"/>
            <w:noWrap/>
            <w:vAlign w:val="center"/>
            <w:hideMark/>
          </w:tcPr>
          <w:p w14:paraId="43F913C6"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T = 0 h</w:t>
            </w:r>
          </w:p>
        </w:tc>
        <w:tc>
          <w:tcPr>
            <w:tcW w:w="2004" w:type="dxa"/>
            <w:tcBorders>
              <w:top w:val="single" w:sz="4" w:space="0" w:color="auto"/>
              <w:left w:val="single" w:sz="4" w:space="0" w:color="auto"/>
              <w:bottom w:val="single" w:sz="4" w:space="0" w:color="auto"/>
              <w:right w:val="nil"/>
            </w:tcBorders>
            <w:shd w:val="clear" w:color="auto" w:fill="auto"/>
            <w:noWrap/>
            <w:vAlign w:val="center"/>
            <w:hideMark/>
          </w:tcPr>
          <w:p w14:paraId="457879F5"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1</w:t>
            </w:r>
          </w:p>
        </w:tc>
        <w:tc>
          <w:tcPr>
            <w:tcW w:w="27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9EB7C7A"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27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A13314F"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27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D576722"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4E3B74" w:rsidRPr="009A00CF" w14:paraId="4DF25AA0" w14:textId="77777777" w:rsidTr="004E3B74">
        <w:trPr>
          <w:trHeight w:val="255"/>
        </w:trPr>
        <w:tc>
          <w:tcPr>
            <w:tcW w:w="3744" w:type="dxa"/>
            <w:vMerge/>
            <w:tcBorders>
              <w:top w:val="nil"/>
              <w:left w:val="single" w:sz="4" w:space="0" w:color="auto"/>
              <w:bottom w:val="nil"/>
              <w:right w:val="single" w:sz="4" w:space="0" w:color="auto"/>
            </w:tcBorders>
            <w:vAlign w:val="center"/>
            <w:hideMark/>
          </w:tcPr>
          <w:p w14:paraId="56ED52FE"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p>
        </w:tc>
        <w:tc>
          <w:tcPr>
            <w:tcW w:w="2004" w:type="dxa"/>
            <w:tcBorders>
              <w:top w:val="single" w:sz="4" w:space="0" w:color="auto"/>
              <w:left w:val="single" w:sz="4" w:space="0" w:color="auto"/>
              <w:bottom w:val="single" w:sz="4" w:space="0" w:color="auto"/>
              <w:right w:val="nil"/>
            </w:tcBorders>
            <w:shd w:val="clear" w:color="auto" w:fill="auto"/>
            <w:noWrap/>
            <w:vAlign w:val="center"/>
            <w:hideMark/>
          </w:tcPr>
          <w:p w14:paraId="6995B289"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2</w:t>
            </w:r>
          </w:p>
        </w:tc>
        <w:tc>
          <w:tcPr>
            <w:tcW w:w="27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EEF30ED"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2730"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center"/>
            <w:hideMark/>
          </w:tcPr>
          <w:p w14:paraId="2934B0F1"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 ppm</w:t>
            </w:r>
          </w:p>
        </w:tc>
        <w:tc>
          <w:tcPr>
            <w:tcW w:w="27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574D3E8"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4E3B74" w:rsidRPr="009A00CF" w14:paraId="3A03649A" w14:textId="77777777" w:rsidTr="004E3B74">
        <w:trPr>
          <w:trHeight w:val="255"/>
        </w:trPr>
        <w:tc>
          <w:tcPr>
            <w:tcW w:w="3744" w:type="dxa"/>
            <w:vMerge/>
            <w:tcBorders>
              <w:top w:val="nil"/>
              <w:left w:val="single" w:sz="4" w:space="0" w:color="auto"/>
              <w:bottom w:val="nil"/>
              <w:right w:val="single" w:sz="4" w:space="0" w:color="auto"/>
            </w:tcBorders>
            <w:vAlign w:val="center"/>
            <w:hideMark/>
          </w:tcPr>
          <w:p w14:paraId="658B82D1"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p>
        </w:tc>
        <w:tc>
          <w:tcPr>
            <w:tcW w:w="2004" w:type="dxa"/>
            <w:tcBorders>
              <w:top w:val="single" w:sz="4" w:space="0" w:color="auto"/>
              <w:left w:val="single" w:sz="4" w:space="0" w:color="auto"/>
              <w:bottom w:val="single" w:sz="4" w:space="0" w:color="auto"/>
              <w:right w:val="nil"/>
            </w:tcBorders>
            <w:shd w:val="clear" w:color="auto" w:fill="auto"/>
            <w:noWrap/>
            <w:vAlign w:val="center"/>
            <w:hideMark/>
          </w:tcPr>
          <w:p w14:paraId="34266BD6"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3</w:t>
            </w:r>
          </w:p>
        </w:tc>
        <w:tc>
          <w:tcPr>
            <w:tcW w:w="27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103B766"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27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69FA8E8"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27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61FB8D9"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4E3B74" w:rsidRPr="009A00CF" w14:paraId="10E1B328" w14:textId="77777777" w:rsidTr="004E3B74">
        <w:trPr>
          <w:trHeight w:val="255"/>
        </w:trPr>
        <w:tc>
          <w:tcPr>
            <w:tcW w:w="3744" w:type="dxa"/>
            <w:vMerge/>
            <w:tcBorders>
              <w:top w:val="nil"/>
              <w:left w:val="single" w:sz="4" w:space="0" w:color="auto"/>
              <w:bottom w:val="nil"/>
              <w:right w:val="single" w:sz="4" w:space="0" w:color="auto"/>
            </w:tcBorders>
            <w:vAlign w:val="center"/>
            <w:hideMark/>
          </w:tcPr>
          <w:p w14:paraId="2F3746E1"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p>
        </w:tc>
        <w:tc>
          <w:tcPr>
            <w:tcW w:w="2004" w:type="dxa"/>
            <w:tcBorders>
              <w:top w:val="single" w:sz="4" w:space="0" w:color="auto"/>
              <w:left w:val="single" w:sz="4" w:space="0" w:color="auto"/>
              <w:bottom w:val="single" w:sz="4" w:space="0" w:color="auto"/>
              <w:right w:val="nil"/>
            </w:tcBorders>
            <w:shd w:val="clear" w:color="auto" w:fill="auto"/>
            <w:noWrap/>
            <w:vAlign w:val="center"/>
            <w:hideMark/>
          </w:tcPr>
          <w:p w14:paraId="76A704E5"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4</w:t>
            </w:r>
          </w:p>
        </w:tc>
        <w:tc>
          <w:tcPr>
            <w:tcW w:w="2730" w:type="dxa"/>
            <w:tcBorders>
              <w:top w:val="single" w:sz="4" w:space="0" w:color="auto"/>
              <w:left w:val="single" w:sz="4" w:space="0" w:color="auto"/>
              <w:bottom w:val="single" w:sz="4" w:space="0" w:color="auto"/>
              <w:right w:val="single" w:sz="4" w:space="0" w:color="auto"/>
            </w:tcBorders>
            <w:shd w:val="thinDiagStripe" w:color="AEAAAA" w:themeColor="background2" w:themeShade="BF" w:fill="auto"/>
            <w:noWrap/>
            <w:vAlign w:val="center"/>
            <w:hideMark/>
          </w:tcPr>
          <w:p w14:paraId="0073B942"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5 ppm</w:t>
            </w:r>
          </w:p>
        </w:tc>
        <w:tc>
          <w:tcPr>
            <w:tcW w:w="2730" w:type="dxa"/>
            <w:tcBorders>
              <w:top w:val="single" w:sz="4" w:space="0" w:color="auto"/>
              <w:left w:val="single" w:sz="4" w:space="0" w:color="auto"/>
              <w:bottom w:val="single" w:sz="4" w:space="0" w:color="auto"/>
              <w:right w:val="single" w:sz="4" w:space="0" w:color="auto"/>
            </w:tcBorders>
            <w:shd w:val="thinDiagStripe" w:color="AEAAAA" w:themeColor="background2" w:themeShade="BF" w:fill="auto"/>
            <w:noWrap/>
            <w:vAlign w:val="center"/>
            <w:hideMark/>
          </w:tcPr>
          <w:p w14:paraId="7296DA63"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5 ppm</w:t>
            </w:r>
          </w:p>
        </w:tc>
        <w:tc>
          <w:tcPr>
            <w:tcW w:w="2734"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center"/>
            <w:hideMark/>
          </w:tcPr>
          <w:p w14:paraId="2044F7C3"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 ppm</w:t>
            </w:r>
          </w:p>
        </w:tc>
      </w:tr>
      <w:tr w:rsidR="004E3B74" w:rsidRPr="009A00CF" w14:paraId="19B1C790" w14:textId="77777777" w:rsidTr="004E3B74">
        <w:trPr>
          <w:trHeight w:val="255"/>
        </w:trPr>
        <w:tc>
          <w:tcPr>
            <w:tcW w:w="3744" w:type="dxa"/>
            <w:vMerge/>
            <w:tcBorders>
              <w:top w:val="nil"/>
              <w:left w:val="single" w:sz="4" w:space="0" w:color="auto"/>
              <w:bottom w:val="single" w:sz="4" w:space="0" w:color="auto"/>
              <w:right w:val="single" w:sz="4" w:space="0" w:color="auto"/>
            </w:tcBorders>
            <w:vAlign w:val="center"/>
            <w:hideMark/>
          </w:tcPr>
          <w:p w14:paraId="3DA2CBAA"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p>
        </w:tc>
        <w:tc>
          <w:tcPr>
            <w:tcW w:w="2004" w:type="dxa"/>
            <w:tcBorders>
              <w:top w:val="single" w:sz="4" w:space="0" w:color="auto"/>
              <w:left w:val="single" w:sz="4" w:space="0" w:color="auto"/>
              <w:bottom w:val="single" w:sz="4" w:space="0" w:color="auto"/>
              <w:right w:val="nil"/>
            </w:tcBorders>
            <w:shd w:val="clear" w:color="auto" w:fill="auto"/>
            <w:noWrap/>
            <w:vAlign w:val="center"/>
            <w:hideMark/>
          </w:tcPr>
          <w:p w14:paraId="296C1333"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5</w:t>
            </w:r>
          </w:p>
        </w:tc>
        <w:tc>
          <w:tcPr>
            <w:tcW w:w="27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2294838"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27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4C46B20"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27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E4EA236"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4E3B74" w:rsidRPr="009A00CF" w14:paraId="1310EECB" w14:textId="77777777" w:rsidTr="004E3B74">
        <w:trPr>
          <w:trHeight w:val="255"/>
        </w:trPr>
        <w:tc>
          <w:tcPr>
            <w:tcW w:w="3744" w:type="dxa"/>
            <w:vMerge w:val="restart"/>
            <w:tcBorders>
              <w:top w:val="single" w:sz="4" w:space="0" w:color="auto"/>
              <w:left w:val="single" w:sz="4" w:space="0" w:color="auto"/>
              <w:bottom w:val="nil"/>
              <w:right w:val="single" w:sz="4" w:space="0" w:color="auto"/>
            </w:tcBorders>
            <w:shd w:val="clear" w:color="auto" w:fill="auto"/>
            <w:noWrap/>
            <w:vAlign w:val="center"/>
            <w:hideMark/>
          </w:tcPr>
          <w:p w14:paraId="54419FE6"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T = 24 h</w:t>
            </w:r>
          </w:p>
        </w:tc>
        <w:tc>
          <w:tcPr>
            <w:tcW w:w="2004" w:type="dxa"/>
            <w:tcBorders>
              <w:top w:val="single" w:sz="4" w:space="0" w:color="auto"/>
              <w:left w:val="single" w:sz="4" w:space="0" w:color="auto"/>
              <w:bottom w:val="single" w:sz="4" w:space="0" w:color="auto"/>
              <w:right w:val="nil"/>
            </w:tcBorders>
            <w:shd w:val="clear" w:color="auto" w:fill="auto"/>
            <w:noWrap/>
            <w:vAlign w:val="center"/>
            <w:hideMark/>
          </w:tcPr>
          <w:p w14:paraId="74A02A6B"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1</w:t>
            </w:r>
          </w:p>
        </w:tc>
        <w:tc>
          <w:tcPr>
            <w:tcW w:w="2730" w:type="dxa"/>
            <w:tcBorders>
              <w:top w:val="single" w:sz="4" w:space="0" w:color="auto"/>
              <w:left w:val="single" w:sz="4" w:space="0" w:color="auto"/>
              <w:bottom w:val="single" w:sz="4" w:space="0" w:color="auto"/>
              <w:right w:val="single" w:sz="4" w:space="0" w:color="auto"/>
            </w:tcBorders>
            <w:shd w:val="thinDiagStripe" w:color="AEAAAA" w:themeColor="background2" w:themeShade="BF" w:fill="auto"/>
            <w:noWrap/>
            <w:vAlign w:val="center"/>
            <w:hideMark/>
          </w:tcPr>
          <w:p w14:paraId="3F885257"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5 ppm</w:t>
            </w:r>
          </w:p>
        </w:tc>
        <w:tc>
          <w:tcPr>
            <w:tcW w:w="27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BCBBD07"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27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21FA531"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4E3B74" w:rsidRPr="009A00CF" w14:paraId="50ECCF7E" w14:textId="77777777" w:rsidTr="004E3B74">
        <w:trPr>
          <w:trHeight w:val="255"/>
        </w:trPr>
        <w:tc>
          <w:tcPr>
            <w:tcW w:w="3744" w:type="dxa"/>
            <w:vMerge/>
            <w:tcBorders>
              <w:top w:val="nil"/>
              <w:left w:val="single" w:sz="4" w:space="0" w:color="auto"/>
              <w:bottom w:val="nil"/>
              <w:right w:val="single" w:sz="4" w:space="0" w:color="auto"/>
            </w:tcBorders>
            <w:vAlign w:val="center"/>
            <w:hideMark/>
          </w:tcPr>
          <w:p w14:paraId="0BA598C0"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p>
        </w:tc>
        <w:tc>
          <w:tcPr>
            <w:tcW w:w="2004" w:type="dxa"/>
            <w:tcBorders>
              <w:top w:val="single" w:sz="4" w:space="0" w:color="auto"/>
              <w:left w:val="single" w:sz="4" w:space="0" w:color="auto"/>
              <w:bottom w:val="single" w:sz="4" w:space="0" w:color="auto"/>
              <w:right w:val="nil"/>
            </w:tcBorders>
            <w:shd w:val="clear" w:color="auto" w:fill="auto"/>
            <w:noWrap/>
            <w:vAlign w:val="center"/>
            <w:hideMark/>
          </w:tcPr>
          <w:p w14:paraId="6AE1AE4D"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2</w:t>
            </w:r>
          </w:p>
        </w:tc>
        <w:tc>
          <w:tcPr>
            <w:tcW w:w="2730" w:type="dxa"/>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14:paraId="6EE8B4C9"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2730" w:type="dxa"/>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14:paraId="706C63C0"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2734" w:type="dxa"/>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14:paraId="093BA9C6"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4E3B74" w:rsidRPr="009A00CF" w14:paraId="048DCD44" w14:textId="77777777" w:rsidTr="004E3B74">
        <w:trPr>
          <w:trHeight w:val="255"/>
        </w:trPr>
        <w:tc>
          <w:tcPr>
            <w:tcW w:w="3744" w:type="dxa"/>
            <w:vMerge/>
            <w:tcBorders>
              <w:top w:val="nil"/>
              <w:left w:val="single" w:sz="4" w:space="0" w:color="auto"/>
              <w:bottom w:val="nil"/>
              <w:right w:val="single" w:sz="4" w:space="0" w:color="auto"/>
            </w:tcBorders>
            <w:vAlign w:val="center"/>
            <w:hideMark/>
          </w:tcPr>
          <w:p w14:paraId="27E10851"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p>
        </w:tc>
        <w:tc>
          <w:tcPr>
            <w:tcW w:w="20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08C258"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3</w:t>
            </w:r>
          </w:p>
        </w:tc>
        <w:tc>
          <w:tcPr>
            <w:tcW w:w="2730"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center"/>
            <w:hideMark/>
          </w:tcPr>
          <w:p w14:paraId="0E14AFA5"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 ppm</w:t>
            </w:r>
          </w:p>
        </w:tc>
        <w:tc>
          <w:tcPr>
            <w:tcW w:w="2730" w:type="dxa"/>
            <w:tcBorders>
              <w:top w:val="single" w:sz="4" w:space="0" w:color="auto"/>
              <w:left w:val="single" w:sz="4" w:space="0" w:color="auto"/>
              <w:bottom w:val="single" w:sz="4" w:space="0" w:color="auto"/>
              <w:right w:val="single" w:sz="4" w:space="0" w:color="auto"/>
            </w:tcBorders>
            <w:shd w:val="thinDiagStripe" w:color="AEAAAA" w:themeColor="background2" w:themeShade="BF" w:fill="auto"/>
            <w:noWrap/>
            <w:vAlign w:val="center"/>
            <w:hideMark/>
          </w:tcPr>
          <w:p w14:paraId="4AA30237"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2 ppm</w:t>
            </w:r>
          </w:p>
        </w:tc>
        <w:tc>
          <w:tcPr>
            <w:tcW w:w="27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A98D770"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4E3B74" w:rsidRPr="009A00CF" w14:paraId="49D0DADD" w14:textId="77777777" w:rsidTr="004E3B74">
        <w:trPr>
          <w:trHeight w:val="255"/>
        </w:trPr>
        <w:tc>
          <w:tcPr>
            <w:tcW w:w="3744" w:type="dxa"/>
            <w:vMerge/>
            <w:tcBorders>
              <w:top w:val="nil"/>
              <w:left w:val="single" w:sz="4" w:space="0" w:color="auto"/>
              <w:bottom w:val="nil"/>
              <w:right w:val="single" w:sz="4" w:space="0" w:color="auto"/>
            </w:tcBorders>
            <w:vAlign w:val="center"/>
            <w:hideMark/>
          </w:tcPr>
          <w:p w14:paraId="4F085A8E"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p>
        </w:tc>
        <w:tc>
          <w:tcPr>
            <w:tcW w:w="2004" w:type="dxa"/>
            <w:tcBorders>
              <w:top w:val="single" w:sz="4" w:space="0" w:color="auto"/>
              <w:left w:val="single" w:sz="4" w:space="0" w:color="auto"/>
              <w:bottom w:val="single" w:sz="4" w:space="0" w:color="auto"/>
              <w:right w:val="nil"/>
            </w:tcBorders>
            <w:shd w:val="clear" w:color="auto" w:fill="auto"/>
            <w:noWrap/>
            <w:vAlign w:val="center"/>
            <w:hideMark/>
          </w:tcPr>
          <w:p w14:paraId="0E86E3EA"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4</w:t>
            </w:r>
          </w:p>
        </w:tc>
        <w:tc>
          <w:tcPr>
            <w:tcW w:w="27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7E231D1"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27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B9E0666"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27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8687157"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4E3B74" w:rsidRPr="009A00CF" w14:paraId="73C5472B" w14:textId="77777777" w:rsidTr="004E3B74">
        <w:trPr>
          <w:trHeight w:val="255"/>
        </w:trPr>
        <w:tc>
          <w:tcPr>
            <w:tcW w:w="3744" w:type="dxa"/>
            <w:vMerge/>
            <w:tcBorders>
              <w:top w:val="nil"/>
              <w:left w:val="single" w:sz="4" w:space="0" w:color="auto"/>
              <w:bottom w:val="single" w:sz="4" w:space="0" w:color="auto"/>
              <w:right w:val="single" w:sz="4" w:space="0" w:color="auto"/>
            </w:tcBorders>
            <w:vAlign w:val="center"/>
            <w:hideMark/>
          </w:tcPr>
          <w:p w14:paraId="6C693C54"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p>
        </w:tc>
        <w:tc>
          <w:tcPr>
            <w:tcW w:w="2004" w:type="dxa"/>
            <w:tcBorders>
              <w:top w:val="single" w:sz="4" w:space="0" w:color="auto"/>
              <w:left w:val="single" w:sz="4" w:space="0" w:color="auto"/>
              <w:bottom w:val="single" w:sz="4" w:space="0" w:color="auto"/>
              <w:right w:val="nil"/>
            </w:tcBorders>
            <w:shd w:val="clear" w:color="auto" w:fill="auto"/>
            <w:noWrap/>
            <w:vAlign w:val="center"/>
            <w:hideMark/>
          </w:tcPr>
          <w:p w14:paraId="1C3C5FE0"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5</w:t>
            </w:r>
          </w:p>
        </w:tc>
        <w:tc>
          <w:tcPr>
            <w:tcW w:w="2730" w:type="dxa"/>
            <w:tcBorders>
              <w:top w:val="single" w:sz="4" w:space="0" w:color="auto"/>
              <w:left w:val="single" w:sz="4" w:space="0" w:color="auto"/>
              <w:bottom w:val="single" w:sz="4" w:space="0" w:color="auto"/>
              <w:right w:val="single" w:sz="4" w:space="0" w:color="auto"/>
            </w:tcBorders>
            <w:shd w:val="thinDiagStripe" w:color="AEAAAA" w:themeColor="background2" w:themeShade="BF" w:fill="auto"/>
            <w:noWrap/>
            <w:vAlign w:val="center"/>
            <w:hideMark/>
          </w:tcPr>
          <w:p w14:paraId="5336C381"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5 ppm</w:t>
            </w:r>
          </w:p>
        </w:tc>
        <w:tc>
          <w:tcPr>
            <w:tcW w:w="27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6F70F5D"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2734"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center"/>
            <w:hideMark/>
          </w:tcPr>
          <w:p w14:paraId="7F156B60"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0.1 ppm</w:t>
            </w:r>
          </w:p>
        </w:tc>
      </w:tr>
      <w:tr w:rsidR="004E3B74" w:rsidRPr="009A00CF" w14:paraId="0801312F" w14:textId="77777777" w:rsidTr="004E3B74">
        <w:trPr>
          <w:trHeight w:val="255"/>
        </w:trPr>
        <w:tc>
          <w:tcPr>
            <w:tcW w:w="374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2484237"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T = 7 day</w:t>
            </w:r>
          </w:p>
        </w:tc>
        <w:tc>
          <w:tcPr>
            <w:tcW w:w="2004" w:type="dxa"/>
            <w:tcBorders>
              <w:top w:val="single" w:sz="4" w:space="0" w:color="auto"/>
              <w:left w:val="single" w:sz="4" w:space="0" w:color="auto"/>
              <w:bottom w:val="single" w:sz="4" w:space="0" w:color="auto"/>
              <w:right w:val="nil"/>
            </w:tcBorders>
            <w:shd w:val="clear" w:color="auto" w:fill="auto"/>
            <w:noWrap/>
            <w:vAlign w:val="center"/>
            <w:hideMark/>
          </w:tcPr>
          <w:p w14:paraId="59213316"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1</w:t>
            </w:r>
          </w:p>
        </w:tc>
        <w:tc>
          <w:tcPr>
            <w:tcW w:w="2730"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center"/>
            <w:hideMark/>
          </w:tcPr>
          <w:p w14:paraId="69B1BD9D"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0.5 ppm</w:t>
            </w:r>
          </w:p>
        </w:tc>
        <w:tc>
          <w:tcPr>
            <w:tcW w:w="2730"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center"/>
            <w:hideMark/>
          </w:tcPr>
          <w:p w14:paraId="62C41C14"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 ppm</w:t>
            </w:r>
          </w:p>
        </w:tc>
        <w:tc>
          <w:tcPr>
            <w:tcW w:w="27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87628A0"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4E3B74" w:rsidRPr="009A00CF" w14:paraId="22B81B2C" w14:textId="77777777" w:rsidTr="004E3B74">
        <w:trPr>
          <w:trHeight w:val="255"/>
        </w:trPr>
        <w:tc>
          <w:tcPr>
            <w:tcW w:w="3744" w:type="dxa"/>
            <w:vMerge/>
            <w:tcBorders>
              <w:top w:val="nil"/>
              <w:left w:val="single" w:sz="4" w:space="0" w:color="auto"/>
              <w:bottom w:val="single" w:sz="4" w:space="0" w:color="000000"/>
              <w:right w:val="single" w:sz="4" w:space="0" w:color="auto"/>
            </w:tcBorders>
            <w:vAlign w:val="center"/>
            <w:hideMark/>
          </w:tcPr>
          <w:p w14:paraId="30C88E40"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p>
        </w:tc>
        <w:tc>
          <w:tcPr>
            <w:tcW w:w="2004" w:type="dxa"/>
            <w:tcBorders>
              <w:top w:val="single" w:sz="4" w:space="0" w:color="auto"/>
              <w:left w:val="single" w:sz="4" w:space="0" w:color="auto"/>
              <w:bottom w:val="single" w:sz="4" w:space="0" w:color="auto"/>
              <w:right w:val="nil"/>
            </w:tcBorders>
            <w:shd w:val="clear" w:color="auto" w:fill="auto"/>
            <w:noWrap/>
            <w:vAlign w:val="center"/>
            <w:hideMark/>
          </w:tcPr>
          <w:p w14:paraId="1905ED3E"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2</w:t>
            </w:r>
          </w:p>
        </w:tc>
        <w:tc>
          <w:tcPr>
            <w:tcW w:w="2730"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center"/>
            <w:hideMark/>
          </w:tcPr>
          <w:p w14:paraId="136B1BA6"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0.5 ppm</w:t>
            </w:r>
          </w:p>
        </w:tc>
        <w:tc>
          <w:tcPr>
            <w:tcW w:w="2730" w:type="dxa"/>
            <w:tcBorders>
              <w:top w:val="single" w:sz="4" w:space="0" w:color="auto"/>
              <w:left w:val="single" w:sz="4" w:space="0" w:color="auto"/>
              <w:bottom w:val="single" w:sz="4" w:space="0" w:color="auto"/>
              <w:right w:val="single" w:sz="4" w:space="0" w:color="auto"/>
            </w:tcBorders>
            <w:shd w:val="thinDiagStripe" w:color="AEAAAA" w:themeColor="background2" w:themeShade="BF" w:fill="auto"/>
            <w:noWrap/>
            <w:vAlign w:val="center"/>
            <w:hideMark/>
          </w:tcPr>
          <w:p w14:paraId="0F1064A8"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5 ppm</w:t>
            </w:r>
          </w:p>
        </w:tc>
        <w:tc>
          <w:tcPr>
            <w:tcW w:w="27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2F24119"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4E3B74" w:rsidRPr="009A00CF" w14:paraId="1E2E5B6F" w14:textId="77777777" w:rsidTr="004E3B74">
        <w:trPr>
          <w:trHeight w:val="255"/>
        </w:trPr>
        <w:tc>
          <w:tcPr>
            <w:tcW w:w="3744" w:type="dxa"/>
            <w:vMerge/>
            <w:tcBorders>
              <w:top w:val="nil"/>
              <w:left w:val="single" w:sz="4" w:space="0" w:color="auto"/>
              <w:bottom w:val="single" w:sz="4" w:space="0" w:color="000000"/>
              <w:right w:val="single" w:sz="4" w:space="0" w:color="auto"/>
            </w:tcBorders>
            <w:vAlign w:val="center"/>
            <w:hideMark/>
          </w:tcPr>
          <w:p w14:paraId="0BF73E95"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p>
        </w:tc>
        <w:tc>
          <w:tcPr>
            <w:tcW w:w="20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288B35"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3</w:t>
            </w:r>
          </w:p>
        </w:tc>
        <w:tc>
          <w:tcPr>
            <w:tcW w:w="2730"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center"/>
            <w:hideMark/>
          </w:tcPr>
          <w:p w14:paraId="5971491E"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 ppm</w:t>
            </w:r>
          </w:p>
        </w:tc>
        <w:tc>
          <w:tcPr>
            <w:tcW w:w="2730" w:type="dxa"/>
            <w:tcBorders>
              <w:top w:val="single" w:sz="4" w:space="0" w:color="auto"/>
              <w:left w:val="single" w:sz="4" w:space="0" w:color="auto"/>
              <w:bottom w:val="single" w:sz="4" w:space="0" w:color="auto"/>
              <w:right w:val="single" w:sz="4" w:space="0" w:color="auto"/>
            </w:tcBorders>
            <w:shd w:val="thinDiagStripe" w:color="AEAAAA" w:themeColor="background2" w:themeShade="BF" w:fill="auto"/>
            <w:noWrap/>
            <w:vAlign w:val="center"/>
            <w:hideMark/>
          </w:tcPr>
          <w:p w14:paraId="6A0EEE12"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2 ppm</w:t>
            </w:r>
          </w:p>
        </w:tc>
        <w:tc>
          <w:tcPr>
            <w:tcW w:w="27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9D01123"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4E3B74" w:rsidRPr="009A00CF" w14:paraId="6898B06A" w14:textId="77777777" w:rsidTr="004E3B74">
        <w:trPr>
          <w:trHeight w:val="255"/>
        </w:trPr>
        <w:tc>
          <w:tcPr>
            <w:tcW w:w="3744" w:type="dxa"/>
            <w:vMerge/>
            <w:tcBorders>
              <w:top w:val="nil"/>
              <w:left w:val="single" w:sz="4" w:space="0" w:color="auto"/>
              <w:bottom w:val="single" w:sz="4" w:space="0" w:color="000000"/>
              <w:right w:val="single" w:sz="4" w:space="0" w:color="auto"/>
            </w:tcBorders>
            <w:vAlign w:val="center"/>
            <w:hideMark/>
          </w:tcPr>
          <w:p w14:paraId="7376847E"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p>
        </w:tc>
        <w:tc>
          <w:tcPr>
            <w:tcW w:w="20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C5C771"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4</w:t>
            </w:r>
          </w:p>
        </w:tc>
        <w:tc>
          <w:tcPr>
            <w:tcW w:w="2730"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center"/>
            <w:hideMark/>
          </w:tcPr>
          <w:p w14:paraId="528102A8"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 ppm</w:t>
            </w:r>
          </w:p>
        </w:tc>
        <w:tc>
          <w:tcPr>
            <w:tcW w:w="27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A4FC13F"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2734" w:type="dxa"/>
            <w:tcBorders>
              <w:top w:val="single" w:sz="4" w:space="0" w:color="auto"/>
              <w:left w:val="single" w:sz="4" w:space="0" w:color="auto"/>
              <w:bottom w:val="single" w:sz="4" w:space="0" w:color="auto"/>
              <w:right w:val="single" w:sz="4" w:space="0" w:color="auto"/>
            </w:tcBorders>
            <w:shd w:val="thinDiagStripe" w:color="AEAAAA" w:themeColor="background2" w:themeShade="BF" w:fill="auto"/>
            <w:noWrap/>
            <w:vAlign w:val="center"/>
            <w:hideMark/>
          </w:tcPr>
          <w:p w14:paraId="20B55C0A"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2 ppm</w:t>
            </w:r>
          </w:p>
        </w:tc>
      </w:tr>
      <w:tr w:rsidR="004E3B74" w:rsidRPr="009A00CF" w14:paraId="6D46B5BB" w14:textId="77777777" w:rsidTr="004E3B74">
        <w:trPr>
          <w:trHeight w:val="255"/>
        </w:trPr>
        <w:tc>
          <w:tcPr>
            <w:tcW w:w="3744" w:type="dxa"/>
            <w:vMerge/>
            <w:tcBorders>
              <w:top w:val="nil"/>
              <w:left w:val="single" w:sz="4" w:space="0" w:color="auto"/>
              <w:bottom w:val="single" w:sz="4" w:space="0" w:color="000000"/>
              <w:right w:val="single" w:sz="4" w:space="0" w:color="auto"/>
            </w:tcBorders>
            <w:vAlign w:val="center"/>
            <w:hideMark/>
          </w:tcPr>
          <w:p w14:paraId="44B4C8F8"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p>
        </w:tc>
        <w:tc>
          <w:tcPr>
            <w:tcW w:w="20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8EB299" w14:textId="77777777" w:rsidR="004E3B74" w:rsidRPr="009A00CF" w:rsidRDefault="004E3B74" w:rsidP="004E3B74">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5</w:t>
            </w:r>
          </w:p>
        </w:tc>
        <w:tc>
          <w:tcPr>
            <w:tcW w:w="2730" w:type="dxa"/>
            <w:tcBorders>
              <w:top w:val="single" w:sz="4" w:space="0" w:color="auto"/>
              <w:left w:val="single" w:sz="4" w:space="0" w:color="auto"/>
              <w:bottom w:val="single" w:sz="4" w:space="0" w:color="auto"/>
              <w:right w:val="nil"/>
            </w:tcBorders>
            <w:shd w:val="thinDiagCross" w:color="3B3838" w:themeColor="background2" w:themeShade="40" w:fill="auto"/>
            <w:noWrap/>
            <w:vAlign w:val="center"/>
            <w:hideMark/>
          </w:tcPr>
          <w:p w14:paraId="0B6695FD"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 ppm</w:t>
            </w:r>
          </w:p>
        </w:tc>
        <w:tc>
          <w:tcPr>
            <w:tcW w:w="2730" w:type="dxa"/>
            <w:tcBorders>
              <w:top w:val="single" w:sz="4" w:space="0" w:color="auto"/>
              <w:left w:val="single" w:sz="4" w:space="0" w:color="auto"/>
              <w:bottom w:val="single" w:sz="4" w:space="0" w:color="auto"/>
              <w:right w:val="nil"/>
            </w:tcBorders>
            <w:shd w:val="thinDiagCross" w:color="3B3838" w:themeColor="background2" w:themeShade="40" w:fill="auto"/>
            <w:noWrap/>
            <w:vAlign w:val="center"/>
            <w:hideMark/>
          </w:tcPr>
          <w:p w14:paraId="7994CECB"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0.5 ppm</w:t>
            </w:r>
          </w:p>
        </w:tc>
        <w:tc>
          <w:tcPr>
            <w:tcW w:w="2734"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center"/>
            <w:hideMark/>
          </w:tcPr>
          <w:p w14:paraId="5CCE3150" w14:textId="77777777" w:rsidR="004E3B74" w:rsidRPr="008D1A46" w:rsidRDefault="004E3B74" w:rsidP="004E3B74">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0.5 ppm</w:t>
            </w:r>
          </w:p>
        </w:tc>
      </w:tr>
    </w:tbl>
    <w:tbl>
      <w:tblPr>
        <w:tblpPr w:leftFromText="180" w:rightFromText="180" w:vertAnchor="text" w:horzAnchor="margin" w:tblpXSpec="right" w:tblpY="215"/>
        <w:tblW w:w="69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3"/>
        <w:gridCol w:w="6489"/>
      </w:tblGrid>
      <w:tr w:rsidR="00387CFB" w:rsidRPr="009A00CF" w14:paraId="032263AD" w14:textId="77777777" w:rsidTr="004E3B74">
        <w:trPr>
          <w:trHeight w:val="261"/>
        </w:trPr>
        <w:tc>
          <w:tcPr>
            <w:tcW w:w="6932" w:type="dxa"/>
            <w:gridSpan w:val="2"/>
            <w:shd w:val="clear" w:color="auto" w:fill="auto"/>
            <w:noWrap/>
            <w:vAlign w:val="bottom"/>
          </w:tcPr>
          <w:p w14:paraId="5F7E1617" w14:textId="77777777" w:rsidR="00387CFB" w:rsidRPr="009A00CF" w:rsidRDefault="00387CFB" w:rsidP="004E3B74">
            <w:pPr>
              <w:spacing w:after="0" w:line="240" w:lineRule="auto"/>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Key:</w:t>
            </w:r>
          </w:p>
        </w:tc>
      </w:tr>
      <w:tr w:rsidR="00387CFB" w:rsidRPr="009A00CF" w14:paraId="10605A86" w14:textId="77777777" w:rsidTr="008D1A46">
        <w:trPr>
          <w:trHeight w:val="261"/>
        </w:trPr>
        <w:tc>
          <w:tcPr>
            <w:tcW w:w="443" w:type="dxa"/>
            <w:shd w:val="thinDiagCross" w:color="3B3838" w:themeColor="background2" w:themeShade="40" w:fill="auto"/>
            <w:noWrap/>
            <w:vAlign w:val="bottom"/>
            <w:hideMark/>
          </w:tcPr>
          <w:p w14:paraId="595685DD" w14:textId="77777777" w:rsidR="00387CFB" w:rsidRPr="008D1A46" w:rsidRDefault="00387CFB" w:rsidP="004E3B74">
            <w:pPr>
              <w:spacing w:after="0" w:line="240" w:lineRule="auto"/>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 </w:t>
            </w:r>
          </w:p>
        </w:tc>
        <w:tc>
          <w:tcPr>
            <w:tcW w:w="6489" w:type="dxa"/>
            <w:shd w:val="clear" w:color="auto" w:fill="auto"/>
            <w:noWrap/>
            <w:vAlign w:val="bottom"/>
            <w:hideMark/>
          </w:tcPr>
          <w:p w14:paraId="675A5AF5" w14:textId="77777777" w:rsidR="00387CFB" w:rsidRPr="008D1A46" w:rsidRDefault="00387CFB" w:rsidP="004E3B74">
            <w:pPr>
              <w:spacing w:after="0" w:line="240" w:lineRule="auto"/>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lt; 1 ppm and above background intensity</w:t>
            </w:r>
          </w:p>
        </w:tc>
      </w:tr>
      <w:tr w:rsidR="00387CFB" w:rsidRPr="009A00CF" w14:paraId="268249E5" w14:textId="77777777" w:rsidTr="008D1A46">
        <w:trPr>
          <w:trHeight w:val="261"/>
        </w:trPr>
        <w:tc>
          <w:tcPr>
            <w:tcW w:w="443" w:type="dxa"/>
            <w:shd w:val="thinDiagStripe" w:color="767171" w:themeColor="background2" w:themeShade="80" w:fill="auto"/>
            <w:noWrap/>
            <w:vAlign w:val="bottom"/>
            <w:hideMark/>
          </w:tcPr>
          <w:p w14:paraId="5B7D8146" w14:textId="77777777" w:rsidR="00387CFB" w:rsidRPr="008D1A46" w:rsidRDefault="00387CFB" w:rsidP="004E3B74">
            <w:pPr>
              <w:spacing w:after="0" w:line="240" w:lineRule="auto"/>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 </w:t>
            </w:r>
          </w:p>
        </w:tc>
        <w:tc>
          <w:tcPr>
            <w:tcW w:w="6489" w:type="dxa"/>
            <w:shd w:val="clear" w:color="auto" w:fill="auto"/>
            <w:noWrap/>
            <w:vAlign w:val="bottom"/>
            <w:hideMark/>
          </w:tcPr>
          <w:p w14:paraId="78D535EA" w14:textId="77777777" w:rsidR="00387CFB" w:rsidRPr="008D1A46" w:rsidRDefault="00387CFB" w:rsidP="004E3B74">
            <w:pPr>
              <w:spacing w:after="0" w:line="240" w:lineRule="auto"/>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Mass accuracy &gt; 1, &lt; 3 ppm and above background intensity</w:t>
            </w:r>
          </w:p>
        </w:tc>
      </w:tr>
      <w:tr w:rsidR="00387CFB" w:rsidRPr="009A00CF" w14:paraId="435E404C" w14:textId="77777777" w:rsidTr="008D1A46">
        <w:trPr>
          <w:trHeight w:val="261"/>
        </w:trPr>
        <w:tc>
          <w:tcPr>
            <w:tcW w:w="443" w:type="dxa"/>
            <w:shd w:val="thinHorzStripe" w:color="767171" w:themeColor="background2" w:themeShade="80" w:fill="auto"/>
            <w:noWrap/>
            <w:vAlign w:val="bottom"/>
            <w:hideMark/>
          </w:tcPr>
          <w:p w14:paraId="6F59A1A4" w14:textId="77777777" w:rsidR="00387CFB" w:rsidRPr="008D1A46" w:rsidRDefault="00387CFB" w:rsidP="004E3B74">
            <w:pPr>
              <w:spacing w:after="0" w:line="240" w:lineRule="auto"/>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 </w:t>
            </w:r>
          </w:p>
        </w:tc>
        <w:tc>
          <w:tcPr>
            <w:tcW w:w="6489" w:type="dxa"/>
            <w:shd w:val="clear" w:color="auto" w:fill="auto"/>
            <w:noWrap/>
            <w:vAlign w:val="bottom"/>
            <w:hideMark/>
          </w:tcPr>
          <w:p w14:paraId="5C9B0D68" w14:textId="77777777" w:rsidR="00387CFB" w:rsidRPr="008D1A46" w:rsidRDefault="00387CFB" w:rsidP="004E3B74">
            <w:pPr>
              <w:spacing w:after="0" w:line="240" w:lineRule="auto"/>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Signal below background intensity</w:t>
            </w:r>
          </w:p>
        </w:tc>
      </w:tr>
      <w:tr w:rsidR="00387CFB" w:rsidRPr="009A00CF" w14:paraId="38003EC8" w14:textId="77777777" w:rsidTr="008D1A46">
        <w:trPr>
          <w:trHeight w:val="261"/>
        </w:trPr>
        <w:tc>
          <w:tcPr>
            <w:tcW w:w="443" w:type="dxa"/>
            <w:shd w:val="clear" w:color="auto" w:fill="FFFFFF" w:themeFill="background1"/>
            <w:noWrap/>
            <w:vAlign w:val="bottom"/>
            <w:hideMark/>
          </w:tcPr>
          <w:p w14:paraId="11D58492" w14:textId="77777777" w:rsidR="00387CFB" w:rsidRPr="008D1A46" w:rsidRDefault="00387CFB" w:rsidP="004E3B74">
            <w:pPr>
              <w:spacing w:after="0" w:line="240" w:lineRule="auto"/>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 </w:t>
            </w:r>
          </w:p>
        </w:tc>
        <w:tc>
          <w:tcPr>
            <w:tcW w:w="6489" w:type="dxa"/>
            <w:shd w:val="clear" w:color="auto" w:fill="auto"/>
            <w:noWrap/>
            <w:vAlign w:val="bottom"/>
            <w:hideMark/>
          </w:tcPr>
          <w:p w14:paraId="474B8A2A" w14:textId="77777777" w:rsidR="00387CFB" w:rsidRPr="008D1A46" w:rsidRDefault="00387CFB" w:rsidP="004E3B74">
            <w:pPr>
              <w:spacing w:after="0" w:line="240" w:lineRule="auto"/>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No signal detected (or mass accuracy &gt; 3 ppm)</w:t>
            </w:r>
          </w:p>
        </w:tc>
      </w:tr>
      <w:tr w:rsidR="00387CFB" w:rsidRPr="009A00CF" w14:paraId="7D3E60BA" w14:textId="77777777" w:rsidTr="008D1A46">
        <w:trPr>
          <w:trHeight w:val="261"/>
        </w:trPr>
        <w:tc>
          <w:tcPr>
            <w:tcW w:w="443" w:type="dxa"/>
            <w:shd w:val="clear" w:color="auto" w:fill="000000" w:themeFill="text1"/>
            <w:noWrap/>
            <w:vAlign w:val="bottom"/>
            <w:hideMark/>
          </w:tcPr>
          <w:p w14:paraId="7C754A1B" w14:textId="77777777" w:rsidR="00387CFB" w:rsidRPr="008D1A46" w:rsidRDefault="00387CFB" w:rsidP="004E3B74">
            <w:pPr>
              <w:spacing w:after="0" w:line="240" w:lineRule="auto"/>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 </w:t>
            </w:r>
          </w:p>
        </w:tc>
        <w:tc>
          <w:tcPr>
            <w:tcW w:w="6489" w:type="dxa"/>
            <w:shd w:val="clear" w:color="auto" w:fill="auto"/>
            <w:noWrap/>
            <w:vAlign w:val="bottom"/>
            <w:hideMark/>
          </w:tcPr>
          <w:p w14:paraId="3AA8EAA4" w14:textId="77777777" w:rsidR="00387CFB" w:rsidRPr="008D1A46" w:rsidRDefault="00387CFB" w:rsidP="004E3B74">
            <w:pPr>
              <w:spacing w:after="0" w:line="240" w:lineRule="auto"/>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No data</w:t>
            </w:r>
          </w:p>
        </w:tc>
      </w:tr>
    </w:tbl>
    <w:p w14:paraId="7B130919" w14:textId="77777777" w:rsidR="002F7BD6" w:rsidRPr="009A00CF" w:rsidRDefault="002F7BD6" w:rsidP="002F7BD6">
      <w:pPr>
        <w:rPr>
          <w:b/>
          <w:bCs/>
        </w:rPr>
      </w:pPr>
    </w:p>
    <w:p w14:paraId="24510CFA" w14:textId="77777777" w:rsidR="002F7BD6" w:rsidRPr="009A00CF" w:rsidRDefault="002F7BD6" w:rsidP="002F7BD6">
      <w:pPr>
        <w:rPr>
          <w:b/>
          <w:bCs/>
          <w:i/>
          <w:iCs/>
          <w:color w:val="FF0000"/>
        </w:rPr>
      </w:pPr>
    </w:p>
    <w:p w14:paraId="546BA743" w14:textId="77777777" w:rsidR="002F7BD6" w:rsidRPr="009A00CF" w:rsidRDefault="002F7BD6" w:rsidP="002F7BD6">
      <w:pPr>
        <w:rPr>
          <w:b/>
          <w:bCs/>
          <w:i/>
          <w:iCs/>
          <w:color w:val="FF0000"/>
        </w:rPr>
      </w:pPr>
    </w:p>
    <w:p w14:paraId="40FCAA61" w14:textId="77777777" w:rsidR="002F7BD6" w:rsidRPr="009A00CF" w:rsidRDefault="002F7BD6" w:rsidP="002F7BD6">
      <w:pPr>
        <w:rPr>
          <w:b/>
          <w:bCs/>
          <w:i/>
          <w:iCs/>
          <w:color w:val="FF0000"/>
        </w:rPr>
      </w:pPr>
    </w:p>
    <w:p w14:paraId="38211A70" w14:textId="77777777" w:rsidR="002F7BD6" w:rsidRPr="009A00CF" w:rsidRDefault="002F7BD6" w:rsidP="002F7BD6">
      <w:pPr>
        <w:rPr>
          <w:b/>
          <w:bCs/>
          <w:i/>
          <w:iCs/>
          <w:color w:val="FF0000"/>
        </w:rPr>
      </w:pPr>
    </w:p>
    <w:p w14:paraId="6900144D" w14:textId="77777777" w:rsidR="002F7BD6" w:rsidRPr="009A00CF" w:rsidRDefault="002F7BD6" w:rsidP="002F7BD6">
      <w:pPr>
        <w:sectPr w:rsidR="002F7BD6" w:rsidRPr="009A00CF" w:rsidSect="00A305AE">
          <w:pgSz w:w="16838" w:h="11906" w:orient="landscape"/>
          <w:pgMar w:top="1440" w:right="1440" w:bottom="1440" w:left="1440" w:header="708" w:footer="708" w:gutter="0"/>
          <w:cols w:space="708"/>
          <w:docGrid w:linePitch="360"/>
        </w:sectPr>
      </w:pPr>
    </w:p>
    <w:p w14:paraId="376DC22C" w14:textId="641A17E1" w:rsidR="00DC44AB" w:rsidRDefault="00DC44AB" w:rsidP="00DC44AB">
      <w:pPr>
        <w:pStyle w:val="Caption"/>
        <w:keepNext/>
      </w:pPr>
      <w:r>
        <w:lastRenderedPageBreak/>
        <w:t xml:space="preserve">Table </w:t>
      </w:r>
      <w:proofErr w:type="gramStart"/>
      <w:r>
        <w:t>4.8a  Summary</w:t>
      </w:r>
      <w:proofErr w:type="gramEnd"/>
      <w:r>
        <w:t xml:space="preserve"> of the detected signals corresponding in m/z with clarithromycin, </w:t>
      </w:r>
      <w:r w:rsidRPr="009A00CF">
        <w:rPr>
          <w:sz w:val="20"/>
          <w:szCs w:val="20"/>
        </w:rPr>
        <w:t>ionizing in its protonated [M+H]</w:t>
      </w:r>
      <w:r w:rsidRPr="009A00CF">
        <w:rPr>
          <w:sz w:val="20"/>
          <w:szCs w:val="20"/>
          <w:vertAlign w:val="superscript"/>
        </w:rPr>
        <w:t>+</w:t>
      </w:r>
      <w:r w:rsidRPr="009A00CF">
        <w:rPr>
          <w:sz w:val="20"/>
          <w:szCs w:val="20"/>
        </w:rPr>
        <w:t>, potassiated</w:t>
      </w:r>
      <w:r w:rsidRPr="009A00CF">
        <w:rPr>
          <w:noProof/>
          <w:sz w:val="20"/>
          <w:szCs w:val="20"/>
        </w:rPr>
        <w:t xml:space="preserve"> [M+K]</w:t>
      </w:r>
      <w:r w:rsidRPr="009A00CF">
        <w:rPr>
          <w:noProof/>
          <w:sz w:val="20"/>
          <w:szCs w:val="20"/>
          <w:vertAlign w:val="superscript"/>
        </w:rPr>
        <w:t>+</w:t>
      </w:r>
      <w:r w:rsidRPr="009A00CF">
        <w:rPr>
          <w:noProof/>
          <w:sz w:val="20"/>
          <w:szCs w:val="20"/>
        </w:rPr>
        <w:t xml:space="preserve"> and sodiated [M+Na]</w:t>
      </w:r>
      <w:r w:rsidRPr="009A00CF">
        <w:rPr>
          <w:noProof/>
          <w:sz w:val="20"/>
          <w:szCs w:val="20"/>
          <w:vertAlign w:val="superscript"/>
        </w:rPr>
        <w:t>+</w:t>
      </w:r>
      <w:r w:rsidRPr="009A00CF">
        <w:rPr>
          <w:noProof/>
          <w:sz w:val="20"/>
          <w:szCs w:val="20"/>
        </w:rPr>
        <w:t xml:space="preserve"> forms, in the mass spectra </w:t>
      </w:r>
      <w:r>
        <w:t>in holding solutions</w:t>
      </w:r>
      <w:r w:rsidRPr="009A00CF">
        <w:rPr>
          <w:noProof/>
          <w:sz w:val="20"/>
          <w:szCs w:val="20"/>
        </w:rPr>
        <w:t xml:space="preserve"> sampled at 0 h, 24 h and 7 day time points. </w:t>
      </w:r>
      <w:r>
        <w:rPr>
          <w:noProof/>
          <w:sz w:val="20"/>
          <w:szCs w:val="20"/>
        </w:rPr>
        <w:t>Relative intensities (counts) and mass</w:t>
      </w:r>
      <w:r w:rsidRPr="009A00CF">
        <w:rPr>
          <w:noProof/>
          <w:sz w:val="20"/>
          <w:szCs w:val="20"/>
        </w:rPr>
        <w:t xml:space="preserve"> accuracies </w:t>
      </w:r>
      <w:r>
        <w:rPr>
          <w:noProof/>
          <w:sz w:val="20"/>
          <w:szCs w:val="20"/>
        </w:rPr>
        <w:t xml:space="preserve">(ppm) </w:t>
      </w:r>
      <w:r w:rsidRPr="009A00CF">
        <w:rPr>
          <w:noProof/>
          <w:sz w:val="20"/>
          <w:szCs w:val="20"/>
        </w:rPr>
        <w:t>are quoted for each detected signal</w:t>
      </w:r>
      <w:r>
        <w:rPr>
          <w:noProof/>
          <w:sz w:val="20"/>
          <w:szCs w:val="20"/>
        </w:rPr>
        <w:t>.</w:t>
      </w:r>
      <w:r w:rsidR="006972B3">
        <w:rPr>
          <w:noProof/>
          <w:sz w:val="20"/>
          <w:szCs w:val="20"/>
        </w:rPr>
        <w:t xml:space="preserve"> ND = not detected.</w:t>
      </w:r>
    </w:p>
    <w:tbl>
      <w:tblPr>
        <w:tblStyle w:val="TableGrid"/>
        <w:tblW w:w="0" w:type="auto"/>
        <w:tblLook w:val="04A0" w:firstRow="1" w:lastRow="0" w:firstColumn="1" w:lastColumn="0" w:noHBand="0" w:noVBand="1"/>
      </w:tblPr>
      <w:tblGrid>
        <w:gridCol w:w="1400"/>
        <w:gridCol w:w="1399"/>
        <w:gridCol w:w="1047"/>
        <w:gridCol w:w="1050"/>
        <w:gridCol w:w="1044"/>
        <w:gridCol w:w="1050"/>
        <w:gridCol w:w="1016"/>
        <w:gridCol w:w="1010"/>
      </w:tblGrid>
      <w:tr w:rsidR="00BF37BC" w:rsidRPr="00BF37BC" w14:paraId="0E89D0C4" w14:textId="77777777" w:rsidTr="00506C9D">
        <w:tc>
          <w:tcPr>
            <w:tcW w:w="2799" w:type="dxa"/>
            <w:gridSpan w:val="2"/>
            <w:vMerge w:val="restart"/>
          </w:tcPr>
          <w:p w14:paraId="705E8ED2" w14:textId="77777777" w:rsidR="00BF37BC" w:rsidRPr="00506C9D" w:rsidRDefault="00BF37BC" w:rsidP="001D6DAE">
            <w:pPr>
              <w:jc w:val="center"/>
              <w:rPr>
                <w:rFonts w:cstheme="minorHAnsi"/>
                <w:b/>
                <w:bCs/>
              </w:rPr>
            </w:pPr>
            <w:r w:rsidRPr="00506C9D">
              <w:rPr>
                <w:rFonts w:cstheme="minorHAnsi"/>
                <w:b/>
                <w:bCs/>
              </w:rPr>
              <w:t>Clarithromycin</w:t>
            </w:r>
          </w:p>
        </w:tc>
        <w:tc>
          <w:tcPr>
            <w:tcW w:w="6217" w:type="dxa"/>
            <w:gridSpan w:val="6"/>
          </w:tcPr>
          <w:p w14:paraId="769A0A4B" w14:textId="77777777" w:rsidR="00BF37BC" w:rsidRPr="008D1A46" w:rsidRDefault="00BF37BC" w:rsidP="001D6DAE">
            <w:pPr>
              <w:jc w:val="center"/>
              <w:rPr>
                <w:rFonts w:cstheme="minorHAnsi"/>
                <w:b/>
                <w:bCs/>
              </w:rPr>
            </w:pPr>
            <w:r w:rsidRPr="008D1A46">
              <w:rPr>
                <w:rFonts w:cstheme="minorHAnsi"/>
                <w:b/>
                <w:bCs/>
              </w:rPr>
              <w:t>Target analyte with cationised molecules</w:t>
            </w:r>
          </w:p>
        </w:tc>
      </w:tr>
      <w:tr w:rsidR="00BF37BC" w:rsidRPr="00BF37BC" w14:paraId="3E97E42D" w14:textId="77777777" w:rsidTr="00506C9D">
        <w:tc>
          <w:tcPr>
            <w:tcW w:w="2799" w:type="dxa"/>
            <w:gridSpan w:val="2"/>
            <w:vMerge/>
          </w:tcPr>
          <w:p w14:paraId="581AA9DF" w14:textId="77777777" w:rsidR="00BF37BC" w:rsidRPr="008D1A46" w:rsidRDefault="00BF37BC" w:rsidP="001D6DAE">
            <w:pPr>
              <w:jc w:val="center"/>
              <w:rPr>
                <w:rFonts w:cstheme="minorHAnsi"/>
                <w:b/>
                <w:bCs/>
              </w:rPr>
            </w:pPr>
          </w:p>
        </w:tc>
        <w:tc>
          <w:tcPr>
            <w:tcW w:w="2097" w:type="dxa"/>
            <w:gridSpan w:val="2"/>
          </w:tcPr>
          <w:p w14:paraId="11F3B278" w14:textId="77777777" w:rsidR="00BF37BC" w:rsidRPr="008D1A46" w:rsidRDefault="00BF37BC" w:rsidP="001D6DAE">
            <w:pPr>
              <w:jc w:val="center"/>
              <w:rPr>
                <w:rFonts w:cstheme="minorHAnsi"/>
                <w:b/>
                <w:bCs/>
                <w:vertAlign w:val="superscript"/>
              </w:rPr>
            </w:pPr>
            <w:r w:rsidRPr="008D1A46">
              <w:rPr>
                <w:rFonts w:cstheme="minorHAnsi"/>
                <w:b/>
                <w:bCs/>
              </w:rPr>
              <w:t>[M+</w:t>
            </w:r>
            <w:proofErr w:type="gramStart"/>
            <w:r w:rsidRPr="008D1A46">
              <w:rPr>
                <w:rFonts w:cstheme="minorHAnsi"/>
                <w:b/>
                <w:bCs/>
              </w:rPr>
              <w:t>H]</w:t>
            </w:r>
            <w:r w:rsidRPr="008D1A46">
              <w:rPr>
                <w:rFonts w:cstheme="minorHAnsi"/>
                <w:b/>
                <w:bCs/>
                <w:vertAlign w:val="superscript"/>
              </w:rPr>
              <w:t>+</w:t>
            </w:r>
            <w:proofErr w:type="gramEnd"/>
          </w:p>
        </w:tc>
        <w:tc>
          <w:tcPr>
            <w:tcW w:w="2094" w:type="dxa"/>
            <w:gridSpan w:val="2"/>
          </w:tcPr>
          <w:p w14:paraId="4D1272FF" w14:textId="77777777" w:rsidR="00BF37BC" w:rsidRPr="008D1A46" w:rsidRDefault="00BF37BC" w:rsidP="001D6DAE">
            <w:pPr>
              <w:jc w:val="center"/>
              <w:rPr>
                <w:rFonts w:cstheme="minorHAnsi"/>
                <w:b/>
                <w:bCs/>
              </w:rPr>
            </w:pPr>
            <w:r w:rsidRPr="008D1A46">
              <w:rPr>
                <w:rFonts w:cstheme="minorHAnsi"/>
                <w:b/>
                <w:bCs/>
              </w:rPr>
              <w:t>[M+</w:t>
            </w:r>
            <w:proofErr w:type="gramStart"/>
            <w:r w:rsidRPr="008D1A46">
              <w:rPr>
                <w:rFonts w:cstheme="minorHAnsi"/>
                <w:b/>
                <w:bCs/>
              </w:rPr>
              <w:t>K]</w:t>
            </w:r>
            <w:r w:rsidRPr="008D1A46">
              <w:rPr>
                <w:rFonts w:cstheme="minorHAnsi"/>
                <w:b/>
                <w:bCs/>
                <w:vertAlign w:val="superscript"/>
              </w:rPr>
              <w:t>+</w:t>
            </w:r>
            <w:proofErr w:type="gramEnd"/>
          </w:p>
        </w:tc>
        <w:tc>
          <w:tcPr>
            <w:tcW w:w="2026" w:type="dxa"/>
            <w:gridSpan w:val="2"/>
          </w:tcPr>
          <w:p w14:paraId="57D26C77" w14:textId="77777777" w:rsidR="00BF37BC" w:rsidRPr="008D1A46" w:rsidRDefault="00BF37BC" w:rsidP="001D6DAE">
            <w:pPr>
              <w:jc w:val="center"/>
              <w:rPr>
                <w:rFonts w:cstheme="minorHAnsi"/>
                <w:b/>
                <w:bCs/>
              </w:rPr>
            </w:pPr>
            <w:r w:rsidRPr="008D1A46">
              <w:rPr>
                <w:rFonts w:cstheme="minorHAnsi"/>
                <w:b/>
                <w:bCs/>
              </w:rPr>
              <w:t>[</w:t>
            </w:r>
            <w:proofErr w:type="spellStart"/>
            <w:r w:rsidRPr="008D1A46">
              <w:rPr>
                <w:rFonts w:cstheme="minorHAnsi"/>
                <w:b/>
                <w:bCs/>
              </w:rPr>
              <w:t>M+</w:t>
            </w:r>
            <w:proofErr w:type="gramStart"/>
            <w:r w:rsidRPr="008D1A46">
              <w:rPr>
                <w:rFonts w:cstheme="minorHAnsi"/>
                <w:b/>
                <w:bCs/>
              </w:rPr>
              <w:t>Na</w:t>
            </w:r>
            <w:proofErr w:type="spellEnd"/>
            <w:r w:rsidRPr="008D1A46">
              <w:rPr>
                <w:rFonts w:cstheme="minorHAnsi"/>
                <w:b/>
                <w:bCs/>
              </w:rPr>
              <w:t>]</w:t>
            </w:r>
            <w:r w:rsidRPr="008D1A46">
              <w:rPr>
                <w:rFonts w:cstheme="minorHAnsi"/>
                <w:b/>
                <w:bCs/>
                <w:vertAlign w:val="superscript"/>
              </w:rPr>
              <w:t>+</w:t>
            </w:r>
            <w:proofErr w:type="gramEnd"/>
          </w:p>
        </w:tc>
      </w:tr>
      <w:tr w:rsidR="00BF37BC" w:rsidRPr="00BF37BC" w14:paraId="42900988" w14:textId="77777777" w:rsidTr="00506C9D">
        <w:tc>
          <w:tcPr>
            <w:tcW w:w="1400" w:type="dxa"/>
          </w:tcPr>
          <w:p w14:paraId="64196F1B" w14:textId="77777777" w:rsidR="00BF37BC" w:rsidRPr="008D1A46" w:rsidRDefault="00BF37BC" w:rsidP="001D6DAE">
            <w:pPr>
              <w:jc w:val="center"/>
              <w:rPr>
                <w:rFonts w:cstheme="minorHAnsi"/>
                <w:b/>
                <w:bCs/>
              </w:rPr>
            </w:pPr>
            <w:r w:rsidRPr="008D1A46">
              <w:rPr>
                <w:rFonts w:cstheme="minorHAnsi"/>
                <w:b/>
                <w:bCs/>
              </w:rPr>
              <w:t>Exposure time</w:t>
            </w:r>
          </w:p>
        </w:tc>
        <w:tc>
          <w:tcPr>
            <w:tcW w:w="1399" w:type="dxa"/>
          </w:tcPr>
          <w:p w14:paraId="3EC85A11" w14:textId="77777777" w:rsidR="00BF37BC" w:rsidRPr="008D1A46" w:rsidRDefault="00BF37BC" w:rsidP="001D6DAE">
            <w:pPr>
              <w:jc w:val="center"/>
              <w:rPr>
                <w:rFonts w:cstheme="minorHAnsi"/>
                <w:b/>
                <w:bCs/>
              </w:rPr>
            </w:pPr>
            <w:r w:rsidRPr="008D1A46">
              <w:rPr>
                <w:rFonts w:cstheme="minorHAnsi"/>
                <w:b/>
                <w:bCs/>
              </w:rPr>
              <w:t>Replicate</w:t>
            </w:r>
          </w:p>
        </w:tc>
        <w:tc>
          <w:tcPr>
            <w:tcW w:w="1047" w:type="dxa"/>
          </w:tcPr>
          <w:p w14:paraId="2734104D" w14:textId="77777777" w:rsidR="00BF37BC" w:rsidRPr="008D1A46" w:rsidRDefault="00BF37BC" w:rsidP="001D6DAE">
            <w:pPr>
              <w:jc w:val="center"/>
              <w:rPr>
                <w:rFonts w:cstheme="minorHAnsi"/>
                <w:b/>
                <w:bCs/>
              </w:rPr>
            </w:pPr>
            <w:r w:rsidRPr="008D1A46">
              <w:rPr>
                <w:rFonts w:cstheme="minorHAnsi"/>
                <w:b/>
                <w:bCs/>
              </w:rPr>
              <w:t>Relative intensity</w:t>
            </w:r>
          </w:p>
          <w:p w14:paraId="13621073" w14:textId="77777777" w:rsidR="00BF37BC" w:rsidRPr="008D1A46" w:rsidRDefault="00BF37BC" w:rsidP="001D6DAE">
            <w:pPr>
              <w:jc w:val="center"/>
              <w:rPr>
                <w:rFonts w:cstheme="minorHAnsi"/>
                <w:b/>
                <w:bCs/>
              </w:rPr>
            </w:pPr>
            <w:r w:rsidRPr="008D1A46">
              <w:rPr>
                <w:rFonts w:cstheme="minorHAnsi"/>
                <w:b/>
                <w:bCs/>
              </w:rPr>
              <w:t>(counts)</w:t>
            </w:r>
          </w:p>
        </w:tc>
        <w:tc>
          <w:tcPr>
            <w:tcW w:w="1050" w:type="dxa"/>
          </w:tcPr>
          <w:p w14:paraId="341DC147" w14:textId="77777777" w:rsidR="00BF37BC" w:rsidRPr="008D1A46" w:rsidRDefault="00BF37BC" w:rsidP="001D6DAE">
            <w:pPr>
              <w:jc w:val="center"/>
              <w:rPr>
                <w:rFonts w:cstheme="minorHAnsi"/>
                <w:b/>
                <w:bCs/>
              </w:rPr>
            </w:pPr>
            <w:r w:rsidRPr="008D1A46">
              <w:rPr>
                <w:rFonts w:cstheme="minorHAnsi"/>
                <w:b/>
                <w:bCs/>
              </w:rPr>
              <w:t>Mass accuracy (ppm)</w:t>
            </w:r>
          </w:p>
        </w:tc>
        <w:tc>
          <w:tcPr>
            <w:tcW w:w="1044" w:type="dxa"/>
          </w:tcPr>
          <w:p w14:paraId="748C8ECA" w14:textId="77777777" w:rsidR="00BF37BC" w:rsidRPr="008D1A46" w:rsidRDefault="00BF37BC" w:rsidP="001D6DAE">
            <w:pPr>
              <w:jc w:val="center"/>
              <w:rPr>
                <w:rFonts w:cstheme="minorHAnsi"/>
                <w:b/>
                <w:bCs/>
              </w:rPr>
            </w:pPr>
            <w:r w:rsidRPr="008D1A46">
              <w:rPr>
                <w:rFonts w:cstheme="minorHAnsi"/>
                <w:b/>
                <w:bCs/>
              </w:rPr>
              <w:t>Relative intensity</w:t>
            </w:r>
          </w:p>
          <w:p w14:paraId="4F4EDEF5" w14:textId="77777777" w:rsidR="00BF37BC" w:rsidRPr="008D1A46" w:rsidRDefault="00BF37BC" w:rsidP="001D6DAE">
            <w:pPr>
              <w:jc w:val="center"/>
              <w:rPr>
                <w:rFonts w:cstheme="minorHAnsi"/>
                <w:b/>
                <w:bCs/>
              </w:rPr>
            </w:pPr>
            <w:r w:rsidRPr="008D1A46">
              <w:rPr>
                <w:rFonts w:cstheme="minorHAnsi"/>
                <w:b/>
                <w:bCs/>
              </w:rPr>
              <w:t>(counts)</w:t>
            </w:r>
          </w:p>
        </w:tc>
        <w:tc>
          <w:tcPr>
            <w:tcW w:w="1050" w:type="dxa"/>
          </w:tcPr>
          <w:p w14:paraId="1FCC3559" w14:textId="77777777" w:rsidR="00BF37BC" w:rsidRPr="008D1A46" w:rsidRDefault="00BF37BC" w:rsidP="001D6DAE">
            <w:pPr>
              <w:jc w:val="center"/>
              <w:rPr>
                <w:rFonts w:cstheme="minorHAnsi"/>
                <w:b/>
                <w:bCs/>
              </w:rPr>
            </w:pPr>
            <w:r w:rsidRPr="008D1A46">
              <w:rPr>
                <w:rFonts w:cstheme="minorHAnsi"/>
                <w:b/>
                <w:bCs/>
              </w:rPr>
              <w:t>Mass accuracy (ppm)</w:t>
            </w:r>
          </w:p>
        </w:tc>
        <w:tc>
          <w:tcPr>
            <w:tcW w:w="1016" w:type="dxa"/>
          </w:tcPr>
          <w:p w14:paraId="782750B9" w14:textId="77777777" w:rsidR="00BF37BC" w:rsidRPr="008D1A46" w:rsidRDefault="00BF37BC" w:rsidP="001D6DAE">
            <w:pPr>
              <w:jc w:val="center"/>
              <w:rPr>
                <w:rFonts w:cstheme="minorHAnsi"/>
                <w:b/>
                <w:bCs/>
              </w:rPr>
            </w:pPr>
            <w:r w:rsidRPr="008D1A46">
              <w:rPr>
                <w:rFonts w:cstheme="minorHAnsi"/>
                <w:b/>
                <w:bCs/>
              </w:rPr>
              <w:t>Relative intensity</w:t>
            </w:r>
          </w:p>
          <w:p w14:paraId="1750CEA8" w14:textId="77777777" w:rsidR="00BF37BC" w:rsidRPr="008D1A46" w:rsidRDefault="00BF37BC" w:rsidP="001D6DAE">
            <w:pPr>
              <w:jc w:val="center"/>
              <w:rPr>
                <w:rFonts w:cstheme="minorHAnsi"/>
                <w:b/>
                <w:bCs/>
              </w:rPr>
            </w:pPr>
            <w:r w:rsidRPr="008D1A46">
              <w:rPr>
                <w:rFonts w:cstheme="minorHAnsi"/>
                <w:b/>
                <w:bCs/>
              </w:rPr>
              <w:t>(counts)</w:t>
            </w:r>
          </w:p>
        </w:tc>
        <w:tc>
          <w:tcPr>
            <w:tcW w:w="1010" w:type="dxa"/>
          </w:tcPr>
          <w:p w14:paraId="1214C9D7" w14:textId="77777777" w:rsidR="00BF37BC" w:rsidRPr="008D1A46" w:rsidRDefault="00BF37BC" w:rsidP="001D6DAE">
            <w:pPr>
              <w:jc w:val="center"/>
              <w:rPr>
                <w:rFonts w:cstheme="minorHAnsi"/>
                <w:b/>
                <w:bCs/>
              </w:rPr>
            </w:pPr>
            <w:r w:rsidRPr="008D1A46">
              <w:rPr>
                <w:rFonts w:cstheme="minorHAnsi"/>
                <w:b/>
                <w:bCs/>
              </w:rPr>
              <w:t>Mass accuracy (ppm)</w:t>
            </w:r>
          </w:p>
        </w:tc>
      </w:tr>
      <w:tr w:rsidR="00506C9D" w:rsidRPr="00BF37BC" w14:paraId="3D521F9D" w14:textId="77777777" w:rsidTr="00506C9D">
        <w:tc>
          <w:tcPr>
            <w:tcW w:w="1400" w:type="dxa"/>
            <w:vMerge w:val="restart"/>
          </w:tcPr>
          <w:p w14:paraId="2ACA8ABD" w14:textId="77777777" w:rsidR="00506C9D" w:rsidRPr="008D1A46" w:rsidRDefault="00506C9D" w:rsidP="001D6DAE">
            <w:pPr>
              <w:jc w:val="center"/>
              <w:rPr>
                <w:rFonts w:cstheme="minorHAnsi"/>
                <w:b/>
                <w:bCs/>
              </w:rPr>
            </w:pPr>
            <w:r w:rsidRPr="008D1A46">
              <w:rPr>
                <w:rFonts w:cstheme="minorHAnsi"/>
                <w:b/>
                <w:bCs/>
              </w:rPr>
              <w:t>0 hr</w:t>
            </w:r>
          </w:p>
        </w:tc>
        <w:tc>
          <w:tcPr>
            <w:tcW w:w="1399" w:type="dxa"/>
          </w:tcPr>
          <w:p w14:paraId="37393074" w14:textId="77777777" w:rsidR="00506C9D" w:rsidRPr="008D1A46" w:rsidRDefault="00506C9D" w:rsidP="001D6DAE">
            <w:pPr>
              <w:jc w:val="center"/>
              <w:rPr>
                <w:rFonts w:cstheme="minorHAnsi"/>
                <w:b/>
                <w:bCs/>
              </w:rPr>
            </w:pPr>
            <w:r w:rsidRPr="008D1A46">
              <w:rPr>
                <w:rFonts w:cstheme="minorHAnsi"/>
                <w:b/>
                <w:bCs/>
              </w:rPr>
              <w:t>1</w:t>
            </w:r>
          </w:p>
        </w:tc>
        <w:tc>
          <w:tcPr>
            <w:tcW w:w="1047" w:type="dxa"/>
          </w:tcPr>
          <w:p w14:paraId="2804AA09" w14:textId="77777777" w:rsidR="00506C9D" w:rsidRPr="00BF37BC" w:rsidRDefault="00506C9D" w:rsidP="001D6DAE">
            <w:pPr>
              <w:jc w:val="center"/>
              <w:rPr>
                <w:rFonts w:cstheme="minorHAnsi"/>
              </w:rPr>
            </w:pPr>
            <w:r w:rsidRPr="00BF37BC">
              <w:rPr>
                <w:rFonts w:cstheme="minorHAnsi"/>
              </w:rPr>
              <w:t>ND</w:t>
            </w:r>
          </w:p>
        </w:tc>
        <w:tc>
          <w:tcPr>
            <w:tcW w:w="1050" w:type="dxa"/>
          </w:tcPr>
          <w:p w14:paraId="55FBD138" w14:textId="77777777" w:rsidR="00506C9D" w:rsidRPr="00BF37BC" w:rsidRDefault="00506C9D" w:rsidP="001D6DAE">
            <w:pPr>
              <w:jc w:val="center"/>
              <w:rPr>
                <w:rFonts w:cstheme="minorHAnsi"/>
              </w:rPr>
            </w:pPr>
            <w:r w:rsidRPr="00BF37BC">
              <w:rPr>
                <w:rFonts w:cstheme="minorHAnsi"/>
              </w:rPr>
              <w:t>ND</w:t>
            </w:r>
          </w:p>
        </w:tc>
        <w:tc>
          <w:tcPr>
            <w:tcW w:w="1044" w:type="dxa"/>
          </w:tcPr>
          <w:p w14:paraId="389622CB" w14:textId="77777777" w:rsidR="00506C9D" w:rsidRPr="00BF37BC" w:rsidRDefault="00506C9D" w:rsidP="001D6DAE">
            <w:pPr>
              <w:jc w:val="center"/>
              <w:rPr>
                <w:rFonts w:cstheme="minorHAnsi"/>
              </w:rPr>
            </w:pPr>
            <w:r w:rsidRPr="00BF37BC">
              <w:rPr>
                <w:rFonts w:cstheme="minorHAnsi"/>
              </w:rPr>
              <w:t>ND</w:t>
            </w:r>
          </w:p>
        </w:tc>
        <w:tc>
          <w:tcPr>
            <w:tcW w:w="1050" w:type="dxa"/>
          </w:tcPr>
          <w:p w14:paraId="72C18A3A" w14:textId="77777777" w:rsidR="00506C9D" w:rsidRPr="00BF37BC" w:rsidRDefault="00506C9D" w:rsidP="001D6DAE">
            <w:pPr>
              <w:jc w:val="center"/>
              <w:rPr>
                <w:rFonts w:cstheme="minorHAnsi"/>
              </w:rPr>
            </w:pPr>
            <w:r w:rsidRPr="00BF37BC">
              <w:rPr>
                <w:rFonts w:cstheme="minorHAnsi"/>
              </w:rPr>
              <w:t>ND</w:t>
            </w:r>
          </w:p>
        </w:tc>
        <w:tc>
          <w:tcPr>
            <w:tcW w:w="1016" w:type="dxa"/>
          </w:tcPr>
          <w:p w14:paraId="05E0D407" w14:textId="77777777" w:rsidR="00506C9D" w:rsidRPr="00BF37BC" w:rsidRDefault="00506C9D" w:rsidP="001D6DAE">
            <w:pPr>
              <w:jc w:val="center"/>
              <w:rPr>
                <w:rFonts w:cstheme="minorHAnsi"/>
              </w:rPr>
            </w:pPr>
            <w:r w:rsidRPr="00BF37BC">
              <w:rPr>
                <w:rFonts w:cstheme="minorHAnsi"/>
              </w:rPr>
              <w:t>ND</w:t>
            </w:r>
          </w:p>
        </w:tc>
        <w:tc>
          <w:tcPr>
            <w:tcW w:w="1010" w:type="dxa"/>
          </w:tcPr>
          <w:p w14:paraId="1D32B4E3" w14:textId="77777777" w:rsidR="00506C9D" w:rsidRPr="00BF37BC" w:rsidRDefault="00506C9D" w:rsidP="001D6DAE">
            <w:pPr>
              <w:jc w:val="center"/>
              <w:rPr>
                <w:rFonts w:cstheme="minorHAnsi"/>
              </w:rPr>
            </w:pPr>
            <w:r w:rsidRPr="00BF37BC">
              <w:rPr>
                <w:rFonts w:cstheme="minorHAnsi"/>
              </w:rPr>
              <w:t>ND</w:t>
            </w:r>
          </w:p>
        </w:tc>
      </w:tr>
      <w:tr w:rsidR="00506C9D" w:rsidRPr="00BF37BC" w14:paraId="6A89E84C" w14:textId="77777777" w:rsidTr="00506C9D">
        <w:tc>
          <w:tcPr>
            <w:tcW w:w="1400" w:type="dxa"/>
            <w:vMerge/>
          </w:tcPr>
          <w:p w14:paraId="129397E4" w14:textId="77777777" w:rsidR="00506C9D" w:rsidRPr="008D1A46" w:rsidRDefault="00506C9D" w:rsidP="001D6DAE">
            <w:pPr>
              <w:jc w:val="center"/>
              <w:rPr>
                <w:rFonts w:cstheme="minorHAnsi"/>
                <w:b/>
                <w:bCs/>
              </w:rPr>
            </w:pPr>
          </w:p>
        </w:tc>
        <w:tc>
          <w:tcPr>
            <w:tcW w:w="1399" w:type="dxa"/>
          </w:tcPr>
          <w:p w14:paraId="4336AEBD" w14:textId="77777777" w:rsidR="00506C9D" w:rsidRPr="008D1A46" w:rsidRDefault="00506C9D" w:rsidP="001D6DAE">
            <w:pPr>
              <w:jc w:val="center"/>
              <w:rPr>
                <w:rFonts w:cstheme="minorHAnsi"/>
                <w:b/>
                <w:bCs/>
              </w:rPr>
            </w:pPr>
            <w:r w:rsidRPr="008D1A46">
              <w:rPr>
                <w:rFonts w:cstheme="minorHAnsi"/>
                <w:b/>
                <w:bCs/>
              </w:rPr>
              <w:t>2</w:t>
            </w:r>
          </w:p>
        </w:tc>
        <w:tc>
          <w:tcPr>
            <w:tcW w:w="1047" w:type="dxa"/>
          </w:tcPr>
          <w:p w14:paraId="23DA693F" w14:textId="77777777" w:rsidR="00506C9D" w:rsidRPr="00BF37BC" w:rsidRDefault="00506C9D" w:rsidP="001D6DAE">
            <w:pPr>
              <w:jc w:val="center"/>
              <w:rPr>
                <w:rFonts w:cstheme="minorHAnsi"/>
              </w:rPr>
            </w:pPr>
            <w:r w:rsidRPr="00BF37BC">
              <w:rPr>
                <w:rFonts w:cstheme="minorHAnsi"/>
              </w:rPr>
              <w:t>ND</w:t>
            </w:r>
          </w:p>
        </w:tc>
        <w:tc>
          <w:tcPr>
            <w:tcW w:w="1050" w:type="dxa"/>
          </w:tcPr>
          <w:p w14:paraId="0D044E89" w14:textId="77777777" w:rsidR="00506C9D" w:rsidRPr="00BF37BC" w:rsidRDefault="00506C9D" w:rsidP="001D6DAE">
            <w:pPr>
              <w:jc w:val="center"/>
              <w:rPr>
                <w:rFonts w:cstheme="minorHAnsi"/>
              </w:rPr>
            </w:pPr>
            <w:r w:rsidRPr="00BF37BC">
              <w:rPr>
                <w:rFonts w:cstheme="minorHAnsi"/>
              </w:rPr>
              <w:t>ND</w:t>
            </w:r>
          </w:p>
        </w:tc>
        <w:tc>
          <w:tcPr>
            <w:tcW w:w="1044" w:type="dxa"/>
          </w:tcPr>
          <w:p w14:paraId="79459D88" w14:textId="77777777" w:rsidR="00506C9D" w:rsidRPr="00BF37BC" w:rsidRDefault="00506C9D" w:rsidP="001D6DAE">
            <w:pPr>
              <w:jc w:val="center"/>
              <w:rPr>
                <w:rFonts w:cstheme="minorHAnsi"/>
              </w:rPr>
            </w:pPr>
            <w:r w:rsidRPr="00BF37BC">
              <w:rPr>
                <w:rFonts w:cstheme="minorHAnsi"/>
              </w:rPr>
              <w:t>ND</w:t>
            </w:r>
          </w:p>
        </w:tc>
        <w:tc>
          <w:tcPr>
            <w:tcW w:w="1050" w:type="dxa"/>
          </w:tcPr>
          <w:p w14:paraId="7EB95A58" w14:textId="77777777" w:rsidR="00506C9D" w:rsidRPr="00BF37BC" w:rsidRDefault="00506C9D" w:rsidP="001D6DAE">
            <w:pPr>
              <w:jc w:val="center"/>
              <w:rPr>
                <w:rFonts w:cstheme="minorHAnsi"/>
              </w:rPr>
            </w:pPr>
            <w:r w:rsidRPr="00BF37BC">
              <w:rPr>
                <w:rFonts w:cstheme="minorHAnsi"/>
              </w:rPr>
              <w:t>ND</w:t>
            </w:r>
          </w:p>
        </w:tc>
        <w:tc>
          <w:tcPr>
            <w:tcW w:w="1016" w:type="dxa"/>
          </w:tcPr>
          <w:p w14:paraId="27CBF08F" w14:textId="77777777" w:rsidR="00506C9D" w:rsidRPr="00BF37BC" w:rsidRDefault="00506C9D" w:rsidP="001D6DAE">
            <w:pPr>
              <w:jc w:val="center"/>
              <w:rPr>
                <w:rFonts w:cstheme="minorHAnsi"/>
              </w:rPr>
            </w:pPr>
            <w:r w:rsidRPr="00BF37BC">
              <w:rPr>
                <w:rFonts w:cstheme="minorHAnsi"/>
              </w:rPr>
              <w:t>ND</w:t>
            </w:r>
          </w:p>
        </w:tc>
        <w:tc>
          <w:tcPr>
            <w:tcW w:w="1010" w:type="dxa"/>
          </w:tcPr>
          <w:p w14:paraId="55D86AE6" w14:textId="77777777" w:rsidR="00506C9D" w:rsidRPr="00BF37BC" w:rsidRDefault="00506C9D" w:rsidP="001D6DAE">
            <w:pPr>
              <w:jc w:val="center"/>
              <w:rPr>
                <w:rFonts w:cstheme="minorHAnsi"/>
              </w:rPr>
            </w:pPr>
            <w:r w:rsidRPr="00BF37BC">
              <w:rPr>
                <w:rFonts w:cstheme="minorHAnsi"/>
              </w:rPr>
              <w:t>ND</w:t>
            </w:r>
          </w:p>
        </w:tc>
      </w:tr>
      <w:tr w:rsidR="00506C9D" w:rsidRPr="00BF37BC" w14:paraId="3B9174A3" w14:textId="77777777" w:rsidTr="00506C9D">
        <w:tc>
          <w:tcPr>
            <w:tcW w:w="1400" w:type="dxa"/>
            <w:vMerge/>
          </w:tcPr>
          <w:p w14:paraId="47A19748" w14:textId="77777777" w:rsidR="00506C9D" w:rsidRPr="008D1A46" w:rsidRDefault="00506C9D" w:rsidP="001D6DAE">
            <w:pPr>
              <w:jc w:val="center"/>
              <w:rPr>
                <w:rFonts w:cstheme="minorHAnsi"/>
                <w:b/>
                <w:bCs/>
              </w:rPr>
            </w:pPr>
          </w:p>
        </w:tc>
        <w:tc>
          <w:tcPr>
            <w:tcW w:w="1399" w:type="dxa"/>
          </w:tcPr>
          <w:p w14:paraId="1D357FAC" w14:textId="77777777" w:rsidR="00506C9D" w:rsidRPr="008D1A46" w:rsidRDefault="00506C9D" w:rsidP="001D6DAE">
            <w:pPr>
              <w:jc w:val="center"/>
              <w:rPr>
                <w:rFonts w:cstheme="minorHAnsi"/>
                <w:b/>
                <w:bCs/>
              </w:rPr>
            </w:pPr>
            <w:r w:rsidRPr="008D1A46">
              <w:rPr>
                <w:rFonts w:cstheme="minorHAnsi"/>
                <w:b/>
                <w:bCs/>
              </w:rPr>
              <w:t>3</w:t>
            </w:r>
          </w:p>
        </w:tc>
        <w:tc>
          <w:tcPr>
            <w:tcW w:w="1047" w:type="dxa"/>
          </w:tcPr>
          <w:p w14:paraId="286FAD25" w14:textId="77777777" w:rsidR="00506C9D" w:rsidRPr="00BF37BC" w:rsidRDefault="00506C9D" w:rsidP="001D6DAE">
            <w:pPr>
              <w:jc w:val="center"/>
              <w:rPr>
                <w:rFonts w:cstheme="minorHAnsi"/>
              </w:rPr>
            </w:pPr>
            <w:r w:rsidRPr="00BF37BC">
              <w:rPr>
                <w:rFonts w:cstheme="minorHAnsi"/>
              </w:rPr>
              <w:t>ND</w:t>
            </w:r>
          </w:p>
        </w:tc>
        <w:tc>
          <w:tcPr>
            <w:tcW w:w="1050" w:type="dxa"/>
          </w:tcPr>
          <w:p w14:paraId="5F523F1A" w14:textId="77777777" w:rsidR="00506C9D" w:rsidRPr="00BF37BC" w:rsidRDefault="00506C9D" w:rsidP="001D6DAE">
            <w:pPr>
              <w:jc w:val="center"/>
              <w:rPr>
                <w:rFonts w:cstheme="minorHAnsi"/>
              </w:rPr>
            </w:pPr>
            <w:r w:rsidRPr="00BF37BC">
              <w:rPr>
                <w:rFonts w:cstheme="minorHAnsi"/>
              </w:rPr>
              <w:t>ND</w:t>
            </w:r>
          </w:p>
        </w:tc>
        <w:tc>
          <w:tcPr>
            <w:tcW w:w="1044" w:type="dxa"/>
          </w:tcPr>
          <w:p w14:paraId="714BC067" w14:textId="77777777" w:rsidR="00506C9D" w:rsidRPr="00BF37BC" w:rsidRDefault="00506C9D" w:rsidP="001D6DAE">
            <w:pPr>
              <w:jc w:val="center"/>
              <w:rPr>
                <w:rFonts w:cstheme="minorHAnsi"/>
              </w:rPr>
            </w:pPr>
            <w:r w:rsidRPr="00BF37BC">
              <w:rPr>
                <w:rFonts w:cstheme="minorHAnsi"/>
              </w:rPr>
              <w:t>ND</w:t>
            </w:r>
          </w:p>
        </w:tc>
        <w:tc>
          <w:tcPr>
            <w:tcW w:w="1050" w:type="dxa"/>
          </w:tcPr>
          <w:p w14:paraId="02212835" w14:textId="77777777" w:rsidR="00506C9D" w:rsidRPr="00BF37BC" w:rsidRDefault="00506C9D" w:rsidP="001D6DAE">
            <w:pPr>
              <w:jc w:val="center"/>
              <w:rPr>
                <w:rFonts w:cstheme="minorHAnsi"/>
              </w:rPr>
            </w:pPr>
            <w:r w:rsidRPr="00BF37BC">
              <w:rPr>
                <w:rFonts w:cstheme="minorHAnsi"/>
              </w:rPr>
              <w:t>ND</w:t>
            </w:r>
          </w:p>
        </w:tc>
        <w:tc>
          <w:tcPr>
            <w:tcW w:w="1016" w:type="dxa"/>
          </w:tcPr>
          <w:p w14:paraId="4D10253D" w14:textId="77777777" w:rsidR="00506C9D" w:rsidRPr="00BF37BC" w:rsidRDefault="00506C9D" w:rsidP="001D6DAE">
            <w:pPr>
              <w:jc w:val="center"/>
              <w:rPr>
                <w:rFonts w:cstheme="minorHAnsi"/>
              </w:rPr>
            </w:pPr>
            <w:r w:rsidRPr="00BF37BC">
              <w:rPr>
                <w:rFonts w:cstheme="minorHAnsi"/>
              </w:rPr>
              <w:t>ND</w:t>
            </w:r>
          </w:p>
        </w:tc>
        <w:tc>
          <w:tcPr>
            <w:tcW w:w="1010" w:type="dxa"/>
          </w:tcPr>
          <w:p w14:paraId="7F716089" w14:textId="77777777" w:rsidR="00506C9D" w:rsidRPr="00BF37BC" w:rsidRDefault="00506C9D" w:rsidP="001D6DAE">
            <w:pPr>
              <w:jc w:val="center"/>
              <w:rPr>
                <w:rFonts w:cstheme="minorHAnsi"/>
              </w:rPr>
            </w:pPr>
            <w:r w:rsidRPr="00BF37BC">
              <w:rPr>
                <w:rFonts w:cstheme="minorHAnsi"/>
              </w:rPr>
              <w:t>ND</w:t>
            </w:r>
          </w:p>
        </w:tc>
      </w:tr>
      <w:tr w:rsidR="00506C9D" w:rsidRPr="00BF37BC" w14:paraId="1AF9A7B3" w14:textId="77777777" w:rsidTr="00506C9D">
        <w:tc>
          <w:tcPr>
            <w:tcW w:w="1400" w:type="dxa"/>
            <w:vMerge w:val="restart"/>
          </w:tcPr>
          <w:p w14:paraId="56345746" w14:textId="77777777" w:rsidR="00506C9D" w:rsidRPr="008D1A46" w:rsidRDefault="00506C9D" w:rsidP="001D6DAE">
            <w:pPr>
              <w:jc w:val="center"/>
              <w:rPr>
                <w:rFonts w:cstheme="minorHAnsi"/>
                <w:b/>
                <w:bCs/>
              </w:rPr>
            </w:pPr>
            <w:r w:rsidRPr="008D1A46">
              <w:rPr>
                <w:rFonts w:cstheme="minorHAnsi"/>
                <w:b/>
                <w:bCs/>
              </w:rPr>
              <w:t>24 hr</w:t>
            </w:r>
          </w:p>
        </w:tc>
        <w:tc>
          <w:tcPr>
            <w:tcW w:w="1399" w:type="dxa"/>
          </w:tcPr>
          <w:p w14:paraId="3104EBE7" w14:textId="77777777" w:rsidR="00506C9D" w:rsidRPr="008D1A46" w:rsidRDefault="00506C9D" w:rsidP="001D6DAE">
            <w:pPr>
              <w:jc w:val="center"/>
              <w:rPr>
                <w:rFonts w:cstheme="minorHAnsi"/>
                <w:b/>
                <w:bCs/>
              </w:rPr>
            </w:pPr>
            <w:r w:rsidRPr="008D1A46">
              <w:rPr>
                <w:rFonts w:cstheme="minorHAnsi"/>
                <w:b/>
                <w:bCs/>
              </w:rPr>
              <w:t>1</w:t>
            </w:r>
          </w:p>
        </w:tc>
        <w:tc>
          <w:tcPr>
            <w:tcW w:w="1047" w:type="dxa"/>
          </w:tcPr>
          <w:p w14:paraId="24DABDBC" w14:textId="77777777" w:rsidR="00506C9D" w:rsidRPr="00BF37BC" w:rsidRDefault="00506C9D" w:rsidP="001D6DAE">
            <w:pPr>
              <w:jc w:val="center"/>
              <w:rPr>
                <w:rFonts w:cstheme="minorHAnsi"/>
              </w:rPr>
            </w:pPr>
            <w:r w:rsidRPr="00BF37BC">
              <w:rPr>
                <w:rFonts w:cstheme="minorHAnsi"/>
              </w:rPr>
              <w:t>ND</w:t>
            </w:r>
          </w:p>
        </w:tc>
        <w:tc>
          <w:tcPr>
            <w:tcW w:w="1050" w:type="dxa"/>
          </w:tcPr>
          <w:p w14:paraId="76AD8D57" w14:textId="77777777" w:rsidR="00506C9D" w:rsidRPr="00BF37BC" w:rsidRDefault="00506C9D" w:rsidP="001D6DAE">
            <w:pPr>
              <w:jc w:val="center"/>
              <w:rPr>
                <w:rFonts w:cstheme="minorHAnsi"/>
              </w:rPr>
            </w:pPr>
            <w:r w:rsidRPr="00BF37BC">
              <w:rPr>
                <w:rFonts w:cstheme="minorHAnsi"/>
              </w:rPr>
              <w:t>ND</w:t>
            </w:r>
          </w:p>
        </w:tc>
        <w:tc>
          <w:tcPr>
            <w:tcW w:w="1044" w:type="dxa"/>
          </w:tcPr>
          <w:p w14:paraId="7B143DB6" w14:textId="77777777" w:rsidR="00506C9D" w:rsidRPr="00BF37BC" w:rsidRDefault="00506C9D" w:rsidP="001D6DAE">
            <w:pPr>
              <w:jc w:val="center"/>
              <w:rPr>
                <w:rFonts w:cstheme="minorHAnsi"/>
              </w:rPr>
            </w:pPr>
            <w:r w:rsidRPr="00BF37BC">
              <w:rPr>
                <w:rFonts w:cstheme="minorHAnsi"/>
              </w:rPr>
              <w:t>ND</w:t>
            </w:r>
          </w:p>
        </w:tc>
        <w:tc>
          <w:tcPr>
            <w:tcW w:w="1050" w:type="dxa"/>
          </w:tcPr>
          <w:p w14:paraId="529059BD" w14:textId="77777777" w:rsidR="00506C9D" w:rsidRPr="00BF37BC" w:rsidRDefault="00506C9D" w:rsidP="001D6DAE">
            <w:pPr>
              <w:jc w:val="center"/>
              <w:rPr>
                <w:rFonts w:cstheme="minorHAnsi"/>
              </w:rPr>
            </w:pPr>
            <w:r w:rsidRPr="00BF37BC">
              <w:rPr>
                <w:rFonts w:cstheme="minorHAnsi"/>
              </w:rPr>
              <w:t>ND</w:t>
            </w:r>
          </w:p>
        </w:tc>
        <w:tc>
          <w:tcPr>
            <w:tcW w:w="1016" w:type="dxa"/>
          </w:tcPr>
          <w:p w14:paraId="06CF93C9" w14:textId="77777777" w:rsidR="00506C9D" w:rsidRPr="00BF37BC" w:rsidRDefault="00506C9D" w:rsidP="001D6DAE">
            <w:pPr>
              <w:jc w:val="center"/>
              <w:rPr>
                <w:rFonts w:cstheme="minorHAnsi"/>
              </w:rPr>
            </w:pPr>
            <w:r w:rsidRPr="00BF37BC">
              <w:rPr>
                <w:rFonts w:cstheme="minorHAnsi"/>
              </w:rPr>
              <w:t>ND</w:t>
            </w:r>
          </w:p>
        </w:tc>
        <w:tc>
          <w:tcPr>
            <w:tcW w:w="1010" w:type="dxa"/>
          </w:tcPr>
          <w:p w14:paraId="64653D9D" w14:textId="77777777" w:rsidR="00506C9D" w:rsidRPr="00BF37BC" w:rsidRDefault="00506C9D" w:rsidP="001D6DAE">
            <w:pPr>
              <w:jc w:val="center"/>
              <w:rPr>
                <w:rFonts w:cstheme="minorHAnsi"/>
              </w:rPr>
            </w:pPr>
            <w:r w:rsidRPr="00BF37BC">
              <w:rPr>
                <w:rFonts w:cstheme="minorHAnsi"/>
              </w:rPr>
              <w:t>ND</w:t>
            </w:r>
          </w:p>
        </w:tc>
      </w:tr>
      <w:tr w:rsidR="00506C9D" w:rsidRPr="00BF37BC" w14:paraId="3BA68F53" w14:textId="77777777" w:rsidTr="00506C9D">
        <w:tc>
          <w:tcPr>
            <w:tcW w:w="1400" w:type="dxa"/>
            <w:vMerge/>
          </w:tcPr>
          <w:p w14:paraId="76A33492" w14:textId="77777777" w:rsidR="00506C9D" w:rsidRPr="008D1A46" w:rsidRDefault="00506C9D" w:rsidP="001D6DAE">
            <w:pPr>
              <w:jc w:val="center"/>
              <w:rPr>
                <w:rFonts w:cstheme="minorHAnsi"/>
                <w:b/>
                <w:bCs/>
              </w:rPr>
            </w:pPr>
          </w:p>
        </w:tc>
        <w:tc>
          <w:tcPr>
            <w:tcW w:w="1399" w:type="dxa"/>
          </w:tcPr>
          <w:p w14:paraId="6E24CE3B" w14:textId="77777777" w:rsidR="00506C9D" w:rsidRPr="008D1A46" w:rsidRDefault="00506C9D" w:rsidP="001D6DAE">
            <w:pPr>
              <w:jc w:val="center"/>
              <w:rPr>
                <w:rFonts w:cstheme="minorHAnsi"/>
                <w:b/>
                <w:bCs/>
              </w:rPr>
            </w:pPr>
            <w:r w:rsidRPr="008D1A46">
              <w:rPr>
                <w:rFonts w:cstheme="minorHAnsi"/>
                <w:b/>
                <w:bCs/>
              </w:rPr>
              <w:t>2</w:t>
            </w:r>
          </w:p>
        </w:tc>
        <w:tc>
          <w:tcPr>
            <w:tcW w:w="1047" w:type="dxa"/>
          </w:tcPr>
          <w:p w14:paraId="15089DC1" w14:textId="77777777" w:rsidR="00506C9D" w:rsidRPr="00BF37BC" w:rsidRDefault="00506C9D" w:rsidP="001D6DAE">
            <w:pPr>
              <w:jc w:val="center"/>
              <w:rPr>
                <w:rFonts w:cstheme="minorHAnsi"/>
              </w:rPr>
            </w:pPr>
            <w:r w:rsidRPr="00BF37BC">
              <w:rPr>
                <w:rFonts w:cstheme="minorHAnsi"/>
              </w:rPr>
              <w:t>ND</w:t>
            </w:r>
          </w:p>
        </w:tc>
        <w:tc>
          <w:tcPr>
            <w:tcW w:w="1050" w:type="dxa"/>
          </w:tcPr>
          <w:p w14:paraId="0698B362" w14:textId="77777777" w:rsidR="00506C9D" w:rsidRPr="00BF37BC" w:rsidRDefault="00506C9D" w:rsidP="001D6DAE">
            <w:pPr>
              <w:jc w:val="center"/>
              <w:rPr>
                <w:rFonts w:cstheme="minorHAnsi"/>
              </w:rPr>
            </w:pPr>
            <w:r w:rsidRPr="00BF37BC">
              <w:rPr>
                <w:rFonts w:cstheme="minorHAnsi"/>
              </w:rPr>
              <w:t>ND</w:t>
            </w:r>
          </w:p>
        </w:tc>
        <w:tc>
          <w:tcPr>
            <w:tcW w:w="1044" w:type="dxa"/>
          </w:tcPr>
          <w:p w14:paraId="2B2667E8" w14:textId="77777777" w:rsidR="00506C9D" w:rsidRPr="00BF37BC" w:rsidRDefault="00506C9D" w:rsidP="001D6DAE">
            <w:pPr>
              <w:jc w:val="center"/>
              <w:rPr>
                <w:rFonts w:cstheme="minorHAnsi"/>
              </w:rPr>
            </w:pPr>
            <w:r w:rsidRPr="00BF37BC">
              <w:rPr>
                <w:rFonts w:cstheme="minorHAnsi"/>
              </w:rPr>
              <w:t>ND</w:t>
            </w:r>
          </w:p>
        </w:tc>
        <w:tc>
          <w:tcPr>
            <w:tcW w:w="1050" w:type="dxa"/>
          </w:tcPr>
          <w:p w14:paraId="7B6CF6AF" w14:textId="77777777" w:rsidR="00506C9D" w:rsidRPr="00BF37BC" w:rsidRDefault="00506C9D" w:rsidP="001D6DAE">
            <w:pPr>
              <w:jc w:val="center"/>
              <w:rPr>
                <w:rFonts w:cstheme="minorHAnsi"/>
              </w:rPr>
            </w:pPr>
            <w:r w:rsidRPr="00BF37BC">
              <w:rPr>
                <w:rFonts w:cstheme="minorHAnsi"/>
              </w:rPr>
              <w:t>ND</w:t>
            </w:r>
          </w:p>
        </w:tc>
        <w:tc>
          <w:tcPr>
            <w:tcW w:w="1016" w:type="dxa"/>
          </w:tcPr>
          <w:p w14:paraId="1E409BC0" w14:textId="77777777" w:rsidR="00506C9D" w:rsidRPr="00BF37BC" w:rsidRDefault="00506C9D" w:rsidP="001D6DAE">
            <w:pPr>
              <w:jc w:val="center"/>
              <w:rPr>
                <w:rFonts w:cstheme="minorHAnsi"/>
              </w:rPr>
            </w:pPr>
            <w:r w:rsidRPr="00BF37BC">
              <w:rPr>
                <w:rFonts w:cstheme="minorHAnsi"/>
              </w:rPr>
              <w:t>ND</w:t>
            </w:r>
          </w:p>
        </w:tc>
        <w:tc>
          <w:tcPr>
            <w:tcW w:w="1010" w:type="dxa"/>
          </w:tcPr>
          <w:p w14:paraId="2FA3D81D" w14:textId="77777777" w:rsidR="00506C9D" w:rsidRPr="00BF37BC" w:rsidRDefault="00506C9D" w:rsidP="001D6DAE">
            <w:pPr>
              <w:jc w:val="center"/>
              <w:rPr>
                <w:rFonts w:cstheme="minorHAnsi"/>
              </w:rPr>
            </w:pPr>
            <w:r w:rsidRPr="00BF37BC">
              <w:rPr>
                <w:rFonts w:cstheme="minorHAnsi"/>
              </w:rPr>
              <w:t>ND</w:t>
            </w:r>
          </w:p>
        </w:tc>
      </w:tr>
      <w:tr w:rsidR="00506C9D" w:rsidRPr="00BF37BC" w14:paraId="3A16DCAB" w14:textId="77777777" w:rsidTr="00506C9D">
        <w:tc>
          <w:tcPr>
            <w:tcW w:w="1400" w:type="dxa"/>
            <w:vMerge/>
          </w:tcPr>
          <w:p w14:paraId="7FD5453B" w14:textId="77777777" w:rsidR="00506C9D" w:rsidRPr="008D1A46" w:rsidRDefault="00506C9D" w:rsidP="001D6DAE">
            <w:pPr>
              <w:jc w:val="center"/>
              <w:rPr>
                <w:rFonts w:cstheme="minorHAnsi"/>
                <w:b/>
                <w:bCs/>
              </w:rPr>
            </w:pPr>
          </w:p>
        </w:tc>
        <w:tc>
          <w:tcPr>
            <w:tcW w:w="1399" w:type="dxa"/>
          </w:tcPr>
          <w:p w14:paraId="33CDDFB8" w14:textId="77777777" w:rsidR="00506C9D" w:rsidRPr="008D1A46" w:rsidRDefault="00506C9D" w:rsidP="001D6DAE">
            <w:pPr>
              <w:jc w:val="center"/>
              <w:rPr>
                <w:rFonts w:cstheme="minorHAnsi"/>
                <w:b/>
                <w:bCs/>
              </w:rPr>
            </w:pPr>
            <w:r w:rsidRPr="008D1A46">
              <w:rPr>
                <w:rFonts w:cstheme="minorHAnsi"/>
                <w:b/>
                <w:bCs/>
              </w:rPr>
              <w:t>3</w:t>
            </w:r>
          </w:p>
        </w:tc>
        <w:tc>
          <w:tcPr>
            <w:tcW w:w="1047" w:type="dxa"/>
          </w:tcPr>
          <w:p w14:paraId="7C0C7646" w14:textId="77777777" w:rsidR="00506C9D" w:rsidRPr="00BF37BC" w:rsidRDefault="00506C9D" w:rsidP="001D6DAE">
            <w:pPr>
              <w:jc w:val="center"/>
              <w:rPr>
                <w:rFonts w:cstheme="minorHAnsi"/>
              </w:rPr>
            </w:pPr>
            <w:r w:rsidRPr="00BF37BC">
              <w:rPr>
                <w:rFonts w:cstheme="minorHAnsi"/>
              </w:rPr>
              <w:t>ND</w:t>
            </w:r>
          </w:p>
        </w:tc>
        <w:tc>
          <w:tcPr>
            <w:tcW w:w="1050" w:type="dxa"/>
          </w:tcPr>
          <w:p w14:paraId="052252DF" w14:textId="77777777" w:rsidR="00506C9D" w:rsidRPr="00BF37BC" w:rsidRDefault="00506C9D" w:rsidP="001D6DAE">
            <w:pPr>
              <w:jc w:val="center"/>
              <w:rPr>
                <w:rFonts w:cstheme="minorHAnsi"/>
              </w:rPr>
            </w:pPr>
            <w:r w:rsidRPr="00BF37BC">
              <w:rPr>
                <w:rFonts w:cstheme="minorHAnsi"/>
              </w:rPr>
              <w:t>ND</w:t>
            </w:r>
          </w:p>
        </w:tc>
        <w:tc>
          <w:tcPr>
            <w:tcW w:w="1044" w:type="dxa"/>
          </w:tcPr>
          <w:p w14:paraId="10D1D6CF" w14:textId="77777777" w:rsidR="00506C9D" w:rsidRPr="00BF37BC" w:rsidRDefault="00506C9D" w:rsidP="001D6DAE">
            <w:pPr>
              <w:jc w:val="center"/>
              <w:rPr>
                <w:rFonts w:cstheme="minorHAnsi"/>
              </w:rPr>
            </w:pPr>
            <w:r w:rsidRPr="00BF37BC">
              <w:rPr>
                <w:rFonts w:cstheme="minorHAnsi"/>
              </w:rPr>
              <w:t>ND</w:t>
            </w:r>
          </w:p>
        </w:tc>
        <w:tc>
          <w:tcPr>
            <w:tcW w:w="1050" w:type="dxa"/>
          </w:tcPr>
          <w:p w14:paraId="5D2A739A" w14:textId="77777777" w:rsidR="00506C9D" w:rsidRPr="00BF37BC" w:rsidRDefault="00506C9D" w:rsidP="001D6DAE">
            <w:pPr>
              <w:jc w:val="center"/>
              <w:rPr>
                <w:rFonts w:cstheme="minorHAnsi"/>
              </w:rPr>
            </w:pPr>
            <w:r w:rsidRPr="00BF37BC">
              <w:rPr>
                <w:rFonts w:cstheme="minorHAnsi"/>
              </w:rPr>
              <w:t>ND</w:t>
            </w:r>
          </w:p>
        </w:tc>
        <w:tc>
          <w:tcPr>
            <w:tcW w:w="1016" w:type="dxa"/>
          </w:tcPr>
          <w:p w14:paraId="40A1C1D2" w14:textId="77777777" w:rsidR="00506C9D" w:rsidRPr="00BF37BC" w:rsidRDefault="00506C9D" w:rsidP="001D6DAE">
            <w:pPr>
              <w:jc w:val="center"/>
              <w:rPr>
                <w:rFonts w:cstheme="minorHAnsi"/>
              </w:rPr>
            </w:pPr>
            <w:r w:rsidRPr="00BF37BC">
              <w:rPr>
                <w:rFonts w:cstheme="minorHAnsi"/>
              </w:rPr>
              <w:t>ND</w:t>
            </w:r>
          </w:p>
        </w:tc>
        <w:tc>
          <w:tcPr>
            <w:tcW w:w="1010" w:type="dxa"/>
          </w:tcPr>
          <w:p w14:paraId="18957E31" w14:textId="77777777" w:rsidR="00506C9D" w:rsidRPr="00BF37BC" w:rsidRDefault="00506C9D" w:rsidP="001D6DAE">
            <w:pPr>
              <w:jc w:val="center"/>
              <w:rPr>
                <w:rFonts w:cstheme="minorHAnsi"/>
              </w:rPr>
            </w:pPr>
            <w:r w:rsidRPr="00BF37BC">
              <w:rPr>
                <w:rFonts w:cstheme="minorHAnsi"/>
              </w:rPr>
              <w:t>ND</w:t>
            </w:r>
          </w:p>
        </w:tc>
      </w:tr>
      <w:tr w:rsidR="00506C9D" w:rsidRPr="00BF37BC" w14:paraId="2453149C" w14:textId="77777777" w:rsidTr="00506C9D">
        <w:tc>
          <w:tcPr>
            <w:tcW w:w="1400" w:type="dxa"/>
            <w:vMerge w:val="restart"/>
          </w:tcPr>
          <w:p w14:paraId="1A1C4ECF" w14:textId="77777777" w:rsidR="00506C9D" w:rsidRPr="008D1A46" w:rsidRDefault="00506C9D" w:rsidP="001D6DAE">
            <w:pPr>
              <w:jc w:val="center"/>
              <w:rPr>
                <w:rFonts w:cstheme="minorHAnsi"/>
                <w:b/>
                <w:bCs/>
              </w:rPr>
            </w:pPr>
            <w:r w:rsidRPr="008D1A46">
              <w:rPr>
                <w:rFonts w:cstheme="minorHAnsi"/>
                <w:b/>
                <w:bCs/>
              </w:rPr>
              <w:t>7 day</w:t>
            </w:r>
          </w:p>
        </w:tc>
        <w:tc>
          <w:tcPr>
            <w:tcW w:w="1399" w:type="dxa"/>
          </w:tcPr>
          <w:p w14:paraId="4B082800" w14:textId="77777777" w:rsidR="00506C9D" w:rsidRPr="008D1A46" w:rsidRDefault="00506C9D" w:rsidP="001D6DAE">
            <w:pPr>
              <w:jc w:val="center"/>
              <w:rPr>
                <w:rFonts w:cstheme="minorHAnsi"/>
                <w:b/>
                <w:bCs/>
              </w:rPr>
            </w:pPr>
            <w:r w:rsidRPr="008D1A46">
              <w:rPr>
                <w:rFonts w:cstheme="minorHAnsi"/>
                <w:b/>
                <w:bCs/>
              </w:rPr>
              <w:t>1</w:t>
            </w:r>
          </w:p>
        </w:tc>
        <w:tc>
          <w:tcPr>
            <w:tcW w:w="1047" w:type="dxa"/>
          </w:tcPr>
          <w:p w14:paraId="12F368CF" w14:textId="77777777" w:rsidR="00506C9D" w:rsidRPr="00BF37BC" w:rsidRDefault="00506C9D" w:rsidP="001D6DAE">
            <w:pPr>
              <w:jc w:val="center"/>
              <w:rPr>
                <w:rFonts w:cstheme="minorHAnsi"/>
                <w:vertAlign w:val="superscript"/>
              </w:rPr>
            </w:pPr>
            <w:r w:rsidRPr="00BF37BC">
              <w:rPr>
                <w:rFonts w:cstheme="minorHAnsi"/>
              </w:rPr>
              <w:t>5.45e</w:t>
            </w:r>
            <w:r w:rsidRPr="00BF37BC">
              <w:rPr>
                <w:rFonts w:cstheme="minorHAnsi"/>
                <w:vertAlign w:val="superscript"/>
              </w:rPr>
              <w:t>5</w:t>
            </w:r>
          </w:p>
        </w:tc>
        <w:tc>
          <w:tcPr>
            <w:tcW w:w="1050" w:type="dxa"/>
          </w:tcPr>
          <w:p w14:paraId="1F089AC1" w14:textId="77777777" w:rsidR="00506C9D" w:rsidRPr="00BF37BC" w:rsidRDefault="00506C9D" w:rsidP="001D6DAE">
            <w:pPr>
              <w:jc w:val="center"/>
              <w:rPr>
                <w:rFonts w:cstheme="minorHAnsi"/>
              </w:rPr>
            </w:pPr>
            <w:r w:rsidRPr="00BF37BC">
              <w:rPr>
                <w:rFonts w:cstheme="minorHAnsi"/>
              </w:rPr>
              <w:t>0.67</w:t>
            </w:r>
          </w:p>
        </w:tc>
        <w:tc>
          <w:tcPr>
            <w:tcW w:w="1044" w:type="dxa"/>
          </w:tcPr>
          <w:p w14:paraId="28259184" w14:textId="77777777" w:rsidR="00506C9D" w:rsidRPr="00BF37BC" w:rsidRDefault="00506C9D" w:rsidP="001D6DAE">
            <w:pPr>
              <w:jc w:val="center"/>
              <w:rPr>
                <w:rFonts w:cstheme="minorHAnsi"/>
              </w:rPr>
            </w:pPr>
            <w:r w:rsidRPr="00BF37BC">
              <w:rPr>
                <w:rFonts w:cstheme="minorHAnsi"/>
              </w:rPr>
              <w:t>ND</w:t>
            </w:r>
          </w:p>
        </w:tc>
        <w:tc>
          <w:tcPr>
            <w:tcW w:w="1050" w:type="dxa"/>
          </w:tcPr>
          <w:p w14:paraId="444C3FA8" w14:textId="77777777" w:rsidR="00506C9D" w:rsidRPr="00BF37BC" w:rsidRDefault="00506C9D" w:rsidP="001D6DAE">
            <w:pPr>
              <w:jc w:val="center"/>
              <w:rPr>
                <w:rFonts w:cstheme="minorHAnsi"/>
              </w:rPr>
            </w:pPr>
            <w:r w:rsidRPr="00BF37BC">
              <w:rPr>
                <w:rFonts w:cstheme="minorHAnsi"/>
              </w:rPr>
              <w:t>ND</w:t>
            </w:r>
          </w:p>
        </w:tc>
        <w:tc>
          <w:tcPr>
            <w:tcW w:w="1016" w:type="dxa"/>
          </w:tcPr>
          <w:p w14:paraId="3C32ED8B" w14:textId="77777777" w:rsidR="00506C9D" w:rsidRPr="00BF37BC" w:rsidRDefault="00506C9D" w:rsidP="001D6DAE">
            <w:pPr>
              <w:jc w:val="center"/>
              <w:rPr>
                <w:rFonts w:cstheme="minorHAnsi"/>
              </w:rPr>
            </w:pPr>
            <w:r w:rsidRPr="00BF37BC">
              <w:rPr>
                <w:rFonts w:cstheme="minorHAnsi"/>
              </w:rPr>
              <w:t>ND</w:t>
            </w:r>
          </w:p>
        </w:tc>
        <w:tc>
          <w:tcPr>
            <w:tcW w:w="1010" w:type="dxa"/>
          </w:tcPr>
          <w:p w14:paraId="08CFBB5A" w14:textId="77777777" w:rsidR="00506C9D" w:rsidRPr="00BF37BC" w:rsidRDefault="00506C9D" w:rsidP="001D6DAE">
            <w:pPr>
              <w:jc w:val="center"/>
              <w:rPr>
                <w:rFonts w:cstheme="minorHAnsi"/>
              </w:rPr>
            </w:pPr>
            <w:r w:rsidRPr="00BF37BC">
              <w:rPr>
                <w:rFonts w:cstheme="minorHAnsi"/>
              </w:rPr>
              <w:t>ND</w:t>
            </w:r>
          </w:p>
        </w:tc>
      </w:tr>
      <w:tr w:rsidR="00506C9D" w:rsidRPr="00BF37BC" w14:paraId="164CBCDE" w14:textId="77777777" w:rsidTr="00506C9D">
        <w:tc>
          <w:tcPr>
            <w:tcW w:w="1400" w:type="dxa"/>
            <w:vMerge/>
          </w:tcPr>
          <w:p w14:paraId="224A5EE5" w14:textId="77777777" w:rsidR="00506C9D" w:rsidRPr="008D1A46" w:rsidRDefault="00506C9D" w:rsidP="001D6DAE">
            <w:pPr>
              <w:jc w:val="center"/>
              <w:rPr>
                <w:rFonts w:cstheme="minorHAnsi"/>
                <w:b/>
                <w:bCs/>
              </w:rPr>
            </w:pPr>
          </w:p>
        </w:tc>
        <w:tc>
          <w:tcPr>
            <w:tcW w:w="1399" w:type="dxa"/>
          </w:tcPr>
          <w:p w14:paraId="1A272FD7" w14:textId="77777777" w:rsidR="00506C9D" w:rsidRPr="008D1A46" w:rsidRDefault="00506C9D" w:rsidP="001D6DAE">
            <w:pPr>
              <w:jc w:val="center"/>
              <w:rPr>
                <w:rFonts w:cstheme="minorHAnsi"/>
                <w:b/>
                <w:bCs/>
              </w:rPr>
            </w:pPr>
            <w:r w:rsidRPr="008D1A46">
              <w:rPr>
                <w:rFonts w:cstheme="minorHAnsi"/>
                <w:b/>
                <w:bCs/>
              </w:rPr>
              <w:t>2</w:t>
            </w:r>
          </w:p>
        </w:tc>
        <w:tc>
          <w:tcPr>
            <w:tcW w:w="1047" w:type="dxa"/>
          </w:tcPr>
          <w:p w14:paraId="6C630ADE" w14:textId="77777777" w:rsidR="00506C9D" w:rsidRPr="00BF37BC" w:rsidRDefault="00506C9D" w:rsidP="001D6DAE">
            <w:pPr>
              <w:jc w:val="center"/>
              <w:rPr>
                <w:rFonts w:cstheme="minorHAnsi"/>
                <w:vertAlign w:val="superscript"/>
              </w:rPr>
            </w:pPr>
            <w:r w:rsidRPr="00BF37BC">
              <w:rPr>
                <w:rFonts w:cstheme="minorHAnsi"/>
              </w:rPr>
              <w:t>7.72e</w:t>
            </w:r>
            <w:r w:rsidRPr="00BF37BC">
              <w:rPr>
                <w:rFonts w:cstheme="minorHAnsi"/>
                <w:vertAlign w:val="superscript"/>
              </w:rPr>
              <w:t>5</w:t>
            </w:r>
          </w:p>
        </w:tc>
        <w:tc>
          <w:tcPr>
            <w:tcW w:w="1050" w:type="dxa"/>
          </w:tcPr>
          <w:p w14:paraId="2EA4D698" w14:textId="77777777" w:rsidR="00506C9D" w:rsidRPr="00BF37BC" w:rsidRDefault="00506C9D" w:rsidP="001D6DAE">
            <w:pPr>
              <w:jc w:val="center"/>
              <w:rPr>
                <w:rFonts w:cstheme="minorHAnsi"/>
              </w:rPr>
            </w:pPr>
            <w:r w:rsidRPr="00BF37BC">
              <w:rPr>
                <w:rFonts w:cstheme="minorHAnsi"/>
              </w:rPr>
              <w:t>0.40</w:t>
            </w:r>
          </w:p>
        </w:tc>
        <w:tc>
          <w:tcPr>
            <w:tcW w:w="1044" w:type="dxa"/>
          </w:tcPr>
          <w:p w14:paraId="04C94716" w14:textId="77777777" w:rsidR="00506C9D" w:rsidRPr="00BF37BC" w:rsidRDefault="00506C9D" w:rsidP="001D6DAE">
            <w:pPr>
              <w:jc w:val="center"/>
              <w:rPr>
                <w:rFonts w:cstheme="minorHAnsi"/>
              </w:rPr>
            </w:pPr>
            <w:r w:rsidRPr="00BF37BC">
              <w:rPr>
                <w:rFonts w:cstheme="minorHAnsi"/>
              </w:rPr>
              <w:t>ND</w:t>
            </w:r>
          </w:p>
        </w:tc>
        <w:tc>
          <w:tcPr>
            <w:tcW w:w="1050" w:type="dxa"/>
          </w:tcPr>
          <w:p w14:paraId="38B8BD82" w14:textId="77777777" w:rsidR="00506C9D" w:rsidRPr="00BF37BC" w:rsidRDefault="00506C9D" w:rsidP="001D6DAE">
            <w:pPr>
              <w:jc w:val="center"/>
              <w:rPr>
                <w:rFonts w:cstheme="minorHAnsi"/>
              </w:rPr>
            </w:pPr>
            <w:r w:rsidRPr="00BF37BC">
              <w:rPr>
                <w:rFonts w:cstheme="minorHAnsi"/>
              </w:rPr>
              <w:t>ND</w:t>
            </w:r>
          </w:p>
        </w:tc>
        <w:tc>
          <w:tcPr>
            <w:tcW w:w="1016" w:type="dxa"/>
          </w:tcPr>
          <w:p w14:paraId="224AE5A4" w14:textId="77777777" w:rsidR="00506C9D" w:rsidRPr="00BF37BC" w:rsidRDefault="00506C9D" w:rsidP="001D6DAE">
            <w:pPr>
              <w:jc w:val="center"/>
              <w:rPr>
                <w:rFonts w:cstheme="minorHAnsi"/>
              </w:rPr>
            </w:pPr>
            <w:r w:rsidRPr="00BF37BC">
              <w:rPr>
                <w:rFonts w:cstheme="minorHAnsi"/>
              </w:rPr>
              <w:t>ND</w:t>
            </w:r>
          </w:p>
        </w:tc>
        <w:tc>
          <w:tcPr>
            <w:tcW w:w="1010" w:type="dxa"/>
          </w:tcPr>
          <w:p w14:paraId="2E588E02" w14:textId="77777777" w:rsidR="00506C9D" w:rsidRPr="00BF37BC" w:rsidRDefault="00506C9D" w:rsidP="001D6DAE">
            <w:pPr>
              <w:jc w:val="center"/>
              <w:rPr>
                <w:rFonts w:cstheme="minorHAnsi"/>
              </w:rPr>
            </w:pPr>
            <w:r w:rsidRPr="00BF37BC">
              <w:rPr>
                <w:rFonts w:cstheme="minorHAnsi"/>
              </w:rPr>
              <w:t>ND</w:t>
            </w:r>
          </w:p>
        </w:tc>
      </w:tr>
      <w:tr w:rsidR="00506C9D" w:rsidRPr="00BF37BC" w14:paraId="64245CAD" w14:textId="77777777" w:rsidTr="00506C9D">
        <w:tc>
          <w:tcPr>
            <w:tcW w:w="1400" w:type="dxa"/>
            <w:vMerge/>
          </w:tcPr>
          <w:p w14:paraId="18F657D5" w14:textId="77777777" w:rsidR="00506C9D" w:rsidRPr="008D1A46" w:rsidRDefault="00506C9D" w:rsidP="001D6DAE">
            <w:pPr>
              <w:jc w:val="center"/>
              <w:rPr>
                <w:rFonts w:cstheme="minorHAnsi"/>
                <w:b/>
                <w:bCs/>
              </w:rPr>
            </w:pPr>
          </w:p>
        </w:tc>
        <w:tc>
          <w:tcPr>
            <w:tcW w:w="1399" w:type="dxa"/>
          </w:tcPr>
          <w:p w14:paraId="3D944F49" w14:textId="77777777" w:rsidR="00506C9D" w:rsidRPr="008D1A46" w:rsidRDefault="00506C9D" w:rsidP="001D6DAE">
            <w:pPr>
              <w:jc w:val="center"/>
              <w:rPr>
                <w:rFonts w:cstheme="minorHAnsi"/>
                <w:b/>
                <w:bCs/>
              </w:rPr>
            </w:pPr>
            <w:r w:rsidRPr="008D1A46">
              <w:rPr>
                <w:rFonts w:cstheme="minorHAnsi"/>
                <w:b/>
                <w:bCs/>
              </w:rPr>
              <w:t>3</w:t>
            </w:r>
          </w:p>
        </w:tc>
        <w:tc>
          <w:tcPr>
            <w:tcW w:w="1047" w:type="dxa"/>
          </w:tcPr>
          <w:p w14:paraId="7DB2733D" w14:textId="77777777" w:rsidR="00506C9D" w:rsidRPr="00BF37BC" w:rsidRDefault="00506C9D" w:rsidP="001D6DAE">
            <w:pPr>
              <w:jc w:val="center"/>
              <w:rPr>
                <w:rFonts w:cstheme="minorHAnsi"/>
                <w:vertAlign w:val="superscript"/>
              </w:rPr>
            </w:pPr>
            <w:r w:rsidRPr="00BF37BC">
              <w:rPr>
                <w:rFonts w:cstheme="minorHAnsi"/>
              </w:rPr>
              <w:t>2.63e</w:t>
            </w:r>
            <w:r w:rsidRPr="00BF37BC">
              <w:rPr>
                <w:rFonts w:cstheme="minorHAnsi"/>
                <w:vertAlign w:val="superscript"/>
              </w:rPr>
              <w:t>5</w:t>
            </w:r>
          </w:p>
        </w:tc>
        <w:tc>
          <w:tcPr>
            <w:tcW w:w="1050" w:type="dxa"/>
          </w:tcPr>
          <w:p w14:paraId="41FBF58E" w14:textId="77777777" w:rsidR="00506C9D" w:rsidRPr="00BF37BC" w:rsidRDefault="00506C9D" w:rsidP="001D6DAE">
            <w:pPr>
              <w:jc w:val="center"/>
              <w:rPr>
                <w:rFonts w:cstheme="minorHAnsi"/>
              </w:rPr>
            </w:pPr>
            <w:r w:rsidRPr="00BF37BC">
              <w:rPr>
                <w:rFonts w:cstheme="minorHAnsi"/>
              </w:rPr>
              <w:t>0.94</w:t>
            </w:r>
          </w:p>
        </w:tc>
        <w:tc>
          <w:tcPr>
            <w:tcW w:w="1044" w:type="dxa"/>
          </w:tcPr>
          <w:p w14:paraId="7A080EF1" w14:textId="77777777" w:rsidR="00506C9D" w:rsidRPr="00BF37BC" w:rsidRDefault="00506C9D" w:rsidP="001D6DAE">
            <w:pPr>
              <w:jc w:val="center"/>
              <w:rPr>
                <w:rFonts w:cstheme="minorHAnsi"/>
              </w:rPr>
            </w:pPr>
            <w:r w:rsidRPr="00BF37BC">
              <w:rPr>
                <w:rFonts w:cstheme="minorHAnsi"/>
              </w:rPr>
              <w:t>ND</w:t>
            </w:r>
          </w:p>
        </w:tc>
        <w:tc>
          <w:tcPr>
            <w:tcW w:w="1050" w:type="dxa"/>
          </w:tcPr>
          <w:p w14:paraId="223222E5" w14:textId="77777777" w:rsidR="00506C9D" w:rsidRPr="00BF37BC" w:rsidRDefault="00506C9D" w:rsidP="001D6DAE">
            <w:pPr>
              <w:jc w:val="center"/>
              <w:rPr>
                <w:rFonts w:cstheme="minorHAnsi"/>
              </w:rPr>
            </w:pPr>
            <w:r w:rsidRPr="00BF37BC">
              <w:rPr>
                <w:rFonts w:cstheme="minorHAnsi"/>
              </w:rPr>
              <w:t>ND</w:t>
            </w:r>
          </w:p>
        </w:tc>
        <w:tc>
          <w:tcPr>
            <w:tcW w:w="1016" w:type="dxa"/>
          </w:tcPr>
          <w:p w14:paraId="78718208" w14:textId="77777777" w:rsidR="00506C9D" w:rsidRPr="00BF37BC" w:rsidRDefault="00506C9D" w:rsidP="001D6DAE">
            <w:pPr>
              <w:jc w:val="center"/>
              <w:rPr>
                <w:rFonts w:cstheme="minorHAnsi"/>
              </w:rPr>
            </w:pPr>
            <w:r w:rsidRPr="00BF37BC">
              <w:rPr>
                <w:rFonts w:cstheme="minorHAnsi"/>
              </w:rPr>
              <w:t>ND</w:t>
            </w:r>
          </w:p>
        </w:tc>
        <w:tc>
          <w:tcPr>
            <w:tcW w:w="1010" w:type="dxa"/>
          </w:tcPr>
          <w:p w14:paraId="35965AC1" w14:textId="77777777" w:rsidR="00506C9D" w:rsidRPr="00BF37BC" w:rsidRDefault="00506C9D" w:rsidP="001D6DAE">
            <w:pPr>
              <w:jc w:val="center"/>
              <w:rPr>
                <w:rFonts w:cstheme="minorHAnsi"/>
              </w:rPr>
            </w:pPr>
            <w:r w:rsidRPr="00BF37BC">
              <w:rPr>
                <w:rFonts w:cstheme="minorHAnsi"/>
              </w:rPr>
              <w:t>ND</w:t>
            </w:r>
          </w:p>
        </w:tc>
      </w:tr>
    </w:tbl>
    <w:p w14:paraId="3D9AA2A6" w14:textId="3EC72496" w:rsidR="00BF37BC" w:rsidRDefault="00BF37BC" w:rsidP="00887559"/>
    <w:p w14:paraId="78D35273" w14:textId="5E0EFC50" w:rsidR="00BF3E8A" w:rsidRDefault="00BF3E8A" w:rsidP="00887559"/>
    <w:p w14:paraId="7FF270AF" w14:textId="6A720729" w:rsidR="00BF3E8A" w:rsidRDefault="00BF3E8A" w:rsidP="00887559"/>
    <w:p w14:paraId="33899DF7" w14:textId="1BE86305" w:rsidR="00BF3E8A" w:rsidRDefault="00BF3E8A" w:rsidP="00887559"/>
    <w:p w14:paraId="3D2B8AD0" w14:textId="2A41DF11" w:rsidR="00BF3E8A" w:rsidRDefault="00BF3E8A" w:rsidP="00887559"/>
    <w:p w14:paraId="3C176113" w14:textId="2D603330" w:rsidR="00BF3E8A" w:rsidRDefault="00BF3E8A" w:rsidP="00887559"/>
    <w:p w14:paraId="5E9879D9" w14:textId="12C66CE3" w:rsidR="00BF3E8A" w:rsidRDefault="00BF3E8A" w:rsidP="00887559"/>
    <w:p w14:paraId="614C095E" w14:textId="1E21E14D" w:rsidR="00BF3E8A" w:rsidRDefault="00BF3E8A" w:rsidP="00887559"/>
    <w:p w14:paraId="14CD08FD" w14:textId="3275BF2F" w:rsidR="00BF3E8A" w:rsidRDefault="00BF3E8A" w:rsidP="00887559"/>
    <w:p w14:paraId="6A34412B" w14:textId="566B40FF" w:rsidR="00BF3E8A" w:rsidRDefault="00BF3E8A" w:rsidP="00887559"/>
    <w:p w14:paraId="6BA95365" w14:textId="448C35C3" w:rsidR="00BF3E8A" w:rsidRDefault="00BF3E8A" w:rsidP="00887559"/>
    <w:p w14:paraId="51F75195" w14:textId="6D730852" w:rsidR="00BF3E8A" w:rsidRDefault="00BF3E8A" w:rsidP="00887559"/>
    <w:p w14:paraId="7113136B" w14:textId="539F1C98" w:rsidR="00BF3E8A" w:rsidRDefault="00BF3E8A" w:rsidP="00887559"/>
    <w:p w14:paraId="1A18CC9C" w14:textId="5C7013AD" w:rsidR="00BF3E8A" w:rsidRDefault="00BF3E8A" w:rsidP="00887559"/>
    <w:p w14:paraId="52AFB4BB" w14:textId="51629319" w:rsidR="00BF3E8A" w:rsidRDefault="00BF3E8A" w:rsidP="00887559"/>
    <w:p w14:paraId="4DB20038" w14:textId="774CDC04" w:rsidR="00BF3E8A" w:rsidRDefault="00BF3E8A" w:rsidP="00887559"/>
    <w:p w14:paraId="6CB7D63E" w14:textId="77777777" w:rsidR="00BF3E8A" w:rsidRDefault="00BF3E8A" w:rsidP="00887559"/>
    <w:p w14:paraId="4317B11A" w14:textId="04091D5B" w:rsidR="002F7BD6" w:rsidRPr="009A00CF" w:rsidRDefault="00916216" w:rsidP="00916216">
      <w:pPr>
        <w:pStyle w:val="Heading3"/>
      </w:pPr>
      <w:bookmarkStart w:id="166" w:name="_Toc68085959"/>
      <w:r>
        <w:lastRenderedPageBreak/>
        <w:t xml:space="preserve">4.3.5 </w:t>
      </w:r>
      <w:r w:rsidR="002F7BD6" w:rsidRPr="009A00CF">
        <w:t>Clarithromycin transformation products</w:t>
      </w:r>
      <w:bookmarkEnd w:id="166"/>
    </w:p>
    <w:p w14:paraId="7EF21832" w14:textId="058D0F8E" w:rsidR="002F7BD6" w:rsidRPr="009A00CF" w:rsidRDefault="002F7BD6" w:rsidP="002F7BD6">
      <w:pPr>
        <w:spacing w:line="360" w:lineRule="auto"/>
      </w:pPr>
      <w:r w:rsidRPr="009A00CF">
        <w:t>Of the 10 transformation products screened for, signals were detected that</w:t>
      </w:r>
      <w:r w:rsidR="00BE354D">
        <w:t xml:space="preserve"> correspond</w:t>
      </w:r>
      <w:r w:rsidRPr="009A00CF">
        <w:t xml:space="preserve"> in </w:t>
      </w:r>
      <w:r w:rsidRPr="009A00CF">
        <w:rPr>
          <w:i/>
        </w:rPr>
        <w:t>m/z</w:t>
      </w:r>
      <w:r w:rsidRPr="009A00CF">
        <w:t xml:space="preserve"> with 8 transformation products of clarithromycin in the contents of cells sampled from seedlings exposed to dosing solutions for 7 days (table </w:t>
      </w:r>
      <w:r w:rsidR="00BA18EB" w:rsidRPr="009A00CF">
        <w:t>4.9</w:t>
      </w:r>
      <w:r w:rsidRPr="009A00CF">
        <w:t xml:space="preserve">). </w:t>
      </w:r>
    </w:p>
    <w:p w14:paraId="289729A1" w14:textId="77777777" w:rsidR="002F7BD6" w:rsidRPr="009A00CF" w:rsidRDefault="002F7BD6" w:rsidP="002F7BD6">
      <w:pPr>
        <w:spacing w:line="360" w:lineRule="auto"/>
        <w:rPr>
          <w:u w:val="single"/>
        </w:rPr>
      </w:pPr>
      <w:r w:rsidRPr="009A00CF">
        <w:rPr>
          <w:u w:val="single"/>
        </w:rPr>
        <w:t>14-hydroxyclarithromycin</w:t>
      </w:r>
    </w:p>
    <w:p w14:paraId="4A24DBE1" w14:textId="77777777" w:rsidR="002F7BD6" w:rsidRPr="009A00CF" w:rsidRDefault="002F7BD6" w:rsidP="002F7BD6">
      <w:pPr>
        <w:spacing w:line="360" w:lineRule="auto"/>
      </w:pPr>
      <w:r w:rsidRPr="009A00CF">
        <w:t xml:space="preserve">Signals corresponding in </w:t>
      </w:r>
      <w:r w:rsidRPr="009A00CF">
        <w:rPr>
          <w:i/>
        </w:rPr>
        <w:t>m/z</w:t>
      </w:r>
      <w:r w:rsidRPr="009A00CF">
        <w:t xml:space="preserve"> with the active metabolite 14-hydroxyclarithromycin, were preferentially detected in protonated form, [M+</w:t>
      </w:r>
      <w:proofErr w:type="gramStart"/>
      <w:r w:rsidRPr="009A00CF">
        <w:t>H]</w:t>
      </w:r>
      <w:r w:rsidRPr="009A00CF">
        <w:rPr>
          <w:vertAlign w:val="superscript"/>
        </w:rPr>
        <w:t>+</w:t>
      </w:r>
      <w:proofErr w:type="gramEnd"/>
      <w:r w:rsidRPr="009A00CF">
        <w:t>. Corresponding signals were detected in all 5 replicates at intensities of 5.81e</w:t>
      </w:r>
      <w:r w:rsidRPr="009A00CF">
        <w:rPr>
          <w:vertAlign w:val="superscript"/>
        </w:rPr>
        <w:t>2</w:t>
      </w:r>
      <w:r w:rsidRPr="009A00CF">
        <w:t xml:space="preserve"> – 1.38e</w:t>
      </w:r>
      <w:r w:rsidRPr="009A00CF">
        <w:rPr>
          <w:vertAlign w:val="superscript"/>
        </w:rPr>
        <w:t>4</w:t>
      </w:r>
      <w:r w:rsidRPr="009A00CF">
        <w:t xml:space="preserve"> counts, and with mass accuracies of &lt; 1.5 ppm. Relevant isotopic clusters were accurately aligned with theoretical isotopic distributions for all recorded signals.</w:t>
      </w:r>
    </w:p>
    <w:p w14:paraId="03143124" w14:textId="2E4C850B" w:rsidR="002F7BD6" w:rsidRPr="009A00CF" w:rsidRDefault="002F7BD6" w:rsidP="002F7BD6">
      <w:pPr>
        <w:spacing w:line="360" w:lineRule="auto"/>
      </w:pPr>
      <w:r w:rsidRPr="009A00CF">
        <w:t>Although detected at intensities above estimated background intensity, corresponding signals of comparatively high intensity (1.38e</w:t>
      </w:r>
      <w:r w:rsidRPr="009A00CF">
        <w:rPr>
          <w:vertAlign w:val="superscript"/>
        </w:rPr>
        <w:t>6</w:t>
      </w:r>
      <w:r w:rsidRPr="009A00CF">
        <w:t xml:space="preserve"> – 3.16e</w:t>
      </w:r>
      <w:r w:rsidRPr="009A00CF">
        <w:rPr>
          <w:vertAlign w:val="superscript"/>
        </w:rPr>
        <w:t>6</w:t>
      </w:r>
      <w:r w:rsidRPr="009A00CF">
        <w:t xml:space="preserve"> counts) were detected in dosing solutions (no plant exposure) with mass accuracies of &lt; 2 ppm (</w:t>
      </w:r>
      <w:r w:rsidR="00DC44AB">
        <w:t>table 4.9a</w:t>
      </w:r>
      <w:r w:rsidRPr="009A00CF">
        <w:t xml:space="preserve">). </w:t>
      </w:r>
    </w:p>
    <w:p w14:paraId="38ADE2DB" w14:textId="77777777" w:rsidR="002F7BD6" w:rsidRPr="009A00CF" w:rsidRDefault="002F7BD6" w:rsidP="002F7BD6">
      <w:pPr>
        <w:spacing w:line="360" w:lineRule="auto"/>
        <w:rPr>
          <w:rFonts w:cstheme="minorHAnsi"/>
          <w:sz w:val="24"/>
          <w:szCs w:val="24"/>
          <w:u w:val="single"/>
        </w:rPr>
      </w:pPr>
      <w:r w:rsidRPr="009A00CF">
        <w:rPr>
          <w:rFonts w:eastAsia="Times New Roman" w:cstheme="minorHAnsi"/>
          <w:color w:val="000000"/>
          <w:u w:val="single"/>
          <w:lang w:eastAsia="en-GB"/>
        </w:rPr>
        <w:t>N-desmethylclarithromycin</w:t>
      </w:r>
    </w:p>
    <w:p w14:paraId="01E4CEEC" w14:textId="1AF193A1" w:rsidR="002F7BD6" w:rsidRPr="009A00CF" w:rsidRDefault="002F7BD6" w:rsidP="002F7BD6">
      <w:pPr>
        <w:spacing w:line="360" w:lineRule="auto"/>
        <w:rPr>
          <w:rFonts w:eastAsia="Times New Roman" w:cstheme="minorHAnsi"/>
          <w:lang w:eastAsia="en-GB"/>
        </w:rPr>
      </w:pPr>
      <w:bookmarkStart w:id="167" w:name="_Hlk59547932"/>
      <w:r w:rsidRPr="009A00CF">
        <w:rPr>
          <w:rFonts w:eastAsia="Times New Roman" w:cstheme="minorHAnsi"/>
          <w:color w:val="000000"/>
          <w:lang w:eastAsia="en-GB"/>
        </w:rPr>
        <w:t xml:space="preserve">N-desmethylclarithromycin </w:t>
      </w:r>
      <w:bookmarkEnd w:id="167"/>
      <w:r w:rsidRPr="009A00CF">
        <w:rPr>
          <w:rFonts w:eastAsia="Times New Roman" w:cstheme="minorHAnsi"/>
          <w:color w:val="000000"/>
          <w:lang w:eastAsia="en-GB"/>
        </w:rPr>
        <w:t xml:space="preserve">is an inactive metabolite of clarithromycin. Detected signals preferentially corresponded in </w:t>
      </w:r>
      <w:r w:rsidRPr="009A00CF">
        <w:rPr>
          <w:rFonts w:eastAsia="Times New Roman" w:cstheme="minorHAnsi"/>
          <w:i/>
          <w:color w:val="000000"/>
          <w:lang w:eastAsia="en-GB"/>
        </w:rPr>
        <w:t>m/z</w:t>
      </w:r>
      <w:r w:rsidRPr="009A00CF">
        <w:rPr>
          <w:rFonts w:eastAsia="Times New Roman" w:cstheme="minorHAnsi"/>
          <w:color w:val="000000"/>
          <w:lang w:eastAsia="en-GB"/>
        </w:rPr>
        <w:t xml:space="preserve"> with N-desmethylclarithromycin in protonated form, [M+</w:t>
      </w:r>
      <w:proofErr w:type="gramStart"/>
      <w:r w:rsidRPr="009A00CF">
        <w:rPr>
          <w:rFonts w:eastAsia="Times New Roman" w:cstheme="minorHAnsi"/>
          <w:color w:val="000000"/>
          <w:lang w:eastAsia="en-GB"/>
        </w:rPr>
        <w:t>H]</w:t>
      </w:r>
      <w:r w:rsidRPr="009A00CF">
        <w:rPr>
          <w:rFonts w:eastAsia="Times New Roman" w:cstheme="minorHAnsi"/>
          <w:color w:val="000000"/>
          <w:vertAlign w:val="superscript"/>
          <w:lang w:eastAsia="en-GB"/>
        </w:rPr>
        <w:t>+</w:t>
      </w:r>
      <w:proofErr w:type="gramEnd"/>
      <w:r w:rsidRPr="009A00CF">
        <w:rPr>
          <w:rFonts w:eastAsia="Times New Roman" w:cstheme="minorHAnsi"/>
          <w:color w:val="000000"/>
          <w:lang w:eastAsia="en-GB"/>
        </w:rPr>
        <w:t>. Signals corresponding with protonated N-desmethylclarithromycin were detected in all 5 plant sample replicates, at intensities of 1.82e</w:t>
      </w:r>
      <w:r w:rsidRPr="009A00CF">
        <w:rPr>
          <w:rFonts w:eastAsia="Times New Roman" w:cstheme="minorHAnsi"/>
          <w:color w:val="000000"/>
          <w:vertAlign w:val="superscript"/>
          <w:lang w:eastAsia="en-GB"/>
        </w:rPr>
        <w:t>2</w:t>
      </w:r>
      <w:r w:rsidRPr="009A00CF">
        <w:rPr>
          <w:rFonts w:eastAsia="Times New Roman" w:cstheme="minorHAnsi"/>
          <w:color w:val="000000"/>
          <w:lang w:eastAsia="en-GB"/>
        </w:rPr>
        <w:t xml:space="preserve"> – 5.60e</w:t>
      </w:r>
      <w:r w:rsidRPr="009A00CF">
        <w:rPr>
          <w:rFonts w:eastAsia="Times New Roman" w:cstheme="minorHAnsi"/>
          <w:color w:val="000000"/>
          <w:vertAlign w:val="superscript"/>
          <w:lang w:eastAsia="en-GB"/>
        </w:rPr>
        <w:t>3</w:t>
      </w:r>
      <w:r w:rsidRPr="009A00CF">
        <w:rPr>
          <w:rFonts w:eastAsia="Times New Roman" w:cstheme="minorHAnsi"/>
          <w:color w:val="000000"/>
          <w:lang w:eastAsia="en-GB"/>
        </w:rPr>
        <w:t xml:space="preserve"> counts, with mass accuracies of &lt; 3 ppm, and &lt; 0.5 ppm in 4 of the replicates</w:t>
      </w:r>
      <w:r w:rsidRPr="009A00CF">
        <w:rPr>
          <w:rFonts w:eastAsia="Times New Roman" w:cstheme="minorHAnsi"/>
          <w:lang w:eastAsia="en-GB"/>
        </w:rPr>
        <w:t>. Signal intensities in analysed dosing solutions were considerably higher (1.09e</w:t>
      </w:r>
      <w:r w:rsidRPr="009A00CF">
        <w:rPr>
          <w:rFonts w:eastAsia="Times New Roman" w:cstheme="minorHAnsi"/>
          <w:vertAlign w:val="superscript"/>
          <w:lang w:eastAsia="en-GB"/>
        </w:rPr>
        <w:t>6</w:t>
      </w:r>
      <w:r w:rsidRPr="009A00CF">
        <w:rPr>
          <w:rFonts w:eastAsia="Times New Roman" w:cstheme="minorHAnsi"/>
          <w:lang w:eastAsia="en-GB"/>
        </w:rPr>
        <w:t xml:space="preserve"> – 2.34e</w:t>
      </w:r>
      <w:r w:rsidRPr="009A00CF">
        <w:rPr>
          <w:rFonts w:eastAsia="Times New Roman" w:cstheme="minorHAnsi"/>
          <w:vertAlign w:val="superscript"/>
          <w:lang w:eastAsia="en-GB"/>
        </w:rPr>
        <w:t>6</w:t>
      </w:r>
      <w:r w:rsidRPr="009A00CF">
        <w:rPr>
          <w:rFonts w:eastAsia="Times New Roman" w:cstheme="minorHAnsi"/>
          <w:lang w:eastAsia="en-GB"/>
        </w:rPr>
        <w:t xml:space="preserve"> counts) </w:t>
      </w:r>
      <w:r w:rsidRPr="009A00CF">
        <w:t>(</w:t>
      </w:r>
      <w:r w:rsidR="00BF3E8A">
        <w:t>table 4.9a</w:t>
      </w:r>
      <w:r w:rsidRPr="009A00CF">
        <w:t>)</w:t>
      </w:r>
      <w:r w:rsidRPr="009A00CF">
        <w:rPr>
          <w:rFonts w:eastAsia="Times New Roman" w:cstheme="minorHAnsi"/>
          <w:lang w:eastAsia="en-GB"/>
        </w:rPr>
        <w:t xml:space="preserve">. </w:t>
      </w:r>
    </w:p>
    <w:p w14:paraId="35AAD860" w14:textId="0E4C8931" w:rsidR="002F7BD6" w:rsidRDefault="002F7BD6" w:rsidP="002F7BD6">
      <w:pPr>
        <w:spacing w:line="360" w:lineRule="auto"/>
      </w:pPr>
      <w:r w:rsidRPr="009A00CF">
        <w:rPr>
          <w:rFonts w:ascii="Calibri" w:eastAsia="Times New Roman" w:hAnsi="Calibri" w:cs="Calibri"/>
          <w:color w:val="000000"/>
          <w:lang w:eastAsia="en-GB"/>
        </w:rPr>
        <w:t xml:space="preserve">Signals corresponding in </w:t>
      </w:r>
      <w:r w:rsidRPr="009A00CF">
        <w:rPr>
          <w:rFonts w:ascii="Calibri" w:eastAsia="Times New Roman" w:hAnsi="Calibri" w:cs="Calibri"/>
          <w:i/>
          <w:color w:val="000000"/>
          <w:lang w:eastAsia="en-GB"/>
        </w:rPr>
        <w:t>m/z</w:t>
      </w:r>
      <w:r w:rsidRPr="009A00CF">
        <w:rPr>
          <w:rFonts w:ascii="Calibri" w:eastAsia="Times New Roman" w:hAnsi="Calibri" w:cs="Calibri"/>
          <w:color w:val="000000"/>
          <w:lang w:eastAsia="en-GB"/>
        </w:rPr>
        <w:t xml:space="preserve"> with N-desmethylclarithromycin in potassiated form, [M+</w:t>
      </w:r>
      <w:proofErr w:type="gramStart"/>
      <w:r w:rsidRPr="009A00CF">
        <w:rPr>
          <w:rFonts w:ascii="Calibri" w:eastAsia="Times New Roman" w:hAnsi="Calibri" w:cs="Calibri"/>
          <w:color w:val="000000"/>
          <w:lang w:eastAsia="en-GB"/>
        </w:rPr>
        <w:t>K]</w:t>
      </w:r>
      <w:r w:rsidRPr="009A00CF">
        <w:rPr>
          <w:rFonts w:ascii="Calibri" w:eastAsia="Times New Roman" w:hAnsi="Calibri" w:cs="Calibri"/>
          <w:color w:val="000000"/>
          <w:vertAlign w:val="superscript"/>
          <w:lang w:eastAsia="en-GB"/>
        </w:rPr>
        <w:t>+</w:t>
      </w:r>
      <w:proofErr w:type="gramEnd"/>
      <w:r w:rsidRPr="009A00CF">
        <w:rPr>
          <w:rFonts w:ascii="Calibri" w:eastAsia="Times New Roman" w:hAnsi="Calibri" w:cs="Calibri"/>
          <w:color w:val="000000"/>
          <w:lang w:eastAsia="en-GB"/>
        </w:rPr>
        <w:t>, were visible in 3 replicates in intensities of 1.03e</w:t>
      </w:r>
      <w:r w:rsidRPr="009A00CF">
        <w:rPr>
          <w:rFonts w:ascii="Calibri" w:eastAsia="Times New Roman" w:hAnsi="Calibri" w:cs="Calibri"/>
          <w:color w:val="000000"/>
          <w:vertAlign w:val="superscript"/>
          <w:lang w:eastAsia="en-GB"/>
        </w:rPr>
        <w:t>2</w:t>
      </w:r>
      <w:r w:rsidRPr="009A00CF">
        <w:rPr>
          <w:rFonts w:ascii="Calibri" w:eastAsia="Times New Roman" w:hAnsi="Calibri" w:cs="Calibri"/>
          <w:color w:val="000000"/>
          <w:lang w:eastAsia="en-GB"/>
        </w:rPr>
        <w:t xml:space="preserve"> – 4.09e</w:t>
      </w:r>
      <w:r w:rsidRPr="009A00CF">
        <w:rPr>
          <w:rFonts w:ascii="Calibri" w:eastAsia="Times New Roman" w:hAnsi="Calibri" w:cs="Calibri"/>
          <w:color w:val="000000"/>
          <w:vertAlign w:val="superscript"/>
          <w:lang w:eastAsia="en-GB"/>
        </w:rPr>
        <w:t>2</w:t>
      </w:r>
      <w:r w:rsidRPr="009A00CF">
        <w:rPr>
          <w:rFonts w:ascii="Calibri" w:eastAsia="Times New Roman" w:hAnsi="Calibri" w:cs="Calibri"/>
          <w:color w:val="000000"/>
          <w:lang w:eastAsia="en-GB"/>
        </w:rPr>
        <w:t xml:space="preserve"> counts, with mass accuracies of &lt; 1.5 ppm.  Signals corresponding with N-desmethylclarithromycin in sodiated form, [</w:t>
      </w:r>
      <w:proofErr w:type="spellStart"/>
      <w:r w:rsidRPr="009A00CF">
        <w:rPr>
          <w:rFonts w:ascii="Calibri" w:eastAsia="Times New Roman" w:hAnsi="Calibri" w:cs="Calibri"/>
          <w:color w:val="000000"/>
          <w:lang w:eastAsia="en-GB"/>
        </w:rPr>
        <w:t>M+</w:t>
      </w:r>
      <w:proofErr w:type="gramStart"/>
      <w:r w:rsidRPr="009A00CF">
        <w:rPr>
          <w:rFonts w:ascii="Calibri" w:eastAsia="Times New Roman" w:hAnsi="Calibri" w:cs="Calibri"/>
          <w:color w:val="000000"/>
          <w:lang w:eastAsia="en-GB"/>
        </w:rPr>
        <w:t>Na</w:t>
      </w:r>
      <w:proofErr w:type="spellEnd"/>
      <w:r w:rsidRPr="009A00CF">
        <w:rPr>
          <w:rFonts w:ascii="Calibri" w:eastAsia="Times New Roman" w:hAnsi="Calibri" w:cs="Calibri"/>
          <w:color w:val="000000"/>
          <w:lang w:eastAsia="en-GB"/>
        </w:rPr>
        <w:t>]</w:t>
      </w:r>
      <w:r w:rsidRPr="009A00CF">
        <w:rPr>
          <w:rFonts w:ascii="Calibri" w:eastAsia="Times New Roman" w:hAnsi="Calibri" w:cs="Calibri"/>
          <w:color w:val="000000"/>
          <w:vertAlign w:val="superscript"/>
          <w:lang w:eastAsia="en-GB"/>
        </w:rPr>
        <w:t>+</w:t>
      </w:r>
      <w:proofErr w:type="gramEnd"/>
      <w:r w:rsidRPr="009A00CF">
        <w:rPr>
          <w:rFonts w:ascii="Calibri" w:eastAsia="Times New Roman" w:hAnsi="Calibri" w:cs="Calibri"/>
          <w:color w:val="000000"/>
          <w:lang w:eastAsia="en-GB"/>
        </w:rPr>
        <w:t>,  were visible in 1 replicate at intensities of 8.42e</w:t>
      </w:r>
      <w:r w:rsidRPr="009A00CF">
        <w:rPr>
          <w:rFonts w:ascii="Calibri" w:eastAsia="Times New Roman" w:hAnsi="Calibri" w:cs="Calibri"/>
          <w:color w:val="000000"/>
          <w:vertAlign w:val="superscript"/>
          <w:lang w:eastAsia="en-GB"/>
        </w:rPr>
        <w:t>1</w:t>
      </w:r>
      <w:r w:rsidRPr="009A00CF">
        <w:rPr>
          <w:rFonts w:ascii="Calibri" w:eastAsia="Times New Roman" w:hAnsi="Calibri" w:cs="Calibri"/>
          <w:color w:val="000000"/>
          <w:lang w:eastAsia="en-GB"/>
        </w:rPr>
        <w:t xml:space="preserve"> counts, with mass accuracies of &lt; 1 ppm. </w:t>
      </w:r>
      <w:r w:rsidRPr="009A00CF">
        <w:rPr>
          <w:rFonts w:eastAsia="Times New Roman" w:cstheme="minorHAnsi"/>
          <w:lang w:eastAsia="en-GB"/>
        </w:rPr>
        <w:t xml:space="preserve">Signals corresponding with the </w:t>
      </w:r>
      <w:r w:rsidRPr="009A00CF">
        <w:rPr>
          <w:rFonts w:eastAsia="Times New Roman" w:cstheme="minorHAnsi"/>
          <w:i/>
          <w:lang w:eastAsia="en-GB"/>
        </w:rPr>
        <w:t>m/z</w:t>
      </w:r>
      <w:r w:rsidRPr="009A00CF">
        <w:rPr>
          <w:rFonts w:eastAsia="Times New Roman" w:cstheme="minorHAnsi"/>
          <w:lang w:eastAsia="en-GB"/>
        </w:rPr>
        <w:t xml:space="preserve"> values of </w:t>
      </w:r>
      <w:r w:rsidRPr="009A00CF">
        <w:rPr>
          <w:rFonts w:ascii="Calibri" w:eastAsia="Times New Roman" w:hAnsi="Calibri" w:cs="Calibri"/>
          <w:lang w:eastAsia="en-GB"/>
        </w:rPr>
        <w:t>N-desmethylclarithromycin in its potassiated, [M+</w:t>
      </w:r>
      <w:proofErr w:type="gramStart"/>
      <w:r w:rsidRPr="009A00CF">
        <w:rPr>
          <w:rFonts w:ascii="Calibri" w:eastAsia="Times New Roman" w:hAnsi="Calibri" w:cs="Calibri"/>
          <w:lang w:eastAsia="en-GB"/>
        </w:rPr>
        <w:t>K]</w:t>
      </w:r>
      <w:r w:rsidRPr="009A00CF">
        <w:rPr>
          <w:rFonts w:ascii="Calibri" w:eastAsia="Times New Roman" w:hAnsi="Calibri" w:cs="Calibri"/>
          <w:vertAlign w:val="superscript"/>
          <w:lang w:eastAsia="en-GB"/>
        </w:rPr>
        <w:t>+</w:t>
      </w:r>
      <w:proofErr w:type="gramEnd"/>
      <w:r w:rsidRPr="009A00CF">
        <w:rPr>
          <w:rFonts w:ascii="Calibri" w:eastAsia="Times New Roman" w:hAnsi="Calibri" w:cs="Calibri"/>
          <w:lang w:eastAsia="en-GB"/>
        </w:rPr>
        <w:t>, and sodiated, [</w:t>
      </w:r>
      <w:proofErr w:type="spellStart"/>
      <w:r w:rsidRPr="009A00CF">
        <w:rPr>
          <w:rFonts w:ascii="Calibri" w:eastAsia="Times New Roman" w:hAnsi="Calibri" w:cs="Calibri"/>
          <w:lang w:eastAsia="en-GB"/>
        </w:rPr>
        <w:t>M+Na</w:t>
      </w:r>
      <w:proofErr w:type="spellEnd"/>
      <w:r w:rsidRPr="009A00CF">
        <w:rPr>
          <w:rFonts w:ascii="Calibri" w:eastAsia="Times New Roman" w:hAnsi="Calibri" w:cs="Calibri"/>
          <w:lang w:eastAsia="en-GB"/>
        </w:rPr>
        <w:t>]</w:t>
      </w:r>
      <w:r w:rsidRPr="009A00CF">
        <w:rPr>
          <w:rFonts w:ascii="Calibri" w:eastAsia="Times New Roman" w:hAnsi="Calibri" w:cs="Calibri"/>
          <w:vertAlign w:val="superscript"/>
          <w:lang w:eastAsia="en-GB"/>
        </w:rPr>
        <w:t>+</w:t>
      </w:r>
      <w:r w:rsidRPr="009A00CF">
        <w:rPr>
          <w:rFonts w:ascii="Calibri" w:eastAsia="Times New Roman" w:hAnsi="Calibri" w:cs="Calibri"/>
          <w:lang w:eastAsia="en-GB"/>
        </w:rPr>
        <w:t xml:space="preserve">, forms were not detected in dosing solutions </w:t>
      </w:r>
      <w:r w:rsidRPr="009A00CF">
        <w:t>(</w:t>
      </w:r>
      <w:r w:rsidR="00BF3E8A">
        <w:t>table 4.9a</w:t>
      </w:r>
      <w:r w:rsidRPr="009A00CF">
        <w:t>). Relevant isotopic clusters were accurately aligned with theoretical isotopic distributions for all recorded signals.</w:t>
      </w:r>
    </w:p>
    <w:p w14:paraId="7C56EA25" w14:textId="38F27A96" w:rsidR="00BF3E8A" w:rsidRDefault="00BF3E8A" w:rsidP="002F7BD6">
      <w:pPr>
        <w:spacing w:line="360" w:lineRule="auto"/>
      </w:pPr>
    </w:p>
    <w:p w14:paraId="49559BFE" w14:textId="744E2E65" w:rsidR="00BF3E8A" w:rsidRDefault="00BF3E8A" w:rsidP="002F7BD6">
      <w:pPr>
        <w:spacing w:line="360" w:lineRule="auto"/>
      </w:pPr>
    </w:p>
    <w:p w14:paraId="6906FF61" w14:textId="77777777" w:rsidR="002F7BD6" w:rsidRPr="009A00CF" w:rsidRDefault="002F7BD6" w:rsidP="002F7BD6">
      <w:pPr>
        <w:spacing w:line="360" w:lineRule="auto"/>
        <w:rPr>
          <w:rFonts w:ascii="Calibri" w:eastAsia="Times New Roman" w:hAnsi="Calibri" w:cs="Calibri"/>
          <w:b/>
          <w:bCs/>
          <w:color w:val="000000"/>
          <w:lang w:eastAsia="en-GB"/>
        </w:rPr>
      </w:pPr>
    </w:p>
    <w:p w14:paraId="67FCED59" w14:textId="77777777" w:rsidR="002F7BD6" w:rsidRPr="009A00CF" w:rsidRDefault="002F7BD6" w:rsidP="002F7BD6">
      <w:pPr>
        <w:spacing w:line="360" w:lineRule="auto"/>
        <w:rPr>
          <w:rFonts w:ascii="Calibri" w:eastAsia="Times New Roman" w:hAnsi="Calibri" w:cs="Calibri"/>
          <w:color w:val="000000"/>
          <w:u w:val="single"/>
          <w:lang w:eastAsia="en-GB"/>
        </w:rPr>
      </w:pPr>
      <w:r w:rsidRPr="009A00CF">
        <w:rPr>
          <w:rFonts w:ascii="Calibri" w:eastAsia="Times New Roman" w:hAnsi="Calibri" w:cs="Calibri"/>
          <w:color w:val="000000"/>
          <w:u w:val="single"/>
          <w:lang w:eastAsia="en-GB"/>
        </w:rPr>
        <w:lastRenderedPageBreak/>
        <w:t>Clarithromycin + O – 2H</w:t>
      </w:r>
    </w:p>
    <w:p w14:paraId="6D2A57B4" w14:textId="083C2DA8" w:rsidR="002F7BD6" w:rsidRPr="009A00CF" w:rsidRDefault="002F7BD6" w:rsidP="002F7BD6">
      <w:pPr>
        <w:spacing w:line="360" w:lineRule="auto"/>
        <w:rPr>
          <w:rFonts w:ascii="Calibri" w:eastAsia="Times New Roman" w:hAnsi="Calibri" w:cs="Calibri"/>
          <w:color w:val="FF0000"/>
          <w:lang w:eastAsia="en-GB"/>
        </w:rPr>
      </w:pPr>
      <w:r w:rsidRPr="009A00CF">
        <w:rPr>
          <w:rFonts w:ascii="Calibri" w:eastAsia="Times New Roman" w:hAnsi="Calibri" w:cs="Calibri"/>
          <w:color w:val="000000"/>
          <w:lang w:eastAsia="en-GB"/>
        </w:rPr>
        <w:t>Only one plant sample replicate displayed a signal for Clarithromycin + O – 2H, detected in its potassiated form, [M+</w:t>
      </w:r>
      <w:proofErr w:type="gramStart"/>
      <w:r w:rsidRPr="009A00CF">
        <w:rPr>
          <w:rFonts w:ascii="Calibri" w:eastAsia="Times New Roman" w:hAnsi="Calibri" w:cs="Calibri"/>
          <w:color w:val="000000"/>
          <w:lang w:eastAsia="en-GB"/>
        </w:rPr>
        <w:t>K]</w:t>
      </w:r>
      <w:r w:rsidRPr="009A00CF">
        <w:rPr>
          <w:rFonts w:ascii="Calibri" w:eastAsia="Times New Roman" w:hAnsi="Calibri" w:cs="Calibri"/>
          <w:color w:val="000000"/>
          <w:vertAlign w:val="superscript"/>
          <w:lang w:eastAsia="en-GB"/>
        </w:rPr>
        <w:t>+</w:t>
      </w:r>
      <w:proofErr w:type="gramEnd"/>
      <w:r w:rsidRPr="009A00CF">
        <w:rPr>
          <w:rFonts w:ascii="Calibri" w:eastAsia="Times New Roman" w:hAnsi="Calibri" w:cs="Calibri"/>
          <w:color w:val="000000"/>
          <w:lang w:eastAsia="en-GB"/>
        </w:rPr>
        <w:t>. Signal intensity was low (7.44e</w:t>
      </w:r>
      <w:r w:rsidRPr="009A00CF">
        <w:rPr>
          <w:rFonts w:ascii="Calibri" w:eastAsia="Times New Roman" w:hAnsi="Calibri" w:cs="Calibri"/>
          <w:color w:val="000000"/>
          <w:vertAlign w:val="superscript"/>
          <w:lang w:eastAsia="en-GB"/>
        </w:rPr>
        <w:t>1</w:t>
      </w:r>
      <w:r w:rsidRPr="009A00CF">
        <w:rPr>
          <w:rFonts w:ascii="Calibri" w:eastAsia="Times New Roman" w:hAnsi="Calibri" w:cs="Calibri"/>
          <w:color w:val="000000"/>
          <w:lang w:eastAsia="en-GB"/>
        </w:rPr>
        <w:t xml:space="preserve"> counts) and mass accuracy was &lt; 1.5 ppm. </w:t>
      </w:r>
      <w:r w:rsidRPr="009A00CF">
        <w:t>Relevant isotopic clusters were accurately aligned with the theoretical isotopic distribution.</w:t>
      </w:r>
      <w:r w:rsidRPr="009A00CF">
        <w:rPr>
          <w:rFonts w:ascii="Calibri" w:eastAsia="Times New Roman" w:hAnsi="Calibri" w:cs="Calibri"/>
          <w:color w:val="000000"/>
          <w:lang w:eastAsia="en-GB"/>
        </w:rPr>
        <w:t xml:space="preserve"> </w:t>
      </w:r>
      <w:r w:rsidRPr="009A00CF">
        <w:rPr>
          <w:rFonts w:ascii="Calibri" w:eastAsia="Times New Roman" w:hAnsi="Calibri" w:cs="Calibri"/>
          <w:lang w:eastAsia="en-GB"/>
        </w:rPr>
        <w:t xml:space="preserve">Corresponding signals were not detected in dosing solutions </w:t>
      </w:r>
      <w:r w:rsidRPr="009A00CF">
        <w:t>(</w:t>
      </w:r>
      <w:r w:rsidR="00BF3E8A">
        <w:t>table 4.9a</w:t>
      </w:r>
      <w:r w:rsidRPr="009A00CF">
        <w:t>)</w:t>
      </w:r>
      <w:r w:rsidRPr="009A00CF">
        <w:rPr>
          <w:rFonts w:ascii="Calibri" w:eastAsia="Times New Roman" w:hAnsi="Calibri" w:cs="Calibri"/>
          <w:lang w:eastAsia="en-GB"/>
        </w:rPr>
        <w:t>.</w:t>
      </w:r>
    </w:p>
    <w:p w14:paraId="0C739592" w14:textId="77777777" w:rsidR="002F7BD6" w:rsidRPr="009A00CF" w:rsidRDefault="002F7BD6" w:rsidP="002F7BD6">
      <w:pPr>
        <w:spacing w:line="360" w:lineRule="auto"/>
        <w:rPr>
          <w:rFonts w:ascii="Calibri" w:eastAsia="Times New Roman" w:hAnsi="Calibri" w:cs="Calibri"/>
          <w:color w:val="000000"/>
          <w:u w:val="single"/>
          <w:lang w:eastAsia="en-GB"/>
        </w:rPr>
      </w:pPr>
      <w:r w:rsidRPr="009A00CF">
        <w:rPr>
          <w:rFonts w:ascii="Calibri" w:eastAsia="Times New Roman" w:hAnsi="Calibri" w:cs="Calibri"/>
          <w:color w:val="000000"/>
          <w:u w:val="single"/>
          <w:lang w:eastAsia="en-GB"/>
        </w:rPr>
        <w:t>Clarithromycin – CH2</w:t>
      </w:r>
    </w:p>
    <w:p w14:paraId="493DBB36" w14:textId="208E98F6" w:rsidR="002F7BD6" w:rsidRPr="009A00CF" w:rsidRDefault="002F7BD6" w:rsidP="002F7BD6">
      <w:pPr>
        <w:spacing w:line="360" w:lineRule="auto"/>
        <w:rPr>
          <w:rFonts w:ascii="Calibri" w:eastAsia="Times New Roman" w:hAnsi="Calibri" w:cs="Calibri"/>
          <w:lang w:eastAsia="en-GB"/>
        </w:rPr>
      </w:pPr>
      <w:r w:rsidRPr="009A00CF">
        <w:rPr>
          <w:rFonts w:ascii="Calibri" w:eastAsia="Times New Roman" w:hAnsi="Calibri" w:cs="Calibri"/>
          <w:color w:val="000000"/>
          <w:lang w:eastAsia="en-GB"/>
        </w:rPr>
        <w:t xml:space="preserve">Signals corresponding in </w:t>
      </w:r>
      <w:r w:rsidRPr="009A00CF">
        <w:rPr>
          <w:rFonts w:ascii="Calibri" w:eastAsia="Times New Roman" w:hAnsi="Calibri" w:cs="Calibri"/>
          <w:i/>
          <w:color w:val="000000"/>
          <w:lang w:eastAsia="en-GB"/>
        </w:rPr>
        <w:t>m/z</w:t>
      </w:r>
      <w:r w:rsidRPr="009A00CF">
        <w:rPr>
          <w:rFonts w:ascii="Calibri" w:eastAsia="Times New Roman" w:hAnsi="Calibri" w:cs="Calibri"/>
          <w:color w:val="000000"/>
          <w:lang w:eastAsia="en-GB"/>
        </w:rPr>
        <w:t xml:space="preserve"> with sodiated Clarithromycin – CH2, [</w:t>
      </w:r>
      <w:proofErr w:type="spellStart"/>
      <w:r w:rsidRPr="009A00CF">
        <w:rPr>
          <w:rFonts w:ascii="Calibri" w:eastAsia="Times New Roman" w:hAnsi="Calibri" w:cs="Calibri"/>
          <w:color w:val="000000"/>
          <w:lang w:eastAsia="en-GB"/>
        </w:rPr>
        <w:t>M+</w:t>
      </w:r>
      <w:proofErr w:type="gramStart"/>
      <w:r w:rsidRPr="009A00CF">
        <w:rPr>
          <w:rFonts w:ascii="Calibri" w:eastAsia="Times New Roman" w:hAnsi="Calibri" w:cs="Calibri"/>
          <w:color w:val="000000"/>
          <w:lang w:eastAsia="en-GB"/>
        </w:rPr>
        <w:t>Na</w:t>
      </w:r>
      <w:proofErr w:type="spellEnd"/>
      <w:r w:rsidRPr="009A00CF">
        <w:rPr>
          <w:rFonts w:ascii="Calibri" w:eastAsia="Times New Roman" w:hAnsi="Calibri" w:cs="Calibri"/>
          <w:color w:val="000000"/>
          <w:lang w:eastAsia="en-GB"/>
        </w:rPr>
        <w:t>]</w:t>
      </w:r>
      <w:r w:rsidRPr="009A00CF">
        <w:rPr>
          <w:rFonts w:ascii="Calibri" w:eastAsia="Times New Roman" w:hAnsi="Calibri" w:cs="Calibri"/>
          <w:color w:val="000000"/>
          <w:vertAlign w:val="superscript"/>
          <w:lang w:eastAsia="en-GB"/>
        </w:rPr>
        <w:t>+</w:t>
      </w:r>
      <w:proofErr w:type="gramEnd"/>
      <w:r w:rsidRPr="009A00CF">
        <w:rPr>
          <w:rFonts w:ascii="Calibri" w:eastAsia="Times New Roman" w:hAnsi="Calibri" w:cs="Calibri"/>
          <w:color w:val="000000"/>
          <w:lang w:eastAsia="en-GB"/>
        </w:rPr>
        <w:t>, were detected in 2 plant sample replicates. Although present at intensities (7.00e</w:t>
      </w:r>
      <w:r w:rsidRPr="009A00CF">
        <w:rPr>
          <w:rFonts w:ascii="Calibri" w:eastAsia="Times New Roman" w:hAnsi="Calibri" w:cs="Calibri"/>
          <w:color w:val="000000"/>
          <w:vertAlign w:val="superscript"/>
          <w:lang w:eastAsia="en-GB"/>
        </w:rPr>
        <w:t>1</w:t>
      </w:r>
      <w:r w:rsidRPr="009A00CF">
        <w:rPr>
          <w:rFonts w:ascii="Calibri" w:eastAsia="Times New Roman" w:hAnsi="Calibri" w:cs="Calibri"/>
          <w:color w:val="000000"/>
          <w:lang w:eastAsia="en-GB"/>
        </w:rPr>
        <w:t>- 8.60e</w:t>
      </w:r>
      <w:r w:rsidRPr="009A00CF">
        <w:rPr>
          <w:rFonts w:ascii="Calibri" w:eastAsia="Times New Roman" w:hAnsi="Calibri" w:cs="Calibri"/>
          <w:color w:val="000000"/>
          <w:vertAlign w:val="superscript"/>
          <w:lang w:eastAsia="en-GB"/>
        </w:rPr>
        <w:t>1</w:t>
      </w:r>
      <w:r w:rsidRPr="009A00CF">
        <w:rPr>
          <w:rFonts w:ascii="Calibri" w:eastAsia="Times New Roman" w:hAnsi="Calibri" w:cs="Calibri"/>
          <w:color w:val="000000"/>
          <w:lang w:eastAsia="en-GB"/>
        </w:rPr>
        <w:t xml:space="preserve"> counts) discernible from background intensities (0 counts), mass accuracies (&lt; 2.5 ppm) were above the ideal calibration threshold in both replicates. </w:t>
      </w:r>
      <w:r w:rsidRPr="009A00CF">
        <w:t>Relevant isotopic clusters were well aligned with theoretical isotopic distributions for all recorded signals.</w:t>
      </w:r>
      <w:r w:rsidRPr="009A00CF">
        <w:rPr>
          <w:rFonts w:ascii="Calibri" w:eastAsia="Times New Roman" w:hAnsi="Calibri" w:cs="Calibri"/>
          <w:lang w:eastAsia="en-GB"/>
        </w:rPr>
        <w:t xml:space="preserve"> Corresponding signals were not detected in dosing solutions </w:t>
      </w:r>
      <w:r w:rsidRPr="009A00CF">
        <w:t>(</w:t>
      </w:r>
      <w:r w:rsidR="00BF3E8A">
        <w:t>table 4.9a</w:t>
      </w:r>
      <w:r w:rsidRPr="009A00CF">
        <w:t>)</w:t>
      </w:r>
      <w:r w:rsidRPr="009A00CF">
        <w:rPr>
          <w:rFonts w:ascii="Calibri" w:eastAsia="Times New Roman" w:hAnsi="Calibri" w:cs="Calibri"/>
          <w:lang w:eastAsia="en-GB"/>
        </w:rPr>
        <w:t>.</w:t>
      </w:r>
    </w:p>
    <w:p w14:paraId="6043D0CB" w14:textId="77777777" w:rsidR="002F7BD6" w:rsidRPr="009A00CF" w:rsidRDefault="002F7BD6" w:rsidP="002F7BD6">
      <w:pPr>
        <w:spacing w:line="360" w:lineRule="auto"/>
        <w:rPr>
          <w:u w:val="single"/>
        </w:rPr>
      </w:pPr>
      <w:r w:rsidRPr="009A00CF">
        <w:rPr>
          <w:u w:val="single"/>
        </w:rPr>
        <w:t>Cladinose conjugates</w:t>
      </w:r>
    </w:p>
    <w:p w14:paraId="24ADF535" w14:textId="2937CFC1" w:rsidR="002F7BD6" w:rsidRPr="009A00CF" w:rsidRDefault="002F7BD6" w:rsidP="002F7BD6">
      <w:pPr>
        <w:spacing w:line="360" w:lineRule="auto"/>
      </w:pPr>
      <w:r w:rsidRPr="009A00CF">
        <w:t xml:space="preserve">Signals corresponding in </w:t>
      </w:r>
      <w:r w:rsidRPr="009A00CF">
        <w:rPr>
          <w:i/>
        </w:rPr>
        <w:t>m/z</w:t>
      </w:r>
      <w:r w:rsidRPr="009A00CF">
        <w:t xml:space="preserve"> with all cladinose conjugates of clarithromycin were detected in </w:t>
      </w:r>
      <w:r w:rsidR="007742D5">
        <w:t xml:space="preserve">the </w:t>
      </w:r>
      <w:r w:rsidRPr="009A00CF">
        <w:t>plant cell content</w:t>
      </w:r>
      <w:r w:rsidR="007742D5">
        <w:t>s</w:t>
      </w:r>
      <w:r w:rsidRPr="009A00CF">
        <w:t xml:space="preserve">. </w:t>
      </w:r>
      <w:proofErr w:type="gramStart"/>
      <w:r w:rsidRPr="009A00CF">
        <w:t>The majority of</w:t>
      </w:r>
      <w:proofErr w:type="gramEnd"/>
      <w:r w:rsidRPr="009A00CF">
        <w:t xml:space="preserve"> signals corresponding with cladinose-conjugated compounds were detected at intensities above background intensities and were detected in a maximum of two replicates per cationised molecule per compound. Mass accuracy was variable however (between &lt; 0.5 and &lt;2.5 ppm), and frequently above the ideal &lt; 1 ppm threshold. Relevant isotopic clusters were accurately aligned with theoretical isotopic distributions for all recorded signals.</w:t>
      </w:r>
    </w:p>
    <w:p w14:paraId="40A4B697" w14:textId="4F4D2B31" w:rsidR="002F7BD6" w:rsidRDefault="002F7BD6" w:rsidP="002F7BD6">
      <w:pPr>
        <w:spacing w:line="360" w:lineRule="auto"/>
      </w:pPr>
      <w:r w:rsidRPr="009A00CF">
        <w:t>Signals corresponding with potassiated and sodiated clarithromycin-cladinose, protonated clarithromycin-cladinose + O and protonated clarithromycin-cladinose – CH</w:t>
      </w:r>
      <w:r w:rsidRPr="009A00CF">
        <w:rPr>
          <w:vertAlign w:val="subscript"/>
        </w:rPr>
        <w:t>2</w:t>
      </w:r>
      <w:r w:rsidRPr="009A00CF">
        <w:t xml:space="preserve"> were not detected in dosing solutions</w:t>
      </w:r>
      <w:r w:rsidR="00887559">
        <w:t xml:space="preserve"> (table 4.9a</w:t>
      </w:r>
      <w:r w:rsidRPr="009A00CF">
        <w:t>). Signals corresponding with potassiated clarithromycin-cladinose – CH</w:t>
      </w:r>
      <w:r w:rsidRPr="009A00CF">
        <w:rPr>
          <w:vertAlign w:val="subscript"/>
        </w:rPr>
        <w:t>2</w:t>
      </w:r>
      <w:r w:rsidRPr="009A00CF">
        <w:t xml:space="preserve"> were detected in dosing solutions at intensities above those detected in plant sample replicates (9.95e</w:t>
      </w:r>
      <w:r w:rsidRPr="009A00CF">
        <w:rPr>
          <w:vertAlign w:val="superscript"/>
        </w:rPr>
        <w:t>1</w:t>
      </w:r>
      <w:r w:rsidRPr="009A00CF">
        <w:t xml:space="preserve"> – 1.78e</w:t>
      </w:r>
      <w:r w:rsidRPr="009A00CF">
        <w:rPr>
          <w:vertAlign w:val="superscript"/>
        </w:rPr>
        <w:t>2</w:t>
      </w:r>
      <w:r w:rsidRPr="009A00CF">
        <w:t xml:space="preserve"> counts, mass accuracy &lt; 3 ppm). </w:t>
      </w:r>
      <w:proofErr w:type="gramStart"/>
      <w:r w:rsidRPr="009A00CF">
        <w:t>Signals</w:t>
      </w:r>
      <w:proofErr w:type="gramEnd"/>
      <w:r w:rsidRPr="009A00CF">
        <w:t xml:space="preserve"> representative of sodiated clarithromycin-cladinose – CH</w:t>
      </w:r>
      <w:r w:rsidRPr="009A00CF">
        <w:rPr>
          <w:vertAlign w:val="subscript"/>
        </w:rPr>
        <w:t>2</w:t>
      </w:r>
      <w:r w:rsidRPr="009A00CF">
        <w:t xml:space="preserve"> were not detected in dosing solutions</w:t>
      </w:r>
      <w:r w:rsidR="00EE145C">
        <w:t xml:space="preserve"> (</w:t>
      </w:r>
      <w:r w:rsidR="00BF3E8A">
        <w:t>table 4.9a</w:t>
      </w:r>
      <w:r w:rsidR="00EE145C">
        <w:t>)</w:t>
      </w:r>
      <w:r w:rsidRPr="009A00CF">
        <w:t>.</w:t>
      </w:r>
    </w:p>
    <w:p w14:paraId="4F9C141E" w14:textId="31BC9672" w:rsidR="00BF3E8A" w:rsidRDefault="00BF3E8A" w:rsidP="002F7BD6">
      <w:pPr>
        <w:spacing w:line="360" w:lineRule="auto"/>
      </w:pPr>
    </w:p>
    <w:p w14:paraId="2AE45B32" w14:textId="158B6775" w:rsidR="00BF3E8A" w:rsidRDefault="00BF3E8A" w:rsidP="002F7BD6">
      <w:pPr>
        <w:spacing w:line="360" w:lineRule="auto"/>
      </w:pPr>
    </w:p>
    <w:p w14:paraId="200CA243" w14:textId="1FB9A501" w:rsidR="00BF3E8A" w:rsidRDefault="00BF3E8A" w:rsidP="002F7BD6">
      <w:pPr>
        <w:spacing w:line="360" w:lineRule="auto"/>
      </w:pPr>
    </w:p>
    <w:p w14:paraId="2FFBE7D6" w14:textId="6DF9D9BA" w:rsidR="00BF3E8A" w:rsidRDefault="00BF3E8A" w:rsidP="002F7BD6">
      <w:pPr>
        <w:spacing w:line="360" w:lineRule="auto"/>
      </w:pPr>
    </w:p>
    <w:p w14:paraId="61798513" w14:textId="77777777" w:rsidR="002F7BD6" w:rsidRPr="009A00CF" w:rsidRDefault="002F7BD6" w:rsidP="002F7BD6">
      <w:pPr>
        <w:spacing w:line="360" w:lineRule="auto"/>
      </w:pPr>
    </w:p>
    <w:p w14:paraId="0DF30A43" w14:textId="5D29E65E" w:rsidR="002F7BD6" w:rsidRPr="009A00CF" w:rsidRDefault="002F7BD6" w:rsidP="002F7BD6">
      <w:pPr>
        <w:pStyle w:val="Caption"/>
        <w:keepNext/>
        <w:rPr>
          <w:sz w:val="20"/>
          <w:szCs w:val="20"/>
        </w:rPr>
      </w:pPr>
      <w:bookmarkStart w:id="168" w:name="_Toc59633319"/>
      <w:bookmarkStart w:id="169" w:name="_Toc59633671"/>
      <w:r w:rsidRPr="009A00CF">
        <w:rPr>
          <w:sz w:val="20"/>
          <w:szCs w:val="20"/>
        </w:rPr>
        <w:lastRenderedPageBreak/>
        <w:t xml:space="preserve">Table </w:t>
      </w:r>
      <w:r w:rsidR="00BA18EB" w:rsidRPr="009A00CF">
        <w:rPr>
          <w:sz w:val="20"/>
          <w:szCs w:val="20"/>
        </w:rPr>
        <w:t>4.9</w:t>
      </w:r>
      <w:r w:rsidRPr="009A00CF">
        <w:rPr>
          <w:sz w:val="20"/>
          <w:szCs w:val="20"/>
        </w:rPr>
        <w:t xml:space="preserve"> Summary of detected signals corresponding with transformation products of clarithromycin, ionising in their protonated [M+</w:t>
      </w:r>
      <w:proofErr w:type="gramStart"/>
      <w:r w:rsidRPr="009A00CF">
        <w:rPr>
          <w:sz w:val="20"/>
          <w:szCs w:val="20"/>
        </w:rPr>
        <w:t>H]</w:t>
      </w:r>
      <w:r w:rsidRPr="009A00CF">
        <w:rPr>
          <w:sz w:val="20"/>
          <w:szCs w:val="20"/>
          <w:vertAlign w:val="superscript"/>
        </w:rPr>
        <w:t>+</w:t>
      </w:r>
      <w:proofErr w:type="gramEnd"/>
      <w:r w:rsidRPr="009A00CF">
        <w:rPr>
          <w:sz w:val="20"/>
          <w:szCs w:val="20"/>
        </w:rPr>
        <w:t>, potassiated [M+K]</w:t>
      </w:r>
      <w:r w:rsidRPr="009A00CF">
        <w:rPr>
          <w:sz w:val="20"/>
          <w:szCs w:val="20"/>
          <w:vertAlign w:val="superscript"/>
        </w:rPr>
        <w:t>+</w:t>
      </w:r>
      <w:r w:rsidRPr="009A00CF">
        <w:rPr>
          <w:sz w:val="20"/>
          <w:szCs w:val="20"/>
        </w:rPr>
        <w:t xml:space="preserve"> and sodiated [</w:t>
      </w:r>
      <w:proofErr w:type="spellStart"/>
      <w:r w:rsidRPr="009A00CF">
        <w:rPr>
          <w:sz w:val="20"/>
          <w:szCs w:val="20"/>
        </w:rPr>
        <w:t>M+Na</w:t>
      </w:r>
      <w:proofErr w:type="spellEnd"/>
      <w:r w:rsidRPr="009A00CF">
        <w:rPr>
          <w:sz w:val="20"/>
          <w:szCs w:val="20"/>
        </w:rPr>
        <w:t>]</w:t>
      </w:r>
      <w:r w:rsidRPr="009A00CF">
        <w:rPr>
          <w:sz w:val="20"/>
          <w:szCs w:val="20"/>
          <w:vertAlign w:val="superscript"/>
        </w:rPr>
        <w:t>+</w:t>
      </w:r>
      <w:r w:rsidRPr="009A00CF">
        <w:rPr>
          <w:sz w:val="20"/>
          <w:szCs w:val="20"/>
        </w:rPr>
        <w:t xml:space="preserve"> forms in plant samples subject to 7 day exposure to dosing solutions. </w:t>
      </w:r>
      <w:r w:rsidRPr="009A00CF">
        <w:rPr>
          <w:noProof/>
          <w:sz w:val="20"/>
          <w:szCs w:val="20"/>
        </w:rPr>
        <w:t xml:space="preserve">Mass accuracies are quoted for each detected signal. Intensity of detected signals relative to background signal is indicated by cell </w:t>
      </w:r>
      <w:r w:rsidR="003C1F02">
        <w:rPr>
          <w:noProof/>
          <w:sz w:val="20"/>
          <w:szCs w:val="20"/>
        </w:rPr>
        <w:t>shading</w:t>
      </w:r>
      <w:r w:rsidRPr="009A00CF">
        <w:rPr>
          <w:noProof/>
          <w:sz w:val="20"/>
          <w:szCs w:val="20"/>
        </w:rPr>
        <w:t>.</w:t>
      </w:r>
      <w:bookmarkEnd w:id="168"/>
      <w:bookmarkEnd w:id="169"/>
    </w:p>
    <w:tbl>
      <w:tblPr>
        <w:tblW w:w="10078"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56"/>
        <w:gridCol w:w="1171"/>
        <w:gridCol w:w="1021"/>
        <w:gridCol w:w="1030"/>
        <w:gridCol w:w="999"/>
        <w:gridCol w:w="999"/>
        <w:gridCol w:w="999"/>
        <w:gridCol w:w="1003"/>
      </w:tblGrid>
      <w:tr w:rsidR="002F7BD6" w:rsidRPr="009A00CF" w14:paraId="1361FFF4" w14:textId="77777777" w:rsidTr="008D1A46">
        <w:trPr>
          <w:trHeight w:val="261"/>
        </w:trPr>
        <w:tc>
          <w:tcPr>
            <w:tcW w:w="5048" w:type="dxa"/>
            <w:gridSpan w:val="3"/>
            <w:shd w:val="clear" w:color="auto" w:fill="auto"/>
            <w:noWrap/>
            <w:vAlign w:val="center"/>
            <w:hideMark/>
          </w:tcPr>
          <w:p w14:paraId="3FDD7672" w14:textId="77777777" w:rsidR="002F7BD6" w:rsidRPr="009A00CF" w:rsidRDefault="002F7BD6" w:rsidP="00A305AE">
            <w:pPr>
              <w:spacing w:after="0" w:line="240" w:lineRule="auto"/>
              <w:jc w:val="center"/>
              <w:rPr>
                <w:rFonts w:eastAsia="Times New Roman" w:cstheme="minorHAnsi"/>
                <w:b/>
                <w:bCs/>
                <w:sz w:val="20"/>
                <w:szCs w:val="20"/>
                <w:lang w:eastAsia="en-GB"/>
              </w:rPr>
            </w:pPr>
            <w:r w:rsidRPr="009A00CF">
              <w:rPr>
                <w:rFonts w:eastAsia="Times New Roman" w:cstheme="minorHAnsi"/>
                <w:b/>
                <w:bCs/>
                <w:color w:val="000000"/>
                <w:sz w:val="20"/>
                <w:szCs w:val="20"/>
                <w:lang w:eastAsia="en-GB"/>
              </w:rPr>
              <w:t>Clarithromycin transformation products</w:t>
            </w:r>
          </w:p>
        </w:tc>
        <w:tc>
          <w:tcPr>
            <w:tcW w:w="5030" w:type="dxa"/>
            <w:gridSpan w:val="5"/>
            <w:tcBorders>
              <w:bottom w:val="single" w:sz="4" w:space="0" w:color="auto"/>
            </w:tcBorders>
            <w:shd w:val="clear" w:color="auto" w:fill="auto"/>
            <w:noWrap/>
            <w:vAlign w:val="center"/>
          </w:tcPr>
          <w:p w14:paraId="2E15BF8B"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Replicates</w:t>
            </w:r>
          </w:p>
        </w:tc>
      </w:tr>
      <w:tr w:rsidR="002F7BD6" w:rsidRPr="009A00CF" w14:paraId="454C8D5F" w14:textId="77777777" w:rsidTr="008D1A46">
        <w:trPr>
          <w:trHeight w:val="261"/>
        </w:trPr>
        <w:tc>
          <w:tcPr>
            <w:tcW w:w="2856" w:type="dxa"/>
            <w:shd w:val="clear" w:color="auto" w:fill="auto"/>
            <w:noWrap/>
            <w:vAlign w:val="center"/>
          </w:tcPr>
          <w:p w14:paraId="31A4FFEB"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Target analyte</w:t>
            </w:r>
          </w:p>
        </w:tc>
        <w:tc>
          <w:tcPr>
            <w:tcW w:w="1171" w:type="dxa"/>
            <w:shd w:val="clear" w:color="auto" w:fill="auto"/>
            <w:noWrap/>
            <w:vAlign w:val="center"/>
          </w:tcPr>
          <w:p w14:paraId="21FAB0C4"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Chemical formula</w:t>
            </w:r>
          </w:p>
        </w:tc>
        <w:tc>
          <w:tcPr>
            <w:tcW w:w="1021" w:type="dxa"/>
            <w:shd w:val="clear" w:color="auto" w:fill="auto"/>
            <w:noWrap/>
            <w:vAlign w:val="center"/>
          </w:tcPr>
          <w:p w14:paraId="295C133D" w14:textId="77777777" w:rsidR="002F7BD6" w:rsidRPr="009A00CF" w:rsidRDefault="002F7BD6" w:rsidP="00A305AE">
            <w:pPr>
              <w:spacing w:after="0" w:line="240" w:lineRule="auto"/>
              <w:jc w:val="center"/>
              <w:rPr>
                <w:rFonts w:eastAsia="Times New Roman" w:cstheme="minorHAnsi"/>
                <w:sz w:val="20"/>
                <w:szCs w:val="20"/>
                <w:lang w:eastAsia="en-GB"/>
              </w:rPr>
            </w:pPr>
            <w:r w:rsidRPr="009A00CF">
              <w:rPr>
                <w:rFonts w:eastAsia="Times New Roman" w:cstheme="minorHAnsi"/>
                <w:sz w:val="20"/>
                <w:szCs w:val="20"/>
                <w:lang w:eastAsia="en-GB"/>
              </w:rPr>
              <w:t>Ionisation species</w:t>
            </w:r>
          </w:p>
        </w:tc>
        <w:tc>
          <w:tcPr>
            <w:tcW w:w="1030" w:type="dxa"/>
            <w:tcBorders>
              <w:bottom w:val="single" w:sz="4" w:space="0" w:color="auto"/>
            </w:tcBorders>
            <w:shd w:val="clear" w:color="auto" w:fill="auto"/>
            <w:noWrap/>
            <w:vAlign w:val="center"/>
          </w:tcPr>
          <w:p w14:paraId="4C5AE24D"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1</w:t>
            </w:r>
          </w:p>
        </w:tc>
        <w:tc>
          <w:tcPr>
            <w:tcW w:w="999" w:type="dxa"/>
            <w:tcBorders>
              <w:bottom w:val="single" w:sz="4" w:space="0" w:color="auto"/>
            </w:tcBorders>
            <w:shd w:val="clear" w:color="auto" w:fill="auto"/>
            <w:noWrap/>
            <w:vAlign w:val="center"/>
          </w:tcPr>
          <w:p w14:paraId="55A88754"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2</w:t>
            </w:r>
          </w:p>
        </w:tc>
        <w:tc>
          <w:tcPr>
            <w:tcW w:w="999" w:type="dxa"/>
            <w:tcBorders>
              <w:bottom w:val="single" w:sz="4" w:space="0" w:color="auto"/>
            </w:tcBorders>
            <w:shd w:val="clear" w:color="auto" w:fill="auto"/>
            <w:noWrap/>
            <w:vAlign w:val="center"/>
          </w:tcPr>
          <w:p w14:paraId="3D5C75CF"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3</w:t>
            </w:r>
          </w:p>
        </w:tc>
        <w:tc>
          <w:tcPr>
            <w:tcW w:w="999" w:type="dxa"/>
            <w:tcBorders>
              <w:bottom w:val="single" w:sz="4" w:space="0" w:color="auto"/>
            </w:tcBorders>
            <w:shd w:val="clear" w:color="auto" w:fill="auto"/>
            <w:noWrap/>
            <w:vAlign w:val="center"/>
          </w:tcPr>
          <w:p w14:paraId="1F206D4E"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4</w:t>
            </w:r>
          </w:p>
        </w:tc>
        <w:tc>
          <w:tcPr>
            <w:tcW w:w="1003" w:type="dxa"/>
            <w:tcBorders>
              <w:bottom w:val="single" w:sz="4" w:space="0" w:color="auto"/>
            </w:tcBorders>
            <w:shd w:val="clear" w:color="auto" w:fill="auto"/>
            <w:noWrap/>
            <w:vAlign w:val="center"/>
          </w:tcPr>
          <w:p w14:paraId="3A0DFA6A"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5</w:t>
            </w:r>
          </w:p>
        </w:tc>
      </w:tr>
      <w:tr w:rsidR="002F7BD6" w:rsidRPr="009A00CF" w14:paraId="5BBA9C27" w14:textId="77777777" w:rsidTr="008D1A46">
        <w:trPr>
          <w:trHeight w:val="312"/>
        </w:trPr>
        <w:tc>
          <w:tcPr>
            <w:tcW w:w="2856" w:type="dxa"/>
            <w:vMerge w:val="restart"/>
            <w:shd w:val="clear" w:color="auto" w:fill="auto"/>
            <w:noWrap/>
            <w:vAlign w:val="center"/>
            <w:hideMark/>
          </w:tcPr>
          <w:p w14:paraId="24D85FB0"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14-hydroxyclarithromycin</w:t>
            </w:r>
          </w:p>
        </w:tc>
        <w:tc>
          <w:tcPr>
            <w:tcW w:w="1171" w:type="dxa"/>
            <w:vMerge w:val="restart"/>
            <w:shd w:val="clear" w:color="auto" w:fill="auto"/>
            <w:noWrap/>
            <w:vAlign w:val="center"/>
            <w:hideMark/>
          </w:tcPr>
          <w:p w14:paraId="1BDBA52D"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C</w:t>
            </w:r>
            <w:r w:rsidRPr="009A00CF">
              <w:rPr>
                <w:rFonts w:eastAsia="Times New Roman" w:cstheme="minorHAnsi"/>
                <w:color w:val="000000"/>
                <w:sz w:val="20"/>
                <w:szCs w:val="20"/>
                <w:vertAlign w:val="subscript"/>
                <w:lang w:eastAsia="en-GB"/>
              </w:rPr>
              <w:t>38</w:t>
            </w:r>
            <w:r w:rsidRPr="009A00CF">
              <w:rPr>
                <w:rFonts w:eastAsia="Times New Roman" w:cstheme="minorHAnsi"/>
                <w:color w:val="000000"/>
                <w:sz w:val="20"/>
                <w:szCs w:val="20"/>
                <w:lang w:eastAsia="en-GB"/>
              </w:rPr>
              <w:t>H</w:t>
            </w:r>
            <w:r w:rsidRPr="009A00CF">
              <w:rPr>
                <w:rFonts w:eastAsia="Times New Roman" w:cstheme="minorHAnsi"/>
                <w:color w:val="000000"/>
                <w:sz w:val="20"/>
                <w:szCs w:val="20"/>
                <w:vertAlign w:val="subscript"/>
                <w:lang w:eastAsia="en-GB"/>
              </w:rPr>
              <w:t>69</w:t>
            </w:r>
            <w:r w:rsidRPr="009A00CF">
              <w:rPr>
                <w:rFonts w:eastAsia="Times New Roman" w:cstheme="minorHAnsi"/>
                <w:color w:val="000000"/>
                <w:sz w:val="20"/>
                <w:szCs w:val="20"/>
                <w:lang w:eastAsia="en-GB"/>
              </w:rPr>
              <w:t>NO</w:t>
            </w:r>
            <w:r w:rsidRPr="009A00CF">
              <w:rPr>
                <w:rFonts w:eastAsia="Times New Roman" w:cstheme="minorHAnsi"/>
                <w:color w:val="000000"/>
                <w:sz w:val="20"/>
                <w:szCs w:val="20"/>
                <w:vertAlign w:val="subscript"/>
                <w:lang w:eastAsia="en-GB"/>
              </w:rPr>
              <w:t>14</w:t>
            </w:r>
          </w:p>
        </w:tc>
        <w:tc>
          <w:tcPr>
            <w:tcW w:w="1021" w:type="dxa"/>
            <w:shd w:val="clear" w:color="auto" w:fill="auto"/>
            <w:noWrap/>
            <w:vAlign w:val="center"/>
            <w:hideMark/>
          </w:tcPr>
          <w:p w14:paraId="545C78B4"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H]</w:t>
            </w:r>
            <w:r w:rsidRPr="009A00CF">
              <w:rPr>
                <w:rFonts w:eastAsia="Times New Roman" w:cstheme="minorHAnsi"/>
                <w:color w:val="000000"/>
                <w:sz w:val="16"/>
                <w:szCs w:val="16"/>
                <w:vertAlign w:val="superscript"/>
                <w:lang w:eastAsia="en-GB"/>
              </w:rPr>
              <w:t>+</w:t>
            </w:r>
            <w:proofErr w:type="gramEnd"/>
          </w:p>
        </w:tc>
        <w:tc>
          <w:tcPr>
            <w:tcW w:w="1030" w:type="dxa"/>
            <w:tcBorders>
              <w:bottom w:val="single" w:sz="4" w:space="0" w:color="auto"/>
              <w:right w:val="single" w:sz="4" w:space="0" w:color="auto"/>
            </w:tcBorders>
            <w:shd w:val="thinDiagCross" w:color="3B3838" w:themeColor="background2" w:themeShade="40" w:fill="auto"/>
            <w:noWrap/>
            <w:vAlign w:val="center"/>
            <w:hideMark/>
          </w:tcPr>
          <w:p w14:paraId="7A8F648F"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0.5 ppm</w:t>
            </w:r>
          </w:p>
        </w:tc>
        <w:tc>
          <w:tcPr>
            <w:tcW w:w="999" w:type="dxa"/>
            <w:tcBorders>
              <w:left w:val="single" w:sz="4" w:space="0" w:color="auto"/>
              <w:bottom w:val="single" w:sz="4" w:space="0" w:color="auto"/>
              <w:right w:val="single" w:sz="4" w:space="0" w:color="auto"/>
            </w:tcBorders>
            <w:shd w:val="thinDiagStripe" w:color="AEAAAA" w:themeColor="background2" w:themeShade="BF" w:fill="auto"/>
            <w:noWrap/>
            <w:vAlign w:val="center"/>
            <w:hideMark/>
          </w:tcPr>
          <w:p w14:paraId="6A11B39D"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1.5 ppm</w:t>
            </w:r>
          </w:p>
        </w:tc>
        <w:tc>
          <w:tcPr>
            <w:tcW w:w="999" w:type="dxa"/>
            <w:tcBorders>
              <w:left w:val="single" w:sz="4" w:space="0" w:color="auto"/>
              <w:bottom w:val="single" w:sz="4" w:space="0" w:color="auto"/>
              <w:right w:val="single" w:sz="4" w:space="0" w:color="auto"/>
            </w:tcBorders>
            <w:shd w:val="thinDiagStripe" w:color="AEAAAA" w:themeColor="background2" w:themeShade="BF" w:fill="auto"/>
            <w:noWrap/>
            <w:vAlign w:val="center"/>
            <w:hideMark/>
          </w:tcPr>
          <w:p w14:paraId="44247D01"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1.5 ppm</w:t>
            </w:r>
          </w:p>
        </w:tc>
        <w:tc>
          <w:tcPr>
            <w:tcW w:w="999" w:type="dxa"/>
            <w:tcBorders>
              <w:left w:val="single" w:sz="4" w:space="0" w:color="auto"/>
              <w:bottom w:val="single" w:sz="4" w:space="0" w:color="auto"/>
              <w:right w:val="single" w:sz="4" w:space="0" w:color="auto"/>
            </w:tcBorders>
            <w:shd w:val="thinDiagStripe" w:color="AEAAAA" w:themeColor="background2" w:themeShade="BF" w:fill="auto"/>
            <w:noWrap/>
            <w:vAlign w:val="center"/>
            <w:hideMark/>
          </w:tcPr>
          <w:p w14:paraId="46DC6994"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1.5 ppm</w:t>
            </w:r>
          </w:p>
        </w:tc>
        <w:tc>
          <w:tcPr>
            <w:tcW w:w="1003" w:type="dxa"/>
            <w:tcBorders>
              <w:left w:val="single" w:sz="4" w:space="0" w:color="auto"/>
              <w:bottom w:val="single" w:sz="4" w:space="0" w:color="auto"/>
            </w:tcBorders>
            <w:shd w:val="thinDiagCross" w:color="3B3838" w:themeColor="background2" w:themeShade="40" w:fill="auto"/>
            <w:noWrap/>
            <w:vAlign w:val="center"/>
            <w:hideMark/>
          </w:tcPr>
          <w:p w14:paraId="10CB20EB"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0.5 ppm</w:t>
            </w:r>
          </w:p>
        </w:tc>
      </w:tr>
      <w:tr w:rsidR="002F7BD6" w:rsidRPr="009A00CF" w14:paraId="0E4F2932" w14:textId="77777777" w:rsidTr="008D1A46">
        <w:trPr>
          <w:trHeight w:val="261"/>
        </w:trPr>
        <w:tc>
          <w:tcPr>
            <w:tcW w:w="2856" w:type="dxa"/>
            <w:vMerge/>
            <w:shd w:val="clear" w:color="auto" w:fill="auto"/>
            <w:noWrap/>
            <w:vAlign w:val="center"/>
            <w:hideMark/>
          </w:tcPr>
          <w:p w14:paraId="21057AA2"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171" w:type="dxa"/>
            <w:vMerge/>
            <w:shd w:val="clear" w:color="auto" w:fill="auto"/>
            <w:noWrap/>
            <w:vAlign w:val="center"/>
            <w:hideMark/>
          </w:tcPr>
          <w:p w14:paraId="6A3E52FE"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021" w:type="dxa"/>
            <w:shd w:val="clear" w:color="auto" w:fill="auto"/>
            <w:noWrap/>
            <w:vAlign w:val="center"/>
            <w:hideMark/>
          </w:tcPr>
          <w:p w14:paraId="7402D8AD"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K]</w:t>
            </w:r>
            <w:r w:rsidRPr="009A00CF">
              <w:rPr>
                <w:rFonts w:eastAsia="Times New Roman" w:cstheme="minorHAnsi"/>
                <w:color w:val="000000"/>
                <w:sz w:val="16"/>
                <w:szCs w:val="16"/>
                <w:vertAlign w:val="superscript"/>
                <w:lang w:eastAsia="en-GB"/>
              </w:rPr>
              <w:t>+</w:t>
            </w:r>
            <w:proofErr w:type="gramEnd"/>
          </w:p>
        </w:tc>
        <w:tc>
          <w:tcPr>
            <w:tcW w:w="1030" w:type="dxa"/>
            <w:tcBorders>
              <w:top w:val="single" w:sz="4" w:space="0" w:color="auto"/>
              <w:bottom w:val="single" w:sz="4" w:space="0" w:color="auto"/>
              <w:right w:val="single" w:sz="4" w:space="0" w:color="auto"/>
            </w:tcBorders>
            <w:shd w:val="clear" w:color="auto" w:fill="FFFFFF" w:themeFill="background1"/>
            <w:noWrap/>
            <w:vAlign w:val="center"/>
            <w:hideMark/>
          </w:tcPr>
          <w:p w14:paraId="2C3F4F19"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tcBorders>
              <w:top w:val="single" w:sz="4" w:space="0" w:color="auto"/>
              <w:left w:val="single" w:sz="4" w:space="0" w:color="auto"/>
              <w:bottom w:val="single" w:sz="4" w:space="0" w:color="auto"/>
              <w:right w:val="single" w:sz="4" w:space="0" w:color="auto"/>
            </w:tcBorders>
            <w:shd w:val="thinDiagStripe" w:color="AEAAAA" w:themeColor="background2" w:themeShade="BF" w:fill="auto"/>
            <w:noWrap/>
            <w:vAlign w:val="center"/>
            <w:hideMark/>
          </w:tcPr>
          <w:p w14:paraId="13CA3B71"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tcBorders>
              <w:top w:val="single" w:sz="4" w:space="0" w:color="auto"/>
              <w:left w:val="single" w:sz="4" w:space="0" w:color="auto"/>
              <w:bottom w:val="single" w:sz="4" w:space="0" w:color="auto"/>
              <w:right w:val="single" w:sz="4" w:space="0" w:color="auto"/>
            </w:tcBorders>
            <w:shd w:val="thinDiagStripe" w:color="AEAAAA" w:themeColor="background2" w:themeShade="BF" w:fill="auto"/>
            <w:noWrap/>
            <w:vAlign w:val="center"/>
            <w:hideMark/>
          </w:tcPr>
          <w:p w14:paraId="50570ADB"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tcBorders>
              <w:top w:val="single" w:sz="4" w:space="0" w:color="auto"/>
              <w:left w:val="single" w:sz="4" w:space="0" w:color="auto"/>
              <w:bottom w:val="single" w:sz="4" w:space="0" w:color="auto"/>
              <w:right w:val="single" w:sz="4" w:space="0" w:color="auto"/>
            </w:tcBorders>
            <w:shd w:val="thinDiagStripe" w:color="AEAAAA" w:themeColor="background2" w:themeShade="BF" w:fill="auto"/>
            <w:noWrap/>
            <w:vAlign w:val="center"/>
            <w:hideMark/>
          </w:tcPr>
          <w:p w14:paraId="3648653A"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1003" w:type="dxa"/>
            <w:tcBorders>
              <w:top w:val="single" w:sz="4" w:space="0" w:color="auto"/>
              <w:left w:val="single" w:sz="4" w:space="0" w:color="auto"/>
              <w:bottom w:val="single" w:sz="4" w:space="0" w:color="auto"/>
            </w:tcBorders>
            <w:shd w:val="thinDiagCross" w:color="3B3838" w:themeColor="background2" w:themeShade="40" w:fill="auto"/>
            <w:noWrap/>
            <w:vAlign w:val="center"/>
            <w:hideMark/>
          </w:tcPr>
          <w:p w14:paraId="12602A9B"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1 ppm</w:t>
            </w:r>
          </w:p>
        </w:tc>
      </w:tr>
      <w:tr w:rsidR="002F7BD6" w:rsidRPr="009A00CF" w14:paraId="00FCB7FD" w14:textId="77777777" w:rsidTr="008D1A46">
        <w:trPr>
          <w:trHeight w:val="261"/>
        </w:trPr>
        <w:tc>
          <w:tcPr>
            <w:tcW w:w="2856" w:type="dxa"/>
            <w:vMerge/>
            <w:shd w:val="clear" w:color="auto" w:fill="auto"/>
            <w:noWrap/>
            <w:vAlign w:val="center"/>
            <w:hideMark/>
          </w:tcPr>
          <w:p w14:paraId="0DEC0F13"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171" w:type="dxa"/>
            <w:vMerge/>
            <w:shd w:val="clear" w:color="auto" w:fill="auto"/>
            <w:noWrap/>
            <w:vAlign w:val="center"/>
            <w:hideMark/>
          </w:tcPr>
          <w:p w14:paraId="340B1050"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021" w:type="dxa"/>
            <w:shd w:val="clear" w:color="auto" w:fill="auto"/>
            <w:noWrap/>
            <w:vAlign w:val="center"/>
            <w:hideMark/>
          </w:tcPr>
          <w:p w14:paraId="277DA0AF"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Na]</w:t>
            </w:r>
            <w:r w:rsidRPr="009A00CF">
              <w:rPr>
                <w:rFonts w:eastAsia="Times New Roman" w:cstheme="minorHAnsi"/>
                <w:color w:val="000000"/>
                <w:sz w:val="16"/>
                <w:szCs w:val="16"/>
                <w:vertAlign w:val="superscript"/>
                <w:lang w:eastAsia="en-GB"/>
              </w:rPr>
              <w:t>+</w:t>
            </w:r>
            <w:proofErr w:type="gramEnd"/>
          </w:p>
        </w:tc>
        <w:tc>
          <w:tcPr>
            <w:tcW w:w="1030" w:type="dxa"/>
            <w:tcBorders>
              <w:top w:val="single" w:sz="4" w:space="0" w:color="auto"/>
              <w:bottom w:val="single" w:sz="4" w:space="0" w:color="auto"/>
            </w:tcBorders>
            <w:shd w:val="clear" w:color="auto" w:fill="FFFFFF" w:themeFill="background1"/>
            <w:noWrap/>
            <w:vAlign w:val="center"/>
            <w:hideMark/>
          </w:tcPr>
          <w:p w14:paraId="198A2854"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tcBorders>
              <w:top w:val="single" w:sz="4" w:space="0" w:color="auto"/>
              <w:bottom w:val="single" w:sz="4" w:space="0" w:color="auto"/>
            </w:tcBorders>
            <w:shd w:val="clear" w:color="auto" w:fill="FFFFFF" w:themeFill="background1"/>
            <w:noWrap/>
            <w:vAlign w:val="center"/>
            <w:hideMark/>
          </w:tcPr>
          <w:p w14:paraId="6439CE51"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tcBorders>
              <w:top w:val="single" w:sz="4" w:space="0" w:color="auto"/>
              <w:bottom w:val="single" w:sz="4" w:space="0" w:color="auto"/>
            </w:tcBorders>
            <w:shd w:val="thinDiagStripe" w:color="AEAAAA" w:themeColor="background2" w:themeShade="BF" w:fill="auto"/>
            <w:noWrap/>
            <w:vAlign w:val="center"/>
            <w:hideMark/>
          </w:tcPr>
          <w:p w14:paraId="18ACF549"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2.5 ppm</w:t>
            </w:r>
          </w:p>
        </w:tc>
        <w:tc>
          <w:tcPr>
            <w:tcW w:w="999" w:type="dxa"/>
            <w:tcBorders>
              <w:top w:val="single" w:sz="4" w:space="0" w:color="auto"/>
              <w:bottom w:val="single" w:sz="4" w:space="0" w:color="auto"/>
            </w:tcBorders>
            <w:shd w:val="clear" w:color="auto" w:fill="FFFFFF" w:themeFill="background1"/>
            <w:noWrap/>
            <w:vAlign w:val="center"/>
            <w:hideMark/>
          </w:tcPr>
          <w:p w14:paraId="3E4AAEA9"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1003" w:type="dxa"/>
            <w:tcBorders>
              <w:top w:val="single" w:sz="4" w:space="0" w:color="auto"/>
              <w:bottom w:val="single" w:sz="4" w:space="0" w:color="auto"/>
            </w:tcBorders>
            <w:shd w:val="thinDiagCross" w:color="3B3838" w:themeColor="background2" w:themeShade="40" w:fill="auto"/>
            <w:noWrap/>
            <w:vAlign w:val="center"/>
            <w:hideMark/>
          </w:tcPr>
          <w:p w14:paraId="521B6BA0"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1 ppm</w:t>
            </w:r>
          </w:p>
        </w:tc>
      </w:tr>
      <w:tr w:rsidR="002F7BD6" w:rsidRPr="009A00CF" w14:paraId="66304EB3" w14:textId="77777777" w:rsidTr="008D1A46">
        <w:trPr>
          <w:trHeight w:val="312"/>
        </w:trPr>
        <w:tc>
          <w:tcPr>
            <w:tcW w:w="2856" w:type="dxa"/>
            <w:vMerge w:val="restart"/>
            <w:shd w:val="clear" w:color="auto" w:fill="auto"/>
            <w:noWrap/>
            <w:vAlign w:val="center"/>
            <w:hideMark/>
          </w:tcPr>
          <w:p w14:paraId="7A2B16BC"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N-desmethylclarithromycin</w:t>
            </w:r>
          </w:p>
        </w:tc>
        <w:tc>
          <w:tcPr>
            <w:tcW w:w="1171" w:type="dxa"/>
            <w:vMerge w:val="restart"/>
            <w:shd w:val="clear" w:color="auto" w:fill="auto"/>
            <w:noWrap/>
            <w:vAlign w:val="center"/>
            <w:hideMark/>
          </w:tcPr>
          <w:p w14:paraId="6214227B"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C</w:t>
            </w:r>
            <w:r w:rsidRPr="009A00CF">
              <w:rPr>
                <w:rFonts w:eastAsia="Times New Roman" w:cstheme="minorHAnsi"/>
                <w:color w:val="000000"/>
                <w:sz w:val="20"/>
                <w:szCs w:val="20"/>
                <w:vertAlign w:val="subscript"/>
                <w:lang w:eastAsia="en-GB"/>
              </w:rPr>
              <w:t>37</w:t>
            </w:r>
            <w:r w:rsidRPr="009A00CF">
              <w:rPr>
                <w:rFonts w:eastAsia="Times New Roman" w:cstheme="minorHAnsi"/>
                <w:color w:val="000000"/>
                <w:sz w:val="20"/>
                <w:szCs w:val="20"/>
                <w:lang w:eastAsia="en-GB"/>
              </w:rPr>
              <w:t>H</w:t>
            </w:r>
            <w:r w:rsidRPr="009A00CF">
              <w:rPr>
                <w:rFonts w:eastAsia="Times New Roman" w:cstheme="minorHAnsi"/>
                <w:color w:val="000000"/>
                <w:sz w:val="20"/>
                <w:szCs w:val="20"/>
                <w:vertAlign w:val="subscript"/>
                <w:lang w:eastAsia="en-GB"/>
              </w:rPr>
              <w:t>67</w:t>
            </w:r>
            <w:r w:rsidRPr="009A00CF">
              <w:rPr>
                <w:rFonts w:eastAsia="Times New Roman" w:cstheme="minorHAnsi"/>
                <w:color w:val="000000"/>
                <w:sz w:val="20"/>
                <w:szCs w:val="20"/>
                <w:lang w:eastAsia="en-GB"/>
              </w:rPr>
              <w:t>NO</w:t>
            </w:r>
            <w:r w:rsidRPr="009A00CF">
              <w:rPr>
                <w:rFonts w:eastAsia="Times New Roman" w:cstheme="minorHAnsi"/>
                <w:color w:val="000000"/>
                <w:sz w:val="20"/>
                <w:szCs w:val="20"/>
                <w:vertAlign w:val="subscript"/>
                <w:lang w:eastAsia="en-GB"/>
              </w:rPr>
              <w:t>13</w:t>
            </w:r>
          </w:p>
        </w:tc>
        <w:tc>
          <w:tcPr>
            <w:tcW w:w="1021" w:type="dxa"/>
            <w:shd w:val="clear" w:color="auto" w:fill="auto"/>
            <w:noWrap/>
            <w:vAlign w:val="center"/>
            <w:hideMark/>
          </w:tcPr>
          <w:p w14:paraId="397BBB8D"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H]</w:t>
            </w:r>
            <w:r w:rsidRPr="009A00CF">
              <w:rPr>
                <w:rFonts w:eastAsia="Times New Roman" w:cstheme="minorHAnsi"/>
                <w:color w:val="000000"/>
                <w:sz w:val="16"/>
                <w:szCs w:val="16"/>
                <w:vertAlign w:val="superscript"/>
                <w:lang w:eastAsia="en-GB"/>
              </w:rPr>
              <w:t>+</w:t>
            </w:r>
            <w:proofErr w:type="gramEnd"/>
          </w:p>
        </w:tc>
        <w:tc>
          <w:tcPr>
            <w:tcW w:w="1030" w:type="dxa"/>
            <w:tcBorders>
              <w:top w:val="single" w:sz="4" w:space="0" w:color="auto"/>
            </w:tcBorders>
            <w:shd w:val="thinDiagCross" w:color="3B3838" w:themeColor="background2" w:themeShade="40" w:fill="auto"/>
            <w:noWrap/>
            <w:vAlign w:val="center"/>
            <w:hideMark/>
          </w:tcPr>
          <w:p w14:paraId="5AD6D528"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0.5 ppm</w:t>
            </w:r>
          </w:p>
        </w:tc>
        <w:tc>
          <w:tcPr>
            <w:tcW w:w="999" w:type="dxa"/>
            <w:tcBorders>
              <w:top w:val="single" w:sz="4" w:space="0" w:color="auto"/>
              <w:bottom w:val="single" w:sz="4" w:space="0" w:color="auto"/>
            </w:tcBorders>
            <w:shd w:val="thinDiagCross" w:color="3B3838" w:themeColor="background2" w:themeShade="40" w:fill="auto"/>
            <w:noWrap/>
            <w:vAlign w:val="center"/>
            <w:hideMark/>
          </w:tcPr>
          <w:p w14:paraId="7EBC3D90"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0.5 ppm</w:t>
            </w:r>
          </w:p>
        </w:tc>
        <w:tc>
          <w:tcPr>
            <w:tcW w:w="999" w:type="dxa"/>
            <w:tcBorders>
              <w:top w:val="single" w:sz="4" w:space="0" w:color="auto"/>
              <w:bottom w:val="single" w:sz="4" w:space="0" w:color="auto"/>
            </w:tcBorders>
            <w:shd w:val="thinDiagStripe" w:color="AEAAAA" w:themeColor="background2" w:themeShade="BF" w:fill="auto"/>
            <w:noWrap/>
            <w:vAlign w:val="center"/>
            <w:hideMark/>
          </w:tcPr>
          <w:p w14:paraId="1692BBF2"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3 ppm</w:t>
            </w:r>
          </w:p>
        </w:tc>
        <w:tc>
          <w:tcPr>
            <w:tcW w:w="999" w:type="dxa"/>
            <w:tcBorders>
              <w:top w:val="single" w:sz="4" w:space="0" w:color="auto"/>
            </w:tcBorders>
            <w:shd w:val="thinDiagCross" w:color="3B3838" w:themeColor="background2" w:themeShade="40" w:fill="auto"/>
            <w:noWrap/>
            <w:vAlign w:val="center"/>
            <w:hideMark/>
          </w:tcPr>
          <w:p w14:paraId="1640E57E"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0.5 ppm</w:t>
            </w:r>
          </w:p>
        </w:tc>
        <w:tc>
          <w:tcPr>
            <w:tcW w:w="1003" w:type="dxa"/>
            <w:tcBorders>
              <w:top w:val="single" w:sz="4" w:space="0" w:color="auto"/>
              <w:bottom w:val="single" w:sz="4" w:space="0" w:color="auto"/>
            </w:tcBorders>
            <w:shd w:val="thinDiagCross" w:color="3B3838" w:themeColor="background2" w:themeShade="40" w:fill="auto"/>
            <w:noWrap/>
            <w:vAlign w:val="center"/>
            <w:hideMark/>
          </w:tcPr>
          <w:p w14:paraId="52B0DD8D"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0.5 ppm</w:t>
            </w:r>
          </w:p>
        </w:tc>
      </w:tr>
      <w:tr w:rsidR="002F7BD6" w:rsidRPr="009A00CF" w14:paraId="398101CF" w14:textId="77777777" w:rsidTr="008D1A46">
        <w:trPr>
          <w:trHeight w:val="261"/>
        </w:trPr>
        <w:tc>
          <w:tcPr>
            <w:tcW w:w="2856" w:type="dxa"/>
            <w:vMerge/>
            <w:shd w:val="clear" w:color="auto" w:fill="auto"/>
            <w:noWrap/>
            <w:vAlign w:val="center"/>
            <w:hideMark/>
          </w:tcPr>
          <w:p w14:paraId="6648191E"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171" w:type="dxa"/>
            <w:vMerge/>
            <w:shd w:val="clear" w:color="auto" w:fill="auto"/>
            <w:noWrap/>
            <w:vAlign w:val="center"/>
            <w:hideMark/>
          </w:tcPr>
          <w:p w14:paraId="76F889E8"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021" w:type="dxa"/>
            <w:shd w:val="clear" w:color="auto" w:fill="auto"/>
            <w:noWrap/>
            <w:vAlign w:val="center"/>
            <w:hideMark/>
          </w:tcPr>
          <w:p w14:paraId="37CF8CB5"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K]</w:t>
            </w:r>
            <w:r w:rsidRPr="009A00CF">
              <w:rPr>
                <w:rFonts w:eastAsia="Times New Roman" w:cstheme="minorHAnsi"/>
                <w:color w:val="000000"/>
                <w:sz w:val="16"/>
                <w:szCs w:val="16"/>
                <w:vertAlign w:val="superscript"/>
                <w:lang w:eastAsia="en-GB"/>
              </w:rPr>
              <w:t>+</w:t>
            </w:r>
            <w:proofErr w:type="gramEnd"/>
          </w:p>
        </w:tc>
        <w:tc>
          <w:tcPr>
            <w:tcW w:w="1030" w:type="dxa"/>
            <w:shd w:val="clear" w:color="auto" w:fill="FFFFFF" w:themeFill="background1"/>
            <w:noWrap/>
            <w:vAlign w:val="center"/>
            <w:hideMark/>
          </w:tcPr>
          <w:p w14:paraId="3055C64F"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thinDiagCross" w:color="3B3838" w:themeColor="background2" w:themeShade="40" w:fill="auto"/>
            <w:noWrap/>
            <w:vAlign w:val="center"/>
            <w:hideMark/>
          </w:tcPr>
          <w:p w14:paraId="65A59445"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1 ppm</w:t>
            </w:r>
          </w:p>
        </w:tc>
        <w:tc>
          <w:tcPr>
            <w:tcW w:w="999" w:type="dxa"/>
            <w:shd w:val="thinDiagCross" w:color="3B3838" w:themeColor="background2" w:themeShade="40" w:fill="auto"/>
            <w:noWrap/>
            <w:vAlign w:val="center"/>
            <w:hideMark/>
          </w:tcPr>
          <w:p w14:paraId="1C361786"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1 ppm</w:t>
            </w:r>
          </w:p>
        </w:tc>
        <w:tc>
          <w:tcPr>
            <w:tcW w:w="999" w:type="dxa"/>
            <w:shd w:val="clear" w:color="auto" w:fill="FFFFFF" w:themeFill="background1"/>
            <w:noWrap/>
            <w:vAlign w:val="center"/>
            <w:hideMark/>
          </w:tcPr>
          <w:p w14:paraId="62313E34"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1003" w:type="dxa"/>
            <w:tcBorders>
              <w:bottom w:val="single" w:sz="4" w:space="0" w:color="auto"/>
            </w:tcBorders>
            <w:shd w:val="thinHorzStripe" w:color="AEAAAA" w:themeColor="background2" w:themeShade="BF" w:fill="auto"/>
            <w:noWrap/>
            <w:vAlign w:val="center"/>
            <w:hideMark/>
          </w:tcPr>
          <w:p w14:paraId="162C3885" w14:textId="77777777" w:rsidR="002F7BD6" w:rsidRPr="008D1A46" w:rsidRDefault="002F7BD6" w:rsidP="00A305AE">
            <w:pPr>
              <w:spacing w:after="0" w:line="240" w:lineRule="auto"/>
              <w:jc w:val="center"/>
              <w:rPr>
                <w:rFonts w:eastAsia="Times New Roman" w:cstheme="minorHAnsi"/>
                <w:sz w:val="16"/>
                <w:szCs w:val="16"/>
                <w:lang w:eastAsia="en-GB"/>
                <w14:glow w14:rad="127000">
                  <w14:schemeClr w14:val="bg1"/>
                </w14:glow>
              </w:rPr>
            </w:pPr>
            <w:r w:rsidRPr="008D1A46">
              <w:rPr>
                <w:rFonts w:eastAsia="Times New Roman" w:cstheme="minorHAnsi"/>
                <w:sz w:val="16"/>
                <w:szCs w:val="16"/>
                <w:lang w:eastAsia="en-GB"/>
                <w14:glow w14:rad="127000">
                  <w14:schemeClr w14:val="bg1"/>
                </w14:glow>
              </w:rPr>
              <w:t>&lt; 1.5 ppm</w:t>
            </w:r>
          </w:p>
        </w:tc>
      </w:tr>
      <w:tr w:rsidR="002F7BD6" w:rsidRPr="009A00CF" w14:paraId="72815091" w14:textId="77777777" w:rsidTr="008D1A46">
        <w:trPr>
          <w:trHeight w:val="261"/>
        </w:trPr>
        <w:tc>
          <w:tcPr>
            <w:tcW w:w="2856" w:type="dxa"/>
            <w:vMerge/>
            <w:shd w:val="clear" w:color="auto" w:fill="auto"/>
            <w:noWrap/>
            <w:vAlign w:val="center"/>
            <w:hideMark/>
          </w:tcPr>
          <w:p w14:paraId="252F4495"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171" w:type="dxa"/>
            <w:vMerge/>
            <w:shd w:val="clear" w:color="auto" w:fill="auto"/>
            <w:noWrap/>
            <w:vAlign w:val="center"/>
            <w:hideMark/>
          </w:tcPr>
          <w:p w14:paraId="2166CE90"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021" w:type="dxa"/>
            <w:shd w:val="clear" w:color="auto" w:fill="auto"/>
            <w:noWrap/>
            <w:vAlign w:val="center"/>
            <w:hideMark/>
          </w:tcPr>
          <w:p w14:paraId="000F3A44"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Na]</w:t>
            </w:r>
            <w:r w:rsidRPr="009A00CF">
              <w:rPr>
                <w:rFonts w:eastAsia="Times New Roman" w:cstheme="minorHAnsi"/>
                <w:color w:val="000000"/>
                <w:sz w:val="16"/>
                <w:szCs w:val="16"/>
                <w:vertAlign w:val="superscript"/>
                <w:lang w:eastAsia="en-GB"/>
              </w:rPr>
              <w:t>+</w:t>
            </w:r>
            <w:proofErr w:type="gramEnd"/>
          </w:p>
        </w:tc>
        <w:tc>
          <w:tcPr>
            <w:tcW w:w="1030" w:type="dxa"/>
            <w:shd w:val="clear" w:color="auto" w:fill="FFFFFF" w:themeFill="background1"/>
            <w:noWrap/>
            <w:vAlign w:val="center"/>
            <w:hideMark/>
          </w:tcPr>
          <w:p w14:paraId="633AEEE9"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66EC40ED"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1083BB3D"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28B2BF4B"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1003" w:type="dxa"/>
            <w:shd w:val="thinDiagCross" w:color="3B3838" w:themeColor="background2" w:themeShade="40" w:fill="auto"/>
            <w:noWrap/>
            <w:vAlign w:val="center"/>
            <w:hideMark/>
          </w:tcPr>
          <w:p w14:paraId="6C61798F"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1 ppm</w:t>
            </w:r>
          </w:p>
        </w:tc>
      </w:tr>
      <w:tr w:rsidR="002F7BD6" w:rsidRPr="009A00CF" w14:paraId="66373B0E" w14:textId="77777777" w:rsidTr="008D1A46">
        <w:trPr>
          <w:trHeight w:val="312"/>
        </w:trPr>
        <w:tc>
          <w:tcPr>
            <w:tcW w:w="2856" w:type="dxa"/>
            <w:vMerge w:val="restart"/>
            <w:shd w:val="clear" w:color="auto" w:fill="auto"/>
            <w:noWrap/>
            <w:vAlign w:val="center"/>
            <w:hideMark/>
          </w:tcPr>
          <w:p w14:paraId="65FCC0FC"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CLA + O</w:t>
            </w:r>
          </w:p>
        </w:tc>
        <w:tc>
          <w:tcPr>
            <w:tcW w:w="1171" w:type="dxa"/>
            <w:vMerge w:val="restart"/>
            <w:shd w:val="clear" w:color="auto" w:fill="auto"/>
            <w:noWrap/>
            <w:vAlign w:val="center"/>
            <w:hideMark/>
          </w:tcPr>
          <w:p w14:paraId="2C847C8F"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C</w:t>
            </w:r>
            <w:r w:rsidRPr="009A00CF">
              <w:rPr>
                <w:rFonts w:eastAsia="Times New Roman" w:cstheme="minorHAnsi"/>
                <w:color w:val="000000"/>
                <w:sz w:val="20"/>
                <w:szCs w:val="20"/>
                <w:vertAlign w:val="subscript"/>
                <w:lang w:eastAsia="en-GB"/>
              </w:rPr>
              <w:t>38</w:t>
            </w:r>
            <w:r w:rsidRPr="009A00CF">
              <w:rPr>
                <w:rFonts w:eastAsia="Times New Roman" w:cstheme="minorHAnsi"/>
                <w:color w:val="000000"/>
                <w:sz w:val="20"/>
                <w:szCs w:val="20"/>
                <w:lang w:eastAsia="en-GB"/>
              </w:rPr>
              <w:t>H</w:t>
            </w:r>
            <w:r w:rsidRPr="009A00CF">
              <w:rPr>
                <w:rFonts w:eastAsia="Times New Roman" w:cstheme="minorHAnsi"/>
                <w:color w:val="000000"/>
                <w:sz w:val="20"/>
                <w:szCs w:val="20"/>
                <w:vertAlign w:val="subscript"/>
                <w:lang w:eastAsia="en-GB"/>
              </w:rPr>
              <w:t>70</w:t>
            </w:r>
            <w:r w:rsidRPr="009A00CF">
              <w:rPr>
                <w:rFonts w:eastAsia="Times New Roman" w:cstheme="minorHAnsi"/>
                <w:color w:val="000000"/>
                <w:sz w:val="20"/>
                <w:szCs w:val="20"/>
                <w:lang w:eastAsia="en-GB"/>
              </w:rPr>
              <w:t>NO</w:t>
            </w:r>
            <w:r w:rsidRPr="009A00CF">
              <w:rPr>
                <w:rFonts w:eastAsia="Times New Roman" w:cstheme="minorHAnsi"/>
                <w:color w:val="000000"/>
                <w:sz w:val="20"/>
                <w:szCs w:val="20"/>
                <w:vertAlign w:val="subscript"/>
                <w:lang w:eastAsia="en-GB"/>
              </w:rPr>
              <w:t>14</w:t>
            </w:r>
          </w:p>
        </w:tc>
        <w:tc>
          <w:tcPr>
            <w:tcW w:w="1021" w:type="dxa"/>
            <w:shd w:val="clear" w:color="auto" w:fill="auto"/>
            <w:noWrap/>
            <w:vAlign w:val="center"/>
            <w:hideMark/>
          </w:tcPr>
          <w:p w14:paraId="71AB3AD6"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H]</w:t>
            </w:r>
            <w:r w:rsidRPr="009A00CF">
              <w:rPr>
                <w:rFonts w:eastAsia="Times New Roman" w:cstheme="minorHAnsi"/>
                <w:color w:val="000000"/>
                <w:sz w:val="16"/>
                <w:szCs w:val="16"/>
                <w:vertAlign w:val="superscript"/>
                <w:lang w:eastAsia="en-GB"/>
              </w:rPr>
              <w:t>+</w:t>
            </w:r>
            <w:proofErr w:type="gramEnd"/>
          </w:p>
        </w:tc>
        <w:tc>
          <w:tcPr>
            <w:tcW w:w="1030" w:type="dxa"/>
            <w:shd w:val="clear" w:color="auto" w:fill="FFFFFF" w:themeFill="background1"/>
            <w:noWrap/>
            <w:vAlign w:val="center"/>
            <w:hideMark/>
          </w:tcPr>
          <w:p w14:paraId="50FD091F"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1653BAF6"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25383AE6"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793840A0"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1003" w:type="dxa"/>
            <w:shd w:val="clear" w:color="auto" w:fill="FFFFFF" w:themeFill="background1"/>
            <w:noWrap/>
            <w:vAlign w:val="center"/>
            <w:hideMark/>
          </w:tcPr>
          <w:p w14:paraId="7E14275E"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r>
      <w:tr w:rsidR="002F7BD6" w:rsidRPr="009A00CF" w14:paraId="0B8064A1" w14:textId="77777777" w:rsidTr="008D1A46">
        <w:trPr>
          <w:trHeight w:val="261"/>
        </w:trPr>
        <w:tc>
          <w:tcPr>
            <w:tcW w:w="2856" w:type="dxa"/>
            <w:vMerge/>
            <w:shd w:val="clear" w:color="auto" w:fill="auto"/>
            <w:noWrap/>
            <w:vAlign w:val="center"/>
            <w:hideMark/>
          </w:tcPr>
          <w:p w14:paraId="6FE1764E"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171" w:type="dxa"/>
            <w:vMerge/>
            <w:shd w:val="clear" w:color="auto" w:fill="auto"/>
            <w:noWrap/>
            <w:vAlign w:val="center"/>
            <w:hideMark/>
          </w:tcPr>
          <w:p w14:paraId="37846F98"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021" w:type="dxa"/>
            <w:shd w:val="clear" w:color="auto" w:fill="auto"/>
            <w:noWrap/>
            <w:vAlign w:val="center"/>
            <w:hideMark/>
          </w:tcPr>
          <w:p w14:paraId="6EB9EB5D"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K]</w:t>
            </w:r>
            <w:r w:rsidRPr="009A00CF">
              <w:rPr>
                <w:rFonts w:eastAsia="Times New Roman" w:cstheme="minorHAnsi"/>
                <w:color w:val="000000"/>
                <w:sz w:val="16"/>
                <w:szCs w:val="16"/>
                <w:vertAlign w:val="superscript"/>
                <w:lang w:eastAsia="en-GB"/>
              </w:rPr>
              <w:t>+</w:t>
            </w:r>
            <w:proofErr w:type="gramEnd"/>
          </w:p>
        </w:tc>
        <w:tc>
          <w:tcPr>
            <w:tcW w:w="1030" w:type="dxa"/>
            <w:shd w:val="clear" w:color="auto" w:fill="FFFFFF" w:themeFill="background1"/>
            <w:noWrap/>
            <w:vAlign w:val="center"/>
            <w:hideMark/>
          </w:tcPr>
          <w:p w14:paraId="6D87441F"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794D447B"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24492031"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2464B4DF"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1003" w:type="dxa"/>
            <w:shd w:val="clear" w:color="auto" w:fill="FFFFFF" w:themeFill="background1"/>
            <w:noWrap/>
            <w:vAlign w:val="center"/>
            <w:hideMark/>
          </w:tcPr>
          <w:p w14:paraId="467B83E9"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r>
      <w:tr w:rsidR="002F7BD6" w:rsidRPr="009A00CF" w14:paraId="2E767C1D" w14:textId="77777777" w:rsidTr="008D1A46">
        <w:trPr>
          <w:trHeight w:val="261"/>
        </w:trPr>
        <w:tc>
          <w:tcPr>
            <w:tcW w:w="2856" w:type="dxa"/>
            <w:vMerge/>
            <w:shd w:val="clear" w:color="auto" w:fill="auto"/>
            <w:noWrap/>
            <w:vAlign w:val="center"/>
            <w:hideMark/>
          </w:tcPr>
          <w:p w14:paraId="57A125F1"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171" w:type="dxa"/>
            <w:vMerge/>
            <w:shd w:val="clear" w:color="auto" w:fill="auto"/>
            <w:noWrap/>
            <w:vAlign w:val="center"/>
            <w:hideMark/>
          </w:tcPr>
          <w:p w14:paraId="5C3963E5"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021" w:type="dxa"/>
            <w:shd w:val="clear" w:color="auto" w:fill="auto"/>
            <w:noWrap/>
            <w:vAlign w:val="center"/>
            <w:hideMark/>
          </w:tcPr>
          <w:p w14:paraId="20BA1DC3"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Na]</w:t>
            </w:r>
            <w:r w:rsidRPr="009A00CF">
              <w:rPr>
                <w:rFonts w:eastAsia="Times New Roman" w:cstheme="minorHAnsi"/>
                <w:color w:val="000000"/>
                <w:sz w:val="16"/>
                <w:szCs w:val="16"/>
                <w:vertAlign w:val="superscript"/>
                <w:lang w:eastAsia="en-GB"/>
              </w:rPr>
              <w:t>+</w:t>
            </w:r>
            <w:proofErr w:type="gramEnd"/>
          </w:p>
        </w:tc>
        <w:tc>
          <w:tcPr>
            <w:tcW w:w="1030" w:type="dxa"/>
            <w:shd w:val="clear" w:color="auto" w:fill="FFFFFF" w:themeFill="background1"/>
            <w:noWrap/>
            <w:vAlign w:val="center"/>
            <w:hideMark/>
          </w:tcPr>
          <w:p w14:paraId="1F1485F4"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71639962"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15004A34"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472B5B45"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1003" w:type="dxa"/>
            <w:shd w:val="clear" w:color="auto" w:fill="FFFFFF" w:themeFill="background1"/>
            <w:noWrap/>
            <w:vAlign w:val="center"/>
            <w:hideMark/>
          </w:tcPr>
          <w:p w14:paraId="6559509D"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r>
      <w:tr w:rsidR="002F7BD6" w:rsidRPr="009A00CF" w14:paraId="262EC72D" w14:textId="77777777" w:rsidTr="008D1A46">
        <w:trPr>
          <w:trHeight w:val="312"/>
        </w:trPr>
        <w:tc>
          <w:tcPr>
            <w:tcW w:w="2856" w:type="dxa"/>
            <w:vMerge w:val="restart"/>
            <w:shd w:val="clear" w:color="auto" w:fill="auto"/>
            <w:noWrap/>
            <w:vAlign w:val="center"/>
            <w:hideMark/>
          </w:tcPr>
          <w:p w14:paraId="12843FA7"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CLA + O - 2H</w:t>
            </w:r>
          </w:p>
        </w:tc>
        <w:tc>
          <w:tcPr>
            <w:tcW w:w="1171" w:type="dxa"/>
            <w:vMerge w:val="restart"/>
            <w:shd w:val="clear" w:color="auto" w:fill="auto"/>
            <w:noWrap/>
            <w:vAlign w:val="center"/>
            <w:hideMark/>
          </w:tcPr>
          <w:p w14:paraId="768A9858"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C</w:t>
            </w:r>
            <w:r w:rsidRPr="009A00CF">
              <w:rPr>
                <w:rFonts w:eastAsia="Times New Roman" w:cstheme="minorHAnsi"/>
                <w:color w:val="000000"/>
                <w:sz w:val="20"/>
                <w:szCs w:val="20"/>
                <w:vertAlign w:val="subscript"/>
                <w:lang w:eastAsia="en-GB"/>
              </w:rPr>
              <w:t>38</w:t>
            </w:r>
            <w:r w:rsidRPr="009A00CF">
              <w:rPr>
                <w:rFonts w:eastAsia="Times New Roman" w:cstheme="minorHAnsi"/>
                <w:color w:val="000000"/>
                <w:sz w:val="20"/>
                <w:szCs w:val="20"/>
                <w:lang w:eastAsia="en-GB"/>
              </w:rPr>
              <w:t>H</w:t>
            </w:r>
            <w:r w:rsidRPr="009A00CF">
              <w:rPr>
                <w:rFonts w:eastAsia="Times New Roman" w:cstheme="minorHAnsi"/>
                <w:color w:val="000000"/>
                <w:sz w:val="20"/>
                <w:szCs w:val="20"/>
                <w:vertAlign w:val="subscript"/>
                <w:lang w:eastAsia="en-GB"/>
              </w:rPr>
              <w:t>68</w:t>
            </w:r>
            <w:r w:rsidRPr="009A00CF">
              <w:rPr>
                <w:rFonts w:eastAsia="Times New Roman" w:cstheme="minorHAnsi"/>
                <w:color w:val="000000"/>
                <w:sz w:val="20"/>
                <w:szCs w:val="20"/>
                <w:lang w:eastAsia="en-GB"/>
              </w:rPr>
              <w:t>NO</w:t>
            </w:r>
            <w:r w:rsidRPr="009A00CF">
              <w:rPr>
                <w:rFonts w:eastAsia="Times New Roman" w:cstheme="minorHAnsi"/>
                <w:color w:val="000000"/>
                <w:sz w:val="20"/>
                <w:szCs w:val="20"/>
                <w:vertAlign w:val="subscript"/>
                <w:lang w:eastAsia="en-GB"/>
              </w:rPr>
              <w:t>14</w:t>
            </w:r>
          </w:p>
        </w:tc>
        <w:tc>
          <w:tcPr>
            <w:tcW w:w="1021" w:type="dxa"/>
            <w:shd w:val="clear" w:color="auto" w:fill="auto"/>
            <w:noWrap/>
            <w:vAlign w:val="center"/>
            <w:hideMark/>
          </w:tcPr>
          <w:p w14:paraId="3E036E64"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H]</w:t>
            </w:r>
            <w:r w:rsidRPr="009A00CF">
              <w:rPr>
                <w:rFonts w:eastAsia="Times New Roman" w:cstheme="minorHAnsi"/>
                <w:color w:val="000000"/>
                <w:sz w:val="16"/>
                <w:szCs w:val="16"/>
                <w:vertAlign w:val="superscript"/>
                <w:lang w:eastAsia="en-GB"/>
              </w:rPr>
              <w:t>+</w:t>
            </w:r>
            <w:proofErr w:type="gramEnd"/>
          </w:p>
        </w:tc>
        <w:tc>
          <w:tcPr>
            <w:tcW w:w="1030" w:type="dxa"/>
            <w:shd w:val="clear" w:color="auto" w:fill="FFFFFF" w:themeFill="background1"/>
            <w:noWrap/>
            <w:vAlign w:val="center"/>
            <w:hideMark/>
          </w:tcPr>
          <w:p w14:paraId="24AEC713"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6017E816"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102F7913"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tcBorders>
              <w:bottom w:val="single" w:sz="4" w:space="0" w:color="auto"/>
            </w:tcBorders>
            <w:shd w:val="clear" w:color="auto" w:fill="FFFFFF" w:themeFill="background1"/>
            <w:noWrap/>
            <w:vAlign w:val="center"/>
            <w:hideMark/>
          </w:tcPr>
          <w:p w14:paraId="084482A8"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1003" w:type="dxa"/>
            <w:shd w:val="clear" w:color="auto" w:fill="FFFFFF" w:themeFill="background1"/>
            <w:noWrap/>
            <w:vAlign w:val="center"/>
            <w:hideMark/>
          </w:tcPr>
          <w:p w14:paraId="475515B6"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r>
      <w:tr w:rsidR="002F7BD6" w:rsidRPr="009A00CF" w14:paraId="450E4FEA" w14:textId="77777777" w:rsidTr="008D1A46">
        <w:trPr>
          <w:trHeight w:val="261"/>
        </w:trPr>
        <w:tc>
          <w:tcPr>
            <w:tcW w:w="2856" w:type="dxa"/>
            <w:vMerge/>
            <w:shd w:val="clear" w:color="auto" w:fill="auto"/>
            <w:noWrap/>
            <w:vAlign w:val="center"/>
            <w:hideMark/>
          </w:tcPr>
          <w:p w14:paraId="6B9BDDF0"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171" w:type="dxa"/>
            <w:vMerge/>
            <w:shd w:val="clear" w:color="auto" w:fill="auto"/>
            <w:noWrap/>
            <w:vAlign w:val="center"/>
            <w:hideMark/>
          </w:tcPr>
          <w:p w14:paraId="559E4329"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021" w:type="dxa"/>
            <w:shd w:val="clear" w:color="auto" w:fill="auto"/>
            <w:noWrap/>
            <w:vAlign w:val="center"/>
            <w:hideMark/>
          </w:tcPr>
          <w:p w14:paraId="33836937"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K]</w:t>
            </w:r>
            <w:r w:rsidRPr="009A00CF">
              <w:rPr>
                <w:rFonts w:eastAsia="Times New Roman" w:cstheme="minorHAnsi"/>
                <w:color w:val="000000"/>
                <w:sz w:val="16"/>
                <w:szCs w:val="16"/>
                <w:vertAlign w:val="superscript"/>
                <w:lang w:eastAsia="en-GB"/>
              </w:rPr>
              <w:t>+</w:t>
            </w:r>
            <w:proofErr w:type="gramEnd"/>
          </w:p>
        </w:tc>
        <w:tc>
          <w:tcPr>
            <w:tcW w:w="1030" w:type="dxa"/>
            <w:shd w:val="clear" w:color="auto" w:fill="FFFFFF" w:themeFill="background1"/>
            <w:noWrap/>
            <w:vAlign w:val="center"/>
            <w:hideMark/>
          </w:tcPr>
          <w:p w14:paraId="53683D58"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6106350E"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462E3CFE"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thinDiagStripe" w:color="AEAAAA" w:themeColor="background2" w:themeShade="BF" w:fill="auto"/>
            <w:noWrap/>
            <w:vAlign w:val="center"/>
            <w:hideMark/>
          </w:tcPr>
          <w:p w14:paraId="76E6AD1E"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1.5 ppm</w:t>
            </w:r>
          </w:p>
        </w:tc>
        <w:tc>
          <w:tcPr>
            <w:tcW w:w="1003" w:type="dxa"/>
            <w:shd w:val="clear" w:color="auto" w:fill="FFFFFF" w:themeFill="background1"/>
            <w:noWrap/>
            <w:vAlign w:val="center"/>
            <w:hideMark/>
          </w:tcPr>
          <w:p w14:paraId="0A8C57BB"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r>
      <w:tr w:rsidR="002F7BD6" w:rsidRPr="009A00CF" w14:paraId="50FAF76C" w14:textId="77777777" w:rsidTr="008D1A46">
        <w:trPr>
          <w:trHeight w:val="261"/>
        </w:trPr>
        <w:tc>
          <w:tcPr>
            <w:tcW w:w="2856" w:type="dxa"/>
            <w:vMerge/>
            <w:shd w:val="clear" w:color="auto" w:fill="auto"/>
            <w:noWrap/>
            <w:vAlign w:val="center"/>
            <w:hideMark/>
          </w:tcPr>
          <w:p w14:paraId="511C9993"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171" w:type="dxa"/>
            <w:vMerge/>
            <w:shd w:val="clear" w:color="auto" w:fill="auto"/>
            <w:noWrap/>
            <w:vAlign w:val="center"/>
            <w:hideMark/>
          </w:tcPr>
          <w:p w14:paraId="513C86E0"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021" w:type="dxa"/>
            <w:shd w:val="clear" w:color="auto" w:fill="auto"/>
            <w:noWrap/>
            <w:vAlign w:val="center"/>
            <w:hideMark/>
          </w:tcPr>
          <w:p w14:paraId="1A0F1D7D"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Na]</w:t>
            </w:r>
            <w:r w:rsidRPr="009A00CF">
              <w:rPr>
                <w:rFonts w:eastAsia="Times New Roman" w:cstheme="minorHAnsi"/>
                <w:color w:val="000000"/>
                <w:sz w:val="16"/>
                <w:szCs w:val="16"/>
                <w:vertAlign w:val="superscript"/>
                <w:lang w:eastAsia="en-GB"/>
              </w:rPr>
              <w:t>+</w:t>
            </w:r>
            <w:proofErr w:type="gramEnd"/>
          </w:p>
        </w:tc>
        <w:tc>
          <w:tcPr>
            <w:tcW w:w="1030" w:type="dxa"/>
            <w:shd w:val="clear" w:color="auto" w:fill="FFFFFF" w:themeFill="background1"/>
            <w:noWrap/>
            <w:vAlign w:val="center"/>
            <w:hideMark/>
          </w:tcPr>
          <w:p w14:paraId="50EAFD48"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620387D3"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3C7E8D3C"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5DFCF9A2"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1003" w:type="dxa"/>
            <w:shd w:val="clear" w:color="auto" w:fill="FFFFFF" w:themeFill="background1"/>
            <w:noWrap/>
            <w:vAlign w:val="center"/>
            <w:hideMark/>
          </w:tcPr>
          <w:p w14:paraId="4D019697"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r>
      <w:tr w:rsidR="002F7BD6" w:rsidRPr="009A00CF" w14:paraId="31E0DF82" w14:textId="77777777" w:rsidTr="008D1A46">
        <w:trPr>
          <w:trHeight w:val="312"/>
        </w:trPr>
        <w:tc>
          <w:tcPr>
            <w:tcW w:w="2856" w:type="dxa"/>
            <w:vMerge w:val="restart"/>
            <w:shd w:val="clear" w:color="auto" w:fill="auto"/>
            <w:noWrap/>
            <w:vAlign w:val="center"/>
            <w:hideMark/>
          </w:tcPr>
          <w:p w14:paraId="46F2B889"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CLA + CH2</w:t>
            </w:r>
          </w:p>
        </w:tc>
        <w:tc>
          <w:tcPr>
            <w:tcW w:w="1171" w:type="dxa"/>
            <w:vMerge w:val="restart"/>
            <w:shd w:val="clear" w:color="auto" w:fill="auto"/>
            <w:noWrap/>
            <w:vAlign w:val="center"/>
            <w:hideMark/>
          </w:tcPr>
          <w:p w14:paraId="689E327D"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C</w:t>
            </w:r>
            <w:r w:rsidRPr="009A00CF">
              <w:rPr>
                <w:rFonts w:eastAsia="Times New Roman" w:cstheme="minorHAnsi"/>
                <w:color w:val="000000"/>
                <w:sz w:val="20"/>
                <w:szCs w:val="20"/>
                <w:vertAlign w:val="subscript"/>
                <w:lang w:eastAsia="en-GB"/>
              </w:rPr>
              <w:t>39</w:t>
            </w:r>
            <w:r w:rsidRPr="009A00CF">
              <w:rPr>
                <w:rFonts w:eastAsia="Times New Roman" w:cstheme="minorHAnsi"/>
                <w:color w:val="000000"/>
                <w:sz w:val="20"/>
                <w:szCs w:val="20"/>
                <w:lang w:eastAsia="en-GB"/>
              </w:rPr>
              <w:t>H</w:t>
            </w:r>
            <w:r w:rsidRPr="009A00CF">
              <w:rPr>
                <w:rFonts w:eastAsia="Times New Roman" w:cstheme="minorHAnsi"/>
                <w:color w:val="000000"/>
                <w:sz w:val="20"/>
                <w:szCs w:val="20"/>
                <w:vertAlign w:val="subscript"/>
                <w:lang w:eastAsia="en-GB"/>
              </w:rPr>
              <w:t>72</w:t>
            </w:r>
            <w:r w:rsidRPr="009A00CF">
              <w:rPr>
                <w:rFonts w:eastAsia="Times New Roman" w:cstheme="minorHAnsi"/>
                <w:color w:val="000000"/>
                <w:sz w:val="20"/>
                <w:szCs w:val="20"/>
                <w:lang w:eastAsia="en-GB"/>
              </w:rPr>
              <w:t>NO</w:t>
            </w:r>
            <w:r w:rsidRPr="009A00CF">
              <w:rPr>
                <w:rFonts w:eastAsia="Times New Roman" w:cstheme="minorHAnsi"/>
                <w:color w:val="000000"/>
                <w:sz w:val="20"/>
                <w:szCs w:val="20"/>
                <w:vertAlign w:val="subscript"/>
                <w:lang w:eastAsia="en-GB"/>
              </w:rPr>
              <w:t>13</w:t>
            </w:r>
          </w:p>
        </w:tc>
        <w:tc>
          <w:tcPr>
            <w:tcW w:w="1021" w:type="dxa"/>
            <w:shd w:val="clear" w:color="auto" w:fill="auto"/>
            <w:noWrap/>
            <w:vAlign w:val="center"/>
            <w:hideMark/>
          </w:tcPr>
          <w:p w14:paraId="1803D3A2"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H]</w:t>
            </w:r>
            <w:r w:rsidRPr="009A00CF">
              <w:rPr>
                <w:rFonts w:eastAsia="Times New Roman" w:cstheme="minorHAnsi"/>
                <w:color w:val="000000"/>
                <w:sz w:val="16"/>
                <w:szCs w:val="16"/>
                <w:vertAlign w:val="superscript"/>
                <w:lang w:eastAsia="en-GB"/>
              </w:rPr>
              <w:t>+</w:t>
            </w:r>
            <w:proofErr w:type="gramEnd"/>
          </w:p>
        </w:tc>
        <w:tc>
          <w:tcPr>
            <w:tcW w:w="1030" w:type="dxa"/>
            <w:shd w:val="clear" w:color="auto" w:fill="FFFFFF" w:themeFill="background1"/>
            <w:noWrap/>
            <w:vAlign w:val="center"/>
            <w:hideMark/>
          </w:tcPr>
          <w:p w14:paraId="65DAA8BE"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10887863"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5E7F2F00"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503B0650"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1003" w:type="dxa"/>
            <w:shd w:val="clear" w:color="auto" w:fill="FFFFFF" w:themeFill="background1"/>
            <w:noWrap/>
            <w:vAlign w:val="center"/>
            <w:hideMark/>
          </w:tcPr>
          <w:p w14:paraId="036E19CF"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r>
      <w:tr w:rsidR="002F7BD6" w:rsidRPr="009A00CF" w14:paraId="7688934B" w14:textId="77777777" w:rsidTr="008D1A46">
        <w:trPr>
          <w:trHeight w:val="261"/>
        </w:trPr>
        <w:tc>
          <w:tcPr>
            <w:tcW w:w="2856" w:type="dxa"/>
            <w:vMerge/>
            <w:shd w:val="clear" w:color="auto" w:fill="auto"/>
            <w:noWrap/>
            <w:vAlign w:val="center"/>
            <w:hideMark/>
          </w:tcPr>
          <w:p w14:paraId="1AEB58BE"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171" w:type="dxa"/>
            <w:vMerge/>
            <w:shd w:val="clear" w:color="auto" w:fill="auto"/>
            <w:noWrap/>
            <w:vAlign w:val="center"/>
            <w:hideMark/>
          </w:tcPr>
          <w:p w14:paraId="51B834AF"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021" w:type="dxa"/>
            <w:shd w:val="clear" w:color="auto" w:fill="auto"/>
            <w:noWrap/>
            <w:vAlign w:val="center"/>
            <w:hideMark/>
          </w:tcPr>
          <w:p w14:paraId="22C9F83D"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K]</w:t>
            </w:r>
            <w:r w:rsidRPr="009A00CF">
              <w:rPr>
                <w:rFonts w:eastAsia="Times New Roman" w:cstheme="minorHAnsi"/>
                <w:color w:val="000000"/>
                <w:sz w:val="16"/>
                <w:szCs w:val="16"/>
                <w:vertAlign w:val="superscript"/>
                <w:lang w:eastAsia="en-GB"/>
              </w:rPr>
              <w:t>+</w:t>
            </w:r>
            <w:proofErr w:type="gramEnd"/>
          </w:p>
        </w:tc>
        <w:tc>
          <w:tcPr>
            <w:tcW w:w="1030" w:type="dxa"/>
            <w:shd w:val="clear" w:color="auto" w:fill="FFFFFF" w:themeFill="background1"/>
            <w:noWrap/>
            <w:vAlign w:val="center"/>
            <w:hideMark/>
          </w:tcPr>
          <w:p w14:paraId="39450DC2"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292D9DE6"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560F52E6"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24EC334C"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1003" w:type="dxa"/>
            <w:shd w:val="clear" w:color="auto" w:fill="FFFFFF" w:themeFill="background1"/>
            <w:noWrap/>
            <w:vAlign w:val="center"/>
            <w:hideMark/>
          </w:tcPr>
          <w:p w14:paraId="1478BA1C"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r>
      <w:tr w:rsidR="002F7BD6" w:rsidRPr="009A00CF" w14:paraId="6FA527F8" w14:textId="77777777" w:rsidTr="008D1A46">
        <w:trPr>
          <w:trHeight w:val="261"/>
        </w:trPr>
        <w:tc>
          <w:tcPr>
            <w:tcW w:w="2856" w:type="dxa"/>
            <w:vMerge/>
            <w:shd w:val="clear" w:color="auto" w:fill="auto"/>
            <w:noWrap/>
            <w:vAlign w:val="center"/>
            <w:hideMark/>
          </w:tcPr>
          <w:p w14:paraId="70879D41"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171" w:type="dxa"/>
            <w:vMerge/>
            <w:shd w:val="clear" w:color="auto" w:fill="auto"/>
            <w:noWrap/>
            <w:vAlign w:val="center"/>
            <w:hideMark/>
          </w:tcPr>
          <w:p w14:paraId="1DA8ADF1"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021" w:type="dxa"/>
            <w:shd w:val="clear" w:color="auto" w:fill="auto"/>
            <w:noWrap/>
            <w:vAlign w:val="center"/>
            <w:hideMark/>
          </w:tcPr>
          <w:p w14:paraId="6B25BC9B"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Na]</w:t>
            </w:r>
            <w:r w:rsidRPr="009A00CF">
              <w:rPr>
                <w:rFonts w:eastAsia="Times New Roman" w:cstheme="minorHAnsi"/>
                <w:color w:val="000000"/>
                <w:sz w:val="16"/>
                <w:szCs w:val="16"/>
                <w:vertAlign w:val="superscript"/>
                <w:lang w:eastAsia="en-GB"/>
              </w:rPr>
              <w:t>+</w:t>
            </w:r>
            <w:proofErr w:type="gramEnd"/>
          </w:p>
        </w:tc>
        <w:tc>
          <w:tcPr>
            <w:tcW w:w="1030" w:type="dxa"/>
            <w:shd w:val="clear" w:color="auto" w:fill="FFFFFF" w:themeFill="background1"/>
            <w:noWrap/>
            <w:vAlign w:val="center"/>
            <w:hideMark/>
          </w:tcPr>
          <w:p w14:paraId="21C18025"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175DCC68"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047777C5"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763A66B4"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1003" w:type="dxa"/>
            <w:shd w:val="clear" w:color="auto" w:fill="FFFFFF" w:themeFill="background1"/>
            <w:noWrap/>
            <w:vAlign w:val="center"/>
            <w:hideMark/>
          </w:tcPr>
          <w:p w14:paraId="3982F2B0"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r>
      <w:tr w:rsidR="002F7BD6" w:rsidRPr="009A00CF" w14:paraId="5B000950" w14:textId="77777777" w:rsidTr="008D1A46">
        <w:trPr>
          <w:trHeight w:val="312"/>
        </w:trPr>
        <w:tc>
          <w:tcPr>
            <w:tcW w:w="2856" w:type="dxa"/>
            <w:vMerge w:val="restart"/>
            <w:shd w:val="clear" w:color="auto" w:fill="auto"/>
            <w:noWrap/>
            <w:vAlign w:val="center"/>
            <w:hideMark/>
          </w:tcPr>
          <w:p w14:paraId="2DFB53B9"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CLA - CH2</w:t>
            </w:r>
          </w:p>
        </w:tc>
        <w:tc>
          <w:tcPr>
            <w:tcW w:w="1171" w:type="dxa"/>
            <w:vMerge w:val="restart"/>
            <w:shd w:val="clear" w:color="auto" w:fill="auto"/>
            <w:noWrap/>
            <w:vAlign w:val="center"/>
            <w:hideMark/>
          </w:tcPr>
          <w:p w14:paraId="1DC7B926"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C</w:t>
            </w:r>
            <w:r w:rsidRPr="009A00CF">
              <w:rPr>
                <w:rFonts w:eastAsia="Times New Roman" w:cstheme="minorHAnsi"/>
                <w:color w:val="000000"/>
                <w:sz w:val="20"/>
                <w:szCs w:val="20"/>
                <w:vertAlign w:val="subscript"/>
                <w:lang w:eastAsia="en-GB"/>
              </w:rPr>
              <w:t>37</w:t>
            </w:r>
            <w:r w:rsidRPr="009A00CF">
              <w:rPr>
                <w:rFonts w:eastAsia="Times New Roman" w:cstheme="minorHAnsi"/>
                <w:color w:val="000000"/>
                <w:sz w:val="20"/>
                <w:szCs w:val="20"/>
                <w:lang w:eastAsia="en-GB"/>
              </w:rPr>
              <w:t>H</w:t>
            </w:r>
            <w:r w:rsidRPr="009A00CF">
              <w:rPr>
                <w:rFonts w:eastAsia="Times New Roman" w:cstheme="minorHAnsi"/>
                <w:color w:val="000000"/>
                <w:sz w:val="20"/>
                <w:szCs w:val="20"/>
                <w:vertAlign w:val="subscript"/>
                <w:lang w:eastAsia="en-GB"/>
              </w:rPr>
              <w:t>68</w:t>
            </w:r>
            <w:r w:rsidRPr="009A00CF">
              <w:rPr>
                <w:rFonts w:eastAsia="Times New Roman" w:cstheme="minorHAnsi"/>
                <w:color w:val="000000"/>
                <w:sz w:val="20"/>
                <w:szCs w:val="20"/>
                <w:lang w:eastAsia="en-GB"/>
              </w:rPr>
              <w:t>NO</w:t>
            </w:r>
            <w:r w:rsidRPr="009A00CF">
              <w:rPr>
                <w:rFonts w:eastAsia="Times New Roman" w:cstheme="minorHAnsi"/>
                <w:color w:val="000000"/>
                <w:sz w:val="20"/>
                <w:szCs w:val="20"/>
                <w:vertAlign w:val="subscript"/>
                <w:lang w:eastAsia="en-GB"/>
              </w:rPr>
              <w:t>13</w:t>
            </w:r>
          </w:p>
        </w:tc>
        <w:tc>
          <w:tcPr>
            <w:tcW w:w="1021" w:type="dxa"/>
            <w:shd w:val="clear" w:color="auto" w:fill="auto"/>
            <w:noWrap/>
            <w:vAlign w:val="center"/>
            <w:hideMark/>
          </w:tcPr>
          <w:p w14:paraId="1216B196"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H]</w:t>
            </w:r>
            <w:r w:rsidRPr="009A00CF">
              <w:rPr>
                <w:rFonts w:eastAsia="Times New Roman" w:cstheme="minorHAnsi"/>
                <w:color w:val="000000"/>
                <w:sz w:val="16"/>
                <w:szCs w:val="16"/>
                <w:vertAlign w:val="superscript"/>
                <w:lang w:eastAsia="en-GB"/>
              </w:rPr>
              <w:t>+</w:t>
            </w:r>
            <w:proofErr w:type="gramEnd"/>
          </w:p>
        </w:tc>
        <w:tc>
          <w:tcPr>
            <w:tcW w:w="1030" w:type="dxa"/>
            <w:shd w:val="clear" w:color="auto" w:fill="FFFFFF" w:themeFill="background1"/>
            <w:noWrap/>
            <w:vAlign w:val="center"/>
            <w:hideMark/>
          </w:tcPr>
          <w:p w14:paraId="0BA7859C"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34BD7B67"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6433EE11"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3740DF3D"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1003" w:type="dxa"/>
            <w:shd w:val="clear" w:color="auto" w:fill="FFFFFF" w:themeFill="background1"/>
            <w:noWrap/>
            <w:vAlign w:val="center"/>
            <w:hideMark/>
          </w:tcPr>
          <w:p w14:paraId="4EC0F190"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r>
      <w:tr w:rsidR="002F7BD6" w:rsidRPr="009A00CF" w14:paraId="6DC02483" w14:textId="77777777" w:rsidTr="008D1A46">
        <w:trPr>
          <w:trHeight w:val="261"/>
        </w:trPr>
        <w:tc>
          <w:tcPr>
            <w:tcW w:w="2856" w:type="dxa"/>
            <w:vMerge/>
            <w:shd w:val="clear" w:color="auto" w:fill="auto"/>
            <w:noWrap/>
            <w:vAlign w:val="center"/>
            <w:hideMark/>
          </w:tcPr>
          <w:p w14:paraId="2B722066"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171" w:type="dxa"/>
            <w:vMerge/>
            <w:shd w:val="clear" w:color="auto" w:fill="auto"/>
            <w:noWrap/>
            <w:vAlign w:val="center"/>
            <w:hideMark/>
          </w:tcPr>
          <w:p w14:paraId="5451B6D4"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021" w:type="dxa"/>
            <w:shd w:val="clear" w:color="auto" w:fill="auto"/>
            <w:noWrap/>
            <w:vAlign w:val="center"/>
            <w:hideMark/>
          </w:tcPr>
          <w:p w14:paraId="5DDFD1AF"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K]</w:t>
            </w:r>
            <w:r w:rsidRPr="009A00CF">
              <w:rPr>
                <w:rFonts w:eastAsia="Times New Roman" w:cstheme="minorHAnsi"/>
                <w:color w:val="000000"/>
                <w:sz w:val="16"/>
                <w:szCs w:val="16"/>
                <w:vertAlign w:val="superscript"/>
                <w:lang w:eastAsia="en-GB"/>
              </w:rPr>
              <w:t>+</w:t>
            </w:r>
            <w:proofErr w:type="gramEnd"/>
          </w:p>
        </w:tc>
        <w:tc>
          <w:tcPr>
            <w:tcW w:w="1030" w:type="dxa"/>
            <w:shd w:val="clear" w:color="auto" w:fill="FFFFFF" w:themeFill="background1"/>
            <w:noWrap/>
            <w:vAlign w:val="center"/>
            <w:hideMark/>
          </w:tcPr>
          <w:p w14:paraId="6E7C0B46"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27C9816E"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tcBorders>
              <w:bottom w:val="single" w:sz="4" w:space="0" w:color="auto"/>
            </w:tcBorders>
            <w:shd w:val="clear" w:color="auto" w:fill="FFFFFF" w:themeFill="background1"/>
            <w:noWrap/>
            <w:vAlign w:val="center"/>
            <w:hideMark/>
          </w:tcPr>
          <w:p w14:paraId="78771C51"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0C865AF2"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1003" w:type="dxa"/>
            <w:tcBorders>
              <w:bottom w:val="single" w:sz="4" w:space="0" w:color="auto"/>
            </w:tcBorders>
            <w:shd w:val="clear" w:color="auto" w:fill="FFFFFF" w:themeFill="background1"/>
            <w:noWrap/>
            <w:vAlign w:val="center"/>
            <w:hideMark/>
          </w:tcPr>
          <w:p w14:paraId="195BB1C9"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r>
      <w:tr w:rsidR="002F7BD6" w:rsidRPr="009A00CF" w14:paraId="41010E9E" w14:textId="77777777" w:rsidTr="008D1A46">
        <w:trPr>
          <w:trHeight w:val="261"/>
        </w:trPr>
        <w:tc>
          <w:tcPr>
            <w:tcW w:w="2856" w:type="dxa"/>
            <w:vMerge/>
            <w:shd w:val="clear" w:color="auto" w:fill="auto"/>
            <w:noWrap/>
            <w:vAlign w:val="center"/>
            <w:hideMark/>
          </w:tcPr>
          <w:p w14:paraId="7F45B424"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171" w:type="dxa"/>
            <w:vMerge/>
            <w:shd w:val="clear" w:color="auto" w:fill="auto"/>
            <w:noWrap/>
            <w:vAlign w:val="center"/>
            <w:hideMark/>
          </w:tcPr>
          <w:p w14:paraId="301CC157"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021" w:type="dxa"/>
            <w:shd w:val="clear" w:color="auto" w:fill="auto"/>
            <w:noWrap/>
            <w:vAlign w:val="center"/>
            <w:hideMark/>
          </w:tcPr>
          <w:p w14:paraId="5A31EE9C"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Na]</w:t>
            </w:r>
            <w:r w:rsidRPr="009A00CF">
              <w:rPr>
                <w:rFonts w:eastAsia="Times New Roman" w:cstheme="minorHAnsi"/>
                <w:color w:val="000000"/>
                <w:sz w:val="16"/>
                <w:szCs w:val="16"/>
                <w:vertAlign w:val="superscript"/>
                <w:lang w:eastAsia="en-GB"/>
              </w:rPr>
              <w:t>+</w:t>
            </w:r>
            <w:proofErr w:type="gramEnd"/>
          </w:p>
        </w:tc>
        <w:tc>
          <w:tcPr>
            <w:tcW w:w="1030" w:type="dxa"/>
            <w:shd w:val="clear" w:color="auto" w:fill="FFFFFF" w:themeFill="background1"/>
            <w:noWrap/>
            <w:vAlign w:val="center"/>
            <w:hideMark/>
          </w:tcPr>
          <w:p w14:paraId="489BC5DE"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1B029E68"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thinDiagStripe" w:color="AEAAAA" w:themeColor="background2" w:themeShade="BF" w:fill="auto"/>
            <w:noWrap/>
            <w:vAlign w:val="center"/>
            <w:hideMark/>
          </w:tcPr>
          <w:p w14:paraId="4E83BD91"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2.5 ppm</w:t>
            </w:r>
          </w:p>
        </w:tc>
        <w:tc>
          <w:tcPr>
            <w:tcW w:w="999" w:type="dxa"/>
            <w:shd w:val="clear" w:color="auto" w:fill="FFFFFF" w:themeFill="background1"/>
            <w:noWrap/>
            <w:vAlign w:val="center"/>
            <w:hideMark/>
          </w:tcPr>
          <w:p w14:paraId="2F0C4FF3"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1003" w:type="dxa"/>
            <w:shd w:val="thinDiagStripe" w:color="AEAAAA" w:themeColor="background2" w:themeShade="BF" w:fill="auto"/>
            <w:noWrap/>
            <w:vAlign w:val="center"/>
            <w:hideMark/>
          </w:tcPr>
          <w:p w14:paraId="0663E2D1"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1.5 ppm</w:t>
            </w:r>
          </w:p>
        </w:tc>
      </w:tr>
      <w:tr w:rsidR="002F7BD6" w:rsidRPr="009A00CF" w14:paraId="0BA9E77B" w14:textId="77777777" w:rsidTr="008D1A46">
        <w:trPr>
          <w:trHeight w:val="312"/>
        </w:trPr>
        <w:tc>
          <w:tcPr>
            <w:tcW w:w="2856" w:type="dxa"/>
            <w:vMerge w:val="restart"/>
            <w:shd w:val="clear" w:color="auto" w:fill="auto"/>
            <w:noWrap/>
            <w:vAlign w:val="center"/>
            <w:hideMark/>
          </w:tcPr>
          <w:p w14:paraId="609AA10F"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CLA - Cladinose</w:t>
            </w:r>
          </w:p>
        </w:tc>
        <w:tc>
          <w:tcPr>
            <w:tcW w:w="1171" w:type="dxa"/>
            <w:vMerge w:val="restart"/>
            <w:shd w:val="clear" w:color="auto" w:fill="auto"/>
            <w:noWrap/>
            <w:vAlign w:val="center"/>
            <w:hideMark/>
          </w:tcPr>
          <w:p w14:paraId="2721983D"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C</w:t>
            </w:r>
            <w:r w:rsidRPr="009A00CF">
              <w:rPr>
                <w:rFonts w:eastAsia="Times New Roman" w:cstheme="minorHAnsi"/>
                <w:color w:val="000000"/>
                <w:sz w:val="20"/>
                <w:szCs w:val="20"/>
                <w:vertAlign w:val="subscript"/>
                <w:lang w:eastAsia="en-GB"/>
              </w:rPr>
              <w:t>30</w:t>
            </w:r>
            <w:r w:rsidRPr="009A00CF">
              <w:rPr>
                <w:rFonts w:eastAsia="Times New Roman" w:cstheme="minorHAnsi"/>
                <w:color w:val="000000"/>
                <w:sz w:val="20"/>
                <w:szCs w:val="20"/>
                <w:lang w:eastAsia="en-GB"/>
              </w:rPr>
              <w:t>H</w:t>
            </w:r>
            <w:r w:rsidRPr="009A00CF">
              <w:rPr>
                <w:rFonts w:eastAsia="Times New Roman" w:cstheme="minorHAnsi"/>
                <w:color w:val="000000"/>
                <w:sz w:val="20"/>
                <w:szCs w:val="20"/>
                <w:vertAlign w:val="subscript"/>
                <w:lang w:eastAsia="en-GB"/>
              </w:rPr>
              <w:t>56</w:t>
            </w:r>
            <w:r w:rsidRPr="009A00CF">
              <w:rPr>
                <w:rFonts w:eastAsia="Times New Roman" w:cstheme="minorHAnsi"/>
                <w:color w:val="000000"/>
                <w:sz w:val="20"/>
                <w:szCs w:val="20"/>
                <w:lang w:eastAsia="en-GB"/>
              </w:rPr>
              <w:t>NO</w:t>
            </w:r>
            <w:r w:rsidRPr="009A00CF">
              <w:rPr>
                <w:rFonts w:eastAsia="Times New Roman" w:cstheme="minorHAnsi"/>
                <w:color w:val="000000"/>
                <w:sz w:val="20"/>
                <w:szCs w:val="20"/>
                <w:vertAlign w:val="subscript"/>
                <w:lang w:eastAsia="en-GB"/>
              </w:rPr>
              <w:t>10</w:t>
            </w:r>
          </w:p>
        </w:tc>
        <w:tc>
          <w:tcPr>
            <w:tcW w:w="1021" w:type="dxa"/>
            <w:shd w:val="clear" w:color="auto" w:fill="auto"/>
            <w:noWrap/>
            <w:vAlign w:val="center"/>
            <w:hideMark/>
          </w:tcPr>
          <w:p w14:paraId="4EDA2331"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H]</w:t>
            </w:r>
            <w:r w:rsidRPr="009A00CF">
              <w:rPr>
                <w:rFonts w:eastAsia="Times New Roman" w:cstheme="minorHAnsi"/>
                <w:color w:val="000000"/>
                <w:sz w:val="16"/>
                <w:szCs w:val="16"/>
                <w:vertAlign w:val="superscript"/>
                <w:lang w:eastAsia="en-GB"/>
              </w:rPr>
              <w:t>+</w:t>
            </w:r>
            <w:proofErr w:type="gramEnd"/>
          </w:p>
        </w:tc>
        <w:tc>
          <w:tcPr>
            <w:tcW w:w="1030" w:type="dxa"/>
            <w:tcBorders>
              <w:bottom w:val="single" w:sz="4" w:space="0" w:color="auto"/>
            </w:tcBorders>
            <w:shd w:val="clear" w:color="auto" w:fill="FFFFFF" w:themeFill="background1"/>
            <w:noWrap/>
            <w:vAlign w:val="center"/>
            <w:hideMark/>
          </w:tcPr>
          <w:p w14:paraId="2184F023"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03FD2052"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20CDA6B5"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0C813B15"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1003" w:type="dxa"/>
            <w:shd w:val="clear" w:color="auto" w:fill="FFFFFF" w:themeFill="background1"/>
            <w:noWrap/>
            <w:vAlign w:val="center"/>
            <w:hideMark/>
          </w:tcPr>
          <w:p w14:paraId="54C4597D"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r>
      <w:tr w:rsidR="002F7BD6" w:rsidRPr="009A00CF" w14:paraId="06B9E26F" w14:textId="77777777" w:rsidTr="008D1A46">
        <w:trPr>
          <w:trHeight w:val="261"/>
        </w:trPr>
        <w:tc>
          <w:tcPr>
            <w:tcW w:w="2856" w:type="dxa"/>
            <w:vMerge/>
            <w:shd w:val="clear" w:color="auto" w:fill="auto"/>
            <w:noWrap/>
            <w:vAlign w:val="center"/>
            <w:hideMark/>
          </w:tcPr>
          <w:p w14:paraId="10220FB6"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171" w:type="dxa"/>
            <w:vMerge/>
            <w:shd w:val="clear" w:color="auto" w:fill="auto"/>
            <w:noWrap/>
            <w:vAlign w:val="center"/>
            <w:hideMark/>
          </w:tcPr>
          <w:p w14:paraId="05C16B2C"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021" w:type="dxa"/>
            <w:shd w:val="clear" w:color="auto" w:fill="auto"/>
            <w:noWrap/>
            <w:vAlign w:val="center"/>
            <w:hideMark/>
          </w:tcPr>
          <w:p w14:paraId="68393758"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K]</w:t>
            </w:r>
            <w:r w:rsidRPr="009A00CF">
              <w:rPr>
                <w:rFonts w:eastAsia="Times New Roman" w:cstheme="minorHAnsi"/>
                <w:color w:val="000000"/>
                <w:sz w:val="16"/>
                <w:szCs w:val="16"/>
                <w:vertAlign w:val="superscript"/>
                <w:lang w:eastAsia="en-GB"/>
              </w:rPr>
              <w:t>+</w:t>
            </w:r>
            <w:proofErr w:type="gramEnd"/>
          </w:p>
        </w:tc>
        <w:tc>
          <w:tcPr>
            <w:tcW w:w="1030" w:type="dxa"/>
            <w:shd w:val="thinDiagStripe" w:color="AEAAAA" w:themeColor="background2" w:themeShade="BF" w:fill="auto"/>
            <w:noWrap/>
            <w:vAlign w:val="center"/>
            <w:hideMark/>
          </w:tcPr>
          <w:p w14:paraId="760D2C4B"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1.5 ppm</w:t>
            </w:r>
          </w:p>
        </w:tc>
        <w:tc>
          <w:tcPr>
            <w:tcW w:w="999" w:type="dxa"/>
            <w:shd w:val="clear" w:color="auto" w:fill="FFFFFF" w:themeFill="background1"/>
            <w:noWrap/>
            <w:vAlign w:val="center"/>
            <w:hideMark/>
          </w:tcPr>
          <w:p w14:paraId="726926B7"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tcBorders>
              <w:bottom w:val="single" w:sz="4" w:space="0" w:color="auto"/>
            </w:tcBorders>
            <w:shd w:val="clear" w:color="auto" w:fill="FFFFFF" w:themeFill="background1"/>
            <w:noWrap/>
            <w:vAlign w:val="center"/>
            <w:hideMark/>
          </w:tcPr>
          <w:p w14:paraId="46FF22DB"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tcBorders>
              <w:bottom w:val="single" w:sz="4" w:space="0" w:color="auto"/>
            </w:tcBorders>
            <w:shd w:val="clear" w:color="auto" w:fill="FFFFFF" w:themeFill="background1"/>
            <w:noWrap/>
            <w:vAlign w:val="center"/>
            <w:hideMark/>
          </w:tcPr>
          <w:p w14:paraId="44E90672"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1003" w:type="dxa"/>
            <w:shd w:val="clear" w:color="auto" w:fill="FFFFFF" w:themeFill="background1"/>
            <w:noWrap/>
            <w:vAlign w:val="center"/>
            <w:hideMark/>
          </w:tcPr>
          <w:p w14:paraId="3AA929EB"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r>
      <w:tr w:rsidR="002F7BD6" w:rsidRPr="009A00CF" w14:paraId="2942BF89" w14:textId="77777777" w:rsidTr="008D1A46">
        <w:trPr>
          <w:trHeight w:val="261"/>
        </w:trPr>
        <w:tc>
          <w:tcPr>
            <w:tcW w:w="2856" w:type="dxa"/>
            <w:vMerge/>
            <w:shd w:val="clear" w:color="auto" w:fill="auto"/>
            <w:noWrap/>
            <w:vAlign w:val="center"/>
            <w:hideMark/>
          </w:tcPr>
          <w:p w14:paraId="2430696F"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171" w:type="dxa"/>
            <w:vMerge/>
            <w:shd w:val="clear" w:color="auto" w:fill="auto"/>
            <w:noWrap/>
            <w:vAlign w:val="center"/>
            <w:hideMark/>
          </w:tcPr>
          <w:p w14:paraId="70498822"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021" w:type="dxa"/>
            <w:shd w:val="clear" w:color="auto" w:fill="auto"/>
            <w:noWrap/>
            <w:vAlign w:val="center"/>
            <w:hideMark/>
          </w:tcPr>
          <w:p w14:paraId="4FF88520"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Na]</w:t>
            </w:r>
            <w:r w:rsidRPr="009A00CF">
              <w:rPr>
                <w:rFonts w:eastAsia="Times New Roman" w:cstheme="minorHAnsi"/>
                <w:color w:val="000000"/>
                <w:sz w:val="16"/>
                <w:szCs w:val="16"/>
                <w:vertAlign w:val="superscript"/>
                <w:lang w:eastAsia="en-GB"/>
              </w:rPr>
              <w:t>+</w:t>
            </w:r>
            <w:proofErr w:type="gramEnd"/>
          </w:p>
        </w:tc>
        <w:tc>
          <w:tcPr>
            <w:tcW w:w="1030" w:type="dxa"/>
            <w:shd w:val="clear" w:color="auto" w:fill="FFFFFF" w:themeFill="background1"/>
            <w:noWrap/>
            <w:vAlign w:val="center"/>
            <w:hideMark/>
          </w:tcPr>
          <w:p w14:paraId="0C17F15F"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0D938DB3"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tcBorders>
              <w:bottom w:val="single" w:sz="4" w:space="0" w:color="auto"/>
            </w:tcBorders>
            <w:shd w:val="thinDiagCross" w:color="3B3838" w:themeColor="background2" w:themeShade="40" w:fill="auto"/>
            <w:noWrap/>
            <w:vAlign w:val="center"/>
            <w:hideMark/>
          </w:tcPr>
          <w:p w14:paraId="70AFCABD"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0.5 ppm</w:t>
            </w:r>
          </w:p>
        </w:tc>
        <w:tc>
          <w:tcPr>
            <w:tcW w:w="999" w:type="dxa"/>
            <w:shd w:val="thinDiagStripe" w:color="AEAAAA" w:themeColor="background2" w:themeShade="BF" w:fill="auto"/>
            <w:noWrap/>
            <w:vAlign w:val="center"/>
            <w:hideMark/>
          </w:tcPr>
          <w:p w14:paraId="2301B623"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2 ppm</w:t>
            </w:r>
          </w:p>
        </w:tc>
        <w:tc>
          <w:tcPr>
            <w:tcW w:w="1003" w:type="dxa"/>
            <w:shd w:val="clear" w:color="auto" w:fill="FFFFFF" w:themeFill="background1"/>
            <w:noWrap/>
            <w:vAlign w:val="center"/>
            <w:hideMark/>
          </w:tcPr>
          <w:p w14:paraId="13B531C3"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r>
      <w:tr w:rsidR="002F7BD6" w:rsidRPr="009A00CF" w14:paraId="7439E723" w14:textId="77777777" w:rsidTr="008D1A46">
        <w:trPr>
          <w:trHeight w:val="312"/>
        </w:trPr>
        <w:tc>
          <w:tcPr>
            <w:tcW w:w="2856" w:type="dxa"/>
            <w:vMerge w:val="restart"/>
            <w:shd w:val="clear" w:color="auto" w:fill="auto"/>
            <w:noWrap/>
            <w:vAlign w:val="center"/>
            <w:hideMark/>
          </w:tcPr>
          <w:p w14:paraId="00BABF5E"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CLA - Cladinose + O</w:t>
            </w:r>
          </w:p>
        </w:tc>
        <w:tc>
          <w:tcPr>
            <w:tcW w:w="1171" w:type="dxa"/>
            <w:vMerge w:val="restart"/>
            <w:shd w:val="clear" w:color="auto" w:fill="auto"/>
            <w:noWrap/>
            <w:vAlign w:val="center"/>
            <w:hideMark/>
          </w:tcPr>
          <w:p w14:paraId="174C2F66"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C</w:t>
            </w:r>
            <w:r w:rsidRPr="009A00CF">
              <w:rPr>
                <w:rFonts w:eastAsia="Times New Roman" w:cstheme="minorHAnsi"/>
                <w:color w:val="000000"/>
                <w:sz w:val="20"/>
                <w:szCs w:val="20"/>
                <w:vertAlign w:val="subscript"/>
                <w:lang w:eastAsia="en-GB"/>
              </w:rPr>
              <w:t>30</w:t>
            </w:r>
            <w:r w:rsidRPr="009A00CF">
              <w:rPr>
                <w:rFonts w:eastAsia="Times New Roman" w:cstheme="minorHAnsi"/>
                <w:color w:val="000000"/>
                <w:sz w:val="20"/>
                <w:szCs w:val="20"/>
                <w:lang w:eastAsia="en-GB"/>
              </w:rPr>
              <w:t>H</w:t>
            </w:r>
            <w:r w:rsidRPr="009A00CF">
              <w:rPr>
                <w:rFonts w:eastAsia="Times New Roman" w:cstheme="minorHAnsi"/>
                <w:color w:val="000000"/>
                <w:sz w:val="20"/>
                <w:szCs w:val="20"/>
                <w:vertAlign w:val="subscript"/>
                <w:lang w:eastAsia="en-GB"/>
              </w:rPr>
              <w:t>56</w:t>
            </w:r>
            <w:r w:rsidRPr="009A00CF">
              <w:rPr>
                <w:rFonts w:eastAsia="Times New Roman" w:cstheme="minorHAnsi"/>
                <w:color w:val="000000"/>
                <w:sz w:val="20"/>
                <w:szCs w:val="20"/>
                <w:lang w:eastAsia="en-GB"/>
              </w:rPr>
              <w:t>NO</w:t>
            </w:r>
            <w:r w:rsidRPr="009A00CF">
              <w:rPr>
                <w:rFonts w:eastAsia="Times New Roman" w:cstheme="minorHAnsi"/>
                <w:color w:val="000000"/>
                <w:sz w:val="20"/>
                <w:szCs w:val="20"/>
                <w:vertAlign w:val="subscript"/>
                <w:lang w:eastAsia="en-GB"/>
              </w:rPr>
              <w:t>11</w:t>
            </w:r>
          </w:p>
        </w:tc>
        <w:tc>
          <w:tcPr>
            <w:tcW w:w="1021" w:type="dxa"/>
            <w:shd w:val="clear" w:color="auto" w:fill="auto"/>
            <w:noWrap/>
            <w:vAlign w:val="center"/>
            <w:hideMark/>
          </w:tcPr>
          <w:p w14:paraId="60C32303"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H]</w:t>
            </w:r>
            <w:r w:rsidRPr="009A00CF">
              <w:rPr>
                <w:rFonts w:eastAsia="Times New Roman" w:cstheme="minorHAnsi"/>
                <w:color w:val="000000"/>
                <w:sz w:val="16"/>
                <w:szCs w:val="16"/>
                <w:vertAlign w:val="superscript"/>
                <w:lang w:eastAsia="en-GB"/>
              </w:rPr>
              <w:t>+</w:t>
            </w:r>
            <w:proofErr w:type="gramEnd"/>
          </w:p>
        </w:tc>
        <w:tc>
          <w:tcPr>
            <w:tcW w:w="1030" w:type="dxa"/>
            <w:shd w:val="clear" w:color="auto" w:fill="FFFFFF" w:themeFill="background1"/>
            <w:noWrap/>
            <w:vAlign w:val="center"/>
            <w:hideMark/>
          </w:tcPr>
          <w:p w14:paraId="39230FF5"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1127EE57"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thinDiagStripe" w:color="AEAAAA" w:themeColor="background2" w:themeShade="BF" w:fill="auto"/>
            <w:noWrap/>
            <w:vAlign w:val="center"/>
            <w:hideMark/>
          </w:tcPr>
          <w:p w14:paraId="43EF4C42"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1.5 ppm</w:t>
            </w:r>
          </w:p>
        </w:tc>
        <w:tc>
          <w:tcPr>
            <w:tcW w:w="999" w:type="dxa"/>
            <w:shd w:val="clear" w:color="auto" w:fill="FFFFFF" w:themeFill="background1"/>
            <w:noWrap/>
            <w:vAlign w:val="center"/>
            <w:hideMark/>
          </w:tcPr>
          <w:p w14:paraId="4E4D52D9"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1003" w:type="dxa"/>
            <w:shd w:val="clear" w:color="auto" w:fill="FFFFFF" w:themeFill="background1"/>
            <w:noWrap/>
            <w:vAlign w:val="center"/>
            <w:hideMark/>
          </w:tcPr>
          <w:p w14:paraId="077024A1"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r>
      <w:tr w:rsidR="002F7BD6" w:rsidRPr="009A00CF" w14:paraId="4AB5FE68" w14:textId="77777777" w:rsidTr="008D1A46">
        <w:trPr>
          <w:trHeight w:val="261"/>
        </w:trPr>
        <w:tc>
          <w:tcPr>
            <w:tcW w:w="2856" w:type="dxa"/>
            <w:vMerge/>
            <w:shd w:val="clear" w:color="auto" w:fill="auto"/>
            <w:noWrap/>
            <w:vAlign w:val="center"/>
            <w:hideMark/>
          </w:tcPr>
          <w:p w14:paraId="6C6521D3"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171" w:type="dxa"/>
            <w:vMerge/>
            <w:shd w:val="clear" w:color="auto" w:fill="auto"/>
            <w:noWrap/>
            <w:vAlign w:val="center"/>
            <w:hideMark/>
          </w:tcPr>
          <w:p w14:paraId="7ECF7C15"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021" w:type="dxa"/>
            <w:shd w:val="clear" w:color="auto" w:fill="auto"/>
            <w:noWrap/>
            <w:vAlign w:val="center"/>
            <w:hideMark/>
          </w:tcPr>
          <w:p w14:paraId="78D82923"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K]</w:t>
            </w:r>
            <w:r w:rsidRPr="009A00CF">
              <w:rPr>
                <w:rFonts w:eastAsia="Times New Roman" w:cstheme="minorHAnsi"/>
                <w:color w:val="000000"/>
                <w:sz w:val="16"/>
                <w:szCs w:val="16"/>
                <w:vertAlign w:val="superscript"/>
                <w:lang w:eastAsia="en-GB"/>
              </w:rPr>
              <w:t>+</w:t>
            </w:r>
            <w:proofErr w:type="gramEnd"/>
          </w:p>
        </w:tc>
        <w:tc>
          <w:tcPr>
            <w:tcW w:w="1030" w:type="dxa"/>
            <w:shd w:val="clear" w:color="auto" w:fill="FFFFFF" w:themeFill="background1"/>
            <w:noWrap/>
            <w:vAlign w:val="center"/>
            <w:hideMark/>
          </w:tcPr>
          <w:p w14:paraId="17AF1921"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3363D2BE"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17988F01"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52B2D3E2"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1003" w:type="dxa"/>
            <w:shd w:val="clear" w:color="auto" w:fill="FFFFFF" w:themeFill="background1"/>
            <w:noWrap/>
            <w:vAlign w:val="center"/>
            <w:hideMark/>
          </w:tcPr>
          <w:p w14:paraId="3177599F"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r>
      <w:tr w:rsidR="002F7BD6" w:rsidRPr="009A00CF" w14:paraId="4330AF65" w14:textId="77777777" w:rsidTr="008D1A46">
        <w:trPr>
          <w:trHeight w:val="261"/>
        </w:trPr>
        <w:tc>
          <w:tcPr>
            <w:tcW w:w="2856" w:type="dxa"/>
            <w:vMerge/>
            <w:shd w:val="clear" w:color="auto" w:fill="auto"/>
            <w:noWrap/>
            <w:vAlign w:val="center"/>
            <w:hideMark/>
          </w:tcPr>
          <w:p w14:paraId="42EDA6DC"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171" w:type="dxa"/>
            <w:vMerge/>
            <w:shd w:val="clear" w:color="auto" w:fill="auto"/>
            <w:noWrap/>
            <w:vAlign w:val="center"/>
            <w:hideMark/>
          </w:tcPr>
          <w:p w14:paraId="32271FE9"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021" w:type="dxa"/>
            <w:shd w:val="clear" w:color="auto" w:fill="auto"/>
            <w:noWrap/>
            <w:vAlign w:val="center"/>
            <w:hideMark/>
          </w:tcPr>
          <w:p w14:paraId="22000D41"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Na]</w:t>
            </w:r>
            <w:r w:rsidRPr="009A00CF">
              <w:rPr>
                <w:rFonts w:eastAsia="Times New Roman" w:cstheme="minorHAnsi"/>
                <w:color w:val="000000"/>
                <w:sz w:val="16"/>
                <w:szCs w:val="16"/>
                <w:vertAlign w:val="superscript"/>
                <w:lang w:eastAsia="en-GB"/>
              </w:rPr>
              <w:t>+</w:t>
            </w:r>
            <w:proofErr w:type="gramEnd"/>
          </w:p>
        </w:tc>
        <w:tc>
          <w:tcPr>
            <w:tcW w:w="1030" w:type="dxa"/>
            <w:shd w:val="clear" w:color="auto" w:fill="FFFFFF" w:themeFill="background1"/>
            <w:noWrap/>
            <w:vAlign w:val="center"/>
            <w:hideMark/>
          </w:tcPr>
          <w:p w14:paraId="770947C2"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3A12D2D1"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tcBorders>
              <w:bottom w:val="single" w:sz="4" w:space="0" w:color="auto"/>
            </w:tcBorders>
            <w:shd w:val="clear" w:color="auto" w:fill="FFFFFF" w:themeFill="background1"/>
            <w:noWrap/>
            <w:vAlign w:val="center"/>
            <w:hideMark/>
          </w:tcPr>
          <w:p w14:paraId="7F2E60C8"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3143D616"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1003" w:type="dxa"/>
            <w:shd w:val="clear" w:color="auto" w:fill="FFFFFF" w:themeFill="background1"/>
            <w:noWrap/>
            <w:vAlign w:val="center"/>
            <w:hideMark/>
          </w:tcPr>
          <w:p w14:paraId="1278E688"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r>
      <w:tr w:rsidR="002F7BD6" w:rsidRPr="009A00CF" w14:paraId="3D2C7092" w14:textId="77777777" w:rsidTr="008D1A46">
        <w:trPr>
          <w:trHeight w:val="312"/>
        </w:trPr>
        <w:tc>
          <w:tcPr>
            <w:tcW w:w="2856" w:type="dxa"/>
            <w:vMerge w:val="restart"/>
            <w:shd w:val="clear" w:color="auto" w:fill="auto"/>
            <w:noWrap/>
            <w:vAlign w:val="center"/>
            <w:hideMark/>
          </w:tcPr>
          <w:p w14:paraId="3DC5942D"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CLA - Cladinose - CH2</w:t>
            </w:r>
          </w:p>
        </w:tc>
        <w:tc>
          <w:tcPr>
            <w:tcW w:w="1171" w:type="dxa"/>
            <w:vMerge w:val="restart"/>
            <w:shd w:val="clear" w:color="auto" w:fill="auto"/>
            <w:noWrap/>
            <w:vAlign w:val="center"/>
            <w:hideMark/>
          </w:tcPr>
          <w:p w14:paraId="5FD25E0F"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C</w:t>
            </w:r>
            <w:r w:rsidRPr="009A00CF">
              <w:rPr>
                <w:rFonts w:eastAsia="Times New Roman" w:cstheme="minorHAnsi"/>
                <w:color w:val="000000"/>
                <w:sz w:val="20"/>
                <w:szCs w:val="20"/>
                <w:vertAlign w:val="subscript"/>
                <w:lang w:eastAsia="en-GB"/>
              </w:rPr>
              <w:t>29</w:t>
            </w:r>
            <w:r w:rsidRPr="009A00CF">
              <w:rPr>
                <w:rFonts w:eastAsia="Times New Roman" w:cstheme="minorHAnsi"/>
                <w:color w:val="000000"/>
                <w:sz w:val="20"/>
                <w:szCs w:val="20"/>
                <w:lang w:eastAsia="en-GB"/>
              </w:rPr>
              <w:t>H</w:t>
            </w:r>
            <w:r w:rsidRPr="009A00CF">
              <w:rPr>
                <w:rFonts w:eastAsia="Times New Roman" w:cstheme="minorHAnsi"/>
                <w:color w:val="000000"/>
                <w:sz w:val="20"/>
                <w:szCs w:val="20"/>
                <w:vertAlign w:val="subscript"/>
                <w:lang w:eastAsia="en-GB"/>
              </w:rPr>
              <w:t>54</w:t>
            </w:r>
            <w:r w:rsidRPr="009A00CF">
              <w:rPr>
                <w:rFonts w:eastAsia="Times New Roman" w:cstheme="minorHAnsi"/>
                <w:color w:val="000000"/>
                <w:sz w:val="20"/>
                <w:szCs w:val="20"/>
                <w:lang w:eastAsia="en-GB"/>
              </w:rPr>
              <w:t>NO</w:t>
            </w:r>
            <w:r w:rsidRPr="009A00CF">
              <w:rPr>
                <w:rFonts w:eastAsia="Times New Roman" w:cstheme="minorHAnsi"/>
                <w:color w:val="000000"/>
                <w:sz w:val="20"/>
                <w:szCs w:val="20"/>
                <w:vertAlign w:val="subscript"/>
                <w:lang w:eastAsia="en-GB"/>
              </w:rPr>
              <w:t>10</w:t>
            </w:r>
          </w:p>
        </w:tc>
        <w:tc>
          <w:tcPr>
            <w:tcW w:w="1021" w:type="dxa"/>
            <w:shd w:val="clear" w:color="auto" w:fill="auto"/>
            <w:noWrap/>
            <w:vAlign w:val="center"/>
            <w:hideMark/>
          </w:tcPr>
          <w:p w14:paraId="246F4BE1"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H]</w:t>
            </w:r>
            <w:r w:rsidRPr="009A00CF">
              <w:rPr>
                <w:rFonts w:eastAsia="Times New Roman" w:cstheme="minorHAnsi"/>
                <w:color w:val="000000"/>
                <w:sz w:val="16"/>
                <w:szCs w:val="16"/>
                <w:vertAlign w:val="superscript"/>
                <w:lang w:eastAsia="en-GB"/>
              </w:rPr>
              <w:t>+</w:t>
            </w:r>
            <w:proofErr w:type="gramEnd"/>
          </w:p>
        </w:tc>
        <w:tc>
          <w:tcPr>
            <w:tcW w:w="1030" w:type="dxa"/>
            <w:tcBorders>
              <w:bottom w:val="single" w:sz="4" w:space="0" w:color="auto"/>
            </w:tcBorders>
            <w:shd w:val="clear" w:color="auto" w:fill="FFFFFF" w:themeFill="background1"/>
            <w:noWrap/>
            <w:vAlign w:val="center"/>
            <w:hideMark/>
          </w:tcPr>
          <w:p w14:paraId="5CBEB5D4"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1B525D9C"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thinDiagCross" w:color="3B3838" w:themeColor="background2" w:themeShade="40" w:fill="auto"/>
            <w:noWrap/>
            <w:vAlign w:val="center"/>
            <w:hideMark/>
          </w:tcPr>
          <w:p w14:paraId="41DDEA1C"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0.5 ppm</w:t>
            </w:r>
          </w:p>
        </w:tc>
        <w:tc>
          <w:tcPr>
            <w:tcW w:w="999" w:type="dxa"/>
            <w:shd w:val="clear" w:color="auto" w:fill="FFFFFF" w:themeFill="background1"/>
            <w:noWrap/>
            <w:vAlign w:val="center"/>
            <w:hideMark/>
          </w:tcPr>
          <w:p w14:paraId="796B161A"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1003" w:type="dxa"/>
            <w:shd w:val="clear" w:color="auto" w:fill="FFFFFF" w:themeFill="background1"/>
            <w:noWrap/>
            <w:vAlign w:val="center"/>
            <w:hideMark/>
          </w:tcPr>
          <w:p w14:paraId="1C3BCCCC"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r>
      <w:tr w:rsidR="002F7BD6" w:rsidRPr="009A00CF" w14:paraId="0A065DF1" w14:textId="77777777" w:rsidTr="008D1A46">
        <w:trPr>
          <w:trHeight w:val="261"/>
        </w:trPr>
        <w:tc>
          <w:tcPr>
            <w:tcW w:w="2856" w:type="dxa"/>
            <w:vMerge/>
            <w:shd w:val="clear" w:color="auto" w:fill="auto"/>
            <w:noWrap/>
            <w:vAlign w:val="center"/>
            <w:hideMark/>
          </w:tcPr>
          <w:p w14:paraId="6CE76F4C"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171" w:type="dxa"/>
            <w:vMerge/>
            <w:shd w:val="clear" w:color="auto" w:fill="auto"/>
            <w:noWrap/>
            <w:vAlign w:val="center"/>
            <w:hideMark/>
          </w:tcPr>
          <w:p w14:paraId="05A5A3C9"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021" w:type="dxa"/>
            <w:shd w:val="clear" w:color="auto" w:fill="auto"/>
            <w:noWrap/>
            <w:vAlign w:val="center"/>
            <w:hideMark/>
          </w:tcPr>
          <w:p w14:paraId="3E88FC29"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K]</w:t>
            </w:r>
            <w:r w:rsidRPr="009A00CF">
              <w:rPr>
                <w:rFonts w:eastAsia="Times New Roman" w:cstheme="minorHAnsi"/>
                <w:color w:val="000000"/>
                <w:sz w:val="16"/>
                <w:szCs w:val="16"/>
                <w:vertAlign w:val="superscript"/>
                <w:lang w:eastAsia="en-GB"/>
              </w:rPr>
              <w:t>+</w:t>
            </w:r>
            <w:proofErr w:type="gramEnd"/>
          </w:p>
        </w:tc>
        <w:tc>
          <w:tcPr>
            <w:tcW w:w="1030" w:type="dxa"/>
            <w:shd w:val="thinHorzStripe" w:color="AEAAAA" w:themeColor="background2" w:themeShade="BF" w:fill="auto"/>
            <w:noWrap/>
            <w:vAlign w:val="center"/>
            <w:hideMark/>
          </w:tcPr>
          <w:p w14:paraId="283E75D5"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0.5 ppm</w:t>
            </w:r>
          </w:p>
        </w:tc>
        <w:tc>
          <w:tcPr>
            <w:tcW w:w="999" w:type="dxa"/>
            <w:shd w:val="clear" w:color="auto" w:fill="FFFFFF" w:themeFill="background1"/>
            <w:noWrap/>
            <w:vAlign w:val="center"/>
            <w:hideMark/>
          </w:tcPr>
          <w:p w14:paraId="7F3B240C"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1AE2DEFE"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0C9168DA"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1003" w:type="dxa"/>
            <w:tcBorders>
              <w:bottom w:val="single" w:sz="4" w:space="0" w:color="auto"/>
            </w:tcBorders>
            <w:shd w:val="clear" w:color="auto" w:fill="FFFFFF" w:themeFill="background1"/>
            <w:noWrap/>
            <w:vAlign w:val="center"/>
            <w:hideMark/>
          </w:tcPr>
          <w:p w14:paraId="41703DF9"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r>
      <w:tr w:rsidR="002F7BD6" w:rsidRPr="009A00CF" w14:paraId="31D98C4B" w14:textId="77777777" w:rsidTr="008D1A46">
        <w:trPr>
          <w:trHeight w:val="261"/>
        </w:trPr>
        <w:tc>
          <w:tcPr>
            <w:tcW w:w="2856" w:type="dxa"/>
            <w:vMerge/>
            <w:shd w:val="clear" w:color="auto" w:fill="auto"/>
            <w:noWrap/>
            <w:vAlign w:val="center"/>
            <w:hideMark/>
          </w:tcPr>
          <w:p w14:paraId="314E89EB"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171" w:type="dxa"/>
            <w:vMerge/>
            <w:shd w:val="clear" w:color="auto" w:fill="auto"/>
            <w:noWrap/>
            <w:vAlign w:val="center"/>
            <w:hideMark/>
          </w:tcPr>
          <w:p w14:paraId="2D0DCC05"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021" w:type="dxa"/>
            <w:shd w:val="clear" w:color="auto" w:fill="auto"/>
            <w:noWrap/>
            <w:vAlign w:val="center"/>
            <w:hideMark/>
          </w:tcPr>
          <w:p w14:paraId="0558B8E2"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Na]</w:t>
            </w:r>
            <w:r w:rsidRPr="009A00CF">
              <w:rPr>
                <w:rFonts w:eastAsia="Times New Roman" w:cstheme="minorHAnsi"/>
                <w:color w:val="000000"/>
                <w:sz w:val="16"/>
                <w:szCs w:val="16"/>
                <w:vertAlign w:val="superscript"/>
                <w:lang w:eastAsia="en-GB"/>
              </w:rPr>
              <w:t>+</w:t>
            </w:r>
            <w:proofErr w:type="gramEnd"/>
          </w:p>
        </w:tc>
        <w:tc>
          <w:tcPr>
            <w:tcW w:w="1030" w:type="dxa"/>
            <w:shd w:val="clear" w:color="auto" w:fill="FFFFFF" w:themeFill="background1"/>
            <w:noWrap/>
            <w:vAlign w:val="center"/>
            <w:hideMark/>
          </w:tcPr>
          <w:p w14:paraId="37B95A25"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5CC3FF14"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661D8099"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14DB61B9"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1003" w:type="dxa"/>
            <w:shd w:val="thinDiagStripe" w:color="AEAAAA" w:themeColor="background2" w:themeShade="BF" w:fill="auto"/>
            <w:noWrap/>
            <w:vAlign w:val="center"/>
            <w:hideMark/>
          </w:tcPr>
          <w:p w14:paraId="3F40BE83"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1.5 ppm</w:t>
            </w:r>
          </w:p>
        </w:tc>
      </w:tr>
      <w:tr w:rsidR="002F7BD6" w:rsidRPr="009A00CF" w14:paraId="7327BBF7" w14:textId="77777777" w:rsidTr="008D1A46">
        <w:trPr>
          <w:trHeight w:val="312"/>
        </w:trPr>
        <w:tc>
          <w:tcPr>
            <w:tcW w:w="2856" w:type="dxa"/>
            <w:vMerge w:val="restart"/>
            <w:shd w:val="clear" w:color="auto" w:fill="auto"/>
            <w:noWrap/>
            <w:vAlign w:val="center"/>
            <w:hideMark/>
          </w:tcPr>
          <w:p w14:paraId="01E7F7E2"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CLA - Cladinose + CH2</w:t>
            </w:r>
          </w:p>
        </w:tc>
        <w:tc>
          <w:tcPr>
            <w:tcW w:w="1171" w:type="dxa"/>
            <w:vMerge w:val="restart"/>
            <w:shd w:val="clear" w:color="auto" w:fill="auto"/>
            <w:noWrap/>
            <w:vAlign w:val="center"/>
            <w:hideMark/>
          </w:tcPr>
          <w:p w14:paraId="3B1D5C63" w14:textId="77777777" w:rsidR="002F7BD6" w:rsidRPr="009A00CF" w:rsidRDefault="002F7BD6" w:rsidP="00A305AE">
            <w:pPr>
              <w:spacing w:after="0" w:line="240" w:lineRule="auto"/>
              <w:jc w:val="center"/>
              <w:rPr>
                <w:rFonts w:eastAsia="Times New Roman" w:cstheme="minorHAnsi"/>
                <w:color w:val="000000"/>
                <w:sz w:val="20"/>
                <w:szCs w:val="20"/>
                <w:lang w:eastAsia="en-GB"/>
              </w:rPr>
            </w:pPr>
            <w:r w:rsidRPr="009A00CF">
              <w:rPr>
                <w:rFonts w:eastAsia="Times New Roman" w:cstheme="minorHAnsi"/>
                <w:color w:val="000000"/>
                <w:sz w:val="20"/>
                <w:szCs w:val="20"/>
                <w:lang w:eastAsia="en-GB"/>
              </w:rPr>
              <w:t>C</w:t>
            </w:r>
            <w:r w:rsidRPr="009A00CF">
              <w:rPr>
                <w:rFonts w:eastAsia="Times New Roman" w:cstheme="minorHAnsi"/>
                <w:color w:val="000000"/>
                <w:sz w:val="20"/>
                <w:szCs w:val="20"/>
                <w:vertAlign w:val="subscript"/>
                <w:lang w:eastAsia="en-GB"/>
              </w:rPr>
              <w:t>31</w:t>
            </w:r>
            <w:r w:rsidRPr="009A00CF">
              <w:rPr>
                <w:rFonts w:eastAsia="Times New Roman" w:cstheme="minorHAnsi"/>
                <w:color w:val="000000"/>
                <w:sz w:val="20"/>
                <w:szCs w:val="20"/>
                <w:lang w:eastAsia="en-GB"/>
              </w:rPr>
              <w:t>H</w:t>
            </w:r>
            <w:r w:rsidRPr="009A00CF">
              <w:rPr>
                <w:rFonts w:eastAsia="Times New Roman" w:cstheme="minorHAnsi"/>
                <w:color w:val="000000"/>
                <w:sz w:val="20"/>
                <w:szCs w:val="20"/>
                <w:vertAlign w:val="subscript"/>
                <w:lang w:eastAsia="en-GB"/>
              </w:rPr>
              <w:t>58</w:t>
            </w:r>
            <w:r w:rsidRPr="009A00CF">
              <w:rPr>
                <w:rFonts w:eastAsia="Times New Roman" w:cstheme="minorHAnsi"/>
                <w:color w:val="000000"/>
                <w:sz w:val="20"/>
                <w:szCs w:val="20"/>
                <w:lang w:eastAsia="en-GB"/>
              </w:rPr>
              <w:t>NO</w:t>
            </w:r>
            <w:r w:rsidRPr="009A00CF">
              <w:rPr>
                <w:rFonts w:eastAsia="Times New Roman" w:cstheme="minorHAnsi"/>
                <w:color w:val="000000"/>
                <w:sz w:val="20"/>
                <w:szCs w:val="20"/>
                <w:vertAlign w:val="subscript"/>
                <w:lang w:eastAsia="en-GB"/>
              </w:rPr>
              <w:t>10</w:t>
            </w:r>
          </w:p>
        </w:tc>
        <w:tc>
          <w:tcPr>
            <w:tcW w:w="1021" w:type="dxa"/>
            <w:shd w:val="clear" w:color="auto" w:fill="auto"/>
            <w:noWrap/>
            <w:vAlign w:val="center"/>
            <w:hideMark/>
          </w:tcPr>
          <w:p w14:paraId="706E2026"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H]</w:t>
            </w:r>
            <w:r w:rsidRPr="009A00CF">
              <w:rPr>
                <w:rFonts w:eastAsia="Times New Roman" w:cstheme="minorHAnsi"/>
                <w:color w:val="000000"/>
                <w:sz w:val="16"/>
                <w:szCs w:val="16"/>
                <w:vertAlign w:val="superscript"/>
                <w:lang w:eastAsia="en-GB"/>
              </w:rPr>
              <w:t>+</w:t>
            </w:r>
            <w:proofErr w:type="gramEnd"/>
          </w:p>
        </w:tc>
        <w:tc>
          <w:tcPr>
            <w:tcW w:w="1030" w:type="dxa"/>
            <w:shd w:val="clear" w:color="auto" w:fill="FFFFFF" w:themeFill="background1"/>
            <w:noWrap/>
            <w:vAlign w:val="center"/>
            <w:hideMark/>
          </w:tcPr>
          <w:p w14:paraId="4BD44F02"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2AE7EDA6"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tcBorders>
              <w:bottom w:val="single" w:sz="4" w:space="0" w:color="auto"/>
            </w:tcBorders>
            <w:shd w:val="clear" w:color="auto" w:fill="FFFFFF" w:themeFill="background1"/>
            <w:noWrap/>
            <w:vAlign w:val="center"/>
            <w:hideMark/>
          </w:tcPr>
          <w:p w14:paraId="1E94BEB1"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tcBorders>
              <w:bottom w:val="single" w:sz="4" w:space="0" w:color="auto"/>
            </w:tcBorders>
            <w:shd w:val="clear" w:color="auto" w:fill="FFFFFF" w:themeFill="background1"/>
            <w:noWrap/>
            <w:vAlign w:val="center"/>
            <w:hideMark/>
          </w:tcPr>
          <w:p w14:paraId="4B64476B"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1003" w:type="dxa"/>
            <w:shd w:val="clear" w:color="auto" w:fill="FFFFFF" w:themeFill="background1"/>
            <w:noWrap/>
            <w:vAlign w:val="center"/>
            <w:hideMark/>
          </w:tcPr>
          <w:p w14:paraId="6114B9C6"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r>
      <w:tr w:rsidR="002F7BD6" w:rsidRPr="009A00CF" w14:paraId="04C02762" w14:textId="77777777" w:rsidTr="008D1A46">
        <w:trPr>
          <w:trHeight w:val="261"/>
        </w:trPr>
        <w:tc>
          <w:tcPr>
            <w:tcW w:w="2856" w:type="dxa"/>
            <w:vMerge/>
            <w:shd w:val="clear" w:color="auto" w:fill="auto"/>
            <w:noWrap/>
            <w:vAlign w:val="center"/>
            <w:hideMark/>
          </w:tcPr>
          <w:p w14:paraId="5662E72B"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171" w:type="dxa"/>
            <w:vMerge/>
            <w:shd w:val="clear" w:color="auto" w:fill="auto"/>
            <w:noWrap/>
            <w:vAlign w:val="center"/>
            <w:hideMark/>
          </w:tcPr>
          <w:p w14:paraId="2B4B40F4"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021" w:type="dxa"/>
            <w:shd w:val="clear" w:color="auto" w:fill="auto"/>
            <w:noWrap/>
            <w:vAlign w:val="center"/>
            <w:hideMark/>
          </w:tcPr>
          <w:p w14:paraId="01078C70"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K]</w:t>
            </w:r>
            <w:r w:rsidRPr="009A00CF">
              <w:rPr>
                <w:rFonts w:eastAsia="Times New Roman" w:cstheme="minorHAnsi"/>
                <w:color w:val="000000"/>
                <w:sz w:val="16"/>
                <w:szCs w:val="16"/>
                <w:vertAlign w:val="superscript"/>
                <w:lang w:eastAsia="en-GB"/>
              </w:rPr>
              <w:t>+</w:t>
            </w:r>
            <w:proofErr w:type="gramEnd"/>
          </w:p>
        </w:tc>
        <w:tc>
          <w:tcPr>
            <w:tcW w:w="1030" w:type="dxa"/>
            <w:shd w:val="clear" w:color="auto" w:fill="FFFFFF" w:themeFill="background1"/>
            <w:noWrap/>
            <w:vAlign w:val="center"/>
            <w:hideMark/>
          </w:tcPr>
          <w:p w14:paraId="19A35638"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clear" w:color="auto" w:fill="FFFFFF" w:themeFill="background1"/>
            <w:noWrap/>
            <w:vAlign w:val="center"/>
            <w:hideMark/>
          </w:tcPr>
          <w:p w14:paraId="2A2F584C"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c>
          <w:tcPr>
            <w:tcW w:w="999" w:type="dxa"/>
            <w:shd w:val="thinDiagStripe" w:color="AEAAAA" w:themeColor="background2" w:themeShade="BF" w:fill="auto"/>
            <w:noWrap/>
            <w:vAlign w:val="center"/>
            <w:hideMark/>
          </w:tcPr>
          <w:p w14:paraId="755B1231"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1.5 ppm</w:t>
            </w:r>
          </w:p>
        </w:tc>
        <w:tc>
          <w:tcPr>
            <w:tcW w:w="999" w:type="dxa"/>
            <w:shd w:val="thinDiagStripe" w:color="AEAAAA" w:themeColor="background2" w:themeShade="BF" w:fill="auto"/>
            <w:noWrap/>
            <w:vAlign w:val="center"/>
            <w:hideMark/>
          </w:tcPr>
          <w:p w14:paraId="41D5DB4C"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r w:rsidRPr="008D1A46">
              <w:rPr>
                <w:rFonts w:eastAsia="Times New Roman" w:cstheme="minorHAnsi"/>
                <w:color w:val="000000"/>
                <w:sz w:val="16"/>
                <w:szCs w:val="16"/>
                <w:lang w:eastAsia="en-GB"/>
                <w14:glow w14:rad="127000">
                  <w14:schemeClr w14:val="bg1"/>
                </w14:glow>
              </w:rPr>
              <w:t>&lt; 2 ppm</w:t>
            </w:r>
          </w:p>
        </w:tc>
        <w:tc>
          <w:tcPr>
            <w:tcW w:w="1003" w:type="dxa"/>
            <w:shd w:val="clear" w:color="auto" w:fill="FFFFFF" w:themeFill="background1"/>
            <w:noWrap/>
            <w:vAlign w:val="center"/>
            <w:hideMark/>
          </w:tcPr>
          <w:p w14:paraId="444ACDA6"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127000">
                  <w14:schemeClr w14:val="bg1"/>
                </w14:glow>
              </w:rPr>
            </w:pPr>
          </w:p>
        </w:tc>
      </w:tr>
      <w:tr w:rsidR="002F7BD6" w:rsidRPr="009A00CF" w14:paraId="79218DD6" w14:textId="77777777" w:rsidTr="008D1A46">
        <w:trPr>
          <w:trHeight w:val="261"/>
        </w:trPr>
        <w:tc>
          <w:tcPr>
            <w:tcW w:w="2856" w:type="dxa"/>
            <w:vMerge/>
            <w:shd w:val="clear" w:color="auto" w:fill="auto"/>
            <w:noWrap/>
            <w:vAlign w:val="center"/>
            <w:hideMark/>
          </w:tcPr>
          <w:p w14:paraId="5AB3986B"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171" w:type="dxa"/>
            <w:vMerge/>
            <w:shd w:val="clear" w:color="auto" w:fill="auto"/>
            <w:noWrap/>
            <w:vAlign w:val="center"/>
            <w:hideMark/>
          </w:tcPr>
          <w:p w14:paraId="36EB1517" w14:textId="77777777" w:rsidR="002F7BD6" w:rsidRPr="009A00CF" w:rsidRDefault="002F7BD6" w:rsidP="00A305AE">
            <w:pPr>
              <w:spacing w:after="0" w:line="240" w:lineRule="auto"/>
              <w:jc w:val="center"/>
              <w:rPr>
                <w:rFonts w:eastAsia="Times New Roman" w:cstheme="minorHAnsi"/>
                <w:color w:val="000000"/>
                <w:sz w:val="20"/>
                <w:szCs w:val="20"/>
                <w:lang w:eastAsia="en-GB"/>
              </w:rPr>
            </w:pPr>
          </w:p>
        </w:tc>
        <w:tc>
          <w:tcPr>
            <w:tcW w:w="1021" w:type="dxa"/>
            <w:shd w:val="clear" w:color="auto" w:fill="auto"/>
            <w:noWrap/>
            <w:vAlign w:val="center"/>
            <w:hideMark/>
          </w:tcPr>
          <w:p w14:paraId="7394F37C" w14:textId="77777777" w:rsidR="002F7BD6" w:rsidRPr="009A00CF" w:rsidRDefault="002F7BD6" w:rsidP="00A305AE">
            <w:pPr>
              <w:spacing w:after="0" w:line="240" w:lineRule="auto"/>
              <w:jc w:val="center"/>
              <w:rPr>
                <w:rFonts w:eastAsia="Times New Roman" w:cstheme="minorHAnsi"/>
                <w:color w:val="000000"/>
                <w:sz w:val="16"/>
                <w:szCs w:val="16"/>
                <w:lang w:eastAsia="en-GB"/>
              </w:rPr>
            </w:pPr>
            <w:r w:rsidRPr="009A00CF">
              <w:rPr>
                <w:rFonts w:eastAsia="Times New Roman" w:cstheme="minorHAnsi"/>
                <w:color w:val="000000"/>
                <w:sz w:val="16"/>
                <w:szCs w:val="16"/>
                <w:lang w:eastAsia="en-GB"/>
              </w:rPr>
              <w:t xml:space="preserve">[M + </w:t>
            </w:r>
            <w:proofErr w:type="gramStart"/>
            <w:r w:rsidRPr="009A00CF">
              <w:rPr>
                <w:rFonts w:eastAsia="Times New Roman" w:cstheme="minorHAnsi"/>
                <w:color w:val="000000"/>
                <w:sz w:val="16"/>
                <w:szCs w:val="16"/>
                <w:lang w:eastAsia="en-GB"/>
              </w:rPr>
              <w:t>Na]</w:t>
            </w:r>
            <w:r w:rsidRPr="009A00CF">
              <w:rPr>
                <w:rFonts w:eastAsia="Times New Roman" w:cstheme="minorHAnsi"/>
                <w:color w:val="000000"/>
                <w:sz w:val="16"/>
                <w:szCs w:val="16"/>
                <w:vertAlign w:val="superscript"/>
                <w:lang w:eastAsia="en-GB"/>
              </w:rPr>
              <w:t>+</w:t>
            </w:r>
            <w:proofErr w:type="gramEnd"/>
          </w:p>
        </w:tc>
        <w:tc>
          <w:tcPr>
            <w:tcW w:w="1030" w:type="dxa"/>
            <w:shd w:val="clear" w:color="auto" w:fill="FFFFFF" w:themeFill="background1"/>
            <w:noWrap/>
            <w:vAlign w:val="center"/>
            <w:hideMark/>
          </w:tcPr>
          <w:p w14:paraId="344DDDF9"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88900">
                  <w14:schemeClr w14:val="accent1">
                    <w14:alpha w14:val="60000"/>
                  </w14:schemeClr>
                </w14:glow>
              </w:rPr>
            </w:pPr>
          </w:p>
        </w:tc>
        <w:tc>
          <w:tcPr>
            <w:tcW w:w="999" w:type="dxa"/>
            <w:shd w:val="clear" w:color="auto" w:fill="FFFFFF" w:themeFill="background1"/>
            <w:noWrap/>
            <w:vAlign w:val="center"/>
            <w:hideMark/>
          </w:tcPr>
          <w:p w14:paraId="2A497219"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88900">
                  <w14:schemeClr w14:val="accent1">
                    <w14:alpha w14:val="60000"/>
                  </w14:schemeClr>
                </w14:glow>
              </w:rPr>
            </w:pPr>
          </w:p>
        </w:tc>
        <w:tc>
          <w:tcPr>
            <w:tcW w:w="999" w:type="dxa"/>
            <w:shd w:val="clear" w:color="auto" w:fill="FFFFFF" w:themeFill="background1"/>
            <w:noWrap/>
            <w:vAlign w:val="center"/>
            <w:hideMark/>
          </w:tcPr>
          <w:p w14:paraId="5EAAFE59"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88900">
                  <w14:schemeClr w14:val="accent1">
                    <w14:alpha w14:val="60000"/>
                  </w14:schemeClr>
                </w14:glow>
              </w:rPr>
            </w:pPr>
          </w:p>
        </w:tc>
        <w:tc>
          <w:tcPr>
            <w:tcW w:w="999" w:type="dxa"/>
            <w:shd w:val="clear" w:color="auto" w:fill="FFFFFF" w:themeFill="background1"/>
            <w:noWrap/>
            <w:vAlign w:val="center"/>
            <w:hideMark/>
          </w:tcPr>
          <w:p w14:paraId="60EC914B"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88900">
                  <w14:schemeClr w14:val="accent1">
                    <w14:alpha w14:val="60000"/>
                  </w14:schemeClr>
                </w14:glow>
              </w:rPr>
            </w:pPr>
          </w:p>
        </w:tc>
        <w:tc>
          <w:tcPr>
            <w:tcW w:w="1003" w:type="dxa"/>
            <w:shd w:val="clear" w:color="auto" w:fill="FFFFFF" w:themeFill="background1"/>
            <w:noWrap/>
            <w:vAlign w:val="center"/>
            <w:hideMark/>
          </w:tcPr>
          <w:p w14:paraId="6E8ED8D6" w14:textId="77777777" w:rsidR="002F7BD6" w:rsidRPr="008D1A46" w:rsidRDefault="002F7BD6" w:rsidP="00A305AE">
            <w:pPr>
              <w:spacing w:after="0" w:line="240" w:lineRule="auto"/>
              <w:jc w:val="center"/>
              <w:rPr>
                <w:rFonts w:eastAsia="Times New Roman" w:cstheme="minorHAnsi"/>
                <w:color w:val="000000"/>
                <w:sz w:val="16"/>
                <w:szCs w:val="16"/>
                <w:lang w:eastAsia="en-GB"/>
                <w14:glow w14:rad="88900">
                  <w14:schemeClr w14:val="accent1">
                    <w14:alpha w14:val="60000"/>
                  </w14:schemeClr>
                </w14:glow>
              </w:rPr>
            </w:pPr>
          </w:p>
        </w:tc>
      </w:tr>
    </w:tbl>
    <w:tbl>
      <w:tblPr>
        <w:tblpPr w:leftFromText="180" w:rightFromText="180" w:vertAnchor="text" w:horzAnchor="page" w:tblpX="4127" w:tblpY="411"/>
        <w:tblW w:w="69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3"/>
        <w:gridCol w:w="6489"/>
      </w:tblGrid>
      <w:tr w:rsidR="003C1F02" w:rsidRPr="009A00CF" w14:paraId="6E3F94BC" w14:textId="77777777" w:rsidTr="003C1F02">
        <w:trPr>
          <w:trHeight w:val="261"/>
        </w:trPr>
        <w:tc>
          <w:tcPr>
            <w:tcW w:w="6932" w:type="dxa"/>
            <w:gridSpan w:val="2"/>
            <w:shd w:val="clear" w:color="auto" w:fill="auto"/>
            <w:noWrap/>
            <w:vAlign w:val="bottom"/>
          </w:tcPr>
          <w:p w14:paraId="0080F4E5" w14:textId="77777777" w:rsidR="003C1F02" w:rsidRPr="009A00CF" w:rsidRDefault="003C1F02" w:rsidP="003C1F02">
            <w:pPr>
              <w:spacing w:after="0" w:line="240" w:lineRule="auto"/>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Key:</w:t>
            </w:r>
          </w:p>
        </w:tc>
      </w:tr>
      <w:tr w:rsidR="003C1F02" w:rsidRPr="009A00CF" w14:paraId="56917516" w14:textId="77777777" w:rsidTr="003C1F02">
        <w:trPr>
          <w:trHeight w:val="261"/>
        </w:trPr>
        <w:tc>
          <w:tcPr>
            <w:tcW w:w="443" w:type="dxa"/>
            <w:shd w:val="thinDiagCross" w:color="3B3838" w:themeColor="background2" w:themeShade="40" w:fill="auto"/>
            <w:noWrap/>
            <w:vAlign w:val="bottom"/>
            <w:hideMark/>
          </w:tcPr>
          <w:p w14:paraId="1839DC33" w14:textId="77777777" w:rsidR="003C1F02" w:rsidRPr="009B5004" w:rsidRDefault="003C1F02" w:rsidP="003C1F02">
            <w:pPr>
              <w:spacing w:after="0" w:line="240" w:lineRule="auto"/>
              <w:rPr>
                <w:rFonts w:ascii="Calibri" w:eastAsia="Times New Roman" w:hAnsi="Calibri" w:cs="Calibri"/>
                <w:color w:val="000000"/>
                <w:sz w:val="20"/>
                <w:szCs w:val="20"/>
                <w:lang w:eastAsia="en-GB"/>
              </w:rPr>
            </w:pPr>
            <w:r w:rsidRPr="009B5004">
              <w:rPr>
                <w:rFonts w:ascii="Calibri" w:eastAsia="Times New Roman" w:hAnsi="Calibri" w:cs="Calibri"/>
                <w:color w:val="000000"/>
                <w:sz w:val="20"/>
                <w:szCs w:val="20"/>
                <w:lang w:eastAsia="en-GB"/>
              </w:rPr>
              <w:t> </w:t>
            </w:r>
          </w:p>
        </w:tc>
        <w:tc>
          <w:tcPr>
            <w:tcW w:w="6489" w:type="dxa"/>
            <w:shd w:val="clear" w:color="auto" w:fill="auto"/>
            <w:noWrap/>
            <w:vAlign w:val="bottom"/>
            <w:hideMark/>
          </w:tcPr>
          <w:p w14:paraId="7EC13EC1" w14:textId="77777777" w:rsidR="003C1F02" w:rsidRPr="009B5004" w:rsidRDefault="003C1F02" w:rsidP="003C1F02">
            <w:pPr>
              <w:spacing w:after="0" w:line="240" w:lineRule="auto"/>
              <w:rPr>
                <w:rFonts w:ascii="Calibri" w:eastAsia="Times New Roman" w:hAnsi="Calibri" w:cs="Calibri"/>
                <w:color w:val="000000"/>
                <w:sz w:val="20"/>
                <w:szCs w:val="20"/>
                <w:lang w:eastAsia="en-GB"/>
              </w:rPr>
            </w:pPr>
            <w:r w:rsidRPr="009B5004">
              <w:rPr>
                <w:rFonts w:ascii="Calibri" w:eastAsia="Times New Roman" w:hAnsi="Calibri" w:cs="Calibri"/>
                <w:color w:val="000000"/>
                <w:sz w:val="20"/>
                <w:szCs w:val="20"/>
                <w:lang w:eastAsia="en-GB"/>
              </w:rPr>
              <w:t>&lt; 1 ppm and above background intensity</w:t>
            </w:r>
          </w:p>
        </w:tc>
      </w:tr>
      <w:tr w:rsidR="003C1F02" w:rsidRPr="009A00CF" w14:paraId="271E56B0" w14:textId="77777777" w:rsidTr="003C1F02">
        <w:trPr>
          <w:trHeight w:val="261"/>
        </w:trPr>
        <w:tc>
          <w:tcPr>
            <w:tcW w:w="443" w:type="dxa"/>
            <w:shd w:val="thinDiagStripe" w:color="767171" w:themeColor="background2" w:themeShade="80" w:fill="auto"/>
            <w:noWrap/>
            <w:vAlign w:val="bottom"/>
            <w:hideMark/>
          </w:tcPr>
          <w:p w14:paraId="2545BA51" w14:textId="77777777" w:rsidR="003C1F02" w:rsidRPr="009B5004" w:rsidRDefault="003C1F02" w:rsidP="003C1F02">
            <w:pPr>
              <w:spacing w:after="0" w:line="240" w:lineRule="auto"/>
              <w:rPr>
                <w:rFonts w:ascii="Calibri" w:eastAsia="Times New Roman" w:hAnsi="Calibri" w:cs="Calibri"/>
                <w:color w:val="000000"/>
                <w:sz w:val="20"/>
                <w:szCs w:val="20"/>
                <w:lang w:eastAsia="en-GB"/>
              </w:rPr>
            </w:pPr>
            <w:r w:rsidRPr="009B5004">
              <w:rPr>
                <w:rFonts w:ascii="Calibri" w:eastAsia="Times New Roman" w:hAnsi="Calibri" w:cs="Calibri"/>
                <w:color w:val="000000"/>
                <w:sz w:val="20"/>
                <w:szCs w:val="20"/>
                <w:lang w:eastAsia="en-GB"/>
              </w:rPr>
              <w:t> </w:t>
            </w:r>
          </w:p>
        </w:tc>
        <w:tc>
          <w:tcPr>
            <w:tcW w:w="6489" w:type="dxa"/>
            <w:shd w:val="clear" w:color="auto" w:fill="auto"/>
            <w:noWrap/>
            <w:vAlign w:val="bottom"/>
            <w:hideMark/>
          </w:tcPr>
          <w:p w14:paraId="7F09696C" w14:textId="77777777" w:rsidR="003C1F02" w:rsidRPr="009B5004" w:rsidRDefault="003C1F02" w:rsidP="003C1F02">
            <w:pPr>
              <w:spacing w:after="0" w:line="240" w:lineRule="auto"/>
              <w:rPr>
                <w:rFonts w:ascii="Calibri" w:eastAsia="Times New Roman" w:hAnsi="Calibri" w:cs="Calibri"/>
                <w:color w:val="000000"/>
                <w:sz w:val="20"/>
                <w:szCs w:val="20"/>
                <w:lang w:eastAsia="en-GB"/>
              </w:rPr>
            </w:pPr>
            <w:r w:rsidRPr="009B5004">
              <w:rPr>
                <w:rFonts w:ascii="Calibri" w:eastAsia="Times New Roman" w:hAnsi="Calibri" w:cs="Calibri"/>
                <w:color w:val="000000"/>
                <w:sz w:val="20"/>
                <w:szCs w:val="20"/>
                <w:lang w:eastAsia="en-GB"/>
              </w:rPr>
              <w:t>Mass accuracy &gt; 1, &lt; 3 ppm and above background intensity</w:t>
            </w:r>
          </w:p>
        </w:tc>
      </w:tr>
      <w:tr w:rsidR="003C1F02" w:rsidRPr="009A00CF" w14:paraId="754431C2" w14:textId="77777777" w:rsidTr="003C1F02">
        <w:trPr>
          <w:trHeight w:val="261"/>
        </w:trPr>
        <w:tc>
          <w:tcPr>
            <w:tcW w:w="443" w:type="dxa"/>
            <w:shd w:val="thinHorzStripe" w:color="767171" w:themeColor="background2" w:themeShade="80" w:fill="auto"/>
            <w:noWrap/>
            <w:vAlign w:val="bottom"/>
            <w:hideMark/>
          </w:tcPr>
          <w:p w14:paraId="51F05A8E" w14:textId="77777777" w:rsidR="003C1F02" w:rsidRPr="009B5004" w:rsidRDefault="003C1F02" w:rsidP="003C1F02">
            <w:pPr>
              <w:spacing w:after="0" w:line="240" w:lineRule="auto"/>
              <w:rPr>
                <w:rFonts w:ascii="Calibri" w:eastAsia="Times New Roman" w:hAnsi="Calibri" w:cs="Calibri"/>
                <w:color w:val="000000"/>
                <w:sz w:val="20"/>
                <w:szCs w:val="20"/>
                <w:lang w:eastAsia="en-GB"/>
              </w:rPr>
            </w:pPr>
            <w:r w:rsidRPr="009B5004">
              <w:rPr>
                <w:rFonts w:ascii="Calibri" w:eastAsia="Times New Roman" w:hAnsi="Calibri" w:cs="Calibri"/>
                <w:color w:val="000000"/>
                <w:sz w:val="20"/>
                <w:szCs w:val="20"/>
                <w:lang w:eastAsia="en-GB"/>
              </w:rPr>
              <w:t> </w:t>
            </w:r>
          </w:p>
        </w:tc>
        <w:tc>
          <w:tcPr>
            <w:tcW w:w="6489" w:type="dxa"/>
            <w:shd w:val="clear" w:color="auto" w:fill="auto"/>
            <w:noWrap/>
            <w:vAlign w:val="bottom"/>
            <w:hideMark/>
          </w:tcPr>
          <w:p w14:paraId="0CCED168" w14:textId="77777777" w:rsidR="003C1F02" w:rsidRPr="009B5004" w:rsidRDefault="003C1F02" w:rsidP="003C1F02">
            <w:pPr>
              <w:spacing w:after="0" w:line="240" w:lineRule="auto"/>
              <w:rPr>
                <w:rFonts w:ascii="Calibri" w:eastAsia="Times New Roman" w:hAnsi="Calibri" w:cs="Calibri"/>
                <w:color w:val="000000"/>
                <w:sz w:val="20"/>
                <w:szCs w:val="20"/>
                <w:lang w:eastAsia="en-GB"/>
              </w:rPr>
            </w:pPr>
            <w:r w:rsidRPr="009B5004">
              <w:rPr>
                <w:rFonts w:ascii="Calibri" w:eastAsia="Times New Roman" w:hAnsi="Calibri" w:cs="Calibri"/>
                <w:color w:val="000000"/>
                <w:sz w:val="20"/>
                <w:szCs w:val="20"/>
                <w:lang w:eastAsia="en-GB"/>
              </w:rPr>
              <w:t>Signal below background intensity</w:t>
            </w:r>
          </w:p>
        </w:tc>
      </w:tr>
      <w:tr w:rsidR="003C1F02" w:rsidRPr="009A00CF" w14:paraId="756ECE76" w14:textId="77777777" w:rsidTr="003C1F02">
        <w:trPr>
          <w:trHeight w:val="261"/>
        </w:trPr>
        <w:tc>
          <w:tcPr>
            <w:tcW w:w="443" w:type="dxa"/>
            <w:shd w:val="clear" w:color="auto" w:fill="FFFFFF" w:themeFill="background1"/>
            <w:noWrap/>
            <w:vAlign w:val="bottom"/>
            <w:hideMark/>
          </w:tcPr>
          <w:p w14:paraId="5435DB68" w14:textId="77777777" w:rsidR="003C1F02" w:rsidRPr="009B5004" w:rsidRDefault="003C1F02" w:rsidP="003C1F02">
            <w:pPr>
              <w:spacing w:after="0" w:line="240" w:lineRule="auto"/>
              <w:rPr>
                <w:rFonts w:ascii="Calibri" w:eastAsia="Times New Roman" w:hAnsi="Calibri" w:cs="Calibri"/>
                <w:color w:val="000000"/>
                <w:sz w:val="20"/>
                <w:szCs w:val="20"/>
                <w:lang w:eastAsia="en-GB"/>
              </w:rPr>
            </w:pPr>
            <w:r w:rsidRPr="009B5004">
              <w:rPr>
                <w:rFonts w:ascii="Calibri" w:eastAsia="Times New Roman" w:hAnsi="Calibri" w:cs="Calibri"/>
                <w:color w:val="000000"/>
                <w:sz w:val="20"/>
                <w:szCs w:val="20"/>
                <w:lang w:eastAsia="en-GB"/>
              </w:rPr>
              <w:t> </w:t>
            </w:r>
          </w:p>
        </w:tc>
        <w:tc>
          <w:tcPr>
            <w:tcW w:w="6489" w:type="dxa"/>
            <w:shd w:val="clear" w:color="auto" w:fill="auto"/>
            <w:noWrap/>
            <w:vAlign w:val="bottom"/>
            <w:hideMark/>
          </w:tcPr>
          <w:p w14:paraId="312F0F68" w14:textId="77777777" w:rsidR="003C1F02" w:rsidRPr="009B5004" w:rsidRDefault="003C1F02" w:rsidP="003C1F02">
            <w:pPr>
              <w:spacing w:after="0" w:line="240" w:lineRule="auto"/>
              <w:rPr>
                <w:rFonts w:ascii="Calibri" w:eastAsia="Times New Roman" w:hAnsi="Calibri" w:cs="Calibri"/>
                <w:color w:val="000000"/>
                <w:sz w:val="20"/>
                <w:szCs w:val="20"/>
                <w:lang w:eastAsia="en-GB"/>
              </w:rPr>
            </w:pPr>
            <w:r w:rsidRPr="009B5004">
              <w:rPr>
                <w:rFonts w:ascii="Calibri" w:eastAsia="Times New Roman" w:hAnsi="Calibri" w:cs="Calibri"/>
                <w:color w:val="000000"/>
                <w:sz w:val="20"/>
                <w:szCs w:val="20"/>
                <w:lang w:eastAsia="en-GB"/>
              </w:rPr>
              <w:t>No signal detected (or mass accuracy &gt; 3 ppm)</w:t>
            </w:r>
          </w:p>
        </w:tc>
      </w:tr>
      <w:tr w:rsidR="003C1F02" w:rsidRPr="009A00CF" w14:paraId="08437A09" w14:textId="77777777" w:rsidTr="003C1F02">
        <w:trPr>
          <w:trHeight w:val="261"/>
        </w:trPr>
        <w:tc>
          <w:tcPr>
            <w:tcW w:w="443" w:type="dxa"/>
            <w:shd w:val="clear" w:color="auto" w:fill="000000" w:themeFill="text1"/>
            <w:noWrap/>
            <w:vAlign w:val="bottom"/>
            <w:hideMark/>
          </w:tcPr>
          <w:p w14:paraId="36F38239" w14:textId="77777777" w:rsidR="003C1F02" w:rsidRPr="009B5004" w:rsidRDefault="003C1F02" w:rsidP="003C1F02">
            <w:pPr>
              <w:spacing w:after="0" w:line="240" w:lineRule="auto"/>
              <w:rPr>
                <w:rFonts w:ascii="Calibri" w:eastAsia="Times New Roman" w:hAnsi="Calibri" w:cs="Calibri"/>
                <w:color w:val="000000"/>
                <w:sz w:val="20"/>
                <w:szCs w:val="20"/>
                <w:lang w:eastAsia="en-GB"/>
              </w:rPr>
            </w:pPr>
            <w:r w:rsidRPr="009B5004">
              <w:rPr>
                <w:rFonts w:ascii="Calibri" w:eastAsia="Times New Roman" w:hAnsi="Calibri" w:cs="Calibri"/>
                <w:color w:val="000000"/>
                <w:sz w:val="20"/>
                <w:szCs w:val="20"/>
                <w:lang w:eastAsia="en-GB"/>
              </w:rPr>
              <w:t> </w:t>
            </w:r>
          </w:p>
        </w:tc>
        <w:tc>
          <w:tcPr>
            <w:tcW w:w="6489" w:type="dxa"/>
            <w:shd w:val="clear" w:color="auto" w:fill="auto"/>
            <w:noWrap/>
            <w:vAlign w:val="bottom"/>
            <w:hideMark/>
          </w:tcPr>
          <w:p w14:paraId="36D79A33" w14:textId="77777777" w:rsidR="003C1F02" w:rsidRPr="009B5004" w:rsidRDefault="003C1F02" w:rsidP="003C1F02">
            <w:pPr>
              <w:spacing w:after="0" w:line="240" w:lineRule="auto"/>
              <w:rPr>
                <w:rFonts w:ascii="Calibri" w:eastAsia="Times New Roman" w:hAnsi="Calibri" w:cs="Calibri"/>
                <w:color w:val="000000"/>
                <w:sz w:val="20"/>
                <w:szCs w:val="20"/>
                <w:lang w:eastAsia="en-GB"/>
              </w:rPr>
            </w:pPr>
            <w:r w:rsidRPr="009B5004">
              <w:rPr>
                <w:rFonts w:ascii="Calibri" w:eastAsia="Times New Roman" w:hAnsi="Calibri" w:cs="Calibri"/>
                <w:color w:val="000000"/>
                <w:sz w:val="20"/>
                <w:szCs w:val="20"/>
                <w:lang w:eastAsia="en-GB"/>
              </w:rPr>
              <w:t>No data</w:t>
            </w:r>
          </w:p>
        </w:tc>
      </w:tr>
    </w:tbl>
    <w:p w14:paraId="7F29422B" w14:textId="77777777" w:rsidR="002F7BD6" w:rsidRPr="009A00CF" w:rsidRDefault="002F7BD6" w:rsidP="002F7BD6"/>
    <w:p w14:paraId="6CDC6A79" w14:textId="77777777" w:rsidR="002F7BD6" w:rsidRPr="009A00CF" w:rsidRDefault="002F7BD6" w:rsidP="002F7BD6">
      <w:pPr>
        <w:spacing w:line="360" w:lineRule="auto"/>
      </w:pPr>
    </w:p>
    <w:p w14:paraId="5EED91BA" w14:textId="77777777" w:rsidR="002F7BD6" w:rsidRPr="009A00CF" w:rsidRDefault="002F7BD6" w:rsidP="002F7BD6">
      <w:pPr>
        <w:spacing w:line="360" w:lineRule="auto"/>
      </w:pPr>
    </w:p>
    <w:p w14:paraId="5AFC6A74" w14:textId="77777777" w:rsidR="002F7BD6" w:rsidRPr="009A00CF" w:rsidRDefault="002F7BD6" w:rsidP="002F7BD6">
      <w:pPr>
        <w:spacing w:line="360" w:lineRule="auto"/>
      </w:pPr>
    </w:p>
    <w:p w14:paraId="208CD4D6" w14:textId="6F2C271D" w:rsidR="002F7BD6" w:rsidRDefault="002F7BD6" w:rsidP="002F7BD6">
      <w:pPr>
        <w:spacing w:line="360" w:lineRule="auto"/>
      </w:pPr>
    </w:p>
    <w:p w14:paraId="0BE577E7" w14:textId="77777777" w:rsidR="00506C9D" w:rsidRPr="009A00CF" w:rsidRDefault="00506C9D" w:rsidP="002F7BD6">
      <w:pPr>
        <w:spacing w:line="360" w:lineRule="auto"/>
      </w:pPr>
    </w:p>
    <w:p w14:paraId="7C0F34E1" w14:textId="6A440D57" w:rsidR="00BF3E8A" w:rsidRDefault="00BF3E8A" w:rsidP="00BF3E8A">
      <w:pPr>
        <w:pStyle w:val="Caption"/>
        <w:keepNext/>
      </w:pPr>
      <w:r>
        <w:lastRenderedPageBreak/>
        <w:t xml:space="preserve">Table </w:t>
      </w:r>
      <w:proofErr w:type="gramStart"/>
      <w:r>
        <w:t>4.9a  Summary</w:t>
      </w:r>
      <w:proofErr w:type="gramEnd"/>
      <w:r>
        <w:t xml:space="preserve"> of the detected signals corresponding in m/z with transformation products of metronidazole, </w:t>
      </w:r>
      <w:r w:rsidRPr="009A00CF">
        <w:rPr>
          <w:sz w:val="20"/>
          <w:szCs w:val="20"/>
        </w:rPr>
        <w:t>ionizing in its protonated [M+H]</w:t>
      </w:r>
      <w:r w:rsidRPr="009A00CF">
        <w:rPr>
          <w:sz w:val="20"/>
          <w:szCs w:val="20"/>
          <w:vertAlign w:val="superscript"/>
        </w:rPr>
        <w:t>+</w:t>
      </w:r>
      <w:r w:rsidRPr="009A00CF">
        <w:rPr>
          <w:sz w:val="20"/>
          <w:szCs w:val="20"/>
        </w:rPr>
        <w:t>, potassiated</w:t>
      </w:r>
      <w:r w:rsidRPr="009A00CF">
        <w:rPr>
          <w:noProof/>
          <w:sz w:val="20"/>
          <w:szCs w:val="20"/>
        </w:rPr>
        <w:t xml:space="preserve"> [M+K]</w:t>
      </w:r>
      <w:r w:rsidRPr="009A00CF">
        <w:rPr>
          <w:noProof/>
          <w:sz w:val="20"/>
          <w:szCs w:val="20"/>
          <w:vertAlign w:val="superscript"/>
        </w:rPr>
        <w:t>+</w:t>
      </w:r>
      <w:r w:rsidRPr="009A00CF">
        <w:rPr>
          <w:noProof/>
          <w:sz w:val="20"/>
          <w:szCs w:val="20"/>
        </w:rPr>
        <w:t xml:space="preserve"> and sodiated [M+Na]</w:t>
      </w:r>
      <w:r w:rsidRPr="009A00CF">
        <w:rPr>
          <w:noProof/>
          <w:sz w:val="20"/>
          <w:szCs w:val="20"/>
          <w:vertAlign w:val="superscript"/>
        </w:rPr>
        <w:t>+</w:t>
      </w:r>
      <w:r w:rsidRPr="009A00CF">
        <w:rPr>
          <w:noProof/>
          <w:sz w:val="20"/>
          <w:szCs w:val="20"/>
        </w:rPr>
        <w:t xml:space="preserve"> forms, in the mass spectra </w:t>
      </w:r>
      <w:r>
        <w:t>in dosing solutions</w:t>
      </w:r>
      <w:r w:rsidRPr="009A00CF">
        <w:rPr>
          <w:noProof/>
          <w:sz w:val="20"/>
          <w:szCs w:val="20"/>
        </w:rPr>
        <w:t xml:space="preserve"> sampled </w:t>
      </w:r>
      <w:r>
        <w:rPr>
          <w:noProof/>
          <w:sz w:val="20"/>
          <w:szCs w:val="20"/>
        </w:rPr>
        <w:t xml:space="preserve">at the </w:t>
      </w:r>
      <w:r w:rsidRPr="009A00CF">
        <w:rPr>
          <w:noProof/>
          <w:sz w:val="20"/>
          <w:szCs w:val="20"/>
        </w:rPr>
        <w:t xml:space="preserve">7 day time point. </w:t>
      </w:r>
      <w:r>
        <w:rPr>
          <w:noProof/>
          <w:sz w:val="20"/>
          <w:szCs w:val="20"/>
        </w:rPr>
        <w:t>Relative intensities (counts) and mass</w:t>
      </w:r>
      <w:r w:rsidRPr="009A00CF">
        <w:rPr>
          <w:noProof/>
          <w:sz w:val="20"/>
          <w:szCs w:val="20"/>
        </w:rPr>
        <w:t xml:space="preserve"> accuracies </w:t>
      </w:r>
      <w:r>
        <w:rPr>
          <w:noProof/>
          <w:sz w:val="20"/>
          <w:szCs w:val="20"/>
        </w:rPr>
        <w:t xml:space="preserve">(ppm) </w:t>
      </w:r>
      <w:r w:rsidRPr="009A00CF">
        <w:rPr>
          <w:noProof/>
          <w:sz w:val="20"/>
          <w:szCs w:val="20"/>
        </w:rPr>
        <w:t>are quoted for each detected signal</w:t>
      </w:r>
      <w:r>
        <w:rPr>
          <w:noProof/>
          <w:sz w:val="20"/>
          <w:szCs w:val="20"/>
        </w:rPr>
        <w:t>.</w:t>
      </w:r>
      <w:r w:rsidR="006972B3">
        <w:rPr>
          <w:noProof/>
          <w:sz w:val="20"/>
          <w:szCs w:val="20"/>
        </w:rPr>
        <w:t xml:space="preserve"> ND = not detected.</w:t>
      </w:r>
    </w:p>
    <w:p w14:paraId="364A0304" w14:textId="6E6C8BFA" w:rsidR="00BF3E8A" w:rsidRDefault="00BF3E8A" w:rsidP="00BF3E8A">
      <w:pPr>
        <w:pStyle w:val="Caption"/>
        <w:keepNext/>
      </w:pPr>
    </w:p>
    <w:tbl>
      <w:tblPr>
        <w:tblStyle w:val="TableGrid"/>
        <w:tblW w:w="9710" w:type="dxa"/>
        <w:tblLook w:val="04A0" w:firstRow="1" w:lastRow="0" w:firstColumn="1" w:lastColumn="0" w:noHBand="0" w:noVBand="1"/>
      </w:tblPr>
      <w:tblGrid>
        <w:gridCol w:w="2359"/>
        <w:gridCol w:w="1095"/>
        <w:gridCol w:w="1039"/>
        <w:gridCol w:w="1046"/>
        <w:gridCol w:w="1039"/>
        <w:gridCol w:w="1046"/>
        <w:gridCol w:w="1039"/>
        <w:gridCol w:w="1047"/>
      </w:tblGrid>
      <w:tr w:rsidR="00BF37BC" w:rsidRPr="009A00CF" w14:paraId="5F4BCB95" w14:textId="77777777" w:rsidTr="001D6DAE">
        <w:trPr>
          <w:trHeight w:val="250"/>
        </w:trPr>
        <w:tc>
          <w:tcPr>
            <w:tcW w:w="3454" w:type="dxa"/>
            <w:gridSpan w:val="2"/>
            <w:vMerge w:val="restart"/>
          </w:tcPr>
          <w:p w14:paraId="5661EE7E" w14:textId="77777777" w:rsidR="00BF37BC" w:rsidRPr="00C94D28" w:rsidRDefault="00BF37BC" w:rsidP="001D6DAE">
            <w:pPr>
              <w:jc w:val="center"/>
              <w:rPr>
                <w:rFonts w:cstheme="minorHAnsi"/>
                <w:b/>
                <w:bCs/>
                <w:sz w:val="20"/>
                <w:szCs w:val="20"/>
              </w:rPr>
            </w:pPr>
            <w:r w:rsidRPr="00506C9D">
              <w:rPr>
                <w:rFonts w:cstheme="minorHAnsi"/>
                <w:b/>
                <w:bCs/>
                <w:sz w:val="20"/>
                <w:szCs w:val="20"/>
              </w:rPr>
              <w:t>Clarithromycin transformation products</w:t>
            </w:r>
          </w:p>
        </w:tc>
        <w:tc>
          <w:tcPr>
            <w:tcW w:w="6256" w:type="dxa"/>
            <w:gridSpan w:val="6"/>
          </w:tcPr>
          <w:p w14:paraId="060740C0" w14:textId="77777777" w:rsidR="00BF37BC" w:rsidRPr="008D1A46" w:rsidRDefault="00BF37BC" w:rsidP="001D6DAE">
            <w:pPr>
              <w:jc w:val="center"/>
              <w:rPr>
                <w:rFonts w:cstheme="minorHAnsi"/>
                <w:b/>
                <w:bCs/>
                <w:sz w:val="20"/>
                <w:szCs w:val="20"/>
              </w:rPr>
            </w:pPr>
            <w:r w:rsidRPr="008D1A46">
              <w:rPr>
                <w:rFonts w:cstheme="minorHAnsi"/>
                <w:b/>
                <w:bCs/>
                <w:sz w:val="20"/>
                <w:szCs w:val="20"/>
              </w:rPr>
              <w:t>Target analyte with cationised molecules</w:t>
            </w:r>
          </w:p>
        </w:tc>
      </w:tr>
      <w:tr w:rsidR="00BF37BC" w:rsidRPr="009A00CF" w14:paraId="7856C36D" w14:textId="77777777" w:rsidTr="001D6DAE">
        <w:trPr>
          <w:trHeight w:val="286"/>
        </w:trPr>
        <w:tc>
          <w:tcPr>
            <w:tcW w:w="3454" w:type="dxa"/>
            <w:gridSpan w:val="2"/>
            <w:vMerge/>
          </w:tcPr>
          <w:p w14:paraId="79CDF80E" w14:textId="77777777" w:rsidR="00BF37BC" w:rsidRPr="008D1A46" w:rsidRDefault="00BF37BC" w:rsidP="001D6DAE">
            <w:pPr>
              <w:jc w:val="center"/>
              <w:rPr>
                <w:rFonts w:cstheme="minorHAnsi"/>
                <w:b/>
                <w:bCs/>
                <w:sz w:val="20"/>
                <w:szCs w:val="20"/>
              </w:rPr>
            </w:pPr>
          </w:p>
        </w:tc>
        <w:tc>
          <w:tcPr>
            <w:tcW w:w="2085" w:type="dxa"/>
            <w:gridSpan w:val="2"/>
          </w:tcPr>
          <w:p w14:paraId="6DB2249F" w14:textId="77777777" w:rsidR="00BF37BC" w:rsidRPr="008D1A46" w:rsidRDefault="00BF37BC" w:rsidP="001D6DAE">
            <w:pPr>
              <w:jc w:val="center"/>
              <w:rPr>
                <w:rFonts w:cstheme="minorHAnsi"/>
                <w:b/>
                <w:bCs/>
                <w:sz w:val="20"/>
                <w:szCs w:val="20"/>
                <w:vertAlign w:val="superscript"/>
              </w:rPr>
            </w:pPr>
            <w:r w:rsidRPr="008D1A46">
              <w:rPr>
                <w:rFonts w:cstheme="minorHAnsi"/>
                <w:b/>
                <w:bCs/>
                <w:sz w:val="20"/>
                <w:szCs w:val="20"/>
              </w:rPr>
              <w:t>[M+</w:t>
            </w:r>
            <w:proofErr w:type="gramStart"/>
            <w:r w:rsidRPr="008D1A46">
              <w:rPr>
                <w:rFonts w:cstheme="minorHAnsi"/>
                <w:b/>
                <w:bCs/>
                <w:sz w:val="20"/>
                <w:szCs w:val="20"/>
              </w:rPr>
              <w:t>H]</w:t>
            </w:r>
            <w:r w:rsidRPr="008D1A46">
              <w:rPr>
                <w:rFonts w:cstheme="minorHAnsi"/>
                <w:b/>
                <w:bCs/>
                <w:sz w:val="20"/>
                <w:szCs w:val="20"/>
                <w:vertAlign w:val="superscript"/>
              </w:rPr>
              <w:t>+</w:t>
            </w:r>
            <w:proofErr w:type="gramEnd"/>
          </w:p>
        </w:tc>
        <w:tc>
          <w:tcPr>
            <w:tcW w:w="2085" w:type="dxa"/>
            <w:gridSpan w:val="2"/>
          </w:tcPr>
          <w:p w14:paraId="6633EB8F" w14:textId="77777777" w:rsidR="00BF37BC" w:rsidRPr="008D1A46" w:rsidRDefault="00BF37BC" w:rsidP="001D6DAE">
            <w:pPr>
              <w:jc w:val="center"/>
              <w:rPr>
                <w:rFonts w:cstheme="minorHAnsi"/>
                <w:b/>
                <w:bCs/>
                <w:sz w:val="20"/>
                <w:szCs w:val="20"/>
              </w:rPr>
            </w:pPr>
            <w:r w:rsidRPr="008D1A46">
              <w:rPr>
                <w:rFonts w:cstheme="minorHAnsi"/>
                <w:b/>
                <w:bCs/>
                <w:sz w:val="20"/>
                <w:szCs w:val="20"/>
              </w:rPr>
              <w:t>[M+</w:t>
            </w:r>
            <w:proofErr w:type="gramStart"/>
            <w:r w:rsidRPr="008D1A46">
              <w:rPr>
                <w:rFonts w:cstheme="minorHAnsi"/>
                <w:b/>
                <w:bCs/>
                <w:sz w:val="20"/>
                <w:szCs w:val="20"/>
              </w:rPr>
              <w:t>K]</w:t>
            </w:r>
            <w:r w:rsidRPr="008D1A46">
              <w:rPr>
                <w:rFonts w:cstheme="minorHAnsi"/>
                <w:b/>
                <w:bCs/>
                <w:sz w:val="20"/>
                <w:szCs w:val="20"/>
                <w:vertAlign w:val="superscript"/>
              </w:rPr>
              <w:t>+</w:t>
            </w:r>
            <w:proofErr w:type="gramEnd"/>
          </w:p>
        </w:tc>
        <w:tc>
          <w:tcPr>
            <w:tcW w:w="2086" w:type="dxa"/>
            <w:gridSpan w:val="2"/>
          </w:tcPr>
          <w:p w14:paraId="70E0BA44" w14:textId="77777777" w:rsidR="00BF37BC" w:rsidRPr="008D1A46" w:rsidRDefault="00BF37BC" w:rsidP="001D6DAE">
            <w:pPr>
              <w:jc w:val="center"/>
              <w:rPr>
                <w:rFonts w:cstheme="minorHAnsi"/>
                <w:b/>
                <w:bCs/>
                <w:sz w:val="20"/>
                <w:szCs w:val="20"/>
              </w:rPr>
            </w:pPr>
            <w:r w:rsidRPr="008D1A46">
              <w:rPr>
                <w:rFonts w:cstheme="minorHAnsi"/>
                <w:b/>
                <w:bCs/>
                <w:sz w:val="20"/>
                <w:szCs w:val="20"/>
              </w:rPr>
              <w:t>[</w:t>
            </w:r>
            <w:proofErr w:type="spellStart"/>
            <w:r w:rsidRPr="008D1A46">
              <w:rPr>
                <w:rFonts w:cstheme="minorHAnsi"/>
                <w:b/>
                <w:bCs/>
                <w:sz w:val="20"/>
                <w:szCs w:val="20"/>
              </w:rPr>
              <w:t>M+</w:t>
            </w:r>
            <w:proofErr w:type="gramStart"/>
            <w:r w:rsidRPr="008D1A46">
              <w:rPr>
                <w:rFonts w:cstheme="minorHAnsi"/>
                <w:b/>
                <w:bCs/>
                <w:sz w:val="20"/>
                <w:szCs w:val="20"/>
              </w:rPr>
              <w:t>Na</w:t>
            </w:r>
            <w:proofErr w:type="spellEnd"/>
            <w:r w:rsidRPr="008D1A46">
              <w:rPr>
                <w:rFonts w:cstheme="minorHAnsi"/>
                <w:b/>
                <w:bCs/>
                <w:sz w:val="20"/>
                <w:szCs w:val="20"/>
              </w:rPr>
              <w:t>]</w:t>
            </w:r>
            <w:r w:rsidRPr="008D1A46">
              <w:rPr>
                <w:rFonts w:cstheme="minorHAnsi"/>
                <w:b/>
                <w:bCs/>
                <w:sz w:val="20"/>
                <w:szCs w:val="20"/>
                <w:vertAlign w:val="superscript"/>
              </w:rPr>
              <w:t>+</w:t>
            </w:r>
            <w:proofErr w:type="gramEnd"/>
          </w:p>
        </w:tc>
      </w:tr>
      <w:tr w:rsidR="00BF37BC" w:rsidRPr="009A00CF" w14:paraId="0283D278" w14:textId="77777777" w:rsidTr="001D6DAE">
        <w:trPr>
          <w:trHeight w:val="1057"/>
        </w:trPr>
        <w:tc>
          <w:tcPr>
            <w:tcW w:w="2359" w:type="dxa"/>
          </w:tcPr>
          <w:p w14:paraId="33942F33" w14:textId="77777777" w:rsidR="00BF37BC" w:rsidRPr="008D1A46" w:rsidRDefault="00BF37BC" w:rsidP="001D6DAE">
            <w:pPr>
              <w:jc w:val="center"/>
              <w:rPr>
                <w:rFonts w:cstheme="minorHAnsi"/>
                <w:b/>
                <w:bCs/>
                <w:sz w:val="20"/>
                <w:szCs w:val="20"/>
              </w:rPr>
            </w:pPr>
            <w:r w:rsidRPr="008D1A46">
              <w:rPr>
                <w:rFonts w:cstheme="minorHAnsi"/>
                <w:b/>
                <w:bCs/>
                <w:sz w:val="20"/>
                <w:szCs w:val="20"/>
              </w:rPr>
              <w:t>Compound</w:t>
            </w:r>
          </w:p>
        </w:tc>
        <w:tc>
          <w:tcPr>
            <w:tcW w:w="1095" w:type="dxa"/>
          </w:tcPr>
          <w:p w14:paraId="56E38214" w14:textId="77777777" w:rsidR="00BF37BC" w:rsidRPr="008D1A46" w:rsidRDefault="00BF37BC" w:rsidP="001D6DAE">
            <w:pPr>
              <w:jc w:val="center"/>
              <w:rPr>
                <w:rFonts w:cstheme="minorHAnsi"/>
                <w:b/>
                <w:bCs/>
                <w:sz w:val="20"/>
                <w:szCs w:val="20"/>
              </w:rPr>
            </w:pPr>
            <w:r w:rsidRPr="008D1A46">
              <w:rPr>
                <w:rFonts w:cstheme="minorHAnsi"/>
                <w:b/>
                <w:bCs/>
                <w:sz w:val="20"/>
                <w:szCs w:val="20"/>
              </w:rPr>
              <w:t>Replicate</w:t>
            </w:r>
          </w:p>
        </w:tc>
        <w:tc>
          <w:tcPr>
            <w:tcW w:w="1039" w:type="dxa"/>
          </w:tcPr>
          <w:p w14:paraId="71022F33" w14:textId="77777777" w:rsidR="00BF37BC" w:rsidRPr="008D1A46" w:rsidRDefault="00BF37BC" w:rsidP="001D6DAE">
            <w:pPr>
              <w:jc w:val="center"/>
              <w:rPr>
                <w:rFonts w:cstheme="minorHAnsi"/>
                <w:b/>
                <w:bCs/>
                <w:sz w:val="20"/>
                <w:szCs w:val="20"/>
              </w:rPr>
            </w:pPr>
            <w:r w:rsidRPr="008D1A46">
              <w:rPr>
                <w:rFonts w:cstheme="minorHAnsi"/>
                <w:b/>
                <w:bCs/>
                <w:sz w:val="20"/>
                <w:szCs w:val="20"/>
              </w:rPr>
              <w:t>Relative intensity</w:t>
            </w:r>
          </w:p>
          <w:p w14:paraId="7BD9B3FB" w14:textId="77777777" w:rsidR="00BF37BC" w:rsidRPr="008D1A46" w:rsidRDefault="00BF37BC" w:rsidP="001D6DAE">
            <w:pPr>
              <w:jc w:val="center"/>
              <w:rPr>
                <w:rFonts w:cstheme="minorHAnsi"/>
                <w:b/>
                <w:bCs/>
                <w:sz w:val="20"/>
                <w:szCs w:val="20"/>
              </w:rPr>
            </w:pPr>
            <w:r w:rsidRPr="008D1A46">
              <w:rPr>
                <w:rFonts w:cstheme="minorHAnsi"/>
                <w:b/>
                <w:bCs/>
                <w:sz w:val="20"/>
                <w:szCs w:val="20"/>
              </w:rPr>
              <w:t>(counts)</w:t>
            </w:r>
          </w:p>
        </w:tc>
        <w:tc>
          <w:tcPr>
            <w:tcW w:w="1046" w:type="dxa"/>
          </w:tcPr>
          <w:p w14:paraId="69DA9925" w14:textId="77777777" w:rsidR="00BF37BC" w:rsidRPr="008D1A46" w:rsidRDefault="00BF37BC" w:rsidP="001D6DAE">
            <w:pPr>
              <w:jc w:val="center"/>
              <w:rPr>
                <w:rFonts w:cstheme="minorHAnsi"/>
                <w:b/>
                <w:bCs/>
                <w:sz w:val="20"/>
                <w:szCs w:val="20"/>
              </w:rPr>
            </w:pPr>
            <w:r w:rsidRPr="008D1A46">
              <w:rPr>
                <w:rFonts w:cstheme="minorHAnsi"/>
                <w:b/>
                <w:bCs/>
                <w:sz w:val="20"/>
                <w:szCs w:val="20"/>
              </w:rPr>
              <w:t>Mass accuracy (ppm)</w:t>
            </w:r>
          </w:p>
        </w:tc>
        <w:tc>
          <w:tcPr>
            <w:tcW w:w="1039" w:type="dxa"/>
          </w:tcPr>
          <w:p w14:paraId="02320F1D" w14:textId="77777777" w:rsidR="00BF37BC" w:rsidRPr="008D1A46" w:rsidRDefault="00BF37BC" w:rsidP="001D6DAE">
            <w:pPr>
              <w:jc w:val="center"/>
              <w:rPr>
                <w:rFonts w:cstheme="minorHAnsi"/>
                <w:b/>
                <w:bCs/>
                <w:sz w:val="20"/>
                <w:szCs w:val="20"/>
              </w:rPr>
            </w:pPr>
            <w:r w:rsidRPr="008D1A46">
              <w:rPr>
                <w:rFonts w:cstheme="minorHAnsi"/>
                <w:b/>
                <w:bCs/>
                <w:sz w:val="20"/>
                <w:szCs w:val="20"/>
              </w:rPr>
              <w:t>Relative intensity</w:t>
            </w:r>
          </w:p>
          <w:p w14:paraId="557A89E0" w14:textId="77777777" w:rsidR="00BF37BC" w:rsidRPr="008D1A46" w:rsidRDefault="00BF37BC" w:rsidP="001D6DAE">
            <w:pPr>
              <w:jc w:val="center"/>
              <w:rPr>
                <w:rFonts w:cstheme="minorHAnsi"/>
                <w:b/>
                <w:bCs/>
                <w:sz w:val="20"/>
                <w:szCs w:val="20"/>
              </w:rPr>
            </w:pPr>
            <w:r w:rsidRPr="008D1A46">
              <w:rPr>
                <w:rFonts w:cstheme="minorHAnsi"/>
                <w:b/>
                <w:bCs/>
                <w:sz w:val="20"/>
                <w:szCs w:val="20"/>
              </w:rPr>
              <w:t>(counts)</w:t>
            </w:r>
          </w:p>
        </w:tc>
        <w:tc>
          <w:tcPr>
            <w:tcW w:w="1046" w:type="dxa"/>
          </w:tcPr>
          <w:p w14:paraId="59083503" w14:textId="77777777" w:rsidR="00BF37BC" w:rsidRPr="008D1A46" w:rsidRDefault="00BF37BC" w:rsidP="001D6DAE">
            <w:pPr>
              <w:jc w:val="center"/>
              <w:rPr>
                <w:rFonts w:cstheme="minorHAnsi"/>
                <w:b/>
                <w:bCs/>
                <w:sz w:val="20"/>
                <w:szCs w:val="20"/>
              </w:rPr>
            </w:pPr>
            <w:r w:rsidRPr="008D1A46">
              <w:rPr>
                <w:rFonts w:cstheme="minorHAnsi"/>
                <w:b/>
                <w:bCs/>
                <w:sz w:val="20"/>
                <w:szCs w:val="20"/>
              </w:rPr>
              <w:t>Mass accuracy (ppm)</w:t>
            </w:r>
          </w:p>
        </w:tc>
        <w:tc>
          <w:tcPr>
            <w:tcW w:w="1039" w:type="dxa"/>
          </w:tcPr>
          <w:p w14:paraId="2AE68E61" w14:textId="77777777" w:rsidR="00BF37BC" w:rsidRPr="008D1A46" w:rsidRDefault="00BF37BC" w:rsidP="001D6DAE">
            <w:pPr>
              <w:jc w:val="center"/>
              <w:rPr>
                <w:rFonts w:cstheme="minorHAnsi"/>
                <w:b/>
                <w:bCs/>
                <w:sz w:val="20"/>
                <w:szCs w:val="20"/>
              </w:rPr>
            </w:pPr>
            <w:r w:rsidRPr="008D1A46">
              <w:rPr>
                <w:rFonts w:cstheme="minorHAnsi"/>
                <w:b/>
                <w:bCs/>
                <w:sz w:val="20"/>
                <w:szCs w:val="20"/>
              </w:rPr>
              <w:t>Relative intensity</w:t>
            </w:r>
          </w:p>
          <w:p w14:paraId="69F0F45B" w14:textId="77777777" w:rsidR="00BF37BC" w:rsidRPr="008D1A46" w:rsidRDefault="00BF37BC" w:rsidP="001D6DAE">
            <w:pPr>
              <w:jc w:val="center"/>
              <w:rPr>
                <w:rFonts w:cstheme="minorHAnsi"/>
                <w:b/>
                <w:bCs/>
                <w:sz w:val="20"/>
                <w:szCs w:val="20"/>
              </w:rPr>
            </w:pPr>
            <w:r w:rsidRPr="008D1A46">
              <w:rPr>
                <w:rFonts w:cstheme="minorHAnsi"/>
                <w:b/>
                <w:bCs/>
                <w:sz w:val="20"/>
                <w:szCs w:val="20"/>
              </w:rPr>
              <w:t>(counts)</w:t>
            </w:r>
          </w:p>
        </w:tc>
        <w:tc>
          <w:tcPr>
            <w:tcW w:w="1047" w:type="dxa"/>
          </w:tcPr>
          <w:p w14:paraId="5BDB2E15" w14:textId="77777777" w:rsidR="00BF37BC" w:rsidRPr="008D1A46" w:rsidRDefault="00BF37BC" w:rsidP="001D6DAE">
            <w:pPr>
              <w:jc w:val="center"/>
              <w:rPr>
                <w:rFonts w:cstheme="minorHAnsi"/>
                <w:b/>
                <w:bCs/>
                <w:sz w:val="20"/>
                <w:szCs w:val="20"/>
              </w:rPr>
            </w:pPr>
            <w:r w:rsidRPr="008D1A46">
              <w:rPr>
                <w:rFonts w:cstheme="minorHAnsi"/>
                <w:b/>
                <w:bCs/>
                <w:sz w:val="20"/>
                <w:szCs w:val="20"/>
              </w:rPr>
              <w:t>Mass accuracy (ppm)</w:t>
            </w:r>
          </w:p>
        </w:tc>
      </w:tr>
      <w:tr w:rsidR="00506C9D" w:rsidRPr="009A00CF" w14:paraId="7D77ECA2" w14:textId="77777777" w:rsidTr="001D6DAE">
        <w:trPr>
          <w:trHeight w:val="537"/>
        </w:trPr>
        <w:tc>
          <w:tcPr>
            <w:tcW w:w="2359" w:type="dxa"/>
            <w:vMerge w:val="restart"/>
          </w:tcPr>
          <w:p w14:paraId="162DFC38" w14:textId="77777777" w:rsidR="00506C9D" w:rsidRPr="008D1A46" w:rsidRDefault="00506C9D" w:rsidP="001D6DAE">
            <w:pPr>
              <w:jc w:val="center"/>
              <w:rPr>
                <w:rFonts w:cstheme="minorHAnsi"/>
                <w:b/>
                <w:bCs/>
                <w:sz w:val="20"/>
                <w:szCs w:val="20"/>
              </w:rPr>
            </w:pPr>
            <w:r w:rsidRPr="008D1A46">
              <w:rPr>
                <w:rFonts w:cstheme="minorHAnsi"/>
                <w:b/>
                <w:bCs/>
                <w:sz w:val="20"/>
                <w:szCs w:val="20"/>
              </w:rPr>
              <w:t>14-hydroxyclarithromycin</w:t>
            </w:r>
          </w:p>
        </w:tc>
        <w:tc>
          <w:tcPr>
            <w:tcW w:w="1095" w:type="dxa"/>
          </w:tcPr>
          <w:p w14:paraId="7D31B3C7" w14:textId="77777777" w:rsidR="00506C9D" w:rsidRPr="008D1A46" w:rsidRDefault="00506C9D" w:rsidP="001D6DAE">
            <w:pPr>
              <w:jc w:val="center"/>
              <w:rPr>
                <w:rFonts w:cstheme="minorHAnsi"/>
                <w:b/>
                <w:bCs/>
                <w:sz w:val="20"/>
                <w:szCs w:val="20"/>
              </w:rPr>
            </w:pPr>
            <w:r w:rsidRPr="008D1A46">
              <w:rPr>
                <w:rFonts w:cstheme="minorHAnsi"/>
                <w:b/>
                <w:bCs/>
                <w:sz w:val="20"/>
                <w:szCs w:val="20"/>
              </w:rPr>
              <w:t>1</w:t>
            </w:r>
          </w:p>
        </w:tc>
        <w:tc>
          <w:tcPr>
            <w:tcW w:w="1039" w:type="dxa"/>
          </w:tcPr>
          <w:p w14:paraId="76CADC6A" w14:textId="77777777" w:rsidR="00506C9D" w:rsidRPr="0024298E" w:rsidRDefault="00506C9D" w:rsidP="001D6DAE">
            <w:pPr>
              <w:jc w:val="center"/>
              <w:rPr>
                <w:rFonts w:cstheme="minorHAnsi"/>
                <w:sz w:val="20"/>
                <w:szCs w:val="20"/>
                <w:vertAlign w:val="superscript"/>
              </w:rPr>
            </w:pPr>
            <w:r w:rsidRPr="0024298E">
              <w:rPr>
                <w:rFonts w:cstheme="minorHAnsi"/>
                <w:sz w:val="20"/>
                <w:szCs w:val="20"/>
              </w:rPr>
              <w:t>1.38e</w:t>
            </w:r>
            <w:r w:rsidRPr="0024298E">
              <w:rPr>
                <w:rFonts w:cstheme="minorHAnsi"/>
                <w:sz w:val="20"/>
                <w:szCs w:val="20"/>
                <w:vertAlign w:val="superscript"/>
              </w:rPr>
              <w:t>6</w:t>
            </w:r>
          </w:p>
        </w:tc>
        <w:tc>
          <w:tcPr>
            <w:tcW w:w="1046" w:type="dxa"/>
          </w:tcPr>
          <w:p w14:paraId="5F76C9EA" w14:textId="77777777" w:rsidR="00506C9D" w:rsidRPr="0024298E" w:rsidRDefault="00506C9D" w:rsidP="001D6DAE">
            <w:pPr>
              <w:jc w:val="center"/>
              <w:rPr>
                <w:rFonts w:cstheme="minorHAnsi"/>
                <w:sz w:val="20"/>
                <w:szCs w:val="20"/>
              </w:rPr>
            </w:pPr>
            <w:r w:rsidRPr="0024298E">
              <w:rPr>
                <w:rFonts w:cstheme="minorHAnsi"/>
                <w:sz w:val="20"/>
                <w:szCs w:val="20"/>
              </w:rPr>
              <w:t>1.57</w:t>
            </w:r>
          </w:p>
        </w:tc>
        <w:tc>
          <w:tcPr>
            <w:tcW w:w="1039" w:type="dxa"/>
          </w:tcPr>
          <w:p w14:paraId="6B2CF623"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36EB9EA4"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0831D239"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7A5A839C"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7736E09D" w14:textId="77777777" w:rsidTr="001D6DAE">
        <w:trPr>
          <w:trHeight w:val="250"/>
        </w:trPr>
        <w:tc>
          <w:tcPr>
            <w:tcW w:w="2359" w:type="dxa"/>
            <w:vMerge/>
          </w:tcPr>
          <w:p w14:paraId="7CBDF184" w14:textId="77777777" w:rsidR="00506C9D" w:rsidRPr="008D1A46" w:rsidRDefault="00506C9D" w:rsidP="001D6DAE">
            <w:pPr>
              <w:jc w:val="center"/>
              <w:rPr>
                <w:rFonts w:cstheme="minorHAnsi"/>
                <w:b/>
                <w:bCs/>
                <w:sz w:val="20"/>
                <w:szCs w:val="20"/>
              </w:rPr>
            </w:pPr>
          </w:p>
        </w:tc>
        <w:tc>
          <w:tcPr>
            <w:tcW w:w="1095" w:type="dxa"/>
          </w:tcPr>
          <w:p w14:paraId="1DE76019" w14:textId="77777777" w:rsidR="00506C9D" w:rsidRPr="008D1A46" w:rsidRDefault="00506C9D" w:rsidP="001D6DAE">
            <w:pPr>
              <w:jc w:val="center"/>
              <w:rPr>
                <w:rFonts w:cstheme="minorHAnsi"/>
                <w:b/>
                <w:bCs/>
                <w:sz w:val="20"/>
                <w:szCs w:val="20"/>
              </w:rPr>
            </w:pPr>
            <w:r w:rsidRPr="008D1A46">
              <w:rPr>
                <w:rFonts w:cstheme="minorHAnsi"/>
                <w:b/>
                <w:bCs/>
                <w:sz w:val="20"/>
                <w:szCs w:val="20"/>
              </w:rPr>
              <w:t>2</w:t>
            </w:r>
          </w:p>
        </w:tc>
        <w:tc>
          <w:tcPr>
            <w:tcW w:w="1039" w:type="dxa"/>
          </w:tcPr>
          <w:p w14:paraId="505E5E65" w14:textId="77777777" w:rsidR="00506C9D" w:rsidRPr="0024298E" w:rsidRDefault="00506C9D" w:rsidP="001D6DAE">
            <w:pPr>
              <w:jc w:val="center"/>
              <w:rPr>
                <w:rFonts w:cstheme="minorHAnsi"/>
                <w:sz w:val="20"/>
                <w:szCs w:val="20"/>
                <w:vertAlign w:val="superscript"/>
              </w:rPr>
            </w:pPr>
            <w:r w:rsidRPr="0024298E">
              <w:rPr>
                <w:rFonts w:cstheme="minorHAnsi"/>
                <w:sz w:val="20"/>
                <w:szCs w:val="20"/>
              </w:rPr>
              <w:t>3.16e</w:t>
            </w:r>
            <w:r w:rsidRPr="0024298E">
              <w:rPr>
                <w:rFonts w:cstheme="minorHAnsi"/>
                <w:sz w:val="20"/>
                <w:szCs w:val="20"/>
                <w:vertAlign w:val="superscript"/>
              </w:rPr>
              <w:t>6</w:t>
            </w:r>
          </w:p>
        </w:tc>
        <w:tc>
          <w:tcPr>
            <w:tcW w:w="1046" w:type="dxa"/>
          </w:tcPr>
          <w:p w14:paraId="4F583530" w14:textId="77777777" w:rsidR="00506C9D" w:rsidRPr="0024298E" w:rsidRDefault="00506C9D" w:rsidP="001D6DAE">
            <w:pPr>
              <w:jc w:val="center"/>
              <w:rPr>
                <w:rFonts w:cstheme="minorHAnsi"/>
                <w:sz w:val="20"/>
                <w:szCs w:val="20"/>
              </w:rPr>
            </w:pPr>
            <w:r w:rsidRPr="0024298E">
              <w:rPr>
                <w:rFonts w:cstheme="minorHAnsi"/>
                <w:sz w:val="20"/>
                <w:szCs w:val="20"/>
              </w:rPr>
              <w:t>1.70</w:t>
            </w:r>
          </w:p>
        </w:tc>
        <w:tc>
          <w:tcPr>
            <w:tcW w:w="1039" w:type="dxa"/>
          </w:tcPr>
          <w:p w14:paraId="05FD4CE1"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617B106E"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49322ABF"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249EB29C"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163AEBA9" w14:textId="77777777" w:rsidTr="001D6DAE">
        <w:trPr>
          <w:trHeight w:val="268"/>
        </w:trPr>
        <w:tc>
          <w:tcPr>
            <w:tcW w:w="2359" w:type="dxa"/>
            <w:vMerge/>
          </w:tcPr>
          <w:p w14:paraId="0F53CDFD" w14:textId="77777777" w:rsidR="00506C9D" w:rsidRPr="008D1A46" w:rsidRDefault="00506C9D" w:rsidP="001D6DAE">
            <w:pPr>
              <w:jc w:val="center"/>
              <w:rPr>
                <w:rFonts w:cstheme="minorHAnsi"/>
                <w:b/>
                <w:bCs/>
                <w:sz w:val="20"/>
                <w:szCs w:val="20"/>
              </w:rPr>
            </w:pPr>
          </w:p>
        </w:tc>
        <w:tc>
          <w:tcPr>
            <w:tcW w:w="1095" w:type="dxa"/>
          </w:tcPr>
          <w:p w14:paraId="1D122C91" w14:textId="77777777" w:rsidR="00506C9D" w:rsidRPr="008D1A46" w:rsidRDefault="00506C9D" w:rsidP="001D6DAE">
            <w:pPr>
              <w:jc w:val="center"/>
              <w:rPr>
                <w:rFonts w:cstheme="minorHAnsi"/>
                <w:b/>
                <w:bCs/>
                <w:sz w:val="20"/>
                <w:szCs w:val="20"/>
              </w:rPr>
            </w:pPr>
            <w:r w:rsidRPr="008D1A46">
              <w:rPr>
                <w:rFonts w:cstheme="minorHAnsi"/>
                <w:b/>
                <w:bCs/>
                <w:sz w:val="20"/>
                <w:szCs w:val="20"/>
              </w:rPr>
              <w:t>3</w:t>
            </w:r>
          </w:p>
        </w:tc>
        <w:tc>
          <w:tcPr>
            <w:tcW w:w="1039" w:type="dxa"/>
          </w:tcPr>
          <w:p w14:paraId="5D447F5B"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27D6A73E"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70DABF8D" w14:textId="77777777" w:rsidR="00506C9D" w:rsidRPr="0024298E" w:rsidRDefault="00506C9D" w:rsidP="001D6DAE">
            <w:pPr>
              <w:jc w:val="center"/>
              <w:rPr>
                <w:rFonts w:cstheme="minorHAnsi"/>
                <w:sz w:val="20"/>
                <w:szCs w:val="20"/>
                <w:vertAlign w:val="superscript"/>
              </w:rPr>
            </w:pPr>
            <w:r w:rsidRPr="0024298E">
              <w:rPr>
                <w:rFonts w:cstheme="minorHAnsi"/>
                <w:sz w:val="20"/>
                <w:szCs w:val="20"/>
              </w:rPr>
              <w:t>4.12e</w:t>
            </w:r>
            <w:r w:rsidRPr="0024298E">
              <w:rPr>
                <w:rFonts w:cstheme="minorHAnsi"/>
                <w:sz w:val="20"/>
                <w:szCs w:val="20"/>
                <w:vertAlign w:val="superscript"/>
              </w:rPr>
              <w:t>2</w:t>
            </w:r>
          </w:p>
        </w:tc>
        <w:tc>
          <w:tcPr>
            <w:tcW w:w="1046" w:type="dxa"/>
          </w:tcPr>
          <w:p w14:paraId="12F36FBF" w14:textId="77777777" w:rsidR="00506C9D" w:rsidRPr="0024298E" w:rsidRDefault="00506C9D" w:rsidP="001D6DAE">
            <w:pPr>
              <w:jc w:val="center"/>
              <w:rPr>
                <w:rFonts w:cstheme="minorHAnsi"/>
                <w:sz w:val="20"/>
                <w:szCs w:val="20"/>
              </w:rPr>
            </w:pPr>
            <w:r w:rsidRPr="0024298E">
              <w:rPr>
                <w:rFonts w:cstheme="minorHAnsi"/>
                <w:sz w:val="20"/>
                <w:szCs w:val="20"/>
              </w:rPr>
              <w:t>0.37</w:t>
            </w:r>
          </w:p>
        </w:tc>
        <w:tc>
          <w:tcPr>
            <w:tcW w:w="1039" w:type="dxa"/>
          </w:tcPr>
          <w:p w14:paraId="2012BF0A"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0A37B582"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1D1E5659" w14:textId="77777777" w:rsidTr="001D6DAE">
        <w:trPr>
          <w:trHeight w:val="137"/>
        </w:trPr>
        <w:tc>
          <w:tcPr>
            <w:tcW w:w="2359" w:type="dxa"/>
            <w:vMerge w:val="restart"/>
          </w:tcPr>
          <w:p w14:paraId="6D6F650B" w14:textId="77777777" w:rsidR="00506C9D" w:rsidRPr="008D1A46" w:rsidRDefault="00506C9D" w:rsidP="001D6DAE">
            <w:pPr>
              <w:pStyle w:val="NormalWeb"/>
              <w:spacing w:before="0" w:beforeAutospacing="0" w:after="160" w:afterAutospacing="0"/>
              <w:jc w:val="center"/>
              <w:rPr>
                <w:rFonts w:asciiTheme="minorHAnsi" w:hAnsiTheme="minorHAnsi" w:cstheme="minorHAnsi"/>
                <w:b/>
                <w:bCs/>
                <w:sz w:val="20"/>
                <w:szCs w:val="20"/>
              </w:rPr>
            </w:pPr>
            <w:r w:rsidRPr="008D1A46">
              <w:rPr>
                <w:rFonts w:asciiTheme="minorHAnsi" w:hAnsiTheme="minorHAnsi" w:cstheme="minorHAnsi"/>
                <w:b/>
                <w:bCs/>
                <w:color w:val="000000"/>
                <w:sz w:val="20"/>
                <w:szCs w:val="20"/>
              </w:rPr>
              <w:br/>
              <w:t>N-desmethylclarithromycin</w:t>
            </w:r>
          </w:p>
        </w:tc>
        <w:tc>
          <w:tcPr>
            <w:tcW w:w="1095" w:type="dxa"/>
          </w:tcPr>
          <w:p w14:paraId="65844F1B" w14:textId="77777777" w:rsidR="00506C9D" w:rsidRPr="008D1A46" w:rsidRDefault="00506C9D" w:rsidP="001D6DAE">
            <w:pPr>
              <w:jc w:val="center"/>
              <w:rPr>
                <w:rFonts w:cstheme="minorHAnsi"/>
                <w:b/>
                <w:bCs/>
                <w:sz w:val="20"/>
                <w:szCs w:val="20"/>
              </w:rPr>
            </w:pPr>
            <w:r w:rsidRPr="008D1A46">
              <w:rPr>
                <w:rFonts w:cstheme="minorHAnsi"/>
                <w:b/>
                <w:bCs/>
                <w:sz w:val="20"/>
                <w:szCs w:val="20"/>
              </w:rPr>
              <w:t>1</w:t>
            </w:r>
          </w:p>
        </w:tc>
        <w:tc>
          <w:tcPr>
            <w:tcW w:w="1039" w:type="dxa"/>
          </w:tcPr>
          <w:p w14:paraId="1FDB9F3E" w14:textId="77777777" w:rsidR="00506C9D" w:rsidRPr="0024298E" w:rsidRDefault="00506C9D" w:rsidP="001D6DAE">
            <w:pPr>
              <w:jc w:val="center"/>
              <w:rPr>
                <w:rFonts w:cstheme="minorHAnsi"/>
                <w:sz w:val="20"/>
                <w:szCs w:val="20"/>
                <w:vertAlign w:val="superscript"/>
              </w:rPr>
            </w:pPr>
            <w:r w:rsidRPr="0024298E">
              <w:rPr>
                <w:rFonts w:cstheme="minorHAnsi"/>
                <w:sz w:val="20"/>
                <w:szCs w:val="20"/>
              </w:rPr>
              <w:t>1.09e</w:t>
            </w:r>
            <w:r w:rsidRPr="0024298E">
              <w:rPr>
                <w:rFonts w:cstheme="minorHAnsi"/>
                <w:sz w:val="20"/>
                <w:szCs w:val="20"/>
                <w:vertAlign w:val="superscript"/>
              </w:rPr>
              <w:t>6</w:t>
            </w:r>
          </w:p>
        </w:tc>
        <w:tc>
          <w:tcPr>
            <w:tcW w:w="1046" w:type="dxa"/>
          </w:tcPr>
          <w:p w14:paraId="4778DE99" w14:textId="77777777" w:rsidR="00506C9D" w:rsidRPr="0024298E" w:rsidRDefault="00506C9D" w:rsidP="001D6DAE">
            <w:pPr>
              <w:jc w:val="center"/>
              <w:rPr>
                <w:rFonts w:cstheme="minorHAnsi"/>
                <w:sz w:val="20"/>
                <w:szCs w:val="20"/>
              </w:rPr>
            </w:pPr>
            <w:r w:rsidRPr="0024298E">
              <w:rPr>
                <w:rFonts w:cstheme="minorHAnsi"/>
                <w:sz w:val="20"/>
                <w:szCs w:val="20"/>
              </w:rPr>
              <w:t>0.41</w:t>
            </w:r>
          </w:p>
        </w:tc>
        <w:tc>
          <w:tcPr>
            <w:tcW w:w="1039" w:type="dxa"/>
          </w:tcPr>
          <w:p w14:paraId="03005B98"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3FC678B0"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3C10C0B2"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69BD4574"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458D84E7" w14:textId="77777777" w:rsidTr="001D6DAE">
        <w:trPr>
          <w:trHeight w:val="250"/>
        </w:trPr>
        <w:tc>
          <w:tcPr>
            <w:tcW w:w="2359" w:type="dxa"/>
            <w:vMerge/>
          </w:tcPr>
          <w:p w14:paraId="2FE35AB1" w14:textId="77777777" w:rsidR="00506C9D" w:rsidRPr="008D1A46" w:rsidRDefault="00506C9D" w:rsidP="001D6DAE">
            <w:pPr>
              <w:jc w:val="center"/>
              <w:rPr>
                <w:rFonts w:cstheme="minorHAnsi"/>
                <w:b/>
                <w:bCs/>
                <w:sz w:val="20"/>
                <w:szCs w:val="20"/>
              </w:rPr>
            </w:pPr>
          </w:p>
        </w:tc>
        <w:tc>
          <w:tcPr>
            <w:tcW w:w="1095" w:type="dxa"/>
          </w:tcPr>
          <w:p w14:paraId="401B0148" w14:textId="77777777" w:rsidR="00506C9D" w:rsidRPr="008D1A46" w:rsidRDefault="00506C9D" w:rsidP="001D6DAE">
            <w:pPr>
              <w:jc w:val="center"/>
              <w:rPr>
                <w:rFonts w:cstheme="minorHAnsi"/>
                <w:b/>
                <w:bCs/>
                <w:sz w:val="20"/>
                <w:szCs w:val="20"/>
              </w:rPr>
            </w:pPr>
            <w:r w:rsidRPr="008D1A46">
              <w:rPr>
                <w:rFonts w:cstheme="minorHAnsi"/>
                <w:b/>
                <w:bCs/>
                <w:sz w:val="20"/>
                <w:szCs w:val="20"/>
              </w:rPr>
              <w:t>2</w:t>
            </w:r>
          </w:p>
        </w:tc>
        <w:tc>
          <w:tcPr>
            <w:tcW w:w="1039" w:type="dxa"/>
          </w:tcPr>
          <w:p w14:paraId="670CFDD9" w14:textId="77777777" w:rsidR="00506C9D" w:rsidRPr="0024298E" w:rsidRDefault="00506C9D" w:rsidP="001D6DAE">
            <w:pPr>
              <w:jc w:val="center"/>
              <w:rPr>
                <w:rFonts w:cstheme="minorHAnsi"/>
                <w:sz w:val="20"/>
                <w:szCs w:val="20"/>
                <w:vertAlign w:val="superscript"/>
              </w:rPr>
            </w:pPr>
            <w:r w:rsidRPr="0024298E">
              <w:rPr>
                <w:rFonts w:cstheme="minorHAnsi"/>
                <w:sz w:val="20"/>
                <w:szCs w:val="20"/>
              </w:rPr>
              <w:t>2.34e</w:t>
            </w:r>
            <w:r w:rsidRPr="0024298E">
              <w:rPr>
                <w:rFonts w:cstheme="minorHAnsi"/>
                <w:sz w:val="20"/>
                <w:szCs w:val="20"/>
                <w:vertAlign w:val="superscript"/>
              </w:rPr>
              <w:t>6</w:t>
            </w:r>
          </w:p>
        </w:tc>
        <w:tc>
          <w:tcPr>
            <w:tcW w:w="1046" w:type="dxa"/>
          </w:tcPr>
          <w:p w14:paraId="78734DBD" w14:textId="77777777" w:rsidR="00506C9D" w:rsidRPr="0024298E" w:rsidRDefault="00506C9D" w:rsidP="001D6DAE">
            <w:pPr>
              <w:jc w:val="center"/>
              <w:rPr>
                <w:rFonts w:cstheme="minorHAnsi"/>
                <w:sz w:val="20"/>
                <w:szCs w:val="20"/>
              </w:rPr>
            </w:pPr>
            <w:r w:rsidRPr="0024298E">
              <w:rPr>
                <w:rFonts w:cstheme="minorHAnsi"/>
                <w:sz w:val="20"/>
                <w:szCs w:val="20"/>
              </w:rPr>
              <w:t>0.95</w:t>
            </w:r>
          </w:p>
        </w:tc>
        <w:tc>
          <w:tcPr>
            <w:tcW w:w="1039" w:type="dxa"/>
          </w:tcPr>
          <w:p w14:paraId="7A7A38AD"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3DDD5024"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6E584254"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4AF574C5"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52E1380A" w14:textId="77777777" w:rsidTr="001D6DAE">
        <w:trPr>
          <w:trHeight w:val="268"/>
        </w:trPr>
        <w:tc>
          <w:tcPr>
            <w:tcW w:w="2359" w:type="dxa"/>
            <w:vMerge/>
          </w:tcPr>
          <w:p w14:paraId="61307BDD" w14:textId="77777777" w:rsidR="00506C9D" w:rsidRPr="008D1A46" w:rsidRDefault="00506C9D" w:rsidP="001D6DAE">
            <w:pPr>
              <w:jc w:val="center"/>
              <w:rPr>
                <w:rFonts w:cstheme="minorHAnsi"/>
                <w:b/>
                <w:bCs/>
                <w:sz w:val="20"/>
                <w:szCs w:val="20"/>
              </w:rPr>
            </w:pPr>
          </w:p>
        </w:tc>
        <w:tc>
          <w:tcPr>
            <w:tcW w:w="1095" w:type="dxa"/>
          </w:tcPr>
          <w:p w14:paraId="1C0CC759" w14:textId="77777777" w:rsidR="00506C9D" w:rsidRPr="008D1A46" w:rsidRDefault="00506C9D" w:rsidP="001D6DAE">
            <w:pPr>
              <w:jc w:val="center"/>
              <w:rPr>
                <w:rFonts w:cstheme="minorHAnsi"/>
                <w:b/>
                <w:bCs/>
                <w:sz w:val="20"/>
                <w:szCs w:val="20"/>
              </w:rPr>
            </w:pPr>
            <w:r w:rsidRPr="008D1A46">
              <w:rPr>
                <w:rFonts w:cstheme="minorHAnsi"/>
                <w:b/>
                <w:bCs/>
                <w:sz w:val="20"/>
                <w:szCs w:val="20"/>
              </w:rPr>
              <w:t>3</w:t>
            </w:r>
          </w:p>
        </w:tc>
        <w:tc>
          <w:tcPr>
            <w:tcW w:w="1039" w:type="dxa"/>
          </w:tcPr>
          <w:p w14:paraId="314850B0" w14:textId="77777777" w:rsidR="00506C9D" w:rsidRPr="0024298E" w:rsidRDefault="00506C9D" w:rsidP="001D6DAE">
            <w:pPr>
              <w:jc w:val="center"/>
              <w:rPr>
                <w:rFonts w:cstheme="minorHAnsi"/>
                <w:sz w:val="20"/>
                <w:szCs w:val="20"/>
                <w:vertAlign w:val="superscript"/>
              </w:rPr>
            </w:pPr>
            <w:r w:rsidRPr="0024298E">
              <w:rPr>
                <w:rFonts w:cstheme="minorHAnsi"/>
                <w:sz w:val="20"/>
                <w:szCs w:val="20"/>
              </w:rPr>
              <w:t>1.86e</w:t>
            </w:r>
            <w:r w:rsidRPr="0024298E">
              <w:rPr>
                <w:rFonts w:cstheme="minorHAnsi"/>
                <w:sz w:val="20"/>
                <w:szCs w:val="20"/>
                <w:vertAlign w:val="superscript"/>
              </w:rPr>
              <w:t>6</w:t>
            </w:r>
          </w:p>
        </w:tc>
        <w:tc>
          <w:tcPr>
            <w:tcW w:w="1046" w:type="dxa"/>
          </w:tcPr>
          <w:p w14:paraId="3E4C41FC" w14:textId="77777777" w:rsidR="00506C9D" w:rsidRPr="0024298E" w:rsidRDefault="00506C9D" w:rsidP="001D6DAE">
            <w:pPr>
              <w:jc w:val="center"/>
              <w:rPr>
                <w:rFonts w:cstheme="minorHAnsi"/>
                <w:sz w:val="20"/>
                <w:szCs w:val="20"/>
              </w:rPr>
            </w:pPr>
            <w:r w:rsidRPr="0024298E">
              <w:rPr>
                <w:rFonts w:cstheme="minorHAnsi"/>
                <w:sz w:val="20"/>
                <w:szCs w:val="20"/>
              </w:rPr>
              <w:t>0.54</w:t>
            </w:r>
          </w:p>
        </w:tc>
        <w:tc>
          <w:tcPr>
            <w:tcW w:w="1039" w:type="dxa"/>
          </w:tcPr>
          <w:p w14:paraId="0E8C366B"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3410607E"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73528F65"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41541CCA"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66306DCD" w14:textId="77777777" w:rsidTr="001D6DAE">
        <w:trPr>
          <w:trHeight w:val="250"/>
        </w:trPr>
        <w:tc>
          <w:tcPr>
            <w:tcW w:w="2359" w:type="dxa"/>
            <w:vMerge w:val="restart"/>
          </w:tcPr>
          <w:p w14:paraId="252FBC7D" w14:textId="77777777" w:rsidR="00506C9D" w:rsidRPr="008D1A46" w:rsidRDefault="00506C9D" w:rsidP="001D6DAE">
            <w:pPr>
              <w:pStyle w:val="NormalWeb"/>
              <w:spacing w:before="0" w:beforeAutospacing="0" w:after="160" w:afterAutospacing="0"/>
              <w:jc w:val="center"/>
              <w:rPr>
                <w:rFonts w:asciiTheme="minorHAnsi" w:hAnsiTheme="minorHAnsi" w:cstheme="minorHAnsi"/>
                <w:b/>
                <w:bCs/>
                <w:sz w:val="20"/>
                <w:szCs w:val="20"/>
              </w:rPr>
            </w:pPr>
            <w:r w:rsidRPr="008D1A46">
              <w:rPr>
                <w:rFonts w:asciiTheme="minorHAnsi" w:hAnsiTheme="minorHAnsi" w:cstheme="minorHAnsi"/>
                <w:b/>
                <w:bCs/>
                <w:color w:val="000000"/>
                <w:sz w:val="20"/>
                <w:szCs w:val="20"/>
              </w:rPr>
              <w:t>Clarithromycin + O</w:t>
            </w:r>
          </w:p>
        </w:tc>
        <w:tc>
          <w:tcPr>
            <w:tcW w:w="1095" w:type="dxa"/>
          </w:tcPr>
          <w:p w14:paraId="335ECD9E" w14:textId="77777777" w:rsidR="00506C9D" w:rsidRPr="008D1A46" w:rsidRDefault="00506C9D" w:rsidP="001D6DAE">
            <w:pPr>
              <w:jc w:val="center"/>
              <w:rPr>
                <w:rFonts w:cstheme="minorHAnsi"/>
                <w:b/>
                <w:bCs/>
                <w:sz w:val="20"/>
                <w:szCs w:val="20"/>
              </w:rPr>
            </w:pPr>
            <w:r w:rsidRPr="008D1A46">
              <w:rPr>
                <w:rFonts w:cstheme="minorHAnsi"/>
                <w:b/>
                <w:bCs/>
                <w:sz w:val="20"/>
                <w:szCs w:val="20"/>
              </w:rPr>
              <w:t>1</w:t>
            </w:r>
          </w:p>
        </w:tc>
        <w:tc>
          <w:tcPr>
            <w:tcW w:w="1039" w:type="dxa"/>
          </w:tcPr>
          <w:p w14:paraId="570307CE"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2A4F48C6"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3EA78CBA"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3CCE8945"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5A7503C4"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561E5F07"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78B21993" w14:textId="77777777" w:rsidTr="001D6DAE">
        <w:trPr>
          <w:trHeight w:val="268"/>
        </w:trPr>
        <w:tc>
          <w:tcPr>
            <w:tcW w:w="2359" w:type="dxa"/>
            <w:vMerge/>
          </w:tcPr>
          <w:p w14:paraId="6AF13EA4" w14:textId="77777777" w:rsidR="00506C9D" w:rsidRPr="008D1A46" w:rsidRDefault="00506C9D" w:rsidP="001D6DAE">
            <w:pPr>
              <w:jc w:val="center"/>
              <w:rPr>
                <w:rFonts w:cstheme="minorHAnsi"/>
                <w:b/>
                <w:bCs/>
                <w:sz w:val="20"/>
                <w:szCs w:val="20"/>
              </w:rPr>
            </w:pPr>
          </w:p>
        </w:tc>
        <w:tc>
          <w:tcPr>
            <w:tcW w:w="1095" w:type="dxa"/>
          </w:tcPr>
          <w:p w14:paraId="43FD0C5E" w14:textId="77777777" w:rsidR="00506C9D" w:rsidRPr="008D1A46" w:rsidRDefault="00506C9D" w:rsidP="001D6DAE">
            <w:pPr>
              <w:jc w:val="center"/>
              <w:rPr>
                <w:rFonts w:cstheme="minorHAnsi"/>
                <w:b/>
                <w:bCs/>
                <w:sz w:val="20"/>
                <w:szCs w:val="20"/>
              </w:rPr>
            </w:pPr>
            <w:r w:rsidRPr="008D1A46">
              <w:rPr>
                <w:rFonts w:cstheme="minorHAnsi"/>
                <w:b/>
                <w:bCs/>
                <w:sz w:val="20"/>
                <w:szCs w:val="20"/>
              </w:rPr>
              <w:t>2</w:t>
            </w:r>
          </w:p>
        </w:tc>
        <w:tc>
          <w:tcPr>
            <w:tcW w:w="1039" w:type="dxa"/>
          </w:tcPr>
          <w:p w14:paraId="5DD0567A"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1C92687B"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37BEE836"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31DF3BEE"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5C0AEAE8"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29E2B121"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14CABAD7" w14:textId="77777777" w:rsidTr="001D6DAE">
        <w:trPr>
          <w:trHeight w:val="268"/>
        </w:trPr>
        <w:tc>
          <w:tcPr>
            <w:tcW w:w="2359" w:type="dxa"/>
            <w:vMerge/>
          </w:tcPr>
          <w:p w14:paraId="638C0D64" w14:textId="77777777" w:rsidR="00506C9D" w:rsidRPr="008D1A46" w:rsidRDefault="00506C9D" w:rsidP="001D6DAE">
            <w:pPr>
              <w:jc w:val="center"/>
              <w:rPr>
                <w:rFonts w:cstheme="minorHAnsi"/>
                <w:b/>
                <w:bCs/>
                <w:sz w:val="20"/>
                <w:szCs w:val="20"/>
              </w:rPr>
            </w:pPr>
          </w:p>
        </w:tc>
        <w:tc>
          <w:tcPr>
            <w:tcW w:w="1095" w:type="dxa"/>
          </w:tcPr>
          <w:p w14:paraId="0EEAB23D" w14:textId="77777777" w:rsidR="00506C9D" w:rsidRPr="008D1A46" w:rsidRDefault="00506C9D" w:rsidP="001D6DAE">
            <w:pPr>
              <w:jc w:val="center"/>
              <w:rPr>
                <w:rFonts w:cstheme="minorHAnsi"/>
                <w:b/>
                <w:bCs/>
                <w:sz w:val="20"/>
                <w:szCs w:val="20"/>
              </w:rPr>
            </w:pPr>
            <w:r w:rsidRPr="008D1A46">
              <w:rPr>
                <w:rFonts w:cstheme="minorHAnsi"/>
                <w:b/>
                <w:bCs/>
                <w:sz w:val="20"/>
                <w:szCs w:val="20"/>
              </w:rPr>
              <w:t>3</w:t>
            </w:r>
          </w:p>
        </w:tc>
        <w:tc>
          <w:tcPr>
            <w:tcW w:w="1039" w:type="dxa"/>
          </w:tcPr>
          <w:p w14:paraId="5CC479C4"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78804976"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6C8F3E55"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4E57367E"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02D2641B"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5C571B9A"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735B370F" w14:textId="77777777" w:rsidTr="001D6DAE">
        <w:trPr>
          <w:trHeight w:val="250"/>
        </w:trPr>
        <w:tc>
          <w:tcPr>
            <w:tcW w:w="2359" w:type="dxa"/>
            <w:vMerge w:val="restart"/>
          </w:tcPr>
          <w:p w14:paraId="406E970F" w14:textId="77777777" w:rsidR="00506C9D" w:rsidRPr="008D1A46" w:rsidRDefault="00506C9D" w:rsidP="001D6DAE">
            <w:pPr>
              <w:jc w:val="center"/>
              <w:rPr>
                <w:rFonts w:cstheme="minorHAnsi"/>
                <w:b/>
                <w:bCs/>
                <w:sz w:val="20"/>
                <w:szCs w:val="20"/>
              </w:rPr>
            </w:pPr>
            <w:r w:rsidRPr="008D1A46">
              <w:rPr>
                <w:rFonts w:cstheme="minorHAnsi"/>
                <w:b/>
                <w:bCs/>
                <w:sz w:val="20"/>
                <w:szCs w:val="20"/>
              </w:rPr>
              <w:t>Hydroxymetronidazole</w:t>
            </w:r>
          </w:p>
        </w:tc>
        <w:tc>
          <w:tcPr>
            <w:tcW w:w="1095" w:type="dxa"/>
          </w:tcPr>
          <w:p w14:paraId="6DA5E2D4" w14:textId="77777777" w:rsidR="00506C9D" w:rsidRPr="008D1A46" w:rsidRDefault="00506C9D" w:rsidP="001D6DAE">
            <w:pPr>
              <w:jc w:val="center"/>
              <w:rPr>
                <w:rFonts w:cstheme="minorHAnsi"/>
                <w:b/>
                <w:bCs/>
                <w:sz w:val="20"/>
                <w:szCs w:val="20"/>
              </w:rPr>
            </w:pPr>
            <w:r w:rsidRPr="008D1A46">
              <w:rPr>
                <w:rFonts w:cstheme="minorHAnsi"/>
                <w:b/>
                <w:bCs/>
                <w:sz w:val="20"/>
                <w:szCs w:val="20"/>
              </w:rPr>
              <w:t>1</w:t>
            </w:r>
          </w:p>
        </w:tc>
        <w:tc>
          <w:tcPr>
            <w:tcW w:w="1039" w:type="dxa"/>
          </w:tcPr>
          <w:p w14:paraId="0FFBCAB1"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499B9C87"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71D0B1AB"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6E3CEA06"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31EAE097"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1AB6D6CD"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56242CED" w14:textId="77777777" w:rsidTr="001D6DAE">
        <w:trPr>
          <w:trHeight w:val="250"/>
        </w:trPr>
        <w:tc>
          <w:tcPr>
            <w:tcW w:w="2359" w:type="dxa"/>
            <w:vMerge/>
          </w:tcPr>
          <w:p w14:paraId="0D5C2A52" w14:textId="77777777" w:rsidR="00506C9D" w:rsidRPr="008D1A46" w:rsidRDefault="00506C9D" w:rsidP="001D6DAE">
            <w:pPr>
              <w:jc w:val="center"/>
              <w:rPr>
                <w:rFonts w:cstheme="minorHAnsi"/>
                <w:b/>
                <w:bCs/>
                <w:sz w:val="20"/>
                <w:szCs w:val="20"/>
              </w:rPr>
            </w:pPr>
          </w:p>
        </w:tc>
        <w:tc>
          <w:tcPr>
            <w:tcW w:w="1095" w:type="dxa"/>
          </w:tcPr>
          <w:p w14:paraId="23D0469C" w14:textId="77777777" w:rsidR="00506C9D" w:rsidRPr="008D1A46" w:rsidRDefault="00506C9D" w:rsidP="001D6DAE">
            <w:pPr>
              <w:jc w:val="center"/>
              <w:rPr>
                <w:rFonts w:cstheme="minorHAnsi"/>
                <w:b/>
                <w:bCs/>
                <w:sz w:val="20"/>
                <w:szCs w:val="20"/>
              </w:rPr>
            </w:pPr>
            <w:r w:rsidRPr="008D1A46">
              <w:rPr>
                <w:rFonts w:cstheme="minorHAnsi"/>
                <w:b/>
                <w:bCs/>
                <w:sz w:val="20"/>
                <w:szCs w:val="20"/>
              </w:rPr>
              <w:t>2</w:t>
            </w:r>
          </w:p>
        </w:tc>
        <w:tc>
          <w:tcPr>
            <w:tcW w:w="1039" w:type="dxa"/>
          </w:tcPr>
          <w:p w14:paraId="083198B4"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71BBF68C"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52EE4BCC"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1ADEC387"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6EFFD387"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6762D8CD"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57F1E174" w14:textId="77777777" w:rsidTr="001D6DAE">
        <w:trPr>
          <w:trHeight w:val="250"/>
        </w:trPr>
        <w:tc>
          <w:tcPr>
            <w:tcW w:w="2359" w:type="dxa"/>
            <w:vMerge/>
          </w:tcPr>
          <w:p w14:paraId="44DC74FC" w14:textId="77777777" w:rsidR="00506C9D" w:rsidRPr="008D1A46" w:rsidRDefault="00506C9D" w:rsidP="001D6DAE">
            <w:pPr>
              <w:jc w:val="center"/>
              <w:rPr>
                <w:rFonts w:cstheme="minorHAnsi"/>
                <w:b/>
                <w:bCs/>
                <w:sz w:val="20"/>
                <w:szCs w:val="20"/>
              </w:rPr>
            </w:pPr>
          </w:p>
        </w:tc>
        <w:tc>
          <w:tcPr>
            <w:tcW w:w="1095" w:type="dxa"/>
          </w:tcPr>
          <w:p w14:paraId="5880CF2C" w14:textId="77777777" w:rsidR="00506C9D" w:rsidRPr="008D1A46" w:rsidRDefault="00506C9D" w:rsidP="001D6DAE">
            <w:pPr>
              <w:jc w:val="center"/>
              <w:rPr>
                <w:rFonts w:cstheme="minorHAnsi"/>
                <w:b/>
                <w:bCs/>
                <w:sz w:val="20"/>
                <w:szCs w:val="20"/>
              </w:rPr>
            </w:pPr>
            <w:r w:rsidRPr="008D1A46">
              <w:rPr>
                <w:rFonts w:cstheme="minorHAnsi"/>
                <w:b/>
                <w:bCs/>
                <w:sz w:val="20"/>
                <w:szCs w:val="20"/>
              </w:rPr>
              <w:t>3</w:t>
            </w:r>
          </w:p>
        </w:tc>
        <w:tc>
          <w:tcPr>
            <w:tcW w:w="1039" w:type="dxa"/>
          </w:tcPr>
          <w:p w14:paraId="6098ACD7"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5C2B967C"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0F38FFD9"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18BBD16C"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785DC870"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40DF7755"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1B46C4B7" w14:textId="77777777" w:rsidTr="001D6DAE">
        <w:trPr>
          <w:trHeight w:val="250"/>
        </w:trPr>
        <w:tc>
          <w:tcPr>
            <w:tcW w:w="2359" w:type="dxa"/>
            <w:vMerge w:val="restart"/>
          </w:tcPr>
          <w:p w14:paraId="7562F65B" w14:textId="77777777" w:rsidR="00506C9D" w:rsidRPr="008D1A46" w:rsidRDefault="00506C9D" w:rsidP="001D6DAE">
            <w:pPr>
              <w:pStyle w:val="NormalWeb"/>
              <w:spacing w:before="0" w:beforeAutospacing="0" w:after="160" w:afterAutospacing="0"/>
              <w:jc w:val="center"/>
              <w:rPr>
                <w:rFonts w:asciiTheme="minorHAnsi" w:hAnsiTheme="minorHAnsi" w:cstheme="minorHAnsi"/>
                <w:b/>
                <w:bCs/>
                <w:sz w:val="20"/>
                <w:szCs w:val="20"/>
              </w:rPr>
            </w:pPr>
            <w:r w:rsidRPr="008D1A46">
              <w:rPr>
                <w:rFonts w:asciiTheme="minorHAnsi" w:hAnsiTheme="minorHAnsi" w:cstheme="minorHAnsi"/>
                <w:b/>
                <w:bCs/>
                <w:color w:val="000000"/>
                <w:sz w:val="20"/>
                <w:szCs w:val="20"/>
              </w:rPr>
              <w:t>Clarithromycin + O - 2H</w:t>
            </w:r>
          </w:p>
        </w:tc>
        <w:tc>
          <w:tcPr>
            <w:tcW w:w="1095" w:type="dxa"/>
          </w:tcPr>
          <w:p w14:paraId="7091EB61" w14:textId="77777777" w:rsidR="00506C9D" w:rsidRPr="008D1A46" w:rsidRDefault="00506C9D" w:rsidP="001D6DAE">
            <w:pPr>
              <w:jc w:val="center"/>
              <w:rPr>
                <w:rFonts w:cstheme="minorHAnsi"/>
                <w:b/>
                <w:bCs/>
                <w:sz w:val="20"/>
                <w:szCs w:val="20"/>
              </w:rPr>
            </w:pPr>
            <w:r w:rsidRPr="008D1A46">
              <w:rPr>
                <w:rFonts w:cstheme="minorHAnsi"/>
                <w:b/>
                <w:bCs/>
                <w:sz w:val="20"/>
                <w:szCs w:val="20"/>
              </w:rPr>
              <w:t>1</w:t>
            </w:r>
          </w:p>
        </w:tc>
        <w:tc>
          <w:tcPr>
            <w:tcW w:w="1039" w:type="dxa"/>
          </w:tcPr>
          <w:p w14:paraId="28FFDEDA"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7B151959"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737A6876"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3A065DE5"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214CEABE"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1ED6389E"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18B3CD2B" w14:textId="77777777" w:rsidTr="001D6DAE">
        <w:trPr>
          <w:trHeight w:val="250"/>
        </w:trPr>
        <w:tc>
          <w:tcPr>
            <w:tcW w:w="2359" w:type="dxa"/>
            <w:vMerge/>
          </w:tcPr>
          <w:p w14:paraId="04F5669E" w14:textId="77777777" w:rsidR="00506C9D" w:rsidRPr="008D1A46" w:rsidRDefault="00506C9D" w:rsidP="001D6DAE">
            <w:pPr>
              <w:jc w:val="center"/>
              <w:rPr>
                <w:rFonts w:cstheme="minorHAnsi"/>
                <w:b/>
                <w:bCs/>
                <w:sz w:val="20"/>
                <w:szCs w:val="20"/>
              </w:rPr>
            </w:pPr>
          </w:p>
        </w:tc>
        <w:tc>
          <w:tcPr>
            <w:tcW w:w="1095" w:type="dxa"/>
          </w:tcPr>
          <w:p w14:paraId="556E6F79" w14:textId="77777777" w:rsidR="00506C9D" w:rsidRPr="008D1A46" w:rsidRDefault="00506C9D" w:rsidP="001D6DAE">
            <w:pPr>
              <w:jc w:val="center"/>
              <w:rPr>
                <w:rFonts w:cstheme="minorHAnsi"/>
                <w:b/>
                <w:bCs/>
                <w:sz w:val="20"/>
                <w:szCs w:val="20"/>
              </w:rPr>
            </w:pPr>
            <w:r w:rsidRPr="008D1A46">
              <w:rPr>
                <w:rFonts w:cstheme="minorHAnsi"/>
                <w:b/>
                <w:bCs/>
                <w:sz w:val="20"/>
                <w:szCs w:val="20"/>
              </w:rPr>
              <w:t>2</w:t>
            </w:r>
          </w:p>
        </w:tc>
        <w:tc>
          <w:tcPr>
            <w:tcW w:w="1039" w:type="dxa"/>
          </w:tcPr>
          <w:p w14:paraId="08B75804"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7CB849DF"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44F6E799"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4F1FAE86"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0D7731A2"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30B7DD5C"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35110019" w14:textId="77777777" w:rsidTr="001D6DAE">
        <w:trPr>
          <w:trHeight w:val="250"/>
        </w:trPr>
        <w:tc>
          <w:tcPr>
            <w:tcW w:w="2359" w:type="dxa"/>
            <w:vMerge/>
          </w:tcPr>
          <w:p w14:paraId="44D2ADAF" w14:textId="77777777" w:rsidR="00506C9D" w:rsidRPr="008D1A46" w:rsidRDefault="00506C9D" w:rsidP="001D6DAE">
            <w:pPr>
              <w:jc w:val="center"/>
              <w:rPr>
                <w:rFonts w:cstheme="minorHAnsi"/>
                <w:b/>
                <w:bCs/>
                <w:sz w:val="20"/>
                <w:szCs w:val="20"/>
              </w:rPr>
            </w:pPr>
          </w:p>
        </w:tc>
        <w:tc>
          <w:tcPr>
            <w:tcW w:w="1095" w:type="dxa"/>
          </w:tcPr>
          <w:p w14:paraId="615DDBDA" w14:textId="77777777" w:rsidR="00506C9D" w:rsidRPr="008D1A46" w:rsidRDefault="00506C9D" w:rsidP="001D6DAE">
            <w:pPr>
              <w:jc w:val="center"/>
              <w:rPr>
                <w:rFonts w:cstheme="minorHAnsi"/>
                <w:b/>
                <w:bCs/>
                <w:sz w:val="20"/>
                <w:szCs w:val="20"/>
              </w:rPr>
            </w:pPr>
            <w:r w:rsidRPr="008D1A46">
              <w:rPr>
                <w:rFonts w:cstheme="minorHAnsi"/>
                <w:b/>
                <w:bCs/>
                <w:sz w:val="20"/>
                <w:szCs w:val="20"/>
              </w:rPr>
              <w:t>3</w:t>
            </w:r>
          </w:p>
        </w:tc>
        <w:tc>
          <w:tcPr>
            <w:tcW w:w="1039" w:type="dxa"/>
          </w:tcPr>
          <w:p w14:paraId="68C82CC2"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626A0443"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18326CDD"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61870AB0"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14B1E8D1"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083D5C77"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4BB9B151" w14:textId="77777777" w:rsidTr="001D6DAE">
        <w:trPr>
          <w:trHeight w:val="250"/>
        </w:trPr>
        <w:tc>
          <w:tcPr>
            <w:tcW w:w="2359" w:type="dxa"/>
            <w:vMerge w:val="restart"/>
          </w:tcPr>
          <w:p w14:paraId="683D81C4" w14:textId="77777777" w:rsidR="00506C9D" w:rsidRPr="008D1A46" w:rsidRDefault="00506C9D" w:rsidP="001D6DAE">
            <w:pPr>
              <w:pStyle w:val="NormalWeb"/>
              <w:spacing w:before="0" w:beforeAutospacing="0" w:after="160" w:afterAutospacing="0"/>
              <w:jc w:val="center"/>
              <w:rPr>
                <w:rFonts w:asciiTheme="minorHAnsi" w:hAnsiTheme="minorHAnsi" w:cstheme="minorHAnsi"/>
                <w:b/>
                <w:bCs/>
                <w:sz w:val="20"/>
                <w:szCs w:val="20"/>
              </w:rPr>
            </w:pPr>
            <w:r w:rsidRPr="008D1A46">
              <w:rPr>
                <w:rFonts w:asciiTheme="minorHAnsi" w:hAnsiTheme="minorHAnsi" w:cstheme="minorHAnsi"/>
                <w:b/>
                <w:bCs/>
                <w:color w:val="000000"/>
                <w:sz w:val="20"/>
                <w:szCs w:val="20"/>
              </w:rPr>
              <w:t>Clarithromycin + CH2</w:t>
            </w:r>
          </w:p>
        </w:tc>
        <w:tc>
          <w:tcPr>
            <w:tcW w:w="1095" w:type="dxa"/>
          </w:tcPr>
          <w:p w14:paraId="1AA82F5F" w14:textId="77777777" w:rsidR="00506C9D" w:rsidRPr="008D1A46" w:rsidRDefault="00506C9D" w:rsidP="001D6DAE">
            <w:pPr>
              <w:jc w:val="center"/>
              <w:rPr>
                <w:rFonts w:cstheme="minorHAnsi"/>
                <w:b/>
                <w:bCs/>
                <w:sz w:val="20"/>
                <w:szCs w:val="20"/>
              </w:rPr>
            </w:pPr>
            <w:r w:rsidRPr="008D1A46">
              <w:rPr>
                <w:rFonts w:cstheme="minorHAnsi"/>
                <w:b/>
                <w:bCs/>
                <w:sz w:val="20"/>
                <w:szCs w:val="20"/>
              </w:rPr>
              <w:t>1</w:t>
            </w:r>
          </w:p>
        </w:tc>
        <w:tc>
          <w:tcPr>
            <w:tcW w:w="1039" w:type="dxa"/>
          </w:tcPr>
          <w:p w14:paraId="412E09F5"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1E40C98F"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3681265A"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13A91567"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58A6C790"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1142D388"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7D83A2FE" w14:textId="77777777" w:rsidTr="001D6DAE">
        <w:trPr>
          <w:trHeight w:val="250"/>
        </w:trPr>
        <w:tc>
          <w:tcPr>
            <w:tcW w:w="2359" w:type="dxa"/>
            <w:vMerge/>
          </w:tcPr>
          <w:p w14:paraId="2DD45103" w14:textId="77777777" w:rsidR="00506C9D" w:rsidRPr="008D1A46" w:rsidRDefault="00506C9D" w:rsidP="001D6DAE">
            <w:pPr>
              <w:jc w:val="center"/>
              <w:rPr>
                <w:rFonts w:cstheme="minorHAnsi"/>
                <w:b/>
                <w:bCs/>
                <w:sz w:val="20"/>
                <w:szCs w:val="20"/>
              </w:rPr>
            </w:pPr>
          </w:p>
        </w:tc>
        <w:tc>
          <w:tcPr>
            <w:tcW w:w="1095" w:type="dxa"/>
          </w:tcPr>
          <w:p w14:paraId="453498BC" w14:textId="77777777" w:rsidR="00506C9D" w:rsidRPr="008D1A46" w:rsidRDefault="00506C9D" w:rsidP="001D6DAE">
            <w:pPr>
              <w:jc w:val="center"/>
              <w:rPr>
                <w:rFonts w:cstheme="minorHAnsi"/>
                <w:b/>
                <w:bCs/>
                <w:sz w:val="20"/>
                <w:szCs w:val="20"/>
              </w:rPr>
            </w:pPr>
            <w:r w:rsidRPr="008D1A46">
              <w:rPr>
                <w:rFonts w:cstheme="minorHAnsi"/>
                <w:b/>
                <w:bCs/>
                <w:sz w:val="20"/>
                <w:szCs w:val="20"/>
              </w:rPr>
              <w:t>2</w:t>
            </w:r>
          </w:p>
        </w:tc>
        <w:tc>
          <w:tcPr>
            <w:tcW w:w="1039" w:type="dxa"/>
          </w:tcPr>
          <w:p w14:paraId="0DD44A6D"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2438012E"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1392036D"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639A2B89"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2C8516CA"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08C80C11"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79017B1F" w14:textId="77777777" w:rsidTr="001D6DAE">
        <w:trPr>
          <w:trHeight w:val="250"/>
        </w:trPr>
        <w:tc>
          <w:tcPr>
            <w:tcW w:w="2359" w:type="dxa"/>
            <w:vMerge/>
          </w:tcPr>
          <w:p w14:paraId="3E10DAAB" w14:textId="77777777" w:rsidR="00506C9D" w:rsidRPr="008D1A46" w:rsidRDefault="00506C9D" w:rsidP="001D6DAE">
            <w:pPr>
              <w:jc w:val="center"/>
              <w:rPr>
                <w:rFonts w:cstheme="minorHAnsi"/>
                <w:b/>
                <w:bCs/>
                <w:sz w:val="20"/>
                <w:szCs w:val="20"/>
              </w:rPr>
            </w:pPr>
          </w:p>
        </w:tc>
        <w:tc>
          <w:tcPr>
            <w:tcW w:w="1095" w:type="dxa"/>
          </w:tcPr>
          <w:p w14:paraId="27A19748" w14:textId="77777777" w:rsidR="00506C9D" w:rsidRPr="008D1A46" w:rsidRDefault="00506C9D" w:rsidP="001D6DAE">
            <w:pPr>
              <w:jc w:val="center"/>
              <w:rPr>
                <w:rFonts w:cstheme="minorHAnsi"/>
                <w:b/>
                <w:bCs/>
                <w:sz w:val="20"/>
                <w:szCs w:val="20"/>
              </w:rPr>
            </w:pPr>
            <w:r w:rsidRPr="008D1A46">
              <w:rPr>
                <w:rFonts w:cstheme="minorHAnsi"/>
                <w:b/>
                <w:bCs/>
                <w:sz w:val="20"/>
                <w:szCs w:val="20"/>
              </w:rPr>
              <w:t>3</w:t>
            </w:r>
          </w:p>
        </w:tc>
        <w:tc>
          <w:tcPr>
            <w:tcW w:w="1039" w:type="dxa"/>
          </w:tcPr>
          <w:p w14:paraId="7D3571BB"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06590534"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20294F85"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6BDC5A8F"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7F8B1775"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160FD8EB"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52AA1A66" w14:textId="77777777" w:rsidTr="001D6DAE">
        <w:trPr>
          <w:trHeight w:val="250"/>
        </w:trPr>
        <w:tc>
          <w:tcPr>
            <w:tcW w:w="2359" w:type="dxa"/>
            <w:vMerge w:val="restart"/>
          </w:tcPr>
          <w:p w14:paraId="48DD469A" w14:textId="77777777" w:rsidR="00506C9D" w:rsidRPr="008D1A46" w:rsidRDefault="00506C9D" w:rsidP="001D6DAE">
            <w:pPr>
              <w:pStyle w:val="NormalWeb"/>
              <w:spacing w:before="0" w:beforeAutospacing="0" w:after="160" w:afterAutospacing="0"/>
              <w:jc w:val="center"/>
              <w:rPr>
                <w:rFonts w:asciiTheme="minorHAnsi" w:hAnsiTheme="minorHAnsi" w:cstheme="minorHAnsi"/>
                <w:b/>
                <w:bCs/>
                <w:sz w:val="20"/>
                <w:szCs w:val="20"/>
              </w:rPr>
            </w:pPr>
            <w:r w:rsidRPr="008D1A46">
              <w:rPr>
                <w:rFonts w:asciiTheme="minorHAnsi" w:hAnsiTheme="minorHAnsi" w:cstheme="minorHAnsi"/>
                <w:b/>
                <w:bCs/>
                <w:color w:val="000000"/>
                <w:sz w:val="20"/>
                <w:szCs w:val="20"/>
              </w:rPr>
              <w:t>Clarithromycin - CH2</w:t>
            </w:r>
          </w:p>
        </w:tc>
        <w:tc>
          <w:tcPr>
            <w:tcW w:w="1095" w:type="dxa"/>
          </w:tcPr>
          <w:p w14:paraId="6BEA62FA" w14:textId="77777777" w:rsidR="00506C9D" w:rsidRPr="008D1A46" w:rsidRDefault="00506C9D" w:rsidP="001D6DAE">
            <w:pPr>
              <w:jc w:val="center"/>
              <w:rPr>
                <w:rFonts w:cstheme="minorHAnsi"/>
                <w:b/>
                <w:bCs/>
                <w:sz w:val="20"/>
                <w:szCs w:val="20"/>
              </w:rPr>
            </w:pPr>
            <w:r w:rsidRPr="008D1A46">
              <w:rPr>
                <w:rFonts w:cstheme="minorHAnsi"/>
                <w:b/>
                <w:bCs/>
                <w:sz w:val="20"/>
                <w:szCs w:val="20"/>
              </w:rPr>
              <w:t>1</w:t>
            </w:r>
          </w:p>
        </w:tc>
        <w:tc>
          <w:tcPr>
            <w:tcW w:w="1039" w:type="dxa"/>
          </w:tcPr>
          <w:p w14:paraId="19E3F347"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58F8B858"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58C4E1BB"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1414B401"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794A4182"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30C00C71"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79B1E571" w14:textId="77777777" w:rsidTr="001D6DAE">
        <w:trPr>
          <w:trHeight w:val="250"/>
        </w:trPr>
        <w:tc>
          <w:tcPr>
            <w:tcW w:w="2359" w:type="dxa"/>
            <w:vMerge/>
          </w:tcPr>
          <w:p w14:paraId="62C3A29B" w14:textId="77777777" w:rsidR="00506C9D" w:rsidRPr="008D1A46" w:rsidRDefault="00506C9D" w:rsidP="001D6DAE">
            <w:pPr>
              <w:jc w:val="center"/>
              <w:rPr>
                <w:rFonts w:cstheme="minorHAnsi"/>
                <w:b/>
                <w:bCs/>
                <w:sz w:val="20"/>
                <w:szCs w:val="20"/>
              </w:rPr>
            </w:pPr>
          </w:p>
        </w:tc>
        <w:tc>
          <w:tcPr>
            <w:tcW w:w="1095" w:type="dxa"/>
          </w:tcPr>
          <w:p w14:paraId="0641EF33" w14:textId="77777777" w:rsidR="00506C9D" w:rsidRPr="008D1A46" w:rsidRDefault="00506C9D" w:rsidP="001D6DAE">
            <w:pPr>
              <w:jc w:val="center"/>
              <w:rPr>
                <w:rFonts w:cstheme="minorHAnsi"/>
                <w:b/>
                <w:bCs/>
                <w:sz w:val="20"/>
                <w:szCs w:val="20"/>
              </w:rPr>
            </w:pPr>
            <w:r w:rsidRPr="008D1A46">
              <w:rPr>
                <w:rFonts w:cstheme="minorHAnsi"/>
                <w:b/>
                <w:bCs/>
                <w:sz w:val="20"/>
                <w:szCs w:val="20"/>
              </w:rPr>
              <w:t>2</w:t>
            </w:r>
          </w:p>
        </w:tc>
        <w:tc>
          <w:tcPr>
            <w:tcW w:w="1039" w:type="dxa"/>
          </w:tcPr>
          <w:p w14:paraId="2A8237AB"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609E612D"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3702F52F"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0784CCE4"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0CB4FEE1"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16A2AC1F"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7EA937E6" w14:textId="77777777" w:rsidTr="001D6DAE">
        <w:trPr>
          <w:trHeight w:val="250"/>
        </w:trPr>
        <w:tc>
          <w:tcPr>
            <w:tcW w:w="2359" w:type="dxa"/>
            <w:vMerge/>
          </w:tcPr>
          <w:p w14:paraId="38BC2B7E" w14:textId="77777777" w:rsidR="00506C9D" w:rsidRPr="008D1A46" w:rsidRDefault="00506C9D" w:rsidP="001D6DAE">
            <w:pPr>
              <w:jc w:val="center"/>
              <w:rPr>
                <w:rFonts w:cstheme="minorHAnsi"/>
                <w:b/>
                <w:bCs/>
                <w:sz w:val="20"/>
                <w:szCs w:val="20"/>
              </w:rPr>
            </w:pPr>
          </w:p>
        </w:tc>
        <w:tc>
          <w:tcPr>
            <w:tcW w:w="1095" w:type="dxa"/>
          </w:tcPr>
          <w:p w14:paraId="25DD5BF7" w14:textId="77777777" w:rsidR="00506C9D" w:rsidRPr="008D1A46" w:rsidRDefault="00506C9D" w:rsidP="001D6DAE">
            <w:pPr>
              <w:jc w:val="center"/>
              <w:rPr>
                <w:rFonts w:cstheme="minorHAnsi"/>
                <w:b/>
                <w:bCs/>
                <w:sz w:val="20"/>
                <w:szCs w:val="20"/>
              </w:rPr>
            </w:pPr>
            <w:r w:rsidRPr="008D1A46">
              <w:rPr>
                <w:rFonts w:cstheme="minorHAnsi"/>
                <w:b/>
                <w:bCs/>
                <w:sz w:val="20"/>
                <w:szCs w:val="20"/>
              </w:rPr>
              <w:t>3</w:t>
            </w:r>
          </w:p>
        </w:tc>
        <w:tc>
          <w:tcPr>
            <w:tcW w:w="1039" w:type="dxa"/>
          </w:tcPr>
          <w:p w14:paraId="381DC861"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699D0D2C"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490F4C51"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6AEF9883"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04BAD8AC"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0F16F45C"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788D219D" w14:textId="77777777" w:rsidTr="001D6DAE">
        <w:trPr>
          <w:trHeight w:val="292"/>
        </w:trPr>
        <w:tc>
          <w:tcPr>
            <w:tcW w:w="2359" w:type="dxa"/>
            <w:vMerge w:val="restart"/>
          </w:tcPr>
          <w:p w14:paraId="3CD26186" w14:textId="77777777" w:rsidR="00506C9D" w:rsidRPr="008D1A46" w:rsidRDefault="00506C9D" w:rsidP="001D6DAE">
            <w:pPr>
              <w:pStyle w:val="NormalWeb"/>
              <w:spacing w:before="0" w:beforeAutospacing="0" w:after="160" w:afterAutospacing="0"/>
              <w:jc w:val="center"/>
              <w:rPr>
                <w:rFonts w:asciiTheme="minorHAnsi" w:hAnsiTheme="minorHAnsi" w:cstheme="minorHAnsi"/>
                <w:b/>
                <w:bCs/>
                <w:sz w:val="20"/>
                <w:szCs w:val="20"/>
              </w:rPr>
            </w:pPr>
            <w:r w:rsidRPr="008D1A46">
              <w:rPr>
                <w:rFonts w:asciiTheme="minorHAnsi" w:hAnsiTheme="minorHAnsi" w:cstheme="minorHAnsi"/>
                <w:b/>
                <w:bCs/>
                <w:color w:val="000000"/>
                <w:sz w:val="20"/>
                <w:szCs w:val="20"/>
              </w:rPr>
              <w:t>Clarithromycin - Cladinose</w:t>
            </w:r>
          </w:p>
        </w:tc>
        <w:tc>
          <w:tcPr>
            <w:tcW w:w="1095" w:type="dxa"/>
          </w:tcPr>
          <w:p w14:paraId="6DF42BF7" w14:textId="77777777" w:rsidR="00506C9D" w:rsidRPr="008D1A46" w:rsidRDefault="00506C9D" w:rsidP="001D6DAE">
            <w:pPr>
              <w:jc w:val="center"/>
              <w:rPr>
                <w:rFonts w:cstheme="minorHAnsi"/>
                <w:b/>
                <w:bCs/>
                <w:sz w:val="20"/>
                <w:szCs w:val="20"/>
              </w:rPr>
            </w:pPr>
            <w:r w:rsidRPr="008D1A46">
              <w:rPr>
                <w:rFonts w:cstheme="minorHAnsi"/>
                <w:b/>
                <w:bCs/>
                <w:sz w:val="20"/>
                <w:szCs w:val="20"/>
              </w:rPr>
              <w:t>1</w:t>
            </w:r>
          </w:p>
        </w:tc>
        <w:tc>
          <w:tcPr>
            <w:tcW w:w="1039" w:type="dxa"/>
          </w:tcPr>
          <w:p w14:paraId="4B479E36"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158D64A6"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6C5ADE69"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7513657E"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04297CA7"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469FB91B"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3C679C9C" w14:textId="77777777" w:rsidTr="001D6DAE">
        <w:trPr>
          <w:trHeight w:val="250"/>
        </w:trPr>
        <w:tc>
          <w:tcPr>
            <w:tcW w:w="2359" w:type="dxa"/>
            <w:vMerge/>
          </w:tcPr>
          <w:p w14:paraId="594F77F3" w14:textId="77777777" w:rsidR="00506C9D" w:rsidRPr="008D1A46" w:rsidRDefault="00506C9D" w:rsidP="001D6DAE">
            <w:pPr>
              <w:jc w:val="center"/>
              <w:rPr>
                <w:rFonts w:cstheme="minorHAnsi"/>
                <w:b/>
                <w:bCs/>
                <w:sz w:val="20"/>
                <w:szCs w:val="20"/>
              </w:rPr>
            </w:pPr>
          </w:p>
        </w:tc>
        <w:tc>
          <w:tcPr>
            <w:tcW w:w="1095" w:type="dxa"/>
          </w:tcPr>
          <w:p w14:paraId="58B97F1D" w14:textId="77777777" w:rsidR="00506C9D" w:rsidRPr="008D1A46" w:rsidRDefault="00506C9D" w:rsidP="001D6DAE">
            <w:pPr>
              <w:jc w:val="center"/>
              <w:rPr>
                <w:rFonts w:cstheme="minorHAnsi"/>
                <w:b/>
                <w:bCs/>
                <w:sz w:val="20"/>
                <w:szCs w:val="20"/>
              </w:rPr>
            </w:pPr>
            <w:r w:rsidRPr="008D1A46">
              <w:rPr>
                <w:rFonts w:cstheme="minorHAnsi"/>
                <w:b/>
                <w:bCs/>
                <w:sz w:val="20"/>
                <w:szCs w:val="20"/>
              </w:rPr>
              <w:t>2</w:t>
            </w:r>
          </w:p>
        </w:tc>
        <w:tc>
          <w:tcPr>
            <w:tcW w:w="1039" w:type="dxa"/>
          </w:tcPr>
          <w:p w14:paraId="5F4E7392"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5FB4816D"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2AD62730"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74AA2830"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3ED4ABC7"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7FCED252"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5AE6DE7A" w14:textId="77777777" w:rsidTr="001D6DAE">
        <w:trPr>
          <w:trHeight w:val="250"/>
        </w:trPr>
        <w:tc>
          <w:tcPr>
            <w:tcW w:w="2359" w:type="dxa"/>
            <w:vMerge/>
          </w:tcPr>
          <w:p w14:paraId="6DEFDA38" w14:textId="77777777" w:rsidR="00506C9D" w:rsidRPr="008D1A46" w:rsidRDefault="00506C9D" w:rsidP="001D6DAE">
            <w:pPr>
              <w:jc w:val="center"/>
              <w:rPr>
                <w:rFonts w:cstheme="minorHAnsi"/>
                <w:b/>
                <w:bCs/>
                <w:sz w:val="20"/>
                <w:szCs w:val="20"/>
              </w:rPr>
            </w:pPr>
          </w:p>
        </w:tc>
        <w:tc>
          <w:tcPr>
            <w:tcW w:w="1095" w:type="dxa"/>
          </w:tcPr>
          <w:p w14:paraId="25939679" w14:textId="77777777" w:rsidR="00506C9D" w:rsidRPr="008D1A46" w:rsidRDefault="00506C9D" w:rsidP="001D6DAE">
            <w:pPr>
              <w:jc w:val="center"/>
              <w:rPr>
                <w:rFonts w:cstheme="minorHAnsi"/>
                <w:b/>
                <w:bCs/>
                <w:sz w:val="20"/>
                <w:szCs w:val="20"/>
              </w:rPr>
            </w:pPr>
          </w:p>
        </w:tc>
        <w:tc>
          <w:tcPr>
            <w:tcW w:w="1039" w:type="dxa"/>
          </w:tcPr>
          <w:p w14:paraId="2A006AD0"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6D0E72A5"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5E510FE9"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66DC541B"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2D937051"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0C48AB78"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3FBB3E51" w14:textId="77777777" w:rsidTr="001D6DAE">
        <w:trPr>
          <w:trHeight w:val="250"/>
        </w:trPr>
        <w:tc>
          <w:tcPr>
            <w:tcW w:w="2359" w:type="dxa"/>
            <w:vMerge w:val="restart"/>
          </w:tcPr>
          <w:p w14:paraId="65F1DDE3" w14:textId="77777777" w:rsidR="00506C9D" w:rsidRPr="008D1A46" w:rsidRDefault="00506C9D" w:rsidP="001D6DAE">
            <w:pPr>
              <w:pStyle w:val="NormalWeb"/>
              <w:spacing w:before="0" w:beforeAutospacing="0" w:after="160" w:afterAutospacing="0"/>
              <w:jc w:val="center"/>
              <w:rPr>
                <w:rFonts w:asciiTheme="minorHAnsi" w:hAnsiTheme="minorHAnsi" w:cstheme="minorHAnsi"/>
                <w:b/>
                <w:bCs/>
                <w:sz w:val="20"/>
                <w:szCs w:val="20"/>
              </w:rPr>
            </w:pPr>
            <w:r w:rsidRPr="008D1A46">
              <w:rPr>
                <w:rFonts w:asciiTheme="minorHAnsi" w:hAnsiTheme="minorHAnsi" w:cstheme="minorHAnsi"/>
                <w:b/>
                <w:bCs/>
                <w:color w:val="000000"/>
                <w:sz w:val="20"/>
                <w:szCs w:val="20"/>
              </w:rPr>
              <w:t>Clarithromycin - Cladinose + O</w:t>
            </w:r>
          </w:p>
        </w:tc>
        <w:tc>
          <w:tcPr>
            <w:tcW w:w="1095" w:type="dxa"/>
          </w:tcPr>
          <w:p w14:paraId="0ADA3911" w14:textId="77777777" w:rsidR="00506C9D" w:rsidRPr="008D1A46" w:rsidRDefault="00506C9D" w:rsidP="001D6DAE">
            <w:pPr>
              <w:jc w:val="center"/>
              <w:rPr>
                <w:rFonts w:cstheme="minorHAnsi"/>
                <w:b/>
                <w:bCs/>
                <w:sz w:val="20"/>
                <w:szCs w:val="20"/>
              </w:rPr>
            </w:pPr>
            <w:r w:rsidRPr="008D1A46">
              <w:rPr>
                <w:rFonts w:cstheme="minorHAnsi"/>
                <w:b/>
                <w:bCs/>
                <w:sz w:val="20"/>
                <w:szCs w:val="20"/>
              </w:rPr>
              <w:t>1</w:t>
            </w:r>
          </w:p>
        </w:tc>
        <w:tc>
          <w:tcPr>
            <w:tcW w:w="1039" w:type="dxa"/>
          </w:tcPr>
          <w:p w14:paraId="70CBEE5B"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5A840734"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16153055"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45EBE992"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066C64D4"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0764C3E1"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73D5C8CF" w14:textId="77777777" w:rsidTr="001D6DAE">
        <w:trPr>
          <w:trHeight w:val="250"/>
        </w:trPr>
        <w:tc>
          <w:tcPr>
            <w:tcW w:w="2359" w:type="dxa"/>
            <w:vMerge/>
          </w:tcPr>
          <w:p w14:paraId="0D529061" w14:textId="77777777" w:rsidR="00506C9D" w:rsidRPr="008D1A46" w:rsidRDefault="00506C9D" w:rsidP="001D6DAE">
            <w:pPr>
              <w:jc w:val="center"/>
              <w:rPr>
                <w:rFonts w:cstheme="minorHAnsi"/>
                <w:b/>
                <w:bCs/>
                <w:sz w:val="20"/>
                <w:szCs w:val="20"/>
              </w:rPr>
            </w:pPr>
          </w:p>
        </w:tc>
        <w:tc>
          <w:tcPr>
            <w:tcW w:w="1095" w:type="dxa"/>
          </w:tcPr>
          <w:p w14:paraId="3379A2BE" w14:textId="77777777" w:rsidR="00506C9D" w:rsidRPr="008D1A46" w:rsidRDefault="00506C9D" w:rsidP="001D6DAE">
            <w:pPr>
              <w:jc w:val="center"/>
              <w:rPr>
                <w:rFonts w:cstheme="minorHAnsi"/>
                <w:b/>
                <w:bCs/>
                <w:sz w:val="20"/>
                <w:szCs w:val="20"/>
              </w:rPr>
            </w:pPr>
            <w:r w:rsidRPr="008D1A46">
              <w:rPr>
                <w:rFonts w:cstheme="minorHAnsi"/>
                <w:b/>
                <w:bCs/>
                <w:sz w:val="20"/>
                <w:szCs w:val="20"/>
              </w:rPr>
              <w:t>2</w:t>
            </w:r>
          </w:p>
        </w:tc>
        <w:tc>
          <w:tcPr>
            <w:tcW w:w="1039" w:type="dxa"/>
          </w:tcPr>
          <w:p w14:paraId="5C653421"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318DBF6A"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25F50ECA"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45452796"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090C74EB"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3DEE2387"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6B674C47" w14:textId="77777777" w:rsidTr="001D6DAE">
        <w:trPr>
          <w:trHeight w:val="250"/>
        </w:trPr>
        <w:tc>
          <w:tcPr>
            <w:tcW w:w="2359" w:type="dxa"/>
            <w:vMerge/>
          </w:tcPr>
          <w:p w14:paraId="6B859413" w14:textId="77777777" w:rsidR="00506C9D" w:rsidRPr="008D1A46" w:rsidRDefault="00506C9D" w:rsidP="001D6DAE">
            <w:pPr>
              <w:jc w:val="center"/>
              <w:rPr>
                <w:rFonts w:cstheme="minorHAnsi"/>
                <w:b/>
                <w:bCs/>
                <w:sz w:val="20"/>
                <w:szCs w:val="20"/>
              </w:rPr>
            </w:pPr>
          </w:p>
        </w:tc>
        <w:tc>
          <w:tcPr>
            <w:tcW w:w="1095" w:type="dxa"/>
          </w:tcPr>
          <w:p w14:paraId="7E8E85E0" w14:textId="77777777" w:rsidR="00506C9D" w:rsidRPr="008D1A46" w:rsidRDefault="00506C9D" w:rsidP="001D6DAE">
            <w:pPr>
              <w:jc w:val="center"/>
              <w:rPr>
                <w:rFonts w:cstheme="minorHAnsi"/>
                <w:b/>
                <w:bCs/>
                <w:sz w:val="20"/>
                <w:szCs w:val="20"/>
              </w:rPr>
            </w:pPr>
            <w:r w:rsidRPr="008D1A46">
              <w:rPr>
                <w:rFonts w:cstheme="minorHAnsi"/>
                <w:b/>
                <w:bCs/>
                <w:sz w:val="20"/>
                <w:szCs w:val="20"/>
              </w:rPr>
              <w:t>3</w:t>
            </w:r>
          </w:p>
        </w:tc>
        <w:tc>
          <w:tcPr>
            <w:tcW w:w="1039" w:type="dxa"/>
          </w:tcPr>
          <w:p w14:paraId="3CB2CEA6"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32AE7BEA"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6AD49007"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77A65C71"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44355DA7"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4E569A39"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60CB072F" w14:textId="77777777" w:rsidTr="001D6DAE">
        <w:trPr>
          <w:trHeight w:val="250"/>
        </w:trPr>
        <w:tc>
          <w:tcPr>
            <w:tcW w:w="2359" w:type="dxa"/>
            <w:vMerge w:val="restart"/>
          </w:tcPr>
          <w:p w14:paraId="74E63C3F" w14:textId="77777777" w:rsidR="00506C9D" w:rsidRPr="008D1A46" w:rsidRDefault="00506C9D" w:rsidP="001D6DAE">
            <w:pPr>
              <w:pStyle w:val="NormalWeb"/>
              <w:spacing w:before="0" w:beforeAutospacing="0" w:after="160" w:afterAutospacing="0"/>
              <w:jc w:val="center"/>
              <w:rPr>
                <w:rFonts w:asciiTheme="minorHAnsi" w:hAnsiTheme="minorHAnsi" w:cstheme="minorHAnsi"/>
                <w:b/>
                <w:bCs/>
                <w:sz w:val="20"/>
                <w:szCs w:val="20"/>
              </w:rPr>
            </w:pPr>
            <w:r w:rsidRPr="008D1A46">
              <w:rPr>
                <w:rFonts w:asciiTheme="minorHAnsi" w:hAnsiTheme="minorHAnsi" w:cstheme="minorHAnsi"/>
                <w:b/>
                <w:bCs/>
                <w:color w:val="000000"/>
                <w:sz w:val="20"/>
                <w:szCs w:val="20"/>
              </w:rPr>
              <w:t>Clarithromycin - Cladinose - CH2</w:t>
            </w:r>
          </w:p>
        </w:tc>
        <w:tc>
          <w:tcPr>
            <w:tcW w:w="1095" w:type="dxa"/>
          </w:tcPr>
          <w:p w14:paraId="3FA231DA" w14:textId="77777777" w:rsidR="00506C9D" w:rsidRPr="008D1A46" w:rsidRDefault="00506C9D" w:rsidP="001D6DAE">
            <w:pPr>
              <w:jc w:val="center"/>
              <w:rPr>
                <w:rFonts w:cstheme="minorHAnsi"/>
                <w:b/>
                <w:bCs/>
                <w:sz w:val="20"/>
                <w:szCs w:val="20"/>
              </w:rPr>
            </w:pPr>
            <w:r w:rsidRPr="008D1A46">
              <w:rPr>
                <w:rFonts w:cstheme="minorHAnsi"/>
                <w:b/>
                <w:bCs/>
                <w:sz w:val="20"/>
                <w:szCs w:val="20"/>
              </w:rPr>
              <w:t>1</w:t>
            </w:r>
          </w:p>
        </w:tc>
        <w:tc>
          <w:tcPr>
            <w:tcW w:w="1039" w:type="dxa"/>
          </w:tcPr>
          <w:p w14:paraId="4C5F4080"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7D3A5333"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4196D086"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51CA8E67"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62C5EA92"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5DC4C51E"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477224D7" w14:textId="77777777" w:rsidTr="001D6DAE">
        <w:trPr>
          <w:trHeight w:val="250"/>
        </w:trPr>
        <w:tc>
          <w:tcPr>
            <w:tcW w:w="2359" w:type="dxa"/>
            <w:vMerge/>
          </w:tcPr>
          <w:p w14:paraId="67DF7681" w14:textId="77777777" w:rsidR="00506C9D" w:rsidRPr="008D1A46" w:rsidRDefault="00506C9D" w:rsidP="001D6DAE">
            <w:pPr>
              <w:jc w:val="center"/>
              <w:rPr>
                <w:rFonts w:cstheme="minorHAnsi"/>
                <w:b/>
                <w:bCs/>
                <w:sz w:val="20"/>
                <w:szCs w:val="20"/>
              </w:rPr>
            </w:pPr>
          </w:p>
        </w:tc>
        <w:tc>
          <w:tcPr>
            <w:tcW w:w="1095" w:type="dxa"/>
          </w:tcPr>
          <w:p w14:paraId="02D22A4E" w14:textId="77777777" w:rsidR="00506C9D" w:rsidRPr="008D1A46" w:rsidRDefault="00506C9D" w:rsidP="001D6DAE">
            <w:pPr>
              <w:jc w:val="center"/>
              <w:rPr>
                <w:rFonts w:cstheme="minorHAnsi"/>
                <w:b/>
                <w:bCs/>
                <w:sz w:val="20"/>
                <w:szCs w:val="20"/>
              </w:rPr>
            </w:pPr>
            <w:r w:rsidRPr="008D1A46">
              <w:rPr>
                <w:rFonts w:cstheme="minorHAnsi"/>
                <w:b/>
                <w:bCs/>
                <w:sz w:val="20"/>
                <w:szCs w:val="20"/>
              </w:rPr>
              <w:t>2</w:t>
            </w:r>
          </w:p>
        </w:tc>
        <w:tc>
          <w:tcPr>
            <w:tcW w:w="1039" w:type="dxa"/>
          </w:tcPr>
          <w:p w14:paraId="53AD93FA"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4512CD04"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7D4FF235"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7F0BE0B3"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05B82034"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03B81108"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6BD8CA39" w14:textId="77777777" w:rsidTr="001D6DAE">
        <w:trPr>
          <w:trHeight w:val="250"/>
        </w:trPr>
        <w:tc>
          <w:tcPr>
            <w:tcW w:w="2359" w:type="dxa"/>
            <w:vMerge/>
          </w:tcPr>
          <w:p w14:paraId="00FC2A25" w14:textId="77777777" w:rsidR="00506C9D" w:rsidRPr="008D1A46" w:rsidRDefault="00506C9D" w:rsidP="001D6DAE">
            <w:pPr>
              <w:jc w:val="center"/>
              <w:rPr>
                <w:rFonts w:cstheme="minorHAnsi"/>
                <w:b/>
                <w:bCs/>
                <w:sz w:val="20"/>
                <w:szCs w:val="20"/>
              </w:rPr>
            </w:pPr>
          </w:p>
        </w:tc>
        <w:tc>
          <w:tcPr>
            <w:tcW w:w="1095" w:type="dxa"/>
          </w:tcPr>
          <w:p w14:paraId="64E97F57" w14:textId="77777777" w:rsidR="00506C9D" w:rsidRPr="008D1A46" w:rsidRDefault="00506C9D" w:rsidP="001D6DAE">
            <w:pPr>
              <w:jc w:val="center"/>
              <w:rPr>
                <w:rFonts w:cstheme="minorHAnsi"/>
                <w:b/>
                <w:bCs/>
                <w:sz w:val="20"/>
                <w:szCs w:val="20"/>
              </w:rPr>
            </w:pPr>
            <w:r w:rsidRPr="008D1A46">
              <w:rPr>
                <w:rFonts w:cstheme="minorHAnsi"/>
                <w:b/>
                <w:bCs/>
                <w:sz w:val="20"/>
                <w:szCs w:val="20"/>
              </w:rPr>
              <w:t>3</w:t>
            </w:r>
          </w:p>
        </w:tc>
        <w:tc>
          <w:tcPr>
            <w:tcW w:w="1039" w:type="dxa"/>
          </w:tcPr>
          <w:p w14:paraId="6CC72BC2"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2FE6A026"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3D9A9038"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6D9B99F2"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056DBE72"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5E2FD3AF"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45FC3FD3" w14:textId="77777777" w:rsidTr="001D6DAE">
        <w:trPr>
          <w:trHeight w:val="250"/>
        </w:trPr>
        <w:tc>
          <w:tcPr>
            <w:tcW w:w="2359" w:type="dxa"/>
            <w:vMerge w:val="restart"/>
          </w:tcPr>
          <w:p w14:paraId="76D2CAE4" w14:textId="77777777" w:rsidR="00506C9D" w:rsidRPr="008D1A46" w:rsidRDefault="00506C9D" w:rsidP="001D6DAE">
            <w:pPr>
              <w:pStyle w:val="NormalWeb"/>
              <w:spacing w:before="0" w:beforeAutospacing="0" w:after="160" w:afterAutospacing="0"/>
              <w:jc w:val="center"/>
              <w:rPr>
                <w:rFonts w:asciiTheme="minorHAnsi" w:hAnsiTheme="minorHAnsi" w:cstheme="minorHAnsi"/>
                <w:b/>
                <w:bCs/>
                <w:sz w:val="20"/>
                <w:szCs w:val="20"/>
              </w:rPr>
            </w:pPr>
            <w:r w:rsidRPr="008D1A46">
              <w:rPr>
                <w:rFonts w:asciiTheme="minorHAnsi" w:hAnsiTheme="minorHAnsi" w:cstheme="minorHAnsi"/>
                <w:b/>
                <w:bCs/>
                <w:color w:val="000000"/>
                <w:sz w:val="20"/>
                <w:szCs w:val="20"/>
              </w:rPr>
              <w:t>Clarithromycin - Cladinose + CH2</w:t>
            </w:r>
          </w:p>
        </w:tc>
        <w:tc>
          <w:tcPr>
            <w:tcW w:w="1095" w:type="dxa"/>
          </w:tcPr>
          <w:p w14:paraId="0FBE731C" w14:textId="77777777" w:rsidR="00506C9D" w:rsidRPr="008D1A46" w:rsidRDefault="00506C9D" w:rsidP="001D6DAE">
            <w:pPr>
              <w:jc w:val="center"/>
              <w:rPr>
                <w:rFonts w:cstheme="minorHAnsi"/>
                <w:b/>
                <w:bCs/>
                <w:sz w:val="20"/>
                <w:szCs w:val="20"/>
              </w:rPr>
            </w:pPr>
            <w:r w:rsidRPr="008D1A46">
              <w:rPr>
                <w:rFonts w:cstheme="minorHAnsi"/>
                <w:b/>
                <w:bCs/>
                <w:sz w:val="20"/>
                <w:szCs w:val="20"/>
              </w:rPr>
              <w:t>1</w:t>
            </w:r>
          </w:p>
        </w:tc>
        <w:tc>
          <w:tcPr>
            <w:tcW w:w="1039" w:type="dxa"/>
          </w:tcPr>
          <w:p w14:paraId="1852AA67"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365FF1DB"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19CE407E"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188CE4C3"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7030CF26"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1B87DB7E"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158CB709" w14:textId="77777777" w:rsidTr="001D6DAE">
        <w:trPr>
          <w:trHeight w:val="250"/>
        </w:trPr>
        <w:tc>
          <w:tcPr>
            <w:tcW w:w="2359" w:type="dxa"/>
            <w:vMerge/>
          </w:tcPr>
          <w:p w14:paraId="79294D54" w14:textId="77777777" w:rsidR="00506C9D" w:rsidRPr="008D1A46" w:rsidRDefault="00506C9D" w:rsidP="001D6DAE">
            <w:pPr>
              <w:jc w:val="center"/>
              <w:rPr>
                <w:rFonts w:cstheme="minorHAnsi"/>
                <w:b/>
                <w:bCs/>
                <w:sz w:val="20"/>
                <w:szCs w:val="20"/>
              </w:rPr>
            </w:pPr>
          </w:p>
        </w:tc>
        <w:tc>
          <w:tcPr>
            <w:tcW w:w="1095" w:type="dxa"/>
          </w:tcPr>
          <w:p w14:paraId="40887AE3" w14:textId="77777777" w:rsidR="00506C9D" w:rsidRPr="008D1A46" w:rsidRDefault="00506C9D" w:rsidP="001D6DAE">
            <w:pPr>
              <w:jc w:val="center"/>
              <w:rPr>
                <w:rFonts w:cstheme="minorHAnsi"/>
                <w:b/>
                <w:bCs/>
                <w:sz w:val="20"/>
                <w:szCs w:val="20"/>
              </w:rPr>
            </w:pPr>
            <w:r w:rsidRPr="008D1A46">
              <w:rPr>
                <w:rFonts w:cstheme="minorHAnsi"/>
                <w:b/>
                <w:bCs/>
                <w:sz w:val="20"/>
                <w:szCs w:val="20"/>
              </w:rPr>
              <w:t>2</w:t>
            </w:r>
          </w:p>
        </w:tc>
        <w:tc>
          <w:tcPr>
            <w:tcW w:w="1039" w:type="dxa"/>
          </w:tcPr>
          <w:p w14:paraId="4EDF3B8B"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64FC1E9B"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372F1BB7"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25471B8A"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33F851BA"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5864292E" w14:textId="77777777" w:rsidR="00506C9D" w:rsidRPr="0024298E" w:rsidRDefault="00506C9D" w:rsidP="001D6DAE">
            <w:pPr>
              <w:jc w:val="center"/>
              <w:rPr>
                <w:rFonts w:cstheme="minorHAnsi"/>
                <w:sz w:val="20"/>
                <w:szCs w:val="20"/>
              </w:rPr>
            </w:pPr>
            <w:r w:rsidRPr="0024298E">
              <w:rPr>
                <w:rFonts w:cstheme="minorHAnsi"/>
                <w:sz w:val="20"/>
                <w:szCs w:val="20"/>
              </w:rPr>
              <w:t>ND</w:t>
            </w:r>
          </w:p>
        </w:tc>
      </w:tr>
      <w:tr w:rsidR="00506C9D" w:rsidRPr="009A00CF" w14:paraId="3C893489" w14:textId="77777777" w:rsidTr="001D6DAE">
        <w:trPr>
          <w:trHeight w:val="250"/>
        </w:trPr>
        <w:tc>
          <w:tcPr>
            <w:tcW w:w="2359" w:type="dxa"/>
            <w:vMerge/>
          </w:tcPr>
          <w:p w14:paraId="52568845" w14:textId="77777777" w:rsidR="00506C9D" w:rsidRPr="008D1A46" w:rsidRDefault="00506C9D" w:rsidP="001D6DAE">
            <w:pPr>
              <w:jc w:val="center"/>
              <w:rPr>
                <w:rFonts w:cstheme="minorHAnsi"/>
                <w:b/>
                <w:bCs/>
                <w:sz w:val="20"/>
                <w:szCs w:val="20"/>
              </w:rPr>
            </w:pPr>
          </w:p>
        </w:tc>
        <w:tc>
          <w:tcPr>
            <w:tcW w:w="1095" w:type="dxa"/>
          </w:tcPr>
          <w:p w14:paraId="5CB69B27" w14:textId="77777777" w:rsidR="00506C9D" w:rsidRPr="008D1A46" w:rsidRDefault="00506C9D" w:rsidP="001D6DAE">
            <w:pPr>
              <w:jc w:val="center"/>
              <w:rPr>
                <w:rFonts w:cstheme="minorHAnsi"/>
                <w:b/>
                <w:bCs/>
                <w:sz w:val="20"/>
                <w:szCs w:val="20"/>
              </w:rPr>
            </w:pPr>
            <w:r w:rsidRPr="008D1A46">
              <w:rPr>
                <w:rFonts w:cstheme="minorHAnsi"/>
                <w:b/>
                <w:bCs/>
                <w:sz w:val="20"/>
                <w:szCs w:val="20"/>
              </w:rPr>
              <w:t>3</w:t>
            </w:r>
          </w:p>
        </w:tc>
        <w:tc>
          <w:tcPr>
            <w:tcW w:w="1039" w:type="dxa"/>
          </w:tcPr>
          <w:p w14:paraId="646B0A12"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796E4BBF"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175CDE38"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6" w:type="dxa"/>
          </w:tcPr>
          <w:p w14:paraId="60C5B952"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39" w:type="dxa"/>
          </w:tcPr>
          <w:p w14:paraId="1C637AB9" w14:textId="77777777" w:rsidR="00506C9D" w:rsidRPr="0024298E" w:rsidRDefault="00506C9D" w:rsidP="001D6DAE">
            <w:pPr>
              <w:jc w:val="center"/>
              <w:rPr>
                <w:rFonts w:cstheme="minorHAnsi"/>
                <w:sz w:val="20"/>
                <w:szCs w:val="20"/>
              </w:rPr>
            </w:pPr>
            <w:r w:rsidRPr="0024298E">
              <w:rPr>
                <w:rFonts w:cstheme="minorHAnsi"/>
                <w:sz w:val="20"/>
                <w:szCs w:val="20"/>
              </w:rPr>
              <w:t>ND</w:t>
            </w:r>
          </w:p>
        </w:tc>
        <w:tc>
          <w:tcPr>
            <w:tcW w:w="1047" w:type="dxa"/>
          </w:tcPr>
          <w:p w14:paraId="2F67CF51" w14:textId="77777777" w:rsidR="00506C9D" w:rsidRPr="0024298E" w:rsidRDefault="00506C9D" w:rsidP="001D6DAE">
            <w:pPr>
              <w:jc w:val="center"/>
              <w:rPr>
                <w:rFonts w:cstheme="minorHAnsi"/>
                <w:sz w:val="20"/>
                <w:szCs w:val="20"/>
              </w:rPr>
            </w:pPr>
            <w:r w:rsidRPr="0024298E">
              <w:rPr>
                <w:rFonts w:cstheme="minorHAnsi"/>
                <w:sz w:val="20"/>
                <w:szCs w:val="20"/>
              </w:rPr>
              <w:t>ND</w:t>
            </w:r>
          </w:p>
        </w:tc>
      </w:tr>
    </w:tbl>
    <w:p w14:paraId="55CDD069" w14:textId="39CDC903" w:rsidR="002F7BD6" w:rsidRDefault="002F7BD6" w:rsidP="002F7BD6">
      <w:pPr>
        <w:spacing w:line="360" w:lineRule="auto"/>
      </w:pPr>
    </w:p>
    <w:p w14:paraId="26A552D4" w14:textId="2F676795" w:rsidR="00506C9D" w:rsidRDefault="00506C9D" w:rsidP="002F7BD6">
      <w:pPr>
        <w:spacing w:line="360" w:lineRule="auto"/>
      </w:pPr>
    </w:p>
    <w:p w14:paraId="2C2FF0D7" w14:textId="77777777" w:rsidR="00506C9D" w:rsidRPr="009A00CF" w:rsidRDefault="00506C9D" w:rsidP="002F7BD6">
      <w:pPr>
        <w:spacing w:line="360" w:lineRule="auto"/>
      </w:pPr>
    </w:p>
    <w:p w14:paraId="53C12E99" w14:textId="3A1F6002" w:rsidR="002F7BD6" w:rsidRPr="009A00CF" w:rsidRDefault="00916216" w:rsidP="00916216">
      <w:pPr>
        <w:pStyle w:val="Heading3"/>
      </w:pPr>
      <w:bookmarkStart w:id="170" w:name="_Toc68085960"/>
      <w:r>
        <w:lastRenderedPageBreak/>
        <w:t xml:space="preserve">4.3.6 </w:t>
      </w:r>
      <w:r w:rsidR="002F7BD6" w:rsidRPr="009A00CF">
        <w:t>Sulfadiazine</w:t>
      </w:r>
      <w:bookmarkEnd w:id="170"/>
    </w:p>
    <w:p w14:paraId="35259759" w14:textId="3F416A06" w:rsidR="002F7BD6" w:rsidRPr="009A00CF" w:rsidRDefault="002F7BD6" w:rsidP="002F7BD6">
      <w:pPr>
        <w:spacing w:line="360" w:lineRule="auto"/>
      </w:pPr>
      <w:r w:rsidRPr="009A00CF">
        <w:t xml:space="preserve">The detection of signals corresponding in </w:t>
      </w:r>
      <w:r w:rsidRPr="009A00CF">
        <w:rPr>
          <w:i/>
        </w:rPr>
        <w:t>m/z</w:t>
      </w:r>
      <w:r w:rsidRPr="009A00CF">
        <w:t xml:space="preserve"> with sulfadiazine was low across exposure time points and each of the ionisation species</w:t>
      </w:r>
      <w:r w:rsidR="00BA18EB" w:rsidRPr="009A00CF">
        <w:t xml:space="preserve"> (table 4.10)</w:t>
      </w:r>
      <w:r w:rsidRPr="009A00CF">
        <w:t xml:space="preserve">. </w:t>
      </w:r>
    </w:p>
    <w:p w14:paraId="7E2BFD28" w14:textId="77777777" w:rsidR="002F7BD6" w:rsidRPr="009A00CF" w:rsidRDefault="002F7BD6" w:rsidP="002F7BD6">
      <w:pPr>
        <w:spacing w:line="360" w:lineRule="auto"/>
        <w:rPr>
          <w:rFonts w:ascii="Calibri" w:eastAsia="Times New Roman" w:hAnsi="Calibri" w:cs="Calibri"/>
          <w:color w:val="000000"/>
          <w:lang w:eastAsia="en-GB"/>
        </w:rPr>
      </w:pPr>
      <w:r w:rsidRPr="009A00CF">
        <w:t xml:space="preserve">Of the 0 hour exposure samples, signals corresponding in </w:t>
      </w:r>
      <w:r w:rsidRPr="009A00CF">
        <w:rPr>
          <w:i/>
        </w:rPr>
        <w:t>m/z</w:t>
      </w:r>
      <w:r w:rsidRPr="009A00CF">
        <w:t xml:space="preserve"> with sodiated sulfadiazine, [</w:t>
      </w:r>
      <w:proofErr w:type="spellStart"/>
      <w:r w:rsidRPr="009A00CF">
        <w:t>M+</w:t>
      </w:r>
      <w:proofErr w:type="gramStart"/>
      <w:r w:rsidRPr="009A00CF">
        <w:t>Na</w:t>
      </w:r>
      <w:proofErr w:type="spellEnd"/>
      <w:r w:rsidRPr="009A00CF">
        <w:t>]</w:t>
      </w:r>
      <w:r w:rsidRPr="009A00CF">
        <w:rPr>
          <w:vertAlign w:val="superscript"/>
        </w:rPr>
        <w:t>+</w:t>
      </w:r>
      <w:proofErr w:type="gramEnd"/>
      <w:r w:rsidRPr="009A00CF">
        <w:t>, were visible in 4 of the 5 replicates, at signal intensities of 2.05e</w:t>
      </w:r>
      <w:r w:rsidRPr="009A00CF">
        <w:rPr>
          <w:vertAlign w:val="superscript"/>
        </w:rPr>
        <w:t>2</w:t>
      </w:r>
      <w:r w:rsidRPr="009A00CF">
        <w:t xml:space="preserve"> – 1.25e</w:t>
      </w:r>
      <w:r w:rsidRPr="009A00CF">
        <w:rPr>
          <w:vertAlign w:val="superscript"/>
        </w:rPr>
        <w:t>3</w:t>
      </w:r>
      <w:r w:rsidRPr="009A00CF">
        <w:t xml:space="preserve"> counts (estimated background intensity of 0 counts). Mass accuracies were in the upper threshold relative to that indicated by the internal calibration, with mass accuracies of &lt; 3 ppm. Signals corresponding in </w:t>
      </w:r>
      <w:r w:rsidRPr="009A00CF">
        <w:rPr>
          <w:i/>
        </w:rPr>
        <w:t>m/z</w:t>
      </w:r>
      <w:r w:rsidRPr="009A00CF">
        <w:t xml:space="preserve"> with potassiated and sodiated sulfadiazine were detected in 3 and 1 replicates, respectively, in replicates following 24 h and </w:t>
      </w:r>
      <w:proofErr w:type="gramStart"/>
      <w:r w:rsidRPr="009A00CF">
        <w:t>7 day</w:t>
      </w:r>
      <w:proofErr w:type="gramEnd"/>
      <w:r w:rsidRPr="009A00CF">
        <w:t xml:space="preserve"> exposure, with mass accuracies of &lt; 2.5 ppm and signal intensities discernible from estimated background. Signals corresponding in </w:t>
      </w:r>
      <w:r w:rsidRPr="009A00CF">
        <w:rPr>
          <w:i/>
        </w:rPr>
        <w:t>m/z</w:t>
      </w:r>
      <w:r w:rsidRPr="009A00CF">
        <w:t xml:space="preserve"> with protonated sulfadiazine, [M+</w:t>
      </w:r>
      <w:proofErr w:type="gramStart"/>
      <w:r w:rsidRPr="009A00CF">
        <w:t>H]</w:t>
      </w:r>
      <w:r w:rsidRPr="009A00CF">
        <w:rPr>
          <w:vertAlign w:val="superscript"/>
        </w:rPr>
        <w:t>+</w:t>
      </w:r>
      <w:proofErr w:type="gramEnd"/>
      <w:r w:rsidRPr="009A00CF">
        <w:t>, were absent in mass spectra in all replicates at all exposure times.</w:t>
      </w:r>
      <w:r w:rsidRPr="009A00CF">
        <w:rPr>
          <w:rFonts w:ascii="Calibri" w:eastAsia="Times New Roman" w:hAnsi="Calibri" w:cs="Calibri"/>
          <w:color w:val="000000"/>
          <w:lang w:eastAsia="en-GB"/>
        </w:rPr>
        <w:t xml:space="preserve"> </w:t>
      </w:r>
      <w:r w:rsidRPr="009A00CF">
        <w:t>Relevant isotopic clusters were not aligned with theoretical isotopic distributions.</w:t>
      </w:r>
    </w:p>
    <w:p w14:paraId="789BE0D6" w14:textId="0BCF0183" w:rsidR="002F7BD6" w:rsidRPr="009A00CF" w:rsidRDefault="002F7BD6" w:rsidP="002F7BD6">
      <w:pPr>
        <w:spacing w:line="360" w:lineRule="auto"/>
        <w:rPr>
          <w:color w:val="FF0000"/>
        </w:rPr>
        <w:sectPr w:rsidR="002F7BD6" w:rsidRPr="009A00CF" w:rsidSect="00A305AE">
          <w:pgSz w:w="11906" w:h="16838"/>
          <w:pgMar w:top="1440" w:right="1440" w:bottom="1440" w:left="1440" w:header="708" w:footer="708" w:gutter="0"/>
          <w:cols w:space="708"/>
          <w:docGrid w:linePitch="360"/>
        </w:sectPr>
      </w:pPr>
      <w:r w:rsidRPr="009A00CF">
        <w:t xml:space="preserve">Signals corresponding in </w:t>
      </w:r>
      <w:r w:rsidRPr="009A00CF">
        <w:rPr>
          <w:i/>
        </w:rPr>
        <w:t>m/z</w:t>
      </w:r>
      <w:r w:rsidRPr="009A00CF">
        <w:t xml:space="preserve"> with sulfadiazine were detected in holding solutions with all cationised molecules and at all exposure times at intensities of 5.01e</w:t>
      </w:r>
      <w:r w:rsidRPr="009A00CF">
        <w:rPr>
          <w:vertAlign w:val="superscript"/>
        </w:rPr>
        <w:t>1</w:t>
      </w:r>
      <w:r w:rsidRPr="009A00CF">
        <w:t>-3.50e</w:t>
      </w:r>
      <w:r w:rsidRPr="009A00CF">
        <w:rPr>
          <w:vertAlign w:val="superscript"/>
        </w:rPr>
        <w:t>5</w:t>
      </w:r>
      <w:r w:rsidRPr="009A00CF">
        <w:t xml:space="preserve"> counts (mass accuracy &lt; 2 ppm), </w:t>
      </w:r>
      <w:proofErr w:type="gramStart"/>
      <w:r w:rsidRPr="009A00CF">
        <w:t>with the exception of</w:t>
      </w:r>
      <w:proofErr w:type="gramEnd"/>
      <w:r w:rsidRPr="009A00CF">
        <w:t xml:space="preserve"> 0 h holding solutions where signals corresponding with sulfadiazine were not detected (in sodiated form) </w:t>
      </w:r>
      <w:r w:rsidR="00BF3E8A">
        <w:t>(table 4.10a</w:t>
      </w:r>
      <w:r w:rsidRPr="009A00CF">
        <w:t>). Corresponding signals were not detected in instrument carry over tests (solvent blanks) during analysis of plant samples (appendix A).</w:t>
      </w:r>
    </w:p>
    <w:p w14:paraId="0F0D74F2" w14:textId="77777777" w:rsidR="002F7BD6" w:rsidRPr="009A00CF" w:rsidRDefault="002F7BD6" w:rsidP="002F7BD6"/>
    <w:tbl>
      <w:tblPr>
        <w:tblpPr w:leftFromText="180" w:rightFromText="180" w:vertAnchor="page" w:horzAnchor="margin" w:tblpY="2757"/>
        <w:tblW w:w="13745" w:type="dxa"/>
        <w:tblLook w:val="04A0" w:firstRow="1" w:lastRow="0" w:firstColumn="1" w:lastColumn="0" w:noHBand="0" w:noVBand="1"/>
      </w:tblPr>
      <w:tblGrid>
        <w:gridCol w:w="2712"/>
        <w:gridCol w:w="1652"/>
        <w:gridCol w:w="2742"/>
        <w:gridCol w:w="3347"/>
        <w:gridCol w:w="3292"/>
      </w:tblGrid>
      <w:tr w:rsidR="002F7BD6" w:rsidRPr="003C1F02" w14:paraId="46D4AA3B" w14:textId="77777777" w:rsidTr="00A305AE">
        <w:trPr>
          <w:trHeight w:val="219"/>
        </w:trPr>
        <w:tc>
          <w:tcPr>
            <w:tcW w:w="436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4C1D7E"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p>
          <w:p w14:paraId="0D141962"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Sulfadiazine [C</w:t>
            </w:r>
            <w:r w:rsidRPr="008D1A46">
              <w:rPr>
                <w:rFonts w:ascii="Calibri" w:eastAsia="Times New Roman" w:hAnsi="Calibri" w:cs="Calibri"/>
                <w:color w:val="000000"/>
                <w:sz w:val="20"/>
                <w:szCs w:val="20"/>
                <w:vertAlign w:val="subscript"/>
                <w:lang w:eastAsia="en-GB"/>
              </w:rPr>
              <w:t>10</w:t>
            </w:r>
            <w:r w:rsidRPr="008D1A46">
              <w:rPr>
                <w:rFonts w:ascii="Calibri" w:eastAsia="Times New Roman" w:hAnsi="Calibri" w:cs="Calibri"/>
                <w:color w:val="000000"/>
                <w:sz w:val="20"/>
                <w:szCs w:val="20"/>
                <w:lang w:eastAsia="en-GB"/>
              </w:rPr>
              <w:t>H</w:t>
            </w:r>
            <w:r w:rsidRPr="008D1A46">
              <w:rPr>
                <w:rFonts w:ascii="Calibri" w:eastAsia="Times New Roman" w:hAnsi="Calibri" w:cs="Calibri"/>
                <w:color w:val="000000"/>
                <w:sz w:val="20"/>
                <w:szCs w:val="20"/>
                <w:vertAlign w:val="subscript"/>
                <w:lang w:eastAsia="en-GB"/>
              </w:rPr>
              <w:t>10</w:t>
            </w:r>
            <w:r w:rsidRPr="008D1A46">
              <w:rPr>
                <w:rFonts w:ascii="Calibri" w:eastAsia="Times New Roman" w:hAnsi="Calibri" w:cs="Calibri"/>
                <w:color w:val="000000"/>
                <w:sz w:val="20"/>
                <w:szCs w:val="20"/>
                <w:lang w:eastAsia="en-GB"/>
              </w:rPr>
              <w:t>N</w:t>
            </w:r>
            <w:r w:rsidRPr="008D1A46">
              <w:rPr>
                <w:rFonts w:ascii="Calibri" w:eastAsia="Times New Roman" w:hAnsi="Calibri" w:cs="Calibri"/>
                <w:color w:val="000000"/>
                <w:sz w:val="20"/>
                <w:szCs w:val="20"/>
                <w:vertAlign w:val="subscript"/>
                <w:lang w:eastAsia="en-GB"/>
              </w:rPr>
              <w:t>4</w:t>
            </w:r>
            <w:r w:rsidRPr="008D1A46">
              <w:rPr>
                <w:rFonts w:ascii="Calibri" w:eastAsia="Times New Roman" w:hAnsi="Calibri" w:cs="Calibri"/>
                <w:color w:val="000000"/>
                <w:sz w:val="20"/>
                <w:szCs w:val="20"/>
                <w:lang w:eastAsia="en-GB"/>
              </w:rPr>
              <w:t>O</w:t>
            </w:r>
            <w:r w:rsidRPr="008D1A46">
              <w:rPr>
                <w:rFonts w:ascii="Calibri" w:eastAsia="Times New Roman" w:hAnsi="Calibri" w:cs="Calibri"/>
                <w:color w:val="000000"/>
                <w:sz w:val="20"/>
                <w:szCs w:val="20"/>
                <w:vertAlign w:val="subscript"/>
                <w:lang w:eastAsia="en-GB"/>
              </w:rPr>
              <w:t>2</w:t>
            </w:r>
            <w:r w:rsidRPr="008D1A46">
              <w:rPr>
                <w:rFonts w:ascii="Calibri" w:eastAsia="Times New Roman" w:hAnsi="Calibri" w:cs="Calibri"/>
                <w:color w:val="000000"/>
                <w:sz w:val="20"/>
                <w:szCs w:val="20"/>
                <w:lang w:eastAsia="en-GB"/>
              </w:rPr>
              <w:t>S]</w:t>
            </w:r>
          </w:p>
        </w:tc>
        <w:tc>
          <w:tcPr>
            <w:tcW w:w="9381"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571E7754"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Signal detection per ionisation species</w:t>
            </w:r>
          </w:p>
        </w:tc>
      </w:tr>
      <w:tr w:rsidR="002F7BD6" w:rsidRPr="003C1F02" w14:paraId="35E171D1" w14:textId="77777777" w:rsidTr="003C1F02">
        <w:trPr>
          <w:trHeight w:val="219"/>
        </w:trPr>
        <w:tc>
          <w:tcPr>
            <w:tcW w:w="27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9375AB"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Exposure time</w:t>
            </w:r>
          </w:p>
        </w:tc>
        <w:tc>
          <w:tcPr>
            <w:tcW w:w="1652" w:type="dxa"/>
            <w:tcBorders>
              <w:top w:val="single" w:sz="4" w:space="0" w:color="auto"/>
              <w:left w:val="single" w:sz="4" w:space="0" w:color="auto"/>
              <w:bottom w:val="single" w:sz="4" w:space="0" w:color="auto"/>
              <w:right w:val="single" w:sz="4" w:space="0" w:color="auto"/>
            </w:tcBorders>
            <w:shd w:val="clear" w:color="auto" w:fill="auto"/>
            <w:vAlign w:val="center"/>
          </w:tcPr>
          <w:p w14:paraId="1F1611F7"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Replicate</w:t>
            </w:r>
          </w:p>
        </w:tc>
        <w:tc>
          <w:tcPr>
            <w:tcW w:w="27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BBF956"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 xml:space="preserve">[M + </w:t>
            </w:r>
            <w:proofErr w:type="gramStart"/>
            <w:r w:rsidRPr="008D1A46">
              <w:rPr>
                <w:rFonts w:ascii="Calibri" w:eastAsia="Times New Roman" w:hAnsi="Calibri" w:cs="Calibri"/>
                <w:color w:val="000000"/>
                <w:sz w:val="20"/>
                <w:szCs w:val="20"/>
                <w:lang w:eastAsia="en-GB"/>
              </w:rPr>
              <w:t>H]</w:t>
            </w:r>
            <w:r w:rsidRPr="008D1A46">
              <w:rPr>
                <w:rFonts w:ascii="Calibri" w:eastAsia="Times New Roman" w:hAnsi="Calibri" w:cs="Calibri"/>
                <w:color w:val="000000"/>
                <w:sz w:val="20"/>
                <w:szCs w:val="20"/>
                <w:vertAlign w:val="superscript"/>
                <w:lang w:eastAsia="en-GB"/>
              </w:rPr>
              <w:t>+</w:t>
            </w:r>
            <w:proofErr w:type="gramEnd"/>
          </w:p>
        </w:tc>
        <w:tc>
          <w:tcPr>
            <w:tcW w:w="334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593275"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 xml:space="preserve">[M + </w:t>
            </w:r>
            <w:proofErr w:type="gramStart"/>
            <w:r w:rsidRPr="008D1A46">
              <w:rPr>
                <w:rFonts w:ascii="Calibri" w:eastAsia="Times New Roman" w:hAnsi="Calibri" w:cs="Calibri"/>
                <w:color w:val="000000"/>
                <w:sz w:val="20"/>
                <w:szCs w:val="20"/>
                <w:lang w:eastAsia="en-GB"/>
              </w:rPr>
              <w:t>K]</w:t>
            </w:r>
            <w:r w:rsidRPr="008D1A46">
              <w:rPr>
                <w:rFonts w:ascii="Calibri" w:eastAsia="Times New Roman" w:hAnsi="Calibri" w:cs="Calibri"/>
                <w:color w:val="000000"/>
                <w:sz w:val="20"/>
                <w:szCs w:val="20"/>
                <w:vertAlign w:val="superscript"/>
                <w:lang w:eastAsia="en-GB"/>
              </w:rPr>
              <w:t>+</w:t>
            </w:r>
            <w:proofErr w:type="gramEnd"/>
          </w:p>
        </w:tc>
        <w:tc>
          <w:tcPr>
            <w:tcW w:w="32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F180A7"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 xml:space="preserve">[M + </w:t>
            </w:r>
            <w:proofErr w:type="gramStart"/>
            <w:r w:rsidRPr="008D1A46">
              <w:rPr>
                <w:rFonts w:ascii="Calibri" w:eastAsia="Times New Roman" w:hAnsi="Calibri" w:cs="Calibri"/>
                <w:color w:val="000000"/>
                <w:sz w:val="20"/>
                <w:szCs w:val="20"/>
                <w:lang w:eastAsia="en-GB"/>
              </w:rPr>
              <w:t>Na]</w:t>
            </w:r>
            <w:r w:rsidRPr="008D1A46">
              <w:rPr>
                <w:rFonts w:ascii="Calibri" w:eastAsia="Times New Roman" w:hAnsi="Calibri" w:cs="Calibri"/>
                <w:color w:val="000000"/>
                <w:sz w:val="20"/>
                <w:szCs w:val="20"/>
                <w:vertAlign w:val="superscript"/>
                <w:lang w:eastAsia="en-GB"/>
              </w:rPr>
              <w:t>+</w:t>
            </w:r>
            <w:proofErr w:type="gramEnd"/>
          </w:p>
        </w:tc>
      </w:tr>
      <w:tr w:rsidR="002F7BD6" w:rsidRPr="003C1F02" w14:paraId="694EFE6E" w14:textId="77777777" w:rsidTr="003C1F02">
        <w:trPr>
          <w:trHeight w:val="219"/>
        </w:trPr>
        <w:tc>
          <w:tcPr>
            <w:tcW w:w="2712" w:type="dxa"/>
            <w:vMerge w:val="restart"/>
            <w:tcBorders>
              <w:top w:val="single" w:sz="4" w:space="0" w:color="auto"/>
              <w:left w:val="single" w:sz="4" w:space="0" w:color="auto"/>
              <w:bottom w:val="nil"/>
              <w:right w:val="single" w:sz="4" w:space="0" w:color="auto"/>
            </w:tcBorders>
            <w:shd w:val="clear" w:color="auto" w:fill="auto"/>
            <w:noWrap/>
            <w:vAlign w:val="center"/>
            <w:hideMark/>
          </w:tcPr>
          <w:p w14:paraId="24D82F2D"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T = 0 h</w:t>
            </w:r>
          </w:p>
        </w:tc>
        <w:tc>
          <w:tcPr>
            <w:tcW w:w="1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96996F"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1</w:t>
            </w:r>
          </w:p>
        </w:tc>
        <w:tc>
          <w:tcPr>
            <w:tcW w:w="27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088E0C2"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rPr>
            </w:pPr>
          </w:p>
        </w:tc>
        <w:tc>
          <w:tcPr>
            <w:tcW w:w="334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E235D79"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3292" w:type="dxa"/>
            <w:tcBorders>
              <w:top w:val="single" w:sz="4" w:space="0" w:color="auto"/>
              <w:left w:val="single" w:sz="4" w:space="0" w:color="auto"/>
              <w:bottom w:val="single" w:sz="4" w:space="0" w:color="auto"/>
              <w:right w:val="single" w:sz="4" w:space="0" w:color="auto"/>
            </w:tcBorders>
            <w:shd w:val="thinDiagStripe" w:color="AEAAAA" w:themeColor="background2" w:themeShade="BF" w:fill="auto"/>
            <w:noWrap/>
            <w:vAlign w:val="center"/>
            <w:hideMark/>
          </w:tcPr>
          <w:p w14:paraId="3DC5D37C"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3C1F02">
              <w:rPr>
                <w:rFonts w:ascii="Calibri" w:eastAsia="Times New Roman" w:hAnsi="Calibri" w:cs="Calibri"/>
                <w:color w:val="000000"/>
                <w:sz w:val="20"/>
                <w:szCs w:val="20"/>
                <w:lang w:eastAsia="en-GB"/>
                <w14:glow w14:rad="127000">
                  <w14:schemeClr w14:val="bg1"/>
                </w14:glow>
              </w:rPr>
              <w:t>&lt; 2.5 ppm</w:t>
            </w:r>
          </w:p>
        </w:tc>
      </w:tr>
      <w:tr w:rsidR="002F7BD6" w:rsidRPr="003C1F02" w14:paraId="7CE4AB11" w14:textId="77777777" w:rsidTr="003C1F02">
        <w:trPr>
          <w:trHeight w:val="219"/>
        </w:trPr>
        <w:tc>
          <w:tcPr>
            <w:tcW w:w="2712" w:type="dxa"/>
            <w:vMerge/>
            <w:tcBorders>
              <w:top w:val="nil"/>
              <w:left w:val="single" w:sz="4" w:space="0" w:color="auto"/>
              <w:bottom w:val="nil"/>
              <w:right w:val="single" w:sz="4" w:space="0" w:color="auto"/>
            </w:tcBorders>
            <w:vAlign w:val="center"/>
            <w:hideMark/>
          </w:tcPr>
          <w:p w14:paraId="1683BF9E"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p>
        </w:tc>
        <w:tc>
          <w:tcPr>
            <w:tcW w:w="1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5ADB53"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2</w:t>
            </w:r>
          </w:p>
        </w:tc>
        <w:tc>
          <w:tcPr>
            <w:tcW w:w="27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39CF191"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rPr>
            </w:pPr>
          </w:p>
        </w:tc>
        <w:tc>
          <w:tcPr>
            <w:tcW w:w="334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6EC2F87"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3292" w:type="dxa"/>
            <w:tcBorders>
              <w:top w:val="single" w:sz="4" w:space="0" w:color="auto"/>
              <w:left w:val="single" w:sz="4" w:space="0" w:color="auto"/>
              <w:bottom w:val="single" w:sz="4" w:space="0" w:color="auto"/>
              <w:right w:val="single" w:sz="4" w:space="0" w:color="auto"/>
            </w:tcBorders>
            <w:shd w:val="thinDiagStripe" w:color="AEAAAA" w:themeColor="background2" w:themeShade="BF" w:fill="auto"/>
            <w:noWrap/>
            <w:vAlign w:val="center"/>
            <w:hideMark/>
          </w:tcPr>
          <w:p w14:paraId="6DE81E70"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3C1F02">
              <w:rPr>
                <w:rFonts w:ascii="Calibri" w:eastAsia="Times New Roman" w:hAnsi="Calibri" w:cs="Calibri"/>
                <w:color w:val="000000"/>
                <w:sz w:val="20"/>
                <w:szCs w:val="20"/>
                <w:lang w:eastAsia="en-GB"/>
                <w14:glow w14:rad="127000">
                  <w14:schemeClr w14:val="bg1"/>
                </w14:glow>
              </w:rPr>
              <w:t>&lt; 3 ppm</w:t>
            </w:r>
          </w:p>
        </w:tc>
      </w:tr>
      <w:tr w:rsidR="002F7BD6" w:rsidRPr="003C1F02" w14:paraId="3D803C35" w14:textId="77777777" w:rsidTr="003C1F02">
        <w:trPr>
          <w:trHeight w:val="219"/>
        </w:trPr>
        <w:tc>
          <w:tcPr>
            <w:tcW w:w="2712" w:type="dxa"/>
            <w:vMerge/>
            <w:tcBorders>
              <w:top w:val="nil"/>
              <w:left w:val="single" w:sz="4" w:space="0" w:color="auto"/>
              <w:bottom w:val="nil"/>
              <w:right w:val="single" w:sz="4" w:space="0" w:color="auto"/>
            </w:tcBorders>
            <w:vAlign w:val="center"/>
            <w:hideMark/>
          </w:tcPr>
          <w:p w14:paraId="6B839918"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p>
        </w:tc>
        <w:tc>
          <w:tcPr>
            <w:tcW w:w="1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95198B"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3</w:t>
            </w:r>
          </w:p>
        </w:tc>
        <w:tc>
          <w:tcPr>
            <w:tcW w:w="27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D01ABA9"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rPr>
            </w:pPr>
          </w:p>
        </w:tc>
        <w:tc>
          <w:tcPr>
            <w:tcW w:w="334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42334C7"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3292" w:type="dxa"/>
            <w:tcBorders>
              <w:top w:val="single" w:sz="4" w:space="0" w:color="auto"/>
              <w:left w:val="single" w:sz="4" w:space="0" w:color="auto"/>
              <w:bottom w:val="single" w:sz="4" w:space="0" w:color="auto"/>
              <w:right w:val="single" w:sz="4" w:space="0" w:color="auto"/>
            </w:tcBorders>
            <w:shd w:val="thinDiagStripe" w:color="AEAAAA" w:themeColor="background2" w:themeShade="BF" w:fill="auto"/>
            <w:noWrap/>
            <w:vAlign w:val="center"/>
            <w:hideMark/>
          </w:tcPr>
          <w:p w14:paraId="35ACB3F3"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3C1F02">
              <w:rPr>
                <w:rFonts w:ascii="Calibri" w:eastAsia="Times New Roman" w:hAnsi="Calibri" w:cs="Calibri"/>
                <w:color w:val="000000"/>
                <w:sz w:val="20"/>
                <w:szCs w:val="20"/>
                <w:lang w:eastAsia="en-GB"/>
                <w14:glow w14:rad="127000">
                  <w14:schemeClr w14:val="bg1"/>
                </w14:glow>
              </w:rPr>
              <w:t>&lt; 2.5 ppm</w:t>
            </w:r>
          </w:p>
        </w:tc>
      </w:tr>
      <w:tr w:rsidR="002F7BD6" w:rsidRPr="003C1F02" w14:paraId="326FFFD8" w14:textId="77777777" w:rsidTr="003C1F02">
        <w:trPr>
          <w:trHeight w:val="219"/>
        </w:trPr>
        <w:tc>
          <w:tcPr>
            <w:tcW w:w="2712" w:type="dxa"/>
            <w:vMerge/>
            <w:tcBorders>
              <w:top w:val="nil"/>
              <w:left w:val="single" w:sz="4" w:space="0" w:color="auto"/>
              <w:bottom w:val="nil"/>
              <w:right w:val="single" w:sz="4" w:space="0" w:color="auto"/>
            </w:tcBorders>
            <w:vAlign w:val="center"/>
            <w:hideMark/>
          </w:tcPr>
          <w:p w14:paraId="7B92894E"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p>
        </w:tc>
        <w:tc>
          <w:tcPr>
            <w:tcW w:w="1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AA5D30"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4</w:t>
            </w:r>
          </w:p>
        </w:tc>
        <w:tc>
          <w:tcPr>
            <w:tcW w:w="27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5C5CAFD"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rPr>
            </w:pPr>
          </w:p>
        </w:tc>
        <w:tc>
          <w:tcPr>
            <w:tcW w:w="334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0090981"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32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5BE592D"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2F7BD6" w:rsidRPr="003C1F02" w14:paraId="3A971865" w14:textId="77777777" w:rsidTr="003C1F02">
        <w:trPr>
          <w:trHeight w:val="219"/>
        </w:trPr>
        <w:tc>
          <w:tcPr>
            <w:tcW w:w="2712" w:type="dxa"/>
            <w:vMerge/>
            <w:tcBorders>
              <w:top w:val="nil"/>
              <w:left w:val="single" w:sz="4" w:space="0" w:color="auto"/>
              <w:bottom w:val="single" w:sz="4" w:space="0" w:color="auto"/>
              <w:right w:val="single" w:sz="4" w:space="0" w:color="auto"/>
            </w:tcBorders>
            <w:vAlign w:val="center"/>
            <w:hideMark/>
          </w:tcPr>
          <w:p w14:paraId="0DB6DBE9"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p>
        </w:tc>
        <w:tc>
          <w:tcPr>
            <w:tcW w:w="1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1F3656"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5</w:t>
            </w:r>
          </w:p>
        </w:tc>
        <w:tc>
          <w:tcPr>
            <w:tcW w:w="27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7746007"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rPr>
            </w:pPr>
          </w:p>
        </w:tc>
        <w:tc>
          <w:tcPr>
            <w:tcW w:w="334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694BDC5"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3292" w:type="dxa"/>
            <w:tcBorders>
              <w:top w:val="single" w:sz="4" w:space="0" w:color="auto"/>
              <w:left w:val="single" w:sz="4" w:space="0" w:color="auto"/>
              <w:bottom w:val="single" w:sz="4" w:space="0" w:color="auto"/>
              <w:right w:val="single" w:sz="4" w:space="0" w:color="auto"/>
            </w:tcBorders>
            <w:shd w:val="thinDiagStripe" w:color="AEAAAA" w:themeColor="background2" w:themeShade="BF" w:fill="auto"/>
            <w:noWrap/>
            <w:vAlign w:val="center"/>
            <w:hideMark/>
          </w:tcPr>
          <w:p w14:paraId="1340DE26"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3C1F02">
              <w:rPr>
                <w:rFonts w:ascii="Calibri" w:eastAsia="Times New Roman" w:hAnsi="Calibri" w:cs="Calibri"/>
                <w:color w:val="000000"/>
                <w:sz w:val="20"/>
                <w:szCs w:val="20"/>
                <w:lang w:eastAsia="en-GB"/>
                <w14:glow w14:rad="127000">
                  <w14:schemeClr w14:val="bg1"/>
                </w14:glow>
              </w:rPr>
              <w:t>&lt; 2.5 ppm</w:t>
            </w:r>
          </w:p>
        </w:tc>
      </w:tr>
      <w:tr w:rsidR="002F7BD6" w:rsidRPr="003C1F02" w14:paraId="7D54FD4E" w14:textId="77777777" w:rsidTr="003C1F02">
        <w:trPr>
          <w:trHeight w:val="219"/>
        </w:trPr>
        <w:tc>
          <w:tcPr>
            <w:tcW w:w="2712" w:type="dxa"/>
            <w:vMerge w:val="restart"/>
            <w:tcBorders>
              <w:top w:val="single" w:sz="4" w:space="0" w:color="auto"/>
              <w:left w:val="single" w:sz="4" w:space="0" w:color="auto"/>
              <w:bottom w:val="nil"/>
              <w:right w:val="single" w:sz="4" w:space="0" w:color="auto"/>
            </w:tcBorders>
            <w:shd w:val="clear" w:color="auto" w:fill="auto"/>
            <w:noWrap/>
            <w:vAlign w:val="center"/>
            <w:hideMark/>
          </w:tcPr>
          <w:p w14:paraId="518FA432"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T = 24 h</w:t>
            </w:r>
          </w:p>
        </w:tc>
        <w:tc>
          <w:tcPr>
            <w:tcW w:w="1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9AF346"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1</w:t>
            </w:r>
          </w:p>
        </w:tc>
        <w:tc>
          <w:tcPr>
            <w:tcW w:w="27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973877D"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rPr>
            </w:pPr>
          </w:p>
        </w:tc>
        <w:tc>
          <w:tcPr>
            <w:tcW w:w="3347"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center"/>
            <w:hideMark/>
          </w:tcPr>
          <w:p w14:paraId="1021B60E"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3C1F02">
              <w:rPr>
                <w:rFonts w:ascii="Calibri" w:eastAsia="Times New Roman" w:hAnsi="Calibri" w:cs="Calibri"/>
                <w:color w:val="000000"/>
                <w:sz w:val="20"/>
                <w:szCs w:val="20"/>
                <w:lang w:eastAsia="en-GB"/>
                <w14:glow w14:rad="127000">
                  <w14:schemeClr w14:val="bg1"/>
                </w14:glow>
              </w:rPr>
              <w:t>&lt; 1 ppm</w:t>
            </w:r>
          </w:p>
        </w:tc>
        <w:tc>
          <w:tcPr>
            <w:tcW w:w="32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8520349"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2F7BD6" w:rsidRPr="003C1F02" w14:paraId="20E37B16" w14:textId="77777777" w:rsidTr="003C1F02">
        <w:trPr>
          <w:trHeight w:val="219"/>
        </w:trPr>
        <w:tc>
          <w:tcPr>
            <w:tcW w:w="2712" w:type="dxa"/>
            <w:vMerge/>
            <w:tcBorders>
              <w:top w:val="nil"/>
              <w:left w:val="single" w:sz="4" w:space="0" w:color="auto"/>
              <w:bottom w:val="nil"/>
              <w:right w:val="single" w:sz="4" w:space="0" w:color="auto"/>
            </w:tcBorders>
            <w:vAlign w:val="center"/>
            <w:hideMark/>
          </w:tcPr>
          <w:p w14:paraId="408687DB"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p>
        </w:tc>
        <w:tc>
          <w:tcPr>
            <w:tcW w:w="1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16B368"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2</w:t>
            </w:r>
          </w:p>
        </w:tc>
        <w:tc>
          <w:tcPr>
            <w:tcW w:w="27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5ED3DE6"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rPr>
            </w:pPr>
          </w:p>
        </w:tc>
        <w:tc>
          <w:tcPr>
            <w:tcW w:w="334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96C8556"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32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343F38F"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2F7BD6" w:rsidRPr="003C1F02" w14:paraId="7AB0B159" w14:textId="77777777" w:rsidTr="003C1F02">
        <w:trPr>
          <w:trHeight w:val="219"/>
        </w:trPr>
        <w:tc>
          <w:tcPr>
            <w:tcW w:w="2712" w:type="dxa"/>
            <w:vMerge/>
            <w:tcBorders>
              <w:top w:val="nil"/>
              <w:left w:val="single" w:sz="4" w:space="0" w:color="auto"/>
              <w:bottom w:val="nil"/>
              <w:right w:val="single" w:sz="4" w:space="0" w:color="auto"/>
            </w:tcBorders>
            <w:vAlign w:val="center"/>
            <w:hideMark/>
          </w:tcPr>
          <w:p w14:paraId="51F5AF11"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p>
        </w:tc>
        <w:tc>
          <w:tcPr>
            <w:tcW w:w="1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4A023B"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3</w:t>
            </w:r>
          </w:p>
        </w:tc>
        <w:tc>
          <w:tcPr>
            <w:tcW w:w="27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7447039"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rPr>
            </w:pPr>
          </w:p>
        </w:tc>
        <w:tc>
          <w:tcPr>
            <w:tcW w:w="334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791E590"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32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320C19E"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2F7BD6" w:rsidRPr="003C1F02" w14:paraId="4605D49A" w14:textId="77777777" w:rsidTr="003C1F02">
        <w:trPr>
          <w:trHeight w:val="219"/>
        </w:trPr>
        <w:tc>
          <w:tcPr>
            <w:tcW w:w="2712" w:type="dxa"/>
            <w:vMerge/>
            <w:tcBorders>
              <w:top w:val="nil"/>
              <w:left w:val="single" w:sz="4" w:space="0" w:color="auto"/>
              <w:bottom w:val="nil"/>
              <w:right w:val="single" w:sz="4" w:space="0" w:color="auto"/>
            </w:tcBorders>
            <w:vAlign w:val="center"/>
            <w:hideMark/>
          </w:tcPr>
          <w:p w14:paraId="67909333"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p>
        </w:tc>
        <w:tc>
          <w:tcPr>
            <w:tcW w:w="1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6BECB6"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4</w:t>
            </w:r>
          </w:p>
        </w:tc>
        <w:tc>
          <w:tcPr>
            <w:tcW w:w="27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764CC26"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rPr>
            </w:pPr>
          </w:p>
        </w:tc>
        <w:tc>
          <w:tcPr>
            <w:tcW w:w="334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0F892F7"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32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B2ADA4F"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2F7BD6" w:rsidRPr="003C1F02" w14:paraId="0714AAFF" w14:textId="77777777" w:rsidTr="003C1F02">
        <w:trPr>
          <w:trHeight w:val="219"/>
        </w:trPr>
        <w:tc>
          <w:tcPr>
            <w:tcW w:w="2712" w:type="dxa"/>
            <w:vMerge/>
            <w:tcBorders>
              <w:top w:val="nil"/>
              <w:left w:val="single" w:sz="4" w:space="0" w:color="auto"/>
              <w:bottom w:val="single" w:sz="4" w:space="0" w:color="auto"/>
              <w:right w:val="single" w:sz="4" w:space="0" w:color="auto"/>
            </w:tcBorders>
            <w:vAlign w:val="center"/>
            <w:hideMark/>
          </w:tcPr>
          <w:p w14:paraId="68B9F1DB"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p>
        </w:tc>
        <w:tc>
          <w:tcPr>
            <w:tcW w:w="1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805D90"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5</w:t>
            </w:r>
          </w:p>
        </w:tc>
        <w:tc>
          <w:tcPr>
            <w:tcW w:w="27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7923295"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rPr>
            </w:pPr>
          </w:p>
        </w:tc>
        <w:tc>
          <w:tcPr>
            <w:tcW w:w="3347" w:type="dxa"/>
            <w:tcBorders>
              <w:top w:val="single" w:sz="4" w:space="0" w:color="auto"/>
              <w:left w:val="single" w:sz="4" w:space="0" w:color="auto"/>
              <w:bottom w:val="single" w:sz="4" w:space="0" w:color="auto"/>
              <w:right w:val="single" w:sz="4" w:space="0" w:color="auto"/>
            </w:tcBorders>
            <w:shd w:val="thinDiagStripe" w:color="AEAAAA" w:themeColor="background2" w:themeShade="BF" w:fill="auto"/>
            <w:noWrap/>
            <w:vAlign w:val="center"/>
            <w:hideMark/>
          </w:tcPr>
          <w:p w14:paraId="5EAB4CBA"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3C1F02">
              <w:rPr>
                <w:rFonts w:ascii="Calibri" w:eastAsia="Times New Roman" w:hAnsi="Calibri" w:cs="Calibri"/>
                <w:color w:val="000000"/>
                <w:sz w:val="20"/>
                <w:szCs w:val="20"/>
                <w:lang w:eastAsia="en-GB"/>
                <w14:glow w14:rad="127000">
                  <w14:schemeClr w14:val="bg1"/>
                </w14:glow>
              </w:rPr>
              <w:t>&lt; 1.5 ppm</w:t>
            </w:r>
          </w:p>
        </w:tc>
        <w:tc>
          <w:tcPr>
            <w:tcW w:w="32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CAB6A29"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2F7BD6" w:rsidRPr="003C1F02" w14:paraId="2935F4A0" w14:textId="77777777" w:rsidTr="003C1F02">
        <w:trPr>
          <w:trHeight w:val="219"/>
        </w:trPr>
        <w:tc>
          <w:tcPr>
            <w:tcW w:w="271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EF0B51B"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T = 7 day</w:t>
            </w:r>
          </w:p>
        </w:tc>
        <w:tc>
          <w:tcPr>
            <w:tcW w:w="1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6096B0"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1</w:t>
            </w:r>
          </w:p>
        </w:tc>
        <w:tc>
          <w:tcPr>
            <w:tcW w:w="27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B81BB87"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rPr>
            </w:pPr>
          </w:p>
        </w:tc>
        <w:tc>
          <w:tcPr>
            <w:tcW w:w="334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B03D87F"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32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D9571A7"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2F7BD6" w:rsidRPr="003C1F02" w14:paraId="2C4E289E" w14:textId="77777777" w:rsidTr="003C1F02">
        <w:trPr>
          <w:trHeight w:val="219"/>
        </w:trPr>
        <w:tc>
          <w:tcPr>
            <w:tcW w:w="2712" w:type="dxa"/>
            <w:vMerge/>
            <w:tcBorders>
              <w:top w:val="nil"/>
              <w:left w:val="single" w:sz="4" w:space="0" w:color="auto"/>
              <w:bottom w:val="single" w:sz="4" w:space="0" w:color="000000"/>
              <w:right w:val="single" w:sz="4" w:space="0" w:color="auto"/>
            </w:tcBorders>
            <w:vAlign w:val="center"/>
            <w:hideMark/>
          </w:tcPr>
          <w:p w14:paraId="15F6799E"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p>
        </w:tc>
        <w:tc>
          <w:tcPr>
            <w:tcW w:w="1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A44D8F"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2</w:t>
            </w:r>
          </w:p>
        </w:tc>
        <w:tc>
          <w:tcPr>
            <w:tcW w:w="27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9403267"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rPr>
            </w:pPr>
          </w:p>
        </w:tc>
        <w:tc>
          <w:tcPr>
            <w:tcW w:w="3347" w:type="dxa"/>
            <w:tcBorders>
              <w:top w:val="single" w:sz="4" w:space="0" w:color="auto"/>
              <w:left w:val="single" w:sz="4" w:space="0" w:color="auto"/>
              <w:bottom w:val="single" w:sz="4" w:space="0" w:color="auto"/>
              <w:right w:val="single" w:sz="4" w:space="0" w:color="auto"/>
            </w:tcBorders>
            <w:shd w:val="thinDiagStripe" w:color="AEAAAA" w:themeColor="background2" w:themeShade="BF" w:fill="auto"/>
            <w:noWrap/>
            <w:vAlign w:val="center"/>
            <w:hideMark/>
          </w:tcPr>
          <w:p w14:paraId="0EDA6FE3"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3C1F02">
              <w:rPr>
                <w:rFonts w:ascii="Calibri" w:eastAsia="Times New Roman" w:hAnsi="Calibri" w:cs="Calibri"/>
                <w:color w:val="000000"/>
                <w:sz w:val="20"/>
                <w:szCs w:val="20"/>
                <w:lang w:eastAsia="en-GB"/>
                <w14:glow w14:rad="127000">
                  <w14:schemeClr w14:val="bg1"/>
                </w14:glow>
              </w:rPr>
              <w:t>&lt; 2.5 ppm</w:t>
            </w:r>
          </w:p>
        </w:tc>
        <w:tc>
          <w:tcPr>
            <w:tcW w:w="32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D032277"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2F7BD6" w:rsidRPr="003C1F02" w14:paraId="5E4A8C1A" w14:textId="77777777" w:rsidTr="003C1F02">
        <w:trPr>
          <w:trHeight w:val="219"/>
        </w:trPr>
        <w:tc>
          <w:tcPr>
            <w:tcW w:w="2712" w:type="dxa"/>
            <w:vMerge/>
            <w:tcBorders>
              <w:top w:val="nil"/>
              <w:left w:val="single" w:sz="4" w:space="0" w:color="auto"/>
              <w:bottom w:val="single" w:sz="4" w:space="0" w:color="000000"/>
              <w:right w:val="single" w:sz="4" w:space="0" w:color="auto"/>
            </w:tcBorders>
            <w:vAlign w:val="center"/>
            <w:hideMark/>
          </w:tcPr>
          <w:p w14:paraId="4D78F2C4"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p>
        </w:tc>
        <w:tc>
          <w:tcPr>
            <w:tcW w:w="1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0619FA"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3</w:t>
            </w:r>
          </w:p>
        </w:tc>
        <w:tc>
          <w:tcPr>
            <w:tcW w:w="27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91F5E50"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rPr>
            </w:pPr>
          </w:p>
        </w:tc>
        <w:tc>
          <w:tcPr>
            <w:tcW w:w="334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37222BD"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32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CAB9A47"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2F7BD6" w:rsidRPr="003C1F02" w14:paraId="630816F6" w14:textId="77777777" w:rsidTr="008D1A46">
        <w:trPr>
          <w:trHeight w:val="206"/>
        </w:trPr>
        <w:tc>
          <w:tcPr>
            <w:tcW w:w="2712" w:type="dxa"/>
            <w:vMerge/>
            <w:tcBorders>
              <w:top w:val="nil"/>
              <w:left w:val="single" w:sz="4" w:space="0" w:color="auto"/>
              <w:bottom w:val="single" w:sz="4" w:space="0" w:color="000000"/>
              <w:right w:val="single" w:sz="4" w:space="0" w:color="auto"/>
            </w:tcBorders>
            <w:vAlign w:val="center"/>
            <w:hideMark/>
          </w:tcPr>
          <w:p w14:paraId="6CEDBA74"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p>
        </w:tc>
        <w:tc>
          <w:tcPr>
            <w:tcW w:w="1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16DB64"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4</w:t>
            </w:r>
          </w:p>
        </w:tc>
        <w:tc>
          <w:tcPr>
            <w:tcW w:w="27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2EB70DB"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rPr>
            </w:pPr>
          </w:p>
        </w:tc>
        <w:tc>
          <w:tcPr>
            <w:tcW w:w="334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D556031"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3292" w:type="dxa"/>
            <w:tcBorders>
              <w:top w:val="single" w:sz="4" w:space="0" w:color="auto"/>
              <w:left w:val="single" w:sz="4" w:space="0" w:color="auto"/>
              <w:bottom w:val="single" w:sz="4" w:space="0" w:color="auto"/>
              <w:right w:val="single" w:sz="4" w:space="0" w:color="auto"/>
            </w:tcBorders>
            <w:shd w:val="thinDiagStripe" w:color="AEAAAA" w:themeColor="background2" w:themeShade="BF" w:fill="auto"/>
            <w:noWrap/>
            <w:vAlign w:val="center"/>
            <w:hideMark/>
          </w:tcPr>
          <w:p w14:paraId="2F582173"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3C1F02">
              <w:rPr>
                <w:rFonts w:ascii="Calibri" w:eastAsia="Times New Roman" w:hAnsi="Calibri" w:cs="Calibri"/>
                <w:color w:val="000000"/>
                <w:sz w:val="20"/>
                <w:szCs w:val="20"/>
                <w:lang w:eastAsia="en-GB"/>
                <w14:glow w14:rad="127000">
                  <w14:schemeClr w14:val="bg1"/>
                </w14:glow>
              </w:rPr>
              <w:t>&lt; 2.5 ppm</w:t>
            </w:r>
          </w:p>
        </w:tc>
      </w:tr>
      <w:tr w:rsidR="002F7BD6" w:rsidRPr="003C1F02" w14:paraId="60F93AEE" w14:textId="77777777" w:rsidTr="003C1F02">
        <w:trPr>
          <w:trHeight w:val="219"/>
        </w:trPr>
        <w:tc>
          <w:tcPr>
            <w:tcW w:w="2712" w:type="dxa"/>
            <w:vMerge/>
            <w:tcBorders>
              <w:top w:val="nil"/>
              <w:left w:val="single" w:sz="4" w:space="0" w:color="auto"/>
              <w:bottom w:val="single" w:sz="4" w:space="0" w:color="000000"/>
              <w:right w:val="single" w:sz="4" w:space="0" w:color="auto"/>
            </w:tcBorders>
            <w:vAlign w:val="center"/>
            <w:hideMark/>
          </w:tcPr>
          <w:p w14:paraId="4865C192"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p>
        </w:tc>
        <w:tc>
          <w:tcPr>
            <w:tcW w:w="1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BFCE97"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rPr>
            </w:pPr>
            <w:r w:rsidRPr="008D1A46">
              <w:rPr>
                <w:rFonts w:ascii="Calibri" w:eastAsia="Times New Roman" w:hAnsi="Calibri" w:cs="Calibri"/>
                <w:color w:val="000000"/>
                <w:sz w:val="20"/>
                <w:szCs w:val="20"/>
                <w:lang w:eastAsia="en-GB"/>
              </w:rPr>
              <w:t>5</w:t>
            </w:r>
          </w:p>
        </w:tc>
        <w:tc>
          <w:tcPr>
            <w:tcW w:w="27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3653473"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rPr>
            </w:pPr>
          </w:p>
        </w:tc>
        <w:tc>
          <w:tcPr>
            <w:tcW w:w="334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C99DF18"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32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61078DB" w14:textId="77777777" w:rsidR="002F7BD6" w:rsidRPr="003C1F02"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r>
    </w:tbl>
    <w:p w14:paraId="5456A057" w14:textId="49056091" w:rsidR="002F7BD6" w:rsidRPr="009A00CF" w:rsidRDefault="002F7BD6" w:rsidP="002F7BD6">
      <w:pPr>
        <w:pStyle w:val="Caption"/>
        <w:keepNext/>
        <w:rPr>
          <w:sz w:val="20"/>
          <w:szCs w:val="20"/>
        </w:rPr>
      </w:pPr>
      <w:bookmarkStart w:id="171" w:name="_Toc59633320"/>
      <w:bookmarkStart w:id="172" w:name="_Toc59633672"/>
      <w:r w:rsidRPr="009A00CF">
        <w:rPr>
          <w:sz w:val="20"/>
          <w:szCs w:val="20"/>
        </w:rPr>
        <w:t>Table</w:t>
      </w:r>
      <w:r w:rsidR="00BA18EB" w:rsidRPr="009A00CF">
        <w:rPr>
          <w:sz w:val="20"/>
          <w:szCs w:val="20"/>
        </w:rPr>
        <w:t xml:space="preserve"> 4.10</w:t>
      </w:r>
      <w:r w:rsidRPr="009A00CF">
        <w:rPr>
          <w:sz w:val="20"/>
          <w:szCs w:val="20"/>
        </w:rPr>
        <w:t xml:space="preserve"> Summary of the detected signals corresponding with the theoretical m/z value of </w:t>
      </w:r>
      <w:r w:rsidR="00391734" w:rsidRPr="009A00CF">
        <w:rPr>
          <w:sz w:val="20"/>
          <w:szCs w:val="20"/>
        </w:rPr>
        <w:t>sulfadiazine</w:t>
      </w:r>
      <w:r w:rsidRPr="009A00CF">
        <w:rPr>
          <w:sz w:val="20"/>
          <w:szCs w:val="20"/>
        </w:rPr>
        <w:t>, ionizing in its protonated [M+</w:t>
      </w:r>
      <w:proofErr w:type="gramStart"/>
      <w:r w:rsidRPr="009A00CF">
        <w:rPr>
          <w:sz w:val="20"/>
          <w:szCs w:val="20"/>
        </w:rPr>
        <w:t>H]</w:t>
      </w:r>
      <w:r w:rsidRPr="009A00CF">
        <w:rPr>
          <w:sz w:val="20"/>
          <w:szCs w:val="20"/>
          <w:vertAlign w:val="superscript"/>
        </w:rPr>
        <w:t>+</w:t>
      </w:r>
      <w:proofErr w:type="gramEnd"/>
      <w:r w:rsidRPr="009A00CF">
        <w:rPr>
          <w:sz w:val="20"/>
          <w:szCs w:val="20"/>
        </w:rPr>
        <w:t>, potassiated [M+K]</w:t>
      </w:r>
      <w:r w:rsidRPr="009A00CF">
        <w:rPr>
          <w:sz w:val="20"/>
          <w:szCs w:val="20"/>
          <w:vertAlign w:val="superscript"/>
        </w:rPr>
        <w:t>+</w:t>
      </w:r>
      <w:r w:rsidRPr="009A00CF">
        <w:rPr>
          <w:sz w:val="20"/>
          <w:szCs w:val="20"/>
        </w:rPr>
        <w:t xml:space="preserve"> and sodiated [</w:t>
      </w:r>
      <w:proofErr w:type="spellStart"/>
      <w:r w:rsidRPr="009A00CF">
        <w:rPr>
          <w:sz w:val="20"/>
          <w:szCs w:val="20"/>
        </w:rPr>
        <w:t>M+Na</w:t>
      </w:r>
      <w:proofErr w:type="spellEnd"/>
      <w:r w:rsidRPr="009A00CF">
        <w:rPr>
          <w:sz w:val="20"/>
          <w:szCs w:val="20"/>
        </w:rPr>
        <w:t>]</w:t>
      </w:r>
      <w:r w:rsidRPr="009A00CF">
        <w:rPr>
          <w:sz w:val="20"/>
          <w:szCs w:val="20"/>
          <w:vertAlign w:val="superscript"/>
        </w:rPr>
        <w:t>+</w:t>
      </w:r>
      <w:r w:rsidRPr="009A00CF">
        <w:rPr>
          <w:sz w:val="20"/>
          <w:szCs w:val="20"/>
        </w:rPr>
        <w:t xml:space="preserve"> forms, in the mass spectra of cell contents sampled at 0 h, 24 h and 7 day time </w:t>
      </w:r>
      <w:r w:rsidRPr="009A00CF">
        <w:rPr>
          <w:noProof/>
          <w:sz w:val="20"/>
          <w:szCs w:val="20"/>
        </w:rPr>
        <w:t xml:space="preserve">points. Mass accuracies are quoted for each detected signal. Intensity of detected signals relative to background signal is indicated by cell </w:t>
      </w:r>
      <w:r w:rsidR="003C1F02">
        <w:rPr>
          <w:noProof/>
          <w:sz w:val="20"/>
          <w:szCs w:val="20"/>
        </w:rPr>
        <w:t>shading</w:t>
      </w:r>
      <w:r w:rsidRPr="009A00CF">
        <w:rPr>
          <w:noProof/>
          <w:sz w:val="20"/>
          <w:szCs w:val="20"/>
        </w:rPr>
        <w:t>.</w:t>
      </w:r>
      <w:bookmarkEnd w:id="171"/>
      <w:bookmarkEnd w:id="172"/>
    </w:p>
    <w:p w14:paraId="1A520851" w14:textId="77777777" w:rsidR="002F7BD6" w:rsidRPr="009A00CF" w:rsidRDefault="002F7BD6" w:rsidP="002F7BD6">
      <w:pPr>
        <w:rPr>
          <w:i/>
          <w:iCs/>
          <w:noProof/>
          <w:color w:val="44546A" w:themeColor="text2"/>
          <w:sz w:val="20"/>
          <w:szCs w:val="20"/>
          <w:lang w:val="en-US"/>
        </w:rPr>
      </w:pPr>
    </w:p>
    <w:tbl>
      <w:tblPr>
        <w:tblpPr w:leftFromText="180" w:rightFromText="180" w:vertAnchor="text" w:horzAnchor="margin" w:tblpXSpec="right" w:tblpY="-98"/>
        <w:tblW w:w="69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3"/>
        <w:gridCol w:w="6489"/>
      </w:tblGrid>
      <w:tr w:rsidR="003C1F02" w:rsidRPr="009A00CF" w14:paraId="02AB6F96" w14:textId="77777777" w:rsidTr="008D1A46">
        <w:trPr>
          <w:trHeight w:val="261"/>
        </w:trPr>
        <w:tc>
          <w:tcPr>
            <w:tcW w:w="6932" w:type="dxa"/>
            <w:gridSpan w:val="2"/>
            <w:shd w:val="clear" w:color="auto" w:fill="auto"/>
            <w:noWrap/>
            <w:vAlign w:val="bottom"/>
          </w:tcPr>
          <w:p w14:paraId="5FE581A5" w14:textId="77777777" w:rsidR="003C1F02" w:rsidRPr="008D1A46" w:rsidRDefault="003C1F02" w:rsidP="003C1F02">
            <w:pPr>
              <w:spacing w:after="0" w:line="240" w:lineRule="auto"/>
              <w:rPr>
                <w:rFonts w:ascii="Calibri" w:eastAsia="Times New Roman" w:hAnsi="Calibri" w:cs="Calibri"/>
                <w:color w:val="000000"/>
                <w:sz w:val="18"/>
                <w:szCs w:val="18"/>
                <w:lang w:eastAsia="en-GB"/>
              </w:rPr>
            </w:pPr>
            <w:r w:rsidRPr="008D1A46">
              <w:rPr>
                <w:rFonts w:ascii="Calibri" w:eastAsia="Times New Roman" w:hAnsi="Calibri" w:cs="Calibri"/>
                <w:color w:val="000000"/>
                <w:sz w:val="18"/>
                <w:szCs w:val="18"/>
                <w:lang w:eastAsia="en-GB"/>
              </w:rPr>
              <w:t>Key:</w:t>
            </w:r>
          </w:p>
        </w:tc>
      </w:tr>
      <w:tr w:rsidR="003C1F02" w:rsidRPr="009A00CF" w14:paraId="73B5C341" w14:textId="77777777" w:rsidTr="008D1A46">
        <w:trPr>
          <w:trHeight w:val="261"/>
        </w:trPr>
        <w:tc>
          <w:tcPr>
            <w:tcW w:w="443" w:type="dxa"/>
            <w:shd w:val="thinDiagCross" w:color="3B3838" w:themeColor="background2" w:themeShade="40" w:fill="auto"/>
            <w:noWrap/>
            <w:vAlign w:val="bottom"/>
            <w:hideMark/>
          </w:tcPr>
          <w:p w14:paraId="05E47C67" w14:textId="77777777" w:rsidR="003C1F02" w:rsidRPr="008D1A46" w:rsidRDefault="003C1F02" w:rsidP="003C1F02">
            <w:pPr>
              <w:spacing w:after="0" w:line="240" w:lineRule="auto"/>
              <w:rPr>
                <w:rFonts w:ascii="Calibri" w:eastAsia="Times New Roman" w:hAnsi="Calibri" w:cs="Calibri"/>
                <w:color w:val="000000"/>
                <w:sz w:val="18"/>
                <w:szCs w:val="18"/>
                <w:lang w:eastAsia="en-GB"/>
              </w:rPr>
            </w:pPr>
            <w:r w:rsidRPr="008D1A46">
              <w:rPr>
                <w:rFonts w:ascii="Calibri" w:eastAsia="Times New Roman" w:hAnsi="Calibri" w:cs="Calibri"/>
                <w:color w:val="000000"/>
                <w:sz w:val="18"/>
                <w:szCs w:val="18"/>
                <w:lang w:eastAsia="en-GB"/>
              </w:rPr>
              <w:t> </w:t>
            </w:r>
          </w:p>
        </w:tc>
        <w:tc>
          <w:tcPr>
            <w:tcW w:w="6489" w:type="dxa"/>
            <w:shd w:val="clear" w:color="auto" w:fill="auto"/>
            <w:noWrap/>
            <w:vAlign w:val="bottom"/>
            <w:hideMark/>
          </w:tcPr>
          <w:p w14:paraId="298523A9" w14:textId="77777777" w:rsidR="003C1F02" w:rsidRPr="008D1A46" w:rsidRDefault="003C1F02" w:rsidP="003C1F02">
            <w:pPr>
              <w:spacing w:after="0" w:line="240" w:lineRule="auto"/>
              <w:rPr>
                <w:rFonts w:ascii="Calibri" w:eastAsia="Times New Roman" w:hAnsi="Calibri" w:cs="Calibri"/>
                <w:color w:val="000000"/>
                <w:sz w:val="18"/>
                <w:szCs w:val="18"/>
                <w:lang w:eastAsia="en-GB"/>
              </w:rPr>
            </w:pPr>
            <w:r w:rsidRPr="008D1A46">
              <w:rPr>
                <w:rFonts w:ascii="Calibri" w:eastAsia="Times New Roman" w:hAnsi="Calibri" w:cs="Calibri"/>
                <w:color w:val="000000"/>
                <w:sz w:val="18"/>
                <w:szCs w:val="18"/>
                <w:lang w:eastAsia="en-GB"/>
              </w:rPr>
              <w:t>&lt; 1 ppm and above background intensity</w:t>
            </w:r>
          </w:p>
        </w:tc>
      </w:tr>
      <w:tr w:rsidR="003C1F02" w:rsidRPr="009A00CF" w14:paraId="32B74A93" w14:textId="77777777" w:rsidTr="008D1A46">
        <w:trPr>
          <w:trHeight w:val="261"/>
        </w:trPr>
        <w:tc>
          <w:tcPr>
            <w:tcW w:w="443" w:type="dxa"/>
            <w:shd w:val="thinDiagStripe" w:color="767171" w:themeColor="background2" w:themeShade="80" w:fill="auto"/>
            <w:noWrap/>
            <w:vAlign w:val="bottom"/>
            <w:hideMark/>
          </w:tcPr>
          <w:p w14:paraId="1F108066" w14:textId="77777777" w:rsidR="003C1F02" w:rsidRPr="008D1A46" w:rsidRDefault="003C1F02" w:rsidP="003C1F02">
            <w:pPr>
              <w:spacing w:after="0" w:line="240" w:lineRule="auto"/>
              <w:rPr>
                <w:rFonts w:ascii="Calibri" w:eastAsia="Times New Roman" w:hAnsi="Calibri" w:cs="Calibri"/>
                <w:color w:val="000000"/>
                <w:sz w:val="18"/>
                <w:szCs w:val="18"/>
                <w:lang w:eastAsia="en-GB"/>
              </w:rPr>
            </w:pPr>
            <w:r w:rsidRPr="008D1A46">
              <w:rPr>
                <w:rFonts w:ascii="Calibri" w:eastAsia="Times New Roman" w:hAnsi="Calibri" w:cs="Calibri"/>
                <w:color w:val="000000"/>
                <w:sz w:val="18"/>
                <w:szCs w:val="18"/>
                <w:lang w:eastAsia="en-GB"/>
              </w:rPr>
              <w:t> </w:t>
            </w:r>
          </w:p>
        </w:tc>
        <w:tc>
          <w:tcPr>
            <w:tcW w:w="6489" w:type="dxa"/>
            <w:shd w:val="clear" w:color="auto" w:fill="auto"/>
            <w:noWrap/>
            <w:vAlign w:val="bottom"/>
            <w:hideMark/>
          </w:tcPr>
          <w:p w14:paraId="571A9AF3" w14:textId="77777777" w:rsidR="003C1F02" w:rsidRPr="008D1A46" w:rsidRDefault="003C1F02" w:rsidP="003C1F02">
            <w:pPr>
              <w:spacing w:after="0" w:line="240" w:lineRule="auto"/>
              <w:rPr>
                <w:rFonts w:ascii="Calibri" w:eastAsia="Times New Roman" w:hAnsi="Calibri" w:cs="Calibri"/>
                <w:color w:val="000000"/>
                <w:sz w:val="18"/>
                <w:szCs w:val="18"/>
                <w:lang w:eastAsia="en-GB"/>
              </w:rPr>
            </w:pPr>
            <w:r w:rsidRPr="008D1A46">
              <w:rPr>
                <w:rFonts w:ascii="Calibri" w:eastAsia="Times New Roman" w:hAnsi="Calibri" w:cs="Calibri"/>
                <w:color w:val="000000"/>
                <w:sz w:val="18"/>
                <w:szCs w:val="18"/>
                <w:lang w:eastAsia="en-GB"/>
              </w:rPr>
              <w:t>Mass accuracy &gt; 1, &lt; 3 ppm and above background intensity</w:t>
            </w:r>
          </w:p>
        </w:tc>
      </w:tr>
      <w:tr w:rsidR="003C1F02" w:rsidRPr="009A00CF" w14:paraId="7D24418A" w14:textId="77777777" w:rsidTr="008D1A46">
        <w:trPr>
          <w:trHeight w:val="261"/>
        </w:trPr>
        <w:tc>
          <w:tcPr>
            <w:tcW w:w="443" w:type="dxa"/>
            <w:shd w:val="thinHorzStripe" w:color="767171" w:themeColor="background2" w:themeShade="80" w:fill="auto"/>
            <w:noWrap/>
            <w:vAlign w:val="bottom"/>
            <w:hideMark/>
          </w:tcPr>
          <w:p w14:paraId="3CB4AB44" w14:textId="77777777" w:rsidR="003C1F02" w:rsidRPr="008D1A46" w:rsidRDefault="003C1F02" w:rsidP="003C1F02">
            <w:pPr>
              <w:spacing w:after="0" w:line="240" w:lineRule="auto"/>
              <w:rPr>
                <w:rFonts w:ascii="Calibri" w:eastAsia="Times New Roman" w:hAnsi="Calibri" w:cs="Calibri"/>
                <w:color w:val="000000"/>
                <w:sz w:val="18"/>
                <w:szCs w:val="18"/>
                <w:lang w:eastAsia="en-GB"/>
              </w:rPr>
            </w:pPr>
            <w:r w:rsidRPr="008D1A46">
              <w:rPr>
                <w:rFonts w:ascii="Calibri" w:eastAsia="Times New Roman" w:hAnsi="Calibri" w:cs="Calibri"/>
                <w:color w:val="000000"/>
                <w:sz w:val="18"/>
                <w:szCs w:val="18"/>
                <w:lang w:eastAsia="en-GB"/>
              </w:rPr>
              <w:t> </w:t>
            </w:r>
          </w:p>
        </w:tc>
        <w:tc>
          <w:tcPr>
            <w:tcW w:w="6489" w:type="dxa"/>
            <w:shd w:val="clear" w:color="auto" w:fill="auto"/>
            <w:noWrap/>
            <w:vAlign w:val="bottom"/>
            <w:hideMark/>
          </w:tcPr>
          <w:p w14:paraId="7A1B1C94" w14:textId="77777777" w:rsidR="003C1F02" w:rsidRPr="008D1A46" w:rsidRDefault="003C1F02" w:rsidP="003C1F02">
            <w:pPr>
              <w:spacing w:after="0" w:line="240" w:lineRule="auto"/>
              <w:rPr>
                <w:rFonts w:ascii="Calibri" w:eastAsia="Times New Roman" w:hAnsi="Calibri" w:cs="Calibri"/>
                <w:color w:val="000000"/>
                <w:sz w:val="18"/>
                <w:szCs w:val="18"/>
                <w:lang w:eastAsia="en-GB"/>
              </w:rPr>
            </w:pPr>
            <w:r w:rsidRPr="008D1A46">
              <w:rPr>
                <w:rFonts w:ascii="Calibri" w:eastAsia="Times New Roman" w:hAnsi="Calibri" w:cs="Calibri"/>
                <w:color w:val="000000"/>
                <w:sz w:val="18"/>
                <w:szCs w:val="18"/>
                <w:lang w:eastAsia="en-GB"/>
              </w:rPr>
              <w:t>Signal below background intensity</w:t>
            </w:r>
          </w:p>
        </w:tc>
      </w:tr>
      <w:tr w:rsidR="003C1F02" w:rsidRPr="009A00CF" w14:paraId="30AFE52E" w14:textId="77777777" w:rsidTr="008D1A46">
        <w:trPr>
          <w:trHeight w:val="261"/>
        </w:trPr>
        <w:tc>
          <w:tcPr>
            <w:tcW w:w="443" w:type="dxa"/>
            <w:shd w:val="clear" w:color="auto" w:fill="FFFFFF" w:themeFill="background1"/>
            <w:noWrap/>
            <w:vAlign w:val="bottom"/>
            <w:hideMark/>
          </w:tcPr>
          <w:p w14:paraId="72F33AFF" w14:textId="77777777" w:rsidR="003C1F02" w:rsidRPr="008D1A46" w:rsidRDefault="003C1F02" w:rsidP="003C1F02">
            <w:pPr>
              <w:spacing w:after="0" w:line="240" w:lineRule="auto"/>
              <w:rPr>
                <w:rFonts w:ascii="Calibri" w:eastAsia="Times New Roman" w:hAnsi="Calibri" w:cs="Calibri"/>
                <w:color w:val="000000"/>
                <w:sz w:val="18"/>
                <w:szCs w:val="18"/>
                <w:lang w:eastAsia="en-GB"/>
              </w:rPr>
            </w:pPr>
            <w:r w:rsidRPr="008D1A46">
              <w:rPr>
                <w:rFonts w:ascii="Calibri" w:eastAsia="Times New Roman" w:hAnsi="Calibri" w:cs="Calibri"/>
                <w:color w:val="000000"/>
                <w:sz w:val="18"/>
                <w:szCs w:val="18"/>
                <w:lang w:eastAsia="en-GB"/>
              </w:rPr>
              <w:t> </w:t>
            </w:r>
          </w:p>
        </w:tc>
        <w:tc>
          <w:tcPr>
            <w:tcW w:w="6489" w:type="dxa"/>
            <w:shd w:val="clear" w:color="auto" w:fill="auto"/>
            <w:noWrap/>
            <w:vAlign w:val="bottom"/>
            <w:hideMark/>
          </w:tcPr>
          <w:p w14:paraId="782B502E" w14:textId="77777777" w:rsidR="003C1F02" w:rsidRPr="008D1A46" w:rsidRDefault="003C1F02" w:rsidP="003C1F02">
            <w:pPr>
              <w:spacing w:after="0" w:line="240" w:lineRule="auto"/>
              <w:rPr>
                <w:rFonts w:ascii="Calibri" w:eastAsia="Times New Roman" w:hAnsi="Calibri" w:cs="Calibri"/>
                <w:color w:val="000000"/>
                <w:sz w:val="18"/>
                <w:szCs w:val="18"/>
                <w:lang w:eastAsia="en-GB"/>
              </w:rPr>
            </w:pPr>
            <w:r w:rsidRPr="008D1A46">
              <w:rPr>
                <w:rFonts w:ascii="Calibri" w:eastAsia="Times New Roman" w:hAnsi="Calibri" w:cs="Calibri"/>
                <w:color w:val="000000"/>
                <w:sz w:val="18"/>
                <w:szCs w:val="18"/>
                <w:lang w:eastAsia="en-GB"/>
              </w:rPr>
              <w:t>No signal detected (or mass accuracy &gt; 3 ppm)</w:t>
            </w:r>
          </w:p>
        </w:tc>
      </w:tr>
      <w:tr w:rsidR="003C1F02" w:rsidRPr="009A00CF" w14:paraId="4F7E737B" w14:textId="77777777" w:rsidTr="008D1A46">
        <w:trPr>
          <w:trHeight w:val="261"/>
        </w:trPr>
        <w:tc>
          <w:tcPr>
            <w:tcW w:w="443" w:type="dxa"/>
            <w:shd w:val="clear" w:color="auto" w:fill="000000" w:themeFill="text1"/>
            <w:noWrap/>
            <w:vAlign w:val="bottom"/>
            <w:hideMark/>
          </w:tcPr>
          <w:p w14:paraId="66F7E1E9" w14:textId="77777777" w:rsidR="003C1F02" w:rsidRPr="008D1A46" w:rsidRDefault="003C1F02" w:rsidP="003C1F02">
            <w:pPr>
              <w:spacing w:after="0" w:line="240" w:lineRule="auto"/>
              <w:rPr>
                <w:rFonts w:ascii="Calibri" w:eastAsia="Times New Roman" w:hAnsi="Calibri" w:cs="Calibri"/>
                <w:color w:val="000000"/>
                <w:sz w:val="18"/>
                <w:szCs w:val="18"/>
                <w:lang w:eastAsia="en-GB"/>
              </w:rPr>
            </w:pPr>
            <w:r w:rsidRPr="008D1A46">
              <w:rPr>
                <w:rFonts w:ascii="Calibri" w:eastAsia="Times New Roman" w:hAnsi="Calibri" w:cs="Calibri"/>
                <w:color w:val="000000"/>
                <w:sz w:val="18"/>
                <w:szCs w:val="18"/>
                <w:lang w:eastAsia="en-GB"/>
              </w:rPr>
              <w:t> </w:t>
            </w:r>
          </w:p>
        </w:tc>
        <w:tc>
          <w:tcPr>
            <w:tcW w:w="6489" w:type="dxa"/>
            <w:shd w:val="clear" w:color="auto" w:fill="auto"/>
            <w:noWrap/>
            <w:vAlign w:val="bottom"/>
            <w:hideMark/>
          </w:tcPr>
          <w:p w14:paraId="4EA29D6E" w14:textId="77777777" w:rsidR="003C1F02" w:rsidRPr="008D1A46" w:rsidRDefault="003C1F02" w:rsidP="003C1F02">
            <w:pPr>
              <w:spacing w:after="0" w:line="240" w:lineRule="auto"/>
              <w:rPr>
                <w:rFonts w:ascii="Calibri" w:eastAsia="Times New Roman" w:hAnsi="Calibri" w:cs="Calibri"/>
                <w:color w:val="000000"/>
                <w:sz w:val="18"/>
                <w:szCs w:val="18"/>
                <w:lang w:eastAsia="en-GB"/>
              </w:rPr>
            </w:pPr>
            <w:r w:rsidRPr="008D1A46">
              <w:rPr>
                <w:rFonts w:ascii="Calibri" w:eastAsia="Times New Roman" w:hAnsi="Calibri" w:cs="Calibri"/>
                <w:color w:val="000000"/>
                <w:sz w:val="18"/>
                <w:szCs w:val="18"/>
                <w:lang w:eastAsia="en-GB"/>
              </w:rPr>
              <w:t>No data</w:t>
            </w:r>
          </w:p>
        </w:tc>
      </w:tr>
    </w:tbl>
    <w:p w14:paraId="7D38EDF7" w14:textId="77777777" w:rsidR="002F7BD6" w:rsidRPr="009A00CF" w:rsidRDefault="002F7BD6" w:rsidP="002F7BD6"/>
    <w:p w14:paraId="0C0E1A17" w14:textId="77777777" w:rsidR="002F7BD6" w:rsidRPr="009A00CF" w:rsidRDefault="002F7BD6" w:rsidP="002F7BD6"/>
    <w:p w14:paraId="140B937D" w14:textId="77777777" w:rsidR="002F7BD6" w:rsidRPr="009A00CF" w:rsidRDefault="002F7BD6" w:rsidP="002F7BD6"/>
    <w:p w14:paraId="1B25DF8E" w14:textId="77777777" w:rsidR="002F7BD6" w:rsidRPr="009A00CF" w:rsidRDefault="002F7BD6" w:rsidP="002F7BD6">
      <w:pPr>
        <w:sectPr w:rsidR="002F7BD6" w:rsidRPr="009A00CF" w:rsidSect="00A305AE">
          <w:pgSz w:w="16838" w:h="11906" w:orient="landscape"/>
          <w:pgMar w:top="1440" w:right="1440" w:bottom="1440" w:left="1440" w:header="708" w:footer="708" w:gutter="0"/>
          <w:cols w:space="708"/>
          <w:docGrid w:linePitch="360"/>
        </w:sectPr>
      </w:pPr>
    </w:p>
    <w:p w14:paraId="56986199" w14:textId="2CD9A098" w:rsidR="00BF3E8A" w:rsidRDefault="00BF3E8A" w:rsidP="00BF3E8A">
      <w:pPr>
        <w:pStyle w:val="Caption"/>
        <w:keepNext/>
      </w:pPr>
      <w:r>
        <w:lastRenderedPageBreak/>
        <w:t>Table 4.10a</w:t>
      </w:r>
      <w:r w:rsidRPr="00BF3E8A">
        <w:t xml:space="preserve"> </w:t>
      </w:r>
      <w:r>
        <w:t xml:space="preserve">Summary of the detected signals corresponding in m/z with sulfadiazine, </w:t>
      </w:r>
      <w:r w:rsidRPr="009A00CF">
        <w:rPr>
          <w:sz w:val="20"/>
          <w:szCs w:val="20"/>
        </w:rPr>
        <w:t>ionizing in its protonated [M+</w:t>
      </w:r>
      <w:proofErr w:type="gramStart"/>
      <w:r w:rsidRPr="009A00CF">
        <w:rPr>
          <w:sz w:val="20"/>
          <w:szCs w:val="20"/>
        </w:rPr>
        <w:t>H]</w:t>
      </w:r>
      <w:r w:rsidRPr="009A00CF">
        <w:rPr>
          <w:sz w:val="20"/>
          <w:szCs w:val="20"/>
          <w:vertAlign w:val="superscript"/>
        </w:rPr>
        <w:t>+</w:t>
      </w:r>
      <w:proofErr w:type="gramEnd"/>
      <w:r w:rsidRPr="009A00CF">
        <w:rPr>
          <w:sz w:val="20"/>
          <w:szCs w:val="20"/>
        </w:rPr>
        <w:t>, potassiated</w:t>
      </w:r>
      <w:r w:rsidRPr="009A00CF">
        <w:rPr>
          <w:noProof/>
          <w:sz w:val="20"/>
          <w:szCs w:val="20"/>
        </w:rPr>
        <w:t xml:space="preserve"> [M+K]</w:t>
      </w:r>
      <w:r w:rsidRPr="009A00CF">
        <w:rPr>
          <w:noProof/>
          <w:sz w:val="20"/>
          <w:szCs w:val="20"/>
          <w:vertAlign w:val="superscript"/>
        </w:rPr>
        <w:t>+</w:t>
      </w:r>
      <w:r w:rsidRPr="009A00CF">
        <w:rPr>
          <w:noProof/>
          <w:sz w:val="20"/>
          <w:szCs w:val="20"/>
        </w:rPr>
        <w:t xml:space="preserve"> and sodiated [M+Na]</w:t>
      </w:r>
      <w:r w:rsidRPr="009A00CF">
        <w:rPr>
          <w:noProof/>
          <w:sz w:val="20"/>
          <w:szCs w:val="20"/>
          <w:vertAlign w:val="superscript"/>
        </w:rPr>
        <w:t>+</w:t>
      </w:r>
      <w:r w:rsidRPr="009A00CF">
        <w:rPr>
          <w:noProof/>
          <w:sz w:val="20"/>
          <w:szCs w:val="20"/>
        </w:rPr>
        <w:t xml:space="preserve"> forms, in the mass spectra </w:t>
      </w:r>
      <w:r>
        <w:t>in holding solutions</w:t>
      </w:r>
      <w:r w:rsidRPr="009A00CF">
        <w:rPr>
          <w:noProof/>
          <w:sz w:val="20"/>
          <w:szCs w:val="20"/>
        </w:rPr>
        <w:t xml:space="preserve"> sampled at 0 h, 24 h and 7 day time points. </w:t>
      </w:r>
      <w:r>
        <w:rPr>
          <w:noProof/>
          <w:sz w:val="20"/>
          <w:szCs w:val="20"/>
        </w:rPr>
        <w:t>Relative intensities (counts) and mass</w:t>
      </w:r>
      <w:r w:rsidRPr="009A00CF">
        <w:rPr>
          <w:noProof/>
          <w:sz w:val="20"/>
          <w:szCs w:val="20"/>
        </w:rPr>
        <w:t xml:space="preserve"> accuracies </w:t>
      </w:r>
      <w:r>
        <w:rPr>
          <w:noProof/>
          <w:sz w:val="20"/>
          <w:szCs w:val="20"/>
        </w:rPr>
        <w:t xml:space="preserve">(ppm) </w:t>
      </w:r>
      <w:r w:rsidRPr="009A00CF">
        <w:rPr>
          <w:noProof/>
          <w:sz w:val="20"/>
          <w:szCs w:val="20"/>
        </w:rPr>
        <w:t>are quoted for each detected signal</w:t>
      </w:r>
      <w:r>
        <w:rPr>
          <w:noProof/>
          <w:sz w:val="20"/>
          <w:szCs w:val="20"/>
        </w:rPr>
        <w:t>.</w:t>
      </w:r>
      <w:r w:rsidR="006972B3">
        <w:rPr>
          <w:noProof/>
          <w:sz w:val="20"/>
          <w:szCs w:val="20"/>
        </w:rPr>
        <w:t xml:space="preserve"> ND = not detected.</w:t>
      </w:r>
    </w:p>
    <w:tbl>
      <w:tblPr>
        <w:tblStyle w:val="TableGrid"/>
        <w:tblW w:w="0" w:type="auto"/>
        <w:tblLook w:val="04A0" w:firstRow="1" w:lastRow="0" w:firstColumn="1" w:lastColumn="0" w:noHBand="0" w:noVBand="1"/>
      </w:tblPr>
      <w:tblGrid>
        <w:gridCol w:w="1415"/>
        <w:gridCol w:w="1414"/>
        <w:gridCol w:w="1049"/>
        <w:gridCol w:w="1052"/>
        <w:gridCol w:w="1045"/>
        <w:gridCol w:w="1052"/>
        <w:gridCol w:w="991"/>
        <w:gridCol w:w="998"/>
      </w:tblGrid>
      <w:tr w:rsidR="00BF37BC" w:rsidRPr="009A00CF" w14:paraId="140251C1" w14:textId="77777777" w:rsidTr="00BF3E8A">
        <w:tc>
          <w:tcPr>
            <w:tcW w:w="2829" w:type="dxa"/>
            <w:gridSpan w:val="2"/>
            <w:vMerge w:val="restart"/>
          </w:tcPr>
          <w:p w14:paraId="729A082F" w14:textId="77777777" w:rsidR="00BF37BC" w:rsidRPr="00BF37BC" w:rsidRDefault="00BF37BC" w:rsidP="001D6DAE">
            <w:pPr>
              <w:jc w:val="center"/>
              <w:rPr>
                <w:rFonts w:cstheme="minorHAnsi"/>
                <w:b/>
                <w:bCs/>
              </w:rPr>
            </w:pPr>
            <w:r w:rsidRPr="00BF37BC">
              <w:rPr>
                <w:rFonts w:cstheme="minorHAnsi"/>
                <w:b/>
                <w:bCs/>
              </w:rPr>
              <w:t>Sulfadiazine</w:t>
            </w:r>
          </w:p>
        </w:tc>
        <w:tc>
          <w:tcPr>
            <w:tcW w:w="6187" w:type="dxa"/>
            <w:gridSpan w:val="6"/>
          </w:tcPr>
          <w:p w14:paraId="1A38E6FE" w14:textId="77777777" w:rsidR="00BF37BC" w:rsidRPr="00BF37BC" w:rsidRDefault="00BF37BC" w:rsidP="001D6DAE">
            <w:pPr>
              <w:jc w:val="center"/>
              <w:rPr>
                <w:rFonts w:cstheme="minorHAnsi"/>
              </w:rPr>
            </w:pPr>
            <w:r w:rsidRPr="00BF37BC">
              <w:rPr>
                <w:rFonts w:cstheme="minorHAnsi"/>
              </w:rPr>
              <w:t>Target analyte with cationised molecules</w:t>
            </w:r>
          </w:p>
        </w:tc>
      </w:tr>
      <w:tr w:rsidR="00BF37BC" w:rsidRPr="009A00CF" w14:paraId="680AB237" w14:textId="77777777" w:rsidTr="00BF3E8A">
        <w:tc>
          <w:tcPr>
            <w:tcW w:w="2829" w:type="dxa"/>
            <w:gridSpan w:val="2"/>
            <w:vMerge/>
          </w:tcPr>
          <w:p w14:paraId="3807046C" w14:textId="77777777" w:rsidR="00BF37BC" w:rsidRPr="00BF37BC" w:rsidRDefault="00BF37BC" w:rsidP="001D6DAE">
            <w:pPr>
              <w:jc w:val="center"/>
              <w:rPr>
                <w:rFonts w:cstheme="minorHAnsi"/>
              </w:rPr>
            </w:pPr>
          </w:p>
        </w:tc>
        <w:tc>
          <w:tcPr>
            <w:tcW w:w="2101" w:type="dxa"/>
            <w:gridSpan w:val="2"/>
          </w:tcPr>
          <w:p w14:paraId="00417CA1" w14:textId="77777777" w:rsidR="00BF37BC" w:rsidRPr="00BF37BC" w:rsidRDefault="00BF37BC" w:rsidP="001D6DAE">
            <w:pPr>
              <w:jc w:val="center"/>
              <w:rPr>
                <w:rFonts w:cstheme="minorHAnsi"/>
                <w:vertAlign w:val="superscript"/>
              </w:rPr>
            </w:pPr>
            <w:r w:rsidRPr="00BF37BC">
              <w:rPr>
                <w:rFonts w:cstheme="minorHAnsi"/>
              </w:rPr>
              <w:t>[M+</w:t>
            </w:r>
            <w:proofErr w:type="gramStart"/>
            <w:r w:rsidRPr="00BF37BC">
              <w:rPr>
                <w:rFonts w:cstheme="minorHAnsi"/>
              </w:rPr>
              <w:t>H]</w:t>
            </w:r>
            <w:r w:rsidRPr="00BF37BC">
              <w:rPr>
                <w:rFonts w:cstheme="minorHAnsi"/>
                <w:vertAlign w:val="superscript"/>
              </w:rPr>
              <w:t>+</w:t>
            </w:r>
            <w:proofErr w:type="gramEnd"/>
          </w:p>
        </w:tc>
        <w:tc>
          <w:tcPr>
            <w:tcW w:w="2097" w:type="dxa"/>
            <w:gridSpan w:val="2"/>
          </w:tcPr>
          <w:p w14:paraId="6B56D459" w14:textId="77777777" w:rsidR="00BF37BC" w:rsidRPr="00BF37BC" w:rsidRDefault="00BF37BC" w:rsidP="001D6DAE">
            <w:pPr>
              <w:jc w:val="center"/>
              <w:rPr>
                <w:rFonts w:cstheme="minorHAnsi"/>
              </w:rPr>
            </w:pPr>
            <w:r w:rsidRPr="00BF37BC">
              <w:rPr>
                <w:rFonts w:cstheme="minorHAnsi"/>
              </w:rPr>
              <w:t>[M+</w:t>
            </w:r>
            <w:proofErr w:type="gramStart"/>
            <w:r w:rsidRPr="00BF37BC">
              <w:rPr>
                <w:rFonts w:cstheme="minorHAnsi"/>
              </w:rPr>
              <w:t>K]</w:t>
            </w:r>
            <w:r w:rsidRPr="00BF37BC">
              <w:rPr>
                <w:rFonts w:cstheme="minorHAnsi"/>
                <w:vertAlign w:val="superscript"/>
              </w:rPr>
              <w:t>+</w:t>
            </w:r>
            <w:proofErr w:type="gramEnd"/>
          </w:p>
        </w:tc>
        <w:tc>
          <w:tcPr>
            <w:tcW w:w="1989" w:type="dxa"/>
            <w:gridSpan w:val="2"/>
          </w:tcPr>
          <w:p w14:paraId="7D1D4C72" w14:textId="77777777" w:rsidR="00BF37BC" w:rsidRPr="00BF37BC" w:rsidRDefault="00BF37BC" w:rsidP="001D6DAE">
            <w:pPr>
              <w:jc w:val="center"/>
              <w:rPr>
                <w:rFonts w:cstheme="minorHAnsi"/>
              </w:rPr>
            </w:pPr>
            <w:r w:rsidRPr="00BF37BC">
              <w:rPr>
                <w:rFonts w:cstheme="minorHAnsi"/>
              </w:rPr>
              <w:t>[</w:t>
            </w:r>
            <w:proofErr w:type="spellStart"/>
            <w:r w:rsidRPr="00BF37BC">
              <w:rPr>
                <w:rFonts w:cstheme="minorHAnsi"/>
              </w:rPr>
              <w:t>M+</w:t>
            </w:r>
            <w:proofErr w:type="gramStart"/>
            <w:r w:rsidRPr="00BF37BC">
              <w:rPr>
                <w:rFonts w:cstheme="minorHAnsi"/>
              </w:rPr>
              <w:t>Na</w:t>
            </w:r>
            <w:proofErr w:type="spellEnd"/>
            <w:r w:rsidRPr="00BF37BC">
              <w:rPr>
                <w:rFonts w:cstheme="minorHAnsi"/>
              </w:rPr>
              <w:t>]</w:t>
            </w:r>
            <w:r w:rsidRPr="00BF37BC">
              <w:rPr>
                <w:rFonts w:cstheme="minorHAnsi"/>
                <w:vertAlign w:val="superscript"/>
              </w:rPr>
              <w:t>+</w:t>
            </w:r>
            <w:proofErr w:type="gramEnd"/>
          </w:p>
        </w:tc>
      </w:tr>
      <w:tr w:rsidR="00BF37BC" w:rsidRPr="009A00CF" w14:paraId="15962ECC" w14:textId="77777777" w:rsidTr="00BF3E8A">
        <w:tc>
          <w:tcPr>
            <w:tcW w:w="1415" w:type="dxa"/>
          </w:tcPr>
          <w:p w14:paraId="7D63CB1B" w14:textId="77777777" w:rsidR="00BF37BC" w:rsidRPr="00BF37BC" w:rsidRDefault="00BF37BC" w:rsidP="001D6DAE">
            <w:pPr>
              <w:jc w:val="center"/>
              <w:rPr>
                <w:rFonts w:cstheme="minorHAnsi"/>
              </w:rPr>
            </w:pPr>
            <w:r w:rsidRPr="00BF37BC">
              <w:rPr>
                <w:rFonts w:cstheme="minorHAnsi"/>
              </w:rPr>
              <w:t>Exposure time</w:t>
            </w:r>
          </w:p>
        </w:tc>
        <w:tc>
          <w:tcPr>
            <w:tcW w:w="1414" w:type="dxa"/>
          </w:tcPr>
          <w:p w14:paraId="7873D6EC" w14:textId="77777777" w:rsidR="00BF37BC" w:rsidRPr="00BF37BC" w:rsidRDefault="00BF37BC" w:rsidP="001D6DAE">
            <w:pPr>
              <w:jc w:val="center"/>
              <w:rPr>
                <w:rFonts w:cstheme="minorHAnsi"/>
              </w:rPr>
            </w:pPr>
            <w:r w:rsidRPr="00BF37BC">
              <w:rPr>
                <w:rFonts w:cstheme="minorHAnsi"/>
              </w:rPr>
              <w:t>Replicate</w:t>
            </w:r>
          </w:p>
        </w:tc>
        <w:tc>
          <w:tcPr>
            <w:tcW w:w="1049" w:type="dxa"/>
          </w:tcPr>
          <w:p w14:paraId="0F090F5A" w14:textId="77777777" w:rsidR="00BF37BC" w:rsidRPr="00BF37BC" w:rsidRDefault="00BF37BC" w:rsidP="001D6DAE">
            <w:pPr>
              <w:jc w:val="center"/>
              <w:rPr>
                <w:rFonts w:cstheme="minorHAnsi"/>
              </w:rPr>
            </w:pPr>
            <w:r w:rsidRPr="00BF37BC">
              <w:rPr>
                <w:rFonts w:cstheme="minorHAnsi"/>
              </w:rPr>
              <w:t>Relative intensity</w:t>
            </w:r>
          </w:p>
          <w:p w14:paraId="699EADA9" w14:textId="77777777" w:rsidR="00BF37BC" w:rsidRPr="00BF37BC" w:rsidRDefault="00BF37BC" w:rsidP="001D6DAE">
            <w:pPr>
              <w:jc w:val="center"/>
              <w:rPr>
                <w:rFonts w:cstheme="minorHAnsi"/>
              </w:rPr>
            </w:pPr>
            <w:r w:rsidRPr="00BF37BC">
              <w:rPr>
                <w:rFonts w:cstheme="minorHAnsi"/>
              </w:rPr>
              <w:t>(counts)</w:t>
            </w:r>
          </w:p>
        </w:tc>
        <w:tc>
          <w:tcPr>
            <w:tcW w:w="1052" w:type="dxa"/>
          </w:tcPr>
          <w:p w14:paraId="07790E8E" w14:textId="77777777" w:rsidR="00BF37BC" w:rsidRPr="00BF37BC" w:rsidRDefault="00BF37BC" w:rsidP="001D6DAE">
            <w:pPr>
              <w:jc w:val="center"/>
              <w:rPr>
                <w:rFonts w:cstheme="minorHAnsi"/>
              </w:rPr>
            </w:pPr>
            <w:r w:rsidRPr="00BF37BC">
              <w:rPr>
                <w:rFonts w:cstheme="minorHAnsi"/>
              </w:rPr>
              <w:t>Mass accuracy (ppm)</w:t>
            </w:r>
          </w:p>
        </w:tc>
        <w:tc>
          <w:tcPr>
            <w:tcW w:w="1045" w:type="dxa"/>
          </w:tcPr>
          <w:p w14:paraId="4A300F1D" w14:textId="77777777" w:rsidR="00BF37BC" w:rsidRPr="00BF37BC" w:rsidRDefault="00BF37BC" w:rsidP="001D6DAE">
            <w:pPr>
              <w:jc w:val="center"/>
              <w:rPr>
                <w:rFonts w:cstheme="minorHAnsi"/>
              </w:rPr>
            </w:pPr>
            <w:r w:rsidRPr="00BF37BC">
              <w:rPr>
                <w:rFonts w:cstheme="minorHAnsi"/>
              </w:rPr>
              <w:t>Relative intensity</w:t>
            </w:r>
          </w:p>
          <w:p w14:paraId="30C0A7D9" w14:textId="77777777" w:rsidR="00BF37BC" w:rsidRPr="00BF37BC" w:rsidRDefault="00BF37BC" w:rsidP="001D6DAE">
            <w:pPr>
              <w:jc w:val="center"/>
              <w:rPr>
                <w:rFonts w:cstheme="minorHAnsi"/>
              </w:rPr>
            </w:pPr>
            <w:r w:rsidRPr="00BF37BC">
              <w:rPr>
                <w:rFonts w:cstheme="minorHAnsi"/>
              </w:rPr>
              <w:t>(counts)</w:t>
            </w:r>
          </w:p>
        </w:tc>
        <w:tc>
          <w:tcPr>
            <w:tcW w:w="1052" w:type="dxa"/>
          </w:tcPr>
          <w:p w14:paraId="69F40147" w14:textId="77777777" w:rsidR="00BF37BC" w:rsidRPr="00BF37BC" w:rsidRDefault="00BF37BC" w:rsidP="001D6DAE">
            <w:pPr>
              <w:jc w:val="center"/>
              <w:rPr>
                <w:rFonts w:cstheme="minorHAnsi"/>
              </w:rPr>
            </w:pPr>
            <w:r w:rsidRPr="00BF37BC">
              <w:rPr>
                <w:rFonts w:cstheme="minorHAnsi"/>
              </w:rPr>
              <w:t>Mass accuracy (ppm)</w:t>
            </w:r>
          </w:p>
        </w:tc>
        <w:tc>
          <w:tcPr>
            <w:tcW w:w="991" w:type="dxa"/>
          </w:tcPr>
          <w:p w14:paraId="50E1EBA4" w14:textId="77777777" w:rsidR="00BF37BC" w:rsidRPr="00BF37BC" w:rsidRDefault="00BF37BC" w:rsidP="001D6DAE">
            <w:pPr>
              <w:jc w:val="center"/>
              <w:rPr>
                <w:rFonts w:cstheme="minorHAnsi"/>
              </w:rPr>
            </w:pPr>
            <w:r w:rsidRPr="00BF37BC">
              <w:rPr>
                <w:rFonts w:cstheme="minorHAnsi"/>
              </w:rPr>
              <w:t>Relative intensity</w:t>
            </w:r>
          </w:p>
          <w:p w14:paraId="0619CD2C" w14:textId="77777777" w:rsidR="00BF37BC" w:rsidRPr="00BF37BC" w:rsidRDefault="00BF37BC" w:rsidP="001D6DAE">
            <w:pPr>
              <w:jc w:val="center"/>
              <w:rPr>
                <w:rFonts w:cstheme="minorHAnsi"/>
              </w:rPr>
            </w:pPr>
            <w:r w:rsidRPr="00BF37BC">
              <w:rPr>
                <w:rFonts w:cstheme="minorHAnsi"/>
              </w:rPr>
              <w:t>(counts)</w:t>
            </w:r>
          </w:p>
        </w:tc>
        <w:tc>
          <w:tcPr>
            <w:tcW w:w="998" w:type="dxa"/>
          </w:tcPr>
          <w:p w14:paraId="26E0B540" w14:textId="77777777" w:rsidR="00BF37BC" w:rsidRPr="00BF37BC" w:rsidRDefault="00BF37BC" w:rsidP="001D6DAE">
            <w:pPr>
              <w:jc w:val="center"/>
              <w:rPr>
                <w:rFonts w:cstheme="minorHAnsi"/>
              </w:rPr>
            </w:pPr>
            <w:r w:rsidRPr="00BF37BC">
              <w:rPr>
                <w:rFonts w:cstheme="minorHAnsi"/>
              </w:rPr>
              <w:t>Mass accuracy (ppm)</w:t>
            </w:r>
          </w:p>
        </w:tc>
      </w:tr>
      <w:tr w:rsidR="00BF37BC" w:rsidRPr="009A00CF" w14:paraId="32E0E22C" w14:textId="77777777" w:rsidTr="00BF3E8A">
        <w:tc>
          <w:tcPr>
            <w:tcW w:w="1415" w:type="dxa"/>
          </w:tcPr>
          <w:p w14:paraId="3D8DF3B8" w14:textId="77777777" w:rsidR="00BF37BC" w:rsidRPr="00BF37BC" w:rsidRDefault="00BF37BC" w:rsidP="001D6DAE">
            <w:pPr>
              <w:jc w:val="center"/>
              <w:rPr>
                <w:rFonts w:cstheme="minorHAnsi"/>
              </w:rPr>
            </w:pPr>
            <w:r w:rsidRPr="00BF37BC">
              <w:rPr>
                <w:rFonts w:cstheme="minorHAnsi"/>
              </w:rPr>
              <w:t>0 hr</w:t>
            </w:r>
          </w:p>
        </w:tc>
        <w:tc>
          <w:tcPr>
            <w:tcW w:w="1414" w:type="dxa"/>
          </w:tcPr>
          <w:p w14:paraId="09CBA8BF" w14:textId="77777777" w:rsidR="00BF37BC" w:rsidRPr="00BF37BC" w:rsidRDefault="00BF37BC" w:rsidP="001D6DAE">
            <w:pPr>
              <w:jc w:val="center"/>
              <w:rPr>
                <w:rFonts w:cstheme="minorHAnsi"/>
              </w:rPr>
            </w:pPr>
            <w:r w:rsidRPr="00BF37BC">
              <w:rPr>
                <w:rFonts w:cstheme="minorHAnsi"/>
              </w:rPr>
              <w:t>1</w:t>
            </w:r>
          </w:p>
        </w:tc>
        <w:tc>
          <w:tcPr>
            <w:tcW w:w="1049" w:type="dxa"/>
          </w:tcPr>
          <w:p w14:paraId="65156520" w14:textId="77777777" w:rsidR="00BF37BC" w:rsidRPr="00BF37BC" w:rsidRDefault="00BF37BC" w:rsidP="001D6DAE">
            <w:pPr>
              <w:jc w:val="center"/>
              <w:rPr>
                <w:rFonts w:cstheme="minorHAnsi"/>
                <w:vertAlign w:val="superscript"/>
              </w:rPr>
            </w:pPr>
            <w:r w:rsidRPr="00BF37BC">
              <w:rPr>
                <w:rFonts w:cstheme="minorHAnsi"/>
              </w:rPr>
              <w:t>1.71e</w:t>
            </w:r>
            <w:r w:rsidRPr="00BF37BC">
              <w:rPr>
                <w:rFonts w:cstheme="minorHAnsi"/>
                <w:vertAlign w:val="superscript"/>
              </w:rPr>
              <w:t>4</w:t>
            </w:r>
          </w:p>
        </w:tc>
        <w:tc>
          <w:tcPr>
            <w:tcW w:w="1052" w:type="dxa"/>
          </w:tcPr>
          <w:p w14:paraId="00D5703E" w14:textId="77777777" w:rsidR="00BF37BC" w:rsidRPr="00BF37BC" w:rsidRDefault="00BF37BC" w:rsidP="001D6DAE">
            <w:pPr>
              <w:jc w:val="center"/>
              <w:rPr>
                <w:rFonts w:cstheme="minorHAnsi"/>
              </w:rPr>
            </w:pPr>
            <w:r w:rsidRPr="00BF37BC">
              <w:rPr>
                <w:rFonts w:cstheme="minorHAnsi"/>
              </w:rPr>
              <w:t>0.40</w:t>
            </w:r>
          </w:p>
        </w:tc>
        <w:tc>
          <w:tcPr>
            <w:tcW w:w="1045" w:type="dxa"/>
          </w:tcPr>
          <w:p w14:paraId="173FB86B" w14:textId="77777777" w:rsidR="00BF37BC" w:rsidRPr="00BF37BC" w:rsidRDefault="00BF37BC" w:rsidP="001D6DAE">
            <w:pPr>
              <w:jc w:val="center"/>
              <w:rPr>
                <w:rFonts w:cstheme="minorHAnsi"/>
                <w:vertAlign w:val="superscript"/>
              </w:rPr>
            </w:pPr>
            <w:r w:rsidRPr="00BF37BC">
              <w:rPr>
                <w:rFonts w:cstheme="minorHAnsi"/>
              </w:rPr>
              <w:t>8.71e</w:t>
            </w:r>
            <w:r w:rsidRPr="00BF37BC">
              <w:rPr>
                <w:rFonts w:cstheme="minorHAnsi"/>
                <w:vertAlign w:val="superscript"/>
              </w:rPr>
              <w:t>3</w:t>
            </w:r>
          </w:p>
        </w:tc>
        <w:tc>
          <w:tcPr>
            <w:tcW w:w="1052" w:type="dxa"/>
          </w:tcPr>
          <w:p w14:paraId="029295B3" w14:textId="77777777" w:rsidR="00BF37BC" w:rsidRPr="00BF37BC" w:rsidRDefault="00BF37BC" w:rsidP="001D6DAE">
            <w:pPr>
              <w:jc w:val="center"/>
              <w:rPr>
                <w:rFonts w:cstheme="minorHAnsi"/>
              </w:rPr>
            </w:pPr>
            <w:r w:rsidRPr="00BF37BC">
              <w:rPr>
                <w:rFonts w:cstheme="minorHAnsi"/>
              </w:rPr>
              <w:t>0.35</w:t>
            </w:r>
          </w:p>
        </w:tc>
        <w:tc>
          <w:tcPr>
            <w:tcW w:w="991" w:type="dxa"/>
          </w:tcPr>
          <w:p w14:paraId="4C85B52D" w14:textId="77777777" w:rsidR="00BF37BC" w:rsidRPr="00BF37BC" w:rsidRDefault="00BF37BC" w:rsidP="001D6DAE">
            <w:pPr>
              <w:jc w:val="center"/>
              <w:rPr>
                <w:rFonts w:cstheme="minorHAnsi"/>
              </w:rPr>
            </w:pPr>
            <w:r w:rsidRPr="00BF37BC">
              <w:rPr>
                <w:rFonts w:cstheme="minorHAnsi"/>
              </w:rPr>
              <w:t>ND</w:t>
            </w:r>
          </w:p>
        </w:tc>
        <w:tc>
          <w:tcPr>
            <w:tcW w:w="998" w:type="dxa"/>
          </w:tcPr>
          <w:p w14:paraId="408469F0" w14:textId="77777777" w:rsidR="00BF37BC" w:rsidRPr="00BF37BC" w:rsidRDefault="00BF37BC" w:rsidP="001D6DAE">
            <w:pPr>
              <w:jc w:val="center"/>
              <w:rPr>
                <w:rFonts w:cstheme="minorHAnsi"/>
              </w:rPr>
            </w:pPr>
            <w:r w:rsidRPr="00BF37BC">
              <w:rPr>
                <w:rFonts w:cstheme="minorHAnsi"/>
              </w:rPr>
              <w:t>ND</w:t>
            </w:r>
          </w:p>
        </w:tc>
      </w:tr>
      <w:tr w:rsidR="00BF37BC" w:rsidRPr="009A00CF" w14:paraId="2010F41D" w14:textId="77777777" w:rsidTr="00BF3E8A">
        <w:tc>
          <w:tcPr>
            <w:tcW w:w="1415" w:type="dxa"/>
          </w:tcPr>
          <w:p w14:paraId="78517E7C" w14:textId="77777777" w:rsidR="00BF37BC" w:rsidRPr="00BF37BC" w:rsidRDefault="00BF37BC" w:rsidP="001D6DAE">
            <w:pPr>
              <w:jc w:val="center"/>
              <w:rPr>
                <w:rFonts w:cstheme="minorHAnsi"/>
              </w:rPr>
            </w:pPr>
          </w:p>
        </w:tc>
        <w:tc>
          <w:tcPr>
            <w:tcW w:w="1414" w:type="dxa"/>
          </w:tcPr>
          <w:p w14:paraId="696E4658" w14:textId="77777777" w:rsidR="00BF37BC" w:rsidRPr="00BF37BC" w:rsidRDefault="00BF37BC" w:rsidP="001D6DAE">
            <w:pPr>
              <w:jc w:val="center"/>
              <w:rPr>
                <w:rFonts w:cstheme="minorHAnsi"/>
              </w:rPr>
            </w:pPr>
            <w:r w:rsidRPr="00BF37BC">
              <w:rPr>
                <w:rFonts w:cstheme="minorHAnsi"/>
              </w:rPr>
              <w:t>2</w:t>
            </w:r>
          </w:p>
        </w:tc>
        <w:tc>
          <w:tcPr>
            <w:tcW w:w="1049" w:type="dxa"/>
          </w:tcPr>
          <w:p w14:paraId="468D7C01" w14:textId="77777777" w:rsidR="00BF37BC" w:rsidRPr="00BF37BC" w:rsidRDefault="00BF37BC" w:rsidP="001D6DAE">
            <w:pPr>
              <w:jc w:val="center"/>
              <w:rPr>
                <w:rFonts w:cstheme="minorHAnsi"/>
                <w:vertAlign w:val="superscript"/>
              </w:rPr>
            </w:pPr>
            <w:r w:rsidRPr="00BF37BC">
              <w:rPr>
                <w:rFonts w:cstheme="minorHAnsi"/>
              </w:rPr>
              <w:t>4.80e</w:t>
            </w:r>
            <w:r w:rsidRPr="00BF37BC">
              <w:rPr>
                <w:rFonts w:cstheme="minorHAnsi"/>
                <w:vertAlign w:val="superscript"/>
              </w:rPr>
              <w:t>2</w:t>
            </w:r>
          </w:p>
        </w:tc>
        <w:tc>
          <w:tcPr>
            <w:tcW w:w="1052" w:type="dxa"/>
          </w:tcPr>
          <w:p w14:paraId="3CDB0AA1" w14:textId="77777777" w:rsidR="00BF37BC" w:rsidRPr="00BF37BC" w:rsidRDefault="00BF37BC" w:rsidP="001D6DAE">
            <w:pPr>
              <w:jc w:val="center"/>
              <w:rPr>
                <w:rFonts w:cstheme="minorHAnsi"/>
              </w:rPr>
            </w:pPr>
            <w:r w:rsidRPr="00BF37BC">
              <w:rPr>
                <w:rFonts w:cstheme="minorHAnsi"/>
              </w:rPr>
              <w:t>0.40</w:t>
            </w:r>
          </w:p>
        </w:tc>
        <w:tc>
          <w:tcPr>
            <w:tcW w:w="1045" w:type="dxa"/>
          </w:tcPr>
          <w:p w14:paraId="3A339B47" w14:textId="77777777" w:rsidR="00BF37BC" w:rsidRPr="00BF37BC" w:rsidRDefault="00BF37BC" w:rsidP="001D6DAE">
            <w:pPr>
              <w:jc w:val="center"/>
              <w:rPr>
                <w:rFonts w:cstheme="minorHAnsi"/>
                <w:vertAlign w:val="superscript"/>
              </w:rPr>
            </w:pPr>
            <w:r w:rsidRPr="00BF37BC">
              <w:rPr>
                <w:rFonts w:cstheme="minorHAnsi"/>
              </w:rPr>
              <w:t>5.01e</w:t>
            </w:r>
            <w:r w:rsidRPr="00BF37BC">
              <w:rPr>
                <w:rFonts w:cstheme="minorHAnsi"/>
                <w:vertAlign w:val="superscript"/>
              </w:rPr>
              <w:t>1</w:t>
            </w:r>
          </w:p>
        </w:tc>
        <w:tc>
          <w:tcPr>
            <w:tcW w:w="1052" w:type="dxa"/>
          </w:tcPr>
          <w:p w14:paraId="68D8D5FF" w14:textId="77777777" w:rsidR="00BF37BC" w:rsidRPr="00BF37BC" w:rsidRDefault="00BF37BC" w:rsidP="001D6DAE">
            <w:pPr>
              <w:jc w:val="center"/>
              <w:rPr>
                <w:rFonts w:cstheme="minorHAnsi"/>
              </w:rPr>
            </w:pPr>
            <w:r w:rsidRPr="00BF37BC">
              <w:rPr>
                <w:rFonts w:cstheme="minorHAnsi"/>
              </w:rPr>
              <w:t>1.73</w:t>
            </w:r>
          </w:p>
        </w:tc>
        <w:tc>
          <w:tcPr>
            <w:tcW w:w="991" w:type="dxa"/>
          </w:tcPr>
          <w:p w14:paraId="6196845B" w14:textId="77777777" w:rsidR="00BF37BC" w:rsidRPr="00BF37BC" w:rsidRDefault="00BF37BC" w:rsidP="001D6DAE">
            <w:pPr>
              <w:jc w:val="center"/>
              <w:rPr>
                <w:rFonts w:cstheme="minorHAnsi"/>
              </w:rPr>
            </w:pPr>
            <w:r w:rsidRPr="00BF37BC">
              <w:rPr>
                <w:rFonts w:cstheme="minorHAnsi"/>
              </w:rPr>
              <w:t>ND</w:t>
            </w:r>
          </w:p>
        </w:tc>
        <w:tc>
          <w:tcPr>
            <w:tcW w:w="998" w:type="dxa"/>
          </w:tcPr>
          <w:p w14:paraId="66608666" w14:textId="77777777" w:rsidR="00BF37BC" w:rsidRPr="00BF37BC" w:rsidRDefault="00BF37BC" w:rsidP="001D6DAE">
            <w:pPr>
              <w:jc w:val="center"/>
              <w:rPr>
                <w:rFonts w:cstheme="minorHAnsi"/>
              </w:rPr>
            </w:pPr>
            <w:r w:rsidRPr="00BF37BC">
              <w:rPr>
                <w:rFonts w:cstheme="minorHAnsi"/>
              </w:rPr>
              <w:t>ND</w:t>
            </w:r>
          </w:p>
        </w:tc>
      </w:tr>
      <w:tr w:rsidR="00BF37BC" w:rsidRPr="009A00CF" w14:paraId="38C5FDB2" w14:textId="77777777" w:rsidTr="00BF3E8A">
        <w:tc>
          <w:tcPr>
            <w:tcW w:w="1415" w:type="dxa"/>
          </w:tcPr>
          <w:p w14:paraId="4571B615" w14:textId="77777777" w:rsidR="00BF37BC" w:rsidRPr="00BF37BC" w:rsidRDefault="00BF37BC" w:rsidP="001D6DAE">
            <w:pPr>
              <w:jc w:val="center"/>
              <w:rPr>
                <w:rFonts w:cstheme="minorHAnsi"/>
              </w:rPr>
            </w:pPr>
          </w:p>
        </w:tc>
        <w:tc>
          <w:tcPr>
            <w:tcW w:w="1414" w:type="dxa"/>
          </w:tcPr>
          <w:p w14:paraId="36630A4A" w14:textId="77777777" w:rsidR="00BF37BC" w:rsidRPr="00BF37BC" w:rsidRDefault="00BF37BC" w:rsidP="001D6DAE">
            <w:pPr>
              <w:jc w:val="center"/>
              <w:rPr>
                <w:rFonts w:cstheme="minorHAnsi"/>
              </w:rPr>
            </w:pPr>
            <w:r w:rsidRPr="00BF37BC">
              <w:rPr>
                <w:rFonts w:cstheme="minorHAnsi"/>
              </w:rPr>
              <w:t>3</w:t>
            </w:r>
          </w:p>
        </w:tc>
        <w:tc>
          <w:tcPr>
            <w:tcW w:w="1049" w:type="dxa"/>
          </w:tcPr>
          <w:p w14:paraId="108E7760" w14:textId="77777777" w:rsidR="00BF37BC" w:rsidRPr="00BF37BC" w:rsidRDefault="00BF37BC" w:rsidP="001D6DAE">
            <w:pPr>
              <w:jc w:val="center"/>
              <w:rPr>
                <w:rFonts w:cstheme="minorHAnsi"/>
                <w:vertAlign w:val="superscript"/>
              </w:rPr>
            </w:pPr>
            <w:r w:rsidRPr="00BF37BC">
              <w:rPr>
                <w:rFonts w:cstheme="minorHAnsi"/>
              </w:rPr>
              <w:t>2.39e</w:t>
            </w:r>
            <w:r w:rsidRPr="00BF37BC">
              <w:rPr>
                <w:rFonts w:cstheme="minorHAnsi"/>
                <w:vertAlign w:val="superscript"/>
              </w:rPr>
              <w:t>4</w:t>
            </w:r>
          </w:p>
        </w:tc>
        <w:tc>
          <w:tcPr>
            <w:tcW w:w="1052" w:type="dxa"/>
          </w:tcPr>
          <w:p w14:paraId="44866415" w14:textId="77777777" w:rsidR="00BF37BC" w:rsidRPr="00BF37BC" w:rsidRDefault="00BF37BC" w:rsidP="001D6DAE">
            <w:pPr>
              <w:jc w:val="center"/>
              <w:rPr>
                <w:rFonts w:cstheme="minorHAnsi"/>
              </w:rPr>
            </w:pPr>
            <w:r w:rsidRPr="00BF37BC">
              <w:rPr>
                <w:rFonts w:cstheme="minorHAnsi"/>
              </w:rPr>
              <w:t>0.00</w:t>
            </w:r>
          </w:p>
        </w:tc>
        <w:tc>
          <w:tcPr>
            <w:tcW w:w="1045" w:type="dxa"/>
          </w:tcPr>
          <w:p w14:paraId="72BA5B08" w14:textId="77777777" w:rsidR="00BF37BC" w:rsidRPr="00BF37BC" w:rsidRDefault="00BF37BC" w:rsidP="001D6DAE">
            <w:pPr>
              <w:jc w:val="center"/>
              <w:rPr>
                <w:rFonts w:cstheme="minorHAnsi"/>
                <w:vertAlign w:val="superscript"/>
              </w:rPr>
            </w:pPr>
            <w:r w:rsidRPr="00BF37BC">
              <w:rPr>
                <w:rFonts w:cstheme="minorHAnsi"/>
              </w:rPr>
              <w:t>8.92e</w:t>
            </w:r>
            <w:r w:rsidRPr="00BF37BC">
              <w:rPr>
                <w:rFonts w:cstheme="minorHAnsi"/>
                <w:vertAlign w:val="superscript"/>
              </w:rPr>
              <w:t>3</w:t>
            </w:r>
          </w:p>
        </w:tc>
        <w:tc>
          <w:tcPr>
            <w:tcW w:w="1052" w:type="dxa"/>
          </w:tcPr>
          <w:p w14:paraId="72434733" w14:textId="77777777" w:rsidR="00BF37BC" w:rsidRPr="00BF37BC" w:rsidRDefault="00BF37BC" w:rsidP="001D6DAE">
            <w:pPr>
              <w:jc w:val="center"/>
              <w:rPr>
                <w:rFonts w:cstheme="minorHAnsi"/>
              </w:rPr>
            </w:pPr>
            <w:r w:rsidRPr="00BF37BC">
              <w:rPr>
                <w:rFonts w:cstheme="minorHAnsi"/>
              </w:rPr>
              <w:t>0.35</w:t>
            </w:r>
          </w:p>
        </w:tc>
        <w:tc>
          <w:tcPr>
            <w:tcW w:w="991" w:type="dxa"/>
          </w:tcPr>
          <w:p w14:paraId="1A0F7521" w14:textId="77777777" w:rsidR="00BF37BC" w:rsidRPr="00BF37BC" w:rsidRDefault="00BF37BC" w:rsidP="001D6DAE">
            <w:pPr>
              <w:jc w:val="center"/>
              <w:rPr>
                <w:rFonts w:cstheme="minorHAnsi"/>
              </w:rPr>
            </w:pPr>
            <w:r w:rsidRPr="00BF37BC">
              <w:rPr>
                <w:rFonts w:cstheme="minorHAnsi"/>
              </w:rPr>
              <w:t>ND</w:t>
            </w:r>
          </w:p>
        </w:tc>
        <w:tc>
          <w:tcPr>
            <w:tcW w:w="998" w:type="dxa"/>
          </w:tcPr>
          <w:p w14:paraId="5E0D215E" w14:textId="77777777" w:rsidR="00BF37BC" w:rsidRPr="00BF37BC" w:rsidRDefault="00BF37BC" w:rsidP="001D6DAE">
            <w:pPr>
              <w:jc w:val="center"/>
              <w:rPr>
                <w:rFonts w:cstheme="minorHAnsi"/>
              </w:rPr>
            </w:pPr>
            <w:r w:rsidRPr="00BF37BC">
              <w:rPr>
                <w:rFonts w:cstheme="minorHAnsi"/>
              </w:rPr>
              <w:t>ND</w:t>
            </w:r>
          </w:p>
        </w:tc>
      </w:tr>
      <w:tr w:rsidR="00BF37BC" w:rsidRPr="009A00CF" w14:paraId="6992422C" w14:textId="77777777" w:rsidTr="00BF3E8A">
        <w:tc>
          <w:tcPr>
            <w:tcW w:w="1415" w:type="dxa"/>
          </w:tcPr>
          <w:p w14:paraId="1EA27ABF" w14:textId="77777777" w:rsidR="00BF37BC" w:rsidRPr="00BF37BC" w:rsidRDefault="00BF37BC" w:rsidP="001D6DAE">
            <w:pPr>
              <w:jc w:val="center"/>
              <w:rPr>
                <w:rFonts w:cstheme="minorHAnsi"/>
              </w:rPr>
            </w:pPr>
            <w:r w:rsidRPr="00BF37BC">
              <w:rPr>
                <w:rFonts w:cstheme="minorHAnsi"/>
              </w:rPr>
              <w:t>24 hr</w:t>
            </w:r>
          </w:p>
        </w:tc>
        <w:tc>
          <w:tcPr>
            <w:tcW w:w="1414" w:type="dxa"/>
          </w:tcPr>
          <w:p w14:paraId="5A4BA623" w14:textId="77777777" w:rsidR="00BF37BC" w:rsidRPr="00BF37BC" w:rsidRDefault="00BF37BC" w:rsidP="001D6DAE">
            <w:pPr>
              <w:jc w:val="center"/>
              <w:rPr>
                <w:rFonts w:cstheme="minorHAnsi"/>
              </w:rPr>
            </w:pPr>
            <w:r w:rsidRPr="00BF37BC">
              <w:rPr>
                <w:rFonts w:cstheme="minorHAnsi"/>
              </w:rPr>
              <w:t>1</w:t>
            </w:r>
          </w:p>
        </w:tc>
        <w:tc>
          <w:tcPr>
            <w:tcW w:w="1049" w:type="dxa"/>
          </w:tcPr>
          <w:p w14:paraId="233161C3" w14:textId="77777777" w:rsidR="00BF37BC" w:rsidRPr="00BF37BC" w:rsidRDefault="00BF37BC" w:rsidP="001D6DAE">
            <w:pPr>
              <w:jc w:val="center"/>
              <w:rPr>
                <w:rFonts w:cstheme="minorHAnsi"/>
                <w:vertAlign w:val="superscript"/>
              </w:rPr>
            </w:pPr>
            <w:r w:rsidRPr="00BF37BC">
              <w:rPr>
                <w:rFonts w:cstheme="minorHAnsi"/>
              </w:rPr>
              <w:t>1.15e</w:t>
            </w:r>
            <w:r w:rsidRPr="00BF37BC">
              <w:rPr>
                <w:rFonts w:cstheme="minorHAnsi"/>
                <w:vertAlign w:val="superscript"/>
              </w:rPr>
              <w:t>5</w:t>
            </w:r>
          </w:p>
        </w:tc>
        <w:tc>
          <w:tcPr>
            <w:tcW w:w="1052" w:type="dxa"/>
          </w:tcPr>
          <w:p w14:paraId="38802F89" w14:textId="77777777" w:rsidR="00BF37BC" w:rsidRPr="00BF37BC" w:rsidRDefault="00BF37BC" w:rsidP="001D6DAE">
            <w:pPr>
              <w:jc w:val="center"/>
              <w:rPr>
                <w:rFonts w:cstheme="minorHAnsi"/>
              </w:rPr>
            </w:pPr>
            <w:r w:rsidRPr="00BF37BC">
              <w:rPr>
                <w:rFonts w:cstheme="minorHAnsi"/>
              </w:rPr>
              <w:t>0.00</w:t>
            </w:r>
          </w:p>
        </w:tc>
        <w:tc>
          <w:tcPr>
            <w:tcW w:w="1045" w:type="dxa"/>
          </w:tcPr>
          <w:p w14:paraId="28AC6F5E" w14:textId="77777777" w:rsidR="00BF37BC" w:rsidRPr="00BF37BC" w:rsidRDefault="00BF37BC" w:rsidP="001D6DAE">
            <w:pPr>
              <w:jc w:val="center"/>
              <w:rPr>
                <w:rFonts w:cstheme="minorHAnsi"/>
                <w:vertAlign w:val="superscript"/>
              </w:rPr>
            </w:pPr>
            <w:r w:rsidRPr="00BF37BC">
              <w:rPr>
                <w:rFonts w:cstheme="minorHAnsi"/>
              </w:rPr>
              <w:t>7.15e</w:t>
            </w:r>
            <w:r w:rsidRPr="00BF37BC">
              <w:rPr>
                <w:rFonts w:cstheme="minorHAnsi"/>
                <w:vertAlign w:val="superscript"/>
              </w:rPr>
              <w:t>4</w:t>
            </w:r>
          </w:p>
        </w:tc>
        <w:tc>
          <w:tcPr>
            <w:tcW w:w="1052" w:type="dxa"/>
          </w:tcPr>
          <w:p w14:paraId="7A391F65" w14:textId="77777777" w:rsidR="00BF37BC" w:rsidRPr="00BF37BC" w:rsidRDefault="00BF37BC" w:rsidP="001D6DAE">
            <w:pPr>
              <w:jc w:val="center"/>
              <w:rPr>
                <w:rFonts w:cstheme="minorHAnsi"/>
              </w:rPr>
            </w:pPr>
            <w:r w:rsidRPr="00BF37BC">
              <w:rPr>
                <w:rFonts w:cstheme="minorHAnsi"/>
              </w:rPr>
              <w:t>0.35</w:t>
            </w:r>
          </w:p>
        </w:tc>
        <w:tc>
          <w:tcPr>
            <w:tcW w:w="991" w:type="dxa"/>
          </w:tcPr>
          <w:p w14:paraId="7C765302" w14:textId="77777777" w:rsidR="00BF37BC" w:rsidRPr="00BF37BC" w:rsidRDefault="00BF37BC" w:rsidP="001D6DAE">
            <w:pPr>
              <w:jc w:val="center"/>
              <w:rPr>
                <w:rFonts w:cstheme="minorHAnsi"/>
                <w:vertAlign w:val="superscript"/>
              </w:rPr>
            </w:pPr>
            <w:r w:rsidRPr="00BF37BC">
              <w:rPr>
                <w:rFonts w:cstheme="minorHAnsi"/>
              </w:rPr>
              <w:t>4.63e</w:t>
            </w:r>
            <w:r w:rsidRPr="00BF37BC">
              <w:rPr>
                <w:rFonts w:cstheme="minorHAnsi"/>
                <w:vertAlign w:val="superscript"/>
              </w:rPr>
              <w:t>3</w:t>
            </w:r>
          </w:p>
        </w:tc>
        <w:tc>
          <w:tcPr>
            <w:tcW w:w="998" w:type="dxa"/>
          </w:tcPr>
          <w:p w14:paraId="625B7487" w14:textId="77777777" w:rsidR="00BF37BC" w:rsidRPr="00BF37BC" w:rsidRDefault="00BF37BC" w:rsidP="001D6DAE">
            <w:pPr>
              <w:jc w:val="center"/>
              <w:rPr>
                <w:rFonts w:cstheme="minorHAnsi"/>
              </w:rPr>
            </w:pPr>
            <w:r w:rsidRPr="00BF37BC">
              <w:rPr>
                <w:rFonts w:cstheme="minorHAnsi"/>
              </w:rPr>
              <w:t>0.73</w:t>
            </w:r>
          </w:p>
        </w:tc>
      </w:tr>
      <w:tr w:rsidR="00BF37BC" w:rsidRPr="009A00CF" w14:paraId="57F755FA" w14:textId="77777777" w:rsidTr="00BF3E8A">
        <w:tc>
          <w:tcPr>
            <w:tcW w:w="1415" w:type="dxa"/>
          </w:tcPr>
          <w:p w14:paraId="2B0177BD" w14:textId="77777777" w:rsidR="00BF37BC" w:rsidRPr="00BF37BC" w:rsidRDefault="00BF37BC" w:rsidP="001D6DAE">
            <w:pPr>
              <w:jc w:val="center"/>
              <w:rPr>
                <w:rFonts w:cstheme="minorHAnsi"/>
              </w:rPr>
            </w:pPr>
          </w:p>
        </w:tc>
        <w:tc>
          <w:tcPr>
            <w:tcW w:w="1414" w:type="dxa"/>
          </w:tcPr>
          <w:p w14:paraId="725B5AC2" w14:textId="77777777" w:rsidR="00BF37BC" w:rsidRPr="00BF37BC" w:rsidRDefault="00BF37BC" w:rsidP="001D6DAE">
            <w:pPr>
              <w:jc w:val="center"/>
              <w:rPr>
                <w:rFonts w:cstheme="minorHAnsi"/>
              </w:rPr>
            </w:pPr>
            <w:r w:rsidRPr="00BF37BC">
              <w:rPr>
                <w:rFonts w:cstheme="minorHAnsi"/>
              </w:rPr>
              <w:t>2</w:t>
            </w:r>
          </w:p>
        </w:tc>
        <w:tc>
          <w:tcPr>
            <w:tcW w:w="1049" w:type="dxa"/>
          </w:tcPr>
          <w:p w14:paraId="35B5C128" w14:textId="77777777" w:rsidR="00BF37BC" w:rsidRPr="00BF37BC" w:rsidRDefault="00BF37BC" w:rsidP="001D6DAE">
            <w:pPr>
              <w:jc w:val="center"/>
              <w:rPr>
                <w:rFonts w:cstheme="minorHAnsi"/>
                <w:vertAlign w:val="superscript"/>
              </w:rPr>
            </w:pPr>
            <w:r w:rsidRPr="00BF37BC">
              <w:rPr>
                <w:rFonts w:cstheme="minorHAnsi"/>
              </w:rPr>
              <w:t>8.55e</w:t>
            </w:r>
            <w:r w:rsidRPr="00BF37BC">
              <w:rPr>
                <w:rFonts w:cstheme="minorHAnsi"/>
                <w:vertAlign w:val="superscript"/>
              </w:rPr>
              <w:t>4</w:t>
            </w:r>
          </w:p>
        </w:tc>
        <w:tc>
          <w:tcPr>
            <w:tcW w:w="1052" w:type="dxa"/>
          </w:tcPr>
          <w:p w14:paraId="18BFFEF7" w14:textId="77777777" w:rsidR="00BF37BC" w:rsidRPr="00BF37BC" w:rsidRDefault="00BF37BC" w:rsidP="001D6DAE">
            <w:pPr>
              <w:jc w:val="center"/>
              <w:rPr>
                <w:rFonts w:cstheme="minorHAnsi"/>
              </w:rPr>
            </w:pPr>
            <w:r w:rsidRPr="00BF37BC">
              <w:rPr>
                <w:rFonts w:cstheme="minorHAnsi"/>
              </w:rPr>
              <w:t>0.00</w:t>
            </w:r>
          </w:p>
        </w:tc>
        <w:tc>
          <w:tcPr>
            <w:tcW w:w="1045" w:type="dxa"/>
          </w:tcPr>
          <w:p w14:paraId="18A4FEA2" w14:textId="77777777" w:rsidR="00BF37BC" w:rsidRPr="00BF37BC" w:rsidRDefault="00BF37BC" w:rsidP="001D6DAE">
            <w:pPr>
              <w:jc w:val="center"/>
              <w:rPr>
                <w:rFonts w:cstheme="minorHAnsi"/>
                <w:vertAlign w:val="superscript"/>
              </w:rPr>
            </w:pPr>
            <w:r w:rsidRPr="00BF37BC">
              <w:rPr>
                <w:rFonts w:cstheme="minorHAnsi"/>
              </w:rPr>
              <w:t>3.71e</w:t>
            </w:r>
            <w:r w:rsidRPr="00BF37BC">
              <w:rPr>
                <w:rFonts w:cstheme="minorHAnsi"/>
                <w:vertAlign w:val="superscript"/>
              </w:rPr>
              <w:t>4</w:t>
            </w:r>
          </w:p>
        </w:tc>
        <w:tc>
          <w:tcPr>
            <w:tcW w:w="1052" w:type="dxa"/>
          </w:tcPr>
          <w:p w14:paraId="0CC94979" w14:textId="77777777" w:rsidR="00BF37BC" w:rsidRPr="00BF37BC" w:rsidRDefault="00BF37BC" w:rsidP="001D6DAE">
            <w:pPr>
              <w:jc w:val="center"/>
              <w:rPr>
                <w:rFonts w:cstheme="minorHAnsi"/>
              </w:rPr>
            </w:pPr>
            <w:r w:rsidRPr="00BF37BC">
              <w:rPr>
                <w:rFonts w:cstheme="minorHAnsi"/>
              </w:rPr>
              <w:t>0.35</w:t>
            </w:r>
          </w:p>
        </w:tc>
        <w:tc>
          <w:tcPr>
            <w:tcW w:w="991" w:type="dxa"/>
          </w:tcPr>
          <w:p w14:paraId="21145869" w14:textId="77777777" w:rsidR="00BF37BC" w:rsidRPr="00BF37BC" w:rsidRDefault="00BF37BC" w:rsidP="001D6DAE">
            <w:pPr>
              <w:jc w:val="center"/>
              <w:rPr>
                <w:rFonts w:cstheme="minorHAnsi"/>
                <w:vertAlign w:val="superscript"/>
              </w:rPr>
            </w:pPr>
            <w:r w:rsidRPr="00BF37BC">
              <w:rPr>
                <w:rFonts w:cstheme="minorHAnsi"/>
              </w:rPr>
              <w:t>4.41e</w:t>
            </w:r>
            <w:r w:rsidRPr="00BF37BC">
              <w:rPr>
                <w:rFonts w:cstheme="minorHAnsi"/>
                <w:vertAlign w:val="superscript"/>
              </w:rPr>
              <w:t>3</w:t>
            </w:r>
          </w:p>
        </w:tc>
        <w:tc>
          <w:tcPr>
            <w:tcW w:w="998" w:type="dxa"/>
          </w:tcPr>
          <w:p w14:paraId="2490897D" w14:textId="77777777" w:rsidR="00BF37BC" w:rsidRPr="00BF37BC" w:rsidRDefault="00BF37BC" w:rsidP="001D6DAE">
            <w:pPr>
              <w:jc w:val="center"/>
              <w:rPr>
                <w:rFonts w:cstheme="minorHAnsi"/>
              </w:rPr>
            </w:pPr>
            <w:r w:rsidRPr="00BF37BC">
              <w:rPr>
                <w:rFonts w:cstheme="minorHAnsi"/>
              </w:rPr>
              <w:t>1.46</w:t>
            </w:r>
          </w:p>
        </w:tc>
      </w:tr>
      <w:tr w:rsidR="00BF37BC" w:rsidRPr="009A00CF" w14:paraId="3E19617F" w14:textId="77777777" w:rsidTr="00BF3E8A">
        <w:tc>
          <w:tcPr>
            <w:tcW w:w="1415" w:type="dxa"/>
          </w:tcPr>
          <w:p w14:paraId="46AA424B" w14:textId="77777777" w:rsidR="00BF37BC" w:rsidRPr="00BF37BC" w:rsidRDefault="00BF37BC" w:rsidP="001D6DAE">
            <w:pPr>
              <w:jc w:val="center"/>
              <w:rPr>
                <w:rFonts w:cstheme="minorHAnsi"/>
              </w:rPr>
            </w:pPr>
          </w:p>
        </w:tc>
        <w:tc>
          <w:tcPr>
            <w:tcW w:w="1414" w:type="dxa"/>
          </w:tcPr>
          <w:p w14:paraId="0CBE155C" w14:textId="77777777" w:rsidR="00BF37BC" w:rsidRPr="00BF37BC" w:rsidRDefault="00BF37BC" w:rsidP="001D6DAE">
            <w:pPr>
              <w:jc w:val="center"/>
              <w:rPr>
                <w:rFonts w:cstheme="minorHAnsi"/>
              </w:rPr>
            </w:pPr>
            <w:r w:rsidRPr="00BF37BC">
              <w:rPr>
                <w:rFonts w:cstheme="minorHAnsi"/>
              </w:rPr>
              <w:t>3</w:t>
            </w:r>
          </w:p>
        </w:tc>
        <w:tc>
          <w:tcPr>
            <w:tcW w:w="1049" w:type="dxa"/>
          </w:tcPr>
          <w:p w14:paraId="7346234A" w14:textId="77777777" w:rsidR="00BF37BC" w:rsidRPr="00BF37BC" w:rsidRDefault="00BF37BC" w:rsidP="001D6DAE">
            <w:pPr>
              <w:jc w:val="center"/>
              <w:rPr>
                <w:rFonts w:cstheme="minorHAnsi"/>
                <w:vertAlign w:val="superscript"/>
              </w:rPr>
            </w:pPr>
            <w:r w:rsidRPr="00BF37BC">
              <w:rPr>
                <w:rFonts w:cstheme="minorHAnsi"/>
              </w:rPr>
              <w:t>3.50e</w:t>
            </w:r>
            <w:r w:rsidRPr="00BF37BC">
              <w:rPr>
                <w:rFonts w:cstheme="minorHAnsi"/>
                <w:vertAlign w:val="superscript"/>
              </w:rPr>
              <w:t>5</w:t>
            </w:r>
          </w:p>
        </w:tc>
        <w:tc>
          <w:tcPr>
            <w:tcW w:w="1052" w:type="dxa"/>
          </w:tcPr>
          <w:p w14:paraId="64C4C8EA" w14:textId="77777777" w:rsidR="00BF37BC" w:rsidRPr="00BF37BC" w:rsidRDefault="00BF37BC" w:rsidP="001D6DAE">
            <w:pPr>
              <w:jc w:val="center"/>
              <w:rPr>
                <w:rFonts w:cstheme="minorHAnsi"/>
              </w:rPr>
            </w:pPr>
            <w:r w:rsidRPr="00BF37BC">
              <w:rPr>
                <w:rFonts w:cstheme="minorHAnsi"/>
              </w:rPr>
              <w:t>0.00</w:t>
            </w:r>
          </w:p>
        </w:tc>
        <w:tc>
          <w:tcPr>
            <w:tcW w:w="1045" w:type="dxa"/>
          </w:tcPr>
          <w:p w14:paraId="6C5C9CBC" w14:textId="77777777" w:rsidR="00BF37BC" w:rsidRPr="00BF37BC" w:rsidRDefault="00BF37BC" w:rsidP="001D6DAE">
            <w:pPr>
              <w:jc w:val="center"/>
              <w:rPr>
                <w:rFonts w:cstheme="minorHAnsi"/>
                <w:vertAlign w:val="superscript"/>
              </w:rPr>
            </w:pPr>
            <w:r w:rsidRPr="00BF37BC">
              <w:rPr>
                <w:rFonts w:cstheme="minorHAnsi"/>
              </w:rPr>
              <w:t>1.43e</w:t>
            </w:r>
            <w:r w:rsidRPr="00BF37BC">
              <w:rPr>
                <w:rFonts w:cstheme="minorHAnsi"/>
                <w:vertAlign w:val="superscript"/>
              </w:rPr>
              <w:t>5</w:t>
            </w:r>
          </w:p>
        </w:tc>
        <w:tc>
          <w:tcPr>
            <w:tcW w:w="1052" w:type="dxa"/>
          </w:tcPr>
          <w:p w14:paraId="37F5CF6F" w14:textId="77777777" w:rsidR="00BF37BC" w:rsidRPr="00BF37BC" w:rsidRDefault="00BF37BC" w:rsidP="001D6DAE">
            <w:pPr>
              <w:jc w:val="center"/>
              <w:rPr>
                <w:rFonts w:cstheme="minorHAnsi"/>
              </w:rPr>
            </w:pPr>
            <w:r w:rsidRPr="00BF37BC">
              <w:rPr>
                <w:rFonts w:cstheme="minorHAnsi"/>
              </w:rPr>
              <w:t>0.35</w:t>
            </w:r>
          </w:p>
        </w:tc>
        <w:tc>
          <w:tcPr>
            <w:tcW w:w="991" w:type="dxa"/>
          </w:tcPr>
          <w:p w14:paraId="6C23A7F8" w14:textId="77777777" w:rsidR="00BF37BC" w:rsidRPr="00BF37BC" w:rsidRDefault="00BF37BC" w:rsidP="001D6DAE">
            <w:pPr>
              <w:jc w:val="center"/>
              <w:rPr>
                <w:rFonts w:cstheme="minorHAnsi"/>
                <w:vertAlign w:val="superscript"/>
              </w:rPr>
            </w:pPr>
            <w:r w:rsidRPr="00BF37BC">
              <w:rPr>
                <w:rFonts w:cstheme="minorHAnsi"/>
              </w:rPr>
              <w:t>6.31e</w:t>
            </w:r>
            <w:r w:rsidRPr="00BF37BC">
              <w:rPr>
                <w:rFonts w:cstheme="minorHAnsi"/>
                <w:vertAlign w:val="superscript"/>
              </w:rPr>
              <w:t>3</w:t>
            </w:r>
          </w:p>
        </w:tc>
        <w:tc>
          <w:tcPr>
            <w:tcW w:w="998" w:type="dxa"/>
          </w:tcPr>
          <w:p w14:paraId="2EEFBC59" w14:textId="77777777" w:rsidR="00BF37BC" w:rsidRPr="00BF37BC" w:rsidRDefault="00BF37BC" w:rsidP="001D6DAE">
            <w:pPr>
              <w:jc w:val="center"/>
              <w:rPr>
                <w:rFonts w:cstheme="minorHAnsi"/>
              </w:rPr>
            </w:pPr>
            <w:r w:rsidRPr="00BF37BC">
              <w:rPr>
                <w:rFonts w:cstheme="minorHAnsi"/>
              </w:rPr>
              <w:t>0.73</w:t>
            </w:r>
          </w:p>
        </w:tc>
      </w:tr>
      <w:tr w:rsidR="00BF37BC" w:rsidRPr="009A00CF" w14:paraId="029A7D13" w14:textId="77777777" w:rsidTr="00BF3E8A">
        <w:tc>
          <w:tcPr>
            <w:tcW w:w="1415" w:type="dxa"/>
          </w:tcPr>
          <w:p w14:paraId="6EBE23B2" w14:textId="77777777" w:rsidR="00BF37BC" w:rsidRPr="00BF37BC" w:rsidRDefault="00BF37BC" w:rsidP="001D6DAE">
            <w:pPr>
              <w:jc w:val="center"/>
              <w:rPr>
                <w:rFonts w:cstheme="minorHAnsi"/>
              </w:rPr>
            </w:pPr>
            <w:r w:rsidRPr="00BF37BC">
              <w:rPr>
                <w:rFonts w:cstheme="minorHAnsi"/>
              </w:rPr>
              <w:t>7 day</w:t>
            </w:r>
          </w:p>
        </w:tc>
        <w:tc>
          <w:tcPr>
            <w:tcW w:w="1414" w:type="dxa"/>
          </w:tcPr>
          <w:p w14:paraId="0F6C4659" w14:textId="77777777" w:rsidR="00BF37BC" w:rsidRPr="00BF37BC" w:rsidRDefault="00BF37BC" w:rsidP="001D6DAE">
            <w:pPr>
              <w:jc w:val="center"/>
              <w:rPr>
                <w:rFonts w:cstheme="minorHAnsi"/>
              </w:rPr>
            </w:pPr>
            <w:r w:rsidRPr="00BF37BC">
              <w:rPr>
                <w:rFonts w:cstheme="minorHAnsi"/>
              </w:rPr>
              <w:t>1</w:t>
            </w:r>
          </w:p>
        </w:tc>
        <w:tc>
          <w:tcPr>
            <w:tcW w:w="1049" w:type="dxa"/>
          </w:tcPr>
          <w:p w14:paraId="47D38059" w14:textId="77777777" w:rsidR="00BF37BC" w:rsidRPr="00BF37BC" w:rsidRDefault="00BF37BC" w:rsidP="001D6DAE">
            <w:pPr>
              <w:jc w:val="center"/>
              <w:rPr>
                <w:rFonts w:cstheme="minorHAnsi"/>
              </w:rPr>
            </w:pPr>
            <w:r w:rsidRPr="00BF37BC">
              <w:rPr>
                <w:rFonts w:cstheme="minorHAnsi"/>
              </w:rPr>
              <w:t>ND</w:t>
            </w:r>
          </w:p>
        </w:tc>
        <w:tc>
          <w:tcPr>
            <w:tcW w:w="1052" w:type="dxa"/>
          </w:tcPr>
          <w:p w14:paraId="17EFC321" w14:textId="77777777" w:rsidR="00BF37BC" w:rsidRPr="00BF37BC" w:rsidRDefault="00BF37BC" w:rsidP="001D6DAE">
            <w:pPr>
              <w:jc w:val="center"/>
              <w:rPr>
                <w:rFonts w:cstheme="minorHAnsi"/>
              </w:rPr>
            </w:pPr>
            <w:r w:rsidRPr="00BF37BC">
              <w:rPr>
                <w:rFonts w:cstheme="minorHAnsi"/>
              </w:rPr>
              <w:t>ND</w:t>
            </w:r>
          </w:p>
        </w:tc>
        <w:tc>
          <w:tcPr>
            <w:tcW w:w="1045" w:type="dxa"/>
          </w:tcPr>
          <w:p w14:paraId="641D98EF" w14:textId="77777777" w:rsidR="00BF37BC" w:rsidRPr="00BF37BC" w:rsidRDefault="00BF37BC" w:rsidP="001D6DAE">
            <w:pPr>
              <w:jc w:val="center"/>
              <w:rPr>
                <w:rFonts w:cstheme="minorHAnsi"/>
              </w:rPr>
            </w:pPr>
            <w:r w:rsidRPr="00BF37BC">
              <w:rPr>
                <w:rFonts w:cstheme="minorHAnsi"/>
              </w:rPr>
              <w:t>ND</w:t>
            </w:r>
          </w:p>
        </w:tc>
        <w:tc>
          <w:tcPr>
            <w:tcW w:w="1052" w:type="dxa"/>
          </w:tcPr>
          <w:p w14:paraId="5E8101C2" w14:textId="77777777" w:rsidR="00BF37BC" w:rsidRPr="00BF37BC" w:rsidRDefault="00BF37BC" w:rsidP="001D6DAE">
            <w:pPr>
              <w:jc w:val="center"/>
              <w:rPr>
                <w:rFonts w:cstheme="minorHAnsi"/>
              </w:rPr>
            </w:pPr>
            <w:r w:rsidRPr="00BF37BC">
              <w:rPr>
                <w:rFonts w:cstheme="minorHAnsi"/>
              </w:rPr>
              <w:t>ND</w:t>
            </w:r>
          </w:p>
        </w:tc>
        <w:tc>
          <w:tcPr>
            <w:tcW w:w="991" w:type="dxa"/>
          </w:tcPr>
          <w:p w14:paraId="162D4FC3" w14:textId="77777777" w:rsidR="00BF37BC" w:rsidRPr="00BF37BC" w:rsidRDefault="00BF37BC" w:rsidP="001D6DAE">
            <w:pPr>
              <w:jc w:val="center"/>
              <w:rPr>
                <w:rFonts w:cstheme="minorHAnsi"/>
              </w:rPr>
            </w:pPr>
            <w:r w:rsidRPr="00BF37BC">
              <w:rPr>
                <w:rFonts w:cstheme="minorHAnsi"/>
              </w:rPr>
              <w:t>ND</w:t>
            </w:r>
          </w:p>
        </w:tc>
        <w:tc>
          <w:tcPr>
            <w:tcW w:w="998" w:type="dxa"/>
          </w:tcPr>
          <w:p w14:paraId="6359AEF9" w14:textId="77777777" w:rsidR="00BF37BC" w:rsidRPr="00BF37BC" w:rsidRDefault="00BF37BC" w:rsidP="001D6DAE">
            <w:pPr>
              <w:jc w:val="center"/>
              <w:rPr>
                <w:rFonts w:cstheme="minorHAnsi"/>
              </w:rPr>
            </w:pPr>
            <w:r w:rsidRPr="00BF37BC">
              <w:rPr>
                <w:rFonts w:cstheme="minorHAnsi"/>
              </w:rPr>
              <w:t>ND</w:t>
            </w:r>
          </w:p>
        </w:tc>
      </w:tr>
      <w:tr w:rsidR="00BF37BC" w:rsidRPr="009A00CF" w14:paraId="48859FC3" w14:textId="77777777" w:rsidTr="00BF3E8A">
        <w:tc>
          <w:tcPr>
            <w:tcW w:w="1415" w:type="dxa"/>
          </w:tcPr>
          <w:p w14:paraId="7BBCE39E" w14:textId="77777777" w:rsidR="00BF37BC" w:rsidRPr="00BF37BC" w:rsidRDefault="00BF37BC" w:rsidP="001D6DAE">
            <w:pPr>
              <w:jc w:val="center"/>
              <w:rPr>
                <w:rFonts w:cstheme="minorHAnsi"/>
              </w:rPr>
            </w:pPr>
          </w:p>
        </w:tc>
        <w:tc>
          <w:tcPr>
            <w:tcW w:w="1414" w:type="dxa"/>
          </w:tcPr>
          <w:p w14:paraId="18751A91" w14:textId="77777777" w:rsidR="00BF37BC" w:rsidRPr="00BF37BC" w:rsidRDefault="00BF37BC" w:rsidP="001D6DAE">
            <w:pPr>
              <w:jc w:val="center"/>
              <w:rPr>
                <w:rFonts w:cstheme="minorHAnsi"/>
              </w:rPr>
            </w:pPr>
            <w:r w:rsidRPr="00BF37BC">
              <w:rPr>
                <w:rFonts w:cstheme="minorHAnsi"/>
              </w:rPr>
              <w:t>2</w:t>
            </w:r>
          </w:p>
        </w:tc>
        <w:tc>
          <w:tcPr>
            <w:tcW w:w="1049" w:type="dxa"/>
          </w:tcPr>
          <w:p w14:paraId="5F88E1F3" w14:textId="77777777" w:rsidR="00BF37BC" w:rsidRPr="00BF37BC" w:rsidRDefault="00BF37BC" w:rsidP="001D6DAE">
            <w:pPr>
              <w:jc w:val="center"/>
              <w:rPr>
                <w:rFonts w:cstheme="minorHAnsi"/>
                <w:vertAlign w:val="superscript"/>
              </w:rPr>
            </w:pPr>
            <w:r w:rsidRPr="00BF37BC">
              <w:rPr>
                <w:rFonts w:cstheme="minorHAnsi"/>
              </w:rPr>
              <w:t>1.08e</w:t>
            </w:r>
            <w:r w:rsidRPr="00BF37BC">
              <w:rPr>
                <w:rFonts w:cstheme="minorHAnsi"/>
                <w:vertAlign w:val="superscript"/>
              </w:rPr>
              <w:t>4</w:t>
            </w:r>
          </w:p>
        </w:tc>
        <w:tc>
          <w:tcPr>
            <w:tcW w:w="1052" w:type="dxa"/>
          </w:tcPr>
          <w:p w14:paraId="215106BD" w14:textId="77777777" w:rsidR="00BF37BC" w:rsidRPr="00BF37BC" w:rsidRDefault="00BF37BC" w:rsidP="001D6DAE">
            <w:pPr>
              <w:jc w:val="center"/>
              <w:rPr>
                <w:rFonts w:cstheme="minorHAnsi"/>
              </w:rPr>
            </w:pPr>
            <w:r w:rsidRPr="00BF37BC">
              <w:rPr>
                <w:rFonts w:cstheme="minorHAnsi"/>
              </w:rPr>
              <w:t>0.40</w:t>
            </w:r>
          </w:p>
        </w:tc>
        <w:tc>
          <w:tcPr>
            <w:tcW w:w="1045" w:type="dxa"/>
          </w:tcPr>
          <w:p w14:paraId="3C7C43DF" w14:textId="77777777" w:rsidR="00BF37BC" w:rsidRPr="00BF37BC" w:rsidRDefault="00BF37BC" w:rsidP="001D6DAE">
            <w:pPr>
              <w:jc w:val="center"/>
              <w:rPr>
                <w:rFonts w:cstheme="minorHAnsi"/>
                <w:vertAlign w:val="superscript"/>
              </w:rPr>
            </w:pPr>
            <w:r w:rsidRPr="00BF37BC">
              <w:rPr>
                <w:rFonts w:cstheme="minorHAnsi"/>
              </w:rPr>
              <w:t>4.06e</w:t>
            </w:r>
            <w:r w:rsidRPr="00BF37BC">
              <w:rPr>
                <w:rFonts w:cstheme="minorHAnsi"/>
                <w:vertAlign w:val="superscript"/>
              </w:rPr>
              <w:t>3</w:t>
            </w:r>
          </w:p>
        </w:tc>
        <w:tc>
          <w:tcPr>
            <w:tcW w:w="1052" w:type="dxa"/>
          </w:tcPr>
          <w:p w14:paraId="0644993B" w14:textId="77777777" w:rsidR="00BF37BC" w:rsidRPr="00BF37BC" w:rsidRDefault="00BF37BC" w:rsidP="001D6DAE">
            <w:pPr>
              <w:jc w:val="center"/>
              <w:rPr>
                <w:rFonts w:cstheme="minorHAnsi"/>
              </w:rPr>
            </w:pPr>
            <w:r w:rsidRPr="00BF37BC">
              <w:rPr>
                <w:rFonts w:cstheme="minorHAnsi"/>
              </w:rPr>
              <w:t>0.35</w:t>
            </w:r>
          </w:p>
        </w:tc>
        <w:tc>
          <w:tcPr>
            <w:tcW w:w="991" w:type="dxa"/>
          </w:tcPr>
          <w:p w14:paraId="10B73066" w14:textId="77777777" w:rsidR="00BF37BC" w:rsidRPr="00BF37BC" w:rsidRDefault="00BF37BC" w:rsidP="001D6DAE">
            <w:pPr>
              <w:jc w:val="center"/>
              <w:rPr>
                <w:rFonts w:cstheme="minorHAnsi"/>
                <w:vertAlign w:val="superscript"/>
              </w:rPr>
            </w:pPr>
            <w:r w:rsidRPr="00BF37BC">
              <w:rPr>
                <w:rFonts w:cstheme="minorHAnsi"/>
              </w:rPr>
              <w:t>8.05e</w:t>
            </w:r>
            <w:r w:rsidRPr="00BF37BC">
              <w:rPr>
                <w:rFonts w:cstheme="minorHAnsi"/>
                <w:vertAlign w:val="superscript"/>
              </w:rPr>
              <w:t>1</w:t>
            </w:r>
          </w:p>
        </w:tc>
        <w:tc>
          <w:tcPr>
            <w:tcW w:w="998" w:type="dxa"/>
          </w:tcPr>
          <w:p w14:paraId="5EC862DD" w14:textId="77777777" w:rsidR="00BF37BC" w:rsidRPr="00BF37BC" w:rsidRDefault="00BF37BC" w:rsidP="001D6DAE">
            <w:pPr>
              <w:jc w:val="center"/>
              <w:rPr>
                <w:rFonts w:cstheme="minorHAnsi"/>
              </w:rPr>
            </w:pPr>
            <w:r w:rsidRPr="00BF37BC">
              <w:rPr>
                <w:rFonts w:cstheme="minorHAnsi"/>
              </w:rPr>
              <w:t>1.83</w:t>
            </w:r>
          </w:p>
        </w:tc>
      </w:tr>
      <w:tr w:rsidR="00BF37BC" w:rsidRPr="009A00CF" w14:paraId="77FC0AEF" w14:textId="77777777" w:rsidTr="00BF3E8A">
        <w:tc>
          <w:tcPr>
            <w:tcW w:w="1415" w:type="dxa"/>
          </w:tcPr>
          <w:p w14:paraId="494ECFC2" w14:textId="77777777" w:rsidR="00BF37BC" w:rsidRPr="00BF37BC" w:rsidRDefault="00BF37BC" w:rsidP="001D6DAE">
            <w:pPr>
              <w:jc w:val="center"/>
              <w:rPr>
                <w:rFonts w:cstheme="minorHAnsi"/>
              </w:rPr>
            </w:pPr>
          </w:p>
        </w:tc>
        <w:tc>
          <w:tcPr>
            <w:tcW w:w="1414" w:type="dxa"/>
          </w:tcPr>
          <w:p w14:paraId="6F853019" w14:textId="77777777" w:rsidR="00BF37BC" w:rsidRPr="00BF37BC" w:rsidRDefault="00BF37BC" w:rsidP="001D6DAE">
            <w:pPr>
              <w:jc w:val="center"/>
              <w:rPr>
                <w:rFonts w:cstheme="minorHAnsi"/>
              </w:rPr>
            </w:pPr>
            <w:r w:rsidRPr="00BF37BC">
              <w:rPr>
                <w:rFonts w:cstheme="minorHAnsi"/>
              </w:rPr>
              <w:t>3</w:t>
            </w:r>
          </w:p>
        </w:tc>
        <w:tc>
          <w:tcPr>
            <w:tcW w:w="1049" w:type="dxa"/>
          </w:tcPr>
          <w:p w14:paraId="63931B20" w14:textId="77777777" w:rsidR="00BF37BC" w:rsidRPr="00BF37BC" w:rsidRDefault="00BF37BC" w:rsidP="001D6DAE">
            <w:pPr>
              <w:jc w:val="center"/>
              <w:rPr>
                <w:rFonts w:cstheme="minorHAnsi"/>
                <w:vertAlign w:val="superscript"/>
              </w:rPr>
            </w:pPr>
            <w:r w:rsidRPr="00BF37BC">
              <w:rPr>
                <w:rFonts w:cstheme="minorHAnsi"/>
              </w:rPr>
              <w:t>4.77e</w:t>
            </w:r>
            <w:r w:rsidRPr="00BF37BC">
              <w:rPr>
                <w:rFonts w:cstheme="minorHAnsi"/>
                <w:vertAlign w:val="superscript"/>
              </w:rPr>
              <w:t>4</w:t>
            </w:r>
          </w:p>
        </w:tc>
        <w:tc>
          <w:tcPr>
            <w:tcW w:w="1052" w:type="dxa"/>
          </w:tcPr>
          <w:p w14:paraId="1D849822" w14:textId="77777777" w:rsidR="00BF37BC" w:rsidRPr="00BF37BC" w:rsidRDefault="00BF37BC" w:rsidP="001D6DAE">
            <w:pPr>
              <w:jc w:val="center"/>
              <w:rPr>
                <w:rFonts w:cstheme="minorHAnsi"/>
              </w:rPr>
            </w:pPr>
            <w:r w:rsidRPr="00BF37BC">
              <w:rPr>
                <w:rFonts w:cstheme="minorHAnsi"/>
              </w:rPr>
              <w:t>0.00</w:t>
            </w:r>
          </w:p>
        </w:tc>
        <w:tc>
          <w:tcPr>
            <w:tcW w:w="1045" w:type="dxa"/>
          </w:tcPr>
          <w:p w14:paraId="02CD0D59" w14:textId="77777777" w:rsidR="00BF37BC" w:rsidRPr="00BF37BC" w:rsidRDefault="00BF37BC" w:rsidP="001D6DAE">
            <w:pPr>
              <w:jc w:val="center"/>
              <w:rPr>
                <w:rFonts w:cstheme="minorHAnsi"/>
                <w:vertAlign w:val="superscript"/>
              </w:rPr>
            </w:pPr>
            <w:r w:rsidRPr="00BF37BC">
              <w:rPr>
                <w:rFonts w:cstheme="minorHAnsi"/>
              </w:rPr>
              <w:t>2.12e</w:t>
            </w:r>
            <w:r w:rsidRPr="00BF37BC">
              <w:rPr>
                <w:rFonts w:cstheme="minorHAnsi"/>
                <w:vertAlign w:val="superscript"/>
              </w:rPr>
              <w:t>4</w:t>
            </w:r>
          </w:p>
        </w:tc>
        <w:tc>
          <w:tcPr>
            <w:tcW w:w="1052" w:type="dxa"/>
          </w:tcPr>
          <w:p w14:paraId="0F85BD44" w14:textId="77777777" w:rsidR="00BF37BC" w:rsidRPr="00BF37BC" w:rsidRDefault="00BF37BC" w:rsidP="001D6DAE">
            <w:pPr>
              <w:jc w:val="center"/>
              <w:rPr>
                <w:rFonts w:cstheme="minorHAnsi"/>
              </w:rPr>
            </w:pPr>
            <w:r w:rsidRPr="00BF37BC">
              <w:rPr>
                <w:rFonts w:cstheme="minorHAnsi"/>
              </w:rPr>
              <w:t>0.35</w:t>
            </w:r>
          </w:p>
        </w:tc>
        <w:tc>
          <w:tcPr>
            <w:tcW w:w="991" w:type="dxa"/>
          </w:tcPr>
          <w:p w14:paraId="18BA9A72" w14:textId="77777777" w:rsidR="00BF37BC" w:rsidRPr="00BF37BC" w:rsidRDefault="00BF37BC" w:rsidP="001D6DAE">
            <w:pPr>
              <w:jc w:val="center"/>
              <w:rPr>
                <w:rFonts w:cstheme="minorHAnsi"/>
                <w:vertAlign w:val="superscript"/>
              </w:rPr>
            </w:pPr>
            <w:r w:rsidRPr="00BF37BC">
              <w:rPr>
                <w:rFonts w:cstheme="minorHAnsi"/>
              </w:rPr>
              <w:t>9.76e</w:t>
            </w:r>
            <w:r w:rsidRPr="00BF37BC">
              <w:rPr>
                <w:rFonts w:cstheme="minorHAnsi"/>
                <w:vertAlign w:val="superscript"/>
              </w:rPr>
              <w:t>1</w:t>
            </w:r>
          </w:p>
        </w:tc>
        <w:tc>
          <w:tcPr>
            <w:tcW w:w="998" w:type="dxa"/>
          </w:tcPr>
          <w:p w14:paraId="49C3CF7F" w14:textId="77777777" w:rsidR="00BF37BC" w:rsidRPr="00BF37BC" w:rsidRDefault="00BF37BC" w:rsidP="001D6DAE">
            <w:pPr>
              <w:jc w:val="center"/>
              <w:rPr>
                <w:rFonts w:cstheme="minorHAnsi"/>
              </w:rPr>
            </w:pPr>
            <w:r w:rsidRPr="00BF37BC">
              <w:rPr>
                <w:rFonts w:cstheme="minorHAnsi"/>
              </w:rPr>
              <w:t>0.00</w:t>
            </w:r>
          </w:p>
        </w:tc>
      </w:tr>
    </w:tbl>
    <w:p w14:paraId="6E028AF7" w14:textId="77777777" w:rsidR="00BF37BC" w:rsidRDefault="00BF37BC" w:rsidP="00887559"/>
    <w:p w14:paraId="16FE0675" w14:textId="5F75E2CE" w:rsidR="002F7BD6" w:rsidRPr="009A00CF" w:rsidRDefault="00916216" w:rsidP="00916216">
      <w:pPr>
        <w:pStyle w:val="Heading3"/>
      </w:pPr>
      <w:bookmarkStart w:id="173" w:name="_Toc68085961"/>
      <w:r>
        <w:t xml:space="preserve">4.3.7 </w:t>
      </w:r>
      <w:r w:rsidR="002F7BD6" w:rsidRPr="009A00CF">
        <w:t>Sulfadiazine transformation products</w:t>
      </w:r>
      <w:bookmarkEnd w:id="173"/>
    </w:p>
    <w:p w14:paraId="2A4A6F00" w14:textId="05D8AD74" w:rsidR="002F7BD6" w:rsidRPr="009A00CF" w:rsidRDefault="002F7BD6" w:rsidP="002F7BD6">
      <w:pPr>
        <w:spacing w:line="360" w:lineRule="auto"/>
      </w:pPr>
      <w:r w:rsidRPr="009A00CF">
        <w:t>All visible signals for both transformation products of sulfadiazine were identified in their sodiated form, [</w:t>
      </w:r>
      <w:proofErr w:type="spellStart"/>
      <w:r w:rsidRPr="009A00CF">
        <w:t>M+</w:t>
      </w:r>
      <w:proofErr w:type="gramStart"/>
      <w:r w:rsidRPr="009A00CF">
        <w:t>Na</w:t>
      </w:r>
      <w:proofErr w:type="spellEnd"/>
      <w:r w:rsidRPr="009A00CF">
        <w:t>]</w:t>
      </w:r>
      <w:r w:rsidRPr="009A00CF">
        <w:rPr>
          <w:vertAlign w:val="superscript"/>
        </w:rPr>
        <w:t>+</w:t>
      </w:r>
      <w:proofErr w:type="gramEnd"/>
      <w:r w:rsidR="00BA18EB" w:rsidRPr="009A00CF">
        <w:t xml:space="preserve"> (table 4.11)</w:t>
      </w:r>
      <w:r w:rsidRPr="009A00CF">
        <w:t xml:space="preserve">. Mass accuracies for signals corresponding in </w:t>
      </w:r>
      <w:r w:rsidRPr="009A00CF">
        <w:rPr>
          <w:i/>
        </w:rPr>
        <w:t>m/z</w:t>
      </w:r>
      <w:r w:rsidRPr="009A00CF">
        <w:t xml:space="preserve"> with</w:t>
      </w:r>
      <w:r w:rsidRPr="009A00CF">
        <w:rPr>
          <w:rFonts w:ascii="Calibri" w:eastAsia="Times New Roman" w:hAnsi="Calibri" w:cs="Calibri"/>
          <w:color w:val="000000"/>
          <w:lang w:eastAsia="en-GB"/>
        </w:rPr>
        <w:t xml:space="preserve"> sulfadiazine + CO,</w:t>
      </w:r>
      <w:r w:rsidRPr="009A00CF">
        <w:t xml:space="preserve"> </w:t>
      </w:r>
      <w:r w:rsidRPr="009A00CF">
        <w:rPr>
          <w:rFonts w:ascii="Calibri" w:eastAsia="Times New Roman" w:hAnsi="Calibri" w:cs="Calibri"/>
          <w:color w:val="000000"/>
          <w:lang w:eastAsia="en-GB"/>
        </w:rPr>
        <w:t>were &lt; 1 ppm, but signal intensities were below estimated background intensity (&lt; 9.48e</w:t>
      </w:r>
      <w:r w:rsidRPr="009A00CF">
        <w:rPr>
          <w:rFonts w:ascii="Calibri" w:eastAsia="Times New Roman" w:hAnsi="Calibri" w:cs="Calibri"/>
          <w:color w:val="000000"/>
          <w:vertAlign w:val="superscript"/>
          <w:lang w:eastAsia="en-GB"/>
        </w:rPr>
        <w:t>1</w:t>
      </w:r>
      <w:r w:rsidRPr="009A00CF">
        <w:rPr>
          <w:rFonts w:ascii="Calibri" w:eastAsia="Times New Roman" w:hAnsi="Calibri" w:cs="Calibri"/>
          <w:color w:val="000000"/>
          <w:lang w:eastAsia="en-GB"/>
        </w:rPr>
        <w:t xml:space="preserve"> counts). Isotopic clusters were well aligned with theoretical isotopic distributions in both replicates. </w:t>
      </w:r>
      <w:r w:rsidRPr="009A00CF">
        <w:rPr>
          <w:rFonts w:ascii="Calibri" w:eastAsia="Times New Roman" w:hAnsi="Calibri" w:cs="Calibri"/>
          <w:lang w:eastAsia="en-GB"/>
        </w:rPr>
        <w:t xml:space="preserve">Signals corresponding with sulfadiazine + CO </w:t>
      </w:r>
      <w:r w:rsidRPr="009A00CF">
        <w:t>were not detected in dosing solutions.</w:t>
      </w:r>
    </w:p>
    <w:p w14:paraId="5032C89F" w14:textId="717E84D7" w:rsidR="002F7BD6" w:rsidRPr="009A00CF" w:rsidRDefault="002F7BD6" w:rsidP="002F7BD6">
      <w:pPr>
        <w:spacing w:line="360" w:lineRule="auto"/>
      </w:pPr>
      <w:r w:rsidRPr="009A00CF">
        <w:rPr>
          <w:rFonts w:ascii="Calibri" w:eastAsia="Times New Roman" w:hAnsi="Calibri" w:cs="Calibri"/>
          <w:color w:val="000000"/>
          <w:lang w:eastAsia="en-GB"/>
        </w:rPr>
        <w:t xml:space="preserve">Signals corresponding in </w:t>
      </w:r>
      <w:r w:rsidRPr="009A00CF">
        <w:rPr>
          <w:rFonts w:ascii="Calibri" w:eastAsia="Times New Roman" w:hAnsi="Calibri" w:cs="Calibri"/>
          <w:i/>
          <w:color w:val="000000"/>
          <w:lang w:eastAsia="en-GB"/>
        </w:rPr>
        <w:t>m/z</w:t>
      </w:r>
      <w:r w:rsidRPr="009A00CF">
        <w:rPr>
          <w:rFonts w:ascii="Calibri" w:eastAsia="Times New Roman" w:hAnsi="Calibri" w:cs="Calibri"/>
          <w:color w:val="000000"/>
          <w:lang w:eastAsia="en-GB"/>
        </w:rPr>
        <w:t xml:space="preserve"> with sulfadiazine + C</w:t>
      </w:r>
      <w:r w:rsidRPr="009A00CF">
        <w:rPr>
          <w:rFonts w:ascii="Calibri" w:eastAsia="Times New Roman" w:hAnsi="Calibri" w:cs="Calibri"/>
          <w:color w:val="000000"/>
          <w:vertAlign w:val="subscript"/>
          <w:lang w:eastAsia="en-GB"/>
        </w:rPr>
        <w:t>2</w:t>
      </w:r>
      <w:r w:rsidRPr="009A00CF">
        <w:rPr>
          <w:rFonts w:ascii="Calibri" w:eastAsia="Times New Roman" w:hAnsi="Calibri" w:cs="Calibri"/>
          <w:color w:val="000000"/>
          <w:lang w:eastAsia="en-GB"/>
        </w:rPr>
        <w:t>H</w:t>
      </w:r>
      <w:r w:rsidRPr="009A00CF">
        <w:rPr>
          <w:rFonts w:ascii="Calibri" w:eastAsia="Times New Roman" w:hAnsi="Calibri" w:cs="Calibri"/>
          <w:color w:val="000000"/>
          <w:vertAlign w:val="subscript"/>
          <w:lang w:eastAsia="en-GB"/>
        </w:rPr>
        <w:t>2</w:t>
      </w:r>
      <w:r w:rsidRPr="009A00CF">
        <w:rPr>
          <w:rFonts w:ascii="Calibri" w:eastAsia="Times New Roman" w:hAnsi="Calibri" w:cs="Calibri"/>
          <w:color w:val="000000"/>
          <w:lang w:eastAsia="en-GB"/>
        </w:rPr>
        <w:t>O were only detected in one replicate, with mass accuracies of &lt; 3 ppm, and intensities below estimated background (&lt; 8.31e</w:t>
      </w:r>
      <w:r w:rsidRPr="009A00CF">
        <w:rPr>
          <w:rFonts w:ascii="Calibri" w:eastAsia="Times New Roman" w:hAnsi="Calibri" w:cs="Calibri"/>
          <w:color w:val="000000"/>
          <w:vertAlign w:val="superscript"/>
          <w:lang w:eastAsia="en-GB"/>
        </w:rPr>
        <w:t>1</w:t>
      </w:r>
      <w:r w:rsidRPr="009A00CF">
        <w:rPr>
          <w:rFonts w:ascii="Calibri" w:eastAsia="Times New Roman" w:hAnsi="Calibri" w:cs="Calibri"/>
          <w:color w:val="000000"/>
          <w:lang w:eastAsia="en-GB"/>
        </w:rPr>
        <w:t xml:space="preserve"> counts). Isotopic clusters did not correspond with theoretical isotopic distributions for this compound. </w:t>
      </w:r>
      <w:r w:rsidRPr="009A00CF">
        <w:rPr>
          <w:rFonts w:ascii="Calibri" w:eastAsia="Times New Roman" w:hAnsi="Calibri" w:cs="Calibri"/>
          <w:lang w:eastAsia="en-GB"/>
        </w:rPr>
        <w:t>Signals corresponding with sulfadiazine + C</w:t>
      </w:r>
      <w:r w:rsidRPr="009A00CF">
        <w:rPr>
          <w:rFonts w:ascii="Calibri" w:eastAsia="Times New Roman" w:hAnsi="Calibri" w:cs="Calibri"/>
          <w:vertAlign w:val="subscript"/>
          <w:lang w:eastAsia="en-GB"/>
        </w:rPr>
        <w:t>2</w:t>
      </w:r>
      <w:r w:rsidRPr="009A00CF">
        <w:rPr>
          <w:rFonts w:ascii="Calibri" w:eastAsia="Times New Roman" w:hAnsi="Calibri" w:cs="Calibri"/>
          <w:lang w:eastAsia="en-GB"/>
        </w:rPr>
        <w:t>H</w:t>
      </w:r>
      <w:r w:rsidRPr="009A00CF">
        <w:rPr>
          <w:rFonts w:ascii="Calibri" w:eastAsia="Times New Roman" w:hAnsi="Calibri" w:cs="Calibri"/>
          <w:vertAlign w:val="subscript"/>
          <w:lang w:eastAsia="en-GB"/>
        </w:rPr>
        <w:t>2</w:t>
      </w:r>
      <w:r w:rsidRPr="009A00CF">
        <w:rPr>
          <w:rFonts w:ascii="Calibri" w:eastAsia="Times New Roman" w:hAnsi="Calibri" w:cs="Calibri"/>
          <w:lang w:eastAsia="en-GB"/>
        </w:rPr>
        <w:t xml:space="preserve">O </w:t>
      </w:r>
      <w:r w:rsidRPr="009A00CF">
        <w:t>were not detected in analysed dosing solutions</w:t>
      </w:r>
      <w:r w:rsidR="00BF3E8A">
        <w:t>.</w:t>
      </w:r>
    </w:p>
    <w:p w14:paraId="49D30BFB" w14:textId="0B3A0AB6" w:rsidR="00F469CF" w:rsidRDefault="00F469CF" w:rsidP="002F7BD6">
      <w:pPr>
        <w:spacing w:line="360" w:lineRule="auto"/>
      </w:pPr>
    </w:p>
    <w:p w14:paraId="4CB99141" w14:textId="6E80C996" w:rsidR="00506C9D" w:rsidRDefault="00506C9D" w:rsidP="002F7BD6">
      <w:pPr>
        <w:spacing w:line="360" w:lineRule="auto"/>
      </w:pPr>
    </w:p>
    <w:p w14:paraId="5DC264DE" w14:textId="08010B61" w:rsidR="00506C9D" w:rsidRDefault="00506C9D" w:rsidP="002F7BD6">
      <w:pPr>
        <w:spacing w:line="360" w:lineRule="auto"/>
      </w:pPr>
    </w:p>
    <w:p w14:paraId="2B1E4F1F" w14:textId="6E7582B0" w:rsidR="00506C9D" w:rsidRDefault="00506C9D" w:rsidP="002F7BD6">
      <w:pPr>
        <w:spacing w:line="360" w:lineRule="auto"/>
      </w:pPr>
    </w:p>
    <w:p w14:paraId="2D2394AC" w14:textId="1DBB14A2" w:rsidR="00506C9D" w:rsidRDefault="00506C9D" w:rsidP="002F7BD6">
      <w:pPr>
        <w:spacing w:line="360" w:lineRule="auto"/>
      </w:pPr>
    </w:p>
    <w:p w14:paraId="2D134D50" w14:textId="77777777" w:rsidR="00BF3E8A" w:rsidRDefault="00BF3E8A" w:rsidP="002F7BD6">
      <w:pPr>
        <w:spacing w:line="360" w:lineRule="auto"/>
      </w:pPr>
    </w:p>
    <w:p w14:paraId="5E651E22" w14:textId="77777777" w:rsidR="00506C9D" w:rsidRPr="009A00CF" w:rsidRDefault="00506C9D" w:rsidP="002F7BD6">
      <w:pPr>
        <w:spacing w:line="360" w:lineRule="auto"/>
      </w:pPr>
    </w:p>
    <w:p w14:paraId="47476316" w14:textId="0E73479A" w:rsidR="002F7BD6" w:rsidRPr="009A00CF" w:rsidRDefault="002F7BD6" w:rsidP="002F7BD6">
      <w:pPr>
        <w:pStyle w:val="Caption"/>
        <w:keepNext/>
        <w:rPr>
          <w:sz w:val="20"/>
          <w:szCs w:val="20"/>
        </w:rPr>
      </w:pPr>
      <w:bookmarkStart w:id="174" w:name="_Toc59633321"/>
      <w:bookmarkStart w:id="175" w:name="_Toc59633673"/>
      <w:r w:rsidRPr="009A00CF">
        <w:rPr>
          <w:sz w:val="20"/>
          <w:szCs w:val="20"/>
        </w:rPr>
        <w:lastRenderedPageBreak/>
        <w:t xml:space="preserve">Table </w:t>
      </w:r>
      <w:r w:rsidR="00BA18EB" w:rsidRPr="009A00CF">
        <w:rPr>
          <w:sz w:val="20"/>
          <w:szCs w:val="20"/>
        </w:rPr>
        <w:t>4.11</w:t>
      </w:r>
      <w:r w:rsidRPr="009A00CF">
        <w:rPr>
          <w:sz w:val="20"/>
          <w:szCs w:val="20"/>
        </w:rPr>
        <w:t xml:space="preserve"> Summary of detected signals corresponding with transformation products of sulfadiazine, ionising in their protonated [M+</w:t>
      </w:r>
      <w:proofErr w:type="gramStart"/>
      <w:r w:rsidRPr="009A00CF">
        <w:rPr>
          <w:sz w:val="20"/>
          <w:szCs w:val="20"/>
        </w:rPr>
        <w:t>H]</w:t>
      </w:r>
      <w:r w:rsidRPr="009A00CF">
        <w:rPr>
          <w:sz w:val="20"/>
          <w:szCs w:val="20"/>
          <w:vertAlign w:val="superscript"/>
        </w:rPr>
        <w:t>+</w:t>
      </w:r>
      <w:proofErr w:type="gramEnd"/>
      <w:r w:rsidRPr="009A00CF">
        <w:rPr>
          <w:sz w:val="20"/>
          <w:szCs w:val="20"/>
        </w:rPr>
        <w:t>, potassiated [M+K]</w:t>
      </w:r>
      <w:r w:rsidRPr="009A00CF">
        <w:rPr>
          <w:sz w:val="20"/>
          <w:szCs w:val="20"/>
          <w:vertAlign w:val="superscript"/>
        </w:rPr>
        <w:t>+</w:t>
      </w:r>
      <w:r w:rsidRPr="009A00CF">
        <w:rPr>
          <w:sz w:val="20"/>
          <w:szCs w:val="20"/>
        </w:rPr>
        <w:t xml:space="preserve"> and sodiated [</w:t>
      </w:r>
      <w:proofErr w:type="spellStart"/>
      <w:r w:rsidRPr="009A00CF">
        <w:rPr>
          <w:sz w:val="20"/>
          <w:szCs w:val="20"/>
        </w:rPr>
        <w:t>M+Na</w:t>
      </w:r>
      <w:proofErr w:type="spellEnd"/>
      <w:r w:rsidRPr="009A00CF">
        <w:rPr>
          <w:sz w:val="20"/>
          <w:szCs w:val="20"/>
        </w:rPr>
        <w:t>]</w:t>
      </w:r>
      <w:r w:rsidRPr="009A00CF">
        <w:rPr>
          <w:sz w:val="20"/>
          <w:szCs w:val="20"/>
          <w:vertAlign w:val="superscript"/>
        </w:rPr>
        <w:t>+</w:t>
      </w:r>
      <w:r w:rsidRPr="009A00CF">
        <w:rPr>
          <w:sz w:val="20"/>
          <w:szCs w:val="20"/>
        </w:rPr>
        <w:t xml:space="preserve"> forms in plant samples subject to 7 day exposure to dosing solutions. </w:t>
      </w:r>
      <w:r w:rsidRPr="009A00CF">
        <w:rPr>
          <w:noProof/>
          <w:sz w:val="20"/>
          <w:szCs w:val="20"/>
        </w:rPr>
        <w:t xml:space="preserve">Mass accuracies are quoted for each detected signal. Intensity of detected signals relative to background signal is indicated by cell </w:t>
      </w:r>
      <w:r w:rsidR="003C1F02">
        <w:rPr>
          <w:noProof/>
          <w:sz w:val="20"/>
          <w:szCs w:val="20"/>
        </w:rPr>
        <w:t>shading</w:t>
      </w:r>
      <w:r w:rsidRPr="009A00CF">
        <w:rPr>
          <w:noProof/>
          <w:sz w:val="20"/>
          <w:szCs w:val="20"/>
        </w:rPr>
        <w:t>.</w:t>
      </w:r>
      <w:bookmarkEnd w:id="174"/>
      <w:bookmarkEnd w:id="175"/>
    </w:p>
    <w:tbl>
      <w:tblPr>
        <w:tblpPr w:leftFromText="180" w:rightFromText="180" w:vertAnchor="page" w:horzAnchor="margin" w:tblpY="2787"/>
        <w:tblW w:w="9329" w:type="dxa"/>
        <w:tblLook w:val="04A0" w:firstRow="1" w:lastRow="0" w:firstColumn="1" w:lastColumn="0" w:noHBand="0" w:noVBand="1"/>
      </w:tblPr>
      <w:tblGrid>
        <w:gridCol w:w="1711"/>
        <w:gridCol w:w="1665"/>
        <w:gridCol w:w="1196"/>
        <w:gridCol w:w="1075"/>
        <w:gridCol w:w="1011"/>
        <w:gridCol w:w="946"/>
        <w:gridCol w:w="840"/>
        <w:gridCol w:w="885"/>
      </w:tblGrid>
      <w:tr w:rsidR="00BF3E8A" w:rsidRPr="009A00CF" w14:paraId="42AC7889" w14:textId="77777777" w:rsidTr="00BF3E8A">
        <w:trPr>
          <w:trHeight w:val="418"/>
        </w:trPr>
        <w:tc>
          <w:tcPr>
            <w:tcW w:w="4572"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4D4F6834" w14:textId="77777777" w:rsidR="00BF3E8A" w:rsidRPr="009A00CF" w:rsidRDefault="00BF3E8A" w:rsidP="00BF3E8A">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Sulfadiazine transformation products</w:t>
            </w:r>
          </w:p>
          <w:p w14:paraId="7A5D68D5" w14:textId="77777777" w:rsidR="00BF3E8A" w:rsidRPr="009A00CF" w:rsidRDefault="00BF3E8A" w:rsidP="00BF3E8A">
            <w:pPr>
              <w:spacing w:after="0" w:line="240" w:lineRule="auto"/>
              <w:jc w:val="center"/>
              <w:rPr>
                <w:rFonts w:ascii="Calibri" w:eastAsia="Times New Roman" w:hAnsi="Calibri" w:cs="Calibri"/>
                <w:color w:val="000000"/>
                <w:sz w:val="24"/>
                <w:szCs w:val="24"/>
                <w:lang w:eastAsia="en-GB"/>
              </w:rPr>
            </w:pPr>
          </w:p>
        </w:tc>
        <w:tc>
          <w:tcPr>
            <w:tcW w:w="4757" w:type="dxa"/>
            <w:gridSpan w:val="5"/>
            <w:tcBorders>
              <w:top w:val="single" w:sz="4" w:space="0" w:color="auto"/>
              <w:left w:val="single" w:sz="4" w:space="0" w:color="auto"/>
              <w:bottom w:val="nil"/>
              <w:right w:val="single" w:sz="4" w:space="0" w:color="000000"/>
            </w:tcBorders>
            <w:shd w:val="clear" w:color="auto" w:fill="auto"/>
            <w:noWrap/>
            <w:vAlign w:val="center"/>
            <w:hideMark/>
          </w:tcPr>
          <w:p w14:paraId="6C8B9A54" w14:textId="77777777" w:rsidR="00BF3E8A" w:rsidRPr="009A00CF" w:rsidRDefault="00BF3E8A" w:rsidP="00BF3E8A">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Replicates</w:t>
            </w:r>
          </w:p>
        </w:tc>
      </w:tr>
      <w:tr w:rsidR="00BF3E8A" w:rsidRPr="009A00CF" w14:paraId="5C8715CF" w14:textId="77777777" w:rsidTr="00BF3E8A">
        <w:trPr>
          <w:trHeight w:val="687"/>
        </w:trPr>
        <w:tc>
          <w:tcPr>
            <w:tcW w:w="1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98E886" w14:textId="77777777" w:rsidR="00BF3E8A" w:rsidRPr="009A00CF" w:rsidRDefault="00BF3E8A" w:rsidP="00BF3E8A">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Target analyte</w:t>
            </w:r>
          </w:p>
        </w:tc>
        <w:tc>
          <w:tcPr>
            <w:tcW w:w="166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1D44D5" w14:textId="77777777" w:rsidR="00BF3E8A" w:rsidRPr="009A00CF" w:rsidRDefault="00BF3E8A" w:rsidP="00BF3E8A">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Chemical formula</w:t>
            </w:r>
          </w:p>
        </w:tc>
        <w:tc>
          <w:tcPr>
            <w:tcW w:w="11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E6656F" w14:textId="77777777" w:rsidR="00BF3E8A" w:rsidRPr="009A00CF" w:rsidRDefault="00BF3E8A" w:rsidP="00BF3E8A">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Ionisation species</w:t>
            </w:r>
          </w:p>
        </w:tc>
        <w:tc>
          <w:tcPr>
            <w:tcW w:w="10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CE4D29" w14:textId="77777777" w:rsidR="00BF3E8A" w:rsidRPr="009A00CF" w:rsidRDefault="00BF3E8A" w:rsidP="00BF3E8A">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72DEB5" w14:textId="77777777" w:rsidR="00BF3E8A" w:rsidRPr="009A00CF" w:rsidRDefault="00BF3E8A" w:rsidP="00BF3E8A">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2</w:t>
            </w:r>
          </w:p>
        </w:tc>
        <w:tc>
          <w:tcPr>
            <w:tcW w:w="9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D6A429" w14:textId="77777777" w:rsidR="00BF3E8A" w:rsidRPr="009A00CF" w:rsidRDefault="00BF3E8A" w:rsidP="00BF3E8A">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3</w:t>
            </w:r>
          </w:p>
        </w:tc>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64B401" w14:textId="77777777" w:rsidR="00BF3E8A" w:rsidRPr="009A00CF" w:rsidRDefault="00BF3E8A" w:rsidP="00BF3E8A">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4</w:t>
            </w:r>
          </w:p>
        </w:tc>
        <w:tc>
          <w:tcPr>
            <w:tcW w:w="8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5A4EA0" w14:textId="77777777" w:rsidR="00BF3E8A" w:rsidRPr="009A00CF" w:rsidRDefault="00BF3E8A" w:rsidP="00BF3E8A">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5</w:t>
            </w:r>
          </w:p>
        </w:tc>
      </w:tr>
      <w:tr w:rsidR="00BF3E8A" w:rsidRPr="009A00CF" w14:paraId="33C4073A" w14:textId="77777777" w:rsidTr="00BF3E8A">
        <w:trPr>
          <w:trHeight w:val="342"/>
        </w:trPr>
        <w:tc>
          <w:tcPr>
            <w:tcW w:w="1711" w:type="dxa"/>
            <w:vMerge w:val="restart"/>
            <w:tcBorders>
              <w:top w:val="single" w:sz="4" w:space="0" w:color="auto"/>
              <w:left w:val="single" w:sz="4" w:space="0" w:color="auto"/>
              <w:bottom w:val="nil"/>
              <w:right w:val="single" w:sz="4" w:space="0" w:color="auto"/>
            </w:tcBorders>
            <w:shd w:val="clear" w:color="auto" w:fill="auto"/>
            <w:vAlign w:val="center"/>
            <w:hideMark/>
          </w:tcPr>
          <w:p w14:paraId="455C7D31" w14:textId="77777777" w:rsidR="00BF3E8A" w:rsidRPr="009A00CF" w:rsidRDefault="00BF3E8A" w:rsidP="00BF3E8A">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Sulfadiazine + CO</w:t>
            </w:r>
          </w:p>
        </w:tc>
        <w:tc>
          <w:tcPr>
            <w:tcW w:w="1665" w:type="dxa"/>
            <w:vMerge w:val="restart"/>
            <w:tcBorders>
              <w:top w:val="single" w:sz="4" w:space="0" w:color="auto"/>
              <w:left w:val="single" w:sz="4" w:space="0" w:color="auto"/>
              <w:bottom w:val="nil"/>
              <w:right w:val="single" w:sz="4" w:space="0" w:color="auto"/>
            </w:tcBorders>
            <w:shd w:val="clear" w:color="auto" w:fill="auto"/>
            <w:vAlign w:val="center"/>
            <w:hideMark/>
          </w:tcPr>
          <w:p w14:paraId="083B9639" w14:textId="77777777" w:rsidR="00BF3E8A" w:rsidRPr="009A00CF" w:rsidRDefault="00BF3E8A" w:rsidP="00BF3E8A">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C</w:t>
            </w:r>
            <w:r w:rsidRPr="009A00CF">
              <w:rPr>
                <w:rFonts w:ascii="Calibri" w:eastAsia="Times New Roman" w:hAnsi="Calibri" w:cs="Calibri"/>
                <w:color w:val="000000"/>
                <w:sz w:val="24"/>
                <w:szCs w:val="24"/>
                <w:vertAlign w:val="subscript"/>
                <w:lang w:eastAsia="en-GB"/>
              </w:rPr>
              <w:t>11</w:t>
            </w:r>
            <w:r w:rsidRPr="009A00CF">
              <w:rPr>
                <w:rFonts w:ascii="Calibri" w:eastAsia="Times New Roman" w:hAnsi="Calibri" w:cs="Calibri"/>
                <w:color w:val="000000"/>
                <w:sz w:val="24"/>
                <w:szCs w:val="24"/>
                <w:lang w:eastAsia="en-GB"/>
              </w:rPr>
              <w:t>H</w:t>
            </w:r>
            <w:r w:rsidRPr="009A00CF">
              <w:rPr>
                <w:rFonts w:ascii="Calibri" w:eastAsia="Times New Roman" w:hAnsi="Calibri" w:cs="Calibri"/>
                <w:color w:val="000000"/>
                <w:sz w:val="24"/>
                <w:szCs w:val="24"/>
                <w:vertAlign w:val="subscript"/>
                <w:lang w:eastAsia="en-GB"/>
              </w:rPr>
              <w:t>11</w:t>
            </w:r>
            <w:r w:rsidRPr="009A00CF">
              <w:rPr>
                <w:rFonts w:ascii="Calibri" w:eastAsia="Times New Roman" w:hAnsi="Calibri" w:cs="Calibri"/>
                <w:color w:val="000000"/>
                <w:sz w:val="24"/>
                <w:szCs w:val="24"/>
                <w:lang w:eastAsia="en-GB"/>
              </w:rPr>
              <w:t>N</w:t>
            </w:r>
            <w:r w:rsidRPr="009A00CF">
              <w:rPr>
                <w:rFonts w:ascii="Calibri" w:eastAsia="Times New Roman" w:hAnsi="Calibri" w:cs="Calibri"/>
                <w:color w:val="000000"/>
                <w:sz w:val="24"/>
                <w:szCs w:val="24"/>
                <w:vertAlign w:val="subscript"/>
                <w:lang w:eastAsia="en-GB"/>
              </w:rPr>
              <w:t>4</w:t>
            </w:r>
            <w:r w:rsidRPr="009A00CF">
              <w:rPr>
                <w:rFonts w:ascii="Calibri" w:eastAsia="Times New Roman" w:hAnsi="Calibri" w:cs="Calibri"/>
                <w:color w:val="000000"/>
                <w:sz w:val="24"/>
                <w:szCs w:val="24"/>
                <w:lang w:eastAsia="en-GB"/>
              </w:rPr>
              <w:t>O</w:t>
            </w:r>
            <w:r w:rsidRPr="009A00CF">
              <w:rPr>
                <w:rFonts w:ascii="Calibri" w:eastAsia="Times New Roman" w:hAnsi="Calibri" w:cs="Calibri"/>
                <w:color w:val="000000"/>
                <w:sz w:val="24"/>
                <w:szCs w:val="24"/>
                <w:vertAlign w:val="subscript"/>
                <w:lang w:eastAsia="en-GB"/>
              </w:rPr>
              <w:t>3</w:t>
            </w:r>
            <w:r w:rsidRPr="009A00CF">
              <w:rPr>
                <w:rFonts w:ascii="Calibri" w:eastAsia="Times New Roman" w:hAnsi="Calibri" w:cs="Calibri"/>
                <w:color w:val="000000"/>
                <w:sz w:val="24"/>
                <w:szCs w:val="24"/>
                <w:lang w:eastAsia="en-GB"/>
              </w:rPr>
              <w:t>S</w:t>
            </w:r>
          </w:p>
        </w:tc>
        <w:tc>
          <w:tcPr>
            <w:tcW w:w="11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FEBEE1" w14:textId="77777777" w:rsidR="00BF3E8A" w:rsidRPr="009A00CF" w:rsidRDefault="00BF3E8A" w:rsidP="00BF3E8A">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 xml:space="preserve">[M + </w:t>
            </w:r>
            <w:proofErr w:type="gramStart"/>
            <w:r w:rsidRPr="009A00CF">
              <w:rPr>
                <w:rFonts w:ascii="Calibri" w:eastAsia="Times New Roman" w:hAnsi="Calibri" w:cs="Calibri"/>
                <w:color w:val="000000"/>
                <w:sz w:val="24"/>
                <w:szCs w:val="24"/>
                <w:lang w:eastAsia="en-GB"/>
              </w:rPr>
              <w:t>H]</w:t>
            </w:r>
            <w:r w:rsidRPr="009A00CF">
              <w:rPr>
                <w:rFonts w:ascii="Calibri" w:eastAsia="Times New Roman" w:hAnsi="Calibri" w:cs="Calibri"/>
                <w:color w:val="000000"/>
                <w:sz w:val="24"/>
                <w:szCs w:val="24"/>
                <w:vertAlign w:val="superscript"/>
                <w:lang w:eastAsia="en-GB"/>
              </w:rPr>
              <w:t>+</w:t>
            </w:r>
            <w:proofErr w:type="gramEnd"/>
          </w:p>
        </w:tc>
        <w:tc>
          <w:tcPr>
            <w:tcW w:w="107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7EDA416" w14:textId="77777777" w:rsidR="00BF3E8A" w:rsidRPr="009A00CF" w:rsidRDefault="00BF3E8A" w:rsidP="00BF3E8A">
            <w:pPr>
              <w:spacing w:after="0" w:line="240" w:lineRule="auto"/>
              <w:jc w:val="center"/>
              <w:rPr>
                <w:rFonts w:ascii="Calibri" w:eastAsia="Times New Roman" w:hAnsi="Calibri" w:cs="Calibri"/>
                <w:color w:val="000000"/>
                <w:sz w:val="24"/>
                <w:szCs w:val="24"/>
                <w:lang w:eastAsia="en-GB"/>
              </w:rPr>
            </w:pPr>
          </w:p>
        </w:tc>
        <w:tc>
          <w:tcPr>
            <w:tcW w:w="10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2BCE4FD" w14:textId="77777777" w:rsidR="00BF3E8A" w:rsidRPr="009A00CF" w:rsidRDefault="00BF3E8A" w:rsidP="00BF3E8A">
            <w:pPr>
              <w:spacing w:after="0" w:line="240" w:lineRule="auto"/>
              <w:jc w:val="center"/>
              <w:rPr>
                <w:rFonts w:ascii="Calibri" w:eastAsia="Times New Roman" w:hAnsi="Calibri" w:cs="Calibri"/>
                <w:color w:val="000000"/>
                <w:sz w:val="24"/>
                <w:szCs w:val="24"/>
                <w:lang w:eastAsia="en-GB"/>
              </w:rPr>
            </w:pPr>
          </w:p>
        </w:tc>
        <w:tc>
          <w:tcPr>
            <w:tcW w:w="94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3A9A7A2" w14:textId="77777777" w:rsidR="00BF3E8A" w:rsidRPr="009A00CF" w:rsidRDefault="00BF3E8A" w:rsidP="00BF3E8A">
            <w:pPr>
              <w:spacing w:after="0" w:line="240" w:lineRule="auto"/>
              <w:jc w:val="center"/>
              <w:rPr>
                <w:rFonts w:ascii="Calibri" w:eastAsia="Times New Roman" w:hAnsi="Calibri" w:cs="Calibri"/>
                <w:color w:val="000000"/>
                <w:sz w:val="24"/>
                <w:szCs w:val="24"/>
                <w:lang w:eastAsia="en-GB"/>
              </w:rPr>
            </w:pPr>
          </w:p>
        </w:tc>
        <w:tc>
          <w:tcPr>
            <w:tcW w:w="84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E90D715" w14:textId="77777777" w:rsidR="00BF3E8A" w:rsidRPr="009A00CF" w:rsidRDefault="00BF3E8A" w:rsidP="00BF3E8A">
            <w:pPr>
              <w:spacing w:after="0" w:line="240" w:lineRule="auto"/>
              <w:jc w:val="center"/>
              <w:rPr>
                <w:rFonts w:ascii="Calibri" w:eastAsia="Times New Roman" w:hAnsi="Calibri" w:cs="Calibri"/>
                <w:color w:val="000000"/>
                <w:sz w:val="24"/>
                <w:szCs w:val="24"/>
                <w:lang w:eastAsia="en-GB"/>
              </w:rPr>
            </w:pPr>
          </w:p>
        </w:tc>
        <w:tc>
          <w:tcPr>
            <w:tcW w:w="8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5980352" w14:textId="77777777" w:rsidR="00BF3E8A" w:rsidRPr="009A00CF" w:rsidRDefault="00BF3E8A" w:rsidP="00BF3E8A">
            <w:pPr>
              <w:spacing w:after="0" w:line="240" w:lineRule="auto"/>
              <w:jc w:val="center"/>
              <w:rPr>
                <w:rFonts w:ascii="Calibri" w:eastAsia="Times New Roman" w:hAnsi="Calibri" w:cs="Calibri"/>
                <w:color w:val="000000"/>
                <w:sz w:val="24"/>
                <w:szCs w:val="24"/>
                <w:lang w:eastAsia="en-GB"/>
              </w:rPr>
            </w:pPr>
          </w:p>
        </w:tc>
      </w:tr>
      <w:tr w:rsidR="00BF3E8A" w:rsidRPr="009A00CF" w14:paraId="0A0DDB70" w14:textId="77777777" w:rsidTr="00BF3E8A">
        <w:trPr>
          <w:trHeight w:val="342"/>
        </w:trPr>
        <w:tc>
          <w:tcPr>
            <w:tcW w:w="1711" w:type="dxa"/>
            <w:vMerge/>
            <w:tcBorders>
              <w:top w:val="nil"/>
              <w:left w:val="single" w:sz="4" w:space="0" w:color="auto"/>
              <w:bottom w:val="nil"/>
              <w:right w:val="single" w:sz="4" w:space="0" w:color="auto"/>
            </w:tcBorders>
            <w:vAlign w:val="center"/>
            <w:hideMark/>
          </w:tcPr>
          <w:p w14:paraId="02561CE2" w14:textId="77777777" w:rsidR="00BF3E8A" w:rsidRPr="009A00CF" w:rsidRDefault="00BF3E8A" w:rsidP="00BF3E8A">
            <w:pPr>
              <w:spacing w:after="0" w:line="240" w:lineRule="auto"/>
              <w:jc w:val="center"/>
              <w:rPr>
                <w:rFonts w:ascii="Calibri" w:eastAsia="Times New Roman" w:hAnsi="Calibri" w:cs="Calibri"/>
                <w:color w:val="000000"/>
                <w:sz w:val="24"/>
                <w:szCs w:val="24"/>
                <w:lang w:eastAsia="en-GB"/>
              </w:rPr>
            </w:pPr>
          </w:p>
        </w:tc>
        <w:tc>
          <w:tcPr>
            <w:tcW w:w="1665" w:type="dxa"/>
            <w:vMerge/>
            <w:tcBorders>
              <w:top w:val="nil"/>
              <w:left w:val="single" w:sz="4" w:space="0" w:color="auto"/>
              <w:bottom w:val="nil"/>
              <w:right w:val="single" w:sz="4" w:space="0" w:color="auto"/>
            </w:tcBorders>
            <w:vAlign w:val="center"/>
            <w:hideMark/>
          </w:tcPr>
          <w:p w14:paraId="3C9EB14A" w14:textId="77777777" w:rsidR="00BF3E8A" w:rsidRPr="009A00CF" w:rsidRDefault="00BF3E8A" w:rsidP="00BF3E8A">
            <w:pPr>
              <w:spacing w:after="0" w:line="240" w:lineRule="auto"/>
              <w:jc w:val="center"/>
              <w:rPr>
                <w:rFonts w:ascii="Calibri" w:eastAsia="Times New Roman" w:hAnsi="Calibri" w:cs="Calibri"/>
                <w:color w:val="000000"/>
                <w:sz w:val="24"/>
                <w:szCs w:val="24"/>
                <w:lang w:eastAsia="en-GB"/>
              </w:rPr>
            </w:pPr>
          </w:p>
        </w:tc>
        <w:tc>
          <w:tcPr>
            <w:tcW w:w="11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043DA7" w14:textId="77777777" w:rsidR="00BF3E8A" w:rsidRPr="009A00CF" w:rsidRDefault="00BF3E8A" w:rsidP="00BF3E8A">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 xml:space="preserve">[M + </w:t>
            </w:r>
            <w:proofErr w:type="gramStart"/>
            <w:r w:rsidRPr="009A00CF">
              <w:rPr>
                <w:rFonts w:ascii="Calibri" w:eastAsia="Times New Roman" w:hAnsi="Calibri" w:cs="Calibri"/>
                <w:color w:val="000000"/>
                <w:sz w:val="24"/>
                <w:szCs w:val="24"/>
                <w:lang w:eastAsia="en-GB"/>
              </w:rPr>
              <w:t>K]</w:t>
            </w:r>
            <w:r w:rsidRPr="009A00CF">
              <w:rPr>
                <w:rFonts w:ascii="Calibri" w:eastAsia="Times New Roman" w:hAnsi="Calibri" w:cs="Calibri"/>
                <w:color w:val="000000"/>
                <w:sz w:val="24"/>
                <w:szCs w:val="24"/>
                <w:vertAlign w:val="superscript"/>
                <w:lang w:eastAsia="en-GB"/>
              </w:rPr>
              <w:t>+</w:t>
            </w:r>
            <w:proofErr w:type="gramEnd"/>
          </w:p>
        </w:tc>
        <w:tc>
          <w:tcPr>
            <w:tcW w:w="107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0BDEB03" w14:textId="77777777" w:rsidR="00BF3E8A" w:rsidRPr="009A00CF" w:rsidRDefault="00BF3E8A" w:rsidP="00BF3E8A">
            <w:pPr>
              <w:spacing w:after="0" w:line="240" w:lineRule="auto"/>
              <w:jc w:val="center"/>
              <w:rPr>
                <w:rFonts w:ascii="Calibri" w:eastAsia="Times New Roman" w:hAnsi="Calibri" w:cs="Calibri"/>
                <w:color w:val="000000"/>
                <w:sz w:val="24"/>
                <w:szCs w:val="24"/>
                <w:lang w:eastAsia="en-GB"/>
              </w:rPr>
            </w:pPr>
          </w:p>
        </w:tc>
        <w:tc>
          <w:tcPr>
            <w:tcW w:w="10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0EDA689" w14:textId="77777777" w:rsidR="00BF3E8A" w:rsidRPr="009A00CF" w:rsidRDefault="00BF3E8A" w:rsidP="00BF3E8A">
            <w:pPr>
              <w:spacing w:after="0" w:line="240" w:lineRule="auto"/>
              <w:jc w:val="center"/>
              <w:rPr>
                <w:rFonts w:ascii="Calibri" w:eastAsia="Times New Roman" w:hAnsi="Calibri" w:cs="Calibri"/>
                <w:color w:val="000000"/>
                <w:sz w:val="24"/>
                <w:szCs w:val="24"/>
                <w:lang w:eastAsia="en-GB"/>
              </w:rPr>
            </w:pPr>
          </w:p>
        </w:tc>
        <w:tc>
          <w:tcPr>
            <w:tcW w:w="94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81AA471" w14:textId="77777777" w:rsidR="00BF3E8A" w:rsidRPr="009A00CF" w:rsidRDefault="00BF3E8A" w:rsidP="00BF3E8A">
            <w:pPr>
              <w:spacing w:after="0" w:line="240" w:lineRule="auto"/>
              <w:jc w:val="center"/>
              <w:rPr>
                <w:rFonts w:ascii="Calibri" w:eastAsia="Times New Roman" w:hAnsi="Calibri" w:cs="Calibri"/>
                <w:color w:val="000000"/>
                <w:sz w:val="24"/>
                <w:szCs w:val="24"/>
                <w:lang w:eastAsia="en-GB"/>
              </w:rPr>
            </w:pPr>
          </w:p>
        </w:tc>
        <w:tc>
          <w:tcPr>
            <w:tcW w:w="84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123789E" w14:textId="77777777" w:rsidR="00BF3E8A" w:rsidRPr="009A00CF" w:rsidRDefault="00BF3E8A" w:rsidP="00BF3E8A">
            <w:pPr>
              <w:spacing w:after="0" w:line="240" w:lineRule="auto"/>
              <w:jc w:val="center"/>
              <w:rPr>
                <w:rFonts w:ascii="Calibri" w:eastAsia="Times New Roman" w:hAnsi="Calibri" w:cs="Calibri"/>
                <w:color w:val="000000"/>
                <w:sz w:val="24"/>
                <w:szCs w:val="24"/>
                <w:lang w:eastAsia="en-GB"/>
              </w:rPr>
            </w:pPr>
          </w:p>
        </w:tc>
        <w:tc>
          <w:tcPr>
            <w:tcW w:w="8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8D6F8A7" w14:textId="77777777" w:rsidR="00BF3E8A" w:rsidRPr="009A00CF" w:rsidRDefault="00BF3E8A" w:rsidP="00BF3E8A">
            <w:pPr>
              <w:spacing w:after="0" w:line="240" w:lineRule="auto"/>
              <w:jc w:val="center"/>
              <w:rPr>
                <w:rFonts w:ascii="Calibri" w:eastAsia="Times New Roman" w:hAnsi="Calibri" w:cs="Calibri"/>
                <w:color w:val="000000"/>
                <w:sz w:val="24"/>
                <w:szCs w:val="24"/>
                <w:lang w:eastAsia="en-GB"/>
              </w:rPr>
            </w:pPr>
          </w:p>
        </w:tc>
      </w:tr>
      <w:tr w:rsidR="00BF3E8A" w:rsidRPr="00321C9D" w14:paraId="0A71F3B2" w14:textId="77777777" w:rsidTr="00BF3E8A">
        <w:trPr>
          <w:trHeight w:val="342"/>
        </w:trPr>
        <w:tc>
          <w:tcPr>
            <w:tcW w:w="1711" w:type="dxa"/>
            <w:vMerge/>
            <w:tcBorders>
              <w:top w:val="nil"/>
              <w:left w:val="single" w:sz="4" w:space="0" w:color="auto"/>
              <w:bottom w:val="single" w:sz="4" w:space="0" w:color="auto"/>
              <w:right w:val="single" w:sz="4" w:space="0" w:color="auto"/>
            </w:tcBorders>
            <w:vAlign w:val="center"/>
            <w:hideMark/>
          </w:tcPr>
          <w:p w14:paraId="50A81713"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p>
        </w:tc>
        <w:tc>
          <w:tcPr>
            <w:tcW w:w="1665" w:type="dxa"/>
            <w:vMerge/>
            <w:tcBorders>
              <w:top w:val="nil"/>
              <w:left w:val="single" w:sz="4" w:space="0" w:color="auto"/>
              <w:bottom w:val="single" w:sz="4" w:space="0" w:color="auto"/>
              <w:right w:val="single" w:sz="4" w:space="0" w:color="auto"/>
            </w:tcBorders>
            <w:vAlign w:val="center"/>
            <w:hideMark/>
          </w:tcPr>
          <w:p w14:paraId="5B8A275E"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p>
        </w:tc>
        <w:tc>
          <w:tcPr>
            <w:tcW w:w="11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151777"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r w:rsidRPr="00321C9D">
              <w:rPr>
                <w:rFonts w:ascii="Calibri" w:eastAsia="Times New Roman" w:hAnsi="Calibri" w:cs="Calibri"/>
                <w:color w:val="000000"/>
                <w:sz w:val="24"/>
                <w:szCs w:val="24"/>
                <w:lang w:eastAsia="en-GB"/>
                <w14:glow w14:rad="88900">
                  <w14:schemeClr w14:val="bg1"/>
                </w14:glow>
              </w:rPr>
              <w:t xml:space="preserve">[M + </w:t>
            </w:r>
            <w:proofErr w:type="gramStart"/>
            <w:r w:rsidRPr="00321C9D">
              <w:rPr>
                <w:rFonts w:ascii="Calibri" w:eastAsia="Times New Roman" w:hAnsi="Calibri" w:cs="Calibri"/>
                <w:color w:val="000000"/>
                <w:sz w:val="24"/>
                <w:szCs w:val="24"/>
                <w:lang w:eastAsia="en-GB"/>
                <w14:glow w14:rad="88900">
                  <w14:schemeClr w14:val="bg1"/>
                </w14:glow>
              </w:rPr>
              <w:t>Na]</w:t>
            </w:r>
            <w:r w:rsidRPr="00321C9D">
              <w:rPr>
                <w:rFonts w:ascii="Calibri" w:eastAsia="Times New Roman" w:hAnsi="Calibri" w:cs="Calibri"/>
                <w:color w:val="000000"/>
                <w:sz w:val="24"/>
                <w:szCs w:val="24"/>
                <w:vertAlign w:val="superscript"/>
                <w:lang w:eastAsia="en-GB"/>
                <w14:glow w14:rad="88900">
                  <w14:schemeClr w14:val="bg1"/>
                </w14:glow>
              </w:rPr>
              <w:t>+</w:t>
            </w:r>
            <w:proofErr w:type="gramEnd"/>
          </w:p>
        </w:tc>
        <w:tc>
          <w:tcPr>
            <w:tcW w:w="1075" w:type="dxa"/>
            <w:tcBorders>
              <w:top w:val="single" w:sz="4" w:space="0" w:color="auto"/>
              <w:left w:val="single" w:sz="4" w:space="0" w:color="auto"/>
              <w:bottom w:val="single" w:sz="4" w:space="0" w:color="auto"/>
              <w:right w:val="single" w:sz="4" w:space="0" w:color="auto"/>
            </w:tcBorders>
            <w:shd w:val="thinHorzStripe" w:color="767171" w:themeColor="background2" w:themeShade="80" w:fill="auto"/>
            <w:noWrap/>
            <w:vAlign w:val="center"/>
            <w:hideMark/>
          </w:tcPr>
          <w:p w14:paraId="6A3213A8"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r w:rsidRPr="00321C9D">
              <w:rPr>
                <w:rFonts w:ascii="Calibri" w:eastAsia="Times New Roman" w:hAnsi="Calibri" w:cs="Calibri"/>
                <w:color w:val="000000"/>
                <w:sz w:val="24"/>
                <w:szCs w:val="24"/>
                <w:lang w:eastAsia="en-GB"/>
                <w14:glow w14:rad="88900">
                  <w14:schemeClr w14:val="bg1"/>
                </w14:glow>
              </w:rPr>
              <w:t>&lt; 1 ppm</w:t>
            </w:r>
          </w:p>
        </w:tc>
        <w:tc>
          <w:tcPr>
            <w:tcW w:w="1011" w:type="dxa"/>
            <w:tcBorders>
              <w:top w:val="single" w:sz="4" w:space="0" w:color="auto"/>
              <w:left w:val="single" w:sz="4" w:space="0" w:color="auto"/>
              <w:bottom w:val="single" w:sz="4" w:space="0" w:color="auto"/>
              <w:right w:val="single" w:sz="4" w:space="0" w:color="auto"/>
            </w:tcBorders>
            <w:shd w:val="thinHorzStripe" w:color="767171" w:themeColor="background2" w:themeShade="80" w:fill="auto"/>
            <w:noWrap/>
            <w:vAlign w:val="center"/>
            <w:hideMark/>
          </w:tcPr>
          <w:p w14:paraId="1E2915A9"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r w:rsidRPr="00321C9D">
              <w:rPr>
                <w:rFonts w:ascii="Calibri" w:eastAsia="Times New Roman" w:hAnsi="Calibri" w:cs="Calibri"/>
                <w:color w:val="000000"/>
                <w:sz w:val="24"/>
                <w:szCs w:val="24"/>
                <w:lang w:eastAsia="en-GB"/>
                <w14:glow w14:rad="88900">
                  <w14:schemeClr w14:val="bg1"/>
                </w14:glow>
              </w:rPr>
              <w:t>&lt; 1 ppm</w:t>
            </w:r>
          </w:p>
        </w:tc>
        <w:tc>
          <w:tcPr>
            <w:tcW w:w="94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930B103"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p>
        </w:tc>
        <w:tc>
          <w:tcPr>
            <w:tcW w:w="84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C0397E8"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p>
        </w:tc>
        <w:tc>
          <w:tcPr>
            <w:tcW w:w="8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0E774A0"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p>
        </w:tc>
      </w:tr>
      <w:tr w:rsidR="00BF3E8A" w:rsidRPr="00321C9D" w14:paraId="5F51CC16" w14:textId="77777777" w:rsidTr="00BF3E8A">
        <w:trPr>
          <w:trHeight w:val="342"/>
        </w:trPr>
        <w:tc>
          <w:tcPr>
            <w:tcW w:w="171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509EB7C6"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r w:rsidRPr="00321C9D">
              <w:rPr>
                <w:rFonts w:ascii="Calibri" w:eastAsia="Times New Roman" w:hAnsi="Calibri" w:cs="Calibri"/>
                <w:color w:val="000000"/>
                <w:sz w:val="24"/>
                <w:szCs w:val="24"/>
                <w:lang w:eastAsia="en-GB"/>
                <w14:glow w14:rad="88900">
                  <w14:schemeClr w14:val="bg1"/>
                </w14:glow>
              </w:rPr>
              <w:t>Sulfadiazine + C</w:t>
            </w:r>
            <w:r w:rsidRPr="00321C9D">
              <w:rPr>
                <w:rFonts w:ascii="Calibri" w:eastAsia="Times New Roman" w:hAnsi="Calibri" w:cs="Calibri"/>
                <w:color w:val="000000"/>
                <w:sz w:val="24"/>
                <w:szCs w:val="24"/>
                <w:vertAlign w:val="subscript"/>
                <w:lang w:eastAsia="en-GB"/>
                <w14:glow w14:rad="88900">
                  <w14:schemeClr w14:val="bg1"/>
                </w14:glow>
              </w:rPr>
              <w:t>2</w:t>
            </w:r>
            <w:r w:rsidRPr="00321C9D">
              <w:rPr>
                <w:rFonts w:ascii="Calibri" w:eastAsia="Times New Roman" w:hAnsi="Calibri" w:cs="Calibri"/>
                <w:color w:val="000000"/>
                <w:sz w:val="24"/>
                <w:szCs w:val="24"/>
                <w:lang w:eastAsia="en-GB"/>
                <w14:glow w14:rad="88900">
                  <w14:schemeClr w14:val="bg1"/>
                </w14:glow>
              </w:rPr>
              <w:t>H</w:t>
            </w:r>
            <w:r w:rsidRPr="00321C9D">
              <w:rPr>
                <w:rFonts w:ascii="Calibri" w:eastAsia="Times New Roman" w:hAnsi="Calibri" w:cs="Calibri"/>
                <w:color w:val="000000"/>
                <w:sz w:val="24"/>
                <w:szCs w:val="24"/>
                <w:vertAlign w:val="subscript"/>
                <w:lang w:eastAsia="en-GB"/>
                <w14:glow w14:rad="88900">
                  <w14:schemeClr w14:val="bg1"/>
                </w14:glow>
              </w:rPr>
              <w:t>2</w:t>
            </w:r>
            <w:r w:rsidRPr="00321C9D">
              <w:rPr>
                <w:rFonts w:ascii="Calibri" w:eastAsia="Times New Roman" w:hAnsi="Calibri" w:cs="Calibri"/>
                <w:color w:val="000000"/>
                <w:sz w:val="24"/>
                <w:szCs w:val="24"/>
                <w:lang w:eastAsia="en-GB"/>
                <w14:glow w14:rad="88900">
                  <w14:schemeClr w14:val="bg1"/>
                </w14:glow>
              </w:rPr>
              <w:t>O</w:t>
            </w:r>
          </w:p>
        </w:tc>
        <w:tc>
          <w:tcPr>
            <w:tcW w:w="1665"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73FD0509"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r w:rsidRPr="00321C9D">
              <w:rPr>
                <w:rFonts w:ascii="Calibri" w:eastAsia="Times New Roman" w:hAnsi="Calibri" w:cs="Calibri"/>
                <w:color w:val="000000"/>
                <w:sz w:val="24"/>
                <w:szCs w:val="24"/>
                <w:lang w:eastAsia="en-GB"/>
                <w14:glow w14:rad="88900">
                  <w14:schemeClr w14:val="bg1"/>
                </w14:glow>
              </w:rPr>
              <w:t>C</w:t>
            </w:r>
            <w:r w:rsidRPr="00321C9D">
              <w:rPr>
                <w:rFonts w:ascii="Calibri" w:eastAsia="Times New Roman" w:hAnsi="Calibri" w:cs="Calibri"/>
                <w:color w:val="000000"/>
                <w:sz w:val="24"/>
                <w:szCs w:val="24"/>
                <w:vertAlign w:val="subscript"/>
                <w:lang w:eastAsia="en-GB"/>
                <w14:glow w14:rad="88900">
                  <w14:schemeClr w14:val="bg1"/>
                </w14:glow>
              </w:rPr>
              <w:t>12</w:t>
            </w:r>
            <w:r w:rsidRPr="00321C9D">
              <w:rPr>
                <w:rFonts w:ascii="Calibri" w:eastAsia="Times New Roman" w:hAnsi="Calibri" w:cs="Calibri"/>
                <w:color w:val="000000"/>
                <w:sz w:val="24"/>
                <w:szCs w:val="24"/>
                <w:lang w:eastAsia="en-GB"/>
                <w14:glow w14:rad="88900">
                  <w14:schemeClr w14:val="bg1"/>
                </w14:glow>
              </w:rPr>
              <w:t>H</w:t>
            </w:r>
            <w:r w:rsidRPr="00321C9D">
              <w:rPr>
                <w:rFonts w:ascii="Calibri" w:eastAsia="Times New Roman" w:hAnsi="Calibri" w:cs="Calibri"/>
                <w:color w:val="000000"/>
                <w:sz w:val="24"/>
                <w:szCs w:val="24"/>
                <w:vertAlign w:val="subscript"/>
                <w:lang w:eastAsia="en-GB"/>
                <w14:glow w14:rad="88900">
                  <w14:schemeClr w14:val="bg1"/>
                </w14:glow>
              </w:rPr>
              <w:t>13</w:t>
            </w:r>
            <w:r w:rsidRPr="00321C9D">
              <w:rPr>
                <w:rFonts w:ascii="Calibri" w:eastAsia="Times New Roman" w:hAnsi="Calibri" w:cs="Calibri"/>
                <w:color w:val="000000"/>
                <w:sz w:val="24"/>
                <w:szCs w:val="24"/>
                <w:lang w:eastAsia="en-GB"/>
                <w14:glow w14:rad="88900">
                  <w14:schemeClr w14:val="bg1"/>
                </w14:glow>
              </w:rPr>
              <w:t>N</w:t>
            </w:r>
            <w:r w:rsidRPr="00321C9D">
              <w:rPr>
                <w:rFonts w:ascii="Calibri" w:eastAsia="Times New Roman" w:hAnsi="Calibri" w:cs="Calibri"/>
                <w:color w:val="000000"/>
                <w:sz w:val="24"/>
                <w:szCs w:val="24"/>
                <w:vertAlign w:val="subscript"/>
                <w:lang w:eastAsia="en-GB"/>
                <w14:glow w14:rad="88900">
                  <w14:schemeClr w14:val="bg1"/>
                </w14:glow>
              </w:rPr>
              <w:t>4</w:t>
            </w:r>
            <w:r w:rsidRPr="00321C9D">
              <w:rPr>
                <w:rFonts w:ascii="Calibri" w:eastAsia="Times New Roman" w:hAnsi="Calibri" w:cs="Calibri"/>
                <w:color w:val="000000"/>
                <w:sz w:val="24"/>
                <w:szCs w:val="24"/>
                <w:lang w:eastAsia="en-GB"/>
                <w14:glow w14:rad="88900">
                  <w14:schemeClr w14:val="bg1"/>
                </w14:glow>
              </w:rPr>
              <w:t>O</w:t>
            </w:r>
            <w:r w:rsidRPr="00321C9D">
              <w:rPr>
                <w:rFonts w:ascii="Calibri" w:eastAsia="Times New Roman" w:hAnsi="Calibri" w:cs="Calibri"/>
                <w:color w:val="000000"/>
                <w:sz w:val="24"/>
                <w:szCs w:val="24"/>
                <w:vertAlign w:val="subscript"/>
                <w:lang w:eastAsia="en-GB"/>
                <w14:glow w14:rad="88900">
                  <w14:schemeClr w14:val="bg1"/>
                </w14:glow>
              </w:rPr>
              <w:t>3</w:t>
            </w:r>
            <w:r w:rsidRPr="00321C9D">
              <w:rPr>
                <w:rFonts w:ascii="Calibri" w:eastAsia="Times New Roman" w:hAnsi="Calibri" w:cs="Calibri"/>
                <w:color w:val="000000"/>
                <w:sz w:val="24"/>
                <w:szCs w:val="24"/>
                <w:lang w:eastAsia="en-GB"/>
                <w14:glow w14:rad="88900">
                  <w14:schemeClr w14:val="bg1"/>
                </w14:glow>
              </w:rPr>
              <w:t>S</w:t>
            </w:r>
          </w:p>
        </w:tc>
        <w:tc>
          <w:tcPr>
            <w:tcW w:w="11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B72FDE"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r w:rsidRPr="00321C9D">
              <w:rPr>
                <w:rFonts w:ascii="Calibri" w:eastAsia="Times New Roman" w:hAnsi="Calibri" w:cs="Calibri"/>
                <w:color w:val="000000"/>
                <w:sz w:val="24"/>
                <w:szCs w:val="24"/>
                <w:lang w:eastAsia="en-GB"/>
                <w14:glow w14:rad="88900">
                  <w14:schemeClr w14:val="bg1"/>
                </w14:glow>
              </w:rPr>
              <w:t xml:space="preserve">[M + </w:t>
            </w:r>
            <w:proofErr w:type="gramStart"/>
            <w:r w:rsidRPr="00321C9D">
              <w:rPr>
                <w:rFonts w:ascii="Calibri" w:eastAsia="Times New Roman" w:hAnsi="Calibri" w:cs="Calibri"/>
                <w:color w:val="000000"/>
                <w:sz w:val="24"/>
                <w:szCs w:val="24"/>
                <w:lang w:eastAsia="en-GB"/>
                <w14:glow w14:rad="88900">
                  <w14:schemeClr w14:val="bg1"/>
                </w14:glow>
              </w:rPr>
              <w:t>H]</w:t>
            </w:r>
            <w:r w:rsidRPr="00321C9D">
              <w:rPr>
                <w:rFonts w:ascii="Calibri" w:eastAsia="Times New Roman" w:hAnsi="Calibri" w:cs="Calibri"/>
                <w:color w:val="000000"/>
                <w:sz w:val="24"/>
                <w:szCs w:val="24"/>
                <w:vertAlign w:val="superscript"/>
                <w:lang w:eastAsia="en-GB"/>
                <w14:glow w14:rad="88900">
                  <w14:schemeClr w14:val="bg1"/>
                </w14:glow>
              </w:rPr>
              <w:t>+</w:t>
            </w:r>
            <w:proofErr w:type="gramEnd"/>
          </w:p>
        </w:tc>
        <w:tc>
          <w:tcPr>
            <w:tcW w:w="107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AB42C65"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p>
        </w:tc>
        <w:tc>
          <w:tcPr>
            <w:tcW w:w="10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D17E2E0"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p>
        </w:tc>
        <w:tc>
          <w:tcPr>
            <w:tcW w:w="94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8679073"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p>
        </w:tc>
        <w:tc>
          <w:tcPr>
            <w:tcW w:w="84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81D8D41"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p>
        </w:tc>
        <w:tc>
          <w:tcPr>
            <w:tcW w:w="8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0C0CBA8"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p>
        </w:tc>
      </w:tr>
      <w:tr w:rsidR="00BF3E8A" w:rsidRPr="00321C9D" w14:paraId="75A0A605" w14:textId="77777777" w:rsidTr="00BF3E8A">
        <w:trPr>
          <w:trHeight w:val="342"/>
        </w:trPr>
        <w:tc>
          <w:tcPr>
            <w:tcW w:w="1711" w:type="dxa"/>
            <w:vMerge/>
            <w:tcBorders>
              <w:top w:val="nil"/>
              <w:left w:val="single" w:sz="4" w:space="0" w:color="auto"/>
              <w:bottom w:val="single" w:sz="4" w:space="0" w:color="000000"/>
              <w:right w:val="single" w:sz="4" w:space="0" w:color="auto"/>
            </w:tcBorders>
            <w:vAlign w:val="center"/>
            <w:hideMark/>
          </w:tcPr>
          <w:p w14:paraId="600F62F3"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p>
        </w:tc>
        <w:tc>
          <w:tcPr>
            <w:tcW w:w="1665" w:type="dxa"/>
            <w:vMerge/>
            <w:tcBorders>
              <w:top w:val="nil"/>
              <w:left w:val="single" w:sz="4" w:space="0" w:color="auto"/>
              <w:bottom w:val="single" w:sz="4" w:space="0" w:color="000000"/>
              <w:right w:val="single" w:sz="4" w:space="0" w:color="auto"/>
            </w:tcBorders>
            <w:vAlign w:val="center"/>
            <w:hideMark/>
          </w:tcPr>
          <w:p w14:paraId="4953E0E3"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p>
        </w:tc>
        <w:tc>
          <w:tcPr>
            <w:tcW w:w="11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E751C9"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r w:rsidRPr="00321C9D">
              <w:rPr>
                <w:rFonts w:ascii="Calibri" w:eastAsia="Times New Roman" w:hAnsi="Calibri" w:cs="Calibri"/>
                <w:color w:val="000000"/>
                <w:sz w:val="24"/>
                <w:szCs w:val="24"/>
                <w:lang w:eastAsia="en-GB"/>
                <w14:glow w14:rad="88900">
                  <w14:schemeClr w14:val="bg1"/>
                </w14:glow>
              </w:rPr>
              <w:t xml:space="preserve">[M + </w:t>
            </w:r>
            <w:proofErr w:type="gramStart"/>
            <w:r w:rsidRPr="00321C9D">
              <w:rPr>
                <w:rFonts w:ascii="Calibri" w:eastAsia="Times New Roman" w:hAnsi="Calibri" w:cs="Calibri"/>
                <w:color w:val="000000"/>
                <w:sz w:val="24"/>
                <w:szCs w:val="24"/>
                <w:lang w:eastAsia="en-GB"/>
                <w14:glow w14:rad="88900">
                  <w14:schemeClr w14:val="bg1"/>
                </w14:glow>
              </w:rPr>
              <w:t>K]</w:t>
            </w:r>
            <w:r w:rsidRPr="00321C9D">
              <w:rPr>
                <w:rFonts w:ascii="Calibri" w:eastAsia="Times New Roman" w:hAnsi="Calibri" w:cs="Calibri"/>
                <w:color w:val="000000"/>
                <w:sz w:val="24"/>
                <w:szCs w:val="24"/>
                <w:vertAlign w:val="superscript"/>
                <w:lang w:eastAsia="en-GB"/>
                <w14:glow w14:rad="88900">
                  <w14:schemeClr w14:val="bg1"/>
                </w14:glow>
              </w:rPr>
              <w:t>+</w:t>
            </w:r>
            <w:proofErr w:type="gramEnd"/>
          </w:p>
        </w:tc>
        <w:tc>
          <w:tcPr>
            <w:tcW w:w="107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2396663"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p>
        </w:tc>
        <w:tc>
          <w:tcPr>
            <w:tcW w:w="10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F1999B0"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p>
        </w:tc>
        <w:tc>
          <w:tcPr>
            <w:tcW w:w="94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429D7D8"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p>
        </w:tc>
        <w:tc>
          <w:tcPr>
            <w:tcW w:w="84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44A4A51"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p>
        </w:tc>
        <w:tc>
          <w:tcPr>
            <w:tcW w:w="8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111DEE5"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p>
        </w:tc>
      </w:tr>
      <w:tr w:rsidR="00BF3E8A" w:rsidRPr="00321C9D" w14:paraId="3C44ACB2" w14:textId="77777777" w:rsidTr="00BF3E8A">
        <w:trPr>
          <w:trHeight w:val="342"/>
        </w:trPr>
        <w:tc>
          <w:tcPr>
            <w:tcW w:w="1711" w:type="dxa"/>
            <w:vMerge/>
            <w:tcBorders>
              <w:top w:val="nil"/>
              <w:left w:val="single" w:sz="4" w:space="0" w:color="auto"/>
              <w:bottom w:val="single" w:sz="4" w:space="0" w:color="000000"/>
              <w:right w:val="single" w:sz="4" w:space="0" w:color="auto"/>
            </w:tcBorders>
            <w:vAlign w:val="center"/>
            <w:hideMark/>
          </w:tcPr>
          <w:p w14:paraId="2F0DFBD0"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p>
        </w:tc>
        <w:tc>
          <w:tcPr>
            <w:tcW w:w="1665" w:type="dxa"/>
            <w:vMerge/>
            <w:tcBorders>
              <w:top w:val="nil"/>
              <w:left w:val="single" w:sz="4" w:space="0" w:color="auto"/>
              <w:bottom w:val="single" w:sz="4" w:space="0" w:color="000000"/>
              <w:right w:val="single" w:sz="4" w:space="0" w:color="auto"/>
            </w:tcBorders>
            <w:vAlign w:val="center"/>
            <w:hideMark/>
          </w:tcPr>
          <w:p w14:paraId="468226EA"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p>
        </w:tc>
        <w:tc>
          <w:tcPr>
            <w:tcW w:w="11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1BBC5F"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r w:rsidRPr="00321C9D">
              <w:rPr>
                <w:rFonts w:ascii="Calibri" w:eastAsia="Times New Roman" w:hAnsi="Calibri" w:cs="Calibri"/>
                <w:color w:val="000000"/>
                <w:sz w:val="24"/>
                <w:szCs w:val="24"/>
                <w:lang w:eastAsia="en-GB"/>
                <w14:glow w14:rad="88900">
                  <w14:schemeClr w14:val="bg1"/>
                </w14:glow>
              </w:rPr>
              <w:t xml:space="preserve">[M + </w:t>
            </w:r>
            <w:proofErr w:type="gramStart"/>
            <w:r w:rsidRPr="00321C9D">
              <w:rPr>
                <w:rFonts w:ascii="Calibri" w:eastAsia="Times New Roman" w:hAnsi="Calibri" w:cs="Calibri"/>
                <w:color w:val="000000"/>
                <w:sz w:val="24"/>
                <w:szCs w:val="24"/>
                <w:lang w:eastAsia="en-GB"/>
                <w14:glow w14:rad="88900">
                  <w14:schemeClr w14:val="bg1"/>
                </w14:glow>
              </w:rPr>
              <w:t>Na]</w:t>
            </w:r>
            <w:r w:rsidRPr="00321C9D">
              <w:rPr>
                <w:rFonts w:ascii="Calibri" w:eastAsia="Times New Roman" w:hAnsi="Calibri" w:cs="Calibri"/>
                <w:color w:val="000000"/>
                <w:sz w:val="24"/>
                <w:szCs w:val="24"/>
                <w:vertAlign w:val="superscript"/>
                <w:lang w:eastAsia="en-GB"/>
                <w14:glow w14:rad="88900">
                  <w14:schemeClr w14:val="bg1"/>
                </w14:glow>
              </w:rPr>
              <w:t>+</w:t>
            </w:r>
            <w:proofErr w:type="gramEnd"/>
          </w:p>
        </w:tc>
        <w:tc>
          <w:tcPr>
            <w:tcW w:w="107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516486C"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p>
        </w:tc>
        <w:tc>
          <w:tcPr>
            <w:tcW w:w="1011" w:type="dxa"/>
            <w:tcBorders>
              <w:top w:val="single" w:sz="4" w:space="0" w:color="auto"/>
              <w:left w:val="single" w:sz="4" w:space="0" w:color="auto"/>
              <w:bottom w:val="single" w:sz="4" w:space="0" w:color="auto"/>
              <w:right w:val="single" w:sz="4" w:space="0" w:color="auto"/>
            </w:tcBorders>
            <w:shd w:val="thinHorzStripe" w:color="767171" w:themeColor="background2" w:themeShade="80" w:fill="auto"/>
            <w:noWrap/>
            <w:vAlign w:val="center"/>
            <w:hideMark/>
          </w:tcPr>
          <w:p w14:paraId="22E5551E"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r w:rsidRPr="00321C9D">
              <w:rPr>
                <w:rFonts w:ascii="Calibri" w:eastAsia="Times New Roman" w:hAnsi="Calibri" w:cs="Calibri"/>
                <w:color w:val="000000"/>
                <w:sz w:val="24"/>
                <w:szCs w:val="24"/>
                <w:lang w:eastAsia="en-GB"/>
                <w14:glow w14:rad="88900">
                  <w14:schemeClr w14:val="bg1"/>
                </w14:glow>
              </w:rPr>
              <w:t>&lt; 3 ppm</w:t>
            </w:r>
          </w:p>
        </w:tc>
        <w:tc>
          <w:tcPr>
            <w:tcW w:w="94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2FF195E"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p>
        </w:tc>
        <w:tc>
          <w:tcPr>
            <w:tcW w:w="84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F7D1134"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p>
        </w:tc>
        <w:tc>
          <w:tcPr>
            <w:tcW w:w="8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C09BA81" w14:textId="77777777" w:rsidR="00BF3E8A" w:rsidRPr="00321C9D" w:rsidRDefault="00BF3E8A" w:rsidP="00BF3E8A">
            <w:pPr>
              <w:spacing w:after="0" w:line="240" w:lineRule="auto"/>
              <w:jc w:val="center"/>
              <w:rPr>
                <w:rFonts w:ascii="Calibri" w:eastAsia="Times New Roman" w:hAnsi="Calibri" w:cs="Calibri"/>
                <w:color w:val="000000"/>
                <w:sz w:val="24"/>
                <w:szCs w:val="24"/>
                <w:lang w:eastAsia="en-GB"/>
                <w14:glow w14:rad="88900">
                  <w14:schemeClr w14:val="bg1"/>
                </w14:glow>
              </w:rPr>
            </w:pPr>
          </w:p>
        </w:tc>
      </w:tr>
    </w:tbl>
    <w:p w14:paraId="43A4AD36" w14:textId="77777777" w:rsidR="002F7BD6" w:rsidRPr="00321C9D" w:rsidRDefault="002F7BD6" w:rsidP="002F7BD6">
      <w:pPr>
        <w:rPr>
          <w:b/>
          <w:bCs/>
          <w14:glow w14:rad="88900">
            <w14:schemeClr w14:val="bg1"/>
          </w14:glow>
        </w:rPr>
      </w:pPr>
    </w:p>
    <w:tbl>
      <w:tblPr>
        <w:tblpPr w:leftFromText="180" w:rightFromText="180" w:vertAnchor="text" w:horzAnchor="page" w:tblpX="4078" w:tblpY="-96"/>
        <w:tblW w:w="69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3"/>
        <w:gridCol w:w="6489"/>
      </w:tblGrid>
      <w:tr w:rsidR="00BF3E8A" w:rsidRPr="009A00CF" w14:paraId="722C027F" w14:textId="77777777" w:rsidTr="00BF3E8A">
        <w:trPr>
          <w:trHeight w:val="261"/>
        </w:trPr>
        <w:tc>
          <w:tcPr>
            <w:tcW w:w="6932" w:type="dxa"/>
            <w:gridSpan w:val="2"/>
            <w:shd w:val="clear" w:color="auto" w:fill="auto"/>
            <w:noWrap/>
            <w:vAlign w:val="bottom"/>
          </w:tcPr>
          <w:p w14:paraId="6C1B662F" w14:textId="77777777" w:rsidR="00BF3E8A" w:rsidRPr="00DA07F9" w:rsidRDefault="00BF3E8A" w:rsidP="00BF3E8A">
            <w:pPr>
              <w:spacing w:after="0" w:line="240" w:lineRule="auto"/>
              <w:rPr>
                <w:rFonts w:ascii="Calibri" w:eastAsia="Times New Roman" w:hAnsi="Calibri" w:cs="Calibri"/>
                <w:color w:val="000000"/>
                <w:sz w:val="18"/>
                <w:szCs w:val="18"/>
                <w:lang w:eastAsia="en-GB"/>
              </w:rPr>
            </w:pPr>
            <w:r w:rsidRPr="00DA07F9">
              <w:rPr>
                <w:rFonts w:ascii="Calibri" w:eastAsia="Times New Roman" w:hAnsi="Calibri" w:cs="Calibri"/>
                <w:color w:val="000000"/>
                <w:sz w:val="18"/>
                <w:szCs w:val="18"/>
                <w:lang w:eastAsia="en-GB"/>
              </w:rPr>
              <w:t>Key:</w:t>
            </w:r>
          </w:p>
        </w:tc>
      </w:tr>
      <w:tr w:rsidR="00BF3E8A" w:rsidRPr="009A00CF" w14:paraId="31F83E1C" w14:textId="77777777" w:rsidTr="00BF3E8A">
        <w:trPr>
          <w:trHeight w:val="261"/>
        </w:trPr>
        <w:tc>
          <w:tcPr>
            <w:tcW w:w="443" w:type="dxa"/>
            <w:shd w:val="thinDiagCross" w:color="3B3838" w:themeColor="background2" w:themeShade="40" w:fill="auto"/>
            <w:noWrap/>
            <w:vAlign w:val="bottom"/>
            <w:hideMark/>
          </w:tcPr>
          <w:p w14:paraId="1D68B1DB" w14:textId="77777777" w:rsidR="00BF3E8A" w:rsidRPr="00DA07F9" w:rsidRDefault="00BF3E8A" w:rsidP="00BF3E8A">
            <w:pPr>
              <w:spacing w:after="0" w:line="240" w:lineRule="auto"/>
              <w:rPr>
                <w:rFonts w:ascii="Calibri" w:eastAsia="Times New Roman" w:hAnsi="Calibri" w:cs="Calibri"/>
                <w:color w:val="000000"/>
                <w:sz w:val="18"/>
                <w:szCs w:val="18"/>
                <w:lang w:eastAsia="en-GB"/>
              </w:rPr>
            </w:pPr>
            <w:r w:rsidRPr="00DA07F9">
              <w:rPr>
                <w:rFonts w:ascii="Calibri" w:eastAsia="Times New Roman" w:hAnsi="Calibri" w:cs="Calibri"/>
                <w:color w:val="000000"/>
                <w:sz w:val="18"/>
                <w:szCs w:val="18"/>
                <w:lang w:eastAsia="en-GB"/>
              </w:rPr>
              <w:t> </w:t>
            </w:r>
          </w:p>
        </w:tc>
        <w:tc>
          <w:tcPr>
            <w:tcW w:w="6489" w:type="dxa"/>
            <w:shd w:val="clear" w:color="auto" w:fill="auto"/>
            <w:noWrap/>
            <w:vAlign w:val="bottom"/>
            <w:hideMark/>
          </w:tcPr>
          <w:p w14:paraId="547BF1CE" w14:textId="77777777" w:rsidR="00BF3E8A" w:rsidRPr="00DA07F9" w:rsidRDefault="00BF3E8A" w:rsidP="00BF3E8A">
            <w:pPr>
              <w:spacing w:after="0" w:line="240" w:lineRule="auto"/>
              <w:rPr>
                <w:rFonts w:ascii="Calibri" w:eastAsia="Times New Roman" w:hAnsi="Calibri" w:cs="Calibri"/>
                <w:color w:val="000000"/>
                <w:sz w:val="18"/>
                <w:szCs w:val="18"/>
                <w:lang w:eastAsia="en-GB"/>
              </w:rPr>
            </w:pPr>
            <w:r w:rsidRPr="00DA07F9">
              <w:rPr>
                <w:rFonts w:ascii="Calibri" w:eastAsia="Times New Roman" w:hAnsi="Calibri" w:cs="Calibri"/>
                <w:color w:val="000000"/>
                <w:sz w:val="18"/>
                <w:szCs w:val="18"/>
                <w:lang w:eastAsia="en-GB"/>
              </w:rPr>
              <w:t>&lt; 1 ppm and above background intensity</w:t>
            </w:r>
          </w:p>
        </w:tc>
      </w:tr>
      <w:tr w:rsidR="00BF3E8A" w:rsidRPr="009A00CF" w14:paraId="02F11B81" w14:textId="77777777" w:rsidTr="00BF3E8A">
        <w:trPr>
          <w:trHeight w:val="261"/>
        </w:trPr>
        <w:tc>
          <w:tcPr>
            <w:tcW w:w="443" w:type="dxa"/>
            <w:shd w:val="thinDiagStripe" w:color="767171" w:themeColor="background2" w:themeShade="80" w:fill="auto"/>
            <w:noWrap/>
            <w:vAlign w:val="bottom"/>
            <w:hideMark/>
          </w:tcPr>
          <w:p w14:paraId="1B737C95" w14:textId="77777777" w:rsidR="00BF3E8A" w:rsidRPr="00DA07F9" w:rsidRDefault="00BF3E8A" w:rsidP="00BF3E8A">
            <w:pPr>
              <w:spacing w:after="0" w:line="240" w:lineRule="auto"/>
              <w:rPr>
                <w:rFonts w:ascii="Calibri" w:eastAsia="Times New Roman" w:hAnsi="Calibri" w:cs="Calibri"/>
                <w:color w:val="000000"/>
                <w:sz w:val="18"/>
                <w:szCs w:val="18"/>
                <w:lang w:eastAsia="en-GB"/>
              </w:rPr>
            </w:pPr>
            <w:r w:rsidRPr="00DA07F9">
              <w:rPr>
                <w:rFonts w:ascii="Calibri" w:eastAsia="Times New Roman" w:hAnsi="Calibri" w:cs="Calibri"/>
                <w:color w:val="000000"/>
                <w:sz w:val="18"/>
                <w:szCs w:val="18"/>
                <w:lang w:eastAsia="en-GB"/>
              </w:rPr>
              <w:t> </w:t>
            </w:r>
          </w:p>
        </w:tc>
        <w:tc>
          <w:tcPr>
            <w:tcW w:w="6489" w:type="dxa"/>
            <w:shd w:val="clear" w:color="auto" w:fill="auto"/>
            <w:noWrap/>
            <w:vAlign w:val="bottom"/>
            <w:hideMark/>
          </w:tcPr>
          <w:p w14:paraId="387F33C0" w14:textId="77777777" w:rsidR="00BF3E8A" w:rsidRPr="00DA07F9" w:rsidRDefault="00BF3E8A" w:rsidP="00BF3E8A">
            <w:pPr>
              <w:spacing w:after="0" w:line="240" w:lineRule="auto"/>
              <w:rPr>
                <w:rFonts w:ascii="Calibri" w:eastAsia="Times New Roman" w:hAnsi="Calibri" w:cs="Calibri"/>
                <w:color w:val="000000"/>
                <w:sz w:val="18"/>
                <w:szCs w:val="18"/>
                <w:lang w:eastAsia="en-GB"/>
              </w:rPr>
            </w:pPr>
            <w:r w:rsidRPr="00DA07F9">
              <w:rPr>
                <w:rFonts w:ascii="Calibri" w:eastAsia="Times New Roman" w:hAnsi="Calibri" w:cs="Calibri"/>
                <w:color w:val="000000"/>
                <w:sz w:val="18"/>
                <w:szCs w:val="18"/>
                <w:lang w:eastAsia="en-GB"/>
              </w:rPr>
              <w:t>Mass accuracy &gt; 1, &lt; 3 ppm and above background intensity</w:t>
            </w:r>
          </w:p>
        </w:tc>
      </w:tr>
      <w:tr w:rsidR="00BF3E8A" w:rsidRPr="009A00CF" w14:paraId="455FAD8B" w14:textId="77777777" w:rsidTr="00BF3E8A">
        <w:trPr>
          <w:trHeight w:val="261"/>
        </w:trPr>
        <w:tc>
          <w:tcPr>
            <w:tcW w:w="443" w:type="dxa"/>
            <w:shd w:val="thinHorzStripe" w:color="767171" w:themeColor="background2" w:themeShade="80" w:fill="auto"/>
            <w:noWrap/>
            <w:vAlign w:val="bottom"/>
            <w:hideMark/>
          </w:tcPr>
          <w:p w14:paraId="76B8D3AA" w14:textId="77777777" w:rsidR="00BF3E8A" w:rsidRPr="00DA07F9" w:rsidRDefault="00BF3E8A" w:rsidP="00BF3E8A">
            <w:pPr>
              <w:spacing w:after="0" w:line="240" w:lineRule="auto"/>
              <w:rPr>
                <w:rFonts w:ascii="Calibri" w:eastAsia="Times New Roman" w:hAnsi="Calibri" w:cs="Calibri"/>
                <w:color w:val="000000"/>
                <w:sz w:val="18"/>
                <w:szCs w:val="18"/>
                <w:lang w:eastAsia="en-GB"/>
              </w:rPr>
            </w:pPr>
            <w:r w:rsidRPr="00DA07F9">
              <w:rPr>
                <w:rFonts w:ascii="Calibri" w:eastAsia="Times New Roman" w:hAnsi="Calibri" w:cs="Calibri"/>
                <w:color w:val="000000"/>
                <w:sz w:val="18"/>
                <w:szCs w:val="18"/>
                <w:lang w:eastAsia="en-GB"/>
              </w:rPr>
              <w:t> </w:t>
            </w:r>
          </w:p>
        </w:tc>
        <w:tc>
          <w:tcPr>
            <w:tcW w:w="6489" w:type="dxa"/>
            <w:shd w:val="clear" w:color="auto" w:fill="auto"/>
            <w:noWrap/>
            <w:vAlign w:val="bottom"/>
            <w:hideMark/>
          </w:tcPr>
          <w:p w14:paraId="2B9D1C9E" w14:textId="77777777" w:rsidR="00BF3E8A" w:rsidRPr="00DA07F9" w:rsidRDefault="00BF3E8A" w:rsidP="00BF3E8A">
            <w:pPr>
              <w:spacing w:after="0" w:line="240" w:lineRule="auto"/>
              <w:rPr>
                <w:rFonts w:ascii="Calibri" w:eastAsia="Times New Roman" w:hAnsi="Calibri" w:cs="Calibri"/>
                <w:color w:val="000000"/>
                <w:sz w:val="18"/>
                <w:szCs w:val="18"/>
                <w:lang w:eastAsia="en-GB"/>
              </w:rPr>
            </w:pPr>
            <w:r w:rsidRPr="00DA07F9">
              <w:rPr>
                <w:rFonts w:ascii="Calibri" w:eastAsia="Times New Roman" w:hAnsi="Calibri" w:cs="Calibri"/>
                <w:color w:val="000000"/>
                <w:sz w:val="18"/>
                <w:szCs w:val="18"/>
                <w:lang w:eastAsia="en-GB"/>
              </w:rPr>
              <w:t>Signal below background intensity</w:t>
            </w:r>
          </w:p>
        </w:tc>
      </w:tr>
      <w:tr w:rsidR="00BF3E8A" w:rsidRPr="009A00CF" w14:paraId="11B29463" w14:textId="77777777" w:rsidTr="00BF3E8A">
        <w:trPr>
          <w:trHeight w:val="261"/>
        </w:trPr>
        <w:tc>
          <w:tcPr>
            <w:tcW w:w="443" w:type="dxa"/>
            <w:shd w:val="clear" w:color="auto" w:fill="FFFFFF" w:themeFill="background1"/>
            <w:noWrap/>
            <w:vAlign w:val="bottom"/>
            <w:hideMark/>
          </w:tcPr>
          <w:p w14:paraId="029186AA" w14:textId="77777777" w:rsidR="00BF3E8A" w:rsidRPr="00DA07F9" w:rsidRDefault="00BF3E8A" w:rsidP="00BF3E8A">
            <w:pPr>
              <w:spacing w:after="0" w:line="240" w:lineRule="auto"/>
              <w:rPr>
                <w:rFonts w:ascii="Calibri" w:eastAsia="Times New Roman" w:hAnsi="Calibri" w:cs="Calibri"/>
                <w:color w:val="000000"/>
                <w:sz w:val="18"/>
                <w:szCs w:val="18"/>
                <w:lang w:eastAsia="en-GB"/>
              </w:rPr>
            </w:pPr>
            <w:r w:rsidRPr="00DA07F9">
              <w:rPr>
                <w:rFonts w:ascii="Calibri" w:eastAsia="Times New Roman" w:hAnsi="Calibri" w:cs="Calibri"/>
                <w:color w:val="000000"/>
                <w:sz w:val="18"/>
                <w:szCs w:val="18"/>
                <w:lang w:eastAsia="en-GB"/>
              </w:rPr>
              <w:t> </w:t>
            </w:r>
          </w:p>
        </w:tc>
        <w:tc>
          <w:tcPr>
            <w:tcW w:w="6489" w:type="dxa"/>
            <w:shd w:val="clear" w:color="auto" w:fill="auto"/>
            <w:noWrap/>
            <w:vAlign w:val="bottom"/>
            <w:hideMark/>
          </w:tcPr>
          <w:p w14:paraId="23E7E114" w14:textId="77777777" w:rsidR="00BF3E8A" w:rsidRPr="00DA07F9" w:rsidRDefault="00BF3E8A" w:rsidP="00BF3E8A">
            <w:pPr>
              <w:spacing w:after="0" w:line="240" w:lineRule="auto"/>
              <w:rPr>
                <w:rFonts w:ascii="Calibri" w:eastAsia="Times New Roman" w:hAnsi="Calibri" w:cs="Calibri"/>
                <w:color w:val="000000"/>
                <w:sz w:val="18"/>
                <w:szCs w:val="18"/>
                <w:lang w:eastAsia="en-GB"/>
              </w:rPr>
            </w:pPr>
            <w:r w:rsidRPr="00DA07F9">
              <w:rPr>
                <w:rFonts w:ascii="Calibri" w:eastAsia="Times New Roman" w:hAnsi="Calibri" w:cs="Calibri"/>
                <w:color w:val="000000"/>
                <w:sz w:val="18"/>
                <w:szCs w:val="18"/>
                <w:lang w:eastAsia="en-GB"/>
              </w:rPr>
              <w:t>No signal detected (or mass accuracy &gt; 3 ppm)</w:t>
            </w:r>
          </w:p>
        </w:tc>
      </w:tr>
      <w:tr w:rsidR="00BF3E8A" w:rsidRPr="009A00CF" w14:paraId="22C609E6" w14:textId="77777777" w:rsidTr="00BF3E8A">
        <w:trPr>
          <w:trHeight w:val="261"/>
        </w:trPr>
        <w:tc>
          <w:tcPr>
            <w:tcW w:w="443" w:type="dxa"/>
            <w:shd w:val="clear" w:color="auto" w:fill="000000" w:themeFill="text1"/>
            <w:noWrap/>
            <w:vAlign w:val="bottom"/>
            <w:hideMark/>
          </w:tcPr>
          <w:p w14:paraId="0AF35576" w14:textId="77777777" w:rsidR="00BF3E8A" w:rsidRPr="00DA07F9" w:rsidRDefault="00BF3E8A" w:rsidP="00BF3E8A">
            <w:pPr>
              <w:spacing w:after="0" w:line="240" w:lineRule="auto"/>
              <w:rPr>
                <w:rFonts w:ascii="Calibri" w:eastAsia="Times New Roman" w:hAnsi="Calibri" w:cs="Calibri"/>
                <w:color w:val="000000"/>
                <w:sz w:val="18"/>
                <w:szCs w:val="18"/>
                <w:lang w:eastAsia="en-GB"/>
              </w:rPr>
            </w:pPr>
            <w:r w:rsidRPr="00DA07F9">
              <w:rPr>
                <w:rFonts w:ascii="Calibri" w:eastAsia="Times New Roman" w:hAnsi="Calibri" w:cs="Calibri"/>
                <w:color w:val="000000"/>
                <w:sz w:val="18"/>
                <w:szCs w:val="18"/>
                <w:lang w:eastAsia="en-GB"/>
              </w:rPr>
              <w:t> </w:t>
            </w:r>
          </w:p>
        </w:tc>
        <w:tc>
          <w:tcPr>
            <w:tcW w:w="6489" w:type="dxa"/>
            <w:shd w:val="clear" w:color="auto" w:fill="auto"/>
            <w:noWrap/>
            <w:vAlign w:val="bottom"/>
            <w:hideMark/>
          </w:tcPr>
          <w:p w14:paraId="34224BE3" w14:textId="77777777" w:rsidR="00BF3E8A" w:rsidRPr="00DA07F9" w:rsidRDefault="00BF3E8A" w:rsidP="00BF3E8A">
            <w:pPr>
              <w:spacing w:after="0" w:line="240" w:lineRule="auto"/>
              <w:rPr>
                <w:rFonts w:ascii="Calibri" w:eastAsia="Times New Roman" w:hAnsi="Calibri" w:cs="Calibri"/>
                <w:color w:val="000000"/>
                <w:sz w:val="18"/>
                <w:szCs w:val="18"/>
                <w:lang w:eastAsia="en-GB"/>
              </w:rPr>
            </w:pPr>
            <w:r w:rsidRPr="00DA07F9">
              <w:rPr>
                <w:rFonts w:ascii="Calibri" w:eastAsia="Times New Roman" w:hAnsi="Calibri" w:cs="Calibri"/>
                <w:color w:val="000000"/>
                <w:sz w:val="18"/>
                <w:szCs w:val="18"/>
                <w:lang w:eastAsia="en-GB"/>
              </w:rPr>
              <w:t>No data</w:t>
            </w:r>
          </w:p>
        </w:tc>
      </w:tr>
    </w:tbl>
    <w:p w14:paraId="1F95C6DD" w14:textId="77777777" w:rsidR="002F7BD6" w:rsidRPr="00321C9D" w:rsidRDefault="002F7BD6" w:rsidP="002F7BD6">
      <w:pPr>
        <w:rPr>
          <w:b/>
          <w:bCs/>
          <w14:glow w14:rad="88900">
            <w14:schemeClr w14:val="bg1"/>
          </w14:glow>
        </w:rPr>
      </w:pPr>
    </w:p>
    <w:p w14:paraId="739651D0" w14:textId="77777777" w:rsidR="002F7BD6" w:rsidRPr="009A00CF" w:rsidRDefault="002F7BD6" w:rsidP="002F7BD6">
      <w:pPr>
        <w:rPr>
          <w:b/>
          <w:bCs/>
        </w:rPr>
      </w:pPr>
    </w:p>
    <w:p w14:paraId="68CD98C3" w14:textId="77777777" w:rsidR="002F7BD6" w:rsidRPr="009A00CF" w:rsidRDefault="002F7BD6" w:rsidP="002F7BD6">
      <w:pPr>
        <w:rPr>
          <w:b/>
          <w:bCs/>
        </w:rPr>
      </w:pPr>
    </w:p>
    <w:p w14:paraId="326A68F3" w14:textId="77777777" w:rsidR="002F7BD6" w:rsidRPr="009A00CF" w:rsidRDefault="002F7BD6" w:rsidP="002F7BD6">
      <w:pPr>
        <w:rPr>
          <w:b/>
          <w:bCs/>
        </w:rPr>
      </w:pPr>
    </w:p>
    <w:p w14:paraId="374912A3" w14:textId="77777777" w:rsidR="002F7BD6" w:rsidRPr="009A00CF" w:rsidRDefault="002F7BD6" w:rsidP="002F7BD6">
      <w:pPr>
        <w:rPr>
          <w:b/>
          <w:bCs/>
        </w:rPr>
      </w:pPr>
    </w:p>
    <w:p w14:paraId="095CC153" w14:textId="190CDE09" w:rsidR="002F7BD6" w:rsidRDefault="002F7BD6" w:rsidP="002F7BD6">
      <w:pPr>
        <w:rPr>
          <w:b/>
          <w:bCs/>
        </w:rPr>
      </w:pPr>
    </w:p>
    <w:p w14:paraId="1DAED118" w14:textId="569846AE" w:rsidR="00BF3E8A" w:rsidRDefault="00BF3E8A" w:rsidP="002F7BD6">
      <w:pPr>
        <w:rPr>
          <w:b/>
          <w:bCs/>
        </w:rPr>
      </w:pPr>
    </w:p>
    <w:p w14:paraId="2ADC6D8F" w14:textId="6563D373" w:rsidR="00BF3E8A" w:rsidRDefault="00BF3E8A" w:rsidP="002F7BD6">
      <w:pPr>
        <w:rPr>
          <w:b/>
          <w:bCs/>
        </w:rPr>
      </w:pPr>
    </w:p>
    <w:p w14:paraId="41B3CE13" w14:textId="29F58CF0" w:rsidR="00BF3E8A" w:rsidRDefault="00BF3E8A" w:rsidP="002F7BD6">
      <w:pPr>
        <w:rPr>
          <w:b/>
          <w:bCs/>
        </w:rPr>
      </w:pPr>
    </w:p>
    <w:p w14:paraId="4C2CAB74" w14:textId="68BA59EE" w:rsidR="00BF3E8A" w:rsidRDefault="00BF3E8A" w:rsidP="002F7BD6">
      <w:pPr>
        <w:rPr>
          <w:b/>
          <w:bCs/>
        </w:rPr>
      </w:pPr>
    </w:p>
    <w:p w14:paraId="5018E2AA" w14:textId="65BC807A" w:rsidR="00BF3E8A" w:rsidRDefault="00BF3E8A" w:rsidP="002F7BD6">
      <w:pPr>
        <w:rPr>
          <w:b/>
          <w:bCs/>
        </w:rPr>
      </w:pPr>
    </w:p>
    <w:p w14:paraId="0B99B7AB" w14:textId="2327CB74" w:rsidR="00BF3E8A" w:rsidRDefault="00BF3E8A" w:rsidP="002F7BD6">
      <w:pPr>
        <w:rPr>
          <w:b/>
          <w:bCs/>
        </w:rPr>
      </w:pPr>
    </w:p>
    <w:p w14:paraId="48B4DAAF" w14:textId="5D365898" w:rsidR="00BF3E8A" w:rsidRDefault="00BF3E8A" w:rsidP="002F7BD6">
      <w:pPr>
        <w:rPr>
          <w:b/>
          <w:bCs/>
        </w:rPr>
      </w:pPr>
    </w:p>
    <w:p w14:paraId="08F1A413" w14:textId="77777777" w:rsidR="00BF3E8A" w:rsidRPr="009A00CF" w:rsidRDefault="00BF3E8A" w:rsidP="002F7BD6">
      <w:pPr>
        <w:rPr>
          <w:b/>
          <w:bCs/>
        </w:rPr>
      </w:pPr>
    </w:p>
    <w:p w14:paraId="467132EB" w14:textId="77777777" w:rsidR="002F7BD6" w:rsidRPr="009A00CF" w:rsidRDefault="002F7BD6" w:rsidP="002F7BD6">
      <w:pPr>
        <w:rPr>
          <w:b/>
          <w:bCs/>
        </w:rPr>
      </w:pPr>
    </w:p>
    <w:p w14:paraId="4A40764B" w14:textId="0063FFD8" w:rsidR="002F7BD6" w:rsidRDefault="002F7BD6" w:rsidP="002F7BD6">
      <w:pPr>
        <w:rPr>
          <w:b/>
          <w:bCs/>
        </w:rPr>
      </w:pPr>
    </w:p>
    <w:p w14:paraId="175AC4C2" w14:textId="5DD31E50" w:rsidR="00506C9D" w:rsidRDefault="00506C9D" w:rsidP="002F7BD6">
      <w:pPr>
        <w:rPr>
          <w:b/>
          <w:bCs/>
        </w:rPr>
      </w:pPr>
    </w:p>
    <w:p w14:paraId="073EB9AF" w14:textId="768EEB64" w:rsidR="00506C9D" w:rsidRDefault="00506C9D" w:rsidP="002F7BD6">
      <w:pPr>
        <w:rPr>
          <w:b/>
          <w:bCs/>
        </w:rPr>
      </w:pPr>
    </w:p>
    <w:p w14:paraId="558912EB" w14:textId="77777777" w:rsidR="00506C9D" w:rsidRPr="009A00CF" w:rsidRDefault="00506C9D" w:rsidP="002F7BD6">
      <w:pPr>
        <w:rPr>
          <w:b/>
          <w:bCs/>
        </w:rPr>
      </w:pPr>
    </w:p>
    <w:p w14:paraId="2606F1CA" w14:textId="59F416DB" w:rsidR="002F7BD6" w:rsidRPr="009A00CF" w:rsidRDefault="00916216" w:rsidP="00916216">
      <w:pPr>
        <w:pStyle w:val="Heading3"/>
      </w:pPr>
      <w:bookmarkStart w:id="176" w:name="_Toc68085962"/>
      <w:r>
        <w:lastRenderedPageBreak/>
        <w:t xml:space="preserve">4.3.8 </w:t>
      </w:r>
      <w:r w:rsidR="002F7BD6" w:rsidRPr="009A00CF">
        <w:t>Lincomycin</w:t>
      </w:r>
      <w:bookmarkEnd w:id="176"/>
    </w:p>
    <w:p w14:paraId="7376A45A" w14:textId="7C082A7B" w:rsidR="002F7BD6" w:rsidRPr="009A00CF" w:rsidRDefault="002F7BD6" w:rsidP="002F7BD6">
      <w:pPr>
        <w:spacing w:line="360" w:lineRule="auto"/>
      </w:pPr>
      <w:r w:rsidRPr="009A00CF">
        <w:t xml:space="preserve">Signals corresponding in </w:t>
      </w:r>
      <w:r w:rsidRPr="009A00CF">
        <w:rPr>
          <w:i/>
        </w:rPr>
        <w:t>m/z</w:t>
      </w:r>
      <w:r w:rsidRPr="009A00CF">
        <w:t xml:space="preserve"> with lincomycin were preferentially detected in protonated form, [M+</w:t>
      </w:r>
      <w:proofErr w:type="gramStart"/>
      <w:r w:rsidRPr="009A00CF">
        <w:t>H]</w:t>
      </w:r>
      <w:r w:rsidRPr="009A00CF">
        <w:rPr>
          <w:vertAlign w:val="superscript"/>
        </w:rPr>
        <w:t>+</w:t>
      </w:r>
      <w:proofErr w:type="gramEnd"/>
      <w:r w:rsidRPr="009A00CF">
        <w:t>, with a decrease in detection frequency amongst replicates with increasing antibiotic exposure time</w:t>
      </w:r>
      <w:r w:rsidR="00BA18EB" w:rsidRPr="009A00CF">
        <w:t xml:space="preserve"> (table 4.12)</w:t>
      </w:r>
      <w:r w:rsidRPr="009A00CF">
        <w:t xml:space="preserve">. Signals corresponding in </w:t>
      </w:r>
      <w:r w:rsidRPr="009A00CF">
        <w:rPr>
          <w:i/>
        </w:rPr>
        <w:t>m/z</w:t>
      </w:r>
      <w:r w:rsidRPr="009A00CF">
        <w:t xml:space="preserve"> with protonated lincomycin were detected in mass spectra of 4 of the 0 h exposure samples, with mass accuracies of between 0 and &lt; 2.5 ppm, and intensities between 4.35e</w:t>
      </w:r>
      <w:r w:rsidRPr="009A00CF">
        <w:rPr>
          <w:vertAlign w:val="superscript"/>
        </w:rPr>
        <w:t>2</w:t>
      </w:r>
      <w:r w:rsidRPr="009A00CF">
        <w:t xml:space="preserve"> and 9.38e</w:t>
      </w:r>
      <w:r w:rsidRPr="009A00CF">
        <w:rPr>
          <w:vertAlign w:val="superscript"/>
        </w:rPr>
        <w:t>3</w:t>
      </w:r>
      <w:r w:rsidRPr="009A00CF">
        <w:t xml:space="preserve"> counts (background intensity estimated at 9.23e</w:t>
      </w:r>
      <w:r w:rsidRPr="009A00CF">
        <w:rPr>
          <w:vertAlign w:val="superscript"/>
        </w:rPr>
        <w:t>1</w:t>
      </w:r>
      <w:r w:rsidRPr="009A00CF">
        <w:t xml:space="preserve"> counts). Detection of corresponding signals decreased to 3/5 replicates in 24 h exposure samples, giving mass accuracies of &lt; 0.5 ppm and signal intensities between 4.26e</w:t>
      </w:r>
      <w:r w:rsidRPr="009A00CF">
        <w:rPr>
          <w:vertAlign w:val="superscript"/>
        </w:rPr>
        <w:t>2</w:t>
      </w:r>
      <w:r w:rsidRPr="009A00CF">
        <w:t xml:space="preserve"> and 2.50e</w:t>
      </w:r>
      <w:r w:rsidRPr="009A00CF">
        <w:rPr>
          <w:vertAlign w:val="superscript"/>
        </w:rPr>
        <w:t>3</w:t>
      </w:r>
      <w:r w:rsidRPr="009A00CF">
        <w:t xml:space="preserve"> counts (background intensity estimated at 9.23e</w:t>
      </w:r>
      <w:r w:rsidRPr="009A00CF">
        <w:rPr>
          <w:vertAlign w:val="superscript"/>
        </w:rPr>
        <w:t>1</w:t>
      </w:r>
      <w:r w:rsidRPr="009A00CF">
        <w:t xml:space="preserve"> counts). In the </w:t>
      </w:r>
      <w:proofErr w:type="gramStart"/>
      <w:r w:rsidRPr="009A00CF">
        <w:t>7 day</w:t>
      </w:r>
      <w:proofErr w:type="gramEnd"/>
      <w:r w:rsidRPr="009A00CF">
        <w:t xml:space="preserve"> exposure samples, relevant signals were detected in just one replicate, with a mass accuracy of &lt; 2 ppm and intensity below background intensity (&lt; 9.23e</w:t>
      </w:r>
      <w:r w:rsidRPr="009A00CF">
        <w:rPr>
          <w:vertAlign w:val="superscript"/>
        </w:rPr>
        <w:t>1</w:t>
      </w:r>
      <w:r w:rsidRPr="009A00CF">
        <w:t xml:space="preserve"> counts). </w:t>
      </w:r>
    </w:p>
    <w:p w14:paraId="298C05F6" w14:textId="77777777" w:rsidR="002F7BD6" w:rsidRPr="009A00CF" w:rsidRDefault="002F7BD6" w:rsidP="002F7BD6">
      <w:pPr>
        <w:spacing w:line="360" w:lineRule="auto"/>
      </w:pPr>
      <w:r w:rsidRPr="009A00CF">
        <w:t xml:space="preserve">Signals corresponding in </w:t>
      </w:r>
      <w:r w:rsidRPr="009A00CF">
        <w:rPr>
          <w:i/>
          <w:iCs/>
        </w:rPr>
        <w:t>m/z</w:t>
      </w:r>
      <w:r w:rsidRPr="009A00CF">
        <w:t xml:space="preserve"> with potassiated, [M+</w:t>
      </w:r>
      <w:proofErr w:type="gramStart"/>
      <w:r w:rsidRPr="009A00CF">
        <w:t>K]</w:t>
      </w:r>
      <w:r w:rsidRPr="009A00CF">
        <w:rPr>
          <w:vertAlign w:val="superscript"/>
        </w:rPr>
        <w:t>+</w:t>
      </w:r>
      <w:proofErr w:type="gramEnd"/>
      <w:r w:rsidRPr="009A00CF">
        <w:t>, and sodiated lincomycin, [</w:t>
      </w:r>
      <w:proofErr w:type="spellStart"/>
      <w:r w:rsidRPr="009A00CF">
        <w:t>M+Na</w:t>
      </w:r>
      <w:proofErr w:type="spellEnd"/>
      <w:r w:rsidRPr="009A00CF">
        <w:t>]</w:t>
      </w:r>
      <w:r w:rsidRPr="009A00CF">
        <w:rPr>
          <w:vertAlign w:val="superscript"/>
        </w:rPr>
        <w:t>+</w:t>
      </w:r>
      <w:r w:rsidRPr="009A00CF">
        <w:t xml:space="preserve">, were variably infrequently detected across all exposure times, with mass accuracies of &lt; 3 ppm and intensities above and below estimated background intensities. </w:t>
      </w:r>
      <w:r w:rsidRPr="009A00CF">
        <w:rPr>
          <w:rFonts w:ascii="Calibri" w:eastAsia="Times New Roman" w:hAnsi="Calibri" w:cs="Calibri"/>
          <w:color w:val="000000"/>
          <w:lang w:eastAsia="en-GB"/>
        </w:rPr>
        <w:t>Isotopic clusters were well aligned with theoretical isotopic distributions for all detected signals.</w:t>
      </w:r>
    </w:p>
    <w:p w14:paraId="7BCD6C2E" w14:textId="6B7DC312" w:rsidR="002F7BD6" w:rsidRPr="009A00CF" w:rsidRDefault="002F7BD6" w:rsidP="002F7BD6">
      <w:pPr>
        <w:spacing w:line="360" w:lineRule="auto"/>
      </w:pPr>
      <w:r w:rsidRPr="009A00CF">
        <w:t>Signals corresponding with lincomycin were detected in all holding solutions and with all cationised molecules at intensities of 1.72e</w:t>
      </w:r>
      <w:r w:rsidRPr="009A00CF">
        <w:rPr>
          <w:vertAlign w:val="superscript"/>
        </w:rPr>
        <w:t>1</w:t>
      </w:r>
      <w:r w:rsidRPr="009A00CF">
        <w:t xml:space="preserve"> – 1.53e</w:t>
      </w:r>
      <w:r w:rsidRPr="009A00CF">
        <w:rPr>
          <w:vertAlign w:val="superscript"/>
        </w:rPr>
        <w:t>7</w:t>
      </w:r>
      <w:r w:rsidRPr="009A00CF">
        <w:t xml:space="preserve"> counts (mass accuracy &lt; 1 ppm) (</w:t>
      </w:r>
      <w:r w:rsidR="00BF3E8A">
        <w:t>table 4.12a</w:t>
      </w:r>
      <w:r w:rsidRPr="009A00CF">
        <w:t>).</w:t>
      </w:r>
      <w:r w:rsidR="00BF3E8A">
        <w:t xml:space="preserve"> </w:t>
      </w:r>
      <w:r w:rsidRPr="009A00CF">
        <w:t>Corresponding signals were not detected in instrument carry over tests (solvent blanks) during analysis of plant samples (appendix A).</w:t>
      </w:r>
    </w:p>
    <w:p w14:paraId="12BC1B4C" w14:textId="24B02104" w:rsidR="002F7BD6" w:rsidRPr="009A00CF" w:rsidRDefault="002F7BD6" w:rsidP="002F7BD6">
      <w:pPr>
        <w:spacing w:line="360" w:lineRule="auto"/>
        <w:rPr>
          <w:color w:val="000000" w:themeColor="text1"/>
        </w:rPr>
      </w:pPr>
      <w:r w:rsidRPr="009A00CF">
        <w:rPr>
          <w:color w:val="000000" w:themeColor="text1"/>
        </w:rPr>
        <w:t xml:space="preserve">Transformation products of lincomycin were not screened for due to a </w:t>
      </w:r>
      <w:r w:rsidR="007742D5">
        <w:rPr>
          <w:color w:val="000000" w:themeColor="text1"/>
        </w:rPr>
        <w:t xml:space="preserve">lack of </w:t>
      </w:r>
      <w:r w:rsidRPr="009A00CF">
        <w:rPr>
          <w:color w:val="000000" w:themeColor="text1"/>
        </w:rPr>
        <w:t>characterisation in the available pharmacological and plant uptake literature.</w:t>
      </w:r>
    </w:p>
    <w:p w14:paraId="556FEC61" w14:textId="77777777" w:rsidR="002F7BD6" w:rsidRPr="009A00CF" w:rsidRDefault="002F7BD6" w:rsidP="002F7BD6">
      <w:pPr>
        <w:tabs>
          <w:tab w:val="left" w:pos="2595"/>
        </w:tabs>
        <w:spacing w:line="360" w:lineRule="auto"/>
        <w:rPr>
          <w:color w:val="FF0000"/>
        </w:rPr>
      </w:pPr>
    </w:p>
    <w:p w14:paraId="41CC20CD" w14:textId="77777777" w:rsidR="002F7BD6" w:rsidRPr="009A00CF" w:rsidRDefault="002F7BD6" w:rsidP="002F7BD6">
      <w:pPr>
        <w:tabs>
          <w:tab w:val="left" w:pos="2595"/>
        </w:tabs>
        <w:spacing w:line="360" w:lineRule="auto"/>
        <w:rPr>
          <w:color w:val="FF0000"/>
        </w:rPr>
        <w:sectPr w:rsidR="002F7BD6" w:rsidRPr="009A00CF" w:rsidSect="00A305AE">
          <w:pgSz w:w="11906" w:h="16838"/>
          <w:pgMar w:top="1440" w:right="1440" w:bottom="1440" w:left="1440" w:header="708" w:footer="708" w:gutter="0"/>
          <w:cols w:space="708"/>
          <w:docGrid w:linePitch="360"/>
        </w:sectPr>
      </w:pPr>
    </w:p>
    <w:p w14:paraId="4F1330F6" w14:textId="77777777" w:rsidR="002F7BD6" w:rsidRPr="009A00CF" w:rsidRDefault="002F7BD6" w:rsidP="002F7BD6"/>
    <w:tbl>
      <w:tblPr>
        <w:tblpPr w:leftFromText="180" w:rightFromText="180" w:vertAnchor="text" w:horzAnchor="margin" w:tblpY="949"/>
        <w:tblW w:w="13941" w:type="dxa"/>
        <w:tblLook w:val="04A0" w:firstRow="1" w:lastRow="0" w:firstColumn="1" w:lastColumn="0" w:noHBand="0" w:noVBand="1"/>
      </w:tblPr>
      <w:tblGrid>
        <w:gridCol w:w="2400"/>
        <w:gridCol w:w="1717"/>
        <w:gridCol w:w="3855"/>
        <w:gridCol w:w="3040"/>
        <w:gridCol w:w="2929"/>
      </w:tblGrid>
      <w:tr w:rsidR="002F7BD6" w:rsidRPr="009A00CF" w14:paraId="5D6E1383" w14:textId="77777777" w:rsidTr="00A305AE">
        <w:trPr>
          <w:trHeight w:val="300"/>
        </w:trPr>
        <w:tc>
          <w:tcPr>
            <w:tcW w:w="411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4A3B10"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Lincomycin [C</w:t>
            </w:r>
            <w:r w:rsidRPr="009A00CF">
              <w:rPr>
                <w:rFonts w:ascii="Calibri" w:eastAsia="Times New Roman" w:hAnsi="Calibri" w:cs="Calibri"/>
                <w:color w:val="000000"/>
                <w:sz w:val="24"/>
                <w:szCs w:val="24"/>
                <w:vertAlign w:val="subscript"/>
                <w:lang w:eastAsia="en-GB"/>
              </w:rPr>
              <w:t>18</w:t>
            </w:r>
            <w:r w:rsidRPr="009A00CF">
              <w:rPr>
                <w:rFonts w:ascii="Calibri" w:eastAsia="Times New Roman" w:hAnsi="Calibri" w:cs="Calibri"/>
                <w:color w:val="000000"/>
                <w:sz w:val="24"/>
                <w:szCs w:val="24"/>
                <w:lang w:eastAsia="en-GB"/>
              </w:rPr>
              <w:t>H</w:t>
            </w:r>
            <w:r w:rsidRPr="009A00CF">
              <w:rPr>
                <w:rFonts w:ascii="Calibri" w:eastAsia="Times New Roman" w:hAnsi="Calibri" w:cs="Calibri"/>
                <w:color w:val="000000"/>
                <w:sz w:val="24"/>
                <w:szCs w:val="24"/>
                <w:vertAlign w:val="subscript"/>
                <w:lang w:eastAsia="en-GB"/>
              </w:rPr>
              <w:t>34</w:t>
            </w:r>
            <w:r w:rsidRPr="009A00CF">
              <w:rPr>
                <w:rFonts w:ascii="Calibri" w:eastAsia="Times New Roman" w:hAnsi="Calibri" w:cs="Calibri"/>
                <w:color w:val="000000"/>
                <w:sz w:val="24"/>
                <w:szCs w:val="24"/>
                <w:lang w:eastAsia="en-GB"/>
              </w:rPr>
              <w:t>N</w:t>
            </w:r>
            <w:r w:rsidRPr="009A00CF">
              <w:rPr>
                <w:rFonts w:ascii="Calibri" w:eastAsia="Times New Roman" w:hAnsi="Calibri" w:cs="Calibri"/>
                <w:color w:val="000000"/>
                <w:sz w:val="24"/>
                <w:szCs w:val="24"/>
                <w:vertAlign w:val="subscript"/>
                <w:lang w:eastAsia="en-GB"/>
              </w:rPr>
              <w:t>2</w:t>
            </w:r>
            <w:r w:rsidRPr="009A00CF">
              <w:rPr>
                <w:rFonts w:ascii="Calibri" w:eastAsia="Times New Roman" w:hAnsi="Calibri" w:cs="Calibri"/>
                <w:color w:val="000000"/>
                <w:sz w:val="24"/>
                <w:szCs w:val="24"/>
                <w:lang w:eastAsia="en-GB"/>
              </w:rPr>
              <w:t>O</w:t>
            </w:r>
            <w:r w:rsidRPr="009A00CF">
              <w:rPr>
                <w:rFonts w:ascii="Calibri" w:eastAsia="Times New Roman" w:hAnsi="Calibri" w:cs="Calibri"/>
                <w:color w:val="000000"/>
                <w:sz w:val="24"/>
                <w:szCs w:val="24"/>
                <w:vertAlign w:val="subscript"/>
                <w:lang w:eastAsia="en-GB"/>
              </w:rPr>
              <w:t>6</w:t>
            </w:r>
            <w:r w:rsidRPr="009A00CF">
              <w:rPr>
                <w:rFonts w:ascii="Calibri" w:eastAsia="Times New Roman" w:hAnsi="Calibri" w:cs="Calibri"/>
                <w:color w:val="000000"/>
                <w:sz w:val="24"/>
                <w:szCs w:val="24"/>
                <w:lang w:eastAsia="en-GB"/>
              </w:rPr>
              <w:t>S]</w:t>
            </w:r>
          </w:p>
        </w:tc>
        <w:tc>
          <w:tcPr>
            <w:tcW w:w="9824"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70C8ABA7"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Signal detection per ionisation species</w:t>
            </w:r>
          </w:p>
        </w:tc>
      </w:tr>
      <w:tr w:rsidR="002F7BD6" w:rsidRPr="009A00CF" w14:paraId="71258B11" w14:textId="77777777" w:rsidTr="008D1A46">
        <w:trPr>
          <w:trHeight w:val="300"/>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EF6D84"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Exposure time</w:t>
            </w:r>
          </w:p>
        </w:tc>
        <w:tc>
          <w:tcPr>
            <w:tcW w:w="17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49547F"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Replicates</w:t>
            </w:r>
          </w:p>
        </w:tc>
        <w:tc>
          <w:tcPr>
            <w:tcW w:w="385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3B4310"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 xml:space="preserve">[M + </w:t>
            </w:r>
            <w:proofErr w:type="gramStart"/>
            <w:r w:rsidRPr="009A00CF">
              <w:rPr>
                <w:rFonts w:ascii="Calibri" w:eastAsia="Times New Roman" w:hAnsi="Calibri" w:cs="Calibri"/>
                <w:color w:val="000000"/>
                <w:sz w:val="24"/>
                <w:szCs w:val="24"/>
                <w:lang w:eastAsia="en-GB"/>
              </w:rPr>
              <w:t>H]</w:t>
            </w:r>
            <w:r w:rsidRPr="009A00CF">
              <w:rPr>
                <w:rFonts w:ascii="Calibri" w:eastAsia="Times New Roman" w:hAnsi="Calibri" w:cs="Calibri"/>
                <w:color w:val="000000"/>
                <w:sz w:val="24"/>
                <w:szCs w:val="24"/>
                <w:vertAlign w:val="superscript"/>
                <w:lang w:eastAsia="en-GB"/>
              </w:rPr>
              <w:t>+</w:t>
            </w:r>
            <w:proofErr w:type="gramEnd"/>
          </w:p>
        </w:tc>
        <w:tc>
          <w:tcPr>
            <w:tcW w:w="30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8875C1"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 xml:space="preserve">[M + </w:t>
            </w:r>
            <w:proofErr w:type="gramStart"/>
            <w:r w:rsidRPr="009A00CF">
              <w:rPr>
                <w:rFonts w:ascii="Calibri" w:eastAsia="Times New Roman" w:hAnsi="Calibri" w:cs="Calibri"/>
                <w:color w:val="000000"/>
                <w:sz w:val="24"/>
                <w:szCs w:val="24"/>
                <w:lang w:eastAsia="en-GB"/>
              </w:rPr>
              <w:t>K]</w:t>
            </w:r>
            <w:r w:rsidRPr="009A00CF">
              <w:rPr>
                <w:rFonts w:ascii="Calibri" w:eastAsia="Times New Roman" w:hAnsi="Calibri" w:cs="Calibri"/>
                <w:color w:val="000000"/>
                <w:sz w:val="24"/>
                <w:szCs w:val="24"/>
                <w:vertAlign w:val="superscript"/>
                <w:lang w:eastAsia="en-GB"/>
              </w:rPr>
              <w:t>+</w:t>
            </w:r>
            <w:proofErr w:type="gramEnd"/>
          </w:p>
        </w:tc>
        <w:tc>
          <w:tcPr>
            <w:tcW w:w="29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1A6F1D"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 xml:space="preserve">[M + </w:t>
            </w:r>
            <w:proofErr w:type="gramStart"/>
            <w:r w:rsidRPr="009A00CF">
              <w:rPr>
                <w:rFonts w:ascii="Calibri" w:eastAsia="Times New Roman" w:hAnsi="Calibri" w:cs="Calibri"/>
                <w:color w:val="000000"/>
                <w:sz w:val="24"/>
                <w:szCs w:val="24"/>
                <w:lang w:eastAsia="en-GB"/>
              </w:rPr>
              <w:t>Na]</w:t>
            </w:r>
            <w:r w:rsidRPr="009A00CF">
              <w:rPr>
                <w:rFonts w:ascii="Calibri" w:eastAsia="Times New Roman" w:hAnsi="Calibri" w:cs="Calibri"/>
                <w:color w:val="000000"/>
                <w:sz w:val="24"/>
                <w:szCs w:val="24"/>
                <w:vertAlign w:val="superscript"/>
                <w:lang w:eastAsia="en-GB"/>
              </w:rPr>
              <w:t>+</w:t>
            </w:r>
            <w:proofErr w:type="gramEnd"/>
          </w:p>
        </w:tc>
      </w:tr>
      <w:tr w:rsidR="002F7BD6" w:rsidRPr="009A00CF" w14:paraId="73B29CE0" w14:textId="77777777" w:rsidTr="008D1A46">
        <w:trPr>
          <w:trHeight w:val="300"/>
        </w:trPr>
        <w:tc>
          <w:tcPr>
            <w:tcW w:w="2400" w:type="dxa"/>
            <w:vMerge w:val="restart"/>
            <w:tcBorders>
              <w:top w:val="single" w:sz="4" w:space="0" w:color="auto"/>
              <w:left w:val="single" w:sz="4" w:space="0" w:color="auto"/>
              <w:bottom w:val="nil"/>
              <w:right w:val="single" w:sz="4" w:space="0" w:color="auto"/>
            </w:tcBorders>
            <w:shd w:val="clear" w:color="auto" w:fill="auto"/>
            <w:noWrap/>
            <w:vAlign w:val="center"/>
            <w:hideMark/>
          </w:tcPr>
          <w:p w14:paraId="4854FBB8"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T = 0 h</w:t>
            </w:r>
          </w:p>
        </w:tc>
        <w:tc>
          <w:tcPr>
            <w:tcW w:w="17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499516"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1</w:t>
            </w:r>
          </w:p>
        </w:tc>
        <w:tc>
          <w:tcPr>
            <w:tcW w:w="3855"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center"/>
            <w:hideMark/>
          </w:tcPr>
          <w:p w14:paraId="44E965A0"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0 ppm</w:t>
            </w:r>
          </w:p>
        </w:tc>
        <w:tc>
          <w:tcPr>
            <w:tcW w:w="3040" w:type="dxa"/>
            <w:tcBorders>
              <w:top w:val="single" w:sz="4" w:space="0" w:color="auto"/>
              <w:left w:val="single" w:sz="4" w:space="0" w:color="auto"/>
              <w:bottom w:val="single" w:sz="4" w:space="0" w:color="auto"/>
              <w:right w:val="single" w:sz="4" w:space="0" w:color="auto"/>
            </w:tcBorders>
            <w:shd w:val="thinDiagStripe" w:color="AEAAAA" w:themeColor="background2" w:themeShade="BF" w:fill="auto"/>
            <w:noWrap/>
            <w:vAlign w:val="center"/>
            <w:hideMark/>
          </w:tcPr>
          <w:p w14:paraId="48EC960C"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2 ppm</w:t>
            </w:r>
          </w:p>
        </w:tc>
        <w:tc>
          <w:tcPr>
            <w:tcW w:w="292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7452BEB"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2F7BD6" w:rsidRPr="009A00CF" w14:paraId="0D23499B" w14:textId="77777777" w:rsidTr="008D1A46">
        <w:trPr>
          <w:trHeight w:val="300"/>
        </w:trPr>
        <w:tc>
          <w:tcPr>
            <w:tcW w:w="2400" w:type="dxa"/>
            <w:vMerge/>
            <w:tcBorders>
              <w:top w:val="nil"/>
              <w:left w:val="single" w:sz="4" w:space="0" w:color="auto"/>
              <w:bottom w:val="nil"/>
              <w:right w:val="single" w:sz="4" w:space="0" w:color="auto"/>
            </w:tcBorders>
            <w:vAlign w:val="center"/>
            <w:hideMark/>
          </w:tcPr>
          <w:p w14:paraId="26393AA8"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p>
        </w:tc>
        <w:tc>
          <w:tcPr>
            <w:tcW w:w="17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8C0D7A"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2</w:t>
            </w:r>
          </w:p>
        </w:tc>
        <w:tc>
          <w:tcPr>
            <w:tcW w:w="3855" w:type="dxa"/>
            <w:tcBorders>
              <w:top w:val="single" w:sz="4" w:space="0" w:color="auto"/>
              <w:left w:val="single" w:sz="4" w:space="0" w:color="auto"/>
              <w:bottom w:val="single" w:sz="4" w:space="0" w:color="auto"/>
              <w:right w:val="single" w:sz="4" w:space="0" w:color="auto"/>
            </w:tcBorders>
            <w:shd w:val="thinDiagStripe" w:color="AEAAAA" w:themeColor="background2" w:themeShade="BF" w:fill="auto"/>
            <w:noWrap/>
            <w:vAlign w:val="center"/>
            <w:hideMark/>
          </w:tcPr>
          <w:p w14:paraId="23EE0858"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2 ppm</w:t>
            </w:r>
          </w:p>
        </w:tc>
        <w:tc>
          <w:tcPr>
            <w:tcW w:w="304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DC2D7BB"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292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6DB10E1"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2F7BD6" w:rsidRPr="009A00CF" w14:paraId="7B867E24" w14:textId="77777777" w:rsidTr="008D1A46">
        <w:trPr>
          <w:trHeight w:val="300"/>
        </w:trPr>
        <w:tc>
          <w:tcPr>
            <w:tcW w:w="2400" w:type="dxa"/>
            <w:vMerge/>
            <w:tcBorders>
              <w:top w:val="nil"/>
              <w:left w:val="single" w:sz="4" w:space="0" w:color="auto"/>
              <w:bottom w:val="nil"/>
              <w:right w:val="single" w:sz="4" w:space="0" w:color="auto"/>
            </w:tcBorders>
            <w:vAlign w:val="center"/>
            <w:hideMark/>
          </w:tcPr>
          <w:p w14:paraId="1DCB65D3"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p>
        </w:tc>
        <w:tc>
          <w:tcPr>
            <w:tcW w:w="17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0E1111"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3</w:t>
            </w:r>
          </w:p>
        </w:tc>
        <w:tc>
          <w:tcPr>
            <w:tcW w:w="3855"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center"/>
            <w:hideMark/>
          </w:tcPr>
          <w:p w14:paraId="79B1829A"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0.5 ppm</w:t>
            </w:r>
          </w:p>
        </w:tc>
        <w:tc>
          <w:tcPr>
            <w:tcW w:w="304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9EC4E73"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292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98A5908"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2F7BD6" w:rsidRPr="009A00CF" w14:paraId="1784CFE7" w14:textId="77777777" w:rsidTr="008D1A46">
        <w:trPr>
          <w:trHeight w:val="300"/>
        </w:trPr>
        <w:tc>
          <w:tcPr>
            <w:tcW w:w="2400" w:type="dxa"/>
            <w:vMerge/>
            <w:tcBorders>
              <w:top w:val="nil"/>
              <w:left w:val="single" w:sz="4" w:space="0" w:color="auto"/>
              <w:bottom w:val="nil"/>
              <w:right w:val="single" w:sz="4" w:space="0" w:color="auto"/>
            </w:tcBorders>
            <w:vAlign w:val="center"/>
            <w:hideMark/>
          </w:tcPr>
          <w:p w14:paraId="71A21D0B"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p>
        </w:tc>
        <w:tc>
          <w:tcPr>
            <w:tcW w:w="17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411379"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4</w:t>
            </w:r>
          </w:p>
        </w:tc>
        <w:tc>
          <w:tcPr>
            <w:tcW w:w="385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294F920"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304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8261751"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292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8595E55"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2F7BD6" w:rsidRPr="009A00CF" w14:paraId="4823CA8D" w14:textId="77777777" w:rsidTr="008D1A46">
        <w:trPr>
          <w:trHeight w:val="300"/>
        </w:trPr>
        <w:tc>
          <w:tcPr>
            <w:tcW w:w="2400" w:type="dxa"/>
            <w:vMerge/>
            <w:tcBorders>
              <w:top w:val="nil"/>
              <w:left w:val="single" w:sz="4" w:space="0" w:color="auto"/>
              <w:bottom w:val="single" w:sz="4" w:space="0" w:color="auto"/>
              <w:right w:val="single" w:sz="4" w:space="0" w:color="auto"/>
            </w:tcBorders>
            <w:vAlign w:val="center"/>
            <w:hideMark/>
          </w:tcPr>
          <w:p w14:paraId="5D288F7B"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p>
        </w:tc>
        <w:tc>
          <w:tcPr>
            <w:tcW w:w="17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155538"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5</w:t>
            </w:r>
          </w:p>
        </w:tc>
        <w:tc>
          <w:tcPr>
            <w:tcW w:w="3855" w:type="dxa"/>
            <w:tcBorders>
              <w:top w:val="single" w:sz="4" w:space="0" w:color="auto"/>
              <w:left w:val="single" w:sz="4" w:space="0" w:color="auto"/>
              <w:bottom w:val="single" w:sz="4" w:space="0" w:color="auto"/>
              <w:right w:val="single" w:sz="4" w:space="0" w:color="auto"/>
            </w:tcBorders>
            <w:shd w:val="thinDiagStripe" w:color="AEAAAA" w:themeColor="background2" w:themeShade="BF" w:fill="auto"/>
            <w:noWrap/>
            <w:vAlign w:val="center"/>
            <w:hideMark/>
          </w:tcPr>
          <w:p w14:paraId="657348FE"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2.5 ppm</w:t>
            </w:r>
          </w:p>
        </w:tc>
        <w:tc>
          <w:tcPr>
            <w:tcW w:w="304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2C417A9"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292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7CC6AA4"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2F7BD6" w:rsidRPr="009A00CF" w14:paraId="04920DB5" w14:textId="77777777" w:rsidTr="008D1A46">
        <w:trPr>
          <w:trHeight w:val="300"/>
        </w:trPr>
        <w:tc>
          <w:tcPr>
            <w:tcW w:w="2400" w:type="dxa"/>
            <w:vMerge w:val="restart"/>
            <w:tcBorders>
              <w:top w:val="single" w:sz="4" w:space="0" w:color="auto"/>
              <w:left w:val="single" w:sz="4" w:space="0" w:color="auto"/>
              <w:bottom w:val="nil"/>
              <w:right w:val="single" w:sz="4" w:space="0" w:color="auto"/>
            </w:tcBorders>
            <w:shd w:val="clear" w:color="auto" w:fill="auto"/>
            <w:noWrap/>
            <w:vAlign w:val="center"/>
            <w:hideMark/>
          </w:tcPr>
          <w:p w14:paraId="201E6D2C"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T = 24 h</w:t>
            </w:r>
          </w:p>
        </w:tc>
        <w:tc>
          <w:tcPr>
            <w:tcW w:w="17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4F04AE"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1</w:t>
            </w:r>
          </w:p>
        </w:tc>
        <w:tc>
          <w:tcPr>
            <w:tcW w:w="3855"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center"/>
            <w:hideMark/>
          </w:tcPr>
          <w:p w14:paraId="54735CEE"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0.5 ppm</w:t>
            </w:r>
          </w:p>
        </w:tc>
        <w:tc>
          <w:tcPr>
            <w:tcW w:w="304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8C0E881"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292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BA49918"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2F7BD6" w:rsidRPr="009A00CF" w14:paraId="03BD4A5C" w14:textId="77777777" w:rsidTr="008D1A46">
        <w:trPr>
          <w:trHeight w:val="300"/>
        </w:trPr>
        <w:tc>
          <w:tcPr>
            <w:tcW w:w="2400" w:type="dxa"/>
            <w:vMerge/>
            <w:tcBorders>
              <w:top w:val="nil"/>
              <w:left w:val="single" w:sz="4" w:space="0" w:color="auto"/>
              <w:bottom w:val="nil"/>
              <w:right w:val="single" w:sz="4" w:space="0" w:color="auto"/>
            </w:tcBorders>
            <w:vAlign w:val="center"/>
            <w:hideMark/>
          </w:tcPr>
          <w:p w14:paraId="72248003"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p>
        </w:tc>
        <w:tc>
          <w:tcPr>
            <w:tcW w:w="17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4FFA2F"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2</w:t>
            </w:r>
          </w:p>
        </w:tc>
        <w:tc>
          <w:tcPr>
            <w:tcW w:w="3855"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center"/>
            <w:hideMark/>
          </w:tcPr>
          <w:p w14:paraId="003DCA19"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0.5 ppm</w:t>
            </w:r>
          </w:p>
        </w:tc>
        <w:tc>
          <w:tcPr>
            <w:tcW w:w="3040" w:type="dxa"/>
            <w:tcBorders>
              <w:top w:val="single" w:sz="4" w:space="0" w:color="auto"/>
              <w:left w:val="single" w:sz="4" w:space="0" w:color="auto"/>
              <w:bottom w:val="single" w:sz="4" w:space="0" w:color="auto"/>
              <w:right w:val="single" w:sz="4" w:space="0" w:color="auto"/>
            </w:tcBorders>
            <w:shd w:val="thinDiagStripe" w:color="AEAAAA" w:themeColor="background2" w:themeShade="BF" w:fill="auto"/>
            <w:noWrap/>
            <w:vAlign w:val="center"/>
            <w:hideMark/>
          </w:tcPr>
          <w:p w14:paraId="5D7EDFA5"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3 ppm</w:t>
            </w:r>
          </w:p>
        </w:tc>
        <w:tc>
          <w:tcPr>
            <w:tcW w:w="2929"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center"/>
            <w:hideMark/>
          </w:tcPr>
          <w:p w14:paraId="6756B07B"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0.5 ppm</w:t>
            </w:r>
          </w:p>
        </w:tc>
      </w:tr>
      <w:tr w:rsidR="002F7BD6" w:rsidRPr="009A00CF" w14:paraId="5A231217" w14:textId="77777777" w:rsidTr="008D1A46">
        <w:trPr>
          <w:trHeight w:val="300"/>
        </w:trPr>
        <w:tc>
          <w:tcPr>
            <w:tcW w:w="2400" w:type="dxa"/>
            <w:vMerge/>
            <w:tcBorders>
              <w:top w:val="nil"/>
              <w:left w:val="single" w:sz="4" w:space="0" w:color="auto"/>
              <w:bottom w:val="nil"/>
              <w:right w:val="single" w:sz="4" w:space="0" w:color="auto"/>
            </w:tcBorders>
            <w:vAlign w:val="center"/>
            <w:hideMark/>
          </w:tcPr>
          <w:p w14:paraId="0FDA5F93"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p>
        </w:tc>
        <w:tc>
          <w:tcPr>
            <w:tcW w:w="17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914E10"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3</w:t>
            </w:r>
          </w:p>
        </w:tc>
        <w:tc>
          <w:tcPr>
            <w:tcW w:w="385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C6C967A"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304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CD597EA"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292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931E4CC"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2F7BD6" w:rsidRPr="009A00CF" w14:paraId="3CDD5873" w14:textId="77777777" w:rsidTr="008D1A46">
        <w:trPr>
          <w:trHeight w:val="300"/>
        </w:trPr>
        <w:tc>
          <w:tcPr>
            <w:tcW w:w="2400" w:type="dxa"/>
            <w:vMerge/>
            <w:tcBorders>
              <w:top w:val="nil"/>
              <w:left w:val="single" w:sz="4" w:space="0" w:color="auto"/>
              <w:bottom w:val="nil"/>
              <w:right w:val="single" w:sz="4" w:space="0" w:color="auto"/>
            </w:tcBorders>
            <w:vAlign w:val="center"/>
            <w:hideMark/>
          </w:tcPr>
          <w:p w14:paraId="0E79EE1A"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p>
        </w:tc>
        <w:tc>
          <w:tcPr>
            <w:tcW w:w="17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B00494"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4</w:t>
            </w:r>
          </w:p>
        </w:tc>
        <w:tc>
          <w:tcPr>
            <w:tcW w:w="3855" w:type="dxa"/>
            <w:tcBorders>
              <w:top w:val="single" w:sz="4" w:space="0" w:color="auto"/>
              <w:left w:val="single" w:sz="4" w:space="0" w:color="auto"/>
              <w:bottom w:val="single" w:sz="4" w:space="0" w:color="auto"/>
              <w:right w:val="single" w:sz="4" w:space="0" w:color="auto"/>
            </w:tcBorders>
            <w:shd w:val="thinDiagCross" w:color="3B3838" w:themeColor="background2" w:themeShade="40" w:fill="auto"/>
            <w:noWrap/>
            <w:vAlign w:val="center"/>
            <w:hideMark/>
          </w:tcPr>
          <w:p w14:paraId="59AC9740"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0.5 ppm</w:t>
            </w:r>
          </w:p>
        </w:tc>
        <w:tc>
          <w:tcPr>
            <w:tcW w:w="304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D336B42"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292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8A6AA3A"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2F7BD6" w:rsidRPr="009A00CF" w14:paraId="177572CA" w14:textId="77777777" w:rsidTr="008D1A46">
        <w:trPr>
          <w:trHeight w:val="300"/>
        </w:trPr>
        <w:tc>
          <w:tcPr>
            <w:tcW w:w="2400" w:type="dxa"/>
            <w:vMerge/>
            <w:tcBorders>
              <w:top w:val="nil"/>
              <w:left w:val="single" w:sz="4" w:space="0" w:color="auto"/>
              <w:bottom w:val="single" w:sz="4" w:space="0" w:color="auto"/>
              <w:right w:val="single" w:sz="4" w:space="0" w:color="auto"/>
            </w:tcBorders>
            <w:vAlign w:val="center"/>
            <w:hideMark/>
          </w:tcPr>
          <w:p w14:paraId="12970467"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p>
        </w:tc>
        <w:tc>
          <w:tcPr>
            <w:tcW w:w="17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90A7FA"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5</w:t>
            </w:r>
          </w:p>
        </w:tc>
        <w:tc>
          <w:tcPr>
            <w:tcW w:w="385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6890361"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304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15366BF"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292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799844E"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2F7BD6" w:rsidRPr="009A00CF" w14:paraId="41DFD32A" w14:textId="77777777" w:rsidTr="008D1A46">
        <w:trPr>
          <w:trHeight w:val="300"/>
        </w:trPr>
        <w:tc>
          <w:tcPr>
            <w:tcW w:w="240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FC169AE"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T = 7 day</w:t>
            </w:r>
          </w:p>
        </w:tc>
        <w:tc>
          <w:tcPr>
            <w:tcW w:w="17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FFF7D4"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1</w:t>
            </w:r>
          </w:p>
        </w:tc>
        <w:tc>
          <w:tcPr>
            <w:tcW w:w="385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BD33BA9"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3040"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center"/>
            <w:hideMark/>
          </w:tcPr>
          <w:p w14:paraId="31A48C5A"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1 ppm</w:t>
            </w:r>
          </w:p>
        </w:tc>
        <w:tc>
          <w:tcPr>
            <w:tcW w:w="292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0A916E4"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2F7BD6" w:rsidRPr="009A00CF" w14:paraId="72515904" w14:textId="77777777" w:rsidTr="008D1A46">
        <w:trPr>
          <w:trHeight w:val="300"/>
        </w:trPr>
        <w:tc>
          <w:tcPr>
            <w:tcW w:w="2400" w:type="dxa"/>
            <w:vMerge/>
            <w:tcBorders>
              <w:top w:val="nil"/>
              <w:left w:val="single" w:sz="4" w:space="0" w:color="auto"/>
              <w:bottom w:val="single" w:sz="4" w:space="0" w:color="000000"/>
              <w:right w:val="single" w:sz="4" w:space="0" w:color="auto"/>
            </w:tcBorders>
            <w:vAlign w:val="center"/>
            <w:hideMark/>
          </w:tcPr>
          <w:p w14:paraId="42B4BDC9"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p>
        </w:tc>
        <w:tc>
          <w:tcPr>
            <w:tcW w:w="17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E1A575"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2</w:t>
            </w:r>
          </w:p>
        </w:tc>
        <w:tc>
          <w:tcPr>
            <w:tcW w:w="385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D954063"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304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1D3E95C"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292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9AC4EA1"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2F7BD6" w:rsidRPr="009A00CF" w14:paraId="6554E11A" w14:textId="77777777" w:rsidTr="008D1A46">
        <w:trPr>
          <w:trHeight w:val="300"/>
        </w:trPr>
        <w:tc>
          <w:tcPr>
            <w:tcW w:w="2400" w:type="dxa"/>
            <w:vMerge/>
            <w:tcBorders>
              <w:top w:val="nil"/>
              <w:left w:val="single" w:sz="4" w:space="0" w:color="auto"/>
              <w:bottom w:val="single" w:sz="4" w:space="0" w:color="000000"/>
              <w:right w:val="single" w:sz="4" w:space="0" w:color="auto"/>
            </w:tcBorders>
            <w:vAlign w:val="center"/>
            <w:hideMark/>
          </w:tcPr>
          <w:p w14:paraId="35D0E930"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p>
        </w:tc>
        <w:tc>
          <w:tcPr>
            <w:tcW w:w="17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8E9E4C"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3</w:t>
            </w:r>
          </w:p>
        </w:tc>
        <w:tc>
          <w:tcPr>
            <w:tcW w:w="3855" w:type="dxa"/>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14:paraId="3C5B8481"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3040" w:type="dxa"/>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14:paraId="1DF719DD"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2929" w:type="dxa"/>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14:paraId="2BA7F453"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2F7BD6" w:rsidRPr="009A00CF" w14:paraId="6D818B7B" w14:textId="77777777" w:rsidTr="008D1A46">
        <w:trPr>
          <w:trHeight w:val="300"/>
        </w:trPr>
        <w:tc>
          <w:tcPr>
            <w:tcW w:w="2400" w:type="dxa"/>
            <w:vMerge/>
            <w:tcBorders>
              <w:top w:val="nil"/>
              <w:left w:val="single" w:sz="4" w:space="0" w:color="auto"/>
              <w:bottom w:val="single" w:sz="4" w:space="0" w:color="000000"/>
              <w:right w:val="single" w:sz="4" w:space="0" w:color="auto"/>
            </w:tcBorders>
            <w:vAlign w:val="center"/>
            <w:hideMark/>
          </w:tcPr>
          <w:p w14:paraId="044C9131"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p>
        </w:tc>
        <w:tc>
          <w:tcPr>
            <w:tcW w:w="17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6ACA1D"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4</w:t>
            </w:r>
          </w:p>
        </w:tc>
        <w:tc>
          <w:tcPr>
            <w:tcW w:w="385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3D86EB0"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304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11B199A"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292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7B1DD3F"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r>
      <w:tr w:rsidR="002F7BD6" w:rsidRPr="009A00CF" w14:paraId="16C5D834" w14:textId="77777777" w:rsidTr="008D1A46">
        <w:trPr>
          <w:trHeight w:val="300"/>
        </w:trPr>
        <w:tc>
          <w:tcPr>
            <w:tcW w:w="2400" w:type="dxa"/>
            <w:vMerge/>
            <w:tcBorders>
              <w:top w:val="nil"/>
              <w:left w:val="single" w:sz="4" w:space="0" w:color="auto"/>
              <w:bottom w:val="single" w:sz="4" w:space="0" w:color="000000"/>
              <w:right w:val="single" w:sz="4" w:space="0" w:color="auto"/>
            </w:tcBorders>
            <w:vAlign w:val="center"/>
            <w:hideMark/>
          </w:tcPr>
          <w:p w14:paraId="1DD0E678"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p>
        </w:tc>
        <w:tc>
          <w:tcPr>
            <w:tcW w:w="17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265BF0" w14:textId="77777777" w:rsidR="002F7BD6" w:rsidRPr="009A00CF" w:rsidRDefault="002F7BD6" w:rsidP="00A305AE">
            <w:pPr>
              <w:spacing w:after="0" w:line="240" w:lineRule="auto"/>
              <w:jc w:val="center"/>
              <w:rPr>
                <w:rFonts w:ascii="Calibri" w:eastAsia="Times New Roman" w:hAnsi="Calibri" w:cs="Calibri"/>
                <w:color w:val="000000"/>
                <w:sz w:val="24"/>
                <w:szCs w:val="24"/>
                <w:lang w:eastAsia="en-GB"/>
              </w:rPr>
            </w:pPr>
            <w:r w:rsidRPr="009A00CF">
              <w:rPr>
                <w:rFonts w:ascii="Calibri" w:eastAsia="Times New Roman" w:hAnsi="Calibri" w:cs="Calibri"/>
                <w:color w:val="000000"/>
                <w:sz w:val="24"/>
                <w:szCs w:val="24"/>
                <w:lang w:eastAsia="en-GB"/>
              </w:rPr>
              <w:t>5</w:t>
            </w:r>
          </w:p>
        </w:tc>
        <w:tc>
          <w:tcPr>
            <w:tcW w:w="3855" w:type="dxa"/>
            <w:tcBorders>
              <w:top w:val="single" w:sz="4" w:space="0" w:color="auto"/>
              <w:left w:val="single" w:sz="4" w:space="0" w:color="auto"/>
              <w:bottom w:val="single" w:sz="4" w:space="0" w:color="auto"/>
              <w:right w:val="single" w:sz="4" w:space="0" w:color="auto"/>
            </w:tcBorders>
            <w:shd w:val="thinHorzStripe" w:color="AEAAAA" w:themeColor="background2" w:themeShade="BF" w:fill="auto"/>
            <w:noWrap/>
            <w:vAlign w:val="center"/>
            <w:hideMark/>
          </w:tcPr>
          <w:p w14:paraId="44A1F7EE"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r w:rsidRPr="008D1A46">
              <w:rPr>
                <w:rFonts w:ascii="Calibri" w:eastAsia="Times New Roman" w:hAnsi="Calibri" w:cs="Calibri"/>
                <w:color w:val="000000"/>
                <w:sz w:val="20"/>
                <w:szCs w:val="20"/>
                <w:lang w:eastAsia="en-GB"/>
                <w14:glow w14:rad="127000">
                  <w14:schemeClr w14:val="bg1"/>
                </w14:glow>
              </w:rPr>
              <w:t>&lt; 2 ppm</w:t>
            </w:r>
          </w:p>
        </w:tc>
        <w:tc>
          <w:tcPr>
            <w:tcW w:w="304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4B1351D"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c>
          <w:tcPr>
            <w:tcW w:w="292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D4F503B" w14:textId="77777777" w:rsidR="002F7BD6" w:rsidRPr="008D1A46" w:rsidRDefault="002F7BD6" w:rsidP="00A305AE">
            <w:pPr>
              <w:spacing w:after="0" w:line="240" w:lineRule="auto"/>
              <w:jc w:val="center"/>
              <w:rPr>
                <w:rFonts w:ascii="Calibri" w:eastAsia="Times New Roman" w:hAnsi="Calibri" w:cs="Calibri"/>
                <w:color w:val="000000"/>
                <w:sz w:val="20"/>
                <w:szCs w:val="20"/>
                <w:lang w:eastAsia="en-GB"/>
                <w14:glow w14:rad="127000">
                  <w14:schemeClr w14:val="bg1"/>
                </w14:glow>
              </w:rPr>
            </w:pPr>
          </w:p>
        </w:tc>
      </w:tr>
    </w:tbl>
    <w:p w14:paraId="3F04049A" w14:textId="52B170F0" w:rsidR="002F7BD6" w:rsidRPr="009A00CF" w:rsidRDefault="002F7BD6" w:rsidP="002F7BD6">
      <w:pPr>
        <w:pStyle w:val="Caption"/>
        <w:keepNext/>
        <w:rPr>
          <w:sz w:val="20"/>
          <w:szCs w:val="20"/>
        </w:rPr>
      </w:pPr>
      <w:bookmarkStart w:id="177" w:name="_Toc59633322"/>
      <w:bookmarkStart w:id="178" w:name="_Toc59633674"/>
      <w:r w:rsidRPr="009A00CF">
        <w:rPr>
          <w:sz w:val="20"/>
          <w:szCs w:val="20"/>
        </w:rPr>
        <w:t xml:space="preserve">Table </w:t>
      </w:r>
      <w:r w:rsidR="00BA18EB" w:rsidRPr="009A00CF">
        <w:rPr>
          <w:sz w:val="20"/>
          <w:szCs w:val="20"/>
        </w:rPr>
        <w:t>4.12</w:t>
      </w:r>
      <w:r w:rsidRPr="009A00CF">
        <w:rPr>
          <w:sz w:val="20"/>
          <w:szCs w:val="20"/>
        </w:rPr>
        <w:t xml:space="preserve"> Summary of the detected signals corresponding with the theoretical m/z value of lincomycin, ionizing in its protonated [M+</w:t>
      </w:r>
      <w:proofErr w:type="gramStart"/>
      <w:r w:rsidRPr="009A00CF">
        <w:rPr>
          <w:sz w:val="20"/>
          <w:szCs w:val="20"/>
        </w:rPr>
        <w:t>H]</w:t>
      </w:r>
      <w:r w:rsidRPr="009A00CF">
        <w:rPr>
          <w:sz w:val="20"/>
          <w:szCs w:val="20"/>
          <w:vertAlign w:val="superscript"/>
        </w:rPr>
        <w:t>+</w:t>
      </w:r>
      <w:proofErr w:type="gramEnd"/>
      <w:r w:rsidRPr="009A00CF">
        <w:rPr>
          <w:sz w:val="20"/>
          <w:szCs w:val="20"/>
        </w:rPr>
        <w:t>, potassiated [M+K]</w:t>
      </w:r>
      <w:r w:rsidRPr="009A00CF">
        <w:rPr>
          <w:sz w:val="20"/>
          <w:szCs w:val="20"/>
          <w:vertAlign w:val="superscript"/>
        </w:rPr>
        <w:t>+</w:t>
      </w:r>
      <w:r w:rsidRPr="009A00CF">
        <w:rPr>
          <w:sz w:val="20"/>
          <w:szCs w:val="20"/>
        </w:rPr>
        <w:t xml:space="preserve"> and sodiated [</w:t>
      </w:r>
      <w:proofErr w:type="spellStart"/>
      <w:r w:rsidRPr="009A00CF">
        <w:rPr>
          <w:sz w:val="20"/>
          <w:szCs w:val="20"/>
        </w:rPr>
        <w:t>M+Na</w:t>
      </w:r>
      <w:proofErr w:type="spellEnd"/>
      <w:r w:rsidRPr="009A00CF">
        <w:rPr>
          <w:sz w:val="20"/>
          <w:szCs w:val="20"/>
        </w:rPr>
        <w:t>]</w:t>
      </w:r>
      <w:r w:rsidRPr="009A00CF">
        <w:rPr>
          <w:sz w:val="20"/>
          <w:szCs w:val="20"/>
          <w:vertAlign w:val="superscript"/>
        </w:rPr>
        <w:t>+</w:t>
      </w:r>
      <w:r w:rsidRPr="009A00CF">
        <w:rPr>
          <w:sz w:val="20"/>
          <w:szCs w:val="20"/>
        </w:rPr>
        <w:t xml:space="preserve"> forms, in the mass spectra of cell contents sampled at 0 h, 24 h and 7 day time </w:t>
      </w:r>
      <w:r w:rsidRPr="009A00CF">
        <w:rPr>
          <w:noProof/>
          <w:sz w:val="20"/>
          <w:szCs w:val="20"/>
        </w:rPr>
        <w:t xml:space="preserve">points. Mass accuracies are quoted for each detected signal. Intensity of detected signals relative to background signal is indicated by cell </w:t>
      </w:r>
      <w:r w:rsidR="00321C9D">
        <w:rPr>
          <w:noProof/>
          <w:sz w:val="20"/>
          <w:szCs w:val="20"/>
        </w:rPr>
        <w:t>shading</w:t>
      </w:r>
      <w:r w:rsidRPr="009A00CF">
        <w:rPr>
          <w:noProof/>
          <w:sz w:val="20"/>
          <w:szCs w:val="20"/>
        </w:rPr>
        <w:t>.</w:t>
      </w:r>
      <w:bookmarkEnd w:id="177"/>
      <w:bookmarkEnd w:id="178"/>
    </w:p>
    <w:p w14:paraId="18316D40" w14:textId="77777777" w:rsidR="002F7BD6" w:rsidRPr="009A00CF" w:rsidRDefault="002F7BD6" w:rsidP="002F7BD6"/>
    <w:tbl>
      <w:tblPr>
        <w:tblpPr w:leftFromText="180" w:rightFromText="180" w:vertAnchor="text" w:horzAnchor="margin" w:tblpXSpec="right" w:tblpY="74"/>
        <w:tblW w:w="69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3"/>
        <w:gridCol w:w="6489"/>
      </w:tblGrid>
      <w:tr w:rsidR="00321C9D" w:rsidRPr="009A00CF" w14:paraId="532DAC2C" w14:textId="77777777" w:rsidTr="008D1A46">
        <w:trPr>
          <w:trHeight w:val="261"/>
        </w:trPr>
        <w:tc>
          <w:tcPr>
            <w:tcW w:w="6932" w:type="dxa"/>
            <w:gridSpan w:val="2"/>
            <w:shd w:val="clear" w:color="auto" w:fill="auto"/>
            <w:noWrap/>
            <w:vAlign w:val="bottom"/>
          </w:tcPr>
          <w:p w14:paraId="135C336E" w14:textId="77777777" w:rsidR="00321C9D" w:rsidRPr="008D1A46" w:rsidRDefault="00321C9D" w:rsidP="00321C9D">
            <w:pPr>
              <w:spacing w:after="0" w:line="240" w:lineRule="auto"/>
              <w:rPr>
                <w:rFonts w:ascii="Calibri" w:eastAsia="Times New Roman" w:hAnsi="Calibri" w:cs="Calibri"/>
                <w:color w:val="000000"/>
                <w:sz w:val="18"/>
                <w:szCs w:val="18"/>
                <w:lang w:eastAsia="en-GB"/>
              </w:rPr>
            </w:pPr>
            <w:r w:rsidRPr="008D1A46">
              <w:rPr>
                <w:rFonts w:ascii="Calibri" w:eastAsia="Times New Roman" w:hAnsi="Calibri" w:cs="Calibri"/>
                <w:color w:val="000000"/>
                <w:sz w:val="18"/>
                <w:szCs w:val="18"/>
                <w:lang w:eastAsia="en-GB"/>
              </w:rPr>
              <w:t>Key:</w:t>
            </w:r>
          </w:p>
        </w:tc>
      </w:tr>
      <w:tr w:rsidR="00321C9D" w:rsidRPr="009A00CF" w14:paraId="07126003" w14:textId="77777777" w:rsidTr="008D1A46">
        <w:trPr>
          <w:trHeight w:val="261"/>
        </w:trPr>
        <w:tc>
          <w:tcPr>
            <w:tcW w:w="443" w:type="dxa"/>
            <w:shd w:val="thinDiagCross" w:color="3B3838" w:themeColor="background2" w:themeShade="40" w:fill="auto"/>
            <w:noWrap/>
            <w:vAlign w:val="bottom"/>
            <w:hideMark/>
          </w:tcPr>
          <w:p w14:paraId="1A32EA14" w14:textId="77777777" w:rsidR="00321C9D" w:rsidRPr="008D1A46" w:rsidRDefault="00321C9D" w:rsidP="00321C9D">
            <w:pPr>
              <w:spacing w:after="0" w:line="240" w:lineRule="auto"/>
              <w:rPr>
                <w:rFonts w:ascii="Calibri" w:eastAsia="Times New Roman" w:hAnsi="Calibri" w:cs="Calibri"/>
                <w:color w:val="000000"/>
                <w:sz w:val="18"/>
                <w:szCs w:val="18"/>
                <w:lang w:eastAsia="en-GB"/>
              </w:rPr>
            </w:pPr>
            <w:r w:rsidRPr="008D1A46">
              <w:rPr>
                <w:rFonts w:ascii="Calibri" w:eastAsia="Times New Roman" w:hAnsi="Calibri" w:cs="Calibri"/>
                <w:color w:val="000000"/>
                <w:sz w:val="18"/>
                <w:szCs w:val="18"/>
                <w:lang w:eastAsia="en-GB"/>
              </w:rPr>
              <w:t> </w:t>
            </w:r>
          </w:p>
        </w:tc>
        <w:tc>
          <w:tcPr>
            <w:tcW w:w="6489" w:type="dxa"/>
            <w:shd w:val="clear" w:color="auto" w:fill="auto"/>
            <w:noWrap/>
            <w:vAlign w:val="bottom"/>
            <w:hideMark/>
          </w:tcPr>
          <w:p w14:paraId="2E4ACFCB" w14:textId="77777777" w:rsidR="00321C9D" w:rsidRPr="008D1A46" w:rsidRDefault="00321C9D" w:rsidP="00321C9D">
            <w:pPr>
              <w:spacing w:after="0" w:line="240" w:lineRule="auto"/>
              <w:rPr>
                <w:rFonts w:ascii="Calibri" w:eastAsia="Times New Roman" w:hAnsi="Calibri" w:cs="Calibri"/>
                <w:color w:val="000000"/>
                <w:sz w:val="18"/>
                <w:szCs w:val="18"/>
                <w:lang w:eastAsia="en-GB"/>
              </w:rPr>
            </w:pPr>
            <w:r w:rsidRPr="008D1A46">
              <w:rPr>
                <w:rFonts w:ascii="Calibri" w:eastAsia="Times New Roman" w:hAnsi="Calibri" w:cs="Calibri"/>
                <w:color w:val="000000"/>
                <w:sz w:val="18"/>
                <w:szCs w:val="18"/>
                <w:lang w:eastAsia="en-GB"/>
              </w:rPr>
              <w:t>&lt; 1 ppm and above background intensity</w:t>
            </w:r>
          </w:p>
        </w:tc>
      </w:tr>
      <w:tr w:rsidR="00321C9D" w:rsidRPr="009A00CF" w14:paraId="199A0406" w14:textId="77777777" w:rsidTr="008D1A46">
        <w:trPr>
          <w:trHeight w:val="261"/>
        </w:trPr>
        <w:tc>
          <w:tcPr>
            <w:tcW w:w="443" w:type="dxa"/>
            <w:shd w:val="thinDiagStripe" w:color="767171" w:themeColor="background2" w:themeShade="80" w:fill="auto"/>
            <w:noWrap/>
            <w:vAlign w:val="bottom"/>
            <w:hideMark/>
          </w:tcPr>
          <w:p w14:paraId="66FA0E95" w14:textId="77777777" w:rsidR="00321C9D" w:rsidRPr="008D1A46" w:rsidRDefault="00321C9D" w:rsidP="00321C9D">
            <w:pPr>
              <w:spacing w:after="0" w:line="240" w:lineRule="auto"/>
              <w:rPr>
                <w:rFonts w:ascii="Calibri" w:eastAsia="Times New Roman" w:hAnsi="Calibri" w:cs="Calibri"/>
                <w:color w:val="000000"/>
                <w:sz w:val="18"/>
                <w:szCs w:val="18"/>
                <w:lang w:eastAsia="en-GB"/>
              </w:rPr>
            </w:pPr>
            <w:r w:rsidRPr="008D1A46">
              <w:rPr>
                <w:rFonts w:ascii="Calibri" w:eastAsia="Times New Roman" w:hAnsi="Calibri" w:cs="Calibri"/>
                <w:color w:val="000000"/>
                <w:sz w:val="18"/>
                <w:szCs w:val="18"/>
                <w:lang w:eastAsia="en-GB"/>
              </w:rPr>
              <w:t> </w:t>
            </w:r>
          </w:p>
        </w:tc>
        <w:tc>
          <w:tcPr>
            <w:tcW w:w="6489" w:type="dxa"/>
            <w:shd w:val="clear" w:color="auto" w:fill="auto"/>
            <w:noWrap/>
            <w:vAlign w:val="bottom"/>
            <w:hideMark/>
          </w:tcPr>
          <w:p w14:paraId="220E4C83" w14:textId="77777777" w:rsidR="00321C9D" w:rsidRPr="008D1A46" w:rsidRDefault="00321C9D" w:rsidP="00321C9D">
            <w:pPr>
              <w:spacing w:after="0" w:line="240" w:lineRule="auto"/>
              <w:rPr>
                <w:rFonts w:ascii="Calibri" w:eastAsia="Times New Roman" w:hAnsi="Calibri" w:cs="Calibri"/>
                <w:color w:val="000000"/>
                <w:sz w:val="18"/>
                <w:szCs w:val="18"/>
                <w:lang w:eastAsia="en-GB"/>
              </w:rPr>
            </w:pPr>
            <w:r w:rsidRPr="008D1A46">
              <w:rPr>
                <w:rFonts w:ascii="Calibri" w:eastAsia="Times New Roman" w:hAnsi="Calibri" w:cs="Calibri"/>
                <w:color w:val="000000"/>
                <w:sz w:val="18"/>
                <w:szCs w:val="18"/>
                <w:lang w:eastAsia="en-GB"/>
              </w:rPr>
              <w:t>Mass accuracy &gt; 1, &lt; 3 ppm and above background intensity</w:t>
            </w:r>
          </w:p>
        </w:tc>
      </w:tr>
      <w:tr w:rsidR="00321C9D" w:rsidRPr="009A00CF" w14:paraId="59F27C3B" w14:textId="77777777" w:rsidTr="008D1A46">
        <w:trPr>
          <w:trHeight w:val="261"/>
        </w:trPr>
        <w:tc>
          <w:tcPr>
            <w:tcW w:w="443" w:type="dxa"/>
            <w:shd w:val="thinHorzStripe" w:color="767171" w:themeColor="background2" w:themeShade="80" w:fill="auto"/>
            <w:noWrap/>
            <w:vAlign w:val="bottom"/>
            <w:hideMark/>
          </w:tcPr>
          <w:p w14:paraId="44992A21" w14:textId="77777777" w:rsidR="00321C9D" w:rsidRPr="008D1A46" w:rsidRDefault="00321C9D" w:rsidP="00321C9D">
            <w:pPr>
              <w:spacing w:after="0" w:line="240" w:lineRule="auto"/>
              <w:rPr>
                <w:rFonts w:ascii="Calibri" w:eastAsia="Times New Roman" w:hAnsi="Calibri" w:cs="Calibri"/>
                <w:color w:val="000000"/>
                <w:sz w:val="18"/>
                <w:szCs w:val="18"/>
                <w:lang w:eastAsia="en-GB"/>
              </w:rPr>
            </w:pPr>
            <w:r w:rsidRPr="008D1A46">
              <w:rPr>
                <w:rFonts w:ascii="Calibri" w:eastAsia="Times New Roman" w:hAnsi="Calibri" w:cs="Calibri"/>
                <w:color w:val="000000"/>
                <w:sz w:val="18"/>
                <w:szCs w:val="18"/>
                <w:lang w:eastAsia="en-GB"/>
              </w:rPr>
              <w:t> </w:t>
            </w:r>
          </w:p>
        </w:tc>
        <w:tc>
          <w:tcPr>
            <w:tcW w:w="6489" w:type="dxa"/>
            <w:shd w:val="clear" w:color="auto" w:fill="auto"/>
            <w:noWrap/>
            <w:vAlign w:val="bottom"/>
            <w:hideMark/>
          </w:tcPr>
          <w:p w14:paraId="42F2068F" w14:textId="77777777" w:rsidR="00321C9D" w:rsidRPr="008D1A46" w:rsidRDefault="00321C9D" w:rsidP="00321C9D">
            <w:pPr>
              <w:spacing w:after="0" w:line="240" w:lineRule="auto"/>
              <w:rPr>
                <w:rFonts w:ascii="Calibri" w:eastAsia="Times New Roman" w:hAnsi="Calibri" w:cs="Calibri"/>
                <w:color w:val="000000"/>
                <w:sz w:val="18"/>
                <w:szCs w:val="18"/>
                <w:lang w:eastAsia="en-GB"/>
              </w:rPr>
            </w:pPr>
            <w:r w:rsidRPr="008D1A46">
              <w:rPr>
                <w:rFonts w:ascii="Calibri" w:eastAsia="Times New Roman" w:hAnsi="Calibri" w:cs="Calibri"/>
                <w:color w:val="000000"/>
                <w:sz w:val="18"/>
                <w:szCs w:val="18"/>
                <w:lang w:eastAsia="en-GB"/>
              </w:rPr>
              <w:t>Signal below background intensity</w:t>
            </w:r>
          </w:p>
        </w:tc>
      </w:tr>
      <w:tr w:rsidR="00321C9D" w:rsidRPr="009A00CF" w14:paraId="2D1049FC" w14:textId="77777777" w:rsidTr="008D1A46">
        <w:trPr>
          <w:trHeight w:val="261"/>
        </w:trPr>
        <w:tc>
          <w:tcPr>
            <w:tcW w:w="443" w:type="dxa"/>
            <w:shd w:val="clear" w:color="auto" w:fill="FFFFFF" w:themeFill="background1"/>
            <w:noWrap/>
            <w:vAlign w:val="bottom"/>
            <w:hideMark/>
          </w:tcPr>
          <w:p w14:paraId="4694CCEF" w14:textId="77777777" w:rsidR="00321C9D" w:rsidRPr="008D1A46" w:rsidRDefault="00321C9D" w:rsidP="00321C9D">
            <w:pPr>
              <w:spacing w:after="0" w:line="240" w:lineRule="auto"/>
              <w:rPr>
                <w:rFonts w:ascii="Calibri" w:eastAsia="Times New Roman" w:hAnsi="Calibri" w:cs="Calibri"/>
                <w:color w:val="000000"/>
                <w:sz w:val="18"/>
                <w:szCs w:val="18"/>
                <w:lang w:eastAsia="en-GB"/>
              </w:rPr>
            </w:pPr>
            <w:r w:rsidRPr="008D1A46">
              <w:rPr>
                <w:rFonts w:ascii="Calibri" w:eastAsia="Times New Roman" w:hAnsi="Calibri" w:cs="Calibri"/>
                <w:color w:val="000000"/>
                <w:sz w:val="18"/>
                <w:szCs w:val="18"/>
                <w:lang w:eastAsia="en-GB"/>
              </w:rPr>
              <w:t> </w:t>
            </w:r>
          </w:p>
        </w:tc>
        <w:tc>
          <w:tcPr>
            <w:tcW w:w="6489" w:type="dxa"/>
            <w:shd w:val="clear" w:color="auto" w:fill="auto"/>
            <w:noWrap/>
            <w:vAlign w:val="bottom"/>
            <w:hideMark/>
          </w:tcPr>
          <w:p w14:paraId="5586BD12" w14:textId="77777777" w:rsidR="00321C9D" w:rsidRPr="008D1A46" w:rsidRDefault="00321C9D" w:rsidP="00321C9D">
            <w:pPr>
              <w:spacing w:after="0" w:line="240" w:lineRule="auto"/>
              <w:rPr>
                <w:rFonts w:ascii="Calibri" w:eastAsia="Times New Roman" w:hAnsi="Calibri" w:cs="Calibri"/>
                <w:color w:val="000000"/>
                <w:sz w:val="18"/>
                <w:szCs w:val="18"/>
                <w:lang w:eastAsia="en-GB"/>
              </w:rPr>
            </w:pPr>
            <w:r w:rsidRPr="008D1A46">
              <w:rPr>
                <w:rFonts w:ascii="Calibri" w:eastAsia="Times New Roman" w:hAnsi="Calibri" w:cs="Calibri"/>
                <w:color w:val="000000"/>
                <w:sz w:val="18"/>
                <w:szCs w:val="18"/>
                <w:lang w:eastAsia="en-GB"/>
              </w:rPr>
              <w:t>No signal detected (or mass accuracy &gt; 3 ppm)</w:t>
            </w:r>
          </w:p>
        </w:tc>
      </w:tr>
      <w:tr w:rsidR="00321C9D" w:rsidRPr="009A00CF" w14:paraId="771F3641" w14:textId="77777777" w:rsidTr="008D1A46">
        <w:trPr>
          <w:trHeight w:val="261"/>
        </w:trPr>
        <w:tc>
          <w:tcPr>
            <w:tcW w:w="443" w:type="dxa"/>
            <w:shd w:val="clear" w:color="auto" w:fill="000000" w:themeFill="text1"/>
            <w:noWrap/>
            <w:vAlign w:val="bottom"/>
            <w:hideMark/>
          </w:tcPr>
          <w:p w14:paraId="64F31858" w14:textId="77777777" w:rsidR="00321C9D" w:rsidRPr="008D1A46" w:rsidRDefault="00321C9D" w:rsidP="00321C9D">
            <w:pPr>
              <w:spacing w:after="0" w:line="240" w:lineRule="auto"/>
              <w:rPr>
                <w:rFonts w:ascii="Calibri" w:eastAsia="Times New Roman" w:hAnsi="Calibri" w:cs="Calibri"/>
                <w:color w:val="000000"/>
                <w:sz w:val="18"/>
                <w:szCs w:val="18"/>
                <w:lang w:eastAsia="en-GB"/>
              </w:rPr>
            </w:pPr>
            <w:r w:rsidRPr="008D1A46">
              <w:rPr>
                <w:rFonts w:ascii="Calibri" w:eastAsia="Times New Roman" w:hAnsi="Calibri" w:cs="Calibri"/>
                <w:color w:val="000000"/>
                <w:sz w:val="18"/>
                <w:szCs w:val="18"/>
                <w:lang w:eastAsia="en-GB"/>
              </w:rPr>
              <w:t> </w:t>
            </w:r>
          </w:p>
        </w:tc>
        <w:tc>
          <w:tcPr>
            <w:tcW w:w="6489" w:type="dxa"/>
            <w:shd w:val="clear" w:color="auto" w:fill="auto"/>
            <w:noWrap/>
            <w:vAlign w:val="bottom"/>
            <w:hideMark/>
          </w:tcPr>
          <w:p w14:paraId="5CF9D2F7" w14:textId="77777777" w:rsidR="00321C9D" w:rsidRPr="008D1A46" w:rsidRDefault="00321C9D" w:rsidP="00321C9D">
            <w:pPr>
              <w:spacing w:after="0" w:line="240" w:lineRule="auto"/>
              <w:rPr>
                <w:rFonts w:ascii="Calibri" w:eastAsia="Times New Roman" w:hAnsi="Calibri" w:cs="Calibri"/>
                <w:color w:val="000000"/>
                <w:sz w:val="18"/>
                <w:szCs w:val="18"/>
                <w:lang w:eastAsia="en-GB"/>
              </w:rPr>
            </w:pPr>
            <w:r w:rsidRPr="008D1A46">
              <w:rPr>
                <w:rFonts w:ascii="Calibri" w:eastAsia="Times New Roman" w:hAnsi="Calibri" w:cs="Calibri"/>
                <w:color w:val="000000"/>
                <w:sz w:val="18"/>
                <w:szCs w:val="18"/>
                <w:lang w:eastAsia="en-GB"/>
              </w:rPr>
              <w:t>No data</w:t>
            </w:r>
          </w:p>
        </w:tc>
      </w:tr>
    </w:tbl>
    <w:p w14:paraId="65C6E80B" w14:textId="77777777" w:rsidR="002F7BD6" w:rsidRPr="009A00CF" w:rsidRDefault="002F7BD6" w:rsidP="002F7BD6">
      <w:pPr>
        <w:sectPr w:rsidR="002F7BD6" w:rsidRPr="009A00CF" w:rsidSect="00A305AE">
          <w:pgSz w:w="16838" w:h="11906" w:orient="landscape"/>
          <w:pgMar w:top="1440" w:right="1440" w:bottom="1440" w:left="1440" w:header="708" w:footer="708" w:gutter="0"/>
          <w:cols w:space="708"/>
          <w:docGrid w:linePitch="360"/>
        </w:sectPr>
      </w:pPr>
    </w:p>
    <w:p w14:paraId="2B7C094C" w14:textId="470E76A6" w:rsidR="00BF3E8A" w:rsidRDefault="00BF3E8A" w:rsidP="00BF3E8A">
      <w:pPr>
        <w:pStyle w:val="Caption"/>
        <w:keepNext/>
      </w:pPr>
      <w:r>
        <w:lastRenderedPageBreak/>
        <w:t xml:space="preserve">Table 4.12a Summary of the detected signals corresponding in m/z with lincomycin, </w:t>
      </w:r>
      <w:r w:rsidRPr="009A00CF">
        <w:rPr>
          <w:sz w:val="20"/>
          <w:szCs w:val="20"/>
        </w:rPr>
        <w:t>ionizing in its protonated [M+</w:t>
      </w:r>
      <w:proofErr w:type="gramStart"/>
      <w:r w:rsidRPr="009A00CF">
        <w:rPr>
          <w:sz w:val="20"/>
          <w:szCs w:val="20"/>
        </w:rPr>
        <w:t>H]</w:t>
      </w:r>
      <w:r w:rsidRPr="009A00CF">
        <w:rPr>
          <w:sz w:val="20"/>
          <w:szCs w:val="20"/>
          <w:vertAlign w:val="superscript"/>
        </w:rPr>
        <w:t>+</w:t>
      </w:r>
      <w:proofErr w:type="gramEnd"/>
      <w:r w:rsidRPr="009A00CF">
        <w:rPr>
          <w:sz w:val="20"/>
          <w:szCs w:val="20"/>
        </w:rPr>
        <w:t>, potassiated</w:t>
      </w:r>
      <w:r w:rsidRPr="009A00CF">
        <w:rPr>
          <w:noProof/>
          <w:sz w:val="20"/>
          <w:szCs w:val="20"/>
        </w:rPr>
        <w:t xml:space="preserve"> [M+K]</w:t>
      </w:r>
      <w:r w:rsidRPr="009A00CF">
        <w:rPr>
          <w:noProof/>
          <w:sz w:val="20"/>
          <w:szCs w:val="20"/>
          <w:vertAlign w:val="superscript"/>
        </w:rPr>
        <w:t>+</w:t>
      </w:r>
      <w:r w:rsidRPr="009A00CF">
        <w:rPr>
          <w:noProof/>
          <w:sz w:val="20"/>
          <w:szCs w:val="20"/>
        </w:rPr>
        <w:t xml:space="preserve"> and sodiated [M+Na]</w:t>
      </w:r>
      <w:r w:rsidRPr="009A00CF">
        <w:rPr>
          <w:noProof/>
          <w:sz w:val="20"/>
          <w:szCs w:val="20"/>
          <w:vertAlign w:val="superscript"/>
        </w:rPr>
        <w:t>+</w:t>
      </w:r>
      <w:r w:rsidRPr="009A00CF">
        <w:rPr>
          <w:noProof/>
          <w:sz w:val="20"/>
          <w:szCs w:val="20"/>
        </w:rPr>
        <w:t xml:space="preserve"> forms, in the mass spectra </w:t>
      </w:r>
      <w:r>
        <w:t>in holding solutions</w:t>
      </w:r>
      <w:r w:rsidRPr="009A00CF">
        <w:rPr>
          <w:noProof/>
          <w:sz w:val="20"/>
          <w:szCs w:val="20"/>
        </w:rPr>
        <w:t xml:space="preserve"> sampled at 0 h, 24 h and 7 day time points. </w:t>
      </w:r>
      <w:r>
        <w:rPr>
          <w:noProof/>
          <w:sz w:val="20"/>
          <w:szCs w:val="20"/>
        </w:rPr>
        <w:t>Relative intensities (counts) and mass</w:t>
      </w:r>
      <w:r w:rsidRPr="009A00CF">
        <w:rPr>
          <w:noProof/>
          <w:sz w:val="20"/>
          <w:szCs w:val="20"/>
        </w:rPr>
        <w:t xml:space="preserve"> accuracies </w:t>
      </w:r>
      <w:r>
        <w:rPr>
          <w:noProof/>
          <w:sz w:val="20"/>
          <w:szCs w:val="20"/>
        </w:rPr>
        <w:t xml:space="preserve">(ppm) </w:t>
      </w:r>
      <w:r w:rsidRPr="009A00CF">
        <w:rPr>
          <w:noProof/>
          <w:sz w:val="20"/>
          <w:szCs w:val="20"/>
        </w:rPr>
        <w:t>are quoted for each detected signal</w:t>
      </w:r>
      <w:r>
        <w:rPr>
          <w:noProof/>
          <w:sz w:val="20"/>
          <w:szCs w:val="20"/>
        </w:rPr>
        <w:t>.</w:t>
      </w:r>
      <w:r w:rsidR="006972B3">
        <w:rPr>
          <w:noProof/>
          <w:sz w:val="20"/>
          <w:szCs w:val="20"/>
        </w:rPr>
        <w:t xml:space="preserve"> </w:t>
      </w:r>
    </w:p>
    <w:tbl>
      <w:tblPr>
        <w:tblStyle w:val="TableGrid"/>
        <w:tblpPr w:leftFromText="180" w:rightFromText="180" w:vertAnchor="text" w:horzAnchor="margin" w:tblpY="598"/>
        <w:tblW w:w="0" w:type="auto"/>
        <w:tblLook w:val="04A0" w:firstRow="1" w:lastRow="0" w:firstColumn="1" w:lastColumn="0" w:noHBand="0" w:noVBand="1"/>
      </w:tblPr>
      <w:tblGrid>
        <w:gridCol w:w="1412"/>
        <w:gridCol w:w="1412"/>
        <w:gridCol w:w="1048"/>
        <w:gridCol w:w="1052"/>
        <w:gridCol w:w="1045"/>
        <w:gridCol w:w="1052"/>
        <w:gridCol w:w="991"/>
        <w:gridCol w:w="991"/>
        <w:gridCol w:w="7"/>
      </w:tblGrid>
      <w:tr w:rsidR="00C94D28" w:rsidRPr="009A00CF" w14:paraId="2CAE2D19" w14:textId="77777777" w:rsidTr="008D1A46">
        <w:tc>
          <w:tcPr>
            <w:tcW w:w="2824" w:type="dxa"/>
            <w:gridSpan w:val="2"/>
            <w:vMerge w:val="restart"/>
          </w:tcPr>
          <w:p w14:paraId="1B5BCFCF" w14:textId="77777777" w:rsidR="00C94D28" w:rsidRPr="00BF37BC" w:rsidRDefault="00C94D28" w:rsidP="00C94D28">
            <w:pPr>
              <w:jc w:val="center"/>
              <w:rPr>
                <w:rFonts w:cstheme="minorHAnsi"/>
                <w:b/>
                <w:bCs/>
              </w:rPr>
            </w:pPr>
            <w:r w:rsidRPr="00BF37BC">
              <w:rPr>
                <w:rFonts w:cstheme="minorHAnsi"/>
                <w:b/>
                <w:bCs/>
              </w:rPr>
              <w:t>Lincomycin</w:t>
            </w:r>
          </w:p>
        </w:tc>
        <w:tc>
          <w:tcPr>
            <w:tcW w:w="6186" w:type="dxa"/>
            <w:gridSpan w:val="7"/>
          </w:tcPr>
          <w:p w14:paraId="2C3FF531" w14:textId="77777777" w:rsidR="00C94D28" w:rsidRPr="00BF37BC" w:rsidRDefault="00C94D28" w:rsidP="00C94D28">
            <w:pPr>
              <w:jc w:val="center"/>
              <w:rPr>
                <w:rFonts w:cstheme="minorHAnsi"/>
              </w:rPr>
            </w:pPr>
            <w:r w:rsidRPr="00BF37BC">
              <w:rPr>
                <w:rFonts w:cstheme="minorHAnsi"/>
              </w:rPr>
              <w:t>Target analyte with cationised molecules</w:t>
            </w:r>
          </w:p>
        </w:tc>
      </w:tr>
      <w:tr w:rsidR="00C94D28" w:rsidRPr="009A00CF" w14:paraId="49B9EFC2" w14:textId="77777777" w:rsidTr="008D1A46">
        <w:tc>
          <w:tcPr>
            <w:tcW w:w="2824" w:type="dxa"/>
            <w:gridSpan w:val="2"/>
            <w:vMerge/>
          </w:tcPr>
          <w:p w14:paraId="3104D8D2" w14:textId="77777777" w:rsidR="00C94D28" w:rsidRPr="00BF37BC" w:rsidRDefault="00C94D28" w:rsidP="00C94D28">
            <w:pPr>
              <w:jc w:val="center"/>
              <w:rPr>
                <w:rFonts w:cstheme="minorHAnsi"/>
              </w:rPr>
            </w:pPr>
          </w:p>
        </w:tc>
        <w:tc>
          <w:tcPr>
            <w:tcW w:w="2100" w:type="dxa"/>
            <w:gridSpan w:val="2"/>
          </w:tcPr>
          <w:p w14:paraId="21FEC7BC" w14:textId="77777777" w:rsidR="00C94D28" w:rsidRPr="00BF37BC" w:rsidRDefault="00C94D28" w:rsidP="00C94D28">
            <w:pPr>
              <w:jc w:val="center"/>
              <w:rPr>
                <w:rFonts w:cstheme="minorHAnsi"/>
                <w:vertAlign w:val="superscript"/>
              </w:rPr>
            </w:pPr>
            <w:r w:rsidRPr="00BF37BC">
              <w:rPr>
                <w:rFonts w:cstheme="minorHAnsi"/>
              </w:rPr>
              <w:t>[M+</w:t>
            </w:r>
            <w:proofErr w:type="gramStart"/>
            <w:r w:rsidRPr="00BF37BC">
              <w:rPr>
                <w:rFonts w:cstheme="minorHAnsi"/>
              </w:rPr>
              <w:t>H]</w:t>
            </w:r>
            <w:r w:rsidRPr="00BF37BC">
              <w:rPr>
                <w:rFonts w:cstheme="minorHAnsi"/>
                <w:vertAlign w:val="superscript"/>
              </w:rPr>
              <w:t>+</w:t>
            </w:r>
            <w:proofErr w:type="gramEnd"/>
          </w:p>
        </w:tc>
        <w:tc>
          <w:tcPr>
            <w:tcW w:w="2097" w:type="dxa"/>
            <w:gridSpan w:val="2"/>
          </w:tcPr>
          <w:p w14:paraId="464129CC" w14:textId="77777777" w:rsidR="00C94D28" w:rsidRPr="00BF37BC" w:rsidRDefault="00C94D28" w:rsidP="00C94D28">
            <w:pPr>
              <w:jc w:val="center"/>
              <w:rPr>
                <w:rFonts w:cstheme="minorHAnsi"/>
              </w:rPr>
            </w:pPr>
            <w:r w:rsidRPr="00BF37BC">
              <w:rPr>
                <w:rFonts w:cstheme="minorHAnsi"/>
              </w:rPr>
              <w:t>[M+</w:t>
            </w:r>
            <w:proofErr w:type="gramStart"/>
            <w:r w:rsidRPr="00BF37BC">
              <w:rPr>
                <w:rFonts w:cstheme="minorHAnsi"/>
              </w:rPr>
              <w:t>K]</w:t>
            </w:r>
            <w:r w:rsidRPr="00BF37BC">
              <w:rPr>
                <w:rFonts w:cstheme="minorHAnsi"/>
                <w:vertAlign w:val="superscript"/>
              </w:rPr>
              <w:t>+</w:t>
            </w:r>
            <w:proofErr w:type="gramEnd"/>
          </w:p>
        </w:tc>
        <w:tc>
          <w:tcPr>
            <w:tcW w:w="1989" w:type="dxa"/>
            <w:gridSpan w:val="3"/>
          </w:tcPr>
          <w:p w14:paraId="4CED6148" w14:textId="77777777" w:rsidR="00C94D28" w:rsidRPr="00BF37BC" w:rsidRDefault="00C94D28" w:rsidP="00C94D28">
            <w:pPr>
              <w:jc w:val="center"/>
              <w:rPr>
                <w:rFonts w:cstheme="minorHAnsi"/>
              </w:rPr>
            </w:pPr>
            <w:r w:rsidRPr="00BF37BC">
              <w:rPr>
                <w:rFonts w:cstheme="minorHAnsi"/>
              </w:rPr>
              <w:t>[</w:t>
            </w:r>
            <w:proofErr w:type="spellStart"/>
            <w:r w:rsidRPr="00BF37BC">
              <w:rPr>
                <w:rFonts w:cstheme="minorHAnsi"/>
              </w:rPr>
              <w:t>M+</w:t>
            </w:r>
            <w:proofErr w:type="gramStart"/>
            <w:r w:rsidRPr="00BF37BC">
              <w:rPr>
                <w:rFonts w:cstheme="minorHAnsi"/>
              </w:rPr>
              <w:t>Na</w:t>
            </w:r>
            <w:proofErr w:type="spellEnd"/>
            <w:r w:rsidRPr="00BF37BC">
              <w:rPr>
                <w:rFonts w:cstheme="minorHAnsi"/>
              </w:rPr>
              <w:t>]</w:t>
            </w:r>
            <w:r w:rsidRPr="00BF37BC">
              <w:rPr>
                <w:rFonts w:cstheme="minorHAnsi"/>
                <w:vertAlign w:val="superscript"/>
              </w:rPr>
              <w:t>+</w:t>
            </w:r>
            <w:proofErr w:type="gramEnd"/>
          </w:p>
        </w:tc>
      </w:tr>
      <w:tr w:rsidR="00C94D28" w:rsidRPr="009A00CF" w14:paraId="025F7E0F" w14:textId="77777777" w:rsidTr="008D1A46">
        <w:tc>
          <w:tcPr>
            <w:tcW w:w="1412" w:type="dxa"/>
          </w:tcPr>
          <w:p w14:paraId="7D2FAED4" w14:textId="77777777" w:rsidR="00C94D28" w:rsidRPr="00BF37BC" w:rsidRDefault="00C94D28" w:rsidP="00C94D28">
            <w:pPr>
              <w:jc w:val="center"/>
              <w:rPr>
                <w:rFonts w:cstheme="minorHAnsi"/>
              </w:rPr>
            </w:pPr>
            <w:r w:rsidRPr="00BF37BC">
              <w:rPr>
                <w:rFonts w:cstheme="minorHAnsi"/>
              </w:rPr>
              <w:t>Exposure time</w:t>
            </w:r>
          </w:p>
        </w:tc>
        <w:tc>
          <w:tcPr>
            <w:tcW w:w="1412" w:type="dxa"/>
          </w:tcPr>
          <w:p w14:paraId="2952F48D" w14:textId="77777777" w:rsidR="00C94D28" w:rsidRPr="00BF37BC" w:rsidRDefault="00C94D28" w:rsidP="00C94D28">
            <w:pPr>
              <w:jc w:val="center"/>
              <w:rPr>
                <w:rFonts w:cstheme="minorHAnsi"/>
              </w:rPr>
            </w:pPr>
            <w:r w:rsidRPr="00BF37BC">
              <w:rPr>
                <w:rFonts w:cstheme="minorHAnsi"/>
              </w:rPr>
              <w:t>Replicate</w:t>
            </w:r>
          </w:p>
        </w:tc>
        <w:tc>
          <w:tcPr>
            <w:tcW w:w="1048" w:type="dxa"/>
          </w:tcPr>
          <w:p w14:paraId="6E7C90AC" w14:textId="77777777" w:rsidR="00C94D28" w:rsidRPr="00BF37BC" w:rsidRDefault="00C94D28" w:rsidP="00C94D28">
            <w:pPr>
              <w:jc w:val="center"/>
              <w:rPr>
                <w:rFonts w:cstheme="minorHAnsi"/>
              </w:rPr>
            </w:pPr>
            <w:r w:rsidRPr="00BF37BC">
              <w:rPr>
                <w:rFonts w:cstheme="minorHAnsi"/>
              </w:rPr>
              <w:t>Relative intensity</w:t>
            </w:r>
          </w:p>
          <w:p w14:paraId="3BC71351" w14:textId="77777777" w:rsidR="00C94D28" w:rsidRPr="00BF37BC" w:rsidRDefault="00C94D28" w:rsidP="00C94D28">
            <w:pPr>
              <w:jc w:val="center"/>
              <w:rPr>
                <w:rFonts w:cstheme="minorHAnsi"/>
              </w:rPr>
            </w:pPr>
            <w:r w:rsidRPr="00BF37BC">
              <w:rPr>
                <w:rFonts w:cstheme="minorHAnsi"/>
              </w:rPr>
              <w:t>(counts)</w:t>
            </w:r>
          </w:p>
        </w:tc>
        <w:tc>
          <w:tcPr>
            <w:tcW w:w="1052" w:type="dxa"/>
          </w:tcPr>
          <w:p w14:paraId="5F3CD594" w14:textId="77777777" w:rsidR="00C94D28" w:rsidRPr="00BF37BC" w:rsidRDefault="00C94D28" w:rsidP="00C94D28">
            <w:pPr>
              <w:jc w:val="center"/>
              <w:rPr>
                <w:rFonts w:cstheme="minorHAnsi"/>
              </w:rPr>
            </w:pPr>
            <w:r w:rsidRPr="00BF37BC">
              <w:rPr>
                <w:rFonts w:cstheme="minorHAnsi"/>
              </w:rPr>
              <w:t>Mass accuracy (ppm)</w:t>
            </w:r>
          </w:p>
        </w:tc>
        <w:tc>
          <w:tcPr>
            <w:tcW w:w="1045" w:type="dxa"/>
          </w:tcPr>
          <w:p w14:paraId="3BDA6FB9" w14:textId="77777777" w:rsidR="00C94D28" w:rsidRPr="00BF37BC" w:rsidRDefault="00C94D28" w:rsidP="00C94D28">
            <w:pPr>
              <w:jc w:val="center"/>
              <w:rPr>
                <w:rFonts w:cstheme="minorHAnsi"/>
              </w:rPr>
            </w:pPr>
            <w:r w:rsidRPr="00BF37BC">
              <w:rPr>
                <w:rFonts w:cstheme="minorHAnsi"/>
              </w:rPr>
              <w:t>Relative intensity</w:t>
            </w:r>
          </w:p>
          <w:p w14:paraId="45FCE7B2" w14:textId="77777777" w:rsidR="00C94D28" w:rsidRPr="00BF37BC" w:rsidRDefault="00C94D28" w:rsidP="00C94D28">
            <w:pPr>
              <w:jc w:val="center"/>
              <w:rPr>
                <w:rFonts w:cstheme="minorHAnsi"/>
              </w:rPr>
            </w:pPr>
            <w:r w:rsidRPr="00BF37BC">
              <w:rPr>
                <w:rFonts w:cstheme="minorHAnsi"/>
              </w:rPr>
              <w:t>(counts)</w:t>
            </w:r>
          </w:p>
        </w:tc>
        <w:tc>
          <w:tcPr>
            <w:tcW w:w="1052" w:type="dxa"/>
          </w:tcPr>
          <w:p w14:paraId="12516930" w14:textId="77777777" w:rsidR="00C94D28" w:rsidRPr="00BF37BC" w:rsidRDefault="00C94D28" w:rsidP="00C94D28">
            <w:pPr>
              <w:jc w:val="center"/>
              <w:rPr>
                <w:rFonts w:cstheme="minorHAnsi"/>
              </w:rPr>
            </w:pPr>
            <w:r w:rsidRPr="00BF37BC">
              <w:rPr>
                <w:rFonts w:cstheme="minorHAnsi"/>
              </w:rPr>
              <w:t>Mass accuracy (ppm)</w:t>
            </w:r>
          </w:p>
        </w:tc>
        <w:tc>
          <w:tcPr>
            <w:tcW w:w="991" w:type="dxa"/>
          </w:tcPr>
          <w:p w14:paraId="583D21E4" w14:textId="77777777" w:rsidR="00C94D28" w:rsidRPr="00BF37BC" w:rsidRDefault="00C94D28" w:rsidP="00C94D28">
            <w:pPr>
              <w:jc w:val="center"/>
              <w:rPr>
                <w:rFonts w:cstheme="minorHAnsi"/>
              </w:rPr>
            </w:pPr>
            <w:r w:rsidRPr="00BF37BC">
              <w:rPr>
                <w:rFonts w:cstheme="minorHAnsi"/>
              </w:rPr>
              <w:t>Relative intensity</w:t>
            </w:r>
          </w:p>
          <w:p w14:paraId="3C49FE4C" w14:textId="77777777" w:rsidR="00C94D28" w:rsidRPr="00BF37BC" w:rsidRDefault="00C94D28" w:rsidP="00C94D28">
            <w:pPr>
              <w:jc w:val="center"/>
              <w:rPr>
                <w:rFonts w:cstheme="minorHAnsi"/>
              </w:rPr>
            </w:pPr>
            <w:r w:rsidRPr="00BF37BC">
              <w:rPr>
                <w:rFonts w:cstheme="minorHAnsi"/>
              </w:rPr>
              <w:t>(counts)</w:t>
            </w:r>
          </w:p>
        </w:tc>
        <w:tc>
          <w:tcPr>
            <w:tcW w:w="998" w:type="dxa"/>
            <w:gridSpan w:val="2"/>
          </w:tcPr>
          <w:p w14:paraId="7DAD749C" w14:textId="77777777" w:rsidR="00C94D28" w:rsidRPr="00BF37BC" w:rsidRDefault="00C94D28" w:rsidP="00C94D28">
            <w:pPr>
              <w:jc w:val="center"/>
              <w:rPr>
                <w:rFonts w:cstheme="minorHAnsi"/>
              </w:rPr>
            </w:pPr>
            <w:r w:rsidRPr="00BF37BC">
              <w:rPr>
                <w:rFonts w:cstheme="minorHAnsi"/>
              </w:rPr>
              <w:t>Mass accuracy (ppm)</w:t>
            </w:r>
          </w:p>
        </w:tc>
      </w:tr>
      <w:tr w:rsidR="00C94D28" w:rsidRPr="009A00CF" w14:paraId="2607F635" w14:textId="77777777" w:rsidTr="008D1A46">
        <w:tc>
          <w:tcPr>
            <w:tcW w:w="1412" w:type="dxa"/>
            <w:vMerge w:val="restart"/>
          </w:tcPr>
          <w:p w14:paraId="2473C2D1" w14:textId="77777777" w:rsidR="00C94D28" w:rsidRPr="00BF37BC" w:rsidRDefault="00C94D28" w:rsidP="00C94D28">
            <w:pPr>
              <w:jc w:val="center"/>
              <w:rPr>
                <w:rFonts w:cstheme="minorHAnsi"/>
              </w:rPr>
            </w:pPr>
            <w:r w:rsidRPr="00BF37BC">
              <w:rPr>
                <w:rFonts w:cstheme="minorHAnsi"/>
              </w:rPr>
              <w:t>0 hr</w:t>
            </w:r>
          </w:p>
        </w:tc>
        <w:tc>
          <w:tcPr>
            <w:tcW w:w="1412" w:type="dxa"/>
          </w:tcPr>
          <w:p w14:paraId="08059CB4" w14:textId="77777777" w:rsidR="00C94D28" w:rsidRPr="00BF37BC" w:rsidRDefault="00C94D28" w:rsidP="00C94D28">
            <w:pPr>
              <w:jc w:val="center"/>
              <w:rPr>
                <w:rFonts w:cstheme="minorHAnsi"/>
              </w:rPr>
            </w:pPr>
            <w:r w:rsidRPr="00BF37BC">
              <w:rPr>
                <w:rFonts w:cstheme="minorHAnsi"/>
              </w:rPr>
              <w:t>1</w:t>
            </w:r>
          </w:p>
        </w:tc>
        <w:tc>
          <w:tcPr>
            <w:tcW w:w="1048" w:type="dxa"/>
          </w:tcPr>
          <w:p w14:paraId="5A596886" w14:textId="77777777" w:rsidR="00C94D28" w:rsidRPr="00BF37BC" w:rsidRDefault="00C94D28" w:rsidP="00C94D28">
            <w:pPr>
              <w:jc w:val="center"/>
              <w:rPr>
                <w:rFonts w:cstheme="minorHAnsi"/>
                <w:vertAlign w:val="superscript"/>
              </w:rPr>
            </w:pPr>
            <w:r w:rsidRPr="00BF37BC">
              <w:rPr>
                <w:rFonts w:cstheme="minorHAnsi"/>
              </w:rPr>
              <w:t>6.06e</w:t>
            </w:r>
            <w:r w:rsidRPr="00BF37BC">
              <w:rPr>
                <w:rFonts w:cstheme="minorHAnsi"/>
                <w:vertAlign w:val="superscript"/>
              </w:rPr>
              <w:t>6</w:t>
            </w:r>
          </w:p>
        </w:tc>
        <w:tc>
          <w:tcPr>
            <w:tcW w:w="1052" w:type="dxa"/>
          </w:tcPr>
          <w:p w14:paraId="330BD34B" w14:textId="77777777" w:rsidR="00C94D28" w:rsidRPr="00BF37BC" w:rsidRDefault="00C94D28" w:rsidP="00C94D28">
            <w:pPr>
              <w:jc w:val="center"/>
              <w:rPr>
                <w:rFonts w:cstheme="minorHAnsi"/>
              </w:rPr>
            </w:pPr>
            <w:r w:rsidRPr="00BF37BC">
              <w:rPr>
                <w:rFonts w:cstheme="minorHAnsi"/>
              </w:rPr>
              <w:t>0.00</w:t>
            </w:r>
          </w:p>
        </w:tc>
        <w:tc>
          <w:tcPr>
            <w:tcW w:w="1045" w:type="dxa"/>
          </w:tcPr>
          <w:p w14:paraId="67B5AC53" w14:textId="77777777" w:rsidR="00C94D28" w:rsidRPr="00BF37BC" w:rsidRDefault="00C94D28" w:rsidP="00C94D28">
            <w:pPr>
              <w:jc w:val="center"/>
              <w:rPr>
                <w:rFonts w:cstheme="minorHAnsi"/>
              </w:rPr>
            </w:pPr>
            <w:r w:rsidRPr="00BF37BC">
              <w:rPr>
                <w:rFonts w:cstheme="minorHAnsi"/>
              </w:rPr>
              <w:t>1.40e</w:t>
            </w:r>
            <w:r w:rsidRPr="00BF37BC">
              <w:rPr>
                <w:rFonts w:cstheme="minorHAnsi"/>
                <w:vertAlign w:val="superscript"/>
              </w:rPr>
              <w:t>5</w:t>
            </w:r>
          </w:p>
        </w:tc>
        <w:tc>
          <w:tcPr>
            <w:tcW w:w="1052" w:type="dxa"/>
          </w:tcPr>
          <w:p w14:paraId="3FA0E251" w14:textId="77777777" w:rsidR="00C94D28" w:rsidRPr="00BF37BC" w:rsidRDefault="00C94D28" w:rsidP="00C94D28">
            <w:pPr>
              <w:jc w:val="center"/>
              <w:rPr>
                <w:rFonts w:cstheme="minorHAnsi"/>
              </w:rPr>
            </w:pPr>
            <w:r w:rsidRPr="00BF37BC">
              <w:rPr>
                <w:rFonts w:cstheme="minorHAnsi"/>
              </w:rPr>
              <w:t>0.00</w:t>
            </w:r>
          </w:p>
        </w:tc>
        <w:tc>
          <w:tcPr>
            <w:tcW w:w="991" w:type="dxa"/>
          </w:tcPr>
          <w:p w14:paraId="1A170210" w14:textId="77777777" w:rsidR="00C94D28" w:rsidRPr="00BF37BC" w:rsidRDefault="00C94D28" w:rsidP="00C94D28">
            <w:pPr>
              <w:jc w:val="center"/>
              <w:rPr>
                <w:rFonts w:cstheme="minorHAnsi"/>
                <w:vertAlign w:val="superscript"/>
              </w:rPr>
            </w:pPr>
            <w:r w:rsidRPr="00BF37BC">
              <w:rPr>
                <w:rFonts w:cstheme="minorHAnsi"/>
              </w:rPr>
              <w:t>2.27e</w:t>
            </w:r>
            <w:r w:rsidRPr="00BF37BC">
              <w:rPr>
                <w:rFonts w:cstheme="minorHAnsi"/>
                <w:vertAlign w:val="superscript"/>
              </w:rPr>
              <w:t>3</w:t>
            </w:r>
          </w:p>
        </w:tc>
        <w:tc>
          <w:tcPr>
            <w:tcW w:w="998" w:type="dxa"/>
            <w:gridSpan w:val="2"/>
          </w:tcPr>
          <w:p w14:paraId="7FB6E1F8" w14:textId="77777777" w:rsidR="00C94D28" w:rsidRPr="00BF37BC" w:rsidRDefault="00C94D28" w:rsidP="00C94D28">
            <w:pPr>
              <w:jc w:val="center"/>
              <w:rPr>
                <w:rFonts w:cstheme="minorHAnsi"/>
              </w:rPr>
            </w:pPr>
            <w:r w:rsidRPr="00BF37BC">
              <w:rPr>
                <w:rFonts w:cstheme="minorHAnsi"/>
              </w:rPr>
              <w:t>0.47</w:t>
            </w:r>
          </w:p>
        </w:tc>
      </w:tr>
      <w:tr w:rsidR="00C94D28" w:rsidRPr="009A00CF" w14:paraId="572922FD" w14:textId="77777777" w:rsidTr="008D1A46">
        <w:tc>
          <w:tcPr>
            <w:tcW w:w="1412" w:type="dxa"/>
            <w:vMerge/>
          </w:tcPr>
          <w:p w14:paraId="1A7D26B3" w14:textId="77777777" w:rsidR="00C94D28" w:rsidRPr="00BF37BC" w:rsidRDefault="00C94D28" w:rsidP="00C94D28">
            <w:pPr>
              <w:jc w:val="center"/>
              <w:rPr>
                <w:rFonts w:cstheme="minorHAnsi"/>
              </w:rPr>
            </w:pPr>
          </w:p>
        </w:tc>
        <w:tc>
          <w:tcPr>
            <w:tcW w:w="1412" w:type="dxa"/>
          </w:tcPr>
          <w:p w14:paraId="4E425387" w14:textId="77777777" w:rsidR="00C94D28" w:rsidRPr="00BF37BC" w:rsidRDefault="00C94D28" w:rsidP="00C94D28">
            <w:pPr>
              <w:jc w:val="center"/>
              <w:rPr>
                <w:rFonts w:cstheme="minorHAnsi"/>
              </w:rPr>
            </w:pPr>
            <w:r w:rsidRPr="00BF37BC">
              <w:rPr>
                <w:rFonts w:cstheme="minorHAnsi"/>
              </w:rPr>
              <w:t>2</w:t>
            </w:r>
          </w:p>
        </w:tc>
        <w:tc>
          <w:tcPr>
            <w:tcW w:w="1048" w:type="dxa"/>
          </w:tcPr>
          <w:p w14:paraId="618B4C37" w14:textId="77777777" w:rsidR="00C94D28" w:rsidRPr="00BF37BC" w:rsidRDefault="00C94D28" w:rsidP="00C94D28">
            <w:pPr>
              <w:jc w:val="center"/>
              <w:rPr>
                <w:rFonts w:cstheme="minorHAnsi"/>
                <w:vertAlign w:val="superscript"/>
              </w:rPr>
            </w:pPr>
            <w:r w:rsidRPr="00BF37BC">
              <w:rPr>
                <w:rFonts w:cstheme="minorHAnsi"/>
              </w:rPr>
              <w:t>2.95e</w:t>
            </w:r>
            <w:r w:rsidRPr="00BF37BC">
              <w:rPr>
                <w:rFonts w:cstheme="minorHAnsi"/>
                <w:vertAlign w:val="superscript"/>
              </w:rPr>
              <w:t>4</w:t>
            </w:r>
          </w:p>
        </w:tc>
        <w:tc>
          <w:tcPr>
            <w:tcW w:w="1052" w:type="dxa"/>
          </w:tcPr>
          <w:p w14:paraId="37F7C295" w14:textId="77777777" w:rsidR="00C94D28" w:rsidRPr="00BF37BC" w:rsidRDefault="00C94D28" w:rsidP="00C94D28">
            <w:pPr>
              <w:jc w:val="center"/>
              <w:rPr>
                <w:rFonts w:cstheme="minorHAnsi"/>
              </w:rPr>
            </w:pPr>
            <w:r w:rsidRPr="00BF37BC">
              <w:rPr>
                <w:rFonts w:cstheme="minorHAnsi"/>
              </w:rPr>
              <w:t>0.49</w:t>
            </w:r>
          </w:p>
        </w:tc>
        <w:tc>
          <w:tcPr>
            <w:tcW w:w="1045" w:type="dxa"/>
          </w:tcPr>
          <w:p w14:paraId="36F0977C" w14:textId="77777777" w:rsidR="00C94D28" w:rsidRPr="00BF37BC" w:rsidRDefault="00C94D28" w:rsidP="00C94D28">
            <w:pPr>
              <w:jc w:val="center"/>
              <w:rPr>
                <w:rFonts w:cstheme="minorHAnsi"/>
              </w:rPr>
            </w:pPr>
            <w:r w:rsidRPr="00BF37BC">
              <w:rPr>
                <w:rFonts w:cstheme="minorHAnsi"/>
              </w:rPr>
              <w:t>6.14e</w:t>
            </w:r>
            <w:r w:rsidRPr="00BF37BC">
              <w:rPr>
                <w:rFonts w:cstheme="minorHAnsi"/>
                <w:vertAlign w:val="superscript"/>
              </w:rPr>
              <w:t>2</w:t>
            </w:r>
          </w:p>
        </w:tc>
        <w:tc>
          <w:tcPr>
            <w:tcW w:w="1052" w:type="dxa"/>
          </w:tcPr>
          <w:p w14:paraId="46F04338" w14:textId="77777777" w:rsidR="00C94D28" w:rsidRPr="00BF37BC" w:rsidRDefault="00C94D28" w:rsidP="00C94D28">
            <w:pPr>
              <w:jc w:val="center"/>
              <w:rPr>
                <w:rFonts w:cstheme="minorHAnsi"/>
              </w:rPr>
            </w:pPr>
            <w:r w:rsidRPr="00BF37BC">
              <w:rPr>
                <w:rFonts w:cstheme="minorHAnsi"/>
              </w:rPr>
              <w:t>0.45</w:t>
            </w:r>
          </w:p>
        </w:tc>
        <w:tc>
          <w:tcPr>
            <w:tcW w:w="991" w:type="dxa"/>
          </w:tcPr>
          <w:p w14:paraId="0A4F86A6" w14:textId="77777777" w:rsidR="00C94D28" w:rsidRPr="00BF37BC" w:rsidRDefault="00C94D28" w:rsidP="00C94D28">
            <w:pPr>
              <w:jc w:val="center"/>
              <w:rPr>
                <w:rFonts w:cstheme="minorHAnsi"/>
                <w:vertAlign w:val="superscript"/>
              </w:rPr>
            </w:pPr>
            <w:r w:rsidRPr="00BF37BC">
              <w:rPr>
                <w:rFonts w:cstheme="minorHAnsi"/>
              </w:rPr>
              <w:t>1.72e</w:t>
            </w:r>
            <w:r w:rsidRPr="00BF37BC">
              <w:rPr>
                <w:rFonts w:cstheme="minorHAnsi"/>
                <w:vertAlign w:val="superscript"/>
              </w:rPr>
              <w:t>1</w:t>
            </w:r>
          </w:p>
        </w:tc>
        <w:tc>
          <w:tcPr>
            <w:tcW w:w="998" w:type="dxa"/>
            <w:gridSpan w:val="2"/>
          </w:tcPr>
          <w:p w14:paraId="27ED56D6" w14:textId="77777777" w:rsidR="00C94D28" w:rsidRPr="00BF37BC" w:rsidRDefault="00C94D28" w:rsidP="00C94D28">
            <w:pPr>
              <w:jc w:val="center"/>
              <w:rPr>
                <w:rFonts w:cstheme="minorHAnsi"/>
              </w:rPr>
            </w:pPr>
            <w:r w:rsidRPr="00BF37BC">
              <w:rPr>
                <w:rFonts w:cstheme="minorHAnsi"/>
              </w:rPr>
              <w:t>0.47</w:t>
            </w:r>
          </w:p>
        </w:tc>
      </w:tr>
      <w:tr w:rsidR="00C94D28" w:rsidRPr="009A00CF" w14:paraId="6EC73A7B" w14:textId="77777777" w:rsidTr="008D1A46">
        <w:tc>
          <w:tcPr>
            <w:tcW w:w="1412" w:type="dxa"/>
            <w:vMerge/>
          </w:tcPr>
          <w:p w14:paraId="6030162E" w14:textId="77777777" w:rsidR="00C94D28" w:rsidRPr="00BF37BC" w:rsidRDefault="00C94D28" w:rsidP="00C94D28">
            <w:pPr>
              <w:jc w:val="center"/>
              <w:rPr>
                <w:rFonts w:cstheme="minorHAnsi"/>
              </w:rPr>
            </w:pPr>
          </w:p>
        </w:tc>
        <w:tc>
          <w:tcPr>
            <w:tcW w:w="1412" w:type="dxa"/>
          </w:tcPr>
          <w:p w14:paraId="2FCFCD7C" w14:textId="77777777" w:rsidR="00C94D28" w:rsidRPr="00BF37BC" w:rsidRDefault="00C94D28" w:rsidP="00C94D28">
            <w:pPr>
              <w:jc w:val="center"/>
              <w:rPr>
                <w:rFonts w:cstheme="minorHAnsi"/>
              </w:rPr>
            </w:pPr>
            <w:r w:rsidRPr="00BF37BC">
              <w:rPr>
                <w:rFonts w:cstheme="minorHAnsi"/>
              </w:rPr>
              <w:t>3</w:t>
            </w:r>
          </w:p>
        </w:tc>
        <w:tc>
          <w:tcPr>
            <w:tcW w:w="1048" w:type="dxa"/>
          </w:tcPr>
          <w:p w14:paraId="520AE1AB" w14:textId="77777777" w:rsidR="00C94D28" w:rsidRPr="00BF37BC" w:rsidRDefault="00C94D28" w:rsidP="00C94D28">
            <w:pPr>
              <w:jc w:val="center"/>
              <w:rPr>
                <w:rFonts w:cstheme="minorHAnsi"/>
                <w:vertAlign w:val="superscript"/>
              </w:rPr>
            </w:pPr>
            <w:r w:rsidRPr="00BF37BC">
              <w:rPr>
                <w:rFonts w:cstheme="minorHAnsi"/>
              </w:rPr>
              <w:t>1.94e</w:t>
            </w:r>
            <w:r w:rsidRPr="00BF37BC">
              <w:rPr>
                <w:rFonts w:cstheme="minorHAnsi"/>
                <w:vertAlign w:val="superscript"/>
              </w:rPr>
              <w:t>6</w:t>
            </w:r>
          </w:p>
        </w:tc>
        <w:tc>
          <w:tcPr>
            <w:tcW w:w="1052" w:type="dxa"/>
          </w:tcPr>
          <w:p w14:paraId="06802BE0" w14:textId="77777777" w:rsidR="00C94D28" w:rsidRPr="00BF37BC" w:rsidRDefault="00C94D28" w:rsidP="00C94D28">
            <w:pPr>
              <w:jc w:val="center"/>
              <w:rPr>
                <w:rFonts w:cstheme="minorHAnsi"/>
              </w:rPr>
            </w:pPr>
            <w:r w:rsidRPr="00BF37BC">
              <w:rPr>
                <w:rFonts w:cstheme="minorHAnsi"/>
              </w:rPr>
              <w:t>0.00</w:t>
            </w:r>
          </w:p>
        </w:tc>
        <w:tc>
          <w:tcPr>
            <w:tcW w:w="1045" w:type="dxa"/>
          </w:tcPr>
          <w:p w14:paraId="7E1FE02D" w14:textId="77777777" w:rsidR="00C94D28" w:rsidRPr="00BF37BC" w:rsidRDefault="00C94D28" w:rsidP="00C94D28">
            <w:pPr>
              <w:jc w:val="center"/>
              <w:rPr>
                <w:rFonts w:cstheme="minorHAnsi"/>
              </w:rPr>
            </w:pPr>
            <w:r w:rsidRPr="00BF37BC">
              <w:rPr>
                <w:rFonts w:cstheme="minorHAnsi"/>
              </w:rPr>
              <w:t>4.50e</w:t>
            </w:r>
            <w:r w:rsidRPr="00BF37BC">
              <w:rPr>
                <w:rFonts w:cstheme="minorHAnsi"/>
                <w:vertAlign w:val="superscript"/>
              </w:rPr>
              <w:t>4</w:t>
            </w:r>
          </w:p>
        </w:tc>
        <w:tc>
          <w:tcPr>
            <w:tcW w:w="1052" w:type="dxa"/>
          </w:tcPr>
          <w:p w14:paraId="27E81A35" w14:textId="77777777" w:rsidR="00C94D28" w:rsidRPr="00BF37BC" w:rsidRDefault="00C94D28" w:rsidP="00C94D28">
            <w:pPr>
              <w:jc w:val="center"/>
              <w:rPr>
                <w:rFonts w:cstheme="minorHAnsi"/>
              </w:rPr>
            </w:pPr>
            <w:r w:rsidRPr="00BF37BC">
              <w:rPr>
                <w:rFonts w:cstheme="minorHAnsi"/>
              </w:rPr>
              <w:t>0.00</w:t>
            </w:r>
          </w:p>
        </w:tc>
        <w:tc>
          <w:tcPr>
            <w:tcW w:w="991" w:type="dxa"/>
          </w:tcPr>
          <w:p w14:paraId="0E422079" w14:textId="77777777" w:rsidR="00C94D28" w:rsidRPr="00BF37BC" w:rsidRDefault="00C94D28" w:rsidP="00C94D28">
            <w:pPr>
              <w:jc w:val="center"/>
              <w:rPr>
                <w:rFonts w:cstheme="minorHAnsi"/>
                <w:vertAlign w:val="superscript"/>
              </w:rPr>
            </w:pPr>
            <w:r w:rsidRPr="00BF37BC">
              <w:rPr>
                <w:rFonts w:cstheme="minorHAnsi"/>
              </w:rPr>
              <w:t>2.02e</w:t>
            </w:r>
            <w:r w:rsidRPr="00BF37BC">
              <w:rPr>
                <w:rFonts w:cstheme="minorHAnsi"/>
                <w:vertAlign w:val="superscript"/>
              </w:rPr>
              <w:t>2</w:t>
            </w:r>
          </w:p>
        </w:tc>
        <w:tc>
          <w:tcPr>
            <w:tcW w:w="998" w:type="dxa"/>
            <w:gridSpan w:val="2"/>
          </w:tcPr>
          <w:p w14:paraId="19E484CC" w14:textId="77777777" w:rsidR="00C94D28" w:rsidRPr="00BF37BC" w:rsidRDefault="00C94D28" w:rsidP="00C94D28">
            <w:pPr>
              <w:jc w:val="center"/>
              <w:rPr>
                <w:rFonts w:cstheme="minorHAnsi"/>
              </w:rPr>
            </w:pPr>
            <w:r w:rsidRPr="00BF37BC">
              <w:rPr>
                <w:rFonts w:cstheme="minorHAnsi"/>
              </w:rPr>
              <w:t>0.70</w:t>
            </w:r>
          </w:p>
        </w:tc>
      </w:tr>
      <w:tr w:rsidR="00C94D28" w:rsidRPr="009A00CF" w14:paraId="2E0915F0" w14:textId="77777777" w:rsidTr="008D1A46">
        <w:tc>
          <w:tcPr>
            <w:tcW w:w="1412" w:type="dxa"/>
            <w:vMerge w:val="restart"/>
          </w:tcPr>
          <w:p w14:paraId="6C1B7F9C" w14:textId="77777777" w:rsidR="00C94D28" w:rsidRPr="00BF37BC" w:rsidRDefault="00C94D28" w:rsidP="00C94D28">
            <w:pPr>
              <w:jc w:val="center"/>
              <w:rPr>
                <w:rFonts w:cstheme="minorHAnsi"/>
              </w:rPr>
            </w:pPr>
            <w:r w:rsidRPr="00BF37BC">
              <w:rPr>
                <w:rFonts w:cstheme="minorHAnsi"/>
              </w:rPr>
              <w:t>24 hr</w:t>
            </w:r>
          </w:p>
        </w:tc>
        <w:tc>
          <w:tcPr>
            <w:tcW w:w="1412" w:type="dxa"/>
          </w:tcPr>
          <w:p w14:paraId="75FB787B" w14:textId="77777777" w:rsidR="00C94D28" w:rsidRPr="00BF37BC" w:rsidRDefault="00C94D28" w:rsidP="00C94D28">
            <w:pPr>
              <w:jc w:val="center"/>
              <w:rPr>
                <w:rFonts w:cstheme="minorHAnsi"/>
              </w:rPr>
            </w:pPr>
            <w:r w:rsidRPr="00BF37BC">
              <w:rPr>
                <w:rFonts w:cstheme="minorHAnsi"/>
              </w:rPr>
              <w:t>1</w:t>
            </w:r>
          </w:p>
        </w:tc>
        <w:tc>
          <w:tcPr>
            <w:tcW w:w="1048" w:type="dxa"/>
          </w:tcPr>
          <w:p w14:paraId="4B4A0DC7" w14:textId="77777777" w:rsidR="00C94D28" w:rsidRPr="00BF37BC" w:rsidRDefault="00C94D28" w:rsidP="00C94D28">
            <w:pPr>
              <w:jc w:val="center"/>
              <w:rPr>
                <w:rFonts w:cstheme="minorHAnsi"/>
                <w:vertAlign w:val="superscript"/>
              </w:rPr>
            </w:pPr>
            <w:r w:rsidRPr="00BF37BC">
              <w:rPr>
                <w:rFonts w:cstheme="minorHAnsi"/>
              </w:rPr>
              <w:t>1.15e</w:t>
            </w:r>
            <w:r w:rsidRPr="00BF37BC">
              <w:rPr>
                <w:rFonts w:cstheme="minorHAnsi"/>
                <w:vertAlign w:val="superscript"/>
              </w:rPr>
              <w:t>6</w:t>
            </w:r>
          </w:p>
        </w:tc>
        <w:tc>
          <w:tcPr>
            <w:tcW w:w="1052" w:type="dxa"/>
          </w:tcPr>
          <w:p w14:paraId="72FF7850" w14:textId="77777777" w:rsidR="00C94D28" w:rsidRPr="00BF37BC" w:rsidRDefault="00C94D28" w:rsidP="00C94D28">
            <w:pPr>
              <w:jc w:val="center"/>
              <w:rPr>
                <w:rFonts w:cstheme="minorHAnsi"/>
              </w:rPr>
            </w:pPr>
            <w:r w:rsidRPr="00BF37BC">
              <w:rPr>
                <w:rFonts w:cstheme="minorHAnsi"/>
              </w:rPr>
              <w:t>0.00</w:t>
            </w:r>
          </w:p>
        </w:tc>
        <w:tc>
          <w:tcPr>
            <w:tcW w:w="1045" w:type="dxa"/>
          </w:tcPr>
          <w:p w14:paraId="4DB779EA" w14:textId="77777777" w:rsidR="00C94D28" w:rsidRPr="00BF37BC" w:rsidRDefault="00C94D28" w:rsidP="00C94D28">
            <w:pPr>
              <w:jc w:val="center"/>
              <w:rPr>
                <w:rFonts w:cstheme="minorHAnsi"/>
              </w:rPr>
            </w:pPr>
            <w:r w:rsidRPr="00BF37BC">
              <w:rPr>
                <w:rFonts w:cstheme="minorHAnsi"/>
              </w:rPr>
              <w:t>3.01e</w:t>
            </w:r>
            <w:r w:rsidRPr="00BF37BC">
              <w:rPr>
                <w:rFonts w:cstheme="minorHAnsi"/>
                <w:vertAlign w:val="superscript"/>
              </w:rPr>
              <w:t>4</w:t>
            </w:r>
          </w:p>
        </w:tc>
        <w:tc>
          <w:tcPr>
            <w:tcW w:w="1052" w:type="dxa"/>
          </w:tcPr>
          <w:p w14:paraId="12CCF2BB" w14:textId="77777777" w:rsidR="00C94D28" w:rsidRPr="00BF37BC" w:rsidRDefault="00C94D28" w:rsidP="00C94D28">
            <w:pPr>
              <w:jc w:val="center"/>
              <w:rPr>
                <w:rFonts w:cstheme="minorHAnsi"/>
              </w:rPr>
            </w:pPr>
            <w:r w:rsidRPr="00BF37BC">
              <w:rPr>
                <w:rFonts w:cstheme="minorHAnsi"/>
              </w:rPr>
              <w:t>0.23</w:t>
            </w:r>
          </w:p>
        </w:tc>
        <w:tc>
          <w:tcPr>
            <w:tcW w:w="991" w:type="dxa"/>
          </w:tcPr>
          <w:p w14:paraId="5B88B8EA" w14:textId="77777777" w:rsidR="00C94D28" w:rsidRPr="00BF37BC" w:rsidRDefault="00C94D28" w:rsidP="00C94D28">
            <w:pPr>
              <w:jc w:val="center"/>
              <w:rPr>
                <w:rFonts w:cstheme="minorHAnsi"/>
                <w:vertAlign w:val="superscript"/>
              </w:rPr>
            </w:pPr>
            <w:r w:rsidRPr="00BF37BC">
              <w:rPr>
                <w:rFonts w:cstheme="minorHAnsi"/>
              </w:rPr>
              <w:t>4.31e</w:t>
            </w:r>
            <w:r w:rsidRPr="00BF37BC">
              <w:rPr>
                <w:rFonts w:cstheme="minorHAnsi"/>
                <w:vertAlign w:val="superscript"/>
              </w:rPr>
              <w:t>2</w:t>
            </w:r>
          </w:p>
        </w:tc>
        <w:tc>
          <w:tcPr>
            <w:tcW w:w="998" w:type="dxa"/>
            <w:gridSpan w:val="2"/>
          </w:tcPr>
          <w:p w14:paraId="272ABFB4" w14:textId="77777777" w:rsidR="00C94D28" w:rsidRPr="00BF37BC" w:rsidRDefault="00C94D28" w:rsidP="00C94D28">
            <w:pPr>
              <w:jc w:val="center"/>
              <w:rPr>
                <w:rFonts w:cstheme="minorHAnsi"/>
              </w:rPr>
            </w:pPr>
            <w:r w:rsidRPr="00BF37BC">
              <w:rPr>
                <w:rFonts w:cstheme="minorHAnsi"/>
              </w:rPr>
              <w:t>0.23</w:t>
            </w:r>
          </w:p>
        </w:tc>
      </w:tr>
      <w:tr w:rsidR="00C94D28" w:rsidRPr="009A00CF" w14:paraId="658C9695" w14:textId="77777777" w:rsidTr="008D1A46">
        <w:tc>
          <w:tcPr>
            <w:tcW w:w="1412" w:type="dxa"/>
            <w:vMerge/>
          </w:tcPr>
          <w:p w14:paraId="2D9B5ED9" w14:textId="77777777" w:rsidR="00C94D28" w:rsidRPr="00BF37BC" w:rsidRDefault="00C94D28" w:rsidP="00C94D28">
            <w:pPr>
              <w:jc w:val="center"/>
              <w:rPr>
                <w:rFonts w:cstheme="minorHAnsi"/>
              </w:rPr>
            </w:pPr>
          </w:p>
        </w:tc>
        <w:tc>
          <w:tcPr>
            <w:tcW w:w="1412" w:type="dxa"/>
          </w:tcPr>
          <w:p w14:paraId="3C926953" w14:textId="77777777" w:rsidR="00C94D28" w:rsidRPr="00BF37BC" w:rsidRDefault="00C94D28" w:rsidP="00C94D28">
            <w:pPr>
              <w:jc w:val="center"/>
              <w:rPr>
                <w:rFonts w:cstheme="minorHAnsi"/>
              </w:rPr>
            </w:pPr>
            <w:r w:rsidRPr="00BF37BC">
              <w:rPr>
                <w:rFonts w:cstheme="minorHAnsi"/>
              </w:rPr>
              <w:t>2</w:t>
            </w:r>
          </w:p>
        </w:tc>
        <w:tc>
          <w:tcPr>
            <w:tcW w:w="1048" w:type="dxa"/>
          </w:tcPr>
          <w:p w14:paraId="57DF5B5C" w14:textId="77777777" w:rsidR="00C94D28" w:rsidRPr="00BF37BC" w:rsidRDefault="00C94D28" w:rsidP="00C94D28">
            <w:pPr>
              <w:jc w:val="center"/>
              <w:rPr>
                <w:rFonts w:cstheme="minorHAnsi"/>
                <w:vertAlign w:val="superscript"/>
              </w:rPr>
            </w:pPr>
            <w:r w:rsidRPr="00BF37BC">
              <w:rPr>
                <w:rFonts w:cstheme="minorHAnsi"/>
              </w:rPr>
              <w:t>5.32e</w:t>
            </w:r>
            <w:r w:rsidRPr="00BF37BC">
              <w:rPr>
                <w:rFonts w:cstheme="minorHAnsi"/>
                <w:vertAlign w:val="superscript"/>
              </w:rPr>
              <w:t>6</w:t>
            </w:r>
          </w:p>
        </w:tc>
        <w:tc>
          <w:tcPr>
            <w:tcW w:w="1052" w:type="dxa"/>
          </w:tcPr>
          <w:p w14:paraId="2EC0B9D4" w14:textId="77777777" w:rsidR="00C94D28" w:rsidRPr="00BF37BC" w:rsidRDefault="00C94D28" w:rsidP="00C94D28">
            <w:pPr>
              <w:jc w:val="center"/>
              <w:rPr>
                <w:rFonts w:cstheme="minorHAnsi"/>
              </w:rPr>
            </w:pPr>
            <w:r w:rsidRPr="00BF37BC">
              <w:rPr>
                <w:rFonts w:cstheme="minorHAnsi"/>
              </w:rPr>
              <w:t>0.00</w:t>
            </w:r>
          </w:p>
        </w:tc>
        <w:tc>
          <w:tcPr>
            <w:tcW w:w="1045" w:type="dxa"/>
          </w:tcPr>
          <w:p w14:paraId="32A5D8F3" w14:textId="77777777" w:rsidR="00C94D28" w:rsidRPr="00BF37BC" w:rsidRDefault="00C94D28" w:rsidP="00C94D28">
            <w:pPr>
              <w:jc w:val="center"/>
              <w:rPr>
                <w:rFonts w:cstheme="minorHAnsi"/>
              </w:rPr>
            </w:pPr>
            <w:r w:rsidRPr="00BF37BC">
              <w:rPr>
                <w:rFonts w:cstheme="minorHAnsi"/>
              </w:rPr>
              <w:t>1.17e</w:t>
            </w:r>
            <w:r w:rsidRPr="00BF37BC">
              <w:rPr>
                <w:rFonts w:cstheme="minorHAnsi"/>
                <w:vertAlign w:val="superscript"/>
              </w:rPr>
              <w:t>5</w:t>
            </w:r>
          </w:p>
        </w:tc>
        <w:tc>
          <w:tcPr>
            <w:tcW w:w="1052" w:type="dxa"/>
          </w:tcPr>
          <w:p w14:paraId="1F80C170" w14:textId="77777777" w:rsidR="00C94D28" w:rsidRPr="00BF37BC" w:rsidRDefault="00C94D28" w:rsidP="00C94D28">
            <w:pPr>
              <w:jc w:val="center"/>
              <w:rPr>
                <w:rFonts w:cstheme="minorHAnsi"/>
              </w:rPr>
            </w:pPr>
            <w:r w:rsidRPr="00BF37BC">
              <w:rPr>
                <w:rFonts w:cstheme="minorHAnsi"/>
              </w:rPr>
              <w:t>0.22</w:t>
            </w:r>
          </w:p>
        </w:tc>
        <w:tc>
          <w:tcPr>
            <w:tcW w:w="991" w:type="dxa"/>
          </w:tcPr>
          <w:p w14:paraId="2989B364" w14:textId="77777777" w:rsidR="00C94D28" w:rsidRPr="00BF37BC" w:rsidRDefault="00C94D28" w:rsidP="00C94D28">
            <w:pPr>
              <w:jc w:val="center"/>
              <w:rPr>
                <w:rFonts w:cstheme="minorHAnsi"/>
                <w:vertAlign w:val="superscript"/>
              </w:rPr>
            </w:pPr>
            <w:r w:rsidRPr="00BF37BC">
              <w:rPr>
                <w:rFonts w:cstheme="minorHAnsi"/>
              </w:rPr>
              <w:t>8.86e</w:t>
            </w:r>
            <w:r w:rsidRPr="00BF37BC">
              <w:rPr>
                <w:rFonts w:cstheme="minorHAnsi"/>
                <w:vertAlign w:val="superscript"/>
              </w:rPr>
              <w:t>3</w:t>
            </w:r>
          </w:p>
        </w:tc>
        <w:tc>
          <w:tcPr>
            <w:tcW w:w="998" w:type="dxa"/>
            <w:gridSpan w:val="2"/>
          </w:tcPr>
          <w:p w14:paraId="22B3C4AB" w14:textId="77777777" w:rsidR="00C94D28" w:rsidRPr="00BF37BC" w:rsidRDefault="00C94D28" w:rsidP="00C94D28">
            <w:pPr>
              <w:jc w:val="center"/>
              <w:rPr>
                <w:rFonts w:cstheme="minorHAnsi"/>
              </w:rPr>
            </w:pPr>
            <w:r w:rsidRPr="00BF37BC">
              <w:rPr>
                <w:rFonts w:cstheme="minorHAnsi"/>
              </w:rPr>
              <w:t>0.47</w:t>
            </w:r>
          </w:p>
        </w:tc>
      </w:tr>
      <w:tr w:rsidR="00C94D28" w:rsidRPr="009A00CF" w14:paraId="4F4A218A" w14:textId="77777777" w:rsidTr="008D1A46">
        <w:tc>
          <w:tcPr>
            <w:tcW w:w="1412" w:type="dxa"/>
            <w:vMerge/>
          </w:tcPr>
          <w:p w14:paraId="5D79B063" w14:textId="77777777" w:rsidR="00C94D28" w:rsidRPr="00BF37BC" w:rsidRDefault="00C94D28" w:rsidP="00C94D28">
            <w:pPr>
              <w:jc w:val="center"/>
              <w:rPr>
                <w:rFonts w:cstheme="minorHAnsi"/>
              </w:rPr>
            </w:pPr>
          </w:p>
        </w:tc>
        <w:tc>
          <w:tcPr>
            <w:tcW w:w="1412" w:type="dxa"/>
          </w:tcPr>
          <w:p w14:paraId="2070B323" w14:textId="77777777" w:rsidR="00C94D28" w:rsidRPr="00BF37BC" w:rsidRDefault="00C94D28" w:rsidP="00C94D28">
            <w:pPr>
              <w:jc w:val="center"/>
              <w:rPr>
                <w:rFonts w:cstheme="minorHAnsi"/>
              </w:rPr>
            </w:pPr>
            <w:r w:rsidRPr="00BF37BC">
              <w:rPr>
                <w:rFonts w:cstheme="minorHAnsi"/>
              </w:rPr>
              <w:t>3</w:t>
            </w:r>
          </w:p>
        </w:tc>
        <w:tc>
          <w:tcPr>
            <w:tcW w:w="1048" w:type="dxa"/>
          </w:tcPr>
          <w:p w14:paraId="1E951225" w14:textId="77777777" w:rsidR="00C94D28" w:rsidRPr="00BF37BC" w:rsidRDefault="00C94D28" w:rsidP="00C94D28">
            <w:pPr>
              <w:jc w:val="center"/>
              <w:rPr>
                <w:rFonts w:cstheme="minorHAnsi"/>
                <w:vertAlign w:val="superscript"/>
              </w:rPr>
            </w:pPr>
            <w:r w:rsidRPr="00BF37BC">
              <w:rPr>
                <w:rFonts w:cstheme="minorHAnsi"/>
              </w:rPr>
              <w:t>1.08e</w:t>
            </w:r>
            <w:r w:rsidRPr="00BF37BC">
              <w:rPr>
                <w:rFonts w:cstheme="minorHAnsi"/>
                <w:vertAlign w:val="superscript"/>
              </w:rPr>
              <w:t>7</w:t>
            </w:r>
          </w:p>
        </w:tc>
        <w:tc>
          <w:tcPr>
            <w:tcW w:w="1052" w:type="dxa"/>
          </w:tcPr>
          <w:p w14:paraId="57E5D368" w14:textId="77777777" w:rsidR="00C94D28" w:rsidRPr="00BF37BC" w:rsidRDefault="00C94D28" w:rsidP="00C94D28">
            <w:pPr>
              <w:jc w:val="center"/>
              <w:rPr>
                <w:rFonts w:cstheme="minorHAnsi"/>
              </w:rPr>
            </w:pPr>
            <w:r w:rsidRPr="00BF37BC">
              <w:rPr>
                <w:rFonts w:cstheme="minorHAnsi"/>
              </w:rPr>
              <w:t>0.00</w:t>
            </w:r>
          </w:p>
        </w:tc>
        <w:tc>
          <w:tcPr>
            <w:tcW w:w="1045" w:type="dxa"/>
          </w:tcPr>
          <w:p w14:paraId="26EC1EF0" w14:textId="77777777" w:rsidR="00C94D28" w:rsidRPr="00BF37BC" w:rsidRDefault="00C94D28" w:rsidP="00C94D28">
            <w:pPr>
              <w:jc w:val="center"/>
              <w:rPr>
                <w:rFonts w:cstheme="minorHAnsi"/>
              </w:rPr>
            </w:pPr>
            <w:r w:rsidRPr="00BF37BC">
              <w:rPr>
                <w:rFonts w:cstheme="minorHAnsi"/>
              </w:rPr>
              <w:t>2.57e</w:t>
            </w:r>
            <w:r w:rsidRPr="00BF37BC">
              <w:rPr>
                <w:rFonts w:cstheme="minorHAnsi"/>
                <w:vertAlign w:val="superscript"/>
              </w:rPr>
              <w:t>5</w:t>
            </w:r>
          </w:p>
        </w:tc>
        <w:tc>
          <w:tcPr>
            <w:tcW w:w="1052" w:type="dxa"/>
          </w:tcPr>
          <w:p w14:paraId="4B6BB514" w14:textId="77777777" w:rsidR="00C94D28" w:rsidRPr="00BF37BC" w:rsidRDefault="00C94D28" w:rsidP="00C94D28">
            <w:pPr>
              <w:jc w:val="center"/>
              <w:rPr>
                <w:rFonts w:cstheme="minorHAnsi"/>
              </w:rPr>
            </w:pPr>
            <w:r w:rsidRPr="00BF37BC">
              <w:rPr>
                <w:rFonts w:cstheme="minorHAnsi"/>
              </w:rPr>
              <w:t>0.00</w:t>
            </w:r>
          </w:p>
        </w:tc>
        <w:tc>
          <w:tcPr>
            <w:tcW w:w="991" w:type="dxa"/>
          </w:tcPr>
          <w:p w14:paraId="7E0E9C93" w14:textId="77777777" w:rsidR="00C94D28" w:rsidRPr="00BF37BC" w:rsidRDefault="00C94D28" w:rsidP="00C94D28">
            <w:pPr>
              <w:jc w:val="center"/>
              <w:rPr>
                <w:rFonts w:cstheme="minorHAnsi"/>
                <w:vertAlign w:val="superscript"/>
              </w:rPr>
            </w:pPr>
            <w:r w:rsidRPr="00BF37BC">
              <w:rPr>
                <w:rFonts w:cstheme="minorHAnsi"/>
              </w:rPr>
              <w:t>2.21e</w:t>
            </w:r>
            <w:r w:rsidRPr="00BF37BC">
              <w:rPr>
                <w:rFonts w:cstheme="minorHAnsi"/>
                <w:vertAlign w:val="superscript"/>
              </w:rPr>
              <w:t>3</w:t>
            </w:r>
          </w:p>
        </w:tc>
        <w:tc>
          <w:tcPr>
            <w:tcW w:w="998" w:type="dxa"/>
            <w:gridSpan w:val="2"/>
          </w:tcPr>
          <w:p w14:paraId="1199AB37" w14:textId="77777777" w:rsidR="00C94D28" w:rsidRPr="00BF37BC" w:rsidRDefault="00C94D28" w:rsidP="00C94D28">
            <w:pPr>
              <w:jc w:val="center"/>
              <w:rPr>
                <w:rFonts w:cstheme="minorHAnsi"/>
              </w:rPr>
            </w:pPr>
            <w:r w:rsidRPr="00BF37BC">
              <w:rPr>
                <w:rFonts w:cstheme="minorHAnsi"/>
              </w:rPr>
              <w:t>0.70</w:t>
            </w:r>
          </w:p>
        </w:tc>
      </w:tr>
      <w:tr w:rsidR="00C94D28" w:rsidRPr="009A00CF" w14:paraId="6896F232" w14:textId="77777777" w:rsidTr="008D1A46">
        <w:tc>
          <w:tcPr>
            <w:tcW w:w="1412" w:type="dxa"/>
            <w:vMerge w:val="restart"/>
          </w:tcPr>
          <w:p w14:paraId="69F58CB0" w14:textId="77777777" w:rsidR="00C94D28" w:rsidRPr="00BF37BC" w:rsidRDefault="00C94D28" w:rsidP="00C94D28">
            <w:pPr>
              <w:jc w:val="center"/>
              <w:rPr>
                <w:rFonts w:cstheme="minorHAnsi"/>
              </w:rPr>
            </w:pPr>
            <w:r w:rsidRPr="00BF37BC">
              <w:rPr>
                <w:rFonts w:cstheme="minorHAnsi"/>
              </w:rPr>
              <w:t>7 day</w:t>
            </w:r>
          </w:p>
        </w:tc>
        <w:tc>
          <w:tcPr>
            <w:tcW w:w="1412" w:type="dxa"/>
          </w:tcPr>
          <w:p w14:paraId="0C2328D0" w14:textId="77777777" w:rsidR="00C94D28" w:rsidRPr="00BF37BC" w:rsidRDefault="00C94D28" w:rsidP="00C94D28">
            <w:pPr>
              <w:jc w:val="center"/>
              <w:rPr>
                <w:rFonts w:cstheme="minorHAnsi"/>
              </w:rPr>
            </w:pPr>
            <w:r w:rsidRPr="00BF37BC">
              <w:rPr>
                <w:rFonts w:cstheme="minorHAnsi"/>
              </w:rPr>
              <w:t>1</w:t>
            </w:r>
          </w:p>
        </w:tc>
        <w:tc>
          <w:tcPr>
            <w:tcW w:w="1048" w:type="dxa"/>
          </w:tcPr>
          <w:p w14:paraId="3BE1641E" w14:textId="77777777" w:rsidR="00C94D28" w:rsidRPr="00BF37BC" w:rsidRDefault="00C94D28" w:rsidP="00C94D28">
            <w:pPr>
              <w:jc w:val="center"/>
              <w:rPr>
                <w:rFonts w:cstheme="minorHAnsi"/>
                <w:vertAlign w:val="superscript"/>
              </w:rPr>
            </w:pPr>
            <w:r w:rsidRPr="00BF37BC">
              <w:rPr>
                <w:rFonts w:cstheme="minorHAnsi"/>
              </w:rPr>
              <w:t>1.53e</w:t>
            </w:r>
            <w:r w:rsidRPr="00BF37BC">
              <w:rPr>
                <w:rFonts w:cstheme="minorHAnsi"/>
                <w:vertAlign w:val="superscript"/>
              </w:rPr>
              <w:t>7</w:t>
            </w:r>
          </w:p>
        </w:tc>
        <w:tc>
          <w:tcPr>
            <w:tcW w:w="1052" w:type="dxa"/>
          </w:tcPr>
          <w:p w14:paraId="50CAA159" w14:textId="77777777" w:rsidR="00C94D28" w:rsidRPr="00BF37BC" w:rsidRDefault="00C94D28" w:rsidP="00C94D28">
            <w:pPr>
              <w:jc w:val="center"/>
              <w:rPr>
                <w:rFonts w:cstheme="minorHAnsi"/>
              </w:rPr>
            </w:pPr>
            <w:r w:rsidRPr="00BF37BC">
              <w:rPr>
                <w:rFonts w:cstheme="minorHAnsi"/>
              </w:rPr>
              <w:t>0.00</w:t>
            </w:r>
          </w:p>
        </w:tc>
        <w:tc>
          <w:tcPr>
            <w:tcW w:w="1045" w:type="dxa"/>
          </w:tcPr>
          <w:p w14:paraId="089CB3FE" w14:textId="77777777" w:rsidR="00C94D28" w:rsidRPr="00BF37BC" w:rsidRDefault="00C94D28" w:rsidP="00C94D28">
            <w:pPr>
              <w:jc w:val="center"/>
              <w:rPr>
                <w:rFonts w:cstheme="minorHAnsi"/>
              </w:rPr>
            </w:pPr>
            <w:r w:rsidRPr="00BF37BC">
              <w:rPr>
                <w:rFonts w:cstheme="minorHAnsi"/>
              </w:rPr>
              <w:t>2.91e</w:t>
            </w:r>
            <w:r w:rsidRPr="00BF37BC">
              <w:rPr>
                <w:rFonts w:cstheme="minorHAnsi"/>
                <w:vertAlign w:val="superscript"/>
              </w:rPr>
              <w:t>5</w:t>
            </w:r>
          </w:p>
        </w:tc>
        <w:tc>
          <w:tcPr>
            <w:tcW w:w="1052" w:type="dxa"/>
          </w:tcPr>
          <w:p w14:paraId="7EB1D6E2" w14:textId="77777777" w:rsidR="00C94D28" w:rsidRPr="00BF37BC" w:rsidRDefault="00C94D28" w:rsidP="00C94D28">
            <w:pPr>
              <w:jc w:val="center"/>
              <w:rPr>
                <w:rFonts w:cstheme="minorHAnsi"/>
              </w:rPr>
            </w:pPr>
            <w:r w:rsidRPr="00BF37BC">
              <w:rPr>
                <w:rFonts w:cstheme="minorHAnsi"/>
              </w:rPr>
              <w:t>0.00</w:t>
            </w:r>
          </w:p>
        </w:tc>
        <w:tc>
          <w:tcPr>
            <w:tcW w:w="991" w:type="dxa"/>
          </w:tcPr>
          <w:p w14:paraId="078DA47A" w14:textId="77777777" w:rsidR="00C94D28" w:rsidRPr="00BF37BC" w:rsidRDefault="00C94D28" w:rsidP="00C94D28">
            <w:pPr>
              <w:jc w:val="center"/>
              <w:rPr>
                <w:rFonts w:cstheme="minorHAnsi"/>
                <w:vertAlign w:val="superscript"/>
              </w:rPr>
            </w:pPr>
            <w:r w:rsidRPr="00BF37BC">
              <w:rPr>
                <w:rFonts w:cstheme="minorHAnsi"/>
              </w:rPr>
              <w:t>4.58e</w:t>
            </w:r>
            <w:r w:rsidRPr="00BF37BC">
              <w:rPr>
                <w:rFonts w:cstheme="minorHAnsi"/>
                <w:vertAlign w:val="superscript"/>
              </w:rPr>
              <w:t>3</w:t>
            </w:r>
          </w:p>
        </w:tc>
        <w:tc>
          <w:tcPr>
            <w:tcW w:w="998" w:type="dxa"/>
            <w:gridSpan w:val="2"/>
          </w:tcPr>
          <w:p w14:paraId="5FEB7FE9" w14:textId="77777777" w:rsidR="00C94D28" w:rsidRPr="00BF37BC" w:rsidRDefault="00C94D28" w:rsidP="00C94D28">
            <w:pPr>
              <w:jc w:val="center"/>
              <w:rPr>
                <w:rFonts w:cstheme="minorHAnsi"/>
              </w:rPr>
            </w:pPr>
            <w:r w:rsidRPr="00BF37BC">
              <w:rPr>
                <w:rFonts w:cstheme="minorHAnsi"/>
              </w:rPr>
              <w:t>0.70</w:t>
            </w:r>
          </w:p>
        </w:tc>
      </w:tr>
      <w:tr w:rsidR="00C94D28" w:rsidRPr="009A00CF" w14:paraId="5EFC708F" w14:textId="77777777" w:rsidTr="008D1A46">
        <w:tc>
          <w:tcPr>
            <w:tcW w:w="1412" w:type="dxa"/>
            <w:vMerge/>
          </w:tcPr>
          <w:p w14:paraId="01D65F3B" w14:textId="77777777" w:rsidR="00C94D28" w:rsidRPr="00BF37BC" w:rsidRDefault="00C94D28" w:rsidP="00C94D28">
            <w:pPr>
              <w:jc w:val="center"/>
              <w:rPr>
                <w:rFonts w:cstheme="minorHAnsi"/>
              </w:rPr>
            </w:pPr>
          </w:p>
        </w:tc>
        <w:tc>
          <w:tcPr>
            <w:tcW w:w="1412" w:type="dxa"/>
          </w:tcPr>
          <w:p w14:paraId="180FFF9A" w14:textId="77777777" w:rsidR="00C94D28" w:rsidRPr="00BF37BC" w:rsidRDefault="00C94D28" w:rsidP="00C94D28">
            <w:pPr>
              <w:jc w:val="center"/>
              <w:rPr>
                <w:rFonts w:cstheme="minorHAnsi"/>
              </w:rPr>
            </w:pPr>
            <w:r w:rsidRPr="00BF37BC">
              <w:rPr>
                <w:rFonts w:cstheme="minorHAnsi"/>
              </w:rPr>
              <w:t>2</w:t>
            </w:r>
          </w:p>
        </w:tc>
        <w:tc>
          <w:tcPr>
            <w:tcW w:w="1048" w:type="dxa"/>
          </w:tcPr>
          <w:p w14:paraId="38CD6E05" w14:textId="77777777" w:rsidR="00C94D28" w:rsidRPr="00BF37BC" w:rsidRDefault="00C94D28" w:rsidP="00C94D28">
            <w:pPr>
              <w:jc w:val="center"/>
              <w:rPr>
                <w:rFonts w:cstheme="minorHAnsi"/>
                <w:vertAlign w:val="superscript"/>
              </w:rPr>
            </w:pPr>
            <w:r w:rsidRPr="00BF37BC">
              <w:rPr>
                <w:rFonts w:cstheme="minorHAnsi"/>
              </w:rPr>
              <w:t>4.49e</w:t>
            </w:r>
            <w:r w:rsidRPr="00BF37BC">
              <w:rPr>
                <w:rFonts w:cstheme="minorHAnsi"/>
                <w:vertAlign w:val="superscript"/>
              </w:rPr>
              <w:t>6</w:t>
            </w:r>
          </w:p>
        </w:tc>
        <w:tc>
          <w:tcPr>
            <w:tcW w:w="1052" w:type="dxa"/>
          </w:tcPr>
          <w:p w14:paraId="3C0293B4" w14:textId="77777777" w:rsidR="00C94D28" w:rsidRPr="00BF37BC" w:rsidRDefault="00C94D28" w:rsidP="00C94D28">
            <w:pPr>
              <w:jc w:val="center"/>
              <w:rPr>
                <w:rFonts w:cstheme="minorHAnsi"/>
              </w:rPr>
            </w:pPr>
            <w:r w:rsidRPr="00BF37BC">
              <w:rPr>
                <w:rFonts w:cstheme="minorHAnsi"/>
              </w:rPr>
              <w:t>0.00</w:t>
            </w:r>
          </w:p>
        </w:tc>
        <w:tc>
          <w:tcPr>
            <w:tcW w:w="1045" w:type="dxa"/>
          </w:tcPr>
          <w:p w14:paraId="49E92AB8" w14:textId="77777777" w:rsidR="00C94D28" w:rsidRPr="00BF37BC" w:rsidRDefault="00C94D28" w:rsidP="00C94D28">
            <w:pPr>
              <w:jc w:val="center"/>
              <w:rPr>
                <w:rFonts w:cstheme="minorHAnsi"/>
              </w:rPr>
            </w:pPr>
            <w:r w:rsidRPr="00BF37BC">
              <w:rPr>
                <w:rFonts w:cstheme="minorHAnsi"/>
              </w:rPr>
              <w:t>8.84e</w:t>
            </w:r>
            <w:r w:rsidRPr="00BF37BC">
              <w:rPr>
                <w:rFonts w:cstheme="minorHAnsi"/>
                <w:vertAlign w:val="superscript"/>
              </w:rPr>
              <w:t>4</w:t>
            </w:r>
          </w:p>
        </w:tc>
        <w:tc>
          <w:tcPr>
            <w:tcW w:w="1052" w:type="dxa"/>
          </w:tcPr>
          <w:p w14:paraId="1118B5E1" w14:textId="77777777" w:rsidR="00C94D28" w:rsidRPr="00BF37BC" w:rsidRDefault="00C94D28" w:rsidP="00C94D28">
            <w:pPr>
              <w:jc w:val="center"/>
              <w:rPr>
                <w:rFonts w:cstheme="minorHAnsi"/>
              </w:rPr>
            </w:pPr>
            <w:r w:rsidRPr="00BF37BC">
              <w:rPr>
                <w:rFonts w:cstheme="minorHAnsi"/>
              </w:rPr>
              <w:t>0.00</w:t>
            </w:r>
          </w:p>
        </w:tc>
        <w:tc>
          <w:tcPr>
            <w:tcW w:w="991" w:type="dxa"/>
          </w:tcPr>
          <w:p w14:paraId="7C0634D4" w14:textId="77777777" w:rsidR="00C94D28" w:rsidRPr="00BF37BC" w:rsidRDefault="00C94D28" w:rsidP="00C94D28">
            <w:pPr>
              <w:jc w:val="center"/>
              <w:rPr>
                <w:rFonts w:cstheme="minorHAnsi"/>
                <w:vertAlign w:val="superscript"/>
              </w:rPr>
            </w:pPr>
            <w:r w:rsidRPr="00BF37BC">
              <w:rPr>
                <w:rFonts w:cstheme="minorHAnsi"/>
              </w:rPr>
              <w:t>1.43e</w:t>
            </w:r>
            <w:r w:rsidRPr="00BF37BC">
              <w:rPr>
                <w:rFonts w:cstheme="minorHAnsi"/>
                <w:vertAlign w:val="superscript"/>
              </w:rPr>
              <w:t>3</w:t>
            </w:r>
          </w:p>
        </w:tc>
        <w:tc>
          <w:tcPr>
            <w:tcW w:w="998" w:type="dxa"/>
            <w:gridSpan w:val="2"/>
          </w:tcPr>
          <w:p w14:paraId="15259CC8" w14:textId="77777777" w:rsidR="00C94D28" w:rsidRPr="00BF37BC" w:rsidRDefault="00C94D28" w:rsidP="00C94D28">
            <w:pPr>
              <w:jc w:val="center"/>
              <w:rPr>
                <w:rFonts w:cstheme="minorHAnsi"/>
              </w:rPr>
            </w:pPr>
            <w:r w:rsidRPr="00BF37BC">
              <w:rPr>
                <w:rFonts w:cstheme="minorHAnsi"/>
              </w:rPr>
              <w:t>0.47</w:t>
            </w:r>
          </w:p>
        </w:tc>
      </w:tr>
      <w:tr w:rsidR="00C94D28" w:rsidRPr="009A00CF" w14:paraId="0285F044" w14:textId="77777777" w:rsidTr="008D1A46">
        <w:trPr>
          <w:gridAfter w:val="1"/>
          <w:wAfter w:w="7" w:type="dxa"/>
        </w:trPr>
        <w:tc>
          <w:tcPr>
            <w:tcW w:w="1412" w:type="dxa"/>
            <w:vMerge/>
          </w:tcPr>
          <w:p w14:paraId="1576F7DE" w14:textId="77777777" w:rsidR="00C94D28" w:rsidRPr="00BF37BC" w:rsidRDefault="00C94D28" w:rsidP="00C94D28">
            <w:pPr>
              <w:jc w:val="center"/>
              <w:rPr>
                <w:rFonts w:cstheme="minorHAnsi"/>
              </w:rPr>
            </w:pPr>
          </w:p>
        </w:tc>
        <w:tc>
          <w:tcPr>
            <w:tcW w:w="1412" w:type="dxa"/>
          </w:tcPr>
          <w:p w14:paraId="100FB1EE" w14:textId="77777777" w:rsidR="00C94D28" w:rsidRPr="00BF37BC" w:rsidRDefault="00C94D28" w:rsidP="00C94D28">
            <w:pPr>
              <w:jc w:val="center"/>
              <w:rPr>
                <w:rFonts w:cstheme="minorHAnsi"/>
              </w:rPr>
            </w:pPr>
            <w:r w:rsidRPr="00BF37BC">
              <w:rPr>
                <w:rFonts w:cstheme="minorHAnsi"/>
              </w:rPr>
              <w:t>3</w:t>
            </w:r>
          </w:p>
        </w:tc>
        <w:tc>
          <w:tcPr>
            <w:tcW w:w="1048" w:type="dxa"/>
          </w:tcPr>
          <w:p w14:paraId="4529A65E" w14:textId="77777777" w:rsidR="00C94D28" w:rsidRPr="00BF37BC" w:rsidRDefault="00C94D28" w:rsidP="00C94D28">
            <w:pPr>
              <w:jc w:val="center"/>
              <w:rPr>
                <w:rFonts w:cstheme="minorHAnsi"/>
                <w:vertAlign w:val="superscript"/>
              </w:rPr>
            </w:pPr>
            <w:r w:rsidRPr="00BF37BC">
              <w:rPr>
                <w:rFonts w:cstheme="minorHAnsi"/>
              </w:rPr>
              <w:t>1.06e</w:t>
            </w:r>
            <w:r w:rsidRPr="00BF37BC">
              <w:rPr>
                <w:rFonts w:cstheme="minorHAnsi"/>
                <w:vertAlign w:val="superscript"/>
              </w:rPr>
              <w:t>7</w:t>
            </w:r>
          </w:p>
        </w:tc>
        <w:tc>
          <w:tcPr>
            <w:tcW w:w="1052" w:type="dxa"/>
          </w:tcPr>
          <w:p w14:paraId="69E032BF" w14:textId="77777777" w:rsidR="00C94D28" w:rsidRPr="00BF37BC" w:rsidRDefault="00C94D28" w:rsidP="00C94D28">
            <w:pPr>
              <w:jc w:val="center"/>
              <w:rPr>
                <w:rFonts w:cstheme="minorHAnsi"/>
              </w:rPr>
            </w:pPr>
            <w:r w:rsidRPr="00BF37BC">
              <w:rPr>
                <w:rFonts w:cstheme="minorHAnsi"/>
              </w:rPr>
              <w:t>0.25</w:t>
            </w:r>
          </w:p>
        </w:tc>
        <w:tc>
          <w:tcPr>
            <w:tcW w:w="1045" w:type="dxa"/>
          </w:tcPr>
          <w:p w14:paraId="5907B7FB" w14:textId="77777777" w:rsidR="00C94D28" w:rsidRPr="00BF37BC" w:rsidRDefault="00C94D28" w:rsidP="00C94D28">
            <w:pPr>
              <w:jc w:val="center"/>
              <w:rPr>
                <w:rFonts w:cstheme="minorHAnsi"/>
              </w:rPr>
            </w:pPr>
            <w:r w:rsidRPr="00BF37BC">
              <w:rPr>
                <w:rFonts w:cstheme="minorHAnsi"/>
              </w:rPr>
              <w:t>2.43e</w:t>
            </w:r>
            <w:r w:rsidRPr="00BF37BC">
              <w:rPr>
                <w:rFonts w:cstheme="minorHAnsi"/>
                <w:vertAlign w:val="superscript"/>
              </w:rPr>
              <w:t>5</w:t>
            </w:r>
          </w:p>
        </w:tc>
        <w:tc>
          <w:tcPr>
            <w:tcW w:w="1052" w:type="dxa"/>
          </w:tcPr>
          <w:p w14:paraId="1829F5EC" w14:textId="77777777" w:rsidR="00C94D28" w:rsidRPr="00BF37BC" w:rsidRDefault="00C94D28" w:rsidP="00C94D28">
            <w:pPr>
              <w:jc w:val="center"/>
              <w:rPr>
                <w:rFonts w:cstheme="minorHAnsi"/>
              </w:rPr>
            </w:pPr>
            <w:r w:rsidRPr="00BF37BC">
              <w:rPr>
                <w:rFonts w:cstheme="minorHAnsi"/>
              </w:rPr>
              <w:t>0.00</w:t>
            </w:r>
          </w:p>
        </w:tc>
        <w:tc>
          <w:tcPr>
            <w:tcW w:w="991" w:type="dxa"/>
          </w:tcPr>
          <w:p w14:paraId="1CCC1B21" w14:textId="77777777" w:rsidR="00C94D28" w:rsidRPr="00BF37BC" w:rsidRDefault="00C94D28" w:rsidP="00C94D28">
            <w:pPr>
              <w:jc w:val="center"/>
              <w:rPr>
                <w:rFonts w:cstheme="minorHAnsi"/>
              </w:rPr>
            </w:pPr>
            <w:r w:rsidRPr="00BF37BC">
              <w:rPr>
                <w:rFonts w:cstheme="minorHAnsi"/>
              </w:rPr>
              <w:t>4.36e</w:t>
            </w:r>
            <w:r w:rsidRPr="00BF37BC">
              <w:rPr>
                <w:rFonts w:cstheme="minorHAnsi"/>
                <w:vertAlign w:val="superscript"/>
              </w:rPr>
              <w:t>3</w:t>
            </w:r>
          </w:p>
        </w:tc>
        <w:tc>
          <w:tcPr>
            <w:tcW w:w="991" w:type="dxa"/>
          </w:tcPr>
          <w:p w14:paraId="5D3983E6" w14:textId="77777777" w:rsidR="00C94D28" w:rsidRPr="00BF37BC" w:rsidRDefault="00C94D28" w:rsidP="00C94D28">
            <w:pPr>
              <w:jc w:val="center"/>
              <w:rPr>
                <w:rFonts w:cstheme="minorHAnsi"/>
                <w:vertAlign w:val="superscript"/>
              </w:rPr>
            </w:pPr>
            <w:r w:rsidRPr="00BF37BC">
              <w:rPr>
                <w:rFonts w:cstheme="minorHAnsi"/>
              </w:rPr>
              <w:t>0.23</w:t>
            </w:r>
          </w:p>
        </w:tc>
      </w:tr>
    </w:tbl>
    <w:p w14:paraId="44C703B2" w14:textId="21E5A9DE" w:rsidR="00C94D28" w:rsidRDefault="00C94D28" w:rsidP="00C94D28"/>
    <w:p w14:paraId="02B27A33" w14:textId="1406B41F" w:rsidR="00C94D28" w:rsidRDefault="00C94D28" w:rsidP="00887559"/>
    <w:p w14:paraId="6038C894" w14:textId="7D73B2E6" w:rsidR="00C94D28" w:rsidRDefault="00C94D28" w:rsidP="00887559"/>
    <w:p w14:paraId="5AA3194A" w14:textId="3E0E0FEA" w:rsidR="00C94D28" w:rsidRDefault="00C94D28" w:rsidP="00887559"/>
    <w:p w14:paraId="3C854A4B" w14:textId="607FE142" w:rsidR="00C94D28" w:rsidRDefault="00C94D28" w:rsidP="00887559"/>
    <w:p w14:paraId="24F17BCB" w14:textId="5F26D3EA" w:rsidR="00C94D28" w:rsidRDefault="00C94D28" w:rsidP="00887559"/>
    <w:p w14:paraId="6F9CA88C" w14:textId="67FAFC51" w:rsidR="00C94D28" w:rsidRDefault="00C94D28" w:rsidP="00887559"/>
    <w:p w14:paraId="22AE9A33" w14:textId="1F5E6A26" w:rsidR="00C94D28" w:rsidRDefault="00C94D28" w:rsidP="00887559"/>
    <w:p w14:paraId="041B028F" w14:textId="1B3DD7C2" w:rsidR="00C94D28" w:rsidRDefault="00C94D28" w:rsidP="00887559"/>
    <w:p w14:paraId="2E8ADC9C" w14:textId="203E09D1" w:rsidR="00C94D28" w:rsidRDefault="00C94D28" w:rsidP="00887559"/>
    <w:p w14:paraId="070B52CC" w14:textId="5874149B" w:rsidR="00C94D28" w:rsidRDefault="00C94D28" w:rsidP="00887559"/>
    <w:p w14:paraId="7847567F" w14:textId="63CE3E52" w:rsidR="00C94D28" w:rsidRDefault="00C94D28" w:rsidP="00887559"/>
    <w:p w14:paraId="7A39B71D" w14:textId="1332BFE2" w:rsidR="00C94D28" w:rsidRDefault="00C94D28" w:rsidP="00887559"/>
    <w:p w14:paraId="1CF80DC1" w14:textId="733477FB" w:rsidR="00C94D28" w:rsidRDefault="00C94D28" w:rsidP="00887559"/>
    <w:p w14:paraId="3EEBD457" w14:textId="783DE6B1" w:rsidR="00C94D28" w:rsidRDefault="00C94D28" w:rsidP="00887559"/>
    <w:p w14:paraId="654D1E37" w14:textId="47F796F3" w:rsidR="00C94D28" w:rsidRDefault="00C94D28" w:rsidP="00887559"/>
    <w:p w14:paraId="0066BE60" w14:textId="77777777" w:rsidR="00C94D28" w:rsidRPr="00C94D28" w:rsidRDefault="00C94D28" w:rsidP="008D1A46"/>
    <w:p w14:paraId="1AC0EB21" w14:textId="34B6D66F" w:rsidR="002F7BD6" w:rsidRPr="009A00CF" w:rsidRDefault="00916216" w:rsidP="00FF002F">
      <w:pPr>
        <w:pStyle w:val="Heading2"/>
      </w:pPr>
      <w:bookmarkStart w:id="179" w:name="_Toc68085963"/>
      <w:r>
        <w:lastRenderedPageBreak/>
        <w:t xml:space="preserve">4.4 </w:t>
      </w:r>
      <w:r w:rsidR="002F7BD6" w:rsidRPr="009A00CF">
        <w:t>Discussion</w:t>
      </w:r>
      <w:bookmarkEnd w:id="179"/>
    </w:p>
    <w:p w14:paraId="62F934CB" w14:textId="4E63A7B4" w:rsidR="00AF0487" w:rsidRPr="009A00CF" w:rsidRDefault="00916216" w:rsidP="00916216">
      <w:pPr>
        <w:pStyle w:val="Heading3"/>
      </w:pPr>
      <w:bookmarkStart w:id="180" w:name="_Toc68085964"/>
      <w:r>
        <w:t xml:space="preserve">4.4.1 </w:t>
      </w:r>
      <w:r w:rsidR="00AF0487" w:rsidRPr="009A00CF">
        <w:t xml:space="preserve">Analysis and instrument </w:t>
      </w:r>
      <w:r w:rsidR="00606159">
        <w:t xml:space="preserve">mass </w:t>
      </w:r>
      <w:r w:rsidR="00AF0487" w:rsidRPr="009A00CF">
        <w:t>calibration</w:t>
      </w:r>
      <w:bookmarkEnd w:id="180"/>
    </w:p>
    <w:p w14:paraId="54F14466" w14:textId="42311875" w:rsidR="002F7BD6" w:rsidRPr="009A00CF" w:rsidRDefault="002F7BD6" w:rsidP="002F7BD6">
      <w:pPr>
        <w:spacing w:line="360" w:lineRule="auto"/>
        <w:rPr>
          <w:rFonts w:cstheme="minorHAnsi"/>
        </w:rPr>
      </w:pPr>
      <w:r w:rsidRPr="009A00CF">
        <w:rPr>
          <w:rFonts w:cstheme="minorHAnsi"/>
        </w:rPr>
        <w:t xml:space="preserve">Effective and relatively consistent spray was achieved for each analysed sample during injection into the Orbitrap mass spectrometer. Following initiation of injection, spray was generally sustained until </w:t>
      </w:r>
      <w:r w:rsidR="007742D5">
        <w:rPr>
          <w:rFonts w:cstheme="minorHAnsi"/>
        </w:rPr>
        <w:t>the</w:t>
      </w:r>
      <w:r w:rsidRPr="009A00CF">
        <w:rPr>
          <w:rFonts w:cstheme="minorHAnsi"/>
        </w:rPr>
        <w:t xml:space="preserve"> analyte solution</w:t>
      </w:r>
      <w:r w:rsidR="007742D5">
        <w:rPr>
          <w:rFonts w:cstheme="minorHAnsi"/>
        </w:rPr>
        <w:t xml:space="preserve"> was fully expelled from the sampling capillaries</w:t>
      </w:r>
      <w:r w:rsidRPr="009A00CF">
        <w:rPr>
          <w:rFonts w:cstheme="minorHAnsi"/>
        </w:rPr>
        <w:t>, with relatively stable flow rates throughout the nanospray period. Sample loss through capillary fracture was minimal, with only 2 plant samples lost due to capillary breakage (1 x clarithromycin treated plant sample and 1 x lincomycin treated plant sample).</w:t>
      </w:r>
    </w:p>
    <w:p w14:paraId="46D9E248" w14:textId="2B443CB9" w:rsidR="002F7BD6" w:rsidRPr="009A00CF" w:rsidRDefault="002F7BD6" w:rsidP="002F7BD6">
      <w:pPr>
        <w:spacing w:line="360" w:lineRule="auto"/>
        <w:rPr>
          <w:rFonts w:cstheme="minorHAnsi"/>
        </w:rPr>
      </w:pPr>
      <w:r w:rsidRPr="009A00CF">
        <w:rPr>
          <w:rFonts w:cstheme="minorHAnsi"/>
        </w:rPr>
        <w:t xml:space="preserve">Common laboratory contaminant, </w:t>
      </w:r>
      <w:proofErr w:type="spellStart"/>
      <w:r w:rsidRPr="009A00CF">
        <w:rPr>
          <w:rFonts w:cstheme="minorHAnsi"/>
        </w:rPr>
        <w:t>diisooctyl</w:t>
      </w:r>
      <w:proofErr w:type="spellEnd"/>
      <w:r w:rsidRPr="009A00CF">
        <w:rPr>
          <w:rFonts w:cstheme="minorHAnsi"/>
        </w:rPr>
        <w:t xml:space="preserve"> phthalate, was used as an indicator of instrument calibration in each sample. Mass accuracies of &lt; 1 ppm were reported in </w:t>
      </w:r>
      <w:proofErr w:type="gramStart"/>
      <w:r w:rsidRPr="009A00CF">
        <w:rPr>
          <w:rFonts w:cstheme="minorHAnsi"/>
        </w:rPr>
        <w:t>the majority of</w:t>
      </w:r>
      <w:proofErr w:type="gramEnd"/>
      <w:r w:rsidRPr="009A00CF">
        <w:rPr>
          <w:rFonts w:cstheme="minorHAnsi"/>
        </w:rPr>
        <w:t xml:space="preserve"> samples for this compound, suggesting that the instrument was well calibrated. These mass accuracies are synonymous with the lowest achievable mass accuracies reported by the </w:t>
      </w:r>
      <w:r w:rsidR="007742D5">
        <w:rPr>
          <w:rFonts w:cstheme="minorHAnsi"/>
        </w:rPr>
        <w:t xml:space="preserve">instrument </w:t>
      </w:r>
      <w:r w:rsidRPr="009A00CF">
        <w:rPr>
          <w:rFonts w:cstheme="minorHAnsi"/>
        </w:rPr>
        <w:t xml:space="preserve">manufacturer. Only one sample showed exception to this, in which signals corresponding with </w:t>
      </w:r>
      <w:proofErr w:type="spellStart"/>
      <w:r w:rsidRPr="009A00CF">
        <w:rPr>
          <w:rFonts w:cstheme="minorHAnsi"/>
        </w:rPr>
        <w:t>diisooctyl</w:t>
      </w:r>
      <w:proofErr w:type="spellEnd"/>
      <w:r w:rsidRPr="009A00CF">
        <w:rPr>
          <w:rFonts w:cstheme="minorHAnsi"/>
        </w:rPr>
        <w:t xml:space="preserve"> phthalate had a mass accuracy of 2.15 ppm. This value is still within acceptable mass accuracy ranges reported by the manufacturer (&lt; 3 ppm) when using an externally derived indicator of instrument calibration such as in this study. Signals with mass accuracies below these thresholds can therefore be used to tentatively identify compounds with known theoretical monoisotopic mass.</w:t>
      </w:r>
    </w:p>
    <w:p w14:paraId="2FCACD35" w14:textId="77777777" w:rsidR="002F7BD6" w:rsidRPr="009A00CF" w:rsidRDefault="002F7BD6" w:rsidP="002F7BD6">
      <w:pPr>
        <w:spacing w:line="360" w:lineRule="auto"/>
        <w:rPr>
          <w:rFonts w:cstheme="minorHAnsi"/>
          <w:b/>
          <w:bCs/>
          <w:u w:val="single"/>
        </w:rPr>
      </w:pPr>
    </w:p>
    <w:p w14:paraId="122F370F" w14:textId="77777777" w:rsidR="002F7BD6" w:rsidRPr="009A00CF" w:rsidRDefault="002F7BD6" w:rsidP="002F7BD6">
      <w:pPr>
        <w:spacing w:line="360" w:lineRule="auto"/>
        <w:rPr>
          <w:rFonts w:cstheme="minorHAnsi"/>
          <w:b/>
          <w:bCs/>
          <w:u w:val="single"/>
        </w:rPr>
      </w:pPr>
    </w:p>
    <w:p w14:paraId="385FF4E5" w14:textId="77777777" w:rsidR="002F7BD6" w:rsidRPr="009A00CF" w:rsidRDefault="002F7BD6" w:rsidP="002F7BD6">
      <w:pPr>
        <w:spacing w:line="360" w:lineRule="auto"/>
        <w:rPr>
          <w:rFonts w:cstheme="minorHAnsi"/>
          <w:b/>
          <w:bCs/>
          <w:u w:val="single"/>
        </w:rPr>
      </w:pPr>
    </w:p>
    <w:p w14:paraId="5442C2BE" w14:textId="77777777" w:rsidR="002F7BD6" w:rsidRPr="009A00CF" w:rsidRDefault="002F7BD6" w:rsidP="002F7BD6">
      <w:pPr>
        <w:spacing w:line="360" w:lineRule="auto"/>
        <w:rPr>
          <w:rFonts w:cstheme="minorHAnsi"/>
          <w:b/>
          <w:bCs/>
          <w:u w:val="single"/>
        </w:rPr>
      </w:pPr>
    </w:p>
    <w:p w14:paraId="2035CCCA" w14:textId="77777777" w:rsidR="002F7BD6" w:rsidRPr="009A00CF" w:rsidRDefault="002F7BD6" w:rsidP="002F7BD6">
      <w:pPr>
        <w:spacing w:line="360" w:lineRule="auto"/>
        <w:rPr>
          <w:rFonts w:cstheme="minorHAnsi"/>
          <w:b/>
          <w:bCs/>
          <w:u w:val="single"/>
        </w:rPr>
      </w:pPr>
    </w:p>
    <w:p w14:paraId="4AFE2C16" w14:textId="77777777" w:rsidR="002F7BD6" w:rsidRPr="009A00CF" w:rsidRDefault="002F7BD6" w:rsidP="002F7BD6">
      <w:pPr>
        <w:spacing w:line="360" w:lineRule="auto"/>
        <w:rPr>
          <w:rFonts w:cstheme="minorHAnsi"/>
          <w:b/>
          <w:bCs/>
          <w:u w:val="single"/>
        </w:rPr>
      </w:pPr>
    </w:p>
    <w:p w14:paraId="13EE2581" w14:textId="77777777" w:rsidR="002F7BD6" w:rsidRPr="009A00CF" w:rsidRDefault="002F7BD6" w:rsidP="002F7BD6">
      <w:pPr>
        <w:spacing w:line="360" w:lineRule="auto"/>
        <w:rPr>
          <w:rFonts w:cstheme="minorHAnsi"/>
          <w:b/>
          <w:bCs/>
          <w:u w:val="single"/>
        </w:rPr>
      </w:pPr>
    </w:p>
    <w:p w14:paraId="322193B7" w14:textId="77777777" w:rsidR="002F7BD6" w:rsidRPr="009A00CF" w:rsidRDefault="002F7BD6" w:rsidP="002F7BD6">
      <w:pPr>
        <w:spacing w:line="360" w:lineRule="auto"/>
        <w:rPr>
          <w:rFonts w:cstheme="minorHAnsi"/>
          <w:b/>
          <w:bCs/>
          <w:u w:val="single"/>
        </w:rPr>
      </w:pPr>
    </w:p>
    <w:p w14:paraId="4D2CA2C1" w14:textId="77777777" w:rsidR="002F7BD6" w:rsidRPr="009A00CF" w:rsidRDefault="002F7BD6" w:rsidP="002F7BD6">
      <w:pPr>
        <w:spacing w:line="360" w:lineRule="auto"/>
        <w:rPr>
          <w:rFonts w:cstheme="minorHAnsi"/>
          <w:b/>
          <w:bCs/>
          <w:u w:val="single"/>
        </w:rPr>
      </w:pPr>
    </w:p>
    <w:p w14:paraId="446CA6B2" w14:textId="77777777" w:rsidR="002F7BD6" w:rsidRPr="009A00CF" w:rsidRDefault="002F7BD6" w:rsidP="002F7BD6">
      <w:pPr>
        <w:spacing w:line="360" w:lineRule="auto"/>
        <w:rPr>
          <w:rFonts w:cstheme="minorHAnsi"/>
          <w:b/>
          <w:bCs/>
          <w:u w:val="single"/>
        </w:rPr>
      </w:pPr>
    </w:p>
    <w:p w14:paraId="78332D9D" w14:textId="54A893D3" w:rsidR="002F7BD6" w:rsidRPr="009A00CF" w:rsidRDefault="00916216" w:rsidP="00916216">
      <w:pPr>
        <w:pStyle w:val="Heading3"/>
      </w:pPr>
      <w:bookmarkStart w:id="181" w:name="_Toc68085965"/>
      <w:r>
        <w:lastRenderedPageBreak/>
        <w:t xml:space="preserve">4.4.2 </w:t>
      </w:r>
      <w:r w:rsidR="002F7BD6" w:rsidRPr="009A00CF">
        <w:t>Antibiotic parent compounds</w:t>
      </w:r>
      <w:bookmarkEnd w:id="181"/>
    </w:p>
    <w:p w14:paraId="5E69C81C" w14:textId="77777777" w:rsidR="002F7BD6" w:rsidRPr="009A00CF" w:rsidRDefault="002F7BD6" w:rsidP="002F7BD6">
      <w:pPr>
        <w:spacing w:line="360" w:lineRule="auto"/>
      </w:pPr>
      <w:r w:rsidRPr="009A00CF">
        <w:t>Three of the studied antibiotics (metronidazole, clarithromycin and lincomycin) were detected and identified in the contents of single mung bean cells exposed to antibiotic dosing solutions. For these compounds, mass accuracies were almost exclusively &lt; 1 ppm, signals strengths were regularly differentiable from estimated background intensities and alignment of isotopic clusters was consistent with theoretical isotopic distributions. Thus, corresponding signals could be tentatively assigned as respective antibiotics. Detection of these compounds demonstrates uptake of externally applied antibiotics into single plant cells for the first time. These findings also demonstrate the efficacy of this novel application of SCMS for xenobiotic detection in single plant cells.</w:t>
      </w:r>
    </w:p>
    <w:p w14:paraId="1B2EBF8D" w14:textId="4661777B" w:rsidR="002F7BD6" w:rsidRPr="009A00CF" w:rsidRDefault="002F7BD6" w:rsidP="002F7BD6">
      <w:pPr>
        <w:spacing w:line="360" w:lineRule="auto"/>
      </w:pPr>
      <w:r w:rsidRPr="009A00CF">
        <w:t xml:space="preserve">Trends in time dependant accumulation were observed for each of the compounds detected in the analysed single cell contents. For example, the detection of metronidazole and clarithromycin in replicates increased with increasing exposure time. </w:t>
      </w:r>
      <w:r w:rsidRPr="009A00CF">
        <w:rPr>
          <w:rFonts w:cstheme="minorHAnsi"/>
        </w:rPr>
        <w:t xml:space="preserve">Due to the lack of literature recording uptake and accumulation of metronidazole in plants, the observed time dependant accumulation of metronidazole is demonstrated here for the first time. For clarithromycin, these findings are in agreement with those of a recent study, in which clarithromycin was shown to accumulate in lettuce tissues; concentrations of clarithromycin reached a peak following 6 days of exposure, and remained relatively stable for the subsequent study period </w:t>
      </w:r>
      <w:r w:rsidRPr="009A00CF">
        <w:rPr>
          <w:rFonts w:cstheme="minorHAnsi"/>
        </w:rPr>
        <w:fldChar w:fldCharType="begin" w:fldLock="1"/>
      </w:r>
      <w:r w:rsidR="001A1378">
        <w:rPr>
          <w:rFonts w:cstheme="minorHAnsi"/>
        </w:rPr>
        <w:instrText>ADDIN CSL_CITATION {"citationItems":[{"id":"ITEM-1","itemData":{"DOI":"10.1016/j.envpol.2019.02.009","ISSN":"18736424","abstract":"Antibiotics are introduced into agricultural fields by the application of manure or biosolids, or via irrigation using reclaimed wastewater. Antibiotics can enter the terrestrial food chains through plant uptake, which forms an alternative pathway for human exposure to antibiotics. However, previous studies mainly focused on detecting residues of the parent antibiotics, while ignoring the identification of antibiotics transformation products in plants. Here, we evaluated the uptake and metabolism of clarithromycin (CLA) and sulfadiazine (SDZ) in lettuce under controlled hydroponic conditions. The antibiotics and their metabolites were identified by ultra-performance liquid chromatography/quadrupole time-of-flight mass spectrometry (UPLC-QToF-MS/MS) and ultra-performance liquid chromatograph Micromass triple quadrupole mass spectrometry (UPLC−QqQ−MS/MS). The structure of CLA, SDZ and N-acetylated SDZ were confirmed with synthesized standards, verifying the reliability of the identification method. Eight metabolites of CLA and two metabolites of SDZ were detected in both the leaves and roots of lettuce. The metabolites of CLA included phases I and II transformation products, while only phase II metabolites of SDZ were observed in lettuce. The proportion of CLA metabolites was estimated to be greater than 70%, indicating that most of the CLA was metabolized in plant tissues. The proportion of SDZ metabolites was lower than 12% in the leaves and 10% in the roots. Some metabolites might have the ability to increase or acquire antibacterial activity. Therefore, in addition to the parent compounds, metabolites of antibiotics in edible vegetables are also worthy of study for risk assessment and to determine the consequences of long-term exposure.","author":[{"dropping-particle":"","family":"Tian","given":"Run","non-dropping-particle":"","parse-names":false,"suffix":""},{"dropping-particle":"","family":"Zhang","given":"Rong","non-dropping-particle":"","parse-names":false,"suffix":""},{"dropping-particle":"","family":"Uddin","given":"Misbah","non-dropping-particle":"","parse-names":false,"suffix":""},{"dropping-particle":"","family":"Qiao","given":"Xianliang","non-dropping-particle":"","parse-names":false,"suffix":""},{"dropping-particle":"","family":"Chen","given":"Jingwen","non-dropping-particle":"","parse-names":false,"suffix":""},{"dropping-particle":"","family":"Gu","given":"Gege","non-dropping-particle":"","parse-names":false,"suffix":""}],"container-title":"Environmental Pollution","id":"ITEM-1","issued":{"date-parts":[["2019"]]},"title":"Uptake and metabolism of clarithromycin and sulfadiazine in lettuce","type":"article-journal"},"uris":["http://www.mendeley.com/documents/?uuid=6a89f0b2-b423-4760-82fb-e0473e33ad51"]}],"mendeley":{"formattedCitation":"(33)","plainTextFormattedCitation":"(33)","previouslyFormattedCitation":"(33)"},"properties":{"noteIndex":0},"schema":"https://github.com/citation-style-language/schema/raw/master/csl-citation.json"}</w:instrText>
      </w:r>
      <w:r w:rsidRPr="009A00CF">
        <w:rPr>
          <w:rFonts w:cstheme="minorHAnsi"/>
        </w:rPr>
        <w:fldChar w:fldCharType="separate"/>
      </w:r>
      <w:r w:rsidRPr="009A00CF">
        <w:rPr>
          <w:rFonts w:cstheme="minorHAnsi"/>
          <w:noProof/>
        </w:rPr>
        <w:t>(33)</w:t>
      </w:r>
      <w:r w:rsidRPr="009A00CF">
        <w:rPr>
          <w:rFonts w:cstheme="minorHAnsi"/>
        </w:rPr>
        <w:fldChar w:fldCharType="end"/>
      </w:r>
      <w:r w:rsidRPr="009A00CF">
        <w:rPr>
          <w:rFonts w:cstheme="minorHAnsi"/>
        </w:rPr>
        <w:t xml:space="preserve">. </w:t>
      </w:r>
      <w:r w:rsidRPr="009A00CF">
        <w:t>Conversely, the detection of lincomycin in replicates appeared to decrease with increasing exposure time. This trend could be explained by the findings of recent studies, which o</w:t>
      </w:r>
      <w:r w:rsidRPr="009A00CF">
        <w:rPr>
          <w:rFonts w:cstheme="minorHAnsi"/>
        </w:rPr>
        <w:t xml:space="preserve">bserved rapid degradation of lincomycin following plant uptake </w:t>
      </w:r>
      <w:r w:rsidRPr="009A00CF">
        <w:rPr>
          <w:rFonts w:cstheme="minorHAnsi"/>
        </w:rPr>
        <w:fldChar w:fldCharType="begin" w:fldLock="1"/>
      </w:r>
      <w:r w:rsidR="00D61A69">
        <w:rPr>
          <w:rFonts w:cstheme="minorHAnsi"/>
        </w:rPr>
        <w:instrText>ADDIN CSL_CITATION {"citationItems":[{"id":"ITEM-1","itemData":{"DOI":"10.1016/j.envpol.2015.10.025","ISSN":"18736424","PMID":"26552531","abstract":"Treated wastewater is expected to be increasingly used as an alternative source of irrigation water in areas facing fresh water scarcity. Understanding the behaviors of contaminants from wastewater in soil and plants following irrigation is critical to assess and manage the risks associated with wastewater irrigation. The objective of this study was to evaluate the effects of soil texture and drought stress on the uptake of antibiotics and the internalization of human pathogens into lettuce through root uptake following wastewater irrigation. Lettuce grown in three soils with variability in soil texture (loam, sandy loam, and sand) and under different levels of water stress (no drought control, mild drought, and severe drought) were irrigated with synthetic wastewater containing three antibiotics (sulfamethoxazole, lincomycin and oxytetracycline) and one Salmonella strain a single time prior to harvest. Antibiotic uptake in lettuce was compound-specific and generally low. Only sulfamethoxazole was detected in lettuce with increasing uptake corresponding to increasing sand content in soil. Increased drought stress resulted in increased uptake of lincomycin and decreased uptake of oxytetracycline and sulfamethoxazole. The internalization of Salmonella was highly dependent on the concentration of the pathogen in irrigation water. Irrigation water containing 5 Log CFU/mL Salmonella resulted in limited incidence of internalization. When irrigation water contained 8 Log CFU/mL Salmonella, the internalization frequency was significantly higher in lettuce grown in sand than in loam (p = 0.009), and was significantly higher in lettuce exposed to severe drought than in unstressed lettuce (p = 0.049). This work demonstrated how environmental factors affected the risk of contaminant uptake by food crops following wastewater irrigation.","author":[{"dropping-particle":"","family":"Zhang","given":"Yuping","non-dropping-particle":"","parse-names":false,"suffix":""},{"dropping-particle":"","family":"Sallach","given":"J. Brett","non-dropping-particle":"","parse-names":false,"suffix":""},{"dropping-particle":"","family":"Hodges","given":"Laurie","non-dropping-particle":"","parse-names":false,"suffix":""},{"dropping-particle":"","family":"Snow","given":"Daniel D.","non-dropping-particle":"","parse-names":false,"suffix":""},{"dropping-particle":"","family":"Bartelt-Hunt","given":"Shannon L.","non-dropping-particle":"","parse-names":false,"suffix":""},{"dropping-particle":"","family":"Eskridge","given":"Kent M.","non-dropping-particle":"","parse-names":false,"suffix":""},{"dropping-particle":"","family":"Li","given":"Xu","non-dropping-particle":"","parse-names":false,"suffix":""}],"container-title":"Environmental Pollution","id":"ITEM-1","issued":{"date-parts":[["2016"]]},"title":"Effects of soil texture and drought stress on the uptake of antibiotics and the internalization of Salmonella in lettuce following wastewater irrigation","type":"article-journal"},"uris":["http://www.mendeley.com/documents/?uuid=1d3a7f15-64a0-448f-a0ce-07fd1aa4467e"]},{"id":"ITEM-2","itemData":{"DOI":"10.1016/j.envpol.2014.11.018","ISSN":"18736424","PMID":"25483595","abstract":"The use of wastewater for irrigation may introduce antimicrobials and human pathogens into the food supply through vegetative uptake. The objective of this study was to investigate the uptake of three antimicrobials and Salmonella in two lettuce cultivars. After repeated subirrigation with synthetic wastewater, lettuce leaves and soil were collected at three sequential harvests. The internalization frequency of Salmonella in lettuce was low. A soil horizon-influenced Salmonella concentration gradient was determined with concentrations in bottom soil 2 log CFU/g higher than in top soil. Lincomycin and sulfamethoxazole were recovered from lettuce leaves at concentrations as high as 822 ng/g and 125 ng/g fresh weight, respectively. Antimicrobial concentrations in lettuce decreased from the first to the third harvest suggesting that the plant growth rate may exceed antimicrobial uptake rates. Accumulation of antimicrobials was significantly different between cultivars demonstrating a subspecies level variation in uptake of antibiotics in lettuce.","author":[{"dropping-particle":"","family":"Sallach","given":"J. Brett","non-dropping-particle":"","parse-names":false,"suffix":""},{"dropping-particle":"","family":"Zhang","given":"Yuping","non-dropping-particle":"","parse-names":false,"suffix":""},{"dropping-particle":"","family":"Hodges","given":"Laurie","non-dropping-particle":"","parse-names":false,"suffix":""},{"dropping-particle":"","family":"Snow","given":"Daniel","non-dropping-particle":"","parse-names":false,"suffix":""},{"dropping-particle":"","family":"Li","given":"Xu","non-dropping-particle":"","parse-names":false,"suffix":""},{"dropping-particle":"","family":"Bartelt-Hunt","given":"Shannon","non-dropping-particle":"","parse-names":false,"suffix":""}],"container-title":"Environmental Pollution","id":"ITEM-2","issued":{"date-parts":[["2015"]]},"title":"Concomitant uptake of antimicrobials and Salmonella in soil and into lettuce following wastewater irrigation","type":"article-journal"},"uris":["http://www.mendeley.com/documents/?uuid=2e75ca5a-f816-4d89-b518-61a05cf92a41"]},{"id":"ITEM-3","itemData":{"DOI":"10.1016/j.ecoenv.2014.05.029","ISSN":"10902414","PMID":"25042244","abstract":"Pharmaceutically active compounds (PACs) are continuously dispersed into the environment due to human and veterinary use, giving rise to their potential accumulation in edible plants. In this study, Eruca sativa L. and Zea mays L. were selected to determine the potential uptake and accumulation of eight different PACs (Salbutamol, Atenolol, Lincomycin, Cyclophosphamide, Carbamazepine, Bezafibrate, Ofloxacin and Ranitidine) designed for human use. To mimic environmental conditions, the plants were grown in pots and irrigated with water spiked with a mixture of PACs at concentrations found in Italian wastewaters and rivers. Moreover, 10× and 100× concentrations of these pharmaceuticals were also tested. The presence of the pharmaceuticals was tested in the edible parts of the plants, namely leaves for E. sativa and grains for Z. mays. Quantification was performed by liquid chromatography mass spectroscopy (LC/MS/MS). In the grains of 100× treated Z. mays, only atenolol, lincomycin and carbamazepine were above the limit of detection (LOD). At the same concentration in E. sativa plants the uptake of all PACs was &gt;LOD. Lincomycin and oflaxacin were above the limit of quantitation in all conditions tested in E. sativa. The results suggest that uptake of some pharmaceuticals from the soil may indeed be a potential transport route to plants and that these environmental pollutants can reach different edible parts of the selected crops. Measurements of the concentrations of these pharmaceuticals in plant materials were used to model potential adult human exposure to these compounds. The results indicate that under the current experimental conditions, crops exposed to the selected pharmaceutical mixture would not have any negative effects on human health. Moreover, no significant differences in the growth of E. sativa or Z. mays plants irrigated with PAC-spiked vs. non-spiked water were observed. © 2014 Elsevier Inc.","author":[{"dropping-particle":"","family":"Marsoni","given":"Milena","non-dropping-particle":"","parse-names":false,"suffix":""},{"dropping-particle":"","family":"Mattia","given":"Fabrizio","non-dropping-particle":"De","parse-names":false,"suffix":""},{"dropping-particle":"","family":"Labra","given":"Massimo","non-dropping-particle":"","parse-names":false,"suffix":""},{"dropping-particle":"","family":"Bruno","given":"Antonella","non-dropping-particle":"","parse-names":false,"suffix":""},{"dropping-particle":"","family":"Bracale","given":"Marcella","non-dropping-particle":"","parse-names":false,"suffix":""},{"dropping-particle":"","family":"Vannini","given":"Candida","non-dropping-particle":"","parse-names":false,"suffix":""}],"container-title":"Ecotoxicology and Environmental Safety","id":"ITEM-3","issued":{"date-parts":[["2014"]]},"title":"Uptake and effects of a mixture of widely used therapeutic drugs in Eruca sativa L. and Zea mays L. plants","type":"article-journal"},"uris":["http://www.mendeley.com/documents/?uuid=de96d3b8-db79-48d1-af08-2d891743d11b"]}],"mendeley":{"formattedCitation":"(28,45,51)","plainTextFormattedCitation":"(28,45,51)","previouslyFormattedCitation":"(28,45,51)"},"properties":{"noteIndex":0},"schema":"https://github.com/citation-style-language/schema/raw/master/csl-citation.json"}</w:instrText>
      </w:r>
      <w:r w:rsidRPr="009A00CF">
        <w:rPr>
          <w:rFonts w:cstheme="minorHAnsi"/>
        </w:rPr>
        <w:fldChar w:fldCharType="separate"/>
      </w:r>
      <w:r w:rsidR="00670014" w:rsidRPr="00670014">
        <w:rPr>
          <w:rFonts w:cstheme="minorHAnsi"/>
          <w:noProof/>
        </w:rPr>
        <w:t>(28,45,51)</w:t>
      </w:r>
      <w:r w:rsidRPr="009A00CF">
        <w:rPr>
          <w:rFonts w:cstheme="minorHAnsi"/>
        </w:rPr>
        <w:fldChar w:fldCharType="end"/>
      </w:r>
      <w:r w:rsidRPr="009A00CF">
        <w:rPr>
          <w:rFonts w:cstheme="minorHAnsi"/>
        </w:rPr>
        <w:t xml:space="preserve">. In these studies, degradation was seen to outpace uptake and accumulation of lincomycin in plant tissues and increasing plant biomass was thought to result in dilution of lincomycin concentrations in lettuce tissues </w:t>
      </w:r>
      <w:r w:rsidRPr="009A00CF">
        <w:rPr>
          <w:rFonts w:cstheme="minorHAnsi"/>
        </w:rPr>
        <w:fldChar w:fldCharType="begin" w:fldLock="1"/>
      </w:r>
      <w:r w:rsidR="00D61A69">
        <w:rPr>
          <w:rFonts w:cstheme="minorHAnsi"/>
        </w:rPr>
        <w:instrText>ADDIN CSL_CITATION {"citationItems":[{"id":"ITEM-1","itemData":{"DOI":"10.1016/j.envpol.2014.11.018","ISSN":"18736424","PMID":"25483595","abstract":"The use of wastewater for irrigation may introduce antimicrobials and human pathogens into the food supply through vegetative uptake. The objective of this study was to investigate the uptake of three antimicrobials and Salmonella in two lettuce cultivars. After repeated subirrigation with synthetic wastewater, lettuce leaves and soil were collected at three sequential harvests. The internalization frequency of Salmonella in lettuce was low. A soil horizon-influenced Salmonella concentration gradient was determined with concentrations in bottom soil 2 log CFU/g higher than in top soil. Lincomycin and sulfamethoxazole were recovered from lettuce leaves at concentrations as high as 822 ng/g and 125 ng/g fresh weight, respectively. Antimicrobial concentrations in lettuce decreased from the first to the third harvest suggesting that the plant growth rate may exceed antimicrobial uptake rates. Accumulation of antimicrobials was significantly different between cultivars demonstrating a subspecies level variation in uptake of antibiotics in lettuce.","author":[{"dropping-particle":"","family":"Sallach","given":"J. Brett","non-dropping-particle":"","parse-names":false,"suffix":""},{"dropping-particle":"","family":"Zhang","given":"Yuping","non-dropping-particle":"","parse-names":false,"suffix":""},{"dropping-particle":"","family":"Hodges","given":"Laurie","non-dropping-particle":"","parse-names":false,"suffix":""},{"dropping-particle":"","family":"Snow","given":"Daniel","non-dropping-particle":"","parse-names":false,"suffix":""},{"dropping-particle":"","family":"Li","given":"Xu","non-dropping-particle":"","parse-names":false,"suffix":""},{"dropping-particle":"","family":"Bartelt-Hunt","given":"Shannon","non-dropping-particle":"","parse-names":false,"suffix":""}],"container-title":"Environmental Pollution","id":"ITEM-1","issued":{"date-parts":[["2015"]]},"title":"Concomitant uptake of antimicrobials and Salmonella in soil and into lettuce following wastewater irrigation","type":"article-journal"},"uris":["http://www.mendeley.com/documents/?uuid=2e75ca5a-f816-4d89-b518-61a05cf92a41"]},{"id":"ITEM-2","itemData":{"DOI":"10.1089/ees.2017.0376","ISSN":"15579018","abstract":"To address the issue of global freshwater shortages, wastewater has become an increasingly valuable alternative for crop irrigation. As a result, trace levels of emerging contaminants, including antibiotics, may occur in water used for food production. The objective of this study was to investigate how soil texture affected the availability and uptake of three chemically diverse antibiotics (lincomycin, oxytetracycline, and sulfamethoxazole) by lettuce grown in soils comprised of silt clay and increasing percentages of sand. Lettuce was irrigated routinely with antibiotic-amended water (1 mg/L) from seed germination through the first harvest (40 days), switched to control water, and fate monitored at days 45 and 50. Sulfamethoxazole was the only compound where tissue concentrations increased with increasing sand concentrations to 24.7 ng/g fresh weight (FW). Lincomycin was most readily accumulated with increasing concentrations observed at the second harvest in both the loam (68.3 ng/g FW) and sandy soils (66.6 ng/g FW). Apparent toxicity of the antibiotic mixture resulted in decreasing plant mass (37-72%) with increasing sand content. Results from this study show that soil texture impacts plant growth, contaminant transport, plant uptake, and toxic effects, which all contribute to, observed concentrations in edible plant portions.","author":[{"dropping-particle":"","family":"Sallach","given":"Jonathan Brett","non-dropping-particle":"","parse-names":false,"suffix":""},{"dropping-particle":"","family":"Bartelt-Hunt","given":"Shannon L.","non-dropping-particle":"","parse-names":false,"suffix":""},{"dropping-particle":"","family":"Snow","given":"Daniel D.","non-dropping-particle":"","parse-names":false,"suffix":""},{"dropping-particle":"","family":"Li","given":"Xu","non-dropping-particle":"","parse-names":false,"suffix":""},{"dropping-particle":"","family":"Hodges","given":"Laurie","non-dropping-particle":"","parse-names":false,"suffix":""}],"container-title":"Environmental Engineering Science","id":"ITEM-2","issued":{"date-parts":[["2018"]]},"title":"Uptake of antibiotics and their toxicity to lettuce following routine irrigation with contaminated water in different soil types","type":"article-journal"},"uris":["http://www.mendeley.com/documents/?uuid=67f927da-1290-46f5-a07f-d38ef4c427ef"]}],"mendeley":{"formattedCitation":"(40,51)","plainTextFormattedCitation":"(40,51)","previouslyFormattedCitation":"(40,51)"},"properties":{"noteIndex":0},"schema":"https://github.com/citation-style-language/schema/raw/master/csl-citation.json"}</w:instrText>
      </w:r>
      <w:r w:rsidRPr="009A00CF">
        <w:rPr>
          <w:rFonts w:cstheme="minorHAnsi"/>
        </w:rPr>
        <w:fldChar w:fldCharType="separate"/>
      </w:r>
      <w:r w:rsidR="00670014" w:rsidRPr="00670014">
        <w:rPr>
          <w:rFonts w:cstheme="minorHAnsi"/>
          <w:noProof/>
        </w:rPr>
        <w:t>(40,51)</w:t>
      </w:r>
      <w:r w:rsidRPr="009A00CF">
        <w:rPr>
          <w:rFonts w:cstheme="minorHAnsi"/>
        </w:rPr>
        <w:fldChar w:fldCharType="end"/>
      </w:r>
      <w:r w:rsidRPr="009A00CF">
        <w:rPr>
          <w:rFonts w:cstheme="minorHAnsi"/>
        </w:rPr>
        <w:t>. These processes could explain the observed decrease in detection of signals corresponding with protonated lincomycin with increasing exposure time.</w:t>
      </w:r>
    </w:p>
    <w:p w14:paraId="6B7754D8" w14:textId="708406EF" w:rsidR="002F7BD6" w:rsidRPr="009A00CF" w:rsidRDefault="002F7BD6" w:rsidP="002F7BD6">
      <w:pPr>
        <w:spacing w:line="360" w:lineRule="auto"/>
        <w:rPr>
          <w:rFonts w:cstheme="minorHAnsi"/>
        </w:rPr>
      </w:pPr>
      <w:r w:rsidRPr="009A00CF">
        <w:rPr>
          <w:color w:val="000000" w:themeColor="text1"/>
        </w:rPr>
        <w:t>Sulfadiazine was the only antibiotic not detected in plant samples at any exposure time point using the applied method, despite plant uptake being demonstrated in other studies</w:t>
      </w:r>
      <w:r w:rsidRPr="009A00CF">
        <w:rPr>
          <w:rFonts w:cstheme="minorHAnsi"/>
        </w:rPr>
        <w:t xml:space="preserve"> </w:t>
      </w:r>
      <w:r w:rsidRPr="009A00CF">
        <w:rPr>
          <w:rFonts w:cstheme="minorHAnsi"/>
        </w:rPr>
        <w:fldChar w:fldCharType="begin" w:fldLock="1"/>
      </w:r>
      <w:r w:rsidR="006F3575">
        <w:rPr>
          <w:rFonts w:cstheme="minorHAnsi"/>
        </w:rPr>
        <w:instrText>ADDIN CSL_CITATION {"citationItems":[{"id":"ITEM-1","itemData":{"DOI":"10.1016/j.envpol.2019.02.009","ISSN":"18736424","abstract":"Antibiotics are introduced into agricultural fields by the application of manure or biosolids, or via irrigation using reclaimed wastewater. Antibiotics can enter the terrestrial food chains through plant uptake, which forms an alternative pathway for human exposure to antibiotics. However, previous studies mainly focused on detecting residues of the parent antibiotics, while ignoring the identification of antibiotics transformation products in plants. Here, we evaluated the uptake and metabolism of clarithromycin (CLA) and sulfadiazine (SDZ) in lettuce under controlled hydroponic conditions. The antibiotics and their metabolites were identified by ultra-performance liquid chromatography/quadrupole time-of-flight mass spectrometry (UPLC-QToF-MS/MS) and ultra-performance liquid chromatograph Micromass triple quadrupole mass spectrometry (UPLC−QqQ−MS/MS). The structure of CLA, SDZ and N-acetylated SDZ were confirmed with synthesized standards, verifying the reliability of the identification method. Eight metabolites of CLA and two metabolites of SDZ were detected in both the leaves and roots of lettuce. The metabolites of CLA included phases I and II transformation products, while only phase II metabolites of SDZ were observed in lettuce. The proportion of CLA metabolites was estimated to be greater than 70%, indicating that most of the CLA was metabolized in plant tissues. The proportion of SDZ metabolites was lower than 12% in the leaves and 10% in the roots. Some metabolites might have the ability to increase or acquire antibacterial activity. Therefore, in addition to the parent compounds, metabolites of antibiotics in edible vegetables are also worthy of study for risk assessment and to determine the consequences of long-term exposure.","author":[{"dropping-particle":"","family":"Tian","given":"Run","non-dropping-particle":"","parse-names":false,"suffix":""},{"dropping-particle":"","family":"Zhang","given":"Rong","non-dropping-particle":"","parse-names":false,"suffix":""},{"dropping-particle":"","family":"Uddin","given":"Misbah","non-dropping-particle":"","parse-names":false,"suffix":""},{"dropping-particle":"","family":"Qiao","given":"Xianliang","non-dropping-particle":"","parse-names":false,"suffix":""},{"dropping-particle":"","family":"Chen","given":"Jingwen","non-dropping-particle":"","parse-names":false,"suffix":""},{"dropping-particle":"","family":"Gu","given":"Gege","non-dropping-particle":"","parse-names":false,"suffix":""}],"container-title":"Environmental Pollution","id":"ITEM-1","issued":{"date-parts":[["2019"]]},"title":"Uptake and metabolism of clarithromycin and sulfadiazine in lettuce","type":"article-journal"},"uris":["http://www.mendeley.com/documents/?uuid=6a89f0b2-b423-4760-82fb-e0473e33ad51"]},{"id":"ITEM-2","itemData":{"DOI":"10.1007/s11270-012-1275-5","ISSN":"00496979","abstract":"Frequently, sulfonamide antibiotic agents reach arable soils via excreta of medicated livestock. In this study, accumulation and phytotoxicity indicators were analyzed to evaluate the effects of sulfonamides on plants. In a greenhouse experiment, willow (Salix fragilis L.) and maize (Zea mays L.) plants were grown for 40 days in soil spiked with 10 and 200 mg kg-1 sulfadiazine (SDZ). Distribution of SDZ and major metabolites among bulk and rhizosphere soil, roots, leaves, and stems was determined using accelerated solvent extraction and LC-MS/MS analysis. Accumulation of SDZ was stronger in willow. The antibiotic was mainly stored inside roots and 4-hydroxy-sulfadiazine presence increased with the administered SDZ concentration. SDZ altered root geotropism, increased the lateral root number, and affected plant water uptake. The high concentration caused serious stress in willow (e.g., reduced C/N ratio and total chlorophyll content) and the death of maize plants. Even at environmentally relevant soil concentrations (10 mg kg-1), SDZ exhibited adverse effects on root growth, while at artificially high concentrations (200 mg kg-1), it showed a strong potential to impair plant performance and biomass. Willow, a fast growing tree species, showed potential for possible phytoremediation purposes. © Springer Science+Business Media B.V. 2012.","author":[{"dropping-particle":"","family":"Michelini","given":"L.","non-dropping-particle":"","parse-names":false,"suffix":""},{"dropping-particle":"","family":"Reichel","given":"R.","non-dropping-particle":"","parse-names":false,"suffix":""},{"dropping-particle":"","family":"Werner","given":"W.","non-dropping-particle":"","parse-names":false,"suffix":""},{"dropping-particle":"","family":"Ghisi","given":"R.","non-dropping-particle":"","parse-names":false,"suffix":""},{"dropping-particle":"","family":"Thiele-Bruhn","given":"S.","non-dropping-particle":"","parse-names":false,"suffix":""}],"container-title":"Water, Air, and Soil Pollution","id":"ITEM-2","issued":{"date-parts":[["2012"]]},"title":"Sulfadiazine uptake and effects on salix fragilis l. and zea mays l. plants","type":"article-journal"},"uris":["http://www.mendeley.com/documents/?uuid=9f4ef568-af8f-4691-bd47-b52614a76272"]},{"id":"ITEM-3","itemData":{"DOI":"10.1007/s11356-015-4560-1","ISSN":"16147499","PMID":"25940473","abstract":"Soil contamination by antibiotics is a possible consequence of animal husbandry waste, sewage sludge, and reclaimed water spreading in agriculture. In this study, 1-year-old hazel plants (Corylus avellana L.) were grown in pots for 64 days in soil spiked with sulfadiazine (SDZ) in the range 0.01–100 mg kg−1 soil. Leaf gas exchanges, fluorescence parameters and plant growth were measured regularly during the experiment, whereas plant biomass, sulfonamide concentrations in soil and plant tissues, and the quantitative variation of culturable bacterial endophytes in leaf petiole were analyzed at the end of the trial. During the experiment, photosynthesis and leaf transpiration as well as fluorescence parameters were progressively reduced by the antibiotic. Effects were more evident for leaf transpiration and for the highest SDZ spiking concentrations, whereas growth analyses did not reveal negative effects of the antibiotic. At the end of the trial, a high number of culturable endophytic bacteria in the leaf petiole of plants treated with 0.1 and 0.01 mg kg−1 were observed, and SDZ was extractable from soil and plant roots for spiking concentrations ≥1 mg kg−1. Inside plants, the antibiotic was mainly stored at the root level with bioconcentration factors increasing with the spiking dose, and the hydroxylated derivate 4-OH-SDZ was the only metabolite detected. Overall results show that 1-year-old hazel plants can contribute to the reduction of sulfonamide concentrations in the environment, however, sensitive reactions to SDZ can be expected at the highest contamination levels.","author":[{"dropping-particle":"","family":"Michelini","given":"Lucia","non-dropping-particle":"","parse-names":false,"suffix":""},{"dropping-particle":"","family":"Meggio","given":"Franco","non-dropping-particle":"","parse-names":false,"suffix":""},{"dropping-particle":"","family":"Reichel","given":"Rüdiger","non-dropping-particle":"","parse-names":false,"suffix":""},{"dropping-particle":"","family":"Thiele-Bruhn","given":"Sören","non-dropping-particle":"","parse-names":false,"suffix":""},{"dropping-particle":"","family":"Pitacco","given":"Andrea","non-dropping-particle":"","parse-names":false,"suffix":""},{"dropping-particle":"","family":"Scattolin","given":"Linda","non-dropping-particle":"","parse-names":false,"suffix":""},{"dropping-particle":"","family":"Montecchio","given":"Lucio","non-dropping-particle":"","parse-names":false,"suffix":""},{"dropping-particle":"","family":"Alberghini","given":"Sara","non-dropping-particle":"","parse-names":false,"suffix":""},{"dropping-particle":"","family":"Squartini","given":"Andrea","non-dropping-particle":"","parse-names":false,"suffix":""},{"dropping-particle":"","family":"Ghisi","given":"Rossella","non-dropping-particle":"","parse-names":false,"suffix":""}],"container-title":"Environmental Science and Pollution Research","id":"ITEM-3","issued":{"date-parts":[["2015"]]},"title":"Sulfadiazine uptake and effects in common hazel (Corylus avellana L.)","type":"article-journal"},"uris":["http://www.mendeley.com/documents/?uuid=7f5f7376-37ec-4efe-bd45-1573679c6791"]},{"id":"ITEM-4","itemData":{"ISSN":"04586859","abstract":"Under farming conditions, winter wheat was cultivated on manure-fertilised soil. The liquid manure originated from pigs medicated under control with Chlortetracycline (CTC), sulfadiazine (SFD) and trimethoprim (TMP). During 8 months of storage the initial concentration of CTC and SFD in the manure decreased by 50 - 60 %. This manure was used as a fertiliser, thereby remarkable amounts of antibiotics were administered to soil. Antibiotic recovery rates from soil peaked after the 2nd slurry administration (SFD: 90 μg/kg dw, CTC-compounds: 240 μg/kg dw) in the plough layer (0 - 25 cm) and dropped to a low level within 4 to 5 months. Wheat was grown on this soil. CTC and SFD were readily taken up by the roots, translocated within the plants into stems and leaves; CTC even into the wheat grain (</w:instrText>
      </w:r>
      <w:r w:rsidR="006F3575">
        <w:rPr>
          <w:rFonts w:ascii="Cambria Math" w:hAnsi="Cambria Math" w:cs="Cambria Math"/>
        </w:rPr>
        <w:instrText>∼</w:instrText>
      </w:r>
      <w:r w:rsidR="006F3575">
        <w:rPr>
          <w:rFonts w:cstheme="minorHAnsi"/>
        </w:rPr>
        <w:instrText xml:space="preserve">44 </w:instrText>
      </w:r>
      <w:r w:rsidR="006F3575">
        <w:rPr>
          <w:rFonts w:ascii="Calibri" w:hAnsi="Calibri" w:cs="Calibri"/>
        </w:rPr>
        <w:instrText>μ</w:instrText>
      </w:r>
      <w:r w:rsidR="006F3575">
        <w:rPr>
          <w:rFonts w:cstheme="minorHAnsi"/>
        </w:rPr>
        <w:instrText>g/kg fw) after twofold slurry application in spring. Experiments with non-labelled and 3H-labelled antibiotics using hydroponically grown wheat, lamb's lettuce and carrots corroborate the result that intact plants can take up substantial amounts of antibiotics by the roots. Our study has revealed a novel way of human exposure to veterinary antibiotics by plant derived food.","author":[{"dropping-particle":"","family":"Grote","given":"Manfred","non-dropping-particle":"","parse-names":false,"suffix":""},{"dropping-particle":"","family":"Schwake-Anduschus","given":"Christine","non-dropping-particle":"","parse-names":false,"suffix":""},{"dropping-particle":"","family":"Michel","given":"Reinhard","non-dropping-particle":"","parse-names":false,"suffix":""},{"dropping-particle":"","family":"Stevens","given":"Henning","non-dropping-particle":"","parse-names":false,"suffix":""},{"dropping-particle":"","family":"Heyser","given":"Wolfgang","non-dropping-particle":"","parse-names":false,"suffix":""},{"dropping-particle":"","family":"Langenkämper","given":"Georg","non-dropping-particle":"","parse-names":false,"suffix":""},{"dropping-particle":"","family":"Betsche","given":"Thomas","non-dropping-particle":"","parse-names":false,"suffix":""},{"dropping-particle":"","family":"Freitag","given":"Mechthild","non-dropping-particle":"","parse-names":false,"suffix":""}],"container-title":"Landbauforschung Volkenrode","id":"ITEM-4","issued":{"date-parts":[["2007"]]},"title":"Incorporation of veterinary antibiotics into crops from manured soil","type":"article-journal"},"uris":["http://www.mendeley.com/documents/?uuid=d8a9252a-2eef-4311-b9ff-0096a436db92"]},{"id":"ITEM-5","itemData":{"DOI":"10.1016/j.envpol.2018.11.008","ISSN":"18736424","abstract":"Veterinary antibiotics are widely used in livestock production and can be released to the environment via manure, affecting non-target organisms. Recent studies provide evidence that antibiotics can adversely affect both plants and insects but whether antibiotics in soil also affect trophic interactions is unknown. We tested whether antibiotics grown in sand as soil substitute with environmentally relevant concentrations of penicillin, sulfadiazine and tetracycline affect the survival of aphids feeding on plants (two crop and one non-crop plant species). Apera spica-venti, Brassica napus, and Triticum aestivum individuals were infested with aphids that were monitored over four weeks. We did not observe effects of penicillin or tetracycline on plants or aphids. However, sulfadiazine treatments reduced plant growth and increased mortality in the two tested grass species, but not in B. napus. Sulfadiazine subsequently decreased aphid density indirectly through reduced host plant biomass. We thus show that an antibiotic at realistic concentrations in a soil substitute can affect several trophic levels, i.e. plants and herbivores. This study contributes to the environmental risk assessment of veterinary antibiotics as it implies that their use potentially affects plant-insect interactions at environmentally relevant concentrations.","author":[{"dropping-particle":"","family":"Pufal","given":"Gesine","non-dropping-particle":"","parse-names":false,"suffix":""},{"dropping-particle":"","family":"Memmert","given":"Jörg","non-dropping-particle":"","parse-names":false,"suffix":""},{"dropping-particle":"","family":"Leonhardt","given":"Sara Diana","non-dropping-particle":"","parse-names":false,"suffix":""},{"dropping-particle":"","family":"Minden","given":"Vanessa","non-dropping-particle":"","parse-names":false,"suffix":""}],"container-title":"Environmental Pollution","id":"ITEM-5","issued":{"date-parts":[["2019"]]},"title":"Negative bottom-up effects of sulfadiazine, but not penicillin and tetracycline, in soil substitute on plants and higher trophic levels","type":"article-journal"},"uris":["http://www.mendeley.com/documents/?uuid=c257bd6c-c8a8-44e1-b40e-09772404e9f6"]}],"mendeley":{"formattedCitation":"(33,43,50,56,179)","plainTextFormattedCitation":"(33,43,50,56,179)","previouslyFormattedCitation":"(33,43,50,56,178)"},"properties":{"noteIndex":0},"schema":"https://github.com/citation-style-language/schema/raw/master/csl-citation.json"}</w:instrText>
      </w:r>
      <w:r w:rsidRPr="009A00CF">
        <w:rPr>
          <w:rFonts w:cstheme="minorHAnsi"/>
        </w:rPr>
        <w:fldChar w:fldCharType="separate"/>
      </w:r>
      <w:r w:rsidR="006F3575" w:rsidRPr="006F3575">
        <w:rPr>
          <w:rFonts w:cstheme="minorHAnsi"/>
          <w:noProof/>
        </w:rPr>
        <w:t>(33,43,50,56,179)</w:t>
      </w:r>
      <w:r w:rsidRPr="009A00CF">
        <w:rPr>
          <w:rFonts w:cstheme="minorHAnsi"/>
        </w:rPr>
        <w:fldChar w:fldCharType="end"/>
      </w:r>
      <w:r w:rsidRPr="009A00CF">
        <w:rPr>
          <w:color w:val="000000" w:themeColor="text1"/>
        </w:rPr>
        <w:t>.</w:t>
      </w:r>
      <w:r w:rsidRPr="009A00CF">
        <w:rPr>
          <w:rFonts w:cstheme="minorHAnsi"/>
        </w:rPr>
        <w:t xml:space="preserve"> The low frequency of detection, high mass accuracy of signals and disagreement in alignment of isotopic clusters with theoretical isotopic distributions would suggest that detected signals were unlikely to represent sulfadiazine. The absence of corresponding signals could be explained by the findings of recent studies which reported storage of sulfadiazine almost exclusively in the roots of lettuce, willow, hazel and maize </w:t>
      </w:r>
      <w:r w:rsidRPr="009A00CF">
        <w:rPr>
          <w:rFonts w:cstheme="minorHAnsi"/>
        </w:rPr>
        <w:fldChar w:fldCharType="begin" w:fldLock="1"/>
      </w:r>
      <w:r w:rsidR="00D61A69">
        <w:rPr>
          <w:rFonts w:cstheme="minorHAnsi"/>
        </w:rPr>
        <w:instrText>ADDIN CSL_CITATION {"citationItems":[{"id":"ITEM-1","itemData":{"DOI":"10.1016/j.envpol.2019.02.009","ISSN":"18736424","abstract":"Antibiotics are introduced into agricultural fields by the application of manure or biosolids, or via irrigation using reclaimed wastewater. Antibiotics can enter the terrestrial food chains through plant uptake, which forms an alternative pathway for human exposure to antibiotics. However, previous studies mainly focused on detecting residues of the parent antibiotics, while ignoring the identification of antibiotics transformation products in plants. Here, we evaluated the uptake and metabolism of clarithromycin (CLA) and sulfadiazine (SDZ) in lettuce under controlled hydroponic conditions. The antibiotics and their metabolites were identified by ultra-performance liquid chromatography/quadrupole time-of-flight mass spectrometry (UPLC-QToF-MS/MS) and ultra-performance liquid chromatograph Micromass triple quadrupole mass spectrometry (UPLC−QqQ−MS/MS). The structure of CLA, SDZ and N-acetylated SDZ were confirmed with synthesized standards, verifying the reliability of the identification method. Eight metabolites of CLA and two metabolites of SDZ were detected in both the leaves and roots of lettuce. The metabolites of CLA included phases I and II transformation products, while only phase II metabolites of SDZ were observed in lettuce. The proportion of CLA metabolites was estimated to be greater than 70%, indicating that most of the CLA was metabolized in plant tissues. The proportion of SDZ metabolites was lower than 12% in the leaves and 10% in the roots. Some metabolites might have the ability to increase or acquire antibacterial activity. Therefore, in addition to the parent compounds, metabolites of antibiotics in edible vegetables are also worthy of study for risk assessment and to determine the consequences of long-term exposure.","author":[{"dropping-particle":"","family":"Tian","given":"Run","non-dropping-particle":"","parse-names":false,"suffix":""},{"dropping-particle":"","family":"Zhang","given":"Rong","non-dropping-particle":"","parse-names":false,"suffix":""},{"dropping-particle":"","family":"Uddin","given":"Misbah","non-dropping-particle":"","parse-names":false,"suffix":""},{"dropping-particle":"","family":"Qiao","given":"Xianliang","non-dropping-particle":"","parse-names":false,"suffix":""},{"dropping-particle":"","family":"Chen","given":"Jingwen","non-dropping-particle":"","parse-names":false,"suffix":""},{"dropping-particle":"","family":"Gu","given":"Gege","non-dropping-particle":"","parse-names":false,"suffix":""}],"container-title":"Environmental Pollution","id":"ITEM-1","issued":{"date-parts":[["2019"]]},"title":"Uptake and metabolism of clarithromycin and sulfadiazine in lettuce","type":"article-journal"},"uris":["http://www.mendeley.com/documents/?uuid=6a89f0b2-b423-4760-82fb-e0473e33ad51"]},{"id":"ITEM-2","itemData":{"DOI":"10.1007/s11270-012-1275-5","ISSN":"00496979","abstract":"Frequently, sulfonamide antibiotic agents reach arable soils via excreta of medicated livestock. In this study, accumulation and phytotoxicity indicators were analyzed to evaluate the effects of sulfonamides on plants. In a greenhouse experiment, willow (Salix fragilis L.) and maize (Zea mays L.) plants were grown for 40 days in soil spiked with 10 and 200 mg kg-1 sulfadiazine (SDZ). Distribution of SDZ and major metabolites among bulk and rhizosphere soil, roots, leaves, and stems was determined using accelerated solvent extraction and LC-MS/MS analysis. Accumulation of SDZ was stronger in willow. The antibiotic was mainly stored inside roots and 4-hydroxy-sulfadiazine presence increased with the administered SDZ concentration. SDZ altered root geotropism, increased the lateral root number, and affected plant water uptake. The high concentration caused serious stress in willow (e.g., reduced C/N ratio and total chlorophyll content) and the death of maize plants. Even at environmentally relevant soil concentrations (10 mg kg-1), SDZ exhibited adverse effects on root growth, while at artificially high concentrations (200 mg kg-1), it showed a strong potential to impair plant performance and biomass. Willow, a fast growing tree species, showed potential for possible phytoremediation purposes. © Springer Science+Business Media B.V. 2012.","author":[{"dropping-particle":"","family":"Michelini","given":"L.","non-dropping-particle":"","parse-names":false,"suffix":""},{"dropping-particle":"","family":"Reichel","given":"R.","non-dropping-particle":"","parse-names":false,"suffix":""},{"dropping-particle":"","family":"Werner","given":"W.","non-dropping-particle":"","parse-names":false,"suffix":""},{"dropping-particle":"","family":"Ghisi","given":"R.","non-dropping-particle":"","parse-names":false,"suffix":""},{"dropping-particle":"","family":"Thiele-Bruhn","given":"S.","non-dropping-particle":"","parse-names":false,"suffix":""}],"container-title":"Water, Air, and Soil Pollution","id":"ITEM-2","issued":{"date-parts":[["2012"]]},"title":"Sulfadiazine uptake and effects on salix fragilis l. and zea mays l. plants","type":"article-journal"},"uris":["http://www.mendeley.com/documents/?uuid=9f4ef568-af8f-4691-bd47-b52614a76272"]},{"id":"ITEM-3","itemData":{"DOI":"10.1007/s11356-015-4560-1","ISSN":"16147499","PMID":"25940473","abstract":"Soil contamination by antibiotics is a possible consequence of animal husbandry waste, sewage sludge, and reclaimed water spreading in agriculture. In this study, 1-year-old hazel plants (Corylus avellana L.) were grown in pots for 64 days in soil spiked with sulfadiazine (SDZ) in the range 0.01–100 mg kg−1 soil. Leaf gas exchanges, fluorescence parameters and plant growth were measured regularly during the experiment, whereas plant biomass, sulfonamide concentrations in soil and plant tissues, and the quantitative variation of culturable bacterial endophytes in leaf petiole were analyzed at the end of the trial. During the experiment, photosynthesis and leaf transpiration as well as fluorescence parameters were progressively reduced by the antibiotic. Effects were more evident for leaf transpiration and for the highest SDZ spiking concentrations, whereas growth analyses did not reveal negative effects of the antibiotic. At the end of the trial, a high number of culturable endophytic bacteria in the leaf petiole of plants treated with 0.1 and 0.01 mg kg−1 were observed, and SDZ was extractable from soil and plant roots for spiking concentrations ≥1 mg kg−1. Inside plants, the antibiotic was mainly stored at the root level with bioconcentration factors increasing with the spiking dose, and the hydroxylated derivate 4-OH-SDZ was the only metabolite detected. Overall results show that 1-year-old hazel plants can contribute to the reduction of sulfonamide concentrations in the environment, however, sensitive reactions to SDZ can be expected at the highest contamination levels.","author":[{"dropping-particle":"","family":"Michelini","given":"Lucia","non-dropping-particle":"","parse-names":false,"suffix":""},{"dropping-particle":"","family":"Meggio","given":"Franco","non-dropping-particle":"","parse-names":false,"suffix":""},{"dropping-particle":"","family":"Reichel","given":"Rüdiger","non-dropping-particle":"","parse-names":false,"suffix":""},{"dropping-particle":"","family":"Thiele-Bruhn","given":"Sören","non-dropping-particle":"","parse-names":false,"suffix":""},{"dropping-particle":"","family":"Pitacco","given":"Andrea","non-dropping-particle":"","parse-names":false,"suffix":""},{"dropping-particle":"","family":"Scattolin","given":"Linda","non-dropping-particle":"","parse-names":false,"suffix":""},{"dropping-particle":"","family":"Montecchio","given":"Lucio","non-dropping-particle":"","parse-names":false,"suffix":""},{"dropping-particle":"","family":"Alberghini","given":"Sara","non-dropping-particle":"","parse-names":false,"suffix":""},{"dropping-particle":"","family":"Squartini","given":"Andrea","non-dropping-particle":"","parse-names":false,"suffix":""},{"dropping-particle":"","family":"Ghisi","given":"Rossella","non-dropping-particle":"","parse-names":false,"suffix":""}],"container-title":"Environmental Science and Pollution Research","id":"ITEM-3","issued":{"date-parts":[["2015"]]},"title":"Sulfadiazine uptake and effects in common hazel (Corylus avellana L.)","type":"article-journal"},"uris":["http://www.mendeley.com/documents/?uuid=7f5f7376-37ec-4efe-bd45-1573679c6791"]}],"mendeley":{"formattedCitation":"(33,43,50)","plainTextFormattedCitation":"(33,43,50)","previouslyFormattedCitation":"(33,43,50)"},"properties":{"noteIndex":0},"schema":"https://github.com/citation-style-language/schema/raw/master/csl-citation.json"}</w:instrText>
      </w:r>
      <w:r w:rsidRPr="009A00CF">
        <w:rPr>
          <w:rFonts w:cstheme="minorHAnsi"/>
        </w:rPr>
        <w:fldChar w:fldCharType="separate"/>
      </w:r>
      <w:r w:rsidR="00670014" w:rsidRPr="00670014">
        <w:rPr>
          <w:rFonts w:cstheme="minorHAnsi"/>
          <w:noProof/>
        </w:rPr>
        <w:t>(33,43,50)</w:t>
      </w:r>
      <w:r w:rsidRPr="009A00CF">
        <w:rPr>
          <w:rFonts w:cstheme="minorHAnsi"/>
        </w:rPr>
        <w:fldChar w:fldCharType="end"/>
      </w:r>
      <w:r w:rsidRPr="009A00CF">
        <w:rPr>
          <w:rFonts w:cstheme="minorHAnsi"/>
        </w:rPr>
        <w:t xml:space="preserve">. In lettuce, sulfadiazine accumulated in root tissues at concentrations almost 9 times higher than those in leaf tissues following 6 days of hydroponic exposure </w:t>
      </w:r>
      <w:r w:rsidRPr="009A00CF">
        <w:rPr>
          <w:rFonts w:cstheme="minorHAnsi"/>
        </w:rPr>
        <w:fldChar w:fldCharType="begin" w:fldLock="1"/>
      </w:r>
      <w:r w:rsidR="001A1378">
        <w:rPr>
          <w:rFonts w:cstheme="minorHAnsi"/>
        </w:rPr>
        <w:instrText>ADDIN CSL_CITATION {"citationItems":[{"id":"ITEM-1","itemData":{"DOI":"10.1016/j.envpol.2019.02.009","ISSN":"18736424","abstract":"Antibiotics are introduced into agricultural fields by the application of manure or biosolids, or via irrigation using reclaimed wastewater. Antibiotics can enter the terrestrial food chains through plant uptake, which forms an alternative pathway for human exposure to antibiotics. However, previous studies mainly focused on detecting residues of the parent antibiotics, while ignoring the identification of antibiotics transformation products in plants. Here, we evaluated the uptake and metabolism of clarithromycin (CLA) and sulfadiazine (SDZ) in lettuce under controlled hydroponic conditions. The antibiotics and their metabolites were identified by ultra-performance liquid chromatography/quadrupole time-of-flight mass spectrometry (UPLC-QToF-MS/MS) and ultra-performance liquid chromatograph Micromass triple quadrupole mass spectrometry (UPLC−QqQ−MS/MS). The structure of CLA, SDZ and N-acetylated SDZ were confirmed with synthesized standards, verifying the reliability of the identification method. Eight metabolites of CLA and two metabolites of SDZ were detected in both the leaves and roots of lettuce. The metabolites of CLA included phases I and II transformation products, while only phase II metabolites of SDZ were observed in lettuce. The proportion of CLA metabolites was estimated to be greater than 70%, indicating that most of the CLA was metabolized in plant tissues. The proportion of SDZ metabolites was lower than 12% in the leaves and 10% in the roots. Some metabolites might have the ability to increase or acquire antibacterial activity. Therefore, in addition to the parent compounds, metabolites of antibiotics in edible vegetables are also worthy of study for risk assessment and to determine the consequences of long-term exposure.","author":[{"dropping-particle":"","family":"Tian","given":"Run","non-dropping-particle":"","parse-names":false,"suffix":""},{"dropping-particle":"","family":"Zhang","given":"Rong","non-dropping-particle":"","parse-names":false,"suffix":""},{"dropping-particle":"","family":"Uddin","given":"Misbah","non-dropping-particle":"","parse-names":false,"suffix":""},{"dropping-particle":"","family":"Qiao","given":"Xianliang","non-dropping-particle":"","parse-names":false,"suffix":""},{"dropping-particle":"","family":"Chen","given":"Jingwen","non-dropping-particle":"","parse-names":false,"suffix":""},{"dropping-particle":"","family":"Gu","given":"Gege","non-dropping-particle":"","parse-names":false,"suffix":""}],"container-title":"Environmental Pollution","id":"ITEM-1","issued":{"date-parts":[["2019"]]},"title":"Uptake and metabolism of clarithromycin and sulfadiazine in lettuce","type":"article-journal"},"uris":["http://www.mendeley.com/documents/?uuid=6a89f0b2-b423-4760-82fb-e0473e33ad51"]}],"mendeley":{"formattedCitation":"(33)","plainTextFormattedCitation":"(33)","previouslyFormattedCitation":"(33)"},"properties":{"noteIndex":0},"schema":"https://github.com/citation-style-language/schema/raw/master/csl-citation.json"}</w:instrText>
      </w:r>
      <w:r w:rsidRPr="009A00CF">
        <w:rPr>
          <w:rFonts w:cstheme="minorHAnsi"/>
        </w:rPr>
        <w:fldChar w:fldCharType="separate"/>
      </w:r>
      <w:r w:rsidRPr="009A00CF">
        <w:rPr>
          <w:rFonts w:cstheme="minorHAnsi"/>
          <w:noProof/>
        </w:rPr>
        <w:t>(33)</w:t>
      </w:r>
      <w:r w:rsidRPr="009A00CF">
        <w:rPr>
          <w:rFonts w:cstheme="minorHAnsi"/>
        </w:rPr>
        <w:fldChar w:fldCharType="end"/>
      </w:r>
      <w:r w:rsidRPr="009A00CF">
        <w:rPr>
          <w:rFonts w:cstheme="minorHAnsi"/>
        </w:rPr>
        <w:t xml:space="preserve">. Herein, cells were sampled from the stems of mung bean seedlings (the edible portion), and the absence of corresponding signals in the analysed plant cell contents is consistent </w:t>
      </w:r>
      <w:r w:rsidRPr="009A00CF">
        <w:rPr>
          <w:rFonts w:cstheme="minorHAnsi"/>
        </w:rPr>
        <w:lastRenderedPageBreak/>
        <w:t>with and validates those studies which have shown limited translocation from roots. This is an example of how SCMS can be used to inform mechanistic understanding of xenobiotic behaviour in plants</w:t>
      </w:r>
      <w:r w:rsidR="005C2078">
        <w:rPr>
          <w:rFonts w:cstheme="minorHAnsi"/>
        </w:rPr>
        <w:t>, for example by helping to reveal or rule out intracellular translocation pathways within plant tissues</w:t>
      </w:r>
      <w:r w:rsidR="005C2078" w:rsidRPr="009A00CF">
        <w:rPr>
          <w:rFonts w:cstheme="minorHAnsi"/>
        </w:rPr>
        <w:t>.</w:t>
      </w:r>
    </w:p>
    <w:p w14:paraId="5BFECD64" w14:textId="77777777" w:rsidR="002F7BD6" w:rsidRPr="009A00CF" w:rsidRDefault="002F7BD6" w:rsidP="002F7BD6">
      <w:pPr>
        <w:spacing w:line="360" w:lineRule="auto"/>
        <w:rPr>
          <w:rFonts w:cstheme="minorHAnsi"/>
          <w:u w:val="single"/>
        </w:rPr>
      </w:pPr>
      <w:r w:rsidRPr="009A00CF">
        <w:rPr>
          <w:rFonts w:cstheme="minorHAnsi"/>
          <w:u w:val="single"/>
        </w:rPr>
        <w:t>Antibiotic compounds in holding solutions</w:t>
      </w:r>
    </w:p>
    <w:p w14:paraId="6286E8D7" w14:textId="77777777" w:rsidR="002F7BD6" w:rsidRPr="009A00CF" w:rsidRDefault="002F7BD6" w:rsidP="002F7BD6">
      <w:pPr>
        <w:spacing w:line="360" w:lineRule="auto"/>
        <w:rPr>
          <w:rFonts w:cstheme="minorHAnsi"/>
          <w:strike/>
          <w:color w:val="000000" w:themeColor="text1"/>
        </w:rPr>
      </w:pPr>
      <w:r w:rsidRPr="009A00CF">
        <w:rPr>
          <w:rFonts w:cstheme="minorHAnsi"/>
          <w:color w:val="000000" w:themeColor="text1"/>
        </w:rPr>
        <w:t xml:space="preserve">Signals corresponding with protonated metronidazole were detected in holding solutions and solvent blanks at intensities </w:t>
      </w:r>
      <w:proofErr w:type="gramStart"/>
      <w:r w:rsidRPr="009A00CF">
        <w:rPr>
          <w:rFonts w:cstheme="minorHAnsi"/>
          <w:color w:val="000000" w:themeColor="text1"/>
        </w:rPr>
        <w:t>similar to</w:t>
      </w:r>
      <w:proofErr w:type="gramEnd"/>
      <w:r w:rsidRPr="009A00CF">
        <w:rPr>
          <w:rFonts w:cstheme="minorHAnsi"/>
          <w:color w:val="000000" w:themeColor="text1"/>
        </w:rPr>
        <w:t xml:space="preserve"> those seen in 0 h and 24 h exposure plant cell samples. The detection of comparatively higher signal intensities in the </w:t>
      </w:r>
      <w:proofErr w:type="gramStart"/>
      <w:r w:rsidRPr="009A00CF">
        <w:rPr>
          <w:rFonts w:cstheme="minorHAnsi"/>
          <w:color w:val="000000" w:themeColor="text1"/>
        </w:rPr>
        <w:t>7 day</w:t>
      </w:r>
      <w:proofErr w:type="gramEnd"/>
      <w:r w:rsidRPr="009A00CF">
        <w:rPr>
          <w:rFonts w:cstheme="minorHAnsi"/>
          <w:color w:val="000000" w:themeColor="text1"/>
        </w:rPr>
        <w:t xml:space="preserve"> exposure samples however, suggested that the detected signals were representative of plant cell concentrations as signal intensities were differentiable from any form of contamination. </w:t>
      </w:r>
    </w:p>
    <w:p w14:paraId="6C9F7943" w14:textId="77777777" w:rsidR="002F7BD6" w:rsidRPr="009A00CF" w:rsidRDefault="002F7BD6" w:rsidP="002F7BD6">
      <w:pPr>
        <w:spacing w:line="360" w:lineRule="auto"/>
        <w:rPr>
          <w:rFonts w:cstheme="minorHAnsi"/>
          <w:color w:val="000000" w:themeColor="text1"/>
        </w:rPr>
      </w:pPr>
      <w:r w:rsidRPr="009A00CF">
        <w:rPr>
          <w:rFonts w:cstheme="minorHAnsi"/>
          <w:color w:val="000000" w:themeColor="text1"/>
        </w:rPr>
        <w:t xml:space="preserve">For clarithromycin, relevant signals were absent in holding solutions and solvent blanks during plant sample analysis, except for in holding solutions related to </w:t>
      </w:r>
      <w:proofErr w:type="gramStart"/>
      <w:r w:rsidRPr="009A00CF">
        <w:rPr>
          <w:rFonts w:cstheme="minorHAnsi"/>
          <w:color w:val="000000" w:themeColor="text1"/>
        </w:rPr>
        <w:t>7 day</w:t>
      </w:r>
      <w:proofErr w:type="gramEnd"/>
      <w:r w:rsidRPr="009A00CF">
        <w:rPr>
          <w:rFonts w:cstheme="minorHAnsi"/>
          <w:color w:val="000000" w:themeColor="text1"/>
        </w:rPr>
        <w:t xml:space="preserve"> seedling exposure, where signal intensities were similar to those observed in cell samples following 7 days of antibiotic exposure. Corresponding signals were not detected in 24 h holding solutions, but were detected in plant samples, suggesting that detection of clarithromycin was unlikely to be influenced by any carry over of antibiotic dosing solutions into holding solutions. Relevant signals in plant samples were also above estimated background intensities and no signals were present in instrument carry over tests, suggesting minimal contamination of these samples.</w:t>
      </w:r>
    </w:p>
    <w:p w14:paraId="3CFBF487" w14:textId="1C7D1B24" w:rsidR="002F7BD6" w:rsidRPr="009A00CF" w:rsidRDefault="002F7BD6" w:rsidP="002F7BD6">
      <w:pPr>
        <w:spacing w:line="360" w:lineRule="auto"/>
        <w:rPr>
          <w:rFonts w:cstheme="minorHAnsi"/>
          <w:color w:val="000000" w:themeColor="text1"/>
        </w:rPr>
      </w:pPr>
      <w:r w:rsidRPr="009A00CF">
        <w:rPr>
          <w:rFonts w:cstheme="minorHAnsi"/>
          <w:color w:val="000000" w:themeColor="text1"/>
        </w:rPr>
        <w:t xml:space="preserve">Lincomycin was identified in holding solutions with higher signal intensities than those from plant samples. Sulfadiazine was identified in all analysed holding solutions but was not detected in plant samples. This difference in signal intensity between holding solutions and the sampled cell contents is significant as it provides evidence that the sampling technique was able to target plant cells without unintentionally sampling surrounding media. Based on these observations and the uptake model proposed by Chuang et al., sulfadiazine uptake may follow the intercellular apoplast pathway and thus unable to penetrate single cells </w:t>
      </w:r>
      <w:r w:rsidRPr="009A00CF">
        <w:rPr>
          <w:rFonts w:cstheme="minorHAnsi"/>
          <w:color w:val="000000" w:themeColor="text1"/>
        </w:rPr>
        <w:fldChar w:fldCharType="begin" w:fldLock="1"/>
      </w:r>
      <w:r w:rsidR="006F3575">
        <w:rPr>
          <w:rFonts w:cstheme="minorHAnsi"/>
          <w:color w:val="000000" w:themeColor="text1"/>
        </w:rPr>
        <w:instrText>ADDIN CSL_CITATION {"citationItems":[{"id":"ITEM-1","itemData":{"DOI":"10.1016/j.envint.2019.104976","ISSN":"18736750","PMID":"31336255","abstract":"The dissemination of pharmaceuticals in agroecosystems originating from land application of animal manure/sewage sludge and irrigation with treated wastewater in agricultural production has raised concern about the accumulation of pharmaceuticals in food products. The pathways of pharmaceutical entries via plant roots, transport to upper fractions, and the factors influencing these processes have yet been systematically elucidated, thus impeding the development of effective measures to mitigate pharmaceutical contamination in food crops. In this study, lettuce uptake of thirteen commonly used pharmaceuticals was investigated using a hydroponic experimental setting. Pharmaceutical sorption by lettuce roots was measured in order to evaluate the influence on pharmaceutical transport from roots to shoots. Small-sized pharmaceuticals e.g., caffeine and carbamazepine with molecular weight (MW) &lt;300 g mol−1 and a low affinity to lettuce roots (sorption coefficient Kp &lt; 0.05 L g−1) manifested substantial transport to shoots. Small-sized molecules lamotrigine and trimethoprim had a relatively strong affinity to lettuce roots (Kp &gt; 12.0 L g−1) and demonstrated a reduced transport to shoots. Large-sized pharmaceuticals (e.g. MW &gt;400 g mol−1) including lincomycin, monensin sodium, and tylosin could be excluded from cell membranes, resulting in the predominant accumulation in lettuce roots. Large-sized oxytetracycline existed as zwitterionic species that could slowly enter lettuce roots; however, the relatively strong interaction with lettuce roots limits its transport to shoots. The mass balance analysis revealed that acetaminophen, β-estradiol, carbadox, estrone and triclosan were readily metabolized in lettuce with &gt;90% loss during 144-h exposure period. A scheme was proposed to describe pharmaceutical uptake and transport in plant, which could reasonably elucidate many literature-reported results. Molecular size, reactivity and ionic speciation of pharmaceuticals, as well as plant physiology, collectively determine their uptake, transport and accumulation in plants.","author":[{"dropping-particle":"","family":"Chuang","given":"Ya Hui","non-dropping-particle":"","parse-names":false,"suffix":""},{"dropping-particle":"","family":"Liu","given":"Cheng Hua","non-dropping-particle":"","parse-names":false,"suffix":""},{"dropping-particle":"","family":"Sallach","given":"J. Brett","non-dropping-particle":"","parse-names":false,"suffix":""},{"dropping-particle":"","family":"Hammerschmidt","given":"Raymond","non-dropping-particle":"","parse-names":false,"suffix":""},{"dropping-particle":"","family":"Zhang","given":"Wei","non-dropping-particle":"","parse-names":false,"suffix":""},{"dropping-particle":"","family":"Boyd","given":"Stephen A.","non-dropping-particle":"","parse-names":false,"suffix":""},{"dropping-particle":"","family":"Li","given":"Hui","non-dropping-particle":"","parse-names":false,"suffix":""}],"container-title":"Environment International","id":"ITEM-1","issued":{"date-parts":[["2019"]]},"title":"Mechanistic study on uptake and transport of pharmaceuticals in lettuce from water","type":"article-journal"},"suppress-author":1,"uris":["http://www.mendeley.com/documents/?uuid=8ad02eb0-a482-4279-9585-f929a6df4cb1"]}],"mendeley":{"formattedCitation":"(180)","plainTextFormattedCitation":"(180)","previouslyFormattedCitation":"(179)"},"properties":{"noteIndex":0},"schema":"https://github.com/citation-style-language/schema/raw/master/csl-citation.json"}</w:instrText>
      </w:r>
      <w:r w:rsidRPr="009A00CF">
        <w:rPr>
          <w:rFonts w:cstheme="minorHAnsi"/>
          <w:color w:val="000000" w:themeColor="text1"/>
        </w:rPr>
        <w:fldChar w:fldCharType="separate"/>
      </w:r>
      <w:r w:rsidR="006F3575" w:rsidRPr="006F3575">
        <w:rPr>
          <w:rFonts w:cstheme="minorHAnsi"/>
          <w:noProof/>
          <w:color w:val="000000" w:themeColor="text1"/>
        </w:rPr>
        <w:t>(180)</w:t>
      </w:r>
      <w:r w:rsidRPr="009A00CF">
        <w:rPr>
          <w:rFonts w:cstheme="minorHAnsi"/>
          <w:color w:val="000000" w:themeColor="text1"/>
        </w:rPr>
        <w:fldChar w:fldCharType="end"/>
      </w:r>
      <w:r w:rsidRPr="009A00CF">
        <w:rPr>
          <w:rFonts w:cstheme="minorHAnsi"/>
          <w:color w:val="000000" w:themeColor="text1"/>
        </w:rPr>
        <w:t>. As such, it is likely that observed antibiotic signals are indeed representative of plant cell concentrations, with little influence from contamination, further demonstrating the efficacy of this method for xenobiotic detection in single plant cells.</w:t>
      </w:r>
    </w:p>
    <w:p w14:paraId="28E0BC2E" w14:textId="1353BDDE" w:rsidR="002F7BD6" w:rsidRPr="009A00CF" w:rsidRDefault="002F7BD6" w:rsidP="002F7BD6">
      <w:pPr>
        <w:spacing w:line="360" w:lineRule="auto"/>
        <w:rPr>
          <w:rFonts w:cstheme="minorHAnsi"/>
          <w:color w:val="000000" w:themeColor="text1"/>
        </w:rPr>
      </w:pPr>
      <w:r w:rsidRPr="009A00CF">
        <w:rPr>
          <w:rFonts w:cstheme="minorHAnsi"/>
          <w:color w:val="000000" w:themeColor="text1"/>
        </w:rPr>
        <w:t xml:space="preserve">The presence of antibiotics in the holding solutions </w:t>
      </w:r>
      <w:r w:rsidR="00BE354D">
        <w:rPr>
          <w:rFonts w:cstheme="minorHAnsi"/>
          <w:color w:val="000000" w:themeColor="text1"/>
        </w:rPr>
        <w:t>could</w:t>
      </w:r>
      <w:r w:rsidR="00BE354D" w:rsidRPr="009A00CF">
        <w:rPr>
          <w:rFonts w:cstheme="minorHAnsi"/>
          <w:color w:val="000000" w:themeColor="text1"/>
        </w:rPr>
        <w:t xml:space="preserve"> </w:t>
      </w:r>
      <w:r w:rsidRPr="009A00CF">
        <w:rPr>
          <w:rFonts w:cstheme="minorHAnsi"/>
          <w:color w:val="000000" w:themeColor="text1"/>
        </w:rPr>
        <w:t xml:space="preserve">suggest two things. Firstly, that the external rinsing procedure is not completely efficient at removing surface bound antibiotic residues, </w:t>
      </w:r>
      <w:r w:rsidR="00BE354D">
        <w:rPr>
          <w:rFonts w:cstheme="minorHAnsi"/>
          <w:color w:val="000000" w:themeColor="text1"/>
        </w:rPr>
        <w:t>or</w:t>
      </w:r>
      <w:r w:rsidR="00BE354D" w:rsidRPr="009A00CF">
        <w:rPr>
          <w:rFonts w:cstheme="minorHAnsi"/>
          <w:color w:val="000000" w:themeColor="text1"/>
        </w:rPr>
        <w:t xml:space="preserve"> </w:t>
      </w:r>
      <w:r w:rsidRPr="009A00CF">
        <w:rPr>
          <w:rFonts w:cstheme="minorHAnsi"/>
          <w:color w:val="000000" w:themeColor="text1"/>
        </w:rPr>
        <w:t xml:space="preserve">secondly, the uptake of these compounds into plants may be reversible. It is possible that antibiotic residues were detected in holding solutions </w:t>
      </w:r>
      <w:proofErr w:type="gramStart"/>
      <w:r w:rsidRPr="009A00CF">
        <w:rPr>
          <w:rFonts w:cstheme="minorHAnsi"/>
          <w:color w:val="000000" w:themeColor="text1"/>
        </w:rPr>
        <w:t>as a result of</w:t>
      </w:r>
      <w:proofErr w:type="gramEnd"/>
      <w:r w:rsidRPr="009A00CF">
        <w:rPr>
          <w:rFonts w:cstheme="minorHAnsi"/>
          <w:color w:val="000000" w:themeColor="text1"/>
        </w:rPr>
        <w:t xml:space="preserve"> diffusion out of exposed plants along a concentration gradient or via other active depuration processes. However, in the absence of </w:t>
      </w:r>
      <w:r w:rsidRPr="009A00CF">
        <w:rPr>
          <w:rFonts w:cstheme="minorHAnsi"/>
          <w:color w:val="000000" w:themeColor="text1"/>
        </w:rPr>
        <w:lastRenderedPageBreak/>
        <w:t xml:space="preserve">comprehensive mechanistic studies describing the behaviour of each compound in plants, the origin of detected antibiotics in holding solutions cannot be definitively determined. </w:t>
      </w:r>
    </w:p>
    <w:p w14:paraId="50A00215" w14:textId="31C2904F" w:rsidR="002F7BD6" w:rsidRPr="009A00CF" w:rsidRDefault="00916216" w:rsidP="00916216">
      <w:pPr>
        <w:pStyle w:val="Heading3"/>
      </w:pPr>
      <w:bookmarkStart w:id="182" w:name="_Toc68085966"/>
      <w:r>
        <w:t xml:space="preserve">4.4.3 </w:t>
      </w:r>
      <w:r w:rsidR="002F7BD6" w:rsidRPr="009A00CF">
        <w:t>Antibiotic transformation products</w:t>
      </w:r>
      <w:bookmarkEnd w:id="182"/>
    </w:p>
    <w:p w14:paraId="257CC383" w14:textId="77777777" w:rsidR="002F7BD6" w:rsidRPr="009A00CF" w:rsidRDefault="002F7BD6" w:rsidP="002F7BD6">
      <w:pPr>
        <w:spacing w:line="360" w:lineRule="auto"/>
      </w:pPr>
      <w:r w:rsidRPr="009A00CF">
        <w:t>Transformation products derived from existing pharmacological and plant uptake studies were screened for in the plant cell samples exposed to antibiotic dosing solutions for 7 days.</w:t>
      </w:r>
    </w:p>
    <w:p w14:paraId="3E6530F0" w14:textId="77777777" w:rsidR="002F7BD6" w:rsidRPr="009A00CF" w:rsidRDefault="002F7BD6" w:rsidP="002F7BD6">
      <w:pPr>
        <w:spacing w:line="360" w:lineRule="auto"/>
      </w:pPr>
      <w:r w:rsidRPr="009A00CF">
        <w:t xml:space="preserve">Transformation products associated with metronidazole and clarithromycin were identified in the mass spectra of the analysed plant cell material following </w:t>
      </w:r>
      <w:proofErr w:type="gramStart"/>
      <w:r w:rsidRPr="009A00CF">
        <w:t>7 day</w:t>
      </w:r>
      <w:proofErr w:type="gramEnd"/>
      <w:r w:rsidRPr="009A00CF">
        <w:t xml:space="preserve"> exposure. The possible transformation products of metronidazole have not yet been identified in the context of plant uptake of pharmaceutical contaminants, however here, a metabolite and degradant of metronidazole determined from existing pharmacological literature were tentatively identified in the contents of single plant cells. </w:t>
      </w:r>
    </w:p>
    <w:p w14:paraId="4B133171" w14:textId="78ED1AC0" w:rsidR="002F7BD6" w:rsidRPr="009A00CF" w:rsidRDefault="002F7BD6" w:rsidP="002F7BD6">
      <w:pPr>
        <w:spacing w:line="360" w:lineRule="auto"/>
        <w:rPr>
          <w:rFonts w:cstheme="minorHAnsi"/>
        </w:rPr>
      </w:pPr>
      <w:r w:rsidRPr="009A00CF">
        <w:t xml:space="preserve">In the mass spectra of cell samples exposed to clarithromycin, 8 of the 10 possible transformation products identified in existing literature were detected. </w:t>
      </w:r>
      <w:r w:rsidRPr="009A00CF">
        <w:rPr>
          <w:rFonts w:cstheme="minorHAnsi"/>
        </w:rPr>
        <w:t xml:space="preserve">The two transformation products with the highest detection frequency across plant sample replicates in this study were 14-hydroxyclarithromycin and N-desmethylclarithromycin. These metabolites were identified in pharmacological literature which attributed their formation to mammalian hepatic metabolism of clarithromycin. Neither metabolite has been identified in the existing plant uptake studies. The remaining metabolites were less frequently detected among replicates, with relevant signals detected in a maximum of 2 plant sample replicates per compound. Formation of these metabolites has been identified in lettuce tissues following clarithromycin exposure, confirming that these compound can be formed in plants </w:t>
      </w:r>
      <w:r w:rsidRPr="009A00CF">
        <w:rPr>
          <w:rFonts w:cstheme="minorHAnsi"/>
        </w:rPr>
        <w:fldChar w:fldCharType="begin" w:fldLock="1"/>
      </w:r>
      <w:r w:rsidR="001A1378">
        <w:rPr>
          <w:rFonts w:cstheme="minorHAnsi"/>
        </w:rPr>
        <w:instrText>ADDIN CSL_CITATION {"citationItems":[{"id":"ITEM-1","itemData":{"DOI":"10.1016/j.envpol.2019.02.009","ISSN":"18736424","abstract":"Antibiotics are introduced into agricultural fields by the application of manure or biosolids, or via irrigation using reclaimed wastewater. Antibiotics can enter the terrestrial food chains through plant uptake, which forms an alternative pathway for human exposure to antibiotics. However, previous studies mainly focused on detecting residues of the parent antibiotics, while ignoring the identification of antibiotics transformation products in plants. Here, we evaluated the uptake and metabolism of clarithromycin (CLA) and sulfadiazine (SDZ) in lettuce under controlled hydroponic conditions. The antibiotics and their metabolites were identified by ultra-performance liquid chromatography/quadrupole time-of-flight mass spectrometry (UPLC-QToF-MS/MS) and ultra-performance liquid chromatograph Micromass triple quadrupole mass spectrometry (UPLC−QqQ−MS/MS). The structure of CLA, SDZ and N-acetylated SDZ were confirmed with synthesized standards, verifying the reliability of the identification method. Eight metabolites of CLA and two metabolites of SDZ were detected in both the leaves and roots of lettuce. The metabolites of CLA included phases I and II transformation products, while only phase II metabolites of SDZ were observed in lettuce. The proportion of CLA metabolites was estimated to be greater than 70%, indicating that most of the CLA was metabolized in plant tissues. The proportion of SDZ metabolites was lower than 12% in the leaves and 10% in the roots. Some metabolites might have the ability to increase or acquire antibacterial activity. Therefore, in addition to the parent compounds, metabolites of antibiotics in edible vegetables are also worthy of study for risk assessment and to determine the consequences of long-term exposure.","author":[{"dropping-particle":"","family":"Tian","given":"Run","non-dropping-particle":"","parse-names":false,"suffix":""},{"dropping-particle":"","family":"Zhang","given":"Rong","non-dropping-particle":"","parse-names":false,"suffix":""},{"dropping-particle":"","family":"Uddin","given":"Misbah","non-dropping-particle":"","parse-names":false,"suffix":""},{"dropping-particle":"","family":"Qiao","given":"Xianliang","non-dropping-particle":"","parse-names":false,"suffix":""},{"dropping-particle":"","family":"Chen","given":"Jingwen","non-dropping-particle":"","parse-names":false,"suffix":""},{"dropping-particle":"","family":"Gu","given":"Gege","non-dropping-particle":"","parse-names":false,"suffix":""}],"container-title":"Environmental Pollution","id":"ITEM-1","issued":{"date-parts":[["2019"]]},"title":"Uptake and metabolism of clarithromycin and sulfadiazine in lettuce","type":"article-journal"},"uris":["http://www.mendeley.com/documents/?uuid=6a89f0b2-b423-4760-82fb-e0473e33ad51"]}],"mendeley":{"formattedCitation":"(33)","plainTextFormattedCitation":"(33)","previouslyFormattedCitation":"(33)"},"properties":{"noteIndex":0},"schema":"https://github.com/citation-style-language/schema/raw/master/csl-citation.json"}</w:instrText>
      </w:r>
      <w:r w:rsidRPr="009A00CF">
        <w:rPr>
          <w:rFonts w:cstheme="minorHAnsi"/>
        </w:rPr>
        <w:fldChar w:fldCharType="separate"/>
      </w:r>
      <w:r w:rsidRPr="009A00CF">
        <w:rPr>
          <w:rFonts w:cstheme="minorHAnsi"/>
          <w:noProof/>
        </w:rPr>
        <w:t>(33)</w:t>
      </w:r>
      <w:r w:rsidRPr="009A00CF">
        <w:rPr>
          <w:rFonts w:cstheme="minorHAnsi"/>
        </w:rPr>
        <w:fldChar w:fldCharType="end"/>
      </w:r>
      <w:r w:rsidRPr="009A00CF">
        <w:rPr>
          <w:rFonts w:cstheme="minorHAnsi"/>
        </w:rPr>
        <w:t xml:space="preserve">. In this study, the variable detection of corresponding signals that meet identification criteria within replicates would suggest that these compounds are present in the analysed cell contents, but at concentrations below or close to instrumental limits of detection relative to the incredibly small sample sizes analysed here. </w:t>
      </w:r>
    </w:p>
    <w:p w14:paraId="3A5C961E" w14:textId="0DBB3F84" w:rsidR="002F7BD6" w:rsidRPr="009A00CF" w:rsidRDefault="002F7BD6" w:rsidP="002F7BD6">
      <w:pPr>
        <w:spacing w:line="360" w:lineRule="auto"/>
        <w:rPr>
          <w:rFonts w:cstheme="minorHAnsi"/>
        </w:rPr>
      </w:pPr>
      <w:r w:rsidRPr="009A00CF">
        <w:rPr>
          <w:rFonts w:cstheme="minorHAnsi"/>
        </w:rPr>
        <w:t xml:space="preserve">Four of the identified transformation products of clarithromycin were cladinose conjugates. The detection of these compounds is noteworthy as this would suggest that mung bean seedlings are able to transform clarithromycin and phase I metabolites (those formed via oxidation, reduction or hydrolysis of xenobiotic parent compounds) into phase II metabolites (via cladinose conjugation) </w:t>
      </w:r>
      <w:r w:rsidRPr="009A00CF">
        <w:rPr>
          <w:rFonts w:cstheme="minorHAnsi"/>
        </w:rPr>
        <w:fldChar w:fldCharType="begin" w:fldLock="1"/>
      </w:r>
      <w:r w:rsidR="001A1378">
        <w:rPr>
          <w:rFonts w:cstheme="minorHAnsi"/>
        </w:rPr>
        <w:instrText>ADDIN CSL_CITATION {"citationItems":[{"id":"ITEM-1","itemData":{"DOI":"10.1016/j.envpol.2019.02.009","ISSN":"18736424","abstract":"Antibiotics are introduced into agricultural fields by the application of manure or biosolids, or via irrigation using reclaimed wastewater. Antibiotics can enter the terrestrial food chains through plant uptake, which forms an alternative pathway for human exposure to antibiotics. However, previous studies mainly focused on detecting residues of the parent antibiotics, while ignoring the identification of antibiotics transformation products in plants. Here, we evaluated the uptake and metabolism of clarithromycin (CLA) and sulfadiazine (SDZ) in lettuce under controlled hydroponic conditions. The antibiotics and their metabolites were identified by ultra-performance liquid chromatography/quadrupole time-of-flight mass spectrometry (UPLC-QToF-MS/MS) and ultra-performance liquid chromatograph Micromass triple quadrupole mass spectrometry (UPLC−QqQ−MS/MS). The structure of CLA, SDZ and N-acetylated SDZ were confirmed with synthesized standards, verifying the reliability of the identification method. Eight metabolites of CLA and two metabolites of SDZ were detected in both the leaves and roots of lettuce. The metabolites of CLA included phases I and II transformation products, while only phase II metabolites of SDZ were observed in lettuce. The proportion of CLA metabolites was estimated to be greater than 70%, indicating that most of the CLA was metabolized in plant tissues. The proportion of SDZ metabolites was lower than 12% in the leaves and 10% in the roots. Some metabolites might have the ability to increase or acquire antibacterial activity. Therefore, in addition to the parent compounds, metabolites of antibiotics in edible vegetables are also worthy of study for risk assessment and to determine the consequences of long-term exposure.","author":[{"dropping-particle":"","family":"Tian","given":"Run","non-dropping-particle":"","parse-names":false,"suffix":""},{"dropping-particle":"","family":"Zhang","given":"Rong","non-dropping-particle":"","parse-names":false,"suffix":""},{"dropping-particle":"","family":"Uddin","given":"Misbah","non-dropping-particle":"","parse-names":false,"suffix":""},{"dropping-particle":"","family":"Qiao","given":"Xianliang","non-dropping-particle":"","parse-names":false,"suffix":""},{"dropping-particle":"","family":"Chen","given":"Jingwen","non-dropping-particle":"","parse-names":false,"suffix":""},{"dropping-particle":"","family":"Gu","given":"Gege","non-dropping-particle":"","parse-names":false,"suffix":""}],"container-title":"Environmental Pollution","id":"ITEM-1","issued":{"date-parts":[["2019"]]},"title":"Uptake and metabolism of clarithromycin and sulfadiazine in lettuce","type":"article-journal"},"uris":["http://www.mendeley.com/documents/?uuid=6a89f0b2-b423-4760-82fb-e0473e33ad51"]},{"id":"ITEM-2","itemData":{"DOI":"10.1016/j.envpol.2016.12.022","ISSN":"18736424","PMID":"28012668","abstract":"Pharmaceutical and personal care products (PPCPs) are continuously introduced into the soil-plant system, through practices such as agronomic use of reclaimed water and biosolids containing these trace contaminants. Plants may accumulate PPCPs from soil, serving as a conduit for human exposure. Metabolism likely controls the final accumulation of PPCPs in plants, but is in general poorly understood for emerging contaminants. In this study, we used diclofenac as a model compound, and employed14C tracing, and time-of-flight (TOF) and triple quadruple (QqQ) mass spectrometers to unravel its metabolism pathways in Arabidopsis thaliana cells. We further validated the primary metabolites in Arabidopsis seedlings. Diclofenac was quickly taken up into A. thaliana cells. Phase I metabolism involved hydroxylation and successive oxidation and cyclization reactions. However, Phase I metabolites did not accumulate appreciably; they were instead rapidly conjugated with sulfate, glucose, and glutamic acid through Phase II metabolism. In particular, diclofenac parent was directly conjugated with glutamic acid, with acyl-glutamatyl-diclofenac accounting for &gt;70% of the extractable metabolites after 120-h incubation. In addition, at the end of incubation, &gt;40% of the spiked diclofenac was in the non-extractable form, suggesting extensive sequestration into cell matter. The rapid formation of non-extractable residue and dominance of diclofenac-glutamate conjugate uncover previously unknown metabolism pathways for diclofenac. In particular, the rapid conjugation of parent highlights the need to consider conjugates of emerging contaminants in higher plants, and their biological activity and human health implications.","author":[{"dropping-particle":"","family":"Fu","given":"Qiuguo","non-dropping-particle":"","parse-names":false,"suffix":""},{"dropping-particle":"","family":"Ye","given":"Qingfu","non-dropping-particle":"","parse-names":false,"suffix":""},{"dropping-particle":"","family":"Zhang","given":"Jianbo","non-dropping-particle":"","parse-names":false,"suffix":""},{"dropping-particle":"","family":"Richards","given":"Jaben","non-dropping-particle":"","parse-names":false,"suffix":""},{"dropping-particle":"","family":"Borchardt","given":"Dan","non-dropping-particle":"","parse-names":false,"suffix":""},{"dropping-particle":"","family":"Gan","given":"Jay","non-dropping-particle":"","parse-names":false,"suffix":""}],"container-title":"Environmental Pollution","id":"ITEM-2","issued":{"date-parts":[["2017"]]},"title":"Diclofenac in Arabidopsis cells: Rapid formation of conjugates","type":"article-journal"},"uris":["http://www.mendeley.com/documents/?uuid=96d1f654-3bc3-4560-b7a9-49215edad59d"]}],"mendeley":{"formattedCitation":"(33,73)","plainTextFormattedCitation":"(33,73)","previouslyFormattedCitation":"(33,73)"},"properties":{"noteIndex":0},"schema":"https://github.com/citation-style-language/schema/raw/master/csl-citation.json"}</w:instrText>
      </w:r>
      <w:r w:rsidRPr="009A00CF">
        <w:rPr>
          <w:rFonts w:cstheme="minorHAnsi"/>
        </w:rPr>
        <w:fldChar w:fldCharType="separate"/>
      </w:r>
      <w:r w:rsidRPr="009A00CF">
        <w:rPr>
          <w:rFonts w:cstheme="minorHAnsi"/>
          <w:noProof/>
        </w:rPr>
        <w:t>(33,73)</w:t>
      </w:r>
      <w:r w:rsidRPr="009A00CF">
        <w:rPr>
          <w:rFonts w:cstheme="minorHAnsi"/>
        </w:rPr>
        <w:fldChar w:fldCharType="end"/>
      </w:r>
      <w:r w:rsidRPr="009A00CF">
        <w:rPr>
          <w:rFonts w:cstheme="minorHAnsi"/>
        </w:rPr>
        <w:t xml:space="preserve">. Conjugation reduces toxicity of compounds and cladinose conjugation could thereby represent an important pathway for detoxification of clarithromycin and its active metabolites </w:t>
      </w:r>
      <w:r w:rsidRPr="009A00CF">
        <w:rPr>
          <w:rFonts w:cstheme="minorHAnsi"/>
        </w:rPr>
        <w:fldChar w:fldCharType="begin" w:fldLock="1"/>
      </w:r>
      <w:r w:rsidR="006F3575">
        <w:rPr>
          <w:rFonts w:cstheme="minorHAnsi"/>
        </w:rPr>
        <w:instrText>ADDIN CSL_CITATION {"citationItems":[{"id":"ITEM-1","itemData":{"DOI":"10.1007/BF02980279","ISSN":"1614-7499","author":[{"dropping-particle":"","family":"McCutcheon","given":"Steven C","non-dropping-particle":"","parse-names":false,"suffix":""},{"dropping-particle":"","family":"Schnoor","given":"Jerald L","non-dropping-particle":"","parse-names":false,"suffix":""}],"container-title":"Environmental Science and Pollution Research","id":"ITEM-1","issue":"1","issued":{"date-parts":[["2004"]]},"page":"40","title":"Phytoremediation: Transformation and control of contaminants","type":"article-journal","volume":"11"},"uris":["http://www.mendeley.com/documents/?uuid=6e3050cc-3691-44ba-aa94-763102474610"]}],"mendeley":{"formattedCitation":"(181)","plainTextFormattedCitation":"(181)","previouslyFormattedCitation":"(180)"},"properties":{"noteIndex":0},"schema":"https://github.com/citation-style-language/schema/raw/master/csl-citation.json"}</w:instrText>
      </w:r>
      <w:r w:rsidRPr="009A00CF">
        <w:rPr>
          <w:rFonts w:cstheme="minorHAnsi"/>
        </w:rPr>
        <w:fldChar w:fldCharType="separate"/>
      </w:r>
      <w:r w:rsidR="006F3575" w:rsidRPr="006F3575">
        <w:rPr>
          <w:rFonts w:cstheme="minorHAnsi"/>
          <w:noProof/>
        </w:rPr>
        <w:t>(181)</w:t>
      </w:r>
      <w:r w:rsidRPr="009A00CF">
        <w:rPr>
          <w:rFonts w:cstheme="minorHAnsi"/>
        </w:rPr>
        <w:fldChar w:fldCharType="end"/>
      </w:r>
      <w:r w:rsidRPr="009A00CF">
        <w:rPr>
          <w:rFonts w:cstheme="minorHAnsi"/>
        </w:rPr>
        <w:t xml:space="preserve">. This is relevant when considering the fate of clarithromycin in environmental systems following plant uptake. Currently the </w:t>
      </w:r>
      <w:proofErr w:type="gramStart"/>
      <w:r w:rsidRPr="009A00CF">
        <w:rPr>
          <w:rFonts w:cstheme="minorHAnsi"/>
        </w:rPr>
        <w:t>ultimate fate</w:t>
      </w:r>
      <w:proofErr w:type="gramEnd"/>
      <w:r w:rsidRPr="009A00CF">
        <w:rPr>
          <w:rFonts w:cstheme="minorHAnsi"/>
        </w:rPr>
        <w:t xml:space="preserve"> of clarithromycin in plants is not well characterised in the existing literature. The identification of cladinose conjugation in multiple plant species could help </w:t>
      </w:r>
      <w:r w:rsidRPr="009A00CF">
        <w:rPr>
          <w:rFonts w:cstheme="minorHAnsi"/>
        </w:rPr>
        <w:lastRenderedPageBreak/>
        <w:t xml:space="preserve">accurately determine potential exposure to active and inactive forms of clarithromycin across trophic levels via the food chain. Phase II metabolism of xenobiotics also has the potential to give rise to phase III metabolism, in which conjugated xenobiotics are deposited in plant vacuoles or incorporated into cell wall matter, forming phase III xenobiotic residues </w:t>
      </w:r>
      <w:r w:rsidRPr="009A00CF">
        <w:rPr>
          <w:rFonts w:cstheme="minorHAnsi"/>
        </w:rPr>
        <w:fldChar w:fldCharType="begin" w:fldLock="1"/>
      </w:r>
      <w:r w:rsidR="006F3575">
        <w:rPr>
          <w:rFonts w:cstheme="minorHAnsi"/>
        </w:rPr>
        <w:instrText>ADDIN CSL_CITATION {"citationItems":[{"id":"ITEM-1","itemData":{"DOI":"10.1007/BF02980279","ISSN":"1614-7499","author":[{"dropping-particle":"","family":"McCutcheon","given":"Steven C","non-dropping-particle":"","parse-names":false,"suffix":""},{"dropping-particle":"","family":"Schnoor","given":"Jerald L","non-dropping-particle":"","parse-names":false,"suffix":""}],"container-title":"Environmental Science and Pollution Research","id":"ITEM-1","issue":"1","issued":{"date-parts":[["2004"]]},"page":"40","title":"Phytoremediation: Transformation and control of contaminants","type":"article-journal","volume":"11"},"uris":["http://www.mendeley.com/documents/?uuid=6e3050cc-3691-44ba-aa94-763102474610"]},{"id":"ITEM-2","itemData":{"DOI":"10.1016/j.envpol.2019.02.009","ISSN":"18736424","abstract":"Antibiotics are introduced into agricultural fields by the application of manure or biosolids, or via irrigation using reclaimed wastewater. Antibiotics can enter the terrestrial food chains through plant uptake, which forms an alternative pathway for human exposure to antibiotics. However, previous studies mainly focused on detecting residues of the parent antibiotics, while ignoring the identification of antibiotics transformation products in plants. Here, we evaluated the uptake and metabolism of clarithromycin (CLA) and sulfadiazine (SDZ) in lettuce under controlled hydroponic conditions. The antibiotics and their metabolites were identified by ultra-performance liquid chromatography/quadrupole time-of-flight mass spectrometry (UPLC-QToF-MS/MS) and ultra-performance liquid chromatograph Micromass triple quadrupole mass spectrometry (UPLC−QqQ−MS/MS). The structure of CLA, SDZ and N-acetylated SDZ were confirmed with synthesized standards, verifying the reliability of the identification method. Eight metabolites of CLA and two metabolites of SDZ were detected in both the leaves and roots of lettuce. The metabolites of CLA included phases I and II transformation products, while only phase II metabolites of SDZ were observed in lettuce. The proportion of CLA metabolites was estimated to be greater than 70%, indicating that most of the CLA was metabolized in plant tissues. The proportion of SDZ metabolites was lower than 12% in the leaves and 10% in the roots. Some metabolites might have the ability to increase or acquire antibacterial activity. Therefore, in addition to the parent compounds, metabolites of antibiotics in edible vegetables are also worthy of study for risk assessment and to determine the consequences of long-term exposure.","author":[{"dropping-particle":"","family":"Tian","given":"Run","non-dropping-particle":"","parse-names":false,"suffix":""},{"dropping-particle":"","family":"Zhang","given":"Rong","non-dropping-particle":"","parse-names":false,"suffix":""},{"dropping-particle":"","family":"Uddin","given":"Misbah","non-dropping-particle":"","parse-names":false,"suffix":""},{"dropping-particle":"","family":"Qiao","given":"Xianliang","non-dropping-particle":"","parse-names":false,"suffix":""},{"dropping-particle":"","family":"Chen","given":"Jingwen","non-dropping-particle":"","parse-names":false,"suffix":""},{"dropping-particle":"","family":"Gu","given":"Gege","non-dropping-particle":"","parse-names":false,"suffix":""}],"container-title":"Environmental Pollution","id":"ITEM-2","issued":{"date-parts":[["2019"]]},"title":"Uptake and metabolism of clarithromycin and sulfadiazine in lettuce","type":"article-journal"},"uris":["http://www.mendeley.com/documents/?uuid=6a89f0b2-b423-4760-82fb-e0473e33ad51"]}],"mendeley":{"formattedCitation":"(33,181)","plainTextFormattedCitation":"(33,181)","previouslyFormattedCitation":"(33,180)"},"properties":{"noteIndex":0},"schema":"https://github.com/citation-style-language/schema/raw/master/csl-citation.json"}</w:instrText>
      </w:r>
      <w:r w:rsidRPr="009A00CF">
        <w:rPr>
          <w:rFonts w:cstheme="minorHAnsi"/>
        </w:rPr>
        <w:fldChar w:fldCharType="separate"/>
      </w:r>
      <w:r w:rsidR="006F3575" w:rsidRPr="006F3575">
        <w:rPr>
          <w:rFonts w:cstheme="minorHAnsi"/>
          <w:noProof/>
        </w:rPr>
        <w:t>(33,181)</w:t>
      </w:r>
      <w:r w:rsidRPr="009A00CF">
        <w:rPr>
          <w:rFonts w:cstheme="minorHAnsi"/>
        </w:rPr>
        <w:fldChar w:fldCharType="end"/>
      </w:r>
      <w:r w:rsidRPr="009A00CF">
        <w:rPr>
          <w:rFonts w:cstheme="minorHAnsi"/>
        </w:rPr>
        <w:t xml:space="preserve">. This could also have significant implications for long-term xenobiotic exposure via the food chain and may also have implications for plant health, and thus agricultural productivity. This highlights the </w:t>
      </w:r>
      <w:r w:rsidR="00693C34">
        <w:rPr>
          <w:rFonts w:cstheme="minorHAnsi"/>
        </w:rPr>
        <w:t>relevance</w:t>
      </w:r>
      <w:r w:rsidR="00693C34" w:rsidRPr="009A00CF">
        <w:rPr>
          <w:rFonts w:cstheme="minorHAnsi"/>
        </w:rPr>
        <w:t xml:space="preserve"> </w:t>
      </w:r>
      <w:r w:rsidRPr="009A00CF">
        <w:rPr>
          <w:rFonts w:cstheme="minorHAnsi"/>
        </w:rPr>
        <w:t xml:space="preserve">of </w:t>
      </w:r>
      <w:r w:rsidR="00693C34">
        <w:rPr>
          <w:rFonts w:cstheme="minorHAnsi"/>
        </w:rPr>
        <w:t>investigating</w:t>
      </w:r>
      <w:r w:rsidRPr="009A00CF">
        <w:rPr>
          <w:rFonts w:cstheme="minorHAnsi"/>
        </w:rPr>
        <w:t xml:space="preserve"> xenobiotic uptake and transformation on a cellular level, which could give rise to sub-cellular characterisation of xenobiotic detoxification pathways</w:t>
      </w:r>
      <w:r w:rsidR="00693C34">
        <w:rPr>
          <w:rFonts w:cstheme="minorHAnsi"/>
        </w:rPr>
        <w:t xml:space="preserve"> and subsequently help determine the potential for xenobiotic fixing within cellular structures</w:t>
      </w:r>
      <w:r w:rsidRPr="009A00CF">
        <w:rPr>
          <w:rFonts w:cstheme="minorHAnsi"/>
        </w:rPr>
        <w:t>. Investigation of chemical fate on a single-cellular scale could also help elucidate mechanistic behaviours associated with translocation and removal of pharmaceutical compounds following plant uptake</w:t>
      </w:r>
      <w:r w:rsidR="00693C34">
        <w:rPr>
          <w:rFonts w:cstheme="minorHAnsi"/>
        </w:rPr>
        <w:t xml:space="preserve">. </w:t>
      </w:r>
      <w:r w:rsidR="006A718C">
        <w:rPr>
          <w:iCs/>
        </w:rPr>
        <w:t>It is worth noting however that in future work, further investigation (such as transcriptomic analysis) is also needed to investigate whether the initiation of transformation pathways in plants exposed to artificially high pharmaceutical concentrations (mg/mL) is consistent with those initiated under environmentally relevant exposure scenarios (</w:t>
      </w:r>
      <w:proofErr w:type="spellStart"/>
      <w:r w:rsidR="006A718C">
        <w:rPr>
          <w:iCs/>
        </w:rPr>
        <w:t>pg</w:t>
      </w:r>
      <w:proofErr w:type="spellEnd"/>
      <w:r w:rsidR="006A718C">
        <w:rPr>
          <w:iCs/>
        </w:rPr>
        <w:t>/mL – ng/mL concentrations).</w:t>
      </w:r>
    </w:p>
    <w:p w14:paraId="0CF7BD1E" w14:textId="674BF5AE" w:rsidR="002F7BD6" w:rsidRPr="009A00CF" w:rsidRDefault="002F7BD6" w:rsidP="002F7BD6">
      <w:pPr>
        <w:spacing w:line="360" w:lineRule="auto"/>
        <w:rPr>
          <w:rFonts w:cstheme="minorHAnsi"/>
        </w:rPr>
      </w:pPr>
      <w:r w:rsidRPr="009A00CF">
        <w:rPr>
          <w:rFonts w:cstheme="minorHAnsi"/>
        </w:rPr>
        <w:t>Two potential transformation products of sulfadiazine were screened for, however neither could be confidently identified in plant cell samples. A</w:t>
      </w:r>
      <w:r w:rsidRPr="009A00CF">
        <w:t xml:space="preserve">ll corresponding signals were visible at intensities below estimated background and were present in very few replicates. The low mass accuracy of signals corresponding with sodiated </w:t>
      </w:r>
      <w:r w:rsidRPr="009A00CF">
        <w:rPr>
          <w:rFonts w:cstheme="minorHAnsi"/>
        </w:rPr>
        <w:t>sulfadiazine + CO would suggest that detected signals correspond with the target analyte, however signal intensities and detection frequency in replicates was low. A</w:t>
      </w:r>
      <w:r w:rsidRPr="009A00CF">
        <w:t xml:space="preserve"> s</w:t>
      </w:r>
      <w:r w:rsidRPr="009A00CF">
        <w:rPr>
          <w:rFonts w:cstheme="minorHAnsi"/>
        </w:rPr>
        <w:t xml:space="preserve">tudy investigating the uptake and metabolism of sulfadiazine in lettuce found that metabolites cumulatively contributed &lt; 14.23% of total sulfadiazine concentrations in bulk tissues </w:t>
      </w:r>
      <w:r w:rsidRPr="009A00CF">
        <w:rPr>
          <w:rFonts w:cstheme="minorHAnsi"/>
        </w:rPr>
        <w:fldChar w:fldCharType="begin" w:fldLock="1"/>
      </w:r>
      <w:r w:rsidR="001A1378">
        <w:rPr>
          <w:rFonts w:cstheme="minorHAnsi"/>
        </w:rPr>
        <w:instrText>ADDIN CSL_CITATION {"citationItems":[{"id":"ITEM-1","itemData":{"DOI":"10.1016/j.envpol.2019.02.009","ISSN":"18736424","abstract":"Antibiotics are introduced into agricultural fields by the application of manure or biosolids, or via irrigation using reclaimed wastewater. Antibiotics can enter the terrestrial food chains through plant uptake, which forms an alternative pathway for human exposure to antibiotics. However, previous studies mainly focused on detecting residues of the parent antibiotics, while ignoring the identification of antibiotics transformation products in plants. Here, we evaluated the uptake and metabolism of clarithromycin (CLA) and sulfadiazine (SDZ) in lettuce under controlled hydroponic conditions. The antibiotics and their metabolites were identified by ultra-performance liquid chromatography/quadrupole time-of-flight mass spectrometry (UPLC-QToF-MS/MS) and ultra-performance liquid chromatograph Micromass triple quadrupole mass spectrometry (UPLC−QqQ−MS/MS). The structure of CLA, SDZ and N-acetylated SDZ were confirmed with synthesized standards, verifying the reliability of the identification method. Eight metabolites of CLA and two metabolites of SDZ were detected in both the leaves and roots of lettuce. The metabolites of CLA included phases I and II transformation products, while only phase II metabolites of SDZ were observed in lettuce. The proportion of CLA metabolites was estimated to be greater than 70%, indicating that most of the CLA was metabolized in plant tissues. The proportion of SDZ metabolites was lower than 12% in the leaves and 10% in the roots. Some metabolites might have the ability to increase or acquire antibacterial activity. Therefore, in addition to the parent compounds, metabolites of antibiotics in edible vegetables are also worthy of study for risk assessment and to determine the consequences of long-term exposure.","author":[{"dropping-particle":"","family":"Tian","given":"Run","non-dropping-particle":"","parse-names":false,"suffix":""},{"dropping-particle":"","family":"Zhang","given":"Rong","non-dropping-particle":"","parse-names":false,"suffix":""},{"dropping-particle":"","family":"Uddin","given":"Misbah","non-dropping-particle":"","parse-names":false,"suffix":""},{"dropping-particle":"","family":"Qiao","given":"Xianliang","non-dropping-particle":"","parse-names":false,"suffix":""},{"dropping-particle":"","family":"Chen","given":"Jingwen","non-dropping-particle":"","parse-names":false,"suffix":""},{"dropping-particle":"","family":"Gu","given":"Gege","non-dropping-particle":"","parse-names":false,"suffix":""}],"container-title":"Environmental Pollution","id":"ITEM-1","issued":{"date-parts":[["2019"]]},"title":"Uptake and metabolism of clarithromycin and sulfadiazine in lettuce","type":"article-journal"},"uris":["http://www.mendeley.com/documents/?uuid=6a89f0b2-b423-4760-82fb-e0473e33ad51"]}],"mendeley":{"formattedCitation":"(33)","plainTextFormattedCitation":"(33)","previouslyFormattedCitation":"(33)"},"properties":{"noteIndex":0},"schema":"https://github.com/citation-style-language/schema/raw/master/csl-citation.json"}</w:instrText>
      </w:r>
      <w:r w:rsidRPr="009A00CF">
        <w:rPr>
          <w:rFonts w:cstheme="minorHAnsi"/>
        </w:rPr>
        <w:fldChar w:fldCharType="separate"/>
      </w:r>
      <w:r w:rsidRPr="009A00CF">
        <w:rPr>
          <w:rFonts w:cstheme="minorHAnsi"/>
          <w:noProof/>
        </w:rPr>
        <w:t>(33)</w:t>
      </w:r>
      <w:r w:rsidRPr="009A00CF">
        <w:rPr>
          <w:rFonts w:cstheme="minorHAnsi"/>
        </w:rPr>
        <w:fldChar w:fldCharType="end"/>
      </w:r>
      <w:r w:rsidRPr="009A00CF">
        <w:rPr>
          <w:rFonts w:cstheme="minorHAnsi"/>
        </w:rPr>
        <w:t>. As such, when also working with extremely low sample volumes herein, signals were likely to be frequently below instrument limits of detection.</w:t>
      </w:r>
    </w:p>
    <w:p w14:paraId="4C7B074A" w14:textId="63805A02" w:rsidR="00591C76" w:rsidRPr="009A00CF" w:rsidRDefault="002F7BD6" w:rsidP="002F7BD6">
      <w:pPr>
        <w:spacing w:line="360" w:lineRule="auto"/>
        <w:rPr>
          <w:rFonts w:cstheme="minorHAnsi"/>
        </w:rPr>
      </w:pPr>
      <w:r w:rsidRPr="009A00CF">
        <w:rPr>
          <w:rFonts w:cstheme="minorHAnsi"/>
        </w:rPr>
        <w:t xml:space="preserve">Potential transformation products of lincomycin have not yet been characterised in either pharmacological or plant uptake literature and so could not be screened for in this study. Studies have detected lincomycin in parent form ubiquitously in environmental settings and have also documented uptake and storage in plant tissues following exposure at environmentally relevant concentrations </w:t>
      </w:r>
      <w:r w:rsidRPr="009A00CF">
        <w:rPr>
          <w:rFonts w:cstheme="minorHAnsi"/>
        </w:rPr>
        <w:fldChar w:fldCharType="begin" w:fldLock="1"/>
      </w:r>
      <w:r w:rsidR="006F3575">
        <w:rPr>
          <w:rFonts w:cstheme="minorHAnsi"/>
        </w:rPr>
        <w:instrText>ADDIN CSL_CITATION {"citationItems":[{"id":"ITEM-1","itemData":{"DOI":"10.1021/es011055j","ISSN":"0013936X","PMID":"11944670","abstract":"To provide the first nationwide reconnaissance of the occurrence of pharmaceuticals, hormones, and other organic wastewater contaminants (OWCs) in water resources, the U.S. Geological Survey used five newly developed analytical methods to measure concentrations of 95 OWCs in water samples from a network of 139 streams across 30 states during 1999 and 2000. The selection of sampling sites was biased toward streams susceptible to contamination (i.e. downstream of intense urbanization and livestock production). OWCs were prevalent during this study, being found in 80% of the streams sampled. The compounds detected represent a wide range of residential, industrial, and agricultural origins and uses with 82 of the 95 OWCs being found during this study. The most frequently detected compounds were coprostanol (fecal steroid), cholesterol (plant and animal steroid), N,N-diethyltoluamide (insect repellant), caffeine (stimulant), triclosan (antimicrobial disinfectant), tri(2-chloroethyl)phosphate (fire retardant), and 4-nonylphenol (nonionic detergent metabolite). Measured concentrations for this study were generally low and rarely exceeded drinking-water guidelines, drinking-water health advisories, or aquatic-life criteria. Many compounds, however, do not have such guidelines established. The detection of multiple OWCs was common for this study, with a median of seven and as many as 38 OWCs being found in a given water sample. Little is known about the potential interactive effects (such as synergistic or antagonistic toxicity) that may occur from complex mixtures of OWCs in the environment. In addition, results of this study demonstrate the importance of obtaining data on metabolites to fully understand not only the fate and transport of OWCs in the hydrologic system but also their ultimate overall effect on human health and the environment.","author":[{"dropping-particle":"","family":"Kolpin","given":"Dana W.","non-dropping-particle":"","parse-names":false,"suffix":""},{"dropping-particle":"","family":"Furlong","given":"Edward T.","non-dropping-particle":"","parse-names":false,"suffix":""},{"dropping-particle":"","family":"Meyer","given":"Michael T.","non-dropping-particle":"","parse-names":false,"suffix":""},{"dropping-particle":"","family":"Thurman","given":"E. Michael","non-dropping-particle":"","parse-names":false,"suffix":""},{"dropping-particle":"","family":"Zaugg","given":"Steven D.","non-dropping-particle":"","parse-names":false,"suffix":""},{"dropping-particle":"","family":"Barber","given":"Larry B.","non-dropping-particle":"","parse-names":false,"suffix":""},{"dropping-particle":"","family":"Buxton","given":"Herbert T.","non-dropping-particle":"","parse-names":false,"suffix":""}],"container-title":"Environmental Science and Technology","id":"ITEM-1","issued":{"date-parts":[["2002"]]},"title":"Pharmaceuticals, hormones, and other organic wastewater contaminants in U.S. streams, 1999-2000: A national reconnaissance","type":"article-journal"},"uris":["http://www.mendeley.com/documents/?uuid=c8e4d16d-cacc-4c1e-9b68-252b094002d9"]},{"id":"ITEM-2","itemData":{"DOI":"10.1016/j.ecoenv.2014.05.029","ISSN":"10902414","PMID":"25042244","abstract":"Pharmaceutically active compounds (PACs) are continuously dispersed into the environment due to human and veterinary use, giving rise to their potential accumulation in edible plants. In this study, Eruca sativa L. and Zea mays L. were selected to determine the potential uptake and accumulation of eight different PACs (Salbutamol, Atenolol, Lincomycin, Cyclophosphamide, Carbamazepine, Bezafibrate, Ofloxacin and Ranitidine) designed for human use. To mimic environmental conditions, the plants were grown in pots and irrigated with water spiked with a mixture of PACs at concentrations found in Italian wastewaters and rivers. Moreover, 10× and 100× concentrations of these pharmaceuticals were also tested. The presence of the pharmaceuticals was tested in the edible parts of the plants, namely leaves for E. sativa and grains for Z. mays. Quantification was performed by liquid chromatography mass spectroscopy (LC/MS/MS). In the grains of 100× treated Z. mays, only atenolol, lincomycin and carbamazepine were above the limit of detection (LOD). At the same concentration in E. sativa plants the uptake of all PACs was &gt;LOD. Lincomycin and oflaxacin were above the limit of quantitation in all conditions tested in E. sativa. The results suggest that uptake of some pharmaceuticals from the soil may indeed be a potential transport route to plants and that these environmental pollutants can reach different edible parts of the selected crops. Measurements of the concentrations of these pharmaceuticals in plant materials were used to model potential adult human exposure to these compounds. The results indicate that under the current experimental conditions, crops exposed to the selected pharmaceutical mixture would not have any negative effects on human health. Moreover, no significant differences in the growth of E. sativa or Z. mays plants irrigated with PAC-spiked vs. non-spiked water were observed. © 2014 Elsevier Inc.","author":[{"dropping-particle":"","family":"Marsoni","given":"Milena","non-dropping-particle":"","parse-names":false,"suffix":""},{"dropping-particle":"","family":"Mattia","given":"Fabrizio","non-dropping-particle":"De","parse-names":false,"suffix":""},{"dropping-particle":"","family":"Labra","given":"Massimo","non-dropping-particle":"","parse-names":false,"suffix":""},{"dropping-particle":"","family":"Bruno","given":"Antonella","non-dropping-particle":"","parse-names":false,"suffix":""},{"dropping-particle":"","family":"Bracale","given":"Marcella","non-dropping-particle":"","parse-names":false,"suffix":""},{"dropping-particle":"","family":"Vannini","given":"Candida","non-dropping-particle":"","parse-names":false,"suffix":""}],"container-title":"Ecotoxicology and Environmental Safety","id":"ITEM-2","issued":{"date-parts":[["2014"]]},"title":"Uptake and effects of a mixture of widely used therapeutic drugs in Eruca sativa L. and Zea mays L. plants","type":"article-journal"},"uris":["http://www.mendeley.com/documents/?uuid=de96d3b8-db79-48d1-af08-2d891743d11b"]},{"id":"ITEM-3","itemData":{"DOI":"10.1089/ees.2017.0376","ISSN":"15579018","abstract":"To address the issue of global freshwater shortages, wastewater has become an increasingly valuable alternative for crop irrigation. As a result, trace levels of emerging contaminants, including antibiotics, may occur in water used for food production. The objective of this study was to investigate how soil texture affected the availability and uptake of three chemically diverse antibiotics (lincomycin, oxytetracycline, and sulfamethoxazole) by lettuce grown in soils comprised of silt clay and increasing percentages of sand. Lettuce was irrigated routinely with antibiotic-amended water (1 mg/L) from seed germination through the first harvest (40 days), switched to control water, and fate monitored at days 45 and 50. Sulfamethoxazole was the only compound where tissue concentrations increased with increasing sand concentrations to 24.7 ng/g fresh weight (FW). Lincomycin was most readily accumulated with increasing concentrations observed at the second harvest in both the loam (68.3 ng/g FW) and sandy soils (66.6 ng/g FW). Apparent toxicity of the antibiotic mixture resulted in decreasing plant mass (37-72%) with increasing sand content. Results from this study show that soil texture impacts plant growth, contaminant transport, plant uptake, and toxic effects, which all contribute to, observed concentrations in edible plant portions.","author":[{"dropping-particle":"","family":"Sallach","given":"Jonathan Brett","non-dropping-particle":"","parse-names":false,"suffix":""},{"dropping-particle":"","family":"Bartelt-Hunt","given":"Shannon L.","non-dropping-particle":"","parse-names":false,"suffix":""},{"dropping-particle":"","family":"Snow","given":"Daniel D.","non-dropping-particle":"","parse-names":false,"suffix":""},{"dropping-particle":"","family":"Li","given":"Xu","non-dropping-particle":"","parse-names":false,"suffix":""},{"dropping-particle":"","family":"Hodges","given":"Laurie","non-dropping-particle":"","parse-names":false,"suffix":""}],"container-title":"Environmental Engineering Science","id":"ITEM-3","issued":{"date-parts":[["2018"]]},"title":"Uptake of antibiotics and their toxicity to lettuce following routine irrigation with contaminated water in different soil types","type":"article-journal"},"uris":["http://www.mendeley.com/documents/?uuid=67f927da-1290-46f5-a07f-d38ef4c427ef"]},{"id":"ITEM-4","itemData":{"DOI":"10.1016/j.scitotenv.2018.12.258","ISSN":"18791026","abstract":"This study investigated the occurrence and distribution of 33 pharmaceutical and personal care products (PPCPs), five artificial sweeteners (ASs), and six pesticides in groundwater in rural agricultural and rural non-agricultural area in South Korea. A total of 31 target compounds (15 antibiotics, four anthelmintics, seven other PPCPs, four ASs, and one pesticide) were detected in agricultural groundwater at concentrations from not detected (ND) to 49.3 ng/L for PPCPs, ND to 1340 ng/L for ASs, and ND to 116 ng/L for pesticides. Four target compounds (two PPCPs and two ASs) were detected in rural non-agricultural groundwater in the range of 0.085–5.74 ng/L for PPCPs and 5.64–1330 ng/L for ASs. Among the target compounds, ASs, especially acesulfame (detection frequency 69% in rural agricultural areas and 100% in the rural non-agricultural area) were predominantly detected in both agricultural (mean: 32.9 ng/L) and non-agricultural (mean: 536 ng/L) groundwater, but different occurrence patterns were observed according to the sources of contamination. Known markers of sewage leakage were detected in both agricultural and non-agricultural groundwater samples (e.g., acesulfame (69% and 100%), caffeine (88% and 100%), and crotamiton (62% and 100%)), while compounds related to agricultural activities were only observed in agricultural groundwater (e.g., sulfathiazole (38%), sulfamethoxazole (31%), oxfendazole (69%), and carbofuran (42%)).","author":[{"dropping-particle":"","family":"Lee","given":"Heon Jun","non-dropping-particle":"","parse-names":false,"suffix":""},{"dropping-particle":"","family":"Kim","given":"Ki Yong","non-dropping-particle":"","parse-names":false,"suffix":""},{"dropping-particle":"","family":"Hamm","given":"Se Yeong","non-dropping-particle":"","parse-names":false,"suffix":""},{"dropping-particle":"","family":"Kim","given":"Moon Su","non-dropping-particle":"","parse-names":false,"suffix":""},{"dropping-particle":"","family":"Kim","given":"Hyun Koo","non-dropping-particle":"","parse-names":false,"suffix":""},{"dropping-particle":"","family":"Oh","given":"Jeong Eun","non-dropping-particle":"","parse-names":false,"suffix":""}],"container-title":"Science of the Total Environment","id":"ITEM-4","issued":{"date-parts":[["2019"]]},"title":"Occurrence and distribution of pharmaceutical and personal care products, artificial sweeteners, and pesticides in groundwater from an agricultural area in Korea","type":"article-journal"},"uris":["http://www.mendeley.com/documents/?uuid=c8d752b5-8f2a-424d-acb0-0795633efa15"]},{"id":"ITEM-5","itemData":{"DOI":"10.1016/j.envpol.2014.11.018","ISSN":"18736424","PMID":"25483595","abstract":"The use of wastewater for irrigation may introduce antimicrobials and human pathogens into the food supply through vegetative uptake. The objective of this study was to investigate the uptake of three antimicrobials and Salmonella in two lettuce cultivars. After repeated subirrigation with synthetic wastewater, lettuce leaves and soil were collected at three sequential harvests. The internalization frequency of Salmonella in lettuce was low. A soil horizon-influenced Salmonella concentration gradient was determined with concentrations in bottom soil 2 log CFU/g higher than in top soil. Lincomycin and sulfamethoxazole were recovered from lettuce leaves at concentrations as high as 822 ng/g and 125 ng/g fresh weight, respectively. Antimicrobial concentrations in lettuce decreased from the first to the third harvest suggesting that the plant growth rate may exceed antimicrobial uptake rates. Accumulation of antimicrobials was significantly different between cultivars demonstrating a subspecies level variation in uptake of antibiotics in lettuce.","author":[{"dropping-particle":"","family":"Sallach","given":"J. Brett","non-dropping-particle":"","parse-names":false,"suffix":""},{"dropping-particle":"","family":"Zhang","given":"Yuping","non-dropping-particle":"","parse-names":false,"suffix":""},{"dropping-particle":"","family":"Hodges","given":"Laurie","non-dropping-particle":"","parse-names":false,"suffix":""},{"dropping-particle":"","family":"Snow","given":"Daniel","non-dropping-particle":"","parse-names":false,"suffix":""},{"dropping-particle":"","family":"Li","given":"Xu","non-dropping-particle":"","parse-names":false,"suffix":""},{"dropping-particle":"","family":"Bartelt-Hunt","given":"Shannon","non-dropping-particle":"","parse-names":false,"suffix":""}],"container-title":"Environmental Pollution","id":"ITEM-5","issued":{"date-parts":[["2015"]]},"title":"Concomitant uptake of antimicrobials and Salmonella in soil and into lettuce following wastewater irrigation","type":"article-journal"},"uris":["http://www.mendeley.com/documents/?uuid=2e75ca5a-f816-4d89-b518-61a05cf92a41"]}],"mendeley":{"formattedCitation":"(40,45,51,171,182)","plainTextFormattedCitation":"(40,45,51,171,182)","previouslyFormattedCitation":"(40,45,51,170,181)"},"properties":{"noteIndex":0},"schema":"https://github.com/citation-style-language/schema/raw/master/csl-citation.json"}</w:instrText>
      </w:r>
      <w:r w:rsidRPr="009A00CF">
        <w:rPr>
          <w:rFonts w:cstheme="minorHAnsi"/>
        </w:rPr>
        <w:fldChar w:fldCharType="separate"/>
      </w:r>
      <w:r w:rsidR="006F3575" w:rsidRPr="006F3575">
        <w:rPr>
          <w:rFonts w:cstheme="minorHAnsi"/>
          <w:noProof/>
        </w:rPr>
        <w:t>(40,45,51,171,182)</w:t>
      </w:r>
      <w:r w:rsidRPr="009A00CF">
        <w:rPr>
          <w:rFonts w:cstheme="minorHAnsi"/>
        </w:rPr>
        <w:fldChar w:fldCharType="end"/>
      </w:r>
      <w:r w:rsidRPr="009A00CF">
        <w:rPr>
          <w:rFonts w:cstheme="minorHAnsi"/>
        </w:rPr>
        <w:t xml:space="preserve"> . With such capacity for translocation and persistence in environmental settings, characterisation of the ultimate chemical fate of lincomycin is essential in accurately determining exposure risk. Due to the small sample volumes analysed in SCMS, xenobiotic transformation products are often present in concentrations close to mass spectrometric limits of detection. Methods analysing bulk plant tissues, such as those used by Tian et al. are therefore </w:t>
      </w:r>
      <w:r w:rsidRPr="009A00CF">
        <w:rPr>
          <w:rFonts w:cstheme="minorHAnsi"/>
        </w:rPr>
        <w:lastRenderedPageBreak/>
        <w:t xml:space="preserve">better suited than SCMS for identification of uncharacterised or unknown transformation products, as the likelihood of concentrations being below instrument limits of detection is reduced </w:t>
      </w:r>
      <w:r w:rsidRPr="009A00CF">
        <w:rPr>
          <w:rFonts w:cstheme="minorHAnsi"/>
        </w:rPr>
        <w:fldChar w:fldCharType="begin" w:fldLock="1"/>
      </w:r>
      <w:r w:rsidR="001A1378">
        <w:rPr>
          <w:rFonts w:cstheme="minorHAnsi"/>
        </w:rPr>
        <w:instrText>ADDIN CSL_CITATION {"citationItems":[{"id":"ITEM-1","itemData":{"DOI":"10.1016/j.envpol.2019.02.009","ISSN":"18736424","abstract":"Antibiotics are introduced into agricultural fields by the application of manure or biosolids, or via irrigation using reclaimed wastewater. Antibiotics can enter the terrestrial food chains through plant uptake, which forms an alternative pathway for human exposure to antibiotics. However, previous studies mainly focused on detecting residues of the parent antibiotics, while ignoring the identification of antibiotics transformation products in plants. Here, we evaluated the uptake and metabolism of clarithromycin (CLA) and sulfadiazine (SDZ) in lettuce under controlled hydroponic conditions. The antibiotics and their metabolites were identified by ultra-performance liquid chromatography/quadrupole time-of-flight mass spectrometry (UPLC-QToF-MS/MS) and ultra-performance liquid chromatograph Micromass triple quadrupole mass spectrometry (UPLC−QqQ−MS/MS). The structure of CLA, SDZ and N-acetylated SDZ were confirmed with synthesized standards, verifying the reliability of the identification method. Eight metabolites of CLA and two metabolites of SDZ were detected in both the leaves and roots of lettuce. The metabolites of CLA included phases I and II transformation products, while only phase II metabolites of SDZ were observed in lettuce. The proportion of CLA metabolites was estimated to be greater than 70%, indicating that most of the CLA was metabolized in plant tissues. The proportion of SDZ metabolites was lower than 12% in the leaves and 10% in the roots. Some metabolites might have the ability to increase or acquire antibacterial activity. Therefore, in addition to the parent compounds, metabolites of antibiotics in edible vegetables are also worthy of study for risk assessment and to determine the consequences of long-term exposure.","author":[{"dropping-particle":"","family":"Tian","given":"Run","non-dropping-particle":"","parse-names":false,"suffix":""},{"dropping-particle":"","family":"Zhang","given":"Rong","non-dropping-particle":"","parse-names":false,"suffix":""},{"dropping-particle":"","family":"Uddin","given":"Misbah","non-dropping-particle":"","parse-names":false,"suffix":""},{"dropping-particle":"","family":"Qiao","given":"Xianliang","non-dropping-particle":"","parse-names":false,"suffix":""},{"dropping-particle":"","family":"Chen","given":"Jingwen","non-dropping-particle":"","parse-names":false,"suffix":""},{"dropping-particle":"","family":"Gu","given":"Gege","non-dropping-particle":"","parse-names":false,"suffix":""}],"container-title":"Environmental Pollution","id":"ITEM-1","issued":{"date-parts":[["2019"]]},"title":"Uptake and metabolism of clarithromycin and sulfadiazine in lettuce","type":"article-journal"},"suppress-author":1,"uris":["http://www.mendeley.com/documents/?uuid=6a89f0b2-b423-4760-82fb-e0473e33ad51"]}],"mendeley":{"formattedCitation":"(33)","plainTextFormattedCitation":"(33)","previouslyFormattedCitation":"(33)"},"properties":{"noteIndex":0},"schema":"https://github.com/citation-style-language/schema/raw/master/csl-citation.json"}</w:instrText>
      </w:r>
      <w:r w:rsidRPr="009A00CF">
        <w:rPr>
          <w:rFonts w:cstheme="minorHAnsi"/>
        </w:rPr>
        <w:fldChar w:fldCharType="separate"/>
      </w:r>
      <w:r w:rsidRPr="009A00CF">
        <w:rPr>
          <w:rFonts w:cstheme="minorHAnsi"/>
          <w:noProof/>
        </w:rPr>
        <w:t>(33)</w:t>
      </w:r>
      <w:r w:rsidRPr="009A00CF">
        <w:rPr>
          <w:rFonts w:cstheme="minorHAnsi"/>
        </w:rPr>
        <w:fldChar w:fldCharType="end"/>
      </w:r>
      <w:r w:rsidRPr="009A00CF">
        <w:rPr>
          <w:rFonts w:cstheme="minorHAnsi"/>
        </w:rPr>
        <w:t xml:space="preserve">. </w:t>
      </w:r>
    </w:p>
    <w:p w14:paraId="289BEFF2" w14:textId="77777777" w:rsidR="002F7BD6" w:rsidRPr="009A00CF" w:rsidRDefault="002F7BD6" w:rsidP="002F7BD6">
      <w:pPr>
        <w:spacing w:line="360" w:lineRule="auto"/>
        <w:rPr>
          <w:rFonts w:cstheme="minorHAnsi"/>
        </w:rPr>
      </w:pPr>
    </w:p>
    <w:p w14:paraId="0150F1CE" w14:textId="77777777" w:rsidR="002F7BD6" w:rsidRPr="009A00CF" w:rsidRDefault="002F7BD6" w:rsidP="002F7BD6">
      <w:pPr>
        <w:spacing w:line="360" w:lineRule="auto"/>
        <w:rPr>
          <w:rFonts w:cstheme="minorHAnsi"/>
          <w:u w:val="single"/>
        </w:rPr>
      </w:pPr>
      <w:r w:rsidRPr="009A00CF">
        <w:rPr>
          <w:rFonts w:cstheme="minorHAnsi"/>
          <w:u w:val="single"/>
        </w:rPr>
        <w:t>Antibiotic transformation products in dosing solutions</w:t>
      </w:r>
    </w:p>
    <w:p w14:paraId="19592BFA" w14:textId="4E09DB43" w:rsidR="002F7BD6" w:rsidRPr="009A00CF" w:rsidRDefault="002F7BD6" w:rsidP="002F7BD6">
      <w:pPr>
        <w:spacing w:line="360" w:lineRule="auto"/>
        <w:rPr>
          <w:rFonts w:cstheme="minorHAnsi"/>
        </w:rPr>
      </w:pPr>
      <w:r w:rsidRPr="009A00CF">
        <w:t xml:space="preserve">Target transformation products were screened for in respective antibiotic dosing solutions to determine whether signal presence in the sampled cell contents could be attributed to internal transformation, or whether transformation may have occurred independently of the plant. Several transformation products were detected in dosing solutions, making it unclear whether plant metabolism was responsible for detection of signal in the plant cell contents. For analytes known to be degradation products rather than metabolites, such as </w:t>
      </w:r>
      <w:r w:rsidRPr="009A00CF">
        <w:rPr>
          <w:rFonts w:cstheme="minorHAnsi"/>
        </w:rPr>
        <w:t xml:space="preserve">2-methyl-5-nitroimidazole, detection of relevant signals in dosing solutions was expected, as degradant formation can occur independently of biological metabolism. However, in several cases, metabolites were detected in dosing solutions, leaving ambiguity as to the origin of their formation. This uncertainty was observed in the data for </w:t>
      </w:r>
      <w:r w:rsidRPr="009A00CF">
        <w:t xml:space="preserve">metronidazole metabolite, hydroxymetronidazole. For this compound, relevant signal intensities exceeded relative intensities of estimated background and dosing solutions, suggesting that intensities recorded in the plant cell contents were likely to be representative of actual hydroxymetronidazole concentrations. However, the presence of relevant signals in dosing solutions at any intensity leaves ambiguity as to the origin of formation, </w:t>
      </w:r>
      <w:r w:rsidRPr="009A00CF">
        <w:rPr>
          <w:rFonts w:cstheme="minorHAnsi"/>
        </w:rPr>
        <w:t xml:space="preserve">as the presence of metabolites should theoretically be limited to the plant cell material. This was also observed for clarithromycin metabolites 14-hydroxyclarithromycin and N-desmethylclarithromycin, thus the origin of formation of these compounds is unclear. The presence of metabolites in holding solutions could result from diffusion of metabolised compounds along a concentration gradient into dosing solutions following formation in plants, as previously suggested as a possible explanation for the presence of antibiotic compounds in holding solutions. However, metabolite presence in dosing solutions could also indicate metabolism by some external/unintended mechanism, such as the presence of bacteria in the dosing solutions (despite all experimental work being carried out in sterile conditions). In contrast, signals for all other metabolites of clarithromycin (where detected in plant cell contents) were not detected in dosing solutions, suggesting that their formation can be attributed to in plant metabolism following uptake of clarithromycin in parent form. </w:t>
      </w:r>
    </w:p>
    <w:p w14:paraId="0CF8DBE2" w14:textId="77777777" w:rsidR="002F7BD6" w:rsidRPr="009A00CF" w:rsidRDefault="002F7BD6" w:rsidP="002F7BD6">
      <w:pPr>
        <w:spacing w:line="360" w:lineRule="auto"/>
        <w:rPr>
          <w:rFonts w:cstheme="minorHAnsi"/>
        </w:rPr>
      </w:pPr>
    </w:p>
    <w:p w14:paraId="421825B6" w14:textId="77777777" w:rsidR="002F7BD6" w:rsidRPr="009A00CF" w:rsidRDefault="002F7BD6" w:rsidP="002F7BD6">
      <w:pPr>
        <w:spacing w:line="360" w:lineRule="auto"/>
        <w:rPr>
          <w:rFonts w:cstheme="minorHAnsi"/>
        </w:rPr>
      </w:pPr>
    </w:p>
    <w:p w14:paraId="3F16BAA0" w14:textId="77777777" w:rsidR="002F7BD6" w:rsidRPr="009A00CF" w:rsidRDefault="002F7BD6" w:rsidP="002F7BD6">
      <w:pPr>
        <w:spacing w:line="360" w:lineRule="auto"/>
        <w:rPr>
          <w:rFonts w:cstheme="minorHAnsi"/>
        </w:rPr>
      </w:pPr>
    </w:p>
    <w:p w14:paraId="66026450" w14:textId="6B2D7FB1" w:rsidR="002F7BD6" w:rsidRPr="009A00CF" w:rsidRDefault="002F7BD6" w:rsidP="002F7BD6">
      <w:pPr>
        <w:pStyle w:val="Caption"/>
        <w:keepNext/>
      </w:pPr>
      <w:bookmarkStart w:id="183" w:name="_Toc59633323"/>
      <w:bookmarkStart w:id="184" w:name="_Toc59633675"/>
      <w:r w:rsidRPr="009A00CF">
        <w:lastRenderedPageBreak/>
        <w:t xml:space="preserve">Table </w:t>
      </w:r>
      <w:r w:rsidR="00BA18EB" w:rsidRPr="009A00CF">
        <w:t>4.13</w:t>
      </w:r>
      <w:r w:rsidRPr="009A00CF">
        <w:t xml:space="preserve"> Comparative summary of relevant signals detected in the plant cell samples and dosing solutions for respective transformation products (X = corresponding signal detected)</w:t>
      </w:r>
      <w:bookmarkEnd w:id="183"/>
      <w:bookmarkEnd w:id="184"/>
      <w:r w:rsidR="006972B3">
        <w:t>.</w:t>
      </w:r>
    </w:p>
    <w:tbl>
      <w:tblPr>
        <w:tblStyle w:val="TableGrid"/>
        <w:tblpPr w:leftFromText="180" w:rightFromText="180" w:vertAnchor="page" w:horzAnchor="margin" w:tblpY="2137"/>
        <w:tblW w:w="9080" w:type="dxa"/>
        <w:tblLook w:val="04A0" w:firstRow="1" w:lastRow="0" w:firstColumn="1" w:lastColumn="0" w:noHBand="0" w:noVBand="1"/>
      </w:tblPr>
      <w:tblGrid>
        <w:gridCol w:w="449"/>
        <w:gridCol w:w="2819"/>
        <w:gridCol w:w="872"/>
        <w:gridCol w:w="857"/>
        <w:gridCol w:w="894"/>
        <w:gridCol w:w="1107"/>
        <w:gridCol w:w="1026"/>
        <w:gridCol w:w="1026"/>
        <w:gridCol w:w="30"/>
      </w:tblGrid>
      <w:tr w:rsidR="00C94D28" w:rsidRPr="009A00CF" w14:paraId="378FC23D" w14:textId="77777777" w:rsidTr="00C94D28">
        <w:trPr>
          <w:trHeight w:val="594"/>
        </w:trPr>
        <w:tc>
          <w:tcPr>
            <w:tcW w:w="0" w:type="auto"/>
            <w:gridSpan w:val="2"/>
            <w:vMerge w:val="restart"/>
            <w:tcBorders>
              <w:top w:val="single" w:sz="18" w:space="0" w:color="auto"/>
              <w:left w:val="single" w:sz="18" w:space="0" w:color="auto"/>
              <w:bottom w:val="single" w:sz="18" w:space="0" w:color="auto"/>
              <w:right w:val="single" w:sz="18" w:space="0" w:color="auto"/>
            </w:tcBorders>
            <w:shd w:val="clear" w:color="auto" w:fill="E7E6E6" w:themeFill="background2"/>
            <w:vAlign w:val="center"/>
            <w:hideMark/>
          </w:tcPr>
          <w:p w14:paraId="6701DF16" w14:textId="77777777" w:rsidR="00C94D28" w:rsidRPr="009A00CF" w:rsidRDefault="00C94D28" w:rsidP="00C94D28">
            <w:pPr>
              <w:jc w:val="center"/>
              <w:rPr>
                <w:b/>
                <w:bCs/>
                <w:sz w:val="18"/>
                <w:szCs w:val="18"/>
              </w:rPr>
            </w:pPr>
            <w:r w:rsidRPr="009A00CF">
              <w:rPr>
                <w:b/>
                <w:bCs/>
                <w:sz w:val="18"/>
                <w:szCs w:val="18"/>
              </w:rPr>
              <w:t>Chemical Compound</w:t>
            </w:r>
          </w:p>
        </w:tc>
        <w:tc>
          <w:tcPr>
            <w:tcW w:w="2623" w:type="dxa"/>
            <w:gridSpan w:val="3"/>
            <w:tcBorders>
              <w:top w:val="single" w:sz="18" w:space="0" w:color="auto"/>
              <w:left w:val="single" w:sz="18" w:space="0" w:color="auto"/>
              <w:bottom w:val="single" w:sz="4" w:space="0" w:color="auto"/>
              <w:right w:val="single" w:sz="18" w:space="0" w:color="auto"/>
            </w:tcBorders>
            <w:shd w:val="clear" w:color="auto" w:fill="E7E6E6" w:themeFill="background2"/>
            <w:vAlign w:val="center"/>
            <w:hideMark/>
          </w:tcPr>
          <w:p w14:paraId="4DD84A53" w14:textId="77777777" w:rsidR="00C94D28" w:rsidRPr="009A00CF" w:rsidRDefault="00C94D28" w:rsidP="00C94D28">
            <w:pPr>
              <w:jc w:val="center"/>
              <w:rPr>
                <w:b/>
                <w:bCs/>
                <w:sz w:val="18"/>
                <w:szCs w:val="18"/>
              </w:rPr>
            </w:pPr>
            <w:r w:rsidRPr="009A00CF">
              <w:rPr>
                <w:b/>
                <w:bCs/>
                <w:sz w:val="18"/>
                <w:szCs w:val="18"/>
              </w:rPr>
              <w:t>Detected in plant cell contents</w:t>
            </w:r>
          </w:p>
        </w:tc>
        <w:tc>
          <w:tcPr>
            <w:tcW w:w="3189" w:type="dxa"/>
            <w:gridSpan w:val="4"/>
            <w:tcBorders>
              <w:top w:val="single" w:sz="18" w:space="0" w:color="auto"/>
              <w:left w:val="single" w:sz="18" w:space="0" w:color="auto"/>
              <w:bottom w:val="single" w:sz="4" w:space="0" w:color="auto"/>
              <w:right w:val="single" w:sz="18" w:space="0" w:color="auto"/>
            </w:tcBorders>
            <w:shd w:val="clear" w:color="auto" w:fill="E7E6E6" w:themeFill="background2"/>
            <w:noWrap/>
            <w:vAlign w:val="center"/>
            <w:hideMark/>
          </w:tcPr>
          <w:p w14:paraId="7DA82B3D" w14:textId="77777777" w:rsidR="00C94D28" w:rsidRPr="009A00CF" w:rsidRDefault="00C94D28" w:rsidP="00C94D28">
            <w:pPr>
              <w:jc w:val="center"/>
              <w:rPr>
                <w:b/>
                <w:bCs/>
                <w:sz w:val="18"/>
                <w:szCs w:val="18"/>
              </w:rPr>
            </w:pPr>
            <w:r w:rsidRPr="009A00CF">
              <w:rPr>
                <w:b/>
                <w:bCs/>
                <w:sz w:val="18"/>
                <w:szCs w:val="18"/>
              </w:rPr>
              <w:t>Detected in dosing solution</w:t>
            </w:r>
          </w:p>
        </w:tc>
      </w:tr>
      <w:tr w:rsidR="00C94D28" w:rsidRPr="009A00CF" w14:paraId="6D2EA2F1" w14:textId="77777777" w:rsidTr="00C94D28">
        <w:trPr>
          <w:gridAfter w:val="1"/>
          <w:wAfter w:w="30" w:type="dxa"/>
          <w:trHeight w:val="594"/>
        </w:trPr>
        <w:tc>
          <w:tcPr>
            <w:tcW w:w="0" w:type="auto"/>
            <w:gridSpan w:val="2"/>
            <w:vMerge/>
            <w:tcBorders>
              <w:top w:val="single" w:sz="18" w:space="0" w:color="auto"/>
              <w:left w:val="single" w:sz="18" w:space="0" w:color="auto"/>
              <w:bottom w:val="single" w:sz="18" w:space="0" w:color="auto"/>
              <w:right w:val="single" w:sz="18" w:space="0" w:color="auto"/>
            </w:tcBorders>
            <w:vAlign w:val="center"/>
            <w:hideMark/>
          </w:tcPr>
          <w:p w14:paraId="211B7A66" w14:textId="77777777" w:rsidR="00C94D28" w:rsidRPr="009A00CF" w:rsidRDefault="00C94D28" w:rsidP="00C94D28">
            <w:pPr>
              <w:rPr>
                <w:b/>
                <w:bCs/>
                <w:sz w:val="18"/>
                <w:szCs w:val="18"/>
              </w:rPr>
            </w:pPr>
          </w:p>
        </w:tc>
        <w:tc>
          <w:tcPr>
            <w:tcW w:w="872" w:type="dxa"/>
            <w:tcBorders>
              <w:top w:val="single" w:sz="4" w:space="0" w:color="auto"/>
              <w:left w:val="single" w:sz="18" w:space="0" w:color="auto"/>
              <w:bottom w:val="single" w:sz="18" w:space="0" w:color="auto"/>
              <w:right w:val="single" w:sz="4" w:space="0" w:color="auto"/>
            </w:tcBorders>
            <w:shd w:val="clear" w:color="auto" w:fill="E7E6E6" w:themeFill="background2"/>
            <w:vAlign w:val="center"/>
            <w:hideMark/>
          </w:tcPr>
          <w:p w14:paraId="36336589" w14:textId="77777777" w:rsidR="00C94D28" w:rsidRPr="009A00CF" w:rsidRDefault="00C94D28" w:rsidP="00C94D28">
            <w:pPr>
              <w:jc w:val="center"/>
              <w:rPr>
                <w:b/>
                <w:bCs/>
                <w:sz w:val="18"/>
                <w:szCs w:val="18"/>
              </w:rPr>
            </w:pPr>
            <w:r w:rsidRPr="009A00CF">
              <w:rPr>
                <w:b/>
                <w:bCs/>
                <w:sz w:val="18"/>
                <w:szCs w:val="18"/>
              </w:rPr>
              <w:t xml:space="preserve">[M + </w:t>
            </w:r>
            <w:proofErr w:type="gramStart"/>
            <w:r w:rsidRPr="009A00CF">
              <w:rPr>
                <w:b/>
                <w:bCs/>
                <w:sz w:val="18"/>
                <w:szCs w:val="18"/>
              </w:rPr>
              <w:t>H]</w:t>
            </w:r>
            <w:r w:rsidRPr="009A00CF">
              <w:rPr>
                <w:b/>
                <w:bCs/>
                <w:sz w:val="18"/>
                <w:szCs w:val="18"/>
                <w:vertAlign w:val="superscript"/>
              </w:rPr>
              <w:t>+</w:t>
            </w:r>
            <w:proofErr w:type="gramEnd"/>
          </w:p>
        </w:tc>
        <w:tc>
          <w:tcPr>
            <w:tcW w:w="857" w:type="dxa"/>
            <w:tcBorders>
              <w:top w:val="single" w:sz="4" w:space="0" w:color="auto"/>
              <w:left w:val="single" w:sz="4" w:space="0" w:color="auto"/>
              <w:bottom w:val="single" w:sz="18" w:space="0" w:color="auto"/>
              <w:right w:val="single" w:sz="4" w:space="0" w:color="auto"/>
            </w:tcBorders>
            <w:shd w:val="clear" w:color="auto" w:fill="E7E6E6" w:themeFill="background2"/>
            <w:vAlign w:val="center"/>
            <w:hideMark/>
          </w:tcPr>
          <w:p w14:paraId="6CCB015F" w14:textId="77777777" w:rsidR="00C94D28" w:rsidRPr="009A00CF" w:rsidRDefault="00C94D28" w:rsidP="00C94D28">
            <w:pPr>
              <w:jc w:val="center"/>
              <w:rPr>
                <w:b/>
                <w:bCs/>
                <w:sz w:val="18"/>
                <w:szCs w:val="18"/>
              </w:rPr>
            </w:pPr>
            <w:r w:rsidRPr="009A00CF">
              <w:rPr>
                <w:b/>
                <w:bCs/>
                <w:sz w:val="18"/>
                <w:szCs w:val="18"/>
              </w:rPr>
              <w:t xml:space="preserve">[M + </w:t>
            </w:r>
            <w:proofErr w:type="gramStart"/>
            <w:r w:rsidRPr="009A00CF">
              <w:rPr>
                <w:b/>
                <w:bCs/>
                <w:sz w:val="18"/>
                <w:szCs w:val="18"/>
              </w:rPr>
              <w:t>K]</w:t>
            </w:r>
            <w:r w:rsidRPr="009A00CF">
              <w:rPr>
                <w:b/>
                <w:bCs/>
                <w:sz w:val="18"/>
                <w:szCs w:val="18"/>
                <w:vertAlign w:val="superscript"/>
              </w:rPr>
              <w:t>+</w:t>
            </w:r>
            <w:proofErr w:type="gramEnd"/>
          </w:p>
        </w:tc>
        <w:tc>
          <w:tcPr>
            <w:tcW w:w="894" w:type="dxa"/>
            <w:tcBorders>
              <w:top w:val="single" w:sz="4" w:space="0" w:color="auto"/>
              <w:left w:val="single" w:sz="4" w:space="0" w:color="auto"/>
              <w:bottom w:val="single" w:sz="18" w:space="0" w:color="auto"/>
              <w:right w:val="single" w:sz="18" w:space="0" w:color="auto"/>
            </w:tcBorders>
            <w:shd w:val="clear" w:color="auto" w:fill="E7E6E6" w:themeFill="background2"/>
            <w:vAlign w:val="center"/>
            <w:hideMark/>
          </w:tcPr>
          <w:p w14:paraId="43009A17" w14:textId="77777777" w:rsidR="00C94D28" w:rsidRPr="009A00CF" w:rsidRDefault="00C94D28" w:rsidP="00C94D28">
            <w:pPr>
              <w:jc w:val="center"/>
              <w:rPr>
                <w:b/>
                <w:bCs/>
                <w:sz w:val="18"/>
                <w:szCs w:val="18"/>
              </w:rPr>
            </w:pPr>
            <w:r w:rsidRPr="009A00CF">
              <w:rPr>
                <w:b/>
                <w:bCs/>
                <w:sz w:val="18"/>
                <w:szCs w:val="18"/>
              </w:rPr>
              <w:t xml:space="preserve">[M + </w:t>
            </w:r>
            <w:proofErr w:type="gramStart"/>
            <w:r w:rsidRPr="009A00CF">
              <w:rPr>
                <w:b/>
                <w:bCs/>
                <w:sz w:val="18"/>
                <w:szCs w:val="18"/>
              </w:rPr>
              <w:t>Na]</w:t>
            </w:r>
            <w:r w:rsidRPr="009A00CF">
              <w:rPr>
                <w:b/>
                <w:bCs/>
                <w:sz w:val="18"/>
                <w:szCs w:val="18"/>
                <w:vertAlign w:val="superscript"/>
              </w:rPr>
              <w:t>+</w:t>
            </w:r>
            <w:proofErr w:type="gramEnd"/>
          </w:p>
        </w:tc>
        <w:tc>
          <w:tcPr>
            <w:tcW w:w="1107" w:type="dxa"/>
            <w:tcBorders>
              <w:top w:val="single" w:sz="4" w:space="0" w:color="auto"/>
              <w:left w:val="single" w:sz="18" w:space="0" w:color="auto"/>
              <w:bottom w:val="single" w:sz="18" w:space="0" w:color="auto"/>
              <w:right w:val="single" w:sz="4" w:space="0" w:color="auto"/>
            </w:tcBorders>
            <w:shd w:val="clear" w:color="auto" w:fill="E7E6E6" w:themeFill="background2"/>
            <w:noWrap/>
            <w:vAlign w:val="center"/>
            <w:hideMark/>
          </w:tcPr>
          <w:p w14:paraId="09243282" w14:textId="77777777" w:rsidR="00C94D28" w:rsidRPr="009A00CF" w:rsidRDefault="00C94D28" w:rsidP="00C94D28">
            <w:pPr>
              <w:jc w:val="center"/>
              <w:rPr>
                <w:b/>
                <w:bCs/>
                <w:sz w:val="18"/>
                <w:szCs w:val="18"/>
              </w:rPr>
            </w:pPr>
            <w:r w:rsidRPr="009A00CF">
              <w:rPr>
                <w:b/>
                <w:bCs/>
                <w:sz w:val="18"/>
                <w:szCs w:val="18"/>
              </w:rPr>
              <w:t xml:space="preserve">[M + </w:t>
            </w:r>
            <w:proofErr w:type="gramStart"/>
            <w:r w:rsidRPr="009A00CF">
              <w:rPr>
                <w:b/>
                <w:bCs/>
                <w:sz w:val="18"/>
                <w:szCs w:val="18"/>
              </w:rPr>
              <w:t>H]</w:t>
            </w:r>
            <w:r w:rsidRPr="009A00CF">
              <w:rPr>
                <w:b/>
                <w:bCs/>
                <w:sz w:val="18"/>
                <w:szCs w:val="18"/>
                <w:vertAlign w:val="superscript"/>
              </w:rPr>
              <w:t>+</w:t>
            </w:r>
            <w:proofErr w:type="gramEnd"/>
          </w:p>
        </w:tc>
        <w:tc>
          <w:tcPr>
            <w:tcW w:w="1026" w:type="dxa"/>
            <w:tcBorders>
              <w:top w:val="single" w:sz="4" w:space="0" w:color="auto"/>
              <w:left w:val="single" w:sz="4" w:space="0" w:color="auto"/>
              <w:bottom w:val="single" w:sz="18" w:space="0" w:color="auto"/>
              <w:right w:val="single" w:sz="4" w:space="0" w:color="auto"/>
            </w:tcBorders>
            <w:shd w:val="clear" w:color="auto" w:fill="E7E6E6" w:themeFill="background2"/>
            <w:noWrap/>
            <w:vAlign w:val="center"/>
            <w:hideMark/>
          </w:tcPr>
          <w:p w14:paraId="4CB26A03" w14:textId="77777777" w:rsidR="00C94D28" w:rsidRPr="009A00CF" w:rsidRDefault="00C94D28" w:rsidP="00C94D28">
            <w:pPr>
              <w:jc w:val="center"/>
              <w:rPr>
                <w:b/>
                <w:bCs/>
                <w:sz w:val="18"/>
                <w:szCs w:val="18"/>
              </w:rPr>
            </w:pPr>
            <w:r w:rsidRPr="009A00CF">
              <w:rPr>
                <w:b/>
                <w:bCs/>
                <w:sz w:val="18"/>
                <w:szCs w:val="18"/>
              </w:rPr>
              <w:t xml:space="preserve">[M + </w:t>
            </w:r>
            <w:proofErr w:type="gramStart"/>
            <w:r w:rsidRPr="009A00CF">
              <w:rPr>
                <w:b/>
                <w:bCs/>
                <w:sz w:val="18"/>
                <w:szCs w:val="18"/>
              </w:rPr>
              <w:t>K]</w:t>
            </w:r>
            <w:r w:rsidRPr="009A00CF">
              <w:rPr>
                <w:b/>
                <w:bCs/>
                <w:sz w:val="18"/>
                <w:szCs w:val="18"/>
                <w:vertAlign w:val="superscript"/>
              </w:rPr>
              <w:t>+</w:t>
            </w:r>
            <w:proofErr w:type="gramEnd"/>
          </w:p>
        </w:tc>
        <w:tc>
          <w:tcPr>
            <w:tcW w:w="1026" w:type="dxa"/>
            <w:tcBorders>
              <w:top w:val="single" w:sz="4" w:space="0" w:color="auto"/>
              <w:left w:val="single" w:sz="4" w:space="0" w:color="auto"/>
              <w:bottom w:val="single" w:sz="18" w:space="0" w:color="auto"/>
              <w:right w:val="single" w:sz="18" w:space="0" w:color="auto"/>
            </w:tcBorders>
            <w:shd w:val="clear" w:color="auto" w:fill="E7E6E6" w:themeFill="background2"/>
            <w:noWrap/>
            <w:vAlign w:val="center"/>
            <w:hideMark/>
          </w:tcPr>
          <w:p w14:paraId="7399C52F" w14:textId="77777777" w:rsidR="00C94D28" w:rsidRPr="009A00CF" w:rsidRDefault="00C94D28" w:rsidP="00C94D28">
            <w:pPr>
              <w:jc w:val="center"/>
              <w:rPr>
                <w:b/>
                <w:bCs/>
                <w:sz w:val="18"/>
                <w:szCs w:val="18"/>
              </w:rPr>
            </w:pPr>
            <w:r w:rsidRPr="009A00CF">
              <w:rPr>
                <w:b/>
                <w:bCs/>
                <w:sz w:val="18"/>
                <w:szCs w:val="18"/>
              </w:rPr>
              <w:t xml:space="preserve">[M + </w:t>
            </w:r>
            <w:proofErr w:type="gramStart"/>
            <w:r w:rsidRPr="009A00CF">
              <w:rPr>
                <w:b/>
                <w:bCs/>
                <w:sz w:val="18"/>
                <w:szCs w:val="18"/>
              </w:rPr>
              <w:t>Na]</w:t>
            </w:r>
            <w:r w:rsidRPr="009A00CF">
              <w:rPr>
                <w:b/>
                <w:bCs/>
                <w:sz w:val="18"/>
                <w:szCs w:val="18"/>
                <w:vertAlign w:val="superscript"/>
              </w:rPr>
              <w:t>+</w:t>
            </w:r>
            <w:proofErr w:type="gramEnd"/>
          </w:p>
        </w:tc>
      </w:tr>
      <w:tr w:rsidR="00C94D28" w:rsidRPr="009A00CF" w14:paraId="28718E95" w14:textId="77777777" w:rsidTr="00C94D28">
        <w:trPr>
          <w:gridAfter w:val="1"/>
          <w:wAfter w:w="30" w:type="dxa"/>
          <w:trHeight w:val="853"/>
        </w:trPr>
        <w:tc>
          <w:tcPr>
            <w:tcW w:w="449" w:type="dxa"/>
            <w:vMerge w:val="restart"/>
            <w:tcBorders>
              <w:top w:val="single" w:sz="18" w:space="0" w:color="auto"/>
              <w:left w:val="single" w:sz="18" w:space="0" w:color="auto"/>
              <w:bottom w:val="single" w:sz="18" w:space="0" w:color="auto"/>
              <w:right w:val="single" w:sz="4" w:space="0" w:color="auto"/>
            </w:tcBorders>
            <w:shd w:val="clear" w:color="auto" w:fill="E7E6E6" w:themeFill="background2"/>
            <w:textDirection w:val="btLr"/>
            <w:vAlign w:val="center"/>
            <w:hideMark/>
          </w:tcPr>
          <w:p w14:paraId="312DF5F5" w14:textId="77777777" w:rsidR="00C94D28" w:rsidRPr="009A00CF" w:rsidRDefault="00C94D28" w:rsidP="00C94D28">
            <w:pPr>
              <w:ind w:left="113" w:right="113"/>
              <w:jc w:val="center"/>
              <w:rPr>
                <w:b/>
                <w:bCs/>
                <w:sz w:val="18"/>
                <w:szCs w:val="18"/>
              </w:rPr>
            </w:pPr>
            <w:r w:rsidRPr="009A00CF">
              <w:rPr>
                <w:b/>
                <w:bCs/>
                <w:sz w:val="18"/>
                <w:szCs w:val="18"/>
              </w:rPr>
              <w:t>Metronidazole</w:t>
            </w:r>
          </w:p>
        </w:tc>
        <w:tc>
          <w:tcPr>
            <w:tcW w:w="2819" w:type="dxa"/>
            <w:tcBorders>
              <w:top w:val="single" w:sz="18" w:space="0" w:color="auto"/>
              <w:left w:val="single" w:sz="4" w:space="0" w:color="auto"/>
              <w:bottom w:val="single" w:sz="4" w:space="0" w:color="auto"/>
              <w:right w:val="single" w:sz="18" w:space="0" w:color="auto"/>
            </w:tcBorders>
            <w:shd w:val="clear" w:color="auto" w:fill="FFFFFF" w:themeFill="background1"/>
            <w:noWrap/>
            <w:vAlign w:val="center"/>
            <w:hideMark/>
          </w:tcPr>
          <w:p w14:paraId="4B417BF7" w14:textId="77777777" w:rsidR="00C94D28" w:rsidRPr="009A00CF" w:rsidRDefault="00C94D28" w:rsidP="00C94D28">
            <w:pPr>
              <w:jc w:val="center"/>
              <w:rPr>
                <w:b/>
                <w:bCs/>
                <w:sz w:val="18"/>
                <w:szCs w:val="18"/>
              </w:rPr>
            </w:pPr>
            <w:r w:rsidRPr="009A00CF">
              <w:rPr>
                <w:sz w:val="18"/>
                <w:szCs w:val="18"/>
              </w:rPr>
              <w:t>Hydroxymetronidazole</w:t>
            </w:r>
          </w:p>
        </w:tc>
        <w:tc>
          <w:tcPr>
            <w:tcW w:w="872" w:type="dxa"/>
            <w:tcBorders>
              <w:top w:val="single" w:sz="18" w:space="0" w:color="auto"/>
              <w:left w:val="single" w:sz="18" w:space="0" w:color="auto"/>
              <w:bottom w:val="single" w:sz="4" w:space="0" w:color="auto"/>
              <w:right w:val="single" w:sz="4" w:space="0" w:color="auto"/>
            </w:tcBorders>
            <w:shd w:val="clear" w:color="auto" w:fill="FFFFFF" w:themeFill="background1"/>
            <w:vAlign w:val="center"/>
            <w:hideMark/>
          </w:tcPr>
          <w:p w14:paraId="2A3D82E8" w14:textId="77777777" w:rsidR="00C94D28" w:rsidRPr="009A00CF" w:rsidRDefault="00C94D28" w:rsidP="00C94D28">
            <w:pPr>
              <w:jc w:val="center"/>
              <w:rPr>
                <w:b/>
                <w:bCs/>
              </w:rPr>
            </w:pPr>
            <w:r w:rsidRPr="009A00CF">
              <w:rPr>
                <w:b/>
                <w:bCs/>
              </w:rPr>
              <w:t>X</w:t>
            </w:r>
          </w:p>
        </w:tc>
        <w:tc>
          <w:tcPr>
            <w:tcW w:w="857" w:type="dxa"/>
            <w:tcBorders>
              <w:top w:val="single" w:sz="18" w:space="0" w:color="auto"/>
              <w:left w:val="single" w:sz="4" w:space="0" w:color="auto"/>
              <w:bottom w:val="single" w:sz="4" w:space="0" w:color="auto"/>
              <w:right w:val="single" w:sz="4" w:space="0" w:color="auto"/>
            </w:tcBorders>
            <w:shd w:val="clear" w:color="auto" w:fill="FFFFFF" w:themeFill="background1"/>
            <w:vAlign w:val="center"/>
            <w:hideMark/>
          </w:tcPr>
          <w:p w14:paraId="14D3BF66" w14:textId="77777777" w:rsidR="00C94D28" w:rsidRPr="009A00CF" w:rsidRDefault="00C94D28" w:rsidP="00C94D28">
            <w:pPr>
              <w:jc w:val="center"/>
              <w:rPr>
                <w:b/>
                <w:bCs/>
              </w:rPr>
            </w:pPr>
            <w:r w:rsidRPr="009A00CF">
              <w:rPr>
                <w:b/>
                <w:bCs/>
              </w:rPr>
              <w:t>X</w:t>
            </w:r>
          </w:p>
        </w:tc>
        <w:tc>
          <w:tcPr>
            <w:tcW w:w="894" w:type="dxa"/>
            <w:tcBorders>
              <w:top w:val="single" w:sz="18" w:space="0" w:color="auto"/>
              <w:left w:val="single" w:sz="4" w:space="0" w:color="auto"/>
              <w:bottom w:val="single" w:sz="4" w:space="0" w:color="auto"/>
              <w:right w:val="single" w:sz="18" w:space="0" w:color="auto"/>
            </w:tcBorders>
            <w:shd w:val="clear" w:color="auto" w:fill="FFFFFF" w:themeFill="background1"/>
            <w:vAlign w:val="center"/>
          </w:tcPr>
          <w:p w14:paraId="1A62599D" w14:textId="77777777" w:rsidR="00C94D28" w:rsidRPr="009A00CF" w:rsidRDefault="00C94D28" w:rsidP="00C94D28">
            <w:pPr>
              <w:jc w:val="center"/>
              <w:rPr>
                <w:b/>
                <w:bCs/>
              </w:rPr>
            </w:pPr>
          </w:p>
        </w:tc>
        <w:tc>
          <w:tcPr>
            <w:tcW w:w="1107" w:type="dxa"/>
            <w:tcBorders>
              <w:top w:val="single" w:sz="18" w:space="0" w:color="auto"/>
              <w:left w:val="single" w:sz="18" w:space="0" w:color="auto"/>
              <w:bottom w:val="single" w:sz="4" w:space="0" w:color="auto"/>
              <w:right w:val="single" w:sz="4" w:space="0" w:color="auto"/>
            </w:tcBorders>
            <w:shd w:val="clear" w:color="auto" w:fill="FFFFFF" w:themeFill="background1"/>
            <w:noWrap/>
            <w:vAlign w:val="center"/>
            <w:hideMark/>
          </w:tcPr>
          <w:p w14:paraId="4A14A04B" w14:textId="77777777" w:rsidR="00C94D28" w:rsidRPr="009A00CF" w:rsidRDefault="00C94D28" w:rsidP="00C94D28">
            <w:pPr>
              <w:jc w:val="center"/>
              <w:rPr>
                <w:b/>
                <w:bCs/>
              </w:rPr>
            </w:pPr>
            <w:r w:rsidRPr="009A00CF">
              <w:rPr>
                <w:b/>
                <w:bCs/>
              </w:rPr>
              <w:t>X</w:t>
            </w:r>
          </w:p>
        </w:tc>
        <w:tc>
          <w:tcPr>
            <w:tcW w:w="1026" w:type="dxa"/>
            <w:tcBorders>
              <w:top w:val="single" w:sz="18" w:space="0" w:color="auto"/>
              <w:left w:val="single" w:sz="4" w:space="0" w:color="auto"/>
              <w:bottom w:val="single" w:sz="4" w:space="0" w:color="auto"/>
              <w:right w:val="single" w:sz="4" w:space="0" w:color="auto"/>
            </w:tcBorders>
            <w:shd w:val="clear" w:color="auto" w:fill="FFFFFF" w:themeFill="background1"/>
            <w:noWrap/>
            <w:vAlign w:val="center"/>
          </w:tcPr>
          <w:p w14:paraId="1456494C" w14:textId="77777777" w:rsidR="00C94D28" w:rsidRPr="009A00CF" w:rsidRDefault="00C94D28" w:rsidP="00C94D28">
            <w:pPr>
              <w:jc w:val="center"/>
              <w:rPr>
                <w:b/>
                <w:bCs/>
              </w:rPr>
            </w:pPr>
          </w:p>
        </w:tc>
        <w:tc>
          <w:tcPr>
            <w:tcW w:w="1026" w:type="dxa"/>
            <w:tcBorders>
              <w:top w:val="single" w:sz="18" w:space="0" w:color="auto"/>
              <w:left w:val="single" w:sz="4" w:space="0" w:color="auto"/>
              <w:bottom w:val="single" w:sz="4" w:space="0" w:color="auto"/>
              <w:right w:val="single" w:sz="18" w:space="0" w:color="auto"/>
            </w:tcBorders>
            <w:shd w:val="clear" w:color="auto" w:fill="FFFFFF" w:themeFill="background1"/>
            <w:noWrap/>
            <w:vAlign w:val="center"/>
            <w:hideMark/>
          </w:tcPr>
          <w:p w14:paraId="4D46993D" w14:textId="77777777" w:rsidR="00C94D28" w:rsidRPr="009A00CF" w:rsidRDefault="00C94D28" w:rsidP="00C94D28">
            <w:pPr>
              <w:jc w:val="center"/>
              <w:rPr>
                <w:b/>
                <w:bCs/>
              </w:rPr>
            </w:pPr>
            <w:r w:rsidRPr="009A00CF">
              <w:rPr>
                <w:b/>
                <w:bCs/>
              </w:rPr>
              <w:t>X</w:t>
            </w:r>
          </w:p>
        </w:tc>
      </w:tr>
      <w:tr w:rsidR="00C94D28" w:rsidRPr="009A00CF" w14:paraId="06BFCF90" w14:textId="77777777" w:rsidTr="00C94D28">
        <w:trPr>
          <w:gridAfter w:val="1"/>
          <w:wAfter w:w="30" w:type="dxa"/>
          <w:trHeight w:val="807"/>
        </w:trPr>
        <w:tc>
          <w:tcPr>
            <w:tcW w:w="0" w:type="auto"/>
            <w:vMerge/>
            <w:tcBorders>
              <w:top w:val="single" w:sz="18" w:space="0" w:color="auto"/>
              <w:left w:val="single" w:sz="18" w:space="0" w:color="auto"/>
              <w:bottom w:val="single" w:sz="18" w:space="0" w:color="auto"/>
              <w:right w:val="single" w:sz="4" w:space="0" w:color="auto"/>
            </w:tcBorders>
            <w:vAlign w:val="center"/>
            <w:hideMark/>
          </w:tcPr>
          <w:p w14:paraId="2777A04E" w14:textId="77777777" w:rsidR="00C94D28" w:rsidRPr="009A00CF" w:rsidRDefault="00C94D28" w:rsidP="00C94D28">
            <w:pPr>
              <w:rPr>
                <w:b/>
                <w:bCs/>
                <w:sz w:val="18"/>
                <w:szCs w:val="18"/>
              </w:rPr>
            </w:pPr>
          </w:p>
        </w:tc>
        <w:tc>
          <w:tcPr>
            <w:tcW w:w="2819" w:type="dxa"/>
            <w:tcBorders>
              <w:top w:val="single" w:sz="4" w:space="0" w:color="auto"/>
              <w:left w:val="single" w:sz="4" w:space="0" w:color="auto"/>
              <w:bottom w:val="single" w:sz="18" w:space="0" w:color="auto"/>
              <w:right w:val="single" w:sz="18" w:space="0" w:color="auto"/>
            </w:tcBorders>
            <w:shd w:val="clear" w:color="auto" w:fill="FFFFFF" w:themeFill="background1"/>
            <w:noWrap/>
            <w:vAlign w:val="center"/>
            <w:hideMark/>
          </w:tcPr>
          <w:p w14:paraId="334D9053" w14:textId="77777777" w:rsidR="00C94D28" w:rsidRPr="009A00CF" w:rsidRDefault="00C94D28" w:rsidP="00C94D28">
            <w:pPr>
              <w:jc w:val="center"/>
              <w:rPr>
                <w:sz w:val="18"/>
                <w:szCs w:val="18"/>
              </w:rPr>
            </w:pPr>
            <w:r w:rsidRPr="009A00CF">
              <w:rPr>
                <w:sz w:val="18"/>
                <w:szCs w:val="18"/>
              </w:rPr>
              <w:t>2-methyl-5-nitroimidazole</w:t>
            </w:r>
          </w:p>
        </w:tc>
        <w:tc>
          <w:tcPr>
            <w:tcW w:w="872" w:type="dxa"/>
            <w:tcBorders>
              <w:top w:val="single" w:sz="4" w:space="0" w:color="auto"/>
              <w:left w:val="single" w:sz="18" w:space="0" w:color="auto"/>
              <w:bottom w:val="single" w:sz="18" w:space="0" w:color="auto"/>
              <w:right w:val="single" w:sz="4" w:space="0" w:color="auto"/>
            </w:tcBorders>
            <w:shd w:val="clear" w:color="auto" w:fill="FFFFFF" w:themeFill="background1"/>
            <w:vAlign w:val="center"/>
            <w:hideMark/>
          </w:tcPr>
          <w:p w14:paraId="41A69EA3" w14:textId="77777777" w:rsidR="00C94D28" w:rsidRPr="009A00CF" w:rsidRDefault="00C94D28" w:rsidP="00C94D28">
            <w:pPr>
              <w:jc w:val="center"/>
              <w:rPr>
                <w:b/>
                <w:bCs/>
              </w:rPr>
            </w:pPr>
            <w:r w:rsidRPr="009A00CF">
              <w:rPr>
                <w:b/>
                <w:bCs/>
              </w:rPr>
              <w:t>X</w:t>
            </w:r>
          </w:p>
        </w:tc>
        <w:tc>
          <w:tcPr>
            <w:tcW w:w="857" w:type="dxa"/>
            <w:tcBorders>
              <w:top w:val="single" w:sz="4" w:space="0" w:color="auto"/>
              <w:left w:val="single" w:sz="4" w:space="0" w:color="auto"/>
              <w:bottom w:val="single" w:sz="18" w:space="0" w:color="auto"/>
              <w:right w:val="single" w:sz="4" w:space="0" w:color="auto"/>
            </w:tcBorders>
            <w:shd w:val="clear" w:color="auto" w:fill="FFFFFF" w:themeFill="background1"/>
            <w:vAlign w:val="center"/>
            <w:hideMark/>
          </w:tcPr>
          <w:p w14:paraId="3020AEEE" w14:textId="77777777" w:rsidR="00C94D28" w:rsidRPr="009A00CF" w:rsidRDefault="00C94D28" w:rsidP="00C94D28">
            <w:pPr>
              <w:jc w:val="center"/>
              <w:rPr>
                <w:b/>
                <w:bCs/>
              </w:rPr>
            </w:pPr>
            <w:r w:rsidRPr="009A00CF">
              <w:rPr>
                <w:b/>
                <w:bCs/>
              </w:rPr>
              <w:t>X</w:t>
            </w:r>
          </w:p>
        </w:tc>
        <w:tc>
          <w:tcPr>
            <w:tcW w:w="894" w:type="dxa"/>
            <w:tcBorders>
              <w:top w:val="single" w:sz="4" w:space="0" w:color="auto"/>
              <w:left w:val="single" w:sz="4" w:space="0" w:color="auto"/>
              <w:bottom w:val="single" w:sz="18" w:space="0" w:color="auto"/>
              <w:right w:val="single" w:sz="18" w:space="0" w:color="auto"/>
            </w:tcBorders>
            <w:shd w:val="clear" w:color="auto" w:fill="FFFFFF" w:themeFill="background1"/>
            <w:vAlign w:val="center"/>
          </w:tcPr>
          <w:p w14:paraId="70E3A086" w14:textId="77777777" w:rsidR="00C94D28" w:rsidRPr="009A00CF" w:rsidRDefault="00C94D28" w:rsidP="00C94D28">
            <w:pPr>
              <w:jc w:val="center"/>
              <w:rPr>
                <w:b/>
                <w:bCs/>
              </w:rPr>
            </w:pPr>
          </w:p>
        </w:tc>
        <w:tc>
          <w:tcPr>
            <w:tcW w:w="1107" w:type="dxa"/>
            <w:tcBorders>
              <w:top w:val="single" w:sz="4" w:space="0" w:color="auto"/>
              <w:left w:val="single" w:sz="18" w:space="0" w:color="auto"/>
              <w:bottom w:val="single" w:sz="18" w:space="0" w:color="auto"/>
              <w:right w:val="single" w:sz="4" w:space="0" w:color="auto"/>
            </w:tcBorders>
            <w:shd w:val="clear" w:color="auto" w:fill="FFFFFF" w:themeFill="background1"/>
            <w:noWrap/>
            <w:vAlign w:val="center"/>
            <w:hideMark/>
          </w:tcPr>
          <w:p w14:paraId="67921A21" w14:textId="77777777" w:rsidR="00C94D28" w:rsidRPr="009A00CF" w:rsidRDefault="00C94D28" w:rsidP="00C94D28">
            <w:pPr>
              <w:jc w:val="center"/>
              <w:rPr>
                <w:b/>
                <w:bCs/>
              </w:rPr>
            </w:pPr>
            <w:r w:rsidRPr="009A00CF">
              <w:rPr>
                <w:b/>
                <w:bCs/>
              </w:rPr>
              <w:t>X</w:t>
            </w:r>
          </w:p>
        </w:tc>
        <w:tc>
          <w:tcPr>
            <w:tcW w:w="1026" w:type="dxa"/>
            <w:tcBorders>
              <w:top w:val="single" w:sz="4" w:space="0" w:color="auto"/>
              <w:left w:val="single" w:sz="4" w:space="0" w:color="auto"/>
              <w:bottom w:val="single" w:sz="18" w:space="0" w:color="auto"/>
              <w:right w:val="single" w:sz="4" w:space="0" w:color="auto"/>
            </w:tcBorders>
            <w:shd w:val="clear" w:color="auto" w:fill="FFFFFF" w:themeFill="background1"/>
            <w:noWrap/>
            <w:vAlign w:val="center"/>
            <w:hideMark/>
          </w:tcPr>
          <w:p w14:paraId="6B016217" w14:textId="77777777" w:rsidR="00C94D28" w:rsidRPr="009A00CF" w:rsidRDefault="00C94D28" w:rsidP="00C94D28">
            <w:pPr>
              <w:jc w:val="center"/>
              <w:rPr>
                <w:b/>
                <w:bCs/>
              </w:rPr>
            </w:pPr>
            <w:r w:rsidRPr="009A00CF">
              <w:rPr>
                <w:b/>
                <w:bCs/>
              </w:rPr>
              <w:t>X</w:t>
            </w:r>
          </w:p>
        </w:tc>
        <w:tc>
          <w:tcPr>
            <w:tcW w:w="1026" w:type="dxa"/>
            <w:tcBorders>
              <w:top w:val="single" w:sz="4" w:space="0" w:color="auto"/>
              <w:left w:val="single" w:sz="4" w:space="0" w:color="auto"/>
              <w:bottom w:val="single" w:sz="18" w:space="0" w:color="auto"/>
              <w:right w:val="single" w:sz="18" w:space="0" w:color="auto"/>
            </w:tcBorders>
            <w:shd w:val="clear" w:color="auto" w:fill="FFFFFF" w:themeFill="background1"/>
            <w:noWrap/>
            <w:vAlign w:val="center"/>
            <w:hideMark/>
          </w:tcPr>
          <w:p w14:paraId="2F1D0118" w14:textId="77777777" w:rsidR="00C94D28" w:rsidRPr="009A00CF" w:rsidRDefault="00C94D28" w:rsidP="00C94D28">
            <w:pPr>
              <w:jc w:val="center"/>
              <w:rPr>
                <w:b/>
                <w:bCs/>
              </w:rPr>
            </w:pPr>
            <w:r w:rsidRPr="009A00CF">
              <w:rPr>
                <w:b/>
                <w:bCs/>
              </w:rPr>
              <w:t>X</w:t>
            </w:r>
          </w:p>
        </w:tc>
      </w:tr>
      <w:tr w:rsidR="00C94D28" w:rsidRPr="009A00CF" w14:paraId="5106F5A5" w14:textId="77777777" w:rsidTr="00C94D28">
        <w:trPr>
          <w:gridAfter w:val="1"/>
          <w:wAfter w:w="30" w:type="dxa"/>
          <w:trHeight w:val="633"/>
        </w:trPr>
        <w:tc>
          <w:tcPr>
            <w:tcW w:w="449" w:type="dxa"/>
            <w:vMerge w:val="restart"/>
            <w:tcBorders>
              <w:top w:val="single" w:sz="18" w:space="0" w:color="auto"/>
              <w:left w:val="single" w:sz="18" w:space="0" w:color="auto"/>
              <w:bottom w:val="single" w:sz="18" w:space="0" w:color="auto"/>
              <w:right w:val="single" w:sz="4" w:space="0" w:color="auto"/>
            </w:tcBorders>
            <w:shd w:val="clear" w:color="auto" w:fill="E7E6E6" w:themeFill="background2"/>
            <w:textDirection w:val="btLr"/>
            <w:vAlign w:val="center"/>
            <w:hideMark/>
          </w:tcPr>
          <w:p w14:paraId="078A72A0" w14:textId="77777777" w:rsidR="00C94D28" w:rsidRPr="009A00CF" w:rsidRDefault="00C94D28" w:rsidP="00C94D28">
            <w:pPr>
              <w:ind w:left="113" w:right="113"/>
              <w:jc w:val="center"/>
              <w:rPr>
                <w:b/>
                <w:bCs/>
                <w:sz w:val="18"/>
                <w:szCs w:val="18"/>
              </w:rPr>
            </w:pPr>
            <w:r w:rsidRPr="009A00CF">
              <w:rPr>
                <w:b/>
                <w:bCs/>
                <w:sz w:val="18"/>
                <w:szCs w:val="18"/>
              </w:rPr>
              <w:t>Clarithromycin</w:t>
            </w:r>
          </w:p>
        </w:tc>
        <w:tc>
          <w:tcPr>
            <w:tcW w:w="2819" w:type="dxa"/>
            <w:tcBorders>
              <w:top w:val="single" w:sz="18" w:space="0" w:color="auto"/>
              <w:left w:val="single" w:sz="4" w:space="0" w:color="auto"/>
              <w:bottom w:val="single" w:sz="4" w:space="0" w:color="auto"/>
              <w:right w:val="single" w:sz="18" w:space="0" w:color="auto"/>
            </w:tcBorders>
            <w:shd w:val="clear" w:color="auto" w:fill="FFFFFF" w:themeFill="background1"/>
            <w:noWrap/>
            <w:vAlign w:val="center"/>
            <w:hideMark/>
          </w:tcPr>
          <w:p w14:paraId="655C1726" w14:textId="77777777" w:rsidR="00C94D28" w:rsidRPr="009A00CF" w:rsidRDefault="00C94D28" w:rsidP="00C94D28">
            <w:pPr>
              <w:jc w:val="center"/>
              <w:rPr>
                <w:b/>
                <w:bCs/>
                <w:sz w:val="18"/>
                <w:szCs w:val="18"/>
              </w:rPr>
            </w:pPr>
            <w:r w:rsidRPr="009A00CF">
              <w:rPr>
                <w:sz w:val="18"/>
                <w:szCs w:val="18"/>
              </w:rPr>
              <w:t>14-hydroxyclarithromycin</w:t>
            </w:r>
          </w:p>
        </w:tc>
        <w:tc>
          <w:tcPr>
            <w:tcW w:w="872" w:type="dxa"/>
            <w:tcBorders>
              <w:top w:val="single" w:sz="18" w:space="0" w:color="auto"/>
              <w:left w:val="single" w:sz="18" w:space="0" w:color="auto"/>
              <w:bottom w:val="single" w:sz="4" w:space="0" w:color="auto"/>
              <w:right w:val="single" w:sz="4" w:space="0" w:color="auto"/>
            </w:tcBorders>
            <w:shd w:val="clear" w:color="auto" w:fill="FFFFFF" w:themeFill="background1"/>
            <w:vAlign w:val="center"/>
            <w:hideMark/>
          </w:tcPr>
          <w:p w14:paraId="18F10165" w14:textId="77777777" w:rsidR="00C94D28" w:rsidRPr="009A00CF" w:rsidRDefault="00C94D28" w:rsidP="00C94D28">
            <w:pPr>
              <w:jc w:val="center"/>
              <w:rPr>
                <w:b/>
                <w:bCs/>
              </w:rPr>
            </w:pPr>
            <w:r w:rsidRPr="009A00CF">
              <w:rPr>
                <w:b/>
                <w:bCs/>
              </w:rPr>
              <w:t>X</w:t>
            </w:r>
          </w:p>
        </w:tc>
        <w:tc>
          <w:tcPr>
            <w:tcW w:w="857" w:type="dxa"/>
            <w:tcBorders>
              <w:top w:val="single" w:sz="18" w:space="0" w:color="auto"/>
              <w:left w:val="single" w:sz="4" w:space="0" w:color="auto"/>
              <w:bottom w:val="single" w:sz="4" w:space="0" w:color="auto"/>
              <w:right w:val="single" w:sz="4" w:space="0" w:color="auto"/>
            </w:tcBorders>
            <w:shd w:val="clear" w:color="auto" w:fill="FFFFFF" w:themeFill="background1"/>
            <w:vAlign w:val="center"/>
            <w:hideMark/>
          </w:tcPr>
          <w:p w14:paraId="70CF4B71" w14:textId="77777777" w:rsidR="00C94D28" w:rsidRPr="009A00CF" w:rsidRDefault="00C94D28" w:rsidP="00C94D28">
            <w:pPr>
              <w:jc w:val="center"/>
              <w:rPr>
                <w:b/>
                <w:bCs/>
              </w:rPr>
            </w:pPr>
            <w:r w:rsidRPr="009A00CF">
              <w:rPr>
                <w:b/>
                <w:bCs/>
              </w:rPr>
              <w:t>X</w:t>
            </w:r>
          </w:p>
        </w:tc>
        <w:tc>
          <w:tcPr>
            <w:tcW w:w="894" w:type="dxa"/>
            <w:tcBorders>
              <w:top w:val="single" w:sz="18" w:space="0" w:color="auto"/>
              <w:left w:val="single" w:sz="4" w:space="0" w:color="auto"/>
              <w:bottom w:val="single" w:sz="4" w:space="0" w:color="auto"/>
              <w:right w:val="single" w:sz="18" w:space="0" w:color="auto"/>
            </w:tcBorders>
            <w:shd w:val="clear" w:color="auto" w:fill="FFFFFF" w:themeFill="background1"/>
            <w:vAlign w:val="center"/>
            <w:hideMark/>
          </w:tcPr>
          <w:p w14:paraId="5B8E2064" w14:textId="77777777" w:rsidR="00C94D28" w:rsidRPr="009A00CF" w:rsidRDefault="00C94D28" w:rsidP="00C94D28">
            <w:pPr>
              <w:jc w:val="center"/>
              <w:rPr>
                <w:b/>
                <w:bCs/>
              </w:rPr>
            </w:pPr>
            <w:r w:rsidRPr="009A00CF">
              <w:rPr>
                <w:b/>
                <w:bCs/>
              </w:rPr>
              <w:t>X</w:t>
            </w:r>
          </w:p>
        </w:tc>
        <w:tc>
          <w:tcPr>
            <w:tcW w:w="1107" w:type="dxa"/>
            <w:tcBorders>
              <w:top w:val="single" w:sz="18" w:space="0" w:color="auto"/>
              <w:left w:val="single" w:sz="18" w:space="0" w:color="auto"/>
              <w:bottom w:val="single" w:sz="4" w:space="0" w:color="auto"/>
              <w:right w:val="single" w:sz="4" w:space="0" w:color="auto"/>
            </w:tcBorders>
            <w:shd w:val="clear" w:color="auto" w:fill="FFFFFF" w:themeFill="background1"/>
            <w:noWrap/>
            <w:vAlign w:val="center"/>
            <w:hideMark/>
          </w:tcPr>
          <w:p w14:paraId="767D7D5B" w14:textId="77777777" w:rsidR="00C94D28" w:rsidRPr="009A00CF" w:rsidRDefault="00C94D28" w:rsidP="00C94D28">
            <w:pPr>
              <w:jc w:val="center"/>
              <w:rPr>
                <w:b/>
                <w:bCs/>
              </w:rPr>
            </w:pPr>
            <w:r w:rsidRPr="009A00CF">
              <w:rPr>
                <w:b/>
                <w:bCs/>
              </w:rPr>
              <w:t>X</w:t>
            </w:r>
          </w:p>
        </w:tc>
        <w:tc>
          <w:tcPr>
            <w:tcW w:w="1026" w:type="dxa"/>
            <w:tcBorders>
              <w:top w:val="single" w:sz="18" w:space="0" w:color="auto"/>
              <w:left w:val="single" w:sz="4" w:space="0" w:color="auto"/>
              <w:bottom w:val="single" w:sz="4" w:space="0" w:color="auto"/>
              <w:right w:val="single" w:sz="4" w:space="0" w:color="auto"/>
            </w:tcBorders>
            <w:shd w:val="clear" w:color="auto" w:fill="FFFFFF" w:themeFill="background1"/>
            <w:noWrap/>
            <w:vAlign w:val="center"/>
            <w:hideMark/>
          </w:tcPr>
          <w:p w14:paraId="473F14E1" w14:textId="77777777" w:rsidR="00C94D28" w:rsidRPr="009A00CF" w:rsidRDefault="00C94D28" w:rsidP="00C94D28">
            <w:pPr>
              <w:jc w:val="center"/>
              <w:rPr>
                <w:b/>
                <w:bCs/>
              </w:rPr>
            </w:pPr>
            <w:r w:rsidRPr="009A00CF">
              <w:rPr>
                <w:b/>
                <w:bCs/>
              </w:rPr>
              <w:t>X</w:t>
            </w:r>
          </w:p>
        </w:tc>
        <w:tc>
          <w:tcPr>
            <w:tcW w:w="1026" w:type="dxa"/>
            <w:tcBorders>
              <w:top w:val="single" w:sz="18" w:space="0" w:color="auto"/>
              <w:left w:val="single" w:sz="4" w:space="0" w:color="auto"/>
              <w:bottom w:val="single" w:sz="4" w:space="0" w:color="auto"/>
              <w:right w:val="single" w:sz="18" w:space="0" w:color="auto"/>
            </w:tcBorders>
            <w:shd w:val="clear" w:color="auto" w:fill="FFFFFF" w:themeFill="background1"/>
            <w:noWrap/>
            <w:vAlign w:val="center"/>
          </w:tcPr>
          <w:p w14:paraId="5A10C94A" w14:textId="77777777" w:rsidR="00C94D28" w:rsidRPr="009A00CF" w:rsidRDefault="00C94D28" w:rsidP="00C94D28">
            <w:pPr>
              <w:jc w:val="center"/>
              <w:rPr>
                <w:b/>
                <w:bCs/>
              </w:rPr>
            </w:pPr>
          </w:p>
        </w:tc>
      </w:tr>
      <w:tr w:rsidR="00C94D28" w:rsidRPr="009A00CF" w14:paraId="4A8DABBC" w14:textId="77777777" w:rsidTr="00C94D28">
        <w:trPr>
          <w:gridAfter w:val="1"/>
          <w:wAfter w:w="30" w:type="dxa"/>
          <w:trHeight w:val="658"/>
        </w:trPr>
        <w:tc>
          <w:tcPr>
            <w:tcW w:w="0" w:type="auto"/>
            <w:vMerge/>
            <w:tcBorders>
              <w:top w:val="single" w:sz="18" w:space="0" w:color="auto"/>
              <w:left w:val="single" w:sz="18" w:space="0" w:color="auto"/>
              <w:bottom w:val="single" w:sz="18" w:space="0" w:color="auto"/>
              <w:right w:val="single" w:sz="4" w:space="0" w:color="auto"/>
            </w:tcBorders>
            <w:vAlign w:val="center"/>
            <w:hideMark/>
          </w:tcPr>
          <w:p w14:paraId="130AAC03" w14:textId="77777777" w:rsidR="00C94D28" w:rsidRPr="009A00CF" w:rsidRDefault="00C94D28" w:rsidP="00C94D28">
            <w:pPr>
              <w:rPr>
                <w:b/>
                <w:bCs/>
                <w:sz w:val="18"/>
                <w:szCs w:val="18"/>
              </w:rPr>
            </w:pPr>
          </w:p>
        </w:tc>
        <w:tc>
          <w:tcPr>
            <w:tcW w:w="2819" w:type="dxa"/>
            <w:tcBorders>
              <w:top w:val="single" w:sz="4" w:space="0" w:color="auto"/>
              <w:left w:val="single" w:sz="4" w:space="0" w:color="auto"/>
              <w:bottom w:val="single" w:sz="4" w:space="0" w:color="auto"/>
              <w:right w:val="single" w:sz="18" w:space="0" w:color="auto"/>
            </w:tcBorders>
            <w:shd w:val="clear" w:color="auto" w:fill="FFFFFF" w:themeFill="background1"/>
            <w:noWrap/>
            <w:vAlign w:val="center"/>
            <w:hideMark/>
          </w:tcPr>
          <w:p w14:paraId="1B75A63D" w14:textId="77777777" w:rsidR="00C94D28" w:rsidRPr="009A00CF" w:rsidRDefault="00C94D28" w:rsidP="00C94D28">
            <w:pPr>
              <w:jc w:val="center"/>
              <w:rPr>
                <w:sz w:val="18"/>
                <w:szCs w:val="18"/>
              </w:rPr>
            </w:pPr>
            <w:r w:rsidRPr="009A00CF">
              <w:rPr>
                <w:sz w:val="18"/>
                <w:szCs w:val="18"/>
              </w:rPr>
              <w:t>N-desmethylclarithromycin</w:t>
            </w:r>
          </w:p>
        </w:tc>
        <w:tc>
          <w:tcPr>
            <w:tcW w:w="872" w:type="dxa"/>
            <w:tcBorders>
              <w:top w:val="single" w:sz="4" w:space="0" w:color="auto"/>
              <w:left w:val="single" w:sz="18" w:space="0" w:color="auto"/>
              <w:bottom w:val="single" w:sz="4" w:space="0" w:color="auto"/>
              <w:right w:val="single" w:sz="4" w:space="0" w:color="auto"/>
            </w:tcBorders>
            <w:shd w:val="clear" w:color="auto" w:fill="FFFFFF" w:themeFill="background1"/>
            <w:vAlign w:val="center"/>
            <w:hideMark/>
          </w:tcPr>
          <w:p w14:paraId="0B774004" w14:textId="77777777" w:rsidR="00C94D28" w:rsidRPr="009A00CF" w:rsidRDefault="00C94D28" w:rsidP="00C94D28">
            <w:pPr>
              <w:jc w:val="center"/>
              <w:rPr>
                <w:b/>
                <w:bCs/>
              </w:rPr>
            </w:pPr>
            <w:r w:rsidRPr="009A00CF">
              <w:rPr>
                <w:b/>
                <w:bCs/>
              </w:rPr>
              <w:t>X</w:t>
            </w:r>
          </w:p>
        </w:tc>
        <w:tc>
          <w:tcPr>
            <w:tcW w:w="8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8DF825C" w14:textId="77777777" w:rsidR="00C94D28" w:rsidRPr="009A00CF" w:rsidRDefault="00C94D28" w:rsidP="00C94D28">
            <w:pPr>
              <w:jc w:val="center"/>
              <w:rPr>
                <w:b/>
                <w:bCs/>
              </w:rPr>
            </w:pPr>
            <w:r w:rsidRPr="009A00CF">
              <w:rPr>
                <w:b/>
                <w:bCs/>
              </w:rPr>
              <w:t>X</w:t>
            </w:r>
          </w:p>
        </w:tc>
        <w:tc>
          <w:tcPr>
            <w:tcW w:w="894" w:type="dxa"/>
            <w:tcBorders>
              <w:top w:val="single" w:sz="4" w:space="0" w:color="auto"/>
              <w:left w:val="single" w:sz="4" w:space="0" w:color="auto"/>
              <w:bottom w:val="single" w:sz="4" w:space="0" w:color="auto"/>
              <w:right w:val="single" w:sz="18" w:space="0" w:color="auto"/>
            </w:tcBorders>
            <w:shd w:val="clear" w:color="auto" w:fill="FFFFFF" w:themeFill="background1"/>
            <w:vAlign w:val="center"/>
            <w:hideMark/>
          </w:tcPr>
          <w:p w14:paraId="31990A5E" w14:textId="77777777" w:rsidR="00C94D28" w:rsidRPr="009A00CF" w:rsidRDefault="00C94D28" w:rsidP="00C94D28">
            <w:pPr>
              <w:jc w:val="center"/>
              <w:rPr>
                <w:b/>
                <w:bCs/>
              </w:rPr>
            </w:pPr>
            <w:r w:rsidRPr="009A00CF">
              <w:rPr>
                <w:b/>
                <w:bCs/>
              </w:rPr>
              <w:t>X</w:t>
            </w:r>
          </w:p>
        </w:tc>
        <w:tc>
          <w:tcPr>
            <w:tcW w:w="1107" w:type="dxa"/>
            <w:tcBorders>
              <w:top w:val="single" w:sz="4" w:space="0" w:color="auto"/>
              <w:left w:val="single" w:sz="18" w:space="0" w:color="auto"/>
              <w:bottom w:val="single" w:sz="4" w:space="0" w:color="auto"/>
              <w:right w:val="single" w:sz="4" w:space="0" w:color="auto"/>
            </w:tcBorders>
            <w:shd w:val="clear" w:color="auto" w:fill="FFFFFF" w:themeFill="background1"/>
            <w:noWrap/>
            <w:vAlign w:val="center"/>
            <w:hideMark/>
          </w:tcPr>
          <w:p w14:paraId="572F973B" w14:textId="77777777" w:rsidR="00C94D28" w:rsidRPr="009A00CF" w:rsidRDefault="00C94D28" w:rsidP="00C94D28">
            <w:pPr>
              <w:jc w:val="center"/>
              <w:rPr>
                <w:b/>
                <w:bCs/>
              </w:rPr>
            </w:pPr>
            <w:r w:rsidRPr="009A00CF">
              <w:rPr>
                <w:b/>
                <w:bCs/>
              </w:rPr>
              <w:t>X</w:t>
            </w: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7C99F87" w14:textId="77777777" w:rsidR="00C94D28" w:rsidRPr="009A00CF" w:rsidRDefault="00C94D28" w:rsidP="00C94D28">
            <w:pPr>
              <w:jc w:val="center"/>
              <w:rPr>
                <w:b/>
                <w:bCs/>
              </w:rPr>
            </w:pPr>
          </w:p>
        </w:tc>
        <w:tc>
          <w:tcPr>
            <w:tcW w:w="1026" w:type="dxa"/>
            <w:tcBorders>
              <w:top w:val="single" w:sz="4" w:space="0" w:color="auto"/>
              <w:left w:val="single" w:sz="4" w:space="0" w:color="auto"/>
              <w:bottom w:val="single" w:sz="4" w:space="0" w:color="auto"/>
              <w:right w:val="single" w:sz="18" w:space="0" w:color="auto"/>
            </w:tcBorders>
            <w:shd w:val="clear" w:color="auto" w:fill="FFFFFF" w:themeFill="background1"/>
            <w:noWrap/>
            <w:vAlign w:val="center"/>
          </w:tcPr>
          <w:p w14:paraId="6CF9E9DD" w14:textId="77777777" w:rsidR="00C94D28" w:rsidRPr="009A00CF" w:rsidRDefault="00C94D28" w:rsidP="00C94D28">
            <w:pPr>
              <w:jc w:val="center"/>
              <w:rPr>
                <w:b/>
                <w:bCs/>
              </w:rPr>
            </w:pPr>
          </w:p>
        </w:tc>
      </w:tr>
      <w:tr w:rsidR="00C94D28" w:rsidRPr="009A00CF" w14:paraId="65D325A1" w14:textId="77777777" w:rsidTr="00C94D28">
        <w:trPr>
          <w:gridAfter w:val="1"/>
          <w:wAfter w:w="30" w:type="dxa"/>
          <w:trHeight w:val="635"/>
        </w:trPr>
        <w:tc>
          <w:tcPr>
            <w:tcW w:w="0" w:type="auto"/>
            <w:vMerge/>
            <w:tcBorders>
              <w:top w:val="single" w:sz="18" w:space="0" w:color="auto"/>
              <w:left w:val="single" w:sz="18" w:space="0" w:color="auto"/>
              <w:bottom w:val="single" w:sz="18" w:space="0" w:color="auto"/>
              <w:right w:val="single" w:sz="4" w:space="0" w:color="auto"/>
            </w:tcBorders>
            <w:vAlign w:val="center"/>
            <w:hideMark/>
          </w:tcPr>
          <w:p w14:paraId="38022D3B" w14:textId="77777777" w:rsidR="00C94D28" w:rsidRPr="009A00CF" w:rsidRDefault="00C94D28" w:rsidP="00C94D28">
            <w:pPr>
              <w:rPr>
                <w:b/>
                <w:bCs/>
                <w:sz w:val="18"/>
                <w:szCs w:val="18"/>
              </w:rPr>
            </w:pPr>
          </w:p>
        </w:tc>
        <w:tc>
          <w:tcPr>
            <w:tcW w:w="2819" w:type="dxa"/>
            <w:tcBorders>
              <w:top w:val="single" w:sz="4" w:space="0" w:color="auto"/>
              <w:left w:val="single" w:sz="4" w:space="0" w:color="auto"/>
              <w:bottom w:val="single" w:sz="4" w:space="0" w:color="auto"/>
              <w:right w:val="single" w:sz="18" w:space="0" w:color="auto"/>
            </w:tcBorders>
            <w:shd w:val="clear" w:color="auto" w:fill="FFFFFF" w:themeFill="background1"/>
            <w:noWrap/>
            <w:vAlign w:val="center"/>
            <w:hideMark/>
          </w:tcPr>
          <w:p w14:paraId="468DF36B" w14:textId="77777777" w:rsidR="00C94D28" w:rsidRPr="009A00CF" w:rsidRDefault="00C94D28" w:rsidP="00C94D28">
            <w:pPr>
              <w:jc w:val="center"/>
              <w:rPr>
                <w:sz w:val="18"/>
                <w:szCs w:val="18"/>
              </w:rPr>
            </w:pPr>
            <w:r w:rsidRPr="009A00CF">
              <w:rPr>
                <w:sz w:val="18"/>
                <w:szCs w:val="18"/>
              </w:rPr>
              <w:t>Clarithromycin + O</w:t>
            </w:r>
          </w:p>
        </w:tc>
        <w:tc>
          <w:tcPr>
            <w:tcW w:w="872" w:type="dxa"/>
            <w:tcBorders>
              <w:top w:val="single" w:sz="4" w:space="0" w:color="auto"/>
              <w:left w:val="single" w:sz="18" w:space="0" w:color="auto"/>
              <w:bottom w:val="single" w:sz="4" w:space="0" w:color="auto"/>
              <w:right w:val="single" w:sz="4" w:space="0" w:color="auto"/>
            </w:tcBorders>
            <w:shd w:val="clear" w:color="auto" w:fill="FFFFFF" w:themeFill="background1"/>
            <w:vAlign w:val="center"/>
          </w:tcPr>
          <w:p w14:paraId="4EC0388C" w14:textId="77777777" w:rsidR="00C94D28" w:rsidRPr="009A00CF" w:rsidRDefault="00C94D28" w:rsidP="00C94D28">
            <w:pPr>
              <w:jc w:val="center"/>
              <w:rPr>
                <w:b/>
                <w:bCs/>
              </w:rPr>
            </w:pPr>
          </w:p>
        </w:tc>
        <w:tc>
          <w:tcPr>
            <w:tcW w:w="8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F46232F" w14:textId="77777777" w:rsidR="00C94D28" w:rsidRPr="009A00CF" w:rsidRDefault="00C94D28" w:rsidP="00C94D28">
            <w:pPr>
              <w:jc w:val="center"/>
              <w:rPr>
                <w:b/>
                <w:bCs/>
              </w:rPr>
            </w:pPr>
          </w:p>
        </w:tc>
        <w:tc>
          <w:tcPr>
            <w:tcW w:w="894" w:type="dxa"/>
            <w:tcBorders>
              <w:top w:val="single" w:sz="4" w:space="0" w:color="auto"/>
              <w:left w:val="single" w:sz="4" w:space="0" w:color="auto"/>
              <w:bottom w:val="single" w:sz="4" w:space="0" w:color="auto"/>
              <w:right w:val="single" w:sz="18" w:space="0" w:color="auto"/>
            </w:tcBorders>
            <w:shd w:val="clear" w:color="auto" w:fill="FFFFFF" w:themeFill="background1"/>
            <w:vAlign w:val="center"/>
          </w:tcPr>
          <w:p w14:paraId="00C09121" w14:textId="77777777" w:rsidR="00C94D28" w:rsidRPr="009A00CF" w:rsidRDefault="00C94D28" w:rsidP="00C94D28">
            <w:pPr>
              <w:jc w:val="center"/>
              <w:rPr>
                <w:b/>
                <w:bCs/>
              </w:rPr>
            </w:pPr>
          </w:p>
        </w:tc>
        <w:tc>
          <w:tcPr>
            <w:tcW w:w="1107" w:type="dxa"/>
            <w:tcBorders>
              <w:top w:val="single" w:sz="4" w:space="0" w:color="auto"/>
              <w:left w:val="single" w:sz="18" w:space="0" w:color="auto"/>
              <w:bottom w:val="single" w:sz="4" w:space="0" w:color="auto"/>
              <w:right w:val="single" w:sz="4" w:space="0" w:color="auto"/>
            </w:tcBorders>
            <w:shd w:val="clear" w:color="auto" w:fill="FFFFFF" w:themeFill="background1"/>
            <w:noWrap/>
            <w:vAlign w:val="center"/>
          </w:tcPr>
          <w:p w14:paraId="768C444D" w14:textId="77777777" w:rsidR="00C94D28" w:rsidRPr="009A00CF" w:rsidRDefault="00C94D28" w:rsidP="00C94D28">
            <w:pPr>
              <w:jc w:val="center"/>
              <w:rPr>
                <w:b/>
                <w:bCs/>
              </w:rPr>
            </w:pP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E252958" w14:textId="77777777" w:rsidR="00C94D28" w:rsidRPr="009A00CF" w:rsidRDefault="00C94D28" w:rsidP="00C94D28">
            <w:pPr>
              <w:jc w:val="center"/>
              <w:rPr>
                <w:b/>
                <w:bCs/>
              </w:rPr>
            </w:pPr>
          </w:p>
        </w:tc>
        <w:tc>
          <w:tcPr>
            <w:tcW w:w="1026" w:type="dxa"/>
            <w:tcBorders>
              <w:top w:val="single" w:sz="4" w:space="0" w:color="auto"/>
              <w:left w:val="single" w:sz="4" w:space="0" w:color="auto"/>
              <w:bottom w:val="single" w:sz="4" w:space="0" w:color="auto"/>
              <w:right w:val="single" w:sz="18" w:space="0" w:color="auto"/>
            </w:tcBorders>
            <w:shd w:val="clear" w:color="auto" w:fill="FFFFFF" w:themeFill="background1"/>
            <w:noWrap/>
            <w:vAlign w:val="center"/>
          </w:tcPr>
          <w:p w14:paraId="72B00595" w14:textId="77777777" w:rsidR="00C94D28" w:rsidRPr="009A00CF" w:rsidRDefault="00C94D28" w:rsidP="00C94D28">
            <w:pPr>
              <w:jc w:val="center"/>
              <w:rPr>
                <w:b/>
                <w:bCs/>
              </w:rPr>
            </w:pPr>
          </w:p>
        </w:tc>
      </w:tr>
      <w:tr w:rsidR="00C94D28" w:rsidRPr="009A00CF" w14:paraId="69BE9F30" w14:textId="77777777" w:rsidTr="00C94D28">
        <w:trPr>
          <w:gridAfter w:val="1"/>
          <w:wAfter w:w="30" w:type="dxa"/>
          <w:trHeight w:val="658"/>
        </w:trPr>
        <w:tc>
          <w:tcPr>
            <w:tcW w:w="0" w:type="auto"/>
            <w:vMerge/>
            <w:tcBorders>
              <w:top w:val="single" w:sz="18" w:space="0" w:color="auto"/>
              <w:left w:val="single" w:sz="18" w:space="0" w:color="auto"/>
              <w:bottom w:val="single" w:sz="18" w:space="0" w:color="auto"/>
              <w:right w:val="single" w:sz="4" w:space="0" w:color="auto"/>
            </w:tcBorders>
            <w:vAlign w:val="center"/>
            <w:hideMark/>
          </w:tcPr>
          <w:p w14:paraId="70577F1B" w14:textId="77777777" w:rsidR="00C94D28" w:rsidRPr="009A00CF" w:rsidRDefault="00C94D28" w:rsidP="00C94D28">
            <w:pPr>
              <w:rPr>
                <w:b/>
                <w:bCs/>
                <w:sz w:val="18"/>
                <w:szCs w:val="18"/>
              </w:rPr>
            </w:pPr>
          </w:p>
        </w:tc>
        <w:tc>
          <w:tcPr>
            <w:tcW w:w="2819" w:type="dxa"/>
            <w:tcBorders>
              <w:top w:val="single" w:sz="4" w:space="0" w:color="auto"/>
              <w:left w:val="single" w:sz="4" w:space="0" w:color="auto"/>
              <w:bottom w:val="single" w:sz="4" w:space="0" w:color="auto"/>
              <w:right w:val="single" w:sz="18" w:space="0" w:color="auto"/>
            </w:tcBorders>
            <w:shd w:val="clear" w:color="auto" w:fill="FFFFFF" w:themeFill="background1"/>
            <w:noWrap/>
            <w:vAlign w:val="center"/>
            <w:hideMark/>
          </w:tcPr>
          <w:p w14:paraId="67B4250B" w14:textId="77777777" w:rsidR="00C94D28" w:rsidRPr="009A00CF" w:rsidRDefault="00C94D28" w:rsidP="00C94D28">
            <w:pPr>
              <w:jc w:val="center"/>
              <w:rPr>
                <w:sz w:val="18"/>
                <w:szCs w:val="18"/>
              </w:rPr>
            </w:pPr>
            <w:r w:rsidRPr="009A00CF">
              <w:rPr>
                <w:sz w:val="18"/>
                <w:szCs w:val="18"/>
              </w:rPr>
              <w:t>Clarithromycin + O - 2H</w:t>
            </w:r>
          </w:p>
        </w:tc>
        <w:tc>
          <w:tcPr>
            <w:tcW w:w="872" w:type="dxa"/>
            <w:tcBorders>
              <w:top w:val="single" w:sz="4" w:space="0" w:color="auto"/>
              <w:left w:val="single" w:sz="18" w:space="0" w:color="auto"/>
              <w:bottom w:val="single" w:sz="4" w:space="0" w:color="auto"/>
              <w:right w:val="single" w:sz="4" w:space="0" w:color="auto"/>
            </w:tcBorders>
            <w:shd w:val="clear" w:color="auto" w:fill="FFFFFF" w:themeFill="background1"/>
            <w:vAlign w:val="center"/>
          </w:tcPr>
          <w:p w14:paraId="04FE091E" w14:textId="77777777" w:rsidR="00C94D28" w:rsidRPr="009A00CF" w:rsidRDefault="00C94D28" w:rsidP="00C94D28">
            <w:pPr>
              <w:jc w:val="center"/>
              <w:rPr>
                <w:b/>
                <w:bCs/>
              </w:rPr>
            </w:pPr>
          </w:p>
        </w:tc>
        <w:tc>
          <w:tcPr>
            <w:tcW w:w="8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0B06984" w14:textId="77777777" w:rsidR="00C94D28" w:rsidRPr="009A00CF" w:rsidRDefault="00C94D28" w:rsidP="00C94D28">
            <w:pPr>
              <w:jc w:val="center"/>
              <w:rPr>
                <w:b/>
                <w:bCs/>
              </w:rPr>
            </w:pPr>
            <w:r w:rsidRPr="009A00CF">
              <w:rPr>
                <w:b/>
                <w:bCs/>
              </w:rPr>
              <w:t>X</w:t>
            </w:r>
          </w:p>
        </w:tc>
        <w:tc>
          <w:tcPr>
            <w:tcW w:w="894" w:type="dxa"/>
            <w:tcBorders>
              <w:top w:val="single" w:sz="4" w:space="0" w:color="auto"/>
              <w:left w:val="single" w:sz="4" w:space="0" w:color="auto"/>
              <w:bottom w:val="single" w:sz="4" w:space="0" w:color="auto"/>
              <w:right w:val="single" w:sz="18" w:space="0" w:color="auto"/>
            </w:tcBorders>
            <w:shd w:val="clear" w:color="auto" w:fill="FFFFFF" w:themeFill="background1"/>
            <w:vAlign w:val="center"/>
          </w:tcPr>
          <w:p w14:paraId="2ACCA779" w14:textId="77777777" w:rsidR="00C94D28" w:rsidRPr="009A00CF" w:rsidRDefault="00C94D28" w:rsidP="00C94D28">
            <w:pPr>
              <w:jc w:val="center"/>
              <w:rPr>
                <w:b/>
                <w:bCs/>
              </w:rPr>
            </w:pPr>
          </w:p>
        </w:tc>
        <w:tc>
          <w:tcPr>
            <w:tcW w:w="1107" w:type="dxa"/>
            <w:tcBorders>
              <w:top w:val="single" w:sz="4" w:space="0" w:color="auto"/>
              <w:left w:val="single" w:sz="18" w:space="0" w:color="auto"/>
              <w:bottom w:val="single" w:sz="4" w:space="0" w:color="auto"/>
              <w:right w:val="single" w:sz="4" w:space="0" w:color="auto"/>
            </w:tcBorders>
            <w:shd w:val="clear" w:color="auto" w:fill="FFFFFF" w:themeFill="background1"/>
            <w:noWrap/>
            <w:vAlign w:val="center"/>
          </w:tcPr>
          <w:p w14:paraId="0841A17B" w14:textId="77777777" w:rsidR="00C94D28" w:rsidRPr="009A00CF" w:rsidRDefault="00C94D28" w:rsidP="00C94D28">
            <w:pPr>
              <w:jc w:val="center"/>
              <w:rPr>
                <w:b/>
                <w:bCs/>
              </w:rPr>
            </w:pP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8DC9AF6" w14:textId="77777777" w:rsidR="00C94D28" w:rsidRPr="009A00CF" w:rsidRDefault="00C94D28" w:rsidP="00C94D28">
            <w:pPr>
              <w:jc w:val="center"/>
              <w:rPr>
                <w:b/>
                <w:bCs/>
              </w:rPr>
            </w:pPr>
          </w:p>
        </w:tc>
        <w:tc>
          <w:tcPr>
            <w:tcW w:w="1026" w:type="dxa"/>
            <w:tcBorders>
              <w:top w:val="single" w:sz="4" w:space="0" w:color="auto"/>
              <w:left w:val="single" w:sz="4" w:space="0" w:color="auto"/>
              <w:bottom w:val="single" w:sz="4" w:space="0" w:color="auto"/>
              <w:right w:val="single" w:sz="18" w:space="0" w:color="auto"/>
            </w:tcBorders>
            <w:shd w:val="clear" w:color="auto" w:fill="FFFFFF" w:themeFill="background1"/>
            <w:noWrap/>
            <w:vAlign w:val="center"/>
          </w:tcPr>
          <w:p w14:paraId="2231C0D0" w14:textId="77777777" w:rsidR="00C94D28" w:rsidRPr="009A00CF" w:rsidRDefault="00C94D28" w:rsidP="00C94D28">
            <w:pPr>
              <w:jc w:val="center"/>
              <w:rPr>
                <w:b/>
                <w:bCs/>
              </w:rPr>
            </w:pPr>
          </w:p>
        </w:tc>
      </w:tr>
      <w:tr w:rsidR="00C94D28" w:rsidRPr="009A00CF" w14:paraId="0B8ECF46" w14:textId="77777777" w:rsidTr="00C94D28">
        <w:trPr>
          <w:gridAfter w:val="1"/>
          <w:wAfter w:w="30" w:type="dxa"/>
          <w:trHeight w:val="668"/>
        </w:trPr>
        <w:tc>
          <w:tcPr>
            <w:tcW w:w="0" w:type="auto"/>
            <w:vMerge/>
            <w:tcBorders>
              <w:top w:val="single" w:sz="18" w:space="0" w:color="auto"/>
              <w:left w:val="single" w:sz="18" w:space="0" w:color="auto"/>
              <w:bottom w:val="single" w:sz="18" w:space="0" w:color="auto"/>
              <w:right w:val="single" w:sz="4" w:space="0" w:color="auto"/>
            </w:tcBorders>
            <w:vAlign w:val="center"/>
            <w:hideMark/>
          </w:tcPr>
          <w:p w14:paraId="50EDD40C" w14:textId="77777777" w:rsidR="00C94D28" w:rsidRPr="009A00CF" w:rsidRDefault="00C94D28" w:rsidP="00C94D28">
            <w:pPr>
              <w:rPr>
                <w:b/>
                <w:bCs/>
                <w:sz w:val="18"/>
                <w:szCs w:val="18"/>
              </w:rPr>
            </w:pPr>
          </w:p>
        </w:tc>
        <w:tc>
          <w:tcPr>
            <w:tcW w:w="2819" w:type="dxa"/>
            <w:tcBorders>
              <w:top w:val="single" w:sz="4" w:space="0" w:color="auto"/>
              <w:left w:val="single" w:sz="4" w:space="0" w:color="auto"/>
              <w:bottom w:val="single" w:sz="4" w:space="0" w:color="auto"/>
              <w:right w:val="single" w:sz="18" w:space="0" w:color="auto"/>
            </w:tcBorders>
            <w:shd w:val="clear" w:color="auto" w:fill="FFFFFF" w:themeFill="background1"/>
            <w:noWrap/>
            <w:vAlign w:val="center"/>
            <w:hideMark/>
          </w:tcPr>
          <w:p w14:paraId="4EECA182" w14:textId="77777777" w:rsidR="00C94D28" w:rsidRPr="009A00CF" w:rsidRDefault="00C94D28" w:rsidP="00C94D28">
            <w:pPr>
              <w:jc w:val="center"/>
              <w:rPr>
                <w:sz w:val="18"/>
                <w:szCs w:val="18"/>
              </w:rPr>
            </w:pPr>
            <w:r w:rsidRPr="009A00CF">
              <w:rPr>
                <w:sz w:val="18"/>
                <w:szCs w:val="18"/>
              </w:rPr>
              <w:t>Clarithromycin + CH</w:t>
            </w:r>
            <w:r w:rsidRPr="00AF57C1">
              <w:rPr>
                <w:sz w:val="18"/>
                <w:szCs w:val="18"/>
                <w:vertAlign w:val="subscript"/>
              </w:rPr>
              <w:t>2</w:t>
            </w:r>
          </w:p>
        </w:tc>
        <w:tc>
          <w:tcPr>
            <w:tcW w:w="872" w:type="dxa"/>
            <w:tcBorders>
              <w:top w:val="single" w:sz="4" w:space="0" w:color="auto"/>
              <w:left w:val="single" w:sz="18" w:space="0" w:color="auto"/>
              <w:bottom w:val="single" w:sz="4" w:space="0" w:color="auto"/>
              <w:right w:val="single" w:sz="4" w:space="0" w:color="auto"/>
            </w:tcBorders>
            <w:shd w:val="clear" w:color="auto" w:fill="FFFFFF" w:themeFill="background1"/>
            <w:vAlign w:val="center"/>
          </w:tcPr>
          <w:p w14:paraId="66FCC733" w14:textId="77777777" w:rsidR="00C94D28" w:rsidRPr="009A00CF" w:rsidRDefault="00C94D28" w:rsidP="00C94D28">
            <w:pPr>
              <w:jc w:val="center"/>
              <w:rPr>
                <w:b/>
                <w:bCs/>
              </w:rPr>
            </w:pPr>
          </w:p>
        </w:tc>
        <w:tc>
          <w:tcPr>
            <w:tcW w:w="8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A72DA9A" w14:textId="77777777" w:rsidR="00C94D28" w:rsidRPr="009A00CF" w:rsidRDefault="00C94D28" w:rsidP="00C94D28">
            <w:pPr>
              <w:jc w:val="center"/>
              <w:rPr>
                <w:b/>
                <w:bCs/>
              </w:rPr>
            </w:pPr>
          </w:p>
        </w:tc>
        <w:tc>
          <w:tcPr>
            <w:tcW w:w="894" w:type="dxa"/>
            <w:tcBorders>
              <w:top w:val="single" w:sz="4" w:space="0" w:color="auto"/>
              <w:left w:val="single" w:sz="4" w:space="0" w:color="auto"/>
              <w:bottom w:val="single" w:sz="4" w:space="0" w:color="auto"/>
              <w:right w:val="single" w:sz="18" w:space="0" w:color="auto"/>
            </w:tcBorders>
            <w:shd w:val="clear" w:color="auto" w:fill="FFFFFF" w:themeFill="background1"/>
            <w:vAlign w:val="center"/>
          </w:tcPr>
          <w:p w14:paraId="73390F13" w14:textId="77777777" w:rsidR="00C94D28" w:rsidRPr="009A00CF" w:rsidRDefault="00C94D28" w:rsidP="00C94D28">
            <w:pPr>
              <w:jc w:val="center"/>
              <w:rPr>
                <w:b/>
                <w:bCs/>
              </w:rPr>
            </w:pPr>
          </w:p>
        </w:tc>
        <w:tc>
          <w:tcPr>
            <w:tcW w:w="1107" w:type="dxa"/>
            <w:tcBorders>
              <w:top w:val="single" w:sz="4" w:space="0" w:color="auto"/>
              <w:left w:val="single" w:sz="18" w:space="0" w:color="auto"/>
              <w:bottom w:val="single" w:sz="4" w:space="0" w:color="auto"/>
              <w:right w:val="single" w:sz="4" w:space="0" w:color="auto"/>
            </w:tcBorders>
            <w:shd w:val="clear" w:color="auto" w:fill="FFFFFF" w:themeFill="background1"/>
            <w:noWrap/>
            <w:vAlign w:val="center"/>
          </w:tcPr>
          <w:p w14:paraId="6F043087" w14:textId="77777777" w:rsidR="00C94D28" w:rsidRPr="009A00CF" w:rsidRDefault="00C94D28" w:rsidP="00C94D28">
            <w:pPr>
              <w:jc w:val="center"/>
              <w:rPr>
                <w:b/>
                <w:bCs/>
              </w:rPr>
            </w:pP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EC6A927" w14:textId="77777777" w:rsidR="00C94D28" w:rsidRPr="009A00CF" w:rsidRDefault="00C94D28" w:rsidP="00C94D28">
            <w:pPr>
              <w:jc w:val="center"/>
              <w:rPr>
                <w:b/>
                <w:bCs/>
              </w:rPr>
            </w:pPr>
          </w:p>
        </w:tc>
        <w:tc>
          <w:tcPr>
            <w:tcW w:w="1026" w:type="dxa"/>
            <w:tcBorders>
              <w:top w:val="single" w:sz="4" w:space="0" w:color="auto"/>
              <w:left w:val="single" w:sz="4" w:space="0" w:color="auto"/>
              <w:bottom w:val="single" w:sz="4" w:space="0" w:color="auto"/>
              <w:right w:val="single" w:sz="18" w:space="0" w:color="auto"/>
            </w:tcBorders>
            <w:shd w:val="clear" w:color="auto" w:fill="FFFFFF" w:themeFill="background1"/>
            <w:noWrap/>
            <w:vAlign w:val="center"/>
          </w:tcPr>
          <w:p w14:paraId="7653E540" w14:textId="77777777" w:rsidR="00C94D28" w:rsidRPr="009A00CF" w:rsidRDefault="00C94D28" w:rsidP="00C94D28">
            <w:pPr>
              <w:jc w:val="center"/>
              <w:rPr>
                <w:b/>
                <w:bCs/>
              </w:rPr>
            </w:pPr>
          </w:p>
        </w:tc>
      </w:tr>
      <w:tr w:rsidR="00C94D28" w:rsidRPr="009A00CF" w14:paraId="16D08CDD" w14:textId="77777777" w:rsidTr="00C94D28">
        <w:trPr>
          <w:gridAfter w:val="1"/>
          <w:wAfter w:w="30" w:type="dxa"/>
          <w:trHeight w:val="643"/>
        </w:trPr>
        <w:tc>
          <w:tcPr>
            <w:tcW w:w="0" w:type="auto"/>
            <w:vMerge/>
            <w:tcBorders>
              <w:top w:val="single" w:sz="18" w:space="0" w:color="auto"/>
              <w:left w:val="single" w:sz="18" w:space="0" w:color="auto"/>
              <w:bottom w:val="single" w:sz="18" w:space="0" w:color="auto"/>
              <w:right w:val="single" w:sz="4" w:space="0" w:color="auto"/>
            </w:tcBorders>
            <w:vAlign w:val="center"/>
            <w:hideMark/>
          </w:tcPr>
          <w:p w14:paraId="00B27033" w14:textId="77777777" w:rsidR="00C94D28" w:rsidRPr="009A00CF" w:rsidRDefault="00C94D28" w:rsidP="00C94D28">
            <w:pPr>
              <w:rPr>
                <w:b/>
                <w:bCs/>
                <w:sz w:val="18"/>
                <w:szCs w:val="18"/>
              </w:rPr>
            </w:pPr>
          </w:p>
        </w:tc>
        <w:tc>
          <w:tcPr>
            <w:tcW w:w="2819" w:type="dxa"/>
            <w:tcBorders>
              <w:top w:val="single" w:sz="4" w:space="0" w:color="auto"/>
              <w:left w:val="single" w:sz="4" w:space="0" w:color="auto"/>
              <w:bottom w:val="single" w:sz="4" w:space="0" w:color="auto"/>
              <w:right w:val="single" w:sz="18" w:space="0" w:color="auto"/>
            </w:tcBorders>
            <w:shd w:val="clear" w:color="auto" w:fill="FFFFFF" w:themeFill="background1"/>
            <w:noWrap/>
            <w:vAlign w:val="center"/>
            <w:hideMark/>
          </w:tcPr>
          <w:p w14:paraId="5886F7BE" w14:textId="77777777" w:rsidR="00C94D28" w:rsidRPr="009A00CF" w:rsidRDefault="00C94D28" w:rsidP="00C94D28">
            <w:pPr>
              <w:jc w:val="center"/>
              <w:rPr>
                <w:sz w:val="18"/>
                <w:szCs w:val="18"/>
              </w:rPr>
            </w:pPr>
            <w:r w:rsidRPr="009A00CF">
              <w:rPr>
                <w:sz w:val="18"/>
                <w:szCs w:val="18"/>
              </w:rPr>
              <w:t>Clarithromycin - CH</w:t>
            </w:r>
            <w:r w:rsidRPr="00AF57C1">
              <w:rPr>
                <w:sz w:val="18"/>
                <w:szCs w:val="18"/>
                <w:vertAlign w:val="subscript"/>
              </w:rPr>
              <w:t>2</w:t>
            </w:r>
          </w:p>
        </w:tc>
        <w:tc>
          <w:tcPr>
            <w:tcW w:w="872" w:type="dxa"/>
            <w:tcBorders>
              <w:top w:val="single" w:sz="4" w:space="0" w:color="auto"/>
              <w:left w:val="single" w:sz="18" w:space="0" w:color="auto"/>
              <w:bottom w:val="single" w:sz="4" w:space="0" w:color="auto"/>
              <w:right w:val="single" w:sz="4" w:space="0" w:color="auto"/>
            </w:tcBorders>
            <w:shd w:val="clear" w:color="auto" w:fill="FFFFFF" w:themeFill="background1"/>
            <w:vAlign w:val="center"/>
          </w:tcPr>
          <w:p w14:paraId="4CDB1C19" w14:textId="77777777" w:rsidR="00C94D28" w:rsidRPr="009A00CF" w:rsidRDefault="00C94D28" w:rsidP="00C94D28">
            <w:pPr>
              <w:jc w:val="center"/>
              <w:rPr>
                <w:b/>
                <w:bCs/>
              </w:rPr>
            </w:pPr>
          </w:p>
        </w:tc>
        <w:tc>
          <w:tcPr>
            <w:tcW w:w="8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CD1DBDA" w14:textId="77777777" w:rsidR="00C94D28" w:rsidRPr="009A00CF" w:rsidRDefault="00C94D28" w:rsidP="00C94D28">
            <w:pPr>
              <w:jc w:val="center"/>
              <w:rPr>
                <w:b/>
                <w:bCs/>
              </w:rPr>
            </w:pPr>
          </w:p>
        </w:tc>
        <w:tc>
          <w:tcPr>
            <w:tcW w:w="894" w:type="dxa"/>
            <w:tcBorders>
              <w:top w:val="single" w:sz="4" w:space="0" w:color="auto"/>
              <w:left w:val="single" w:sz="4" w:space="0" w:color="auto"/>
              <w:bottom w:val="single" w:sz="4" w:space="0" w:color="auto"/>
              <w:right w:val="single" w:sz="18" w:space="0" w:color="auto"/>
            </w:tcBorders>
            <w:shd w:val="clear" w:color="auto" w:fill="FFFFFF" w:themeFill="background1"/>
            <w:vAlign w:val="center"/>
            <w:hideMark/>
          </w:tcPr>
          <w:p w14:paraId="69EBFBD5" w14:textId="77777777" w:rsidR="00C94D28" w:rsidRPr="009A00CF" w:rsidRDefault="00C94D28" w:rsidP="00C94D28">
            <w:pPr>
              <w:jc w:val="center"/>
              <w:rPr>
                <w:b/>
                <w:bCs/>
              </w:rPr>
            </w:pPr>
            <w:r w:rsidRPr="009A00CF">
              <w:rPr>
                <w:b/>
                <w:bCs/>
              </w:rPr>
              <w:t>X</w:t>
            </w:r>
          </w:p>
        </w:tc>
        <w:tc>
          <w:tcPr>
            <w:tcW w:w="1107" w:type="dxa"/>
            <w:tcBorders>
              <w:top w:val="single" w:sz="4" w:space="0" w:color="auto"/>
              <w:left w:val="single" w:sz="18" w:space="0" w:color="auto"/>
              <w:bottom w:val="single" w:sz="4" w:space="0" w:color="auto"/>
              <w:right w:val="single" w:sz="4" w:space="0" w:color="auto"/>
            </w:tcBorders>
            <w:shd w:val="clear" w:color="auto" w:fill="FFFFFF" w:themeFill="background1"/>
            <w:noWrap/>
            <w:vAlign w:val="center"/>
          </w:tcPr>
          <w:p w14:paraId="1D28F8B7" w14:textId="77777777" w:rsidR="00C94D28" w:rsidRPr="009A00CF" w:rsidRDefault="00C94D28" w:rsidP="00C94D28">
            <w:pPr>
              <w:jc w:val="center"/>
              <w:rPr>
                <w:b/>
                <w:bCs/>
              </w:rPr>
            </w:pP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7DA5242" w14:textId="77777777" w:rsidR="00C94D28" w:rsidRPr="009A00CF" w:rsidRDefault="00C94D28" w:rsidP="00C94D28">
            <w:pPr>
              <w:jc w:val="center"/>
              <w:rPr>
                <w:b/>
                <w:bCs/>
              </w:rPr>
            </w:pPr>
          </w:p>
        </w:tc>
        <w:tc>
          <w:tcPr>
            <w:tcW w:w="1026" w:type="dxa"/>
            <w:tcBorders>
              <w:top w:val="single" w:sz="4" w:space="0" w:color="auto"/>
              <w:left w:val="single" w:sz="4" w:space="0" w:color="auto"/>
              <w:bottom w:val="single" w:sz="4" w:space="0" w:color="auto"/>
              <w:right w:val="single" w:sz="18" w:space="0" w:color="auto"/>
            </w:tcBorders>
            <w:shd w:val="clear" w:color="auto" w:fill="FFFFFF" w:themeFill="background1"/>
            <w:noWrap/>
            <w:vAlign w:val="center"/>
          </w:tcPr>
          <w:p w14:paraId="1D927649" w14:textId="77777777" w:rsidR="00C94D28" w:rsidRPr="009A00CF" w:rsidRDefault="00C94D28" w:rsidP="00C94D28">
            <w:pPr>
              <w:jc w:val="center"/>
              <w:rPr>
                <w:b/>
                <w:bCs/>
              </w:rPr>
            </w:pPr>
          </w:p>
        </w:tc>
      </w:tr>
      <w:tr w:rsidR="00C94D28" w:rsidRPr="009A00CF" w14:paraId="4AD1071F" w14:textId="77777777" w:rsidTr="00C94D28">
        <w:trPr>
          <w:gridAfter w:val="1"/>
          <w:wAfter w:w="30" w:type="dxa"/>
          <w:trHeight w:val="636"/>
        </w:trPr>
        <w:tc>
          <w:tcPr>
            <w:tcW w:w="0" w:type="auto"/>
            <w:vMerge/>
            <w:tcBorders>
              <w:top w:val="single" w:sz="18" w:space="0" w:color="auto"/>
              <w:left w:val="single" w:sz="18" w:space="0" w:color="auto"/>
              <w:bottom w:val="single" w:sz="18" w:space="0" w:color="auto"/>
              <w:right w:val="single" w:sz="4" w:space="0" w:color="auto"/>
            </w:tcBorders>
            <w:vAlign w:val="center"/>
            <w:hideMark/>
          </w:tcPr>
          <w:p w14:paraId="59B8B28E" w14:textId="77777777" w:rsidR="00C94D28" w:rsidRPr="009A00CF" w:rsidRDefault="00C94D28" w:rsidP="00C94D28">
            <w:pPr>
              <w:rPr>
                <w:b/>
                <w:bCs/>
                <w:sz w:val="18"/>
                <w:szCs w:val="18"/>
              </w:rPr>
            </w:pPr>
          </w:p>
        </w:tc>
        <w:tc>
          <w:tcPr>
            <w:tcW w:w="2819" w:type="dxa"/>
            <w:tcBorders>
              <w:top w:val="single" w:sz="4" w:space="0" w:color="auto"/>
              <w:left w:val="single" w:sz="4" w:space="0" w:color="auto"/>
              <w:bottom w:val="single" w:sz="4" w:space="0" w:color="auto"/>
              <w:right w:val="single" w:sz="18" w:space="0" w:color="auto"/>
            </w:tcBorders>
            <w:shd w:val="clear" w:color="auto" w:fill="FFFFFF" w:themeFill="background1"/>
            <w:noWrap/>
            <w:vAlign w:val="center"/>
            <w:hideMark/>
          </w:tcPr>
          <w:p w14:paraId="1DA6DB3D" w14:textId="77777777" w:rsidR="00C94D28" w:rsidRPr="009A00CF" w:rsidRDefault="00C94D28" w:rsidP="00C94D28">
            <w:pPr>
              <w:jc w:val="center"/>
              <w:rPr>
                <w:sz w:val="18"/>
                <w:szCs w:val="18"/>
              </w:rPr>
            </w:pPr>
            <w:r w:rsidRPr="009A00CF">
              <w:rPr>
                <w:sz w:val="18"/>
                <w:szCs w:val="18"/>
              </w:rPr>
              <w:t>Clarithromycin - Cladinose</w:t>
            </w:r>
          </w:p>
        </w:tc>
        <w:tc>
          <w:tcPr>
            <w:tcW w:w="872" w:type="dxa"/>
            <w:tcBorders>
              <w:top w:val="single" w:sz="4" w:space="0" w:color="auto"/>
              <w:left w:val="single" w:sz="18" w:space="0" w:color="auto"/>
              <w:bottom w:val="single" w:sz="4" w:space="0" w:color="auto"/>
              <w:right w:val="single" w:sz="4" w:space="0" w:color="auto"/>
            </w:tcBorders>
            <w:shd w:val="clear" w:color="auto" w:fill="FFFFFF" w:themeFill="background1"/>
            <w:vAlign w:val="center"/>
          </w:tcPr>
          <w:p w14:paraId="25356AFC" w14:textId="77777777" w:rsidR="00C94D28" w:rsidRPr="009A00CF" w:rsidRDefault="00C94D28" w:rsidP="00C94D28">
            <w:pPr>
              <w:jc w:val="center"/>
              <w:rPr>
                <w:b/>
                <w:bCs/>
              </w:rPr>
            </w:pPr>
          </w:p>
        </w:tc>
        <w:tc>
          <w:tcPr>
            <w:tcW w:w="8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D560564" w14:textId="77777777" w:rsidR="00C94D28" w:rsidRPr="009A00CF" w:rsidRDefault="00C94D28" w:rsidP="00C94D28">
            <w:pPr>
              <w:jc w:val="center"/>
              <w:rPr>
                <w:b/>
                <w:bCs/>
              </w:rPr>
            </w:pPr>
            <w:r w:rsidRPr="009A00CF">
              <w:rPr>
                <w:b/>
                <w:bCs/>
              </w:rPr>
              <w:t>X</w:t>
            </w:r>
          </w:p>
        </w:tc>
        <w:tc>
          <w:tcPr>
            <w:tcW w:w="894" w:type="dxa"/>
            <w:tcBorders>
              <w:top w:val="single" w:sz="4" w:space="0" w:color="auto"/>
              <w:left w:val="single" w:sz="4" w:space="0" w:color="auto"/>
              <w:bottom w:val="single" w:sz="4" w:space="0" w:color="auto"/>
              <w:right w:val="single" w:sz="18" w:space="0" w:color="auto"/>
            </w:tcBorders>
            <w:shd w:val="clear" w:color="auto" w:fill="FFFFFF" w:themeFill="background1"/>
            <w:vAlign w:val="center"/>
            <w:hideMark/>
          </w:tcPr>
          <w:p w14:paraId="38197783" w14:textId="77777777" w:rsidR="00C94D28" w:rsidRPr="009A00CF" w:rsidRDefault="00C94D28" w:rsidP="00C94D28">
            <w:pPr>
              <w:jc w:val="center"/>
              <w:rPr>
                <w:b/>
                <w:bCs/>
              </w:rPr>
            </w:pPr>
            <w:r w:rsidRPr="009A00CF">
              <w:rPr>
                <w:b/>
                <w:bCs/>
              </w:rPr>
              <w:t>X</w:t>
            </w:r>
          </w:p>
        </w:tc>
        <w:tc>
          <w:tcPr>
            <w:tcW w:w="1107" w:type="dxa"/>
            <w:tcBorders>
              <w:top w:val="single" w:sz="4" w:space="0" w:color="auto"/>
              <w:left w:val="single" w:sz="18" w:space="0" w:color="auto"/>
              <w:bottom w:val="single" w:sz="4" w:space="0" w:color="auto"/>
              <w:right w:val="single" w:sz="4" w:space="0" w:color="auto"/>
            </w:tcBorders>
            <w:shd w:val="clear" w:color="auto" w:fill="FFFFFF" w:themeFill="background1"/>
            <w:noWrap/>
            <w:vAlign w:val="center"/>
          </w:tcPr>
          <w:p w14:paraId="440AC08B" w14:textId="77777777" w:rsidR="00C94D28" w:rsidRPr="009A00CF" w:rsidRDefault="00C94D28" w:rsidP="00C94D28">
            <w:pPr>
              <w:jc w:val="center"/>
              <w:rPr>
                <w:b/>
                <w:bCs/>
              </w:rPr>
            </w:pP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B897A2C" w14:textId="77777777" w:rsidR="00C94D28" w:rsidRPr="009A00CF" w:rsidRDefault="00C94D28" w:rsidP="00C94D28">
            <w:pPr>
              <w:jc w:val="center"/>
              <w:rPr>
                <w:b/>
                <w:bCs/>
              </w:rPr>
            </w:pPr>
          </w:p>
        </w:tc>
        <w:tc>
          <w:tcPr>
            <w:tcW w:w="1026" w:type="dxa"/>
            <w:tcBorders>
              <w:top w:val="single" w:sz="4" w:space="0" w:color="auto"/>
              <w:left w:val="single" w:sz="4" w:space="0" w:color="auto"/>
              <w:bottom w:val="single" w:sz="4" w:space="0" w:color="auto"/>
              <w:right w:val="single" w:sz="18" w:space="0" w:color="auto"/>
            </w:tcBorders>
            <w:shd w:val="clear" w:color="auto" w:fill="FFFFFF" w:themeFill="background1"/>
            <w:noWrap/>
            <w:vAlign w:val="center"/>
          </w:tcPr>
          <w:p w14:paraId="1420D67C" w14:textId="77777777" w:rsidR="00C94D28" w:rsidRPr="009A00CF" w:rsidRDefault="00C94D28" w:rsidP="00C94D28">
            <w:pPr>
              <w:jc w:val="center"/>
              <w:rPr>
                <w:b/>
                <w:bCs/>
              </w:rPr>
            </w:pPr>
          </w:p>
        </w:tc>
      </w:tr>
      <w:tr w:rsidR="00C94D28" w:rsidRPr="009A00CF" w14:paraId="732E77E8" w14:textId="77777777" w:rsidTr="00C94D28">
        <w:trPr>
          <w:gridAfter w:val="1"/>
          <w:wAfter w:w="30" w:type="dxa"/>
          <w:trHeight w:val="663"/>
        </w:trPr>
        <w:tc>
          <w:tcPr>
            <w:tcW w:w="0" w:type="auto"/>
            <w:vMerge/>
            <w:tcBorders>
              <w:top w:val="single" w:sz="18" w:space="0" w:color="auto"/>
              <w:left w:val="single" w:sz="18" w:space="0" w:color="auto"/>
              <w:bottom w:val="single" w:sz="18" w:space="0" w:color="auto"/>
              <w:right w:val="single" w:sz="4" w:space="0" w:color="auto"/>
            </w:tcBorders>
            <w:vAlign w:val="center"/>
            <w:hideMark/>
          </w:tcPr>
          <w:p w14:paraId="500B1351" w14:textId="77777777" w:rsidR="00C94D28" w:rsidRPr="009A00CF" w:rsidRDefault="00C94D28" w:rsidP="00C94D28">
            <w:pPr>
              <w:rPr>
                <w:b/>
                <w:bCs/>
                <w:sz w:val="18"/>
                <w:szCs w:val="18"/>
              </w:rPr>
            </w:pPr>
          </w:p>
        </w:tc>
        <w:tc>
          <w:tcPr>
            <w:tcW w:w="2819" w:type="dxa"/>
            <w:tcBorders>
              <w:top w:val="single" w:sz="4" w:space="0" w:color="auto"/>
              <w:left w:val="single" w:sz="4" w:space="0" w:color="auto"/>
              <w:bottom w:val="single" w:sz="4" w:space="0" w:color="auto"/>
              <w:right w:val="single" w:sz="18" w:space="0" w:color="auto"/>
            </w:tcBorders>
            <w:shd w:val="clear" w:color="auto" w:fill="FFFFFF" w:themeFill="background1"/>
            <w:noWrap/>
            <w:vAlign w:val="center"/>
            <w:hideMark/>
          </w:tcPr>
          <w:p w14:paraId="53F0E936" w14:textId="77777777" w:rsidR="00C94D28" w:rsidRPr="009A00CF" w:rsidRDefault="00C94D28" w:rsidP="00C94D28">
            <w:pPr>
              <w:jc w:val="center"/>
              <w:rPr>
                <w:sz w:val="18"/>
                <w:szCs w:val="18"/>
              </w:rPr>
            </w:pPr>
            <w:r w:rsidRPr="009A00CF">
              <w:rPr>
                <w:sz w:val="18"/>
                <w:szCs w:val="18"/>
              </w:rPr>
              <w:t>Clarithromycin - Cladinose + O</w:t>
            </w:r>
          </w:p>
        </w:tc>
        <w:tc>
          <w:tcPr>
            <w:tcW w:w="872" w:type="dxa"/>
            <w:tcBorders>
              <w:top w:val="single" w:sz="4" w:space="0" w:color="auto"/>
              <w:left w:val="single" w:sz="18" w:space="0" w:color="auto"/>
              <w:bottom w:val="single" w:sz="4" w:space="0" w:color="auto"/>
              <w:right w:val="single" w:sz="4" w:space="0" w:color="auto"/>
            </w:tcBorders>
            <w:shd w:val="clear" w:color="auto" w:fill="FFFFFF" w:themeFill="background1"/>
            <w:vAlign w:val="center"/>
            <w:hideMark/>
          </w:tcPr>
          <w:p w14:paraId="5C2F8DD7" w14:textId="77777777" w:rsidR="00C94D28" w:rsidRPr="009A00CF" w:rsidRDefault="00C94D28" w:rsidP="00C94D28">
            <w:pPr>
              <w:jc w:val="center"/>
              <w:rPr>
                <w:b/>
                <w:bCs/>
              </w:rPr>
            </w:pPr>
            <w:r w:rsidRPr="009A00CF">
              <w:rPr>
                <w:b/>
                <w:bCs/>
              </w:rPr>
              <w:t>X</w:t>
            </w:r>
          </w:p>
        </w:tc>
        <w:tc>
          <w:tcPr>
            <w:tcW w:w="8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761470D" w14:textId="77777777" w:rsidR="00C94D28" w:rsidRPr="009A00CF" w:rsidRDefault="00C94D28" w:rsidP="00C94D28">
            <w:pPr>
              <w:jc w:val="center"/>
              <w:rPr>
                <w:b/>
                <w:bCs/>
              </w:rPr>
            </w:pPr>
          </w:p>
        </w:tc>
        <w:tc>
          <w:tcPr>
            <w:tcW w:w="894" w:type="dxa"/>
            <w:tcBorders>
              <w:top w:val="single" w:sz="4" w:space="0" w:color="auto"/>
              <w:left w:val="single" w:sz="4" w:space="0" w:color="auto"/>
              <w:bottom w:val="single" w:sz="4" w:space="0" w:color="auto"/>
              <w:right w:val="single" w:sz="18" w:space="0" w:color="auto"/>
            </w:tcBorders>
            <w:shd w:val="clear" w:color="auto" w:fill="FFFFFF" w:themeFill="background1"/>
            <w:vAlign w:val="center"/>
          </w:tcPr>
          <w:p w14:paraId="59EF7E4F" w14:textId="77777777" w:rsidR="00C94D28" w:rsidRPr="009A00CF" w:rsidRDefault="00C94D28" w:rsidP="00C94D28">
            <w:pPr>
              <w:jc w:val="center"/>
              <w:rPr>
                <w:b/>
                <w:bCs/>
              </w:rPr>
            </w:pPr>
          </w:p>
        </w:tc>
        <w:tc>
          <w:tcPr>
            <w:tcW w:w="1107" w:type="dxa"/>
            <w:tcBorders>
              <w:top w:val="single" w:sz="4" w:space="0" w:color="auto"/>
              <w:left w:val="single" w:sz="18" w:space="0" w:color="auto"/>
              <w:bottom w:val="single" w:sz="4" w:space="0" w:color="auto"/>
              <w:right w:val="single" w:sz="4" w:space="0" w:color="auto"/>
            </w:tcBorders>
            <w:shd w:val="clear" w:color="auto" w:fill="FFFFFF" w:themeFill="background1"/>
            <w:noWrap/>
            <w:vAlign w:val="center"/>
          </w:tcPr>
          <w:p w14:paraId="53CD8C91" w14:textId="77777777" w:rsidR="00C94D28" w:rsidRPr="009A00CF" w:rsidRDefault="00C94D28" w:rsidP="00C94D28">
            <w:pPr>
              <w:jc w:val="center"/>
              <w:rPr>
                <w:b/>
                <w:bCs/>
              </w:rPr>
            </w:pP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F9677C9" w14:textId="77777777" w:rsidR="00C94D28" w:rsidRPr="009A00CF" w:rsidRDefault="00C94D28" w:rsidP="00C94D28">
            <w:pPr>
              <w:jc w:val="center"/>
              <w:rPr>
                <w:b/>
                <w:bCs/>
              </w:rPr>
            </w:pPr>
          </w:p>
        </w:tc>
        <w:tc>
          <w:tcPr>
            <w:tcW w:w="1026" w:type="dxa"/>
            <w:tcBorders>
              <w:top w:val="single" w:sz="4" w:space="0" w:color="auto"/>
              <w:left w:val="single" w:sz="4" w:space="0" w:color="auto"/>
              <w:bottom w:val="single" w:sz="4" w:space="0" w:color="auto"/>
              <w:right w:val="single" w:sz="18" w:space="0" w:color="auto"/>
            </w:tcBorders>
            <w:shd w:val="clear" w:color="auto" w:fill="FFFFFF" w:themeFill="background1"/>
            <w:noWrap/>
            <w:vAlign w:val="center"/>
          </w:tcPr>
          <w:p w14:paraId="1A7E1D15" w14:textId="77777777" w:rsidR="00C94D28" w:rsidRPr="009A00CF" w:rsidRDefault="00C94D28" w:rsidP="00C94D28">
            <w:pPr>
              <w:jc w:val="center"/>
              <w:rPr>
                <w:b/>
                <w:bCs/>
              </w:rPr>
            </w:pPr>
          </w:p>
        </w:tc>
      </w:tr>
      <w:tr w:rsidR="00C94D28" w:rsidRPr="009A00CF" w14:paraId="52565F20" w14:textId="77777777" w:rsidTr="00C94D28">
        <w:trPr>
          <w:gridAfter w:val="1"/>
          <w:wAfter w:w="30" w:type="dxa"/>
          <w:trHeight w:val="640"/>
        </w:trPr>
        <w:tc>
          <w:tcPr>
            <w:tcW w:w="0" w:type="auto"/>
            <w:vMerge/>
            <w:tcBorders>
              <w:top w:val="single" w:sz="18" w:space="0" w:color="auto"/>
              <w:left w:val="single" w:sz="18" w:space="0" w:color="auto"/>
              <w:bottom w:val="single" w:sz="18" w:space="0" w:color="auto"/>
              <w:right w:val="single" w:sz="4" w:space="0" w:color="auto"/>
            </w:tcBorders>
            <w:vAlign w:val="center"/>
            <w:hideMark/>
          </w:tcPr>
          <w:p w14:paraId="58BAF1D8" w14:textId="77777777" w:rsidR="00C94D28" w:rsidRPr="009A00CF" w:rsidRDefault="00C94D28" w:rsidP="00C94D28">
            <w:pPr>
              <w:rPr>
                <w:b/>
                <w:bCs/>
                <w:sz w:val="18"/>
                <w:szCs w:val="18"/>
              </w:rPr>
            </w:pPr>
          </w:p>
        </w:tc>
        <w:tc>
          <w:tcPr>
            <w:tcW w:w="2819" w:type="dxa"/>
            <w:tcBorders>
              <w:top w:val="single" w:sz="4" w:space="0" w:color="auto"/>
              <w:left w:val="single" w:sz="4" w:space="0" w:color="auto"/>
              <w:bottom w:val="single" w:sz="4" w:space="0" w:color="auto"/>
              <w:right w:val="single" w:sz="18" w:space="0" w:color="auto"/>
            </w:tcBorders>
            <w:shd w:val="clear" w:color="auto" w:fill="FFFFFF" w:themeFill="background1"/>
            <w:noWrap/>
            <w:vAlign w:val="center"/>
            <w:hideMark/>
          </w:tcPr>
          <w:p w14:paraId="16DCE155" w14:textId="77777777" w:rsidR="00C94D28" w:rsidRPr="009A00CF" w:rsidRDefault="00C94D28" w:rsidP="00C94D28">
            <w:pPr>
              <w:jc w:val="center"/>
              <w:rPr>
                <w:sz w:val="18"/>
                <w:szCs w:val="18"/>
              </w:rPr>
            </w:pPr>
            <w:r w:rsidRPr="009A00CF">
              <w:rPr>
                <w:sz w:val="18"/>
                <w:szCs w:val="18"/>
              </w:rPr>
              <w:t>Clarithromycin - Cladinose - CH</w:t>
            </w:r>
            <w:r w:rsidRPr="00AF57C1">
              <w:rPr>
                <w:sz w:val="18"/>
                <w:szCs w:val="18"/>
                <w:vertAlign w:val="subscript"/>
              </w:rPr>
              <w:t>2</w:t>
            </w:r>
          </w:p>
        </w:tc>
        <w:tc>
          <w:tcPr>
            <w:tcW w:w="872" w:type="dxa"/>
            <w:tcBorders>
              <w:top w:val="single" w:sz="4" w:space="0" w:color="auto"/>
              <w:left w:val="single" w:sz="18" w:space="0" w:color="auto"/>
              <w:bottom w:val="single" w:sz="4" w:space="0" w:color="auto"/>
              <w:right w:val="single" w:sz="4" w:space="0" w:color="auto"/>
            </w:tcBorders>
            <w:shd w:val="clear" w:color="auto" w:fill="FFFFFF" w:themeFill="background1"/>
            <w:vAlign w:val="center"/>
            <w:hideMark/>
          </w:tcPr>
          <w:p w14:paraId="32BD4901" w14:textId="77777777" w:rsidR="00C94D28" w:rsidRPr="009A00CF" w:rsidRDefault="00C94D28" w:rsidP="00C94D28">
            <w:pPr>
              <w:jc w:val="center"/>
              <w:rPr>
                <w:b/>
                <w:bCs/>
              </w:rPr>
            </w:pPr>
            <w:r w:rsidRPr="009A00CF">
              <w:rPr>
                <w:b/>
                <w:bCs/>
              </w:rPr>
              <w:t>X</w:t>
            </w:r>
          </w:p>
        </w:tc>
        <w:tc>
          <w:tcPr>
            <w:tcW w:w="8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2A67E03" w14:textId="77777777" w:rsidR="00C94D28" w:rsidRPr="009A00CF" w:rsidRDefault="00C94D28" w:rsidP="00C94D28">
            <w:pPr>
              <w:jc w:val="center"/>
              <w:rPr>
                <w:b/>
                <w:bCs/>
              </w:rPr>
            </w:pPr>
          </w:p>
        </w:tc>
        <w:tc>
          <w:tcPr>
            <w:tcW w:w="894" w:type="dxa"/>
            <w:tcBorders>
              <w:top w:val="single" w:sz="4" w:space="0" w:color="auto"/>
              <w:left w:val="single" w:sz="4" w:space="0" w:color="auto"/>
              <w:bottom w:val="single" w:sz="4" w:space="0" w:color="auto"/>
              <w:right w:val="single" w:sz="18" w:space="0" w:color="auto"/>
            </w:tcBorders>
            <w:shd w:val="clear" w:color="auto" w:fill="FFFFFF" w:themeFill="background1"/>
            <w:vAlign w:val="center"/>
            <w:hideMark/>
          </w:tcPr>
          <w:p w14:paraId="683CF9FA" w14:textId="77777777" w:rsidR="00C94D28" w:rsidRPr="009A00CF" w:rsidRDefault="00C94D28" w:rsidP="00C94D28">
            <w:pPr>
              <w:jc w:val="center"/>
              <w:rPr>
                <w:b/>
                <w:bCs/>
              </w:rPr>
            </w:pPr>
            <w:r w:rsidRPr="009A00CF">
              <w:rPr>
                <w:b/>
                <w:bCs/>
              </w:rPr>
              <w:t>X</w:t>
            </w:r>
          </w:p>
        </w:tc>
        <w:tc>
          <w:tcPr>
            <w:tcW w:w="1107" w:type="dxa"/>
            <w:tcBorders>
              <w:top w:val="single" w:sz="4" w:space="0" w:color="auto"/>
              <w:left w:val="single" w:sz="18" w:space="0" w:color="auto"/>
              <w:bottom w:val="single" w:sz="4" w:space="0" w:color="auto"/>
              <w:right w:val="single" w:sz="4" w:space="0" w:color="auto"/>
            </w:tcBorders>
            <w:shd w:val="clear" w:color="auto" w:fill="FFFFFF" w:themeFill="background1"/>
            <w:noWrap/>
            <w:vAlign w:val="center"/>
          </w:tcPr>
          <w:p w14:paraId="064ED134" w14:textId="77777777" w:rsidR="00C94D28" w:rsidRPr="009A00CF" w:rsidRDefault="00C94D28" w:rsidP="00C94D28">
            <w:pPr>
              <w:jc w:val="center"/>
              <w:rPr>
                <w:b/>
                <w:bCs/>
              </w:rPr>
            </w:pPr>
          </w:p>
        </w:tc>
        <w:tc>
          <w:tcPr>
            <w:tcW w:w="10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8BC6227" w14:textId="77777777" w:rsidR="00C94D28" w:rsidRPr="009A00CF" w:rsidRDefault="00C94D28" w:rsidP="00C94D28">
            <w:pPr>
              <w:jc w:val="center"/>
              <w:rPr>
                <w:b/>
                <w:bCs/>
              </w:rPr>
            </w:pPr>
          </w:p>
        </w:tc>
        <w:tc>
          <w:tcPr>
            <w:tcW w:w="1026" w:type="dxa"/>
            <w:tcBorders>
              <w:top w:val="single" w:sz="4" w:space="0" w:color="auto"/>
              <w:left w:val="single" w:sz="4" w:space="0" w:color="auto"/>
              <w:bottom w:val="single" w:sz="4" w:space="0" w:color="auto"/>
              <w:right w:val="single" w:sz="18" w:space="0" w:color="auto"/>
            </w:tcBorders>
            <w:shd w:val="clear" w:color="auto" w:fill="FFFFFF" w:themeFill="background1"/>
            <w:noWrap/>
            <w:vAlign w:val="center"/>
          </w:tcPr>
          <w:p w14:paraId="0E0E36BB" w14:textId="77777777" w:rsidR="00C94D28" w:rsidRPr="009A00CF" w:rsidRDefault="00C94D28" w:rsidP="00C94D28">
            <w:pPr>
              <w:jc w:val="center"/>
              <w:rPr>
                <w:b/>
                <w:bCs/>
              </w:rPr>
            </w:pPr>
          </w:p>
        </w:tc>
      </w:tr>
      <w:tr w:rsidR="00C94D28" w:rsidRPr="009A00CF" w14:paraId="44E27FDC" w14:textId="77777777" w:rsidTr="00C94D28">
        <w:trPr>
          <w:gridAfter w:val="1"/>
          <w:wAfter w:w="30" w:type="dxa"/>
          <w:trHeight w:val="664"/>
        </w:trPr>
        <w:tc>
          <w:tcPr>
            <w:tcW w:w="0" w:type="auto"/>
            <w:vMerge/>
            <w:tcBorders>
              <w:top w:val="single" w:sz="18" w:space="0" w:color="auto"/>
              <w:left w:val="single" w:sz="18" w:space="0" w:color="auto"/>
              <w:bottom w:val="single" w:sz="18" w:space="0" w:color="auto"/>
              <w:right w:val="single" w:sz="4" w:space="0" w:color="auto"/>
            </w:tcBorders>
            <w:vAlign w:val="center"/>
            <w:hideMark/>
          </w:tcPr>
          <w:p w14:paraId="568C3B7F" w14:textId="77777777" w:rsidR="00C94D28" w:rsidRPr="009A00CF" w:rsidRDefault="00C94D28" w:rsidP="00C94D28">
            <w:pPr>
              <w:rPr>
                <w:b/>
                <w:bCs/>
                <w:sz w:val="18"/>
                <w:szCs w:val="18"/>
              </w:rPr>
            </w:pPr>
          </w:p>
        </w:tc>
        <w:tc>
          <w:tcPr>
            <w:tcW w:w="2819" w:type="dxa"/>
            <w:tcBorders>
              <w:top w:val="single" w:sz="4" w:space="0" w:color="auto"/>
              <w:left w:val="single" w:sz="4" w:space="0" w:color="auto"/>
              <w:bottom w:val="single" w:sz="18" w:space="0" w:color="auto"/>
              <w:right w:val="single" w:sz="18" w:space="0" w:color="auto"/>
            </w:tcBorders>
            <w:shd w:val="clear" w:color="auto" w:fill="FFFFFF" w:themeFill="background1"/>
            <w:noWrap/>
            <w:vAlign w:val="center"/>
            <w:hideMark/>
          </w:tcPr>
          <w:p w14:paraId="5CD34E0D" w14:textId="77777777" w:rsidR="00C94D28" w:rsidRPr="009A00CF" w:rsidRDefault="00C94D28" w:rsidP="00C94D28">
            <w:pPr>
              <w:jc w:val="center"/>
              <w:rPr>
                <w:sz w:val="18"/>
                <w:szCs w:val="18"/>
              </w:rPr>
            </w:pPr>
            <w:r w:rsidRPr="009A00CF">
              <w:rPr>
                <w:sz w:val="18"/>
                <w:szCs w:val="18"/>
              </w:rPr>
              <w:t>Clarithromycin - Cladinose + CH</w:t>
            </w:r>
            <w:r w:rsidRPr="00AF57C1">
              <w:rPr>
                <w:sz w:val="18"/>
                <w:szCs w:val="18"/>
                <w:vertAlign w:val="subscript"/>
              </w:rPr>
              <w:t>2</w:t>
            </w:r>
          </w:p>
        </w:tc>
        <w:tc>
          <w:tcPr>
            <w:tcW w:w="872" w:type="dxa"/>
            <w:tcBorders>
              <w:top w:val="single" w:sz="4" w:space="0" w:color="auto"/>
              <w:left w:val="single" w:sz="18" w:space="0" w:color="auto"/>
              <w:bottom w:val="single" w:sz="18" w:space="0" w:color="auto"/>
              <w:right w:val="single" w:sz="4" w:space="0" w:color="auto"/>
            </w:tcBorders>
            <w:shd w:val="clear" w:color="auto" w:fill="FFFFFF" w:themeFill="background1"/>
            <w:vAlign w:val="center"/>
          </w:tcPr>
          <w:p w14:paraId="31663D89" w14:textId="77777777" w:rsidR="00C94D28" w:rsidRPr="009A00CF" w:rsidRDefault="00C94D28" w:rsidP="00C94D28">
            <w:pPr>
              <w:jc w:val="center"/>
              <w:rPr>
                <w:b/>
                <w:bCs/>
              </w:rPr>
            </w:pPr>
          </w:p>
        </w:tc>
        <w:tc>
          <w:tcPr>
            <w:tcW w:w="857" w:type="dxa"/>
            <w:tcBorders>
              <w:top w:val="single" w:sz="4" w:space="0" w:color="auto"/>
              <w:left w:val="single" w:sz="4" w:space="0" w:color="auto"/>
              <w:bottom w:val="single" w:sz="18" w:space="0" w:color="auto"/>
              <w:right w:val="single" w:sz="4" w:space="0" w:color="auto"/>
            </w:tcBorders>
            <w:shd w:val="clear" w:color="auto" w:fill="FFFFFF" w:themeFill="background1"/>
            <w:vAlign w:val="center"/>
            <w:hideMark/>
          </w:tcPr>
          <w:p w14:paraId="3A53916D" w14:textId="77777777" w:rsidR="00C94D28" w:rsidRPr="009A00CF" w:rsidRDefault="00C94D28" w:rsidP="00C94D28">
            <w:pPr>
              <w:jc w:val="center"/>
              <w:rPr>
                <w:b/>
                <w:bCs/>
              </w:rPr>
            </w:pPr>
            <w:r w:rsidRPr="009A00CF">
              <w:rPr>
                <w:b/>
                <w:bCs/>
              </w:rPr>
              <w:t>X</w:t>
            </w:r>
          </w:p>
        </w:tc>
        <w:tc>
          <w:tcPr>
            <w:tcW w:w="894" w:type="dxa"/>
            <w:tcBorders>
              <w:top w:val="single" w:sz="4" w:space="0" w:color="auto"/>
              <w:left w:val="single" w:sz="4" w:space="0" w:color="auto"/>
              <w:bottom w:val="single" w:sz="18" w:space="0" w:color="auto"/>
              <w:right w:val="single" w:sz="18" w:space="0" w:color="auto"/>
            </w:tcBorders>
            <w:shd w:val="clear" w:color="auto" w:fill="FFFFFF" w:themeFill="background1"/>
            <w:vAlign w:val="center"/>
          </w:tcPr>
          <w:p w14:paraId="32FEE894" w14:textId="77777777" w:rsidR="00C94D28" w:rsidRPr="009A00CF" w:rsidRDefault="00C94D28" w:rsidP="00C94D28">
            <w:pPr>
              <w:jc w:val="center"/>
              <w:rPr>
                <w:b/>
                <w:bCs/>
              </w:rPr>
            </w:pPr>
          </w:p>
        </w:tc>
        <w:tc>
          <w:tcPr>
            <w:tcW w:w="1107" w:type="dxa"/>
            <w:tcBorders>
              <w:top w:val="single" w:sz="4" w:space="0" w:color="auto"/>
              <w:left w:val="single" w:sz="18" w:space="0" w:color="auto"/>
              <w:bottom w:val="single" w:sz="18" w:space="0" w:color="auto"/>
              <w:right w:val="single" w:sz="4" w:space="0" w:color="auto"/>
            </w:tcBorders>
            <w:shd w:val="clear" w:color="auto" w:fill="FFFFFF" w:themeFill="background1"/>
            <w:noWrap/>
            <w:vAlign w:val="center"/>
          </w:tcPr>
          <w:p w14:paraId="782D3168" w14:textId="77777777" w:rsidR="00C94D28" w:rsidRPr="009A00CF" w:rsidRDefault="00C94D28" w:rsidP="00C94D28">
            <w:pPr>
              <w:jc w:val="center"/>
              <w:rPr>
                <w:b/>
                <w:bCs/>
              </w:rPr>
            </w:pPr>
          </w:p>
        </w:tc>
        <w:tc>
          <w:tcPr>
            <w:tcW w:w="1026" w:type="dxa"/>
            <w:tcBorders>
              <w:top w:val="single" w:sz="4" w:space="0" w:color="auto"/>
              <w:left w:val="single" w:sz="4" w:space="0" w:color="auto"/>
              <w:bottom w:val="single" w:sz="18" w:space="0" w:color="auto"/>
              <w:right w:val="single" w:sz="4" w:space="0" w:color="auto"/>
            </w:tcBorders>
            <w:shd w:val="clear" w:color="auto" w:fill="FFFFFF" w:themeFill="background1"/>
            <w:noWrap/>
            <w:vAlign w:val="center"/>
          </w:tcPr>
          <w:p w14:paraId="78CD5318" w14:textId="77777777" w:rsidR="00C94D28" w:rsidRPr="009A00CF" w:rsidRDefault="00C94D28" w:rsidP="00C94D28">
            <w:pPr>
              <w:jc w:val="center"/>
              <w:rPr>
                <w:b/>
                <w:bCs/>
              </w:rPr>
            </w:pPr>
          </w:p>
        </w:tc>
        <w:tc>
          <w:tcPr>
            <w:tcW w:w="1026" w:type="dxa"/>
            <w:tcBorders>
              <w:top w:val="single" w:sz="4" w:space="0" w:color="auto"/>
              <w:left w:val="single" w:sz="4" w:space="0" w:color="auto"/>
              <w:bottom w:val="single" w:sz="18" w:space="0" w:color="auto"/>
              <w:right w:val="single" w:sz="18" w:space="0" w:color="auto"/>
            </w:tcBorders>
            <w:shd w:val="clear" w:color="auto" w:fill="FFFFFF" w:themeFill="background1"/>
            <w:noWrap/>
            <w:vAlign w:val="center"/>
          </w:tcPr>
          <w:p w14:paraId="77F9CAB5" w14:textId="77777777" w:rsidR="00C94D28" w:rsidRPr="009A00CF" w:rsidRDefault="00C94D28" w:rsidP="00C94D28">
            <w:pPr>
              <w:jc w:val="center"/>
              <w:rPr>
                <w:b/>
                <w:bCs/>
              </w:rPr>
            </w:pPr>
          </w:p>
        </w:tc>
      </w:tr>
      <w:tr w:rsidR="00C94D28" w:rsidRPr="009A00CF" w14:paraId="17C73100" w14:textId="77777777" w:rsidTr="00C94D28">
        <w:trPr>
          <w:gridAfter w:val="1"/>
          <w:wAfter w:w="30" w:type="dxa"/>
          <w:trHeight w:val="724"/>
        </w:trPr>
        <w:tc>
          <w:tcPr>
            <w:tcW w:w="449" w:type="dxa"/>
            <w:vMerge w:val="restart"/>
            <w:tcBorders>
              <w:top w:val="single" w:sz="18" w:space="0" w:color="auto"/>
              <w:left w:val="single" w:sz="18" w:space="0" w:color="auto"/>
              <w:bottom w:val="single" w:sz="18" w:space="0" w:color="auto"/>
              <w:right w:val="single" w:sz="4" w:space="0" w:color="auto"/>
            </w:tcBorders>
            <w:shd w:val="clear" w:color="auto" w:fill="E7E6E6" w:themeFill="background2"/>
            <w:textDirection w:val="btLr"/>
            <w:vAlign w:val="center"/>
            <w:hideMark/>
          </w:tcPr>
          <w:p w14:paraId="404FE95F" w14:textId="77777777" w:rsidR="00C94D28" w:rsidRPr="009A00CF" w:rsidRDefault="00C94D28" w:rsidP="00C94D28">
            <w:pPr>
              <w:ind w:left="113" w:right="113"/>
              <w:jc w:val="center"/>
              <w:rPr>
                <w:b/>
                <w:bCs/>
                <w:sz w:val="18"/>
                <w:szCs w:val="18"/>
              </w:rPr>
            </w:pPr>
            <w:r w:rsidRPr="009A00CF">
              <w:rPr>
                <w:b/>
                <w:bCs/>
                <w:sz w:val="18"/>
                <w:szCs w:val="18"/>
              </w:rPr>
              <w:t>Sulfadiazine</w:t>
            </w:r>
          </w:p>
        </w:tc>
        <w:tc>
          <w:tcPr>
            <w:tcW w:w="2819" w:type="dxa"/>
            <w:tcBorders>
              <w:top w:val="single" w:sz="18" w:space="0" w:color="auto"/>
              <w:left w:val="single" w:sz="4" w:space="0" w:color="auto"/>
              <w:bottom w:val="single" w:sz="4" w:space="0" w:color="auto"/>
              <w:right w:val="single" w:sz="18" w:space="0" w:color="auto"/>
            </w:tcBorders>
            <w:shd w:val="clear" w:color="auto" w:fill="FFFFFF" w:themeFill="background1"/>
            <w:noWrap/>
            <w:vAlign w:val="center"/>
            <w:hideMark/>
          </w:tcPr>
          <w:p w14:paraId="54B8C22B" w14:textId="77777777" w:rsidR="00C94D28" w:rsidRPr="009A00CF" w:rsidRDefault="00C94D28" w:rsidP="00C94D28">
            <w:pPr>
              <w:jc w:val="center"/>
              <w:rPr>
                <w:b/>
                <w:bCs/>
                <w:sz w:val="18"/>
                <w:szCs w:val="18"/>
              </w:rPr>
            </w:pPr>
            <w:r w:rsidRPr="009A00CF">
              <w:rPr>
                <w:sz w:val="18"/>
                <w:szCs w:val="18"/>
              </w:rPr>
              <w:t>Sulfadiazine + CO</w:t>
            </w:r>
          </w:p>
        </w:tc>
        <w:tc>
          <w:tcPr>
            <w:tcW w:w="872" w:type="dxa"/>
            <w:tcBorders>
              <w:top w:val="single" w:sz="18" w:space="0" w:color="auto"/>
              <w:left w:val="single" w:sz="18" w:space="0" w:color="auto"/>
              <w:bottom w:val="single" w:sz="4" w:space="0" w:color="auto"/>
              <w:right w:val="single" w:sz="4" w:space="0" w:color="auto"/>
            </w:tcBorders>
            <w:shd w:val="clear" w:color="auto" w:fill="FFFFFF" w:themeFill="background1"/>
            <w:vAlign w:val="center"/>
          </w:tcPr>
          <w:p w14:paraId="4EFDD199" w14:textId="77777777" w:rsidR="00C94D28" w:rsidRPr="009A00CF" w:rsidRDefault="00C94D28" w:rsidP="00C94D28">
            <w:pPr>
              <w:jc w:val="center"/>
              <w:rPr>
                <w:b/>
                <w:bCs/>
              </w:rPr>
            </w:pPr>
          </w:p>
        </w:tc>
        <w:tc>
          <w:tcPr>
            <w:tcW w:w="857" w:type="dxa"/>
            <w:tcBorders>
              <w:top w:val="single" w:sz="18" w:space="0" w:color="auto"/>
              <w:left w:val="single" w:sz="4" w:space="0" w:color="auto"/>
              <w:bottom w:val="single" w:sz="4" w:space="0" w:color="auto"/>
              <w:right w:val="single" w:sz="4" w:space="0" w:color="auto"/>
            </w:tcBorders>
            <w:shd w:val="clear" w:color="auto" w:fill="FFFFFF" w:themeFill="background1"/>
            <w:vAlign w:val="center"/>
          </w:tcPr>
          <w:p w14:paraId="7A5EBC96" w14:textId="77777777" w:rsidR="00C94D28" w:rsidRPr="009A00CF" w:rsidRDefault="00C94D28" w:rsidP="00C94D28">
            <w:pPr>
              <w:jc w:val="center"/>
              <w:rPr>
                <w:b/>
                <w:bCs/>
              </w:rPr>
            </w:pPr>
          </w:p>
        </w:tc>
        <w:tc>
          <w:tcPr>
            <w:tcW w:w="894" w:type="dxa"/>
            <w:tcBorders>
              <w:top w:val="single" w:sz="18" w:space="0" w:color="auto"/>
              <w:left w:val="single" w:sz="4" w:space="0" w:color="auto"/>
              <w:bottom w:val="single" w:sz="4" w:space="0" w:color="auto"/>
              <w:right w:val="single" w:sz="18" w:space="0" w:color="auto"/>
            </w:tcBorders>
            <w:shd w:val="clear" w:color="auto" w:fill="FFFFFF" w:themeFill="background1"/>
            <w:vAlign w:val="center"/>
            <w:hideMark/>
          </w:tcPr>
          <w:p w14:paraId="1F75B6D0" w14:textId="77777777" w:rsidR="00C94D28" w:rsidRPr="009A00CF" w:rsidRDefault="00C94D28" w:rsidP="00C94D28">
            <w:pPr>
              <w:jc w:val="center"/>
              <w:rPr>
                <w:b/>
                <w:bCs/>
              </w:rPr>
            </w:pPr>
            <w:r w:rsidRPr="009A00CF">
              <w:rPr>
                <w:b/>
                <w:bCs/>
              </w:rPr>
              <w:t>X</w:t>
            </w:r>
          </w:p>
        </w:tc>
        <w:tc>
          <w:tcPr>
            <w:tcW w:w="1107" w:type="dxa"/>
            <w:tcBorders>
              <w:top w:val="single" w:sz="18" w:space="0" w:color="auto"/>
              <w:left w:val="single" w:sz="18" w:space="0" w:color="auto"/>
              <w:bottom w:val="single" w:sz="4" w:space="0" w:color="auto"/>
              <w:right w:val="single" w:sz="4" w:space="0" w:color="auto"/>
            </w:tcBorders>
            <w:shd w:val="clear" w:color="auto" w:fill="FFFFFF" w:themeFill="background1"/>
            <w:noWrap/>
            <w:vAlign w:val="center"/>
          </w:tcPr>
          <w:p w14:paraId="01F307D5" w14:textId="77777777" w:rsidR="00C94D28" w:rsidRPr="009A00CF" w:rsidRDefault="00C94D28" w:rsidP="00C94D28">
            <w:pPr>
              <w:jc w:val="center"/>
              <w:rPr>
                <w:b/>
                <w:bCs/>
              </w:rPr>
            </w:pPr>
          </w:p>
        </w:tc>
        <w:tc>
          <w:tcPr>
            <w:tcW w:w="1026" w:type="dxa"/>
            <w:tcBorders>
              <w:top w:val="single" w:sz="18" w:space="0" w:color="auto"/>
              <w:left w:val="single" w:sz="4" w:space="0" w:color="auto"/>
              <w:bottom w:val="single" w:sz="4" w:space="0" w:color="auto"/>
              <w:right w:val="single" w:sz="4" w:space="0" w:color="auto"/>
            </w:tcBorders>
            <w:shd w:val="clear" w:color="auto" w:fill="FFFFFF" w:themeFill="background1"/>
            <w:noWrap/>
            <w:vAlign w:val="center"/>
          </w:tcPr>
          <w:p w14:paraId="638027AE" w14:textId="77777777" w:rsidR="00C94D28" w:rsidRPr="009A00CF" w:rsidRDefault="00C94D28" w:rsidP="00C94D28">
            <w:pPr>
              <w:jc w:val="center"/>
              <w:rPr>
                <w:b/>
                <w:bCs/>
              </w:rPr>
            </w:pPr>
          </w:p>
        </w:tc>
        <w:tc>
          <w:tcPr>
            <w:tcW w:w="1026" w:type="dxa"/>
            <w:tcBorders>
              <w:top w:val="single" w:sz="18" w:space="0" w:color="auto"/>
              <w:left w:val="single" w:sz="4" w:space="0" w:color="auto"/>
              <w:bottom w:val="single" w:sz="4" w:space="0" w:color="auto"/>
              <w:right w:val="single" w:sz="18" w:space="0" w:color="auto"/>
            </w:tcBorders>
            <w:shd w:val="clear" w:color="auto" w:fill="FFFFFF" w:themeFill="background1"/>
            <w:noWrap/>
            <w:vAlign w:val="center"/>
          </w:tcPr>
          <w:p w14:paraId="467F2BFC" w14:textId="77777777" w:rsidR="00C94D28" w:rsidRPr="009A00CF" w:rsidRDefault="00C94D28" w:rsidP="00C94D28">
            <w:pPr>
              <w:jc w:val="center"/>
              <w:rPr>
                <w:b/>
                <w:bCs/>
              </w:rPr>
            </w:pPr>
          </w:p>
        </w:tc>
      </w:tr>
      <w:tr w:rsidR="00C94D28" w:rsidRPr="009A00CF" w14:paraId="394130C1" w14:textId="77777777" w:rsidTr="00C94D28">
        <w:trPr>
          <w:gridAfter w:val="1"/>
          <w:wAfter w:w="30" w:type="dxa"/>
          <w:trHeight w:val="653"/>
        </w:trPr>
        <w:tc>
          <w:tcPr>
            <w:tcW w:w="0" w:type="auto"/>
            <w:vMerge/>
            <w:tcBorders>
              <w:top w:val="single" w:sz="18" w:space="0" w:color="auto"/>
              <w:left w:val="single" w:sz="18" w:space="0" w:color="auto"/>
              <w:bottom w:val="single" w:sz="18" w:space="0" w:color="auto"/>
              <w:right w:val="single" w:sz="4" w:space="0" w:color="auto"/>
            </w:tcBorders>
            <w:vAlign w:val="center"/>
            <w:hideMark/>
          </w:tcPr>
          <w:p w14:paraId="4FAF874B" w14:textId="77777777" w:rsidR="00C94D28" w:rsidRPr="009A00CF" w:rsidRDefault="00C94D28" w:rsidP="00C94D28">
            <w:pPr>
              <w:rPr>
                <w:b/>
                <w:bCs/>
                <w:sz w:val="18"/>
                <w:szCs w:val="18"/>
              </w:rPr>
            </w:pPr>
          </w:p>
        </w:tc>
        <w:tc>
          <w:tcPr>
            <w:tcW w:w="2819" w:type="dxa"/>
            <w:tcBorders>
              <w:top w:val="single" w:sz="4" w:space="0" w:color="auto"/>
              <w:left w:val="single" w:sz="4" w:space="0" w:color="auto"/>
              <w:bottom w:val="single" w:sz="18" w:space="0" w:color="auto"/>
              <w:right w:val="single" w:sz="18" w:space="0" w:color="auto"/>
            </w:tcBorders>
            <w:shd w:val="clear" w:color="auto" w:fill="FFFFFF" w:themeFill="background1"/>
            <w:noWrap/>
            <w:vAlign w:val="center"/>
            <w:hideMark/>
          </w:tcPr>
          <w:p w14:paraId="1BE62E3A" w14:textId="77777777" w:rsidR="00C94D28" w:rsidRPr="009A00CF" w:rsidRDefault="00C94D28" w:rsidP="00C94D28">
            <w:pPr>
              <w:jc w:val="center"/>
              <w:rPr>
                <w:sz w:val="18"/>
                <w:szCs w:val="18"/>
              </w:rPr>
            </w:pPr>
            <w:r w:rsidRPr="009A00CF">
              <w:rPr>
                <w:sz w:val="18"/>
                <w:szCs w:val="18"/>
              </w:rPr>
              <w:t>Sulfadiazine + C</w:t>
            </w:r>
            <w:r w:rsidRPr="00AF57C1">
              <w:rPr>
                <w:sz w:val="18"/>
                <w:szCs w:val="18"/>
                <w:vertAlign w:val="subscript"/>
              </w:rPr>
              <w:t>2</w:t>
            </w:r>
            <w:r w:rsidRPr="009A00CF">
              <w:rPr>
                <w:sz w:val="18"/>
                <w:szCs w:val="18"/>
              </w:rPr>
              <w:t>H</w:t>
            </w:r>
            <w:r w:rsidRPr="00AF57C1">
              <w:rPr>
                <w:sz w:val="18"/>
                <w:szCs w:val="18"/>
                <w:vertAlign w:val="subscript"/>
              </w:rPr>
              <w:t>2</w:t>
            </w:r>
            <w:r w:rsidRPr="009A00CF">
              <w:rPr>
                <w:sz w:val="18"/>
                <w:szCs w:val="18"/>
              </w:rPr>
              <w:t>O</w:t>
            </w:r>
          </w:p>
        </w:tc>
        <w:tc>
          <w:tcPr>
            <w:tcW w:w="872" w:type="dxa"/>
            <w:tcBorders>
              <w:top w:val="single" w:sz="4" w:space="0" w:color="auto"/>
              <w:left w:val="single" w:sz="18" w:space="0" w:color="auto"/>
              <w:bottom w:val="single" w:sz="18" w:space="0" w:color="auto"/>
              <w:right w:val="single" w:sz="4" w:space="0" w:color="auto"/>
            </w:tcBorders>
            <w:shd w:val="clear" w:color="auto" w:fill="FFFFFF" w:themeFill="background1"/>
            <w:vAlign w:val="center"/>
          </w:tcPr>
          <w:p w14:paraId="688822B6" w14:textId="77777777" w:rsidR="00C94D28" w:rsidRPr="009A00CF" w:rsidRDefault="00C94D28" w:rsidP="00C94D28">
            <w:pPr>
              <w:jc w:val="center"/>
              <w:rPr>
                <w:b/>
                <w:bCs/>
              </w:rPr>
            </w:pPr>
          </w:p>
        </w:tc>
        <w:tc>
          <w:tcPr>
            <w:tcW w:w="857" w:type="dxa"/>
            <w:tcBorders>
              <w:top w:val="single" w:sz="4" w:space="0" w:color="auto"/>
              <w:left w:val="single" w:sz="4" w:space="0" w:color="auto"/>
              <w:bottom w:val="single" w:sz="18" w:space="0" w:color="auto"/>
              <w:right w:val="single" w:sz="4" w:space="0" w:color="auto"/>
            </w:tcBorders>
            <w:shd w:val="clear" w:color="auto" w:fill="FFFFFF" w:themeFill="background1"/>
            <w:vAlign w:val="center"/>
          </w:tcPr>
          <w:p w14:paraId="49A8906F" w14:textId="77777777" w:rsidR="00C94D28" w:rsidRPr="009A00CF" w:rsidRDefault="00C94D28" w:rsidP="00C94D28">
            <w:pPr>
              <w:jc w:val="center"/>
              <w:rPr>
                <w:b/>
                <w:bCs/>
              </w:rPr>
            </w:pPr>
          </w:p>
        </w:tc>
        <w:tc>
          <w:tcPr>
            <w:tcW w:w="894" w:type="dxa"/>
            <w:tcBorders>
              <w:top w:val="single" w:sz="4" w:space="0" w:color="auto"/>
              <w:left w:val="single" w:sz="4" w:space="0" w:color="auto"/>
              <w:bottom w:val="single" w:sz="18" w:space="0" w:color="auto"/>
              <w:right w:val="single" w:sz="18" w:space="0" w:color="auto"/>
            </w:tcBorders>
            <w:shd w:val="clear" w:color="auto" w:fill="FFFFFF" w:themeFill="background1"/>
            <w:vAlign w:val="center"/>
          </w:tcPr>
          <w:p w14:paraId="62B9D6E0" w14:textId="77777777" w:rsidR="00C94D28" w:rsidRPr="009A00CF" w:rsidRDefault="00C94D28" w:rsidP="00C94D28">
            <w:pPr>
              <w:jc w:val="center"/>
              <w:rPr>
                <w:b/>
                <w:bCs/>
              </w:rPr>
            </w:pPr>
          </w:p>
        </w:tc>
        <w:tc>
          <w:tcPr>
            <w:tcW w:w="1107" w:type="dxa"/>
            <w:tcBorders>
              <w:top w:val="single" w:sz="4" w:space="0" w:color="auto"/>
              <w:left w:val="single" w:sz="18" w:space="0" w:color="auto"/>
              <w:bottom w:val="single" w:sz="18" w:space="0" w:color="auto"/>
              <w:right w:val="single" w:sz="4" w:space="0" w:color="auto"/>
            </w:tcBorders>
            <w:shd w:val="clear" w:color="auto" w:fill="FFFFFF" w:themeFill="background1"/>
            <w:noWrap/>
            <w:vAlign w:val="center"/>
          </w:tcPr>
          <w:p w14:paraId="0E754670" w14:textId="77777777" w:rsidR="00C94D28" w:rsidRPr="009A00CF" w:rsidRDefault="00C94D28" w:rsidP="00C94D28">
            <w:pPr>
              <w:jc w:val="center"/>
              <w:rPr>
                <w:b/>
                <w:bCs/>
              </w:rPr>
            </w:pPr>
          </w:p>
        </w:tc>
        <w:tc>
          <w:tcPr>
            <w:tcW w:w="1026" w:type="dxa"/>
            <w:tcBorders>
              <w:top w:val="single" w:sz="4" w:space="0" w:color="auto"/>
              <w:left w:val="single" w:sz="4" w:space="0" w:color="auto"/>
              <w:bottom w:val="single" w:sz="18" w:space="0" w:color="auto"/>
              <w:right w:val="single" w:sz="4" w:space="0" w:color="auto"/>
            </w:tcBorders>
            <w:shd w:val="clear" w:color="auto" w:fill="FFFFFF" w:themeFill="background1"/>
            <w:noWrap/>
            <w:vAlign w:val="center"/>
          </w:tcPr>
          <w:p w14:paraId="441C0237" w14:textId="77777777" w:rsidR="00C94D28" w:rsidRPr="009A00CF" w:rsidRDefault="00C94D28" w:rsidP="00C94D28">
            <w:pPr>
              <w:jc w:val="center"/>
              <w:rPr>
                <w:b/>
                <w:bCs/>
              </w:rPr>
            </w:pPr>
          </w:p>
        </w:tc>
        <w:tc>
          <w:tcPr>
            <w:tcW w:w="1026" w:type="dxa"/>
            <w:tcBorders>
              <w:top w:val="single" w:sz="4" w:space="0" w:color="auto"/>
              <w:left w:val="single" w:sz="4" w:space="0" w:color="auto"/>
              <w:bottom w:val="single" w:sz="18" w:space="0" w:color="auto"/>
              <w:right w:val="single" w:sz="18" w:space="0" w:color="auto"/>
            </w:tcBorders>
            <w:shd w:val="clear" w:color="auto" w:fill="FFFFFF" w:themeFill="background1"/>
            <w:noWrap/>
            <w:vAlign w:val="center"/>
          </w:tcPr>
          <w:p w14:paraId="018DD56C" w14:textId="77777777" w:rsidR="00C94D28" w:rsidRPr="009A00CF" w:rsidRDefault="00C94D28" w:rsidP="00C94D28">
            <w:pPr>
              <w:jc w:val="center"/>
              <w:rPr>
                <w:b/>
                <w:bCs/>
              </w:rPr>
            </w:pPr>
          </w:p>
        </w:tc>
      </w:tr>
    </w:tbl>
    <w:p w14:paraId="0B68EEC6" w14:textId="77777777" w:rsidR="002F7BD6" w:rsidRPr="009A00CF" w:rsidRDefault="002F7BD6" w:rsidP="002F7BD6">
      <w:pPr>
        <w:spacing w:line="360" w:lineRule="auto"/>
        <w:rPr>
          <w:rFonts w:cstheme="minorHAnsi"/>
        </w:rPr>
      </w:pPr>
    </w:p>
    <w:p w14:paraId="539CDBD9" w14:textId="77777777" w:rsidR="002F7BD6" w:rsidRPr="009A00CF" w:rsidRDefault="002F7BD6" w:rsidP="002F7BD6">
      <w:pPr>
        <w:spacing w:line="360" w:lineRule="auto"/>
      </w:pPr>
    </w:p>
    <w:p w14:paraId="5843BA56" w14:textId="77777777" w:rsidR="002F7BD6" w:rsidRPr="009A00CF" w:rsidRDefault="002F7BD6" w:rsidP="002F7BD6">
      <w:pPr>
        <w:spacing w:line="360" w:lineRule="auto"/>
      </w:pPr>
    </w:p>
    <w:p w14:paraId="3950603E" w14:textId="1F6972B4" w:rsidR="002F7BD6" w:rsidRPr="009A00CF" w:rsidRDefault="002F7BD6" w:rsidP="002F7BD6">
      <w:pPr>
        <w:spacing w:line="360" w:lineRule="auto"/>
      </w:pPr>
      <w:r w:rsidRPr="009A00CF">
        <w:lastRenderedPageBreak/>
        <w:t xml:space="preserve">Although </w:t>
      </w:r>
      <w:proofErr w:type="gramStart"/>
      <w:r w:rsidRPr="009A00CF">
        <w:t>the majority of</w:t>
      </w:r>
      <w:proofErr w:type="gramEnd"/>
      <w:r w:rsidRPr="009A00CF">
        <w:t xml:space="preserve"> target analytes (as parent compounds and transformation products) were predominantly detected in protonated form, in some cases signals were only detected in potassiated and sodiated forms. This was of </w:t>
      </w:r>
      <w:proofErr w:type="gramStart"/>
      <w:r w:rsidRPr="009A00CF">
        <w:t>particular relevance</w:t>
      </w:r>
      <w:proofErr w:type="gramEnd"/>
      <w:r w:rsidRPr="009A00CF">
        <w:t xml:space="preserve"> where signals were close to instrumental limits of detection, such as those corresponding with transformation products of clarithromycin and sulfadiazine. Had these compounds not been screened for in potassiated and sodiated form, they would have been overlooked, highlighting the importance of screening for compounds with other cationised molecules in such small volumes of complex biological samples</w:t>
      </w:r>
      <w:r w:rsidR="00CB7A9A">
        <w:t xml:space="preserve"> where</w:t>
      </w:r>
      <w:r w:rsidRPr="009A00CF">
        <w:t xml:space="preserve"> concentrations of target analytes are expected to be low.</w:t>
      </w:r>
    </w:p>
    <w:p w14:paraId="5B88ECAF" w14:textId="77777777" w:rsidR="002F7BD6" w:rsidRPr="009A00CF" w:rsidRDefault="002F7BD6" w:rsidP="002F7BD6">
      <w:pPr>
        <w:spacing w:line="360" w:lineRule="auto"/>
      </w:pPr>
      <w:r w:rsidRPr="009A00CF">
        <w:t xml:space="preserve">Many of the targeted transformation products were intermittently detected amongst replicates, which was likely due to concentrations of xenobiotic compounds in cell samples being close to instrumental limits of detection. The detection of parent compounds was shown to increase with exposure time in this study. As such, introduction of a longer exposure time may result in higher frequencies of detection where compound concentrations were low, by providing greater opportunity for uptake and accumulation of xenobiotic parent compounds. This could thus give rise to increased formation of transformation products in cells, and consequently increase the likelihood of signal detection (assuming parent compound accumulation and transformation product formation are positively correlated).  </w:t>
      </w:r>
    </w:p>
    <w:p w14:paraId="2EECDE53" w14:textId="77777777" w:rsidR="002F7BD6" w:rsidRPr="009A00CF" w:rsidRDefault="002F7BD6" w:rsidP="002F7BD6">
      <w:pPr>
        <w:spacing w:line="360" w:lineRule="auto"/>
      </w:pPr>
    </w:p>
    <w:p w14:paraId="5019ED71" w14:textId="77777777" w:rsidR="002F7BD6" w:rsidRPr="009A00CF" w:rsidRDefault="002F7BD6" w:rsidP="002F7BD6">
      <w:pPr>
        <w:spacing w:line="360" w:lineRule="auto"/>
      </w:pPr>
    </w:p>
    <w:p w14:paraId="0DB6F959" w14:textId="77777777" w:rsidR="002F7BD6" w:rsidRPr="009A00CF" w:rsidRDefault="002F7BD6" w:rsidP="002F7BD6">
      <w:pPr>
        <w:spacing w:line="360" w:lineRule="auto"/>
      </w:pPr>
    </w:p>
    <w:p w14:paraId="3F887105" w14:textId="77777777" w:rsidR="002F7BD6" w:rsidRPr="009A00CF" w:rsidRDefault="002F7BD6" w:rsidP="002F7BD6">
      <w:pPr>
        <w:spacing w:line="360" w:lineRule="auto"/>
      </w:pPr>
    </w:p>
    <w:p w14:paraId="7064B4AA" w14:textId="77777777" w:rsidR="002F7BD6" w:rsidRPr="009A00CF" w:rsidRDefault="002F7BD6" w:rsidP="002F7BD6">
      <w:pPr>
        <w:spacing w:line="360" w:lineRule="auto"/>
      </w:pPr>
    </w:p>
    <w:p w14:paraId="6273D484" w14:textId="77777777" w:rsidR="002F7BD6" w:rsidRPr="009A00CF" w:rsidRDefault="002F7BD6" w:rsidP="002F7BD6">
      <w:pPr>
        <w:spacing w:line="360" w:lineRule="auto"/>
      </w:pPr>
    </w:p>
    <w:p w14:paraId="10ACC86A" w14:textId="77777777" w:rsidR="002F7BD6" w:rsidRPr="009A00CF" w:rsidRDefault="002F7BD6" w:rsidP="002F7BD6">
      <w:pPr>
        <w:spacing w:line="360" w:lineRule="auto"/>
      </w:pPr>
    </w:p>
    <w:p w14:paraId="4F9132AB" w14:textId="77777777" w:rsidR="002F7BD6" w:rsidRPr="009A00CF" w:rsidRDefault="002F7BD6" w:rsidP="002F7BD6">
      <w:pPr>
        <w:spacing w:line="360" w:lineRule="auto"/>
      </w:pPr>
    </w:p>
    <w:p w14:paraId="1051B1C0" w14:textId="77777777" w:rsidR="002F7BD6" w:rsidRPr="009A00CF" w:rsidRDefault="002F7BD6" w:rsidP="002F7BD6">
      <w:pPr>
        <w:spacing w:line="360" w:lineRule="auto"/>
      </w:pPr>
    </w:p>
    <w:p w14:paraId="291CCE3F" w14:textId="77777777" w:rsidR="002F7BD6" w:rsidRPr="009A00CF" w:rsidRDefault="002F7BD6" w:rsidP="002F7BD6">
      <w:pPr>
        <w:spacing w:line="360" w:lineRule="auto"/>
      </w:pPr>
    </w:p>
    <w:p w14:paraId="512102E7" w14:textId="77777777" w:rsidR="002F7BD6" w:rsidRPr="009A00CF" w:rsidRDefault="002F7BD6" w:rsidP="002F7BD6"/>
    <w:p w14:paraId="7A7944B6" w14:textId="7DF4ADDE" w:rsidR="002F7BD6" w:rsidRPr="009A00CF" w:rsidRDefault="00916216" w:rsidP="00FF002F">
      <w:pPr>
        <w:pStyle w:val="Heading2"/>
      </w:pPr>
      <w:bookmarkStart w:id="185" w:name="_Toc68085967"/>
      <w:r>
        <w:lastRenderedPageBreak/>
        <w:t xml:space="preserve">4.5 </w:t>
      </w:r>
      <w:r w:rsidR="002F7BD6" w:rsidRPr="009A00CF">
        <w:t>Conclusion</w:t>
      </w:r>
      <w:bookmarkEnd w:id="185"/>
    </w:p>
    <w:p w14:paraId="194DF06F" w14:textId="7409D743" w:rsidR="002F7BD6" w:rsidRPr="009A00CF" w:rsidRDefault="002F7BD6" w:rsidP="002F7BD6">
      <w:pPr>
        <w:spacing w:line="360" w:lineRule="auto"/>
      </w:pPr>
      <w:r w:rsidRPr="009A00CF">
        <w:t xml:space="preserve">For the first time, this study demonstrates the detection of exogenously applied antibiotic compounds in the contents of single plant cells using SCMS. Following antibiotic exposure via saturated hydroponic solutions, 3 of the 4 studied antibiotic compounds, metronidazole, clarithromycin and lincomycin were detected in parent form in the analysed contents of single cells. Compounds that are known to be translocated in plants from the roots to other tissues were detected in the contents of stem cells and those that are not susceptible to translocation were not detected, highlighting the effectiveness of this technique for identifying the distribution of xenobiotic compounds in plant tissues. High resolution mass spectrometric analysis of single cell samples identified two transformation products of metronidazole and 8 transformation products of clarithromycin, with many of these compounds formed </w:t>
      </w:r>
      <w:proofErr w:type="gramStart"/>
      <w:r w:rsidRPr="009A00CF">
        <w:t>as a result of</w:t>
      </w:r>
      <w:proofErr w:type="gramEnd"/>
      <w:r w:rsidRPr="009A00CF">
        <w:t xml:space="preserve"> plant metabolism following uptake of antibiotic parent compounds. These findings demonstrate the efficacy of this novel application of SCMS, which provides a means through which the contents of </w:t>
      </w:r>
      <w:r w:rsidRPr="009A00CF">
        <w:rPr>
          <w:i/>
        </w:rPr>
        <w:t>in vivo</w:t>
      </w:r>
      <w:r w:rsidRPr="009A00CF">
        <w:t>, single cells can be directly extracted individually. This work demonstrates accumulation and transformation of exogenously applied antibiotics in single cells in detectable concentrations for the first time. This could have important implications for research into the ultimate chemical fate of xenobiotic compounds in environmental settings. Analysis of chemical fate on a single cellular level could help elucidate possible mechanisms and pathways for detoxification of xenobiotic compounds</w:t>
      </w:r>
      <w:r w:rsidR="00221D8D">
        <w:t xml:space="preserve"> and </w:t>
      </w:r>
      <w:r w:rsidR="00221D8D" w:rsidRPr="009A00CF">
        <w:t>fixation</w:t>
      </w:r>
      <w:r w:rsidR="00221D8D">
        <w:t xml:space="preserve"> of xenobiotics</w:t>
      </w:r>
      <w:r w:rsidR="00221D8D" w:rsidRPr="009A00CF">
        <w:t xml:space="preserve"> </w:t>
      </w:r>
      <w:r w:rsidR="00221D8D">
        <w:t>in sub-cellular structures</w:t>
      </w:r>
      <w:r w:rsidRPr="009A00CF">
        <w:t xml:space="preserve"> and </w:t>
      </w:r>
      <w:r w:rsidR="00221D8D">
        <w:t xml:space="preserve">thus </w:t>
      </w:r>
      <w:r w:rsidRPr="009A00CF">
        <w:t>help</w:t>
      </w:r>
      <w:r w:rsidR="00221D8D">
        <w:t xml:space="preserve"> </w:t>
      </w:r>
      <w:r w:rsidRPr="009A00CF">
        <w:t xml:space="preserve">characterise and quantify pharmaceutical exposure to humans and </w:t>
      </w:r>
      <w:r w:rsidR="00221D8D">
        <w:t xml:space="preserve">wildlife </w:t>
      </w:r>
      <w:r w:rsidRPr="009A00CF">
        <w:t xml:space="preserve">across trophic levels via the food chain. </w:t>
      </w:r>
    </w:p>
    <w:p w14:paraId="5E0D7E9B" w14:textId="77777777" w:rsidR="002F7BD6" w:rsidRPr="009A00CF" w:rsidRDefault="002F7BD6" w:rsidP="002F7BD6">
      <w:pPr>
        <w:spacing w:line="360" w:lineRule="auto"/>
      </w:pPr>
    </w:p>
    <w:p w14:paraId="46BEE78F" w14:textId="77777777" w:rsidR="002F7BD6" w:rsidRPr="009A00CF" w:rsidRDefault="002F7BD6" w:rsidP="002F7BD6">
      <w:pPr>
        <w:spacing w:line="360" w:lineRule="auto"/>
      </w:pPr>
    </w:p>
    <w:p w14:paraId="24C63E54" w14:textId="77777777" w:rsidR="002F7BD6" w:rsidRPr="009A00CF" w:rsidRDefault="002F7BD6" w:rsidP="002F7BD6">
      <w:pPr>
        <w:spacing w:line="360" w:lineRule="auto"/>
      </w:pPr>
    </w:p>
    <w:p w14:paraId="6451ED23" w14:textId="77777777" w:rsidR="002F7BD6" w:rsidRPr="009A00CF" w:rsidRDefault="002F7BD6" w:rsidP="002F7BD6">
      <w:pPr>
        <w:spacing w:line="360" w:lineRule="auto"/>
      </w:pPr>
    </w:p>
    <w:p w14:paraId="360342A3" w14:textId="77777777" w:rsidR="002F7BD6" w:rsidRPr="009A00CF" w:rsidRDefault="002F7BD6" w:rsidP="002F7BD6">
      <w:pPr>
        <w:spacing w:line="360" w:lineRule="auto"/>
      </w:pPr>
    </w:p>
    <w:p w14:paraId="362048C6" w14:textId="77777777" w:rsidR="002F7BD6" w:rsidRPr="009A00CF" w:rsidRDefault="002F7BD6" w:rsidP="002F7BD6">
      <w:pPr>
        <w:spacing w:line="360" w:lineRule="auto"/>
      </w:pPr>
    </w:p>
    <w:p w14:paraId="0F949A71" w14:textId="77777777" w:rsidR="002F7BD6" w:rsidRPr="009A00CF" w:rsidRDefault="002F7BD6" w:rsidP="002F7BD6">
      <w:pPr>
        <w:spacing w:line="360" w:lineRule="auto"/>
      </w:pPr>
    </w:p>
    <w:p w14:paraId="6E4CB422" w14:textId="77777777" w:rsidR="002F7BD6" w:rsidRPr="009A00CF" w:rsidRDefault="002F7BD6" w:rsidP="002F7BD6">
      <w:pPr>
        <w:spacing w:line="360" w:lineRule="auto"/>
      </w:pPr>
    </w:p>
    <w:p w14:paraId="0FA76255" w14:textId="31E4EBE3" w:rsidR="002F7BD6" w:rsidRPr="009A00CF" w:rsidRDefault="00916216" w:rsidP="00FF002F">
      <w:pPr>
        <w:pStyle w:val="Heading2"/>
      </w:pPr>
      <w:bookmarkStart w:id="186" w:name="_Toc68085968"/>
      <w:r>
        <w:lastRenderedPageBreak/>
        <w:t xml:space="preserve">4.6 </w:t>
      </w:r>
      <w:r w:rsidR="002F7BD6" w:rsidRPr="009A00CF">
        <w:t>Recommendations for future work</w:t>
      </w:r>
      <w:bookmarkEnd w:id="186"/>
    </w:p>
    <w:p w14:paraId="23741299" w14:textId="25CD3EB1" w:rsidR="002F7BD6" w:rsidRPr="009A00CF" w:rsidRDefault="002F7BD6" w:rsidP="002F7BD6">
      <w:pPr>
        <w:spacing w:line="360" w:lineRule="auto"/>
      </w:pPr>
      <w:r w:rsidRPr="009A00CF">
        <w:t xml:space="preserve">SCMS could be used in this way to investigate the accumulation, </w:t>
      </w:r>
      <w:proofErr w:type="gramStart"/>
      <w:r w:rsidRPr="009A00CF">
        <w:t>detoxification</w:t>
      </w:r>
      <w:proofErr w:type="gramEnd"/>
      <w:r w:rsidRPr="009A00CF">
        <w:t xml:space="preserve"> and transformation of a diverse range of other xenobiotic compounds and common environmental contaminants. Direct comparison of accumulation and transformation in and within different cell tissues and between plant species could also help elucidate the distribution of compounds in edible crop species and could thus identify crops susceptible to xenobiotic contamination, or, alternatively, identify potential candidates for phytoremediation of contaminated soils. Collection of fragmentation data during sample analysis could also help identify currently uncharacterised metabolites of xenobiotic compounds following xenobiotic uptake. Recommended next steps to build on this study include investigation into </w:t>
      </w:r>
      <w:r w:rsidR="00221D8D">
        <w:t xml:space="preserve">the </w:t>
      </w:r>
      <w:r w:rsidRPr="009A00CF">
        <w:t>accumulation of xenobiotic compounds in single cells following seedling expos</w:t>
      </w:r>
      <w:r w:rsidR="00221D8D">
        <w:t>ure</w:t>
      </w:r>
      <w:r w:rsidRPr="009A00CF">
        <w:t xml:space="preserve"> to contaminants as chemical mixtures, both hydroponically and via spiked soils. </w:t>
      </w:r>
      <w:r w:rsidR="00221D8D">
        <w:t xml:space="preserve">Further work to determine the transformation pathways operating should also investigate the effect of exposure to lower concentrations </w:t>
      </w:r>
      <w:r w:rsidR="00F4079D">
        <w:t xml:space="preserve">on the initiation of transformation within plant cells. </w:t>
      </w:r>
      <w:r w:rsidRPr="009A00CF">
        <w:t xml:space="preserve">With refinement of microscopical techniques, this technique could also be used to sample material on a subcellular level, helping to </w:t>
      </w:r>
      <w:r w:rsidR="007742D5">
        <w:t xml:space="preserve">further </w:t>
      </w:r>
      <w:r w:rsidRPr="009A00CF">
        <w:t xml:space="preserve">elucidate </w:t>
      </w:r>
      <w:r w:rsidR="00F774EE">
        <w:t xml:space="preserve">the </w:t>
      </w:r>
      <w:r w:rsidRPr="009A00CF">
        <w:t xml:space="preserve">pathways used to transport, detoxify, </w:t>
      </w:r>
      <w:r w:rsidR="00C94D28" w:rsidRPr="009A00CF">
        <w:t>fix,</w:t>
      </w:r>
      <w:r w:rsidRPr="009A00CF">
        <w:t xml:space="preserve"> and eliminate xenobiotics from plant tissues.</w:t>
      </w:r>
    </w:p>
    <w:p w14:paraId="36FA4881" w14:textId="77777777" w:rsidR="002F7BD6" w:rsidRPr="009A00CF" w:rsidRDefault="002F7BD6" w:rsidP="002F7BD6">
      <w:pPr>
        <w:spacing w:line="360" w:lineRule="auto"/>
      </w:pPr>
    </w:p>
    <w:p w14:paraId="3ABC5D4C" w14:textId="77777777" w:rsidR="002F7BD6" w:rsidRPr="009A00CF" w:rsidRDefault="002F7BD6" w:rsidP="002F7BD6">
      <w:pPr>
        <w:pStyle w:val="ListParagraph"/>
        <w:spacing w:line="360" w:lineRule="auto"/>
      </w:pPr>
    </w:p>
    <w:p w14:paraId="6753FDAE" w14:textId="77777777" w:rsidR="002F7BD6" w:rsidRPr="009A00CF" w:rsidRDefault="002F7BD6" w:rsidP="002F7BD6">
      <w:pPr>
        <w:pStyle w:val="ListParagraph"/>
        <w:spacing w:line="360" w:lineRule="auto"/>
      </w:pPr>
    </w:p>
    <w:p w14:paraId="1C37EA95" w14:textId="77777777" w:rsidR="002F7BD6" w:rsidRPr="009A00CF" w:rsidRDefault="002F7BD6" w:rsidP="002F7BD6">
      <w:pPr>
        <w:pStyle w:val="ListParagraph"/>
        <w:spacing w:line="360" w:lineRule="auto"/>
      </w:pPr>
    </w:p>
    <w:p w14:paraId="282F1EF6" w14:textId="77777777" w:rsidR="002F7BD6" w:rsidRPr="009A00CF" w:rsidRDefault="002F7BD6" w:rsidP="002F7BD6">
      <w:pPr>
        <w:pStyle w:val="ListParagraph"/>
        <w:spacing w:line="360" w:lineRule="auto"/>
      </w:pPr>
    </w:p>
    <w:p w14:paraId="32C38C20" w14:textId="77777777" w:rsidR="002F7BD6" w:rsidRPr="009A00CF" w:rsidRDefault="002F7BD6" w:rsidP="002F7BD6">
      <w:pPr>
        <w:pStyle w:val="ListParagraph"/>
        <w:spacing w:line="360" w:lineRule="auto"/>
      </w:pPr>
    </w:p>
    <w:p w14:paraId="12E3696A" w14:textId="77777777" w:rsidR="002F7BD6" w:rsidRPr="009A00CF" w:rsidRDefault="002F7BD6" w:rsidP="002F7BD6">
      <w:pPr>
        <w:pStyle w:val="ListParagraph"/>
        <w:spacing w:line="360" w:lineRule="auto"/>
      </w:pPr>
    </w:p>
    <w:p w14:paraId="394FCD6B" w14:textId="77777777" w:rsidR="002F7BD6" w:rsidRPr="009A00CF" w:rsidRDefault="002F7BD6" w:rsidP="002F7BD6">
      <w:pPr>
        <w:pStyle w:val="ListParagraph"/>
        <w:spacing w:line="360" w:lineRule="auto"/>
      </w:pPr>
    </w:p>
    <w:p w14:paraId="45884768" w14:textId="77777777" w:rsidR="002F7BD6" w:rsidRPr="009A00CF" w:rsidRDefault="002F7BD6" w:rsidP="002F7BD6">
      <w:pPr>
        <w:pStyle w:val="ListParagraph"/>
        <w:spacing w:line="360" w:lineRule="auto"/>
      </w:pPr>
    </w:p>
    <w:p w14:paraId="182829D7" w14:textId="77777777" w:rsidR="002F7BD6" w:rsidRPr="009A00CF" w:rsidRDefault="002F7BD6" w:rsidP="002F7BD6">
      <w:pPr>
        <w:pStyle w:val="ListParagraph"/>
        <w:spacing w:line="360" w:lineRule="auto"/>
      </w:pPr>
    </w:p>
    <w:p w14:paraId="57D9D467" w14:textId="4E1638AF" w:rsidR="002F7BD6" w:rsidRPr="009A00CF" w:rsidRDefault="002F7BD6" w:rsidP="002F7BD6">
      <w:pPr>
        <w:pStyle w:val="ListParagraph"/>
        <w:spacing w:line="360" w:lineRule="auto"/>
      </w:pPr>
    </w:p>
    <w:p w14:paraId="45897767" w14:textId="45B67E7D" w:rsidR="002F7BD6" w:rsidRPr="009A00CF" w:rsidRDefault="002F7BD6" w:rsidP="002F7BD6">
      <w:pPr>
        <w:pStyle w:val="ListParagraph"/>
        <w:spacing w:line="360" w:lineRule="auto"/>
      </w:pPr>
    </w:p>
    <w:p w14:paraId="051F539C" w14:textId="1DD7451E" w:rsidR="002F7BD6" w:rsidRPr="009A00CF" w:rsidRDefault="002F7BD6" w:rsidP="002F7BD6">
      <w:pPr>
        <w:pStyle w:val="ListParagraph"/>
        <w:spacing w:line="360" w:lineRule="auto"/>
      </w:pPr>
    </w:p>
    <w:p w14:paraId="66834146" w14:textId="77777777" w:rsidR="002F7BD6" w:rsidRPr="009A00CF" w:rsidRDefault="002F7BD6" w:rsidP="002F7BD6">
      <w:pPr>
        <w:pStyle w:val="ListParagraph"/>
        <w:spacing w:line="360" w:lineRule="auto"/>
      </w:pPr>
    </w:p>
    <w:p w14:paraId="5AB64F34" w14:textId="77777777" w:rsidR="002F7BD6" w:rsidRPr="009A00CF" w:rsidRDefault="002F7BD6" w:rsidP="002F7BD6">
      <w:pPr>
        <w:pStyle w:val="ListParagraph"/>
        <w:spacing w:line="360" w:lineRule="auto"/>
      </w:pPr>
    </w:p>
    <w:p w14:paraId="1F096B4A" w14:textId="0FAFA1C4" w:rsidR="002F7BD6" w:rsidRPr="009A00CF" w:rsidRDefault="002F7BD6" w:rsidP="002F7BD6">
      <w:pPr>
        <w:pStyle w:val="ListParagraph"/>
        <w:spacing w:line="360" w:lineRule="auto"/>
      </w:pPr>
    </w:p>
    <w:p w14:paraId="5FDD997E" w14:textId="77777777" w:rsidR="00AF0487" w:rsidRPr="009A00CF" w:rsidRDefault="00AF0487" w:rsidP="002F7BD6">
      <w:pPr>
        <w:pStyle w:val="ListParagraph"/>
        <w:spacing w:line="360" w:lineRule="auto"/>
      </w:pPr>
    </w:p>
    <w:p w14:paraId="7B87FC57" w14:textId="722C5811" w:rsidR="002F7BD6" w:rsidRPr="009A00CF" w:rsidRDefault="00AF0487" w:rsidP="00FF002F">
      <w:pPr>
        <w:pStyle w:val="Heading1"/>
      </w:pPr>
      <w:bookmarkStart w:id="187" w:name="_Toc68085969"/>
      <w:bookmarkStart w:id="188" w:name="_Hlk59572659"/>
      <w:r w:rsidRPr="009A00CF">
        <w:lastRenderedPageBreak/>
        <w:t xml:space="preserve">Chapter 5: </w:t>
      </w:r>
      <w:r w:rsidR="002F7BD6" w:rsidRPr="009A00CF">
        <w:t>Conclusion</w:t>
      </w:r>
      <w:r w:rsidRPr="009A00CF">
        <w:t>s and Future work</w:t>
      </w:r>
      <w:bookmarkEnd w:id="187"/>
    </w:p>
    <w:p w14:paraId="581DF0E7" w14:textId="3EF798AA" w:rsidR="00AF0487" w:rsidRPr="009A00CF" w:rsidRDefault="00916216" w:rsidP="00FF002F">
      <w:pPr>
        <w:pStyle w:val="Heading2"/>
      </w:pPr>
      <w:bookmarkStart w:id="189" w:name="_Toc68085970"/>
      <w:r>
        <w:t xml:space="preserve">5.1 </w:t>
      </w:r>
      <w:r w:rsidR="00AF0487" w:rsidRPr="009A00CF">
        <w:t>Conclusion</w:t>
      </w:r>
      <w:bookmarkEnd w:id="189"/>
    </w:p>
    <w:p w14:paraId="2AE87F08" w14:textId="4DEAD1FC" w:rsidR="002F7BD6" w:rsidRPr="009A00CF" w:rsidRDefault="002F7BD6" w:rsidP="002F7BD6">
      <w:pPr>
        <w:spacing w:line="360" w:lineRule="auto"/>
        <w:rPr>
          <w:sz w:val="28"/>
          <w:szCs w:val="28"/>
        </w:rPr>
      </w:pPr>
      <w:r w:rsidRPr="009A00CF">
        <w:t>As agricultural practice rapidly evolves to meet the demands of a growing global population, the introduction of pharmaceutical contaminants to agroecosystems is an</w:t>
      </w:r>
      <w:r w:rsidRPr="009A00CF">
        <w:rPr>
          <w:sz w:val="18"/>
          <w:szCs w:val="18"/>
        </w:rPr>
        <w:t xml:space="preserve"> </w:t>
      </w:r>
      <w:r w:rsidRPr="009A00CF">
        <w:t>emerging side effect of wastewater reuse for crop irrigation</w:t>
      </w:r>
      <w:r w:rsidRPr="009A00CF">
        <w:rPr>
          <w:sz w:val="18"/>
          <w:szCs w:val="18"/>
        </w:rPr>
        <w:t>.</w:t>
      </w:r>
      <w:r w:rsidRPr="009A00CF">
        <w:rPr>
          <w:sz w:val="14"/>
          <w:szCs w:val="14"/>
        </w:rPr>
        <w:t xml:space="preserve"> </w:t>
      </w:r>
      <w:r w:rsidRPr="009A00CF">
        <w:t xml:space="preserve">In the last decade, a suite of unintended toxicological effects </w:t>
      </w:r>
      <w:proofErr w:type="gramStart"/>
      <w:r w:rsidRPr="009A00CF">
        <w:t>have</w:t>
      </w:r>
      <w:proofErr w:type="gramEnd"/>
      <w:r w:rsidRPr="009A00CF">
        <w:t xml:space="preserve"> been attributed to pharmaceutical exposure from contaminated soils.</w:t>
      </w:r>
      <w:r w:rsidRPr="009A00CF">
        <w:rPr>
          <w:sz w:val="28"/>
          <w:szCs w:val="28"/>
        </w:rPr>
        <w:t xml:space="preserve"> </w:t>
      </w:r>
      <w:r w:rsidRPr="009A00CF">
        <w:t xml:space="preserve">Reports of human exposure via consumption of wastewater irrigated crops and concerns over impacts on crop health and productivity have raised debate as to the suitability of this method for application in the arable farming industry. </w:t>
      </w:r>
      <w:proofErr w:type="gramStart"/>
      <w:r w:rsidRPr="009A00CF">
        <w:t>In order to</w:t>
      </w:r>
      <w:proofErr w:type="gramEnd"/>
      <w:r w:rsidRPr="009A00CF">
        <w:t xml:space="preserve"> establish policy for the safe use of reclaimed wastewater, comprehensive research into the distribution, </w:t>
      </w:r>
      <w:r w:rsidR="00C94D28" w:rsidRPr="009A00CF">
        <w:t>behaviour,</w:t>
      </w:r>
      <w:r w:rsidRPr="009A00CF">
        <w:t xml:space="preserve"> and ultimate chemical fate of pharmaceuticals in environmental settings is essential. Without this research, accurate assessment of the possible impacts associated with pharmaceutical uptake cannot be carried out.</w:t>
      </w:r>
    </w:p>
    <w:p w14:paraId="345E2CE6" w14:textId="4486878A" w:rsidR="002F7BD6" w:rsidRPr="009A00CF" w:rsidRDefault="002F7BD6" w:rsidP="002F7BD6">
      <w:pPr>
        <w:spacing w:line="360" w:lineRule="auto"/>
      </w:pPr>
      <w:r w:rsidRPr="009A00CF">
        <w:t>Here, a new tool for detecting pharmaceutical xenobiotics in exposed plants demonstrates the uptake and storage of exogenously applied, priority compounds in single plant cells for the first time, using SCMS. The presented study addresses current gaps in research by providing a method for the analysis of xenobiotics in single cells, but also records accumulation of certain antibiotics (such as metronidazole) in plant tissues for the first time, and in a previously unstudied crop species (mung bean). This novel approach can provide valuable insights into the ultimate chemical fate of pharmaceuticals following organism uptake, thus elucidating species-specific pathways for transformation and detoxification of xenobiotics</w:t>
      </w:r>
      <w:r w:rsidR="00F4079D">
        <w:t>, including the potential for intracellular fixing of transformation products in subcellular structures</w:t>
      </w:r>
      <w:r w:rsidRPr="009A00CF">
        <w:t xml:space="preserve">. </w:t>
      </w:r>
    </w:p>
    <w:p w14:paraId="1BED48FA" w14:textId="780A8E8C" w:rsidR="002F7BD6" w:rsidRPr="009A00CF" w:rsidRDefault="002F7BD6" w:rsidP="002F7BD6">
      <w:pPr>
        <w:spacing w:line="360" w:lineRule="auto"/>
      </w:pPr>
      <w:r w:rsidRPr="009A00CF">
        <w:t xml:space="preserve">Extensive knowledge gaps still exist in this emerging field of research. As new drugs are developed in response to emerging diseases, and trends in availability and consumption of pharmaceuticals continually evolve, the potential for introduction of new compounds with diverse environmental behaviours increases. The use of reclaimed wastewater for irrigation is designed to be a solution to the pressures of water scarcity, and thus, it is essential that possible knock-on effects do not undermine the sustainability of the original cause. Thus, comprehensive investigation into exposure scenarios representative of complex environmental settings is necessary </w:t>
      </w:r>
      <w:proofErr w:type="gramStart"/>
      <w:r w:rsidRPr="009A00CF">
        <w:t>in order to</w:t>
      </w:r>
      <w:proofErr w:type="gramEnd"/>
      <w:r w:rsidRPr="009A00CF">
        <w:t xml:space="preserve"> identify and intercept possible ecotoxicological impacts associated with pharmaceutical </w:t>
      </w:r>
      <w:r w:rsidR="00C94D28" w:rsidRPr="009A00CF">
        <w:t>contamination before</w:t>
      </w:r>
      <w:r w:rsidRPr="009A00CF">
        <w:t xml:space="preserve"> </w:t>
      </w:r>
      <w:r w:rsidR="004B5852">
        <w:t xml:space="preserve">the </w:t>
      </w:r>
      <w:r w:rsidRPr="009A00CF">
        <w:t xml:space="preserve">use of wastewater for irrigation becomes common practice.  </w:t>
      </w:r>
    </w:p>
    <w:p w14:paraId="791554FE" w14:textId="77777777" w:rsidR="002F7BD6" w:rsidRPr="009A00CF" w:rsidRDefault="002F7BD6" w:rsidP="002F7BD6">
      <w:pPr>
        <w:spacing w:line="360" w:lineRule="auto"/>
      </w:pPr>
    </w:p>
    <w:p w14:paraId="09EF2AC3" w14:textId="77777777" w:rsidR="002F7BD6" w:rsidRPr="009A00CF" w:rsidRDefault="002F7BD6" w:rsidP="002F7BD6">
      <w:pPr>
        <w:spacing w:line="360" w:lineRule="auto"/>
      </w:pPr>
    </w:p>
    <w:p w14:paraId="37483E20" w14:textId="1216E7C0" w:rsidR="002F7BD6" w:rsidRPr="009A00CF" w:rsidRDefault="00916216" w:rsidP="00FF002F">
      <w:pPr>
        <w:pStyle w:val="Heading2"/>
      </w:pPr>
      <w:bookmarkStart w:id="190" w:name="_Toc68085971"/>
      <w:r>
        <w:lastRenderedPageBreak/>
        <w:t xml:space="preserve">5.2 </w:t>
      </w:r>
      <w:r w:rsidR="002F7BD6" w:rsidRPr="009A00CF">
        <w:t>Recommendations for future work</w:t>
      </w:r>
      <w:bookmarkEnd w:id="190"/>
    </w:p>
    <w:p w14:paraId="07A2B93A" w14:textId="7DDC065E" w:rsidR="002F7BD6" w:rsidRPr="009A00CF" w:rsidRDefault="002F7BD6" w:rsidP="002F7BD6">
      <w:pPr>
        <w:spacing w:line="360" w:lineRule="auto"/>
      </w:pPr>
      <w:r w:rsidRPr="009A00CF">
        <w:t xml:space="preserve">This novel application of SCMS could be used to investigate the uptake, </w:t>
      </w:r>
      <w:r w:rsidR="00C94D28" w:rsidRPr="009A00CF">
        <w:t>distribution,</w:t>
      </w:r>
      <w:r w:rsidRPr="009A00CF">
        <w:t xml:space="preserve"> and fate of a wide range environmental contaminants, applied as chemical mixtures or as single compounds, and in multiple organisms, including other plant species and invertebrates, such as earth worms. Further investigations using this method could thus provide insights into possible mechanisms and pathways for translocation, transformation, detoxification, </w:t>
      </w:r>
      <w:r w:rsidR="00C94D28" w:rsidRPr="009A00CF">
        <w:t>storage,</w:t>
      </w:r>
      <w:r w:rsidRPr="009A00CF">
        <w:t xml:space="preserve"> and elimination of xenobiotics in numerous exposure scenarios, by elucidating their ultimate chemical fate. Characterisation of the chemical fate of xenobiotics in single cells in a variety of organisms could subsequently </w:t>
      </w:r>
      <w:r w:rsidR="00F774EE">
        <w:t>help characterise</w:t>
      </w:r>
      <w:r w:rsidRPr="009A00CF">
        <w:t xml:space="preserve"> potential exposure routes to wider ecosystems via trophic transfer in food chains. Resultant data could then be used to develop and validate models predicting likely exposure pathways and possible receptors of xenobiotics in a variety of exposure </w:t>
      </w:r>
      <w:bookmarkEnd w:id="188"/>
      <w:r w:rsidRPr="009A00CF">
        <w:t xml:space="preserve">scenarios. </w:t>
      </w:r>
    </w:p>
    <w:p w14:paraId="31D8B578" w14:textId="61B68BF1" w:rsidR="002F7BD6" w:rsidRPr="009A00CF" w:rsidRDefault="002F7BD6" w:rsidP="002F7BD6">
      <w:pPr>
        <w:spacing w:line="360" w:lineRule="auto"/>
      </w:pPr>
    </w:p>
    <w:p w14:paraId="3323841A" w14:textId="748FB455" w:rsidR="002F7BD6" w:rsidRPr="009A00CF" w:rsidRDefault="002F7BD6" w:rsidP="002F7BD6">
      <w:pPr>
        <w:spacing w:line="360" w:lineRule="auto"/>
      </w:pPr>
    </w:p>
    <w:p w14:paraId="48060761" w14:textId="2A5600A9" w:rsidR="002F7BD6" w:rsidRPr="009A00CF" w:rsidRDefault="002F7BD6" w:rsidP="002F7BD6">
      <w:pPr>
        <w:spacing w:line="360" w:lineRule="auto"/>
      </w:pPr>
    </w:p>
    <w:p w14:paraId="406426DD" w14:textId="5D33D376" w:rsidR="002F7BD6" w:rsidRPr="009A00CF" w:rsidRDefault="002F7BD6" w:rsidP="002F7BD6">
      <w:pPr>
        <w:spacing w:line="360" w:lineRule="auto"/>
      </w:pPr>
    </w:p>
    <w:p w14:paraId="28443447" w14:textId="5B965C89" w:rsidR="002F7BD6" w:rsidRPr="009A00CF" w:rsidRDefault="002F7BD6" w:rsidP="002F7BD6">
      <w:pPr>
        <w:spacing w:line="360" w:lineRule="auto"/>
      </w:pPr>
    </w:p>
    <w:p w14:paraId="3268DE52" w14:textId="7C25AE80" w:rsidR="002F7BD6" w:rsidRPr="009A00CF" w:rsidRDefault="002F7BD6" w:rsidP="002F7BD6">
      <w:pPr>
        <w:spacing w:line="360" w:lineRule="auto"/>
      </w:pPr>
    </w:p>
    <w:p w14:paraId="4CA465FA" w14:textId="59E8FCDD" w:rsidR="002F7BD6" w:rsidRPr="009A00CF" w:rsidRDefault="002F7BD6" w:rsidP="002F7BD6">
      <w:pPr>
        <w:spacing w:line="360" w:lineRule="auto"/>
      </w:pPr>
    </w:p>
    <w:p w14:paraId="5A398A58" w14:textId="6C7D268F" w:rsidR="002F7BD6" w:rsidRPr="009A00CF" w:rsidRDefault="002F7BD6" w:rsidP="002F7BD6">
      <w:pPr>
        <w:spacing w:line="360" w:lineRule="auto"/>
      </w:pPr>
    </w:p>
    <w:p w14:paraId="183D3EED" w14:textId="00A3D10F" w:rsidR="002F7BD6" w:rsidRPr="009A00CF" w:rsidRDefault="002F7BD6" w:rsidP="002F7BD6">
      <w:pPr>
        <w:spacing w:line="360" w:lineRule="auto"/>
      </w:pPr>
    </w:p>
    <w:p w14:paraId="2797E074" w14:textId="088A77DE" w:rsidR="002F7BD6" w:rsidRPr="009A00CF" w:rsidRDefault="002F7BD6" w:rsidP="002F7BD6">
      <w:pPr>
        <w:spacing w:line="360" w:lineRule="auto"/>
      </w:pPr>
    </w:p>
    <w:p w14:paraId="432547B1" w14:textId="083C30CD" w:rsidR="002F7BD6" w:rsidRPr="009A00CF" w:rsidRDefault="002F7BD6" w:rsidP="002F7BD6">
      <w:pPr>
        <w:spacing w:line="360" w:lineRule="auto"/>
      </w:pPr>
    </w:p>
    <w:p w14:paraId="0828DC07" w14:textId="228DAAD2" w:rsidR="002F7BD6" w:rsidRPr="009A00CF" w:rsidRDefault="002F7BD6" w:rsidP="002F7BD6">
      <w:pPr>
        <w:spacing w:line="360" w:lineRule="auto"/>
      </w:pPr>
    </w:p>
    <w:p w14:paraId="2FDF0F8F" w14:textId="1B64AF8D" w:rsidR="002F7BD6" w:rsidRPr="009A00CF" w:rsidRDefault="002F7BD6" w:rsidP="002F7BD6">
      <w:pPr>
        <w:spacing w:line="360" w:lineRule="auto"/>
      </w:pPr>
    </w:p>
    <w:p w14:paraId="00AF7C75" w14:textId="67464BE0" w:rsidR="002F7BD6" w:rsidRPr="009A00CF" w:rsidRDefault="002F7BD6" w:rsidP="002F7BD6">
      <w:pPr>
        <w:spacing w:line="360" w:lineRule="auto"/>
      </w:pPr>
    </w:p>
    <w:p w14:paraId="0ED9B323" w14:textId="77777777" w:rsidR="002F7BD6" w:rsidRPr="009A00CF" w:rsidRDefault="002F7BD6" w:rsidP="002F7BD6">
      <w:pPr>
        <w:spacing w:line="360" w:lineRule="auto"/>
      </w:pPr>
    </w:p>
    <w:p w14:paraId="62111458" w14:textId="444656A6" w:rsidR="00237B5F" w:rsidRPr="009A00CF" w:rsidRDefault="00237B5F" w:rsidP="00237B5F">
      <w:pPr>
        <w:rPr>
          <w:sz w:val="28"/>
          <w:szCs w:val="28"/>
        </w:rPr>
      </w:pPr>
    </w:p>
    <w:p w14:paraId="069C9B56" w14:textId="5FEDF160" w:rsidR="00237B5F" w:rsidRPr="0016305B" w:rsidRDefault="00883134" w:rsidP="0016305B">
      <w:pPr>
        <w:pStyle w:val="Heading1"/>
      </w:pPr>
      <w:bookmarkStart w:id="191" w:name="_Toc68085972"/>
      <w:r w:rsidRPr="0016305B">
        <w:lastRenderedPageBreak/>
        <w:t>References</w:t>
      </w:r>
      <w:bookmarkEnd w:id="191"/>
    </w:p>
    <w:p w14:paraId="528A4AC5" w14:textId="60F7186C" w:rsidR="006F3575" w:rsidRPr="006F3575" w:rsidRDefault="004A341B" w:rsidP="006F3575">
      <w:pPr>
        <w:widowControl w:val="0"/>
        <w:autoSpaceDE w:val="0"/>
        <w:autoSpaceDN w:val="0"/>
        <w:adjustRightInd w:val="0"/>
        <w:spacing w:line="240" w:lineRule="auto"/>
        <w:ind w:left="640" w:hanging="640"/>
        <w:rPr>
          <w:rFonts w:ascii="Calibri" w:hAnsi="Calibri" w:cs="Calibri"/>
          <w:noProof/>
          <w:szCs w:val="24"/>
        </w:rPr>
      </w:pPr>
      <w:r w:rsidRPr="0016305B">
        <w:rPr>
          <w:szCs w:val="28"/>
        </w:rPr>
        <w:fldChar w:fldCharType="begin" w:fldLock="1"/>
      </w:r>
      <w:r w:rsidRPr="0016305B">
        <w:rPr>
          <w:szCs w:val="28"/>
        </w:rPr>
        <w:instrText xml:space="preserve">ADDIN Mendeley Bibliography CSL_BIBLIOGRAPHY </w:instrText>
      </w:r>
      <w:r w:rsidRPr="0016305B">
        <w:rPr>
          <w:szCs w:val="28"/>
        </w:rPr>
        <w:fldChar w:fldCharType="separate"/>
      </w:r>
      <w:r w:rsidR="006F3575" w:rsidRPr="006F3575">
        <w:rPr>
          <w:rFonts w:ascii="Calibri" w:hAnsi="Calibri" w:cs="Calibri"/>
          <w:noProof/>
          <w:szCs w:val="24"/>
        </w:rPr>
        <w:t xml:space="preserve">1. </w:t>
      </w:r>
      <w:r w:rsidR="006F3575" w:rsidRPr="006F3575">
        <w:rPr>
          <w:rFonts w:ascii="Calibri" w:hAnsi="Calibri" w:cs="Calibri"/>
          <w:noProof/>
          <w:szCs w:val="24"/>
        </w:rPr>
        <w:tab/>
        <w:t>Ritchie H, Rosser M. Crop Yields [Internet]. OurWorldInData.org. 2013 [cited 2020 Dec 15]. Available from: https://ourworldindata.org/crop-yields</w:t>
      </w:r>
    </w:p>
    <w:p w14:paraId="1E6352B7"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2. </w:t>
      </w:r>
      <w:r w:rsidRPr="006F3575">
        <w:rPr>
          <w:rFonts w:ascii="Calibri" w:hAnsi="Calibri" w:cs="Calibri"/>
          <w:noProof/>
          <w:szCs w:val="24"/>
        </w:rPr>
        <w:tab/>
        <w:t>World Bank. Water in Agriculture [Internet]. 2020 [cited 2020 Dec 15]. Available from: https://www.worldbank.org/en/topic/water-in-agriculture#1</w:t>
      </w:r>
    </w:p>
    <w:p w14:paraId="63690694"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3. </w:t>
      </w:r>
      <w:r w:rsidRPr="006F3575">
        <w:rPr>
          <w:rFonts w:ascii="Calibri" w:hAnsi="Calibri" w:cs="Calibri"/>
          <w:noProof/>
          <w:szCs w:val="24"/>
        </w:rPr>
        <w:tab/>
        <w:t xml:space="preserve">Goldstein M, Shenker M, Chefetz B. Insights into the uptake processes of wastewater-borne pharmaceuticals by vegetables. Environ Sci Technol. 2014; </w:t>
      </w:r>
    </w:p>
    <w:p w14:paraId="4F2E3C46"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4. </w:t>
      </w:r>
      <w:r w:rsidRPr="006F3575">
        <w:rPr>
          <w:rFonts w:ascii="Calibri" w:hAnsi="Calibri" w:cs="Calibri"/>
          <w:noProof/>
          <w:szCs w:val="24"/>
        </w:rPr>
        <w:tab/>
        <w:t xml:space="preserve">Carter LJ, Chefetz B, Abdeen Z, Boxall ABA. Emerging investigator series: Towards a framework for establishing the impacts of pharmaceuticals in wastewater irrigation systems on agro-ecosystems and human health. Environmental Science: Processes and Impacts. 2019. </w:t>
      </w:r>
    </w:p>
    <w:p w14:paraId="3BCB2179"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5. </w:t>
      </w:r>
      <w:r w:rsidRPr="006F3575">
        <w:rPr>
          <w:rFonts w:ascii="Calibri" w:hAnsi="Calibri" w:cs="Calibri"/>
          <w:noProof/>
          <w:szCs w:val="24"/>
        </w:rPr>
        <w:tab/>
        <w:t xml:space="preserve">Trinh LT, Duong CC, Van Der Steen P, Lens PNL. Exploring the potential for wastewater reuse in agriculture as a climate change adaptation measure for Can Tho City, Vietnam. Agric Water Manag. 2013; </w:t>
      </w:r>
    </w:p>
    <w:p w14:paraId="7ACFE2D7"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6. </w:t>
      </w:r>
      <w:r w:rsidRPr="006F3575">
        <w:rPr>
          <w:rFonts w:ascii="Calibri" w:hAnsi="Calibri" w:cs="Calibri"/>
          <w:noProof/>
          <w:szCs w:val="24"/>
        </w:rPr>
        <w:tab/>
        <w:t xml:space="preserve">Saldías C, Speelman S, Amerasinghe P, Van Huylenbroeck G. Institutional and policy analysis of wastewater (re)use for agriculture: Case study Hyderabad, India. Water Sci Technol. 2015; </w:t>
      </w:r>
    </w:p>
    <w:p w14:paraId="143E41AD"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7. </w:t>
      </w:r>
      <w:r w:rsidRPr="006F3575">
        <w:rPr>
          <w:rFonts w:ascii="Calibri" w:hAnsi="Calibri" w:cs="Calibri"/>
          <w:noProof/>
          <w:szCs w:val="24"/>
        </w:rPr>
        <w:tab/>
        <w:t xml:space="preserve">Kihila J, Mtei KM, Njau KN. Wastewater treatment for reuse in urban agriculture; the case of Moshi Municipality, Tanzania. Phys Chem Earth. 2014; </w:t>
      </w:r>
    </w:p>
    <w:p w14:paraId="336A4F28"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8. </w:t>
      </w:r>
      <w:r w:rsidRPr="006F3575">
        <w:rPr>
          <w:rFonts w:ascii="Calibri" w:hAnsi="Calibri" w:cs="Calibri"/>
          <w:noProof/>
          <w:szCs w:val="24"/>
        </w:rPr>
        <w:tab/>
        <w:t xml:space="preserve">Kasprzyk-Hordern B, Dinsdale RM, Guwy AJ. The removal of pharmaceuticals, personal care products, endocrine disruptors and illicit drugs during wastewater treatment and its impact on the quality of receiving waters. Water Res. 2009; </w:t>
      </w:r>
    </w:p>
    <w:p w14:paraId="106B8C0C"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9. </w:t>
      </w:r>
      <w:r w:rsidRPr="006F3575">
        <w:rPr>
          <w:rFonts w:ascii="Calibri" w:hAnsi="Calibri" w:cs="Calibri"/>
          <w:noProof/>
          <w:szCs w:val="24"/>
        </w:rPr>
        <w:tab/>
        <w:t xml:space="preserve">Zhang Y, Geißen SU, Gal C. Carbamazepine and diclofenac: Removal in wastewater treatment plants and occurrence in water bodies. Chemosphere. 2008. </w:t>
      </w:r>
    </w:p>
    <w:p w14:paraId="08E86C06"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0. </w:t>
      </w:r>
      <w:r w:rsidRPr="006F3575">
        <w:rPr>
          <w:rFonts w:ascii="Calibri" w:hAnsi="Calibri" w:cs="Calibri"/>
          <w:noProof/>
          <w:szCs w:val="24"/>
        </w:rPr>
        <w:tab/>
        <w:t xml:space="preserve">Joss A, Keller E, Alder AC, Göbel A, McArdell CS, Ternes T, et al. Removal of pharmaceuticals and fragrances in biological wastewater treatment. Water Res. 2005; </w:t>
      </w:r>
    </w:p>
    <w:p w14:paraId="5784D67B"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1. </w:t>
      </w:r>
      <w:r w:rsidRPr="006F3575">
        <w:rPr>
          <w:rFonts w:ascii="Calibri" w:hAnsi="Calibri" w:cs="Calibri"/>
          <w:noProof/>
          <w:szCs w:val="24"/>
        </w:rPr>
        <w:tab/>
        <w:t xml:space="preserve">Gurke R, Rößler M, Marx C, Diamond S, Schubert S, Oertel R, et al. Occurrence and removal of frequently prescribed pharmaceuticals and corresponding metabolites in wastewater of a sewage treatment plant. Sci Total Environ. 2015; </w:t>
      </w:r>
    </w:p>
    <w:p w14:paraId="1E24FE48"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2. </w:t>
      </w:r>
      <w:r w:rsidRPr="006F3575">
        <w:rPr>
          <w:rFonts w:ascii="Calibri" w:hAnsi="Calibri" w:cs="Calibri"/>
          <w:noProof/>
          <w:szCs w:val="24"/>
        </w:rPr>
        <w:tab/>
        <w:t xml:space="preserve">Chauveheid E, Scholdis S. Removal of pharmaceuticals by a surface water treatment plant. Water Sci Technol Water Supply. 2019;19(6):1793–801. </w:t>
      </w:r>
    </w:p>
    <w:p w14:paraId="0C3BE295"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3. </w:t>
      </w:r>
      <w:r w:rsidRPr="006F3575">
        <w:rPr>
          <w:rFonts w:ascii="Calibri" w:hAnsi="Calibri" w:cs="Calibri"/>
          <w:noProof/>
          <w:szCs w:val="24"/>
        </w:rPr>
        <w:tab/>
        <w:t xml:space="preserve">Yu JT, Bouwer EJ, Coelhan M. Occurrence and biodegradability studies of selected pharmaceuticals and personal care products in sewage effluent. Agric Water Manag. 2006; </w:t>
      </w:r>
    </w:p>
    <w:p w14:paraId="70701A1C"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4. </w:t>
      </w:r>
      <w:r w:rsidRPr="006F3575">
        <w:rPr>
          <w:rFonts w:ascii="Calibri" w:hAnsi="Calibri" w:cs="Calibri"/>
          <w:noProof/>
          <w:szCs w:val="24"/>
        </w:rPr>
        <w:tab/>
        <w:t xml:space="preserve">Leclercq M, Mathieu O, Gomez E, Casellas C, Fenet H, Hillaire-Buys D. Presence and fate of carbamazepine, oxcarbazepine, and seven of their metabolites at wastewater treatment plants. Arch Environ Contam Toxicol. 2009; </w:t>
      </w:r>
    </w:p>
    <w:p w14:paraId="17A695EA"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5. </w:t>
      </w:r>
      <w:r w:rsidRPr="006F3575">
        <w:rPr>
          <w:rFonts w:ascii="Calibri" w:hAnsi="Calibri" w:cs="Calibri"/>
          <w:noProof/>
          <w:szCs w:val="24"/>
        </w:rPr>
        <w:tab/>
        <w:t xml:space="preserve">Tran NH, Reinhard M, Gin KYH. Occurrence and fate of emerging contaminants in municipal wastewater treatment plants from different geographical regions-a review. Water Research. 2018. </w:t>
      </w:r>
    </w:p>
    <w:p w14:paraId="6CD201A7"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6. </w:t>
      </w:r>
      <w:r w:rsidRPr="006F3575">
        <w:rPr>
          <w:rFonts w:ascii="Calibri" w:hAnsi="Calibri" w:cs="Calibri"/>
          <w:noProof/>
          <w:szCs w:val="24"/>
        </w:rPr>
        <w:tab/>
        <w:t xml:space="preserve">Kinney C, Furlong E, Werner S, Cahill J. Presence and Distribution of Wastewater-Derived Pharmaceuticals in Soil Irrigated with Reclaimed Water. Environ Toxicol Chem. 2006;25:317–26. </w:t>
      </w:r>
    </w:p>
    <w:p w14:paraId="4F966717"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7. </w:t>
      </w:r>
      <w:r w:rsidRPr="006F3575">
        <w:rPr>
          <w:rFonts w:ascii="Calibri" w:hAnsi="Calibri" w:cs="Calibri"/>
          <w:noProof/>
          <w:szCs w:val="24"/>
        </w:rPr>
        <w:tab/>
        <w:t xml:space="preserve">Durán-Alvarez JC, Becerril-Bravo E, Castro VS, Jiménez B, Gibson R. The analysis of a group of </w:t>
      </w:r>
      <w:r w:rsidRPr="006F3575">
        <w:rPr>
          <w:rFonts w:ascii="Calibri" w:hAnsi="Calibri" w:cs="Calibri"/>
          <w:noProof/>
          <w:szCs w:val="24"/>
        </w:rPr>
        <w:lastRenderedPageBreak/>
        <w:t xml:space="preserve">acidic pharmaceuticals, carbamazepine, and potential endocrine disrupting compounds in wastewater irrigated soils by gas chromatography-mass spectrometry. Talanta. 2009; </w:t>
      </w:r>
    </w:p>
    <w:p w14:paraId="57FDCE45"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8. </w:t>
      </w:r>
      <w:r w:rsidRPr="006F3575">
        <w:rPr>
          <w:rFonts w:ascii="Calibri" w:hAnsi="Calibri" w:cs="Calibri"/>
          <w:noProof/>
          <w:szCs w:val="24"/>
        </w:rPr>
        <w:tab/>
        <w:t xml:space="preserve">Redshaw CH, Cooke MP, Talbot HM, McGrath S, Rowland SJ. Low biodegradability of fluoxetine HCl, diazepam and their human metabolites in sewage sludge-amended soil. J Soils Sediments. 2008; </w:t>
      </w:r>
    </w:p>
    <w:p w14:paraId="3EDF2301"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9. </w:t>
      </w:r>
      <w:r w:rsidRPr="006F3575">
        <w:rPr>
          <w:rFonts w:ascii="Calibri" w:hAnsi="Calibri" w:cs="Calibri"/>
          <w:noProof/>
          <w:szCs w:val="24"/>
        </w:rPr>
        <w:tab/>
        <w:t xml:space="preserve">Butler E, Whelan MJ, Sakrabani R, Van Egmond R. Fate of triclosan in field soils receiving sewage sludge. Environ Pollut. 2012; </w:t>
      </w:r>
    </w:p>
    <w:p w14:paraId="114EB376"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20. </w:t>
      </w:r>
      <w:r w:rsidRPr="006F3575">
        <w:rPr>
          <w:rFonts w:ascii="Calibri" w:hAnsi="Calibri" w:cs="Calibri"/>
          <w:noProof/>
          <w:szCs w:val="24"/>
        </w:rPr>
        <w:tab/>
        <w:t xml:space="preserve">Vazquez-Roig P, Segarra R, Blasco C, Andreu V, Picó Y. Determination of pharmaceuticals in soils and sediments by pressurized liquid extraction and liquid chromatography tandem mass spectrometry. J Chromatogr A. 2010; </w:t>
      </w:r>
    </w:p>
    <w:p w14:paraId="13475E08"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21. </w:t>
      </w:r>
      <w:r w:rsidRPr="006F3575">
        <w:rPr>
          <w:rFonts w:ascii="Calibri" w:hAnsi="Calibri" w:cs="Calibri"/>
          <w:noProof/>
          <w:szCs w:val="24"/>
        </w:rPr>
        <w:tab/>
        <w:t xml:space="preserve">Carter LJ, Harris E, Williams M, Ryan JJ, Kookana RS, Boxall ABA. Fate and uptake of pharmaceuticals in soil-plant systems. J Agric Food Chem. 2014; </w:t>
      </w:r>
    </w:p>
    <w:p w14:paraId="33EF1A2B"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22. </w:t>
      </w:r>
      <w:r w:rsidRPr="006F3575">
        <w:rPr>
          <w:rFonts w:ascii="Calibri" w:hAnsi="Calibri" w:cs="Calibri"/>
          <w:noProof/>
          <w:szCs w:val="24"/>
        </w:rPr>
        <w:tab/>
        <w:t xml:space="preserve">Tong L, Qin L, Xie C, Liu H, Wang Y, Guan C, et al. Distribution of antibiotics in alluvial sediment near animal breeding areas at the Jianghan Plain, Central China. Chemosphere. 2017; </w:t>
      </w:r>
    </w:p>
    <w:p w14:paraId="76CBC579"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23. </w:t>
      </w:r>
      <w:r w:rsidRPr="006F3575">
        <w:rPr>
          <w:rFonts w:ascii="Calibri" w:hAnsi="Calibri" w:cs="Calibri"/>
          <w:noProof/>
          <w:szCs w:val="24"/>
        </w:rPr>
        <w:tab/>
        <w:t xml:space="preserve">Sun J, Zeng Q, Tsang DCW, Zhu LZ, Li XD. Antibiotics in the agricultural soils from the Yangtze River Delta, China. Chemosphere. 2017; </w:t>
      </w:r>
    </w:p>
    <w:p w14:paraId="0263BBB5"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24. </w:t>
      </w:r>
      <w:r w:rsidRPr="006F3575">
        <w:rPr>
          <w:rFonts w:ascii="Calibri" w:hAnsi="Calibri" w:cs="Calibri"/>
          <w:noProof/>
          <w:szCs w:val="24"/>
        </w:rPr>
        <w:tab/>
        <w:t xml:space="preserve">Dalkmann P, Broszat M, Siebe C, Willaschek E, Sakinc T, Huebner J, et al. Accumulation of pharmaceuticals, enterococcus, and resistance genes in soils irrigated with wastewater for zero to 100 years in central Mexico. PLoS One. 2012; </w:t>
      </w:r>
    </w:p>
    <w:p w14:paraId="4724AEE6"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25. </w:t>
      </w:r>
      <w:r w:rsidRPr="006F3575">
        <w:rPr>
          <w:rFonts w:ascii="Calibri" w:hAnsi="Calibri" w:cs="Calibri"/>
          <w:noProof/>
          <w:szCs w:val="24"/>
        </w:rPr>
        <w:tab/>
        <w:t xml:space="preserve">Kodešová R, Kočárek M, Klement A, Golovko O, Koba O, Fér M, et al. An analysis of the dissipation of pharmaceuticals under thirteen different soil conditions. Sci Total Environ. 2016; </w:t>
      </w:r>
    </w:p>
    <w:p w14:paraId="65568479"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26. </w:t>
      </w:r>
      <w:r w:rsidRPr="006F3575">
        <w:rPr>
          <w:rFonts w:ascii="Calibri" w:hAnsi="Calibri" w:cs="Calibri"/>
          <w:noProof/>
          <w:szCs w:val="24"/>
        </w:rPr>
        <w:tab/>
        <w:t xml:space="preserve">Kodešová R, Grabic R, Kočárek M, Klement A, Golovko O, Fér M, et al. Pharmaceuticals’ sorptions relative to properties of thirteen different soils. Sci Total Environ. 2015; </w:t>
      </w:r>
    </w:p>
    <w:p w14:paraId="4324FB69"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27. </w:t>
      </w:r>
      <w:r w:rsidRPr="006F3575">
        <w:rPr>
          <w:rFonts w:ascii="Calibri" w:hAnsi="Calibri" w:cs="Calibri"/>
          <w:noProof/>
          <w:szCs w:val="24"/>
        </w:rPr>
        <w:tab/>
        <w:t xml:space="preserve">Lin K, Gan J. Sorption and degradation of wastewater-associated non-steroidal anti-inflammatory drugs and antibiotics in soils. Chemosphere. 2011; </w:t>
      </w:r>
    </w:p>
    <w:p w14:paraId="7CCDC2BB"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28. </w:t>
      </w:r>
      <w:r w:rsidRPr="006F3575">
        <w:rPr>
          <w:rFonts w:ascii="Calibri" w:hAnsi="Calibri" w:cs="Calibri"/>
          <w:noProof/>
          <w:szCs w:val="24"/>
        </w:rPr>
        <w:tab/>
        <w:t xml:space="preserve">Zhang Y, Sallach JB, Hodges L, Snow DD, Bartelt-Hunt SL, Eskridge KM, et al. Effects of soil texture and drought stress on the uptake of antibiotics and the internalization of Salmonella in lettuce following wastewater irrigation. Environ Pollut. 2016; </w:t>
      </w:r>
    </w:p>
    <w:p w14:paraId="7CB48D18"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29. </w:t>
      </w:r>
      <w:r w:rsidRPr="006F3575">
        <w:rPr>
          <w:rFonts w:ascii="Calibri" w:hAnsi="Calibri" w:cs="Calibri"/>
          <w:noProof/>
          <w:szCs w:val="24"/>
        </w:rPr>
        <w:tab/>
        <w:t>Cycoń M, Mrozik A, Piotrowska-Seget Z. Antibiotics in the Soil Environment—Degradation and Their Impact on Microbial Activity and Diversity. Front Microbiol [Internet]. 2019;10:338. Available from: https://www.frontiersin.org/article/10.3389/fmicb.2019.00338</w:t>
      </w:r>
    </w:p>
    <w:p w14:paraId="3595DA04"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30. </w:t>
      </w:r>
      <w:r w:rsidRPr="006F3575">
        <w:rPr>
          <w:rFonts w:ascii="Calibri" w:hAnsi="Calibri" w:cs="Calibri"/>
          <w:noProof/>
          <w:szCs w:val="24"/>
        </w:rPr>
        <w:tab/>
        <w:t xml:space="preserve">Yu Y, Liu Y, Wu L. Sorption and degradation of pharmaceuticals and personal care products (PPCPs) in soils. Environ Sci Pollut Res. 2013; </w:t>
      </w:r>
    </w:p>
    <w:p w14:paraId="50D98E83"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31. </w:t>
      </w:r>
      <w:r w:rsidRPr="006F3575">
        <w:rPr>
          <w:rFonts w:ascii="Calibri" w:hAnsi="Calibri" w:cs="Calibri"/>
          <w:noProof/>
          <w:szCs w:val="24"/>
        </w:rPr>
        <w:tab/>
        <w:t xml:space="preserve">Paz A, Tadmor G, Malchi T, Blotevogel J, Borch T, Polubesova T, et al. Fate of carbamazepine, its metabolites, and lamotrigine in soils irrigated with reclaimed wastewater: Sorption, leaching and plant uptake. Chemosphere. 2016; </w:t>
      </w:r>
    </w:p>
    <w:p w14:paraId="453D273C"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32. </w:t>
      </w:r>
      <w:r w:rsidRPr="006F3575">
        <w:rPr>
          <w:rFonts w:ascii="Calibri" w:hAnsi="Calibri" w:cs="Calibri"/>
          <w:noProof/>
          <w:szCs w:val="24"/>
        </w:rPr>
        <w:tab/>
        <w:t xml:space="preserve">WHO. WHO Guidelines for the Safe Use of Wastewater, Excreta and Greywater: Volume I - Policy and Regulatory Aspects. World Health. 2006; </w:t>
      </w:r>
    </w:p>
    <w:p w14:paraId="5616F4FF"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33. </w:t>
      </w:r>
      <w:r w:rsidRPr="006F3575">
        <w:rPr>
          <w:rFonts w:ascii="Calibri" w:hAnsi="Calibri" w:cs="Calibri"/>
          <w:noProof/>
          <w:szCs w:val="24"/>
        </w:rPr>
        <w:tab/>
        <w:t xml:space="preserve">Tian R, Zhang R, Uddin M, Qiao X, Chen J, Gu G. Uptake and metabolism of clarithromycin and sulfadiazine in lettuce. Environ Pollut. 2019; </w:t>
      </w:r>
    </w:p>
    <w:p w14:paraId="49C1D06C"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lastRenderedPageBreak/>
        <w:t xml:space="preserve">34. </w:t>
      </w:r>
      <w:r w:rsidRPr="006F3575">
        <w:rPr>
          <w:rFonts w:ascii="Calibri" w:hAnsi="Calibri" w:cs="Calibri"/>
          <w:noProof/>
          <w:szCs w:val="24"/>
        </w:rPr>
        <w:tab/>
        <w:t xml:space="preserve">Riemenschneider C, Seiwert B, Moeder M, Schwarz D, Reemtsma T. Extensive Transformation of the Pharmaceutical Carbamazepine Following Uptake into Intact Tomato Plants. Environ Sci Technol. 2017; </w:t>
      </w:r>
    </w:p>
    <w:p w14:paraId="2B65ADC1"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35. </w:t>
      </w:r>
      <w:r w:rsidRPr="006F3575">
        <w:rPr>
          <w:rFonts w:ascii="Calibri" w:hAnsi="Calibri" w:cs="Calibri"/>
          <w:noProof/>
          <w:szCs w:val="24"/>
        </w:rPr>
        <w:tab/>
        <w:t xml:space="preserve">Jones-Lepp TL, Sanchez CA, Moy T, Kazemi R. Method development and application to determine potential plant uptake of antibiotics and other drugs in irrigated crop production systems. J Agric Food Chem. 2010; </w:t>
      </w:r>
    </w:p>
    <w:p w14:paraId="76C79BE1"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36. </w:t>
      </w:r>
      <w:r w:rsidRPr="006F3575">
        <w:rPr>
          <w:rFonts w:ascii="Calibri" w:hAnsi="Calibri" w:cs="Calibri"/>
          <w:noProof/>
          <w:szCs w:val="24"/>
        </w:rPr>
        <w:tab/>
        <w:t xml:space="preserve">Franklin AM, Williams CF, Andrews DM, Woodward EE, Watson JE. Uptake of Three Antibiotics and an Antiepileptic Drug by Wheat Crops Spray Irrigated with Wastewater Treatment Plant Effluent. J Environ Qual. 2016; </w:t>
      </w:r>
    </w:p>
    <w:p w14:paraId="62B3ED9D"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37. </w:t>
      </w:r>
      <w:r w:rsidRPr="006F3575">
        <w:rPr>
          <w:rFonts w:ascii="Calibri" w:hAnsi="Calibri" w:cs="Calibri"/>
          <w:noProof/>
          <w:szCs w:val="24"/>
        </w:rPr>
        <w:tab/>
        <w:t>Christou A, Karaolia P, Hapeshi E, Michael C, Fatta-Kassinos D. Long-term wastewater irrigation of vegetables in real agricultural systems: Concentration of pharmaceuticals in soil, uptake and bioaccumulation in tomato fruits and human health risk assessment. Water Res [Internet]. 2017;109:24–34. Available from: http://www.sciencedirect.com/science/article/pii/S0043135416308788</w:t>
      </w:r>
    </w:p>
    <w:p w14:paraId="2BAF8903"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38. </w:t>
      </w:r>
      <w:r w:rsidRPr="006F3575">
        <w:rPr>
          <w:rFonts w:ascii="Calibri" w:hAnsi="Calibri" w:cs="Calibri"/>
          <w:noProof/>
          <w:szCs w:val="24"/>
        </w:rPr>
        <w:tab/>
        <w:t xml:space="preserve">Chowdhury F, Langenkämper G, Grote M. Studies on uptake and distribution of antibiotics in red cabbage. J fur Verbraucherschutz und Leb. 2016; </w:t>
      </w:r>
    </w:p>
    <w:p w14:paraId="0827FDED"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39. </w:t>
      </w:r>
      <w:r w:rsidRPr="006F3575">
        <w:rPr>
          <w:rFonts w:ascii="Calibri" w:hAnsi="Calibri" w:cs="Calibri"/>
          <w:noProof/>
          <w:szCs w:val="24"/>
        </w:rPr>
        <w:tab/>
        <w:t xml:space="preserve">Liu F, Ying GG, Tao R, Zhao JL, Yang JF, Zhao LF. Effects of six selected antibiotics on plant growth and soil microbial and enzymatic activities. Environ Pollut. 2009; </w:t>
      </w:r>
    </w:p>
    <w:p w14:paraId="01452BAB"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40. </w:t>
      </w:r>
      <w:r w:rsidRPr="006F3575">
        <w:rPr>
          <w:rFonts w:ascii="Calibri" w:hAnsi="Calibri" w:cs="Calibri"/>
          <w:noProof/>
          <w:szCs w:val="24"/>
        </w:rPr>
        <w:tab/>
        <w:t xml:space="preserve">Sallach JB, Bartelt-Hunt SL, Snow DD, Li X, Hodges L. Uptake of antibiotics and their toxicity to lettuce following routine irrigation with contaminated water in different soil types. Environ Eng Sci. 2018; </w:t>
      </w:r>
    </w:p>
    <w:p w14:paraId="55A8E5EF"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41. </w:t>
      </w:r>
      <w:r w:rsidRPr="006F3575">
        <w:rPr>
          <w:rFonts w:ascii="Calibri" w:hAnsi="Calibri" w:cs="Calibri"/>
          <w:noProof/>
          <w:szCs w:val="24"/>
        </w:rPr>
        <w:tab/>
        <w:t xml:space="preserve">Li Y, Sallach JB, Zhang W, Boyd SA, Li H. Insight into the distribution of pharmaceuticals in soil-water-plant systems. Water Res. 2019; </w:t>
      </w:r>
    </w:p>
    <w:p w14:paraId="4B89DF1C"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42. </w:t>
      </w:r>
      <w:r w:rsidRPr="006F3575">
        <w:rPr>
          <w:rFonts w:ascii="Calibri" w:hAnsi="Calibri" w:cs="Calibri"/>
          <w:noProof/>
          <w:szCs w:val="24"/>
        </w:rPr>
        <w:tab/>
        <w:t xml:space="preserve">Albero B, Tadeo JL, Miguel E, Pérez RA. Rapid determination of antibiotic residues in cereals by liquid chromatography triple mass spectrometry. Anal Bioanal Chem. 2019; </w:t>
      </w:r>
    </w:p>
    <w:p w14:paraId="03411FF3"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43. </w:t>
      </w:r>
      <w:r w:rsidRPr="006F3575">
        <w:rPr>
          <w:rFonts w:ascii="Calibri" w:hAnsi="Calibri" w:cs="Calibri"/>
          <w:noProof/>
          <w:szCs w:val="24"/>
        </w:rPr>
        <w:tab/>
        <w:t xml:space="preserve">Michelini L, Reichel R, Werner W, Ghisi R, Thiele-Bruhn S. Sulfadiazine uptake and effects on salix fragilis l. and zea mays l. plants. Water Air Soil Pollut. 2012; </w:t>
      </w:r>
    </w:p>
    <w:p w14:paraId="74735A88"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44. </w:t>
      </w:r>
      <w:r w:rsidRPr="006F3575">
        <w:rPr>
          <w:rFonts w:ascii="Calibri" w:hAnsi="Calibri" w:cs="Calibri"/>
          <w:noProof/>
          <w:szCs w:val="24"/>
        </w:rPr>
        <w:tab/>
        <w:t>Farkas MH, Berry JO, Aga DS. Chlortetracycline Detoxification in Maize via Induction of Glutathione S-Transferases after Antibiotic Exposure. Environ Sci Technol [Internet]. 2007 Feb 1;41(4):1450–6. Available from: https://doi.org/10.1021/es061651j</w:t>
      </w:r>
    </w:p>
    <w:p w14:paraId="08650886"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45. </w:t>
      </w:r>
      <w:r w:rsidRPr="006F3575">
        <w:rPr>
          <w:rFonts w:ascii="Calibri" w:hAnsi="Calibri" w:cs="Calibri"/>
          <w:noProof/>
          <w:szCs w:val="24"/>
        </w:rPr>
        <w:tab/>
        <w:t xml:space="preserve">Marsoni M, De Mattia F, Labra M, Bruno A, Bracale M, Vannini C. Uptake and effects of a mixture of widely used therapeutic drugs in Eruca sativa L. and Zea mays L. plants. Ecotoxicol Environ Saf. 2014; </w:t>
      </w:r>
    </w:p>
    <w:p w14:paraId="2704C37D"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46. </w:t>
      </w:r>
      <w:r w:rsidRPr="006F3575">
        <w:rPr>
          <w:rFonts w:ascii="Calibri" w:hAnsi="Calibri" w:cs="Calibri"/>
          <w:noProof/>
          <w:szCs w:val="24"/>
        </w:rPr>
        <w:tab/>
        <w:t xml:space="preserve">Carter LJ, Williams M, Böttcher C, Kookana RS. Uptake of Pharmaceuticals Influences Plant Development and Affects Nutrient and Hormone Homeostases. Environ Sci Technol. 2015; </w:t>
      </w:r>
    </w:p>
    <w:p w14:paraId="7CCC5ED5"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47. </w:t>
      </w:r>
      <w:r w:rsidRPr="006F3575">
        <w:rPr>
          <w:rFonts w:ascii="Calibri" w:hAnsi="Calibri" w:cs="Calibri"/>
          <w:noProof/>
          <w:szCs w:val="24"/>
        </w:rPr>
        <w:tab/>
        <w:t xml:space="preserve">He Y, Nie E, Li C, Ye Q, Wang H. Uptake and subcellular distribution of triclosan in typical hydrophytes under hydroponic conditions. Environ Pollut. 2017; </w:t>
      </w:r>
    </w:p>
    <w:p w14:paraId="475F1C12"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48. </w:t>
      </w:r>
      <w:r w:rsidRPr="006F3575">
        <w:rPr>
          <w:rFonts w:ascii="Calibri" w:hAnsi="Calibri" w:cs="Calibri"/>
          <w:noProof/>
          <w:szCs w:val="24"/>
        </w:rPr>
        <w:tab/>
        <w:t xml:space="preserve">Gorovits R, Sobol I, Akama K, Chefetz B, Czosnek H. Pharmaceuticals in treated wastewater induce a stress response in tomato plants. Sci Rep. 2020; </w:t>
      </w:r>
    </w:p>
    <w:p w14:paraId="26C4C0C6"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49. </w:t>
      </w:r>
      <w:r w:rsidRPr="006F3575">
        <w:rPr>
          <w:rFonts w:ascii="Calibri" w:hAnsi="Calibri" w:cs="Calibri"/>
          <w:noProof/>
          <w:szCs w:val="24"/>
        </w:rPr>
        <w:tab/>
        <w:t xml:space="preserve">Shi H, Bai C, Luo D, Wang W, Zhou C, Meharg AA, et al. Degradation of tetracyclines in manure-amended soil and their uptake by litchi (Litchi chinensis Sonn.). Environ Sci Pollut Res. 2019; </w:t>
      </w:r>
    </w:p>
    <w:p w14:paraId="6524246C"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lastRenderedPageBreak/>
        <w:t xml:space="preserve">50. </w:t>
      </w:r>
      <w:r w:rsidRPr="006F3575">
        <w:rPr>
          <w:rFonts w:ascii="Calibri" w:hAnsi="Calibri" w:cs="Calibri"/>
          <w:noProof/>
          <w:szCs w:val="24"/>
        </w:rPr>
        <w:tab/>
        <w:t xml:space="preserve">Michelini L, Meggio F, Reichel R, Thiele-Bruhn S, Pitacco A, Scattolin L, et al. Sulfadiazine uptake and effects in common hazel (Corylus avellana L.). Environ Sci Pollut Res. 2015; </w:t>
      </w:r>
    </w:p>
    <w:p w14:paraId="369641CA"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51. </w:t>
      </w:r>
      <w:r w:rsidRPr="006F3575">
        <w:rPr>
          <w:rFonts w:ascii="Calibri" w:hAnsi="Calibri" w:cs="Calibri"/>
          <w:noProof/>
          <w:szCs w:val="24"/>
        </w:rPr>
        <w:tab/>
        <w:t xml:space="preserve">Sallach JB, Zhang Y, Hodges L, Snow D, Li X, Bartelt-Hunt S. Concomitant uptake of antimicrobials and Salmonella in soil and into lettuce following wastewater irrigation. Environ Pollut. 2015; </w:t>
      </w:r>
    </w:p>
    <w:p w14:paraId="3D66B434"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52. </w:t>
      </w:r>
      <w:r w:rsidRPr="006F3575">
        <w:rPr>
          <w:rFonts w:ascii="Calibri" w:hAnsi="Calibri" w:cs="Calibri"/>
          <w:noProof/>
          <w:szCs w:val="24"/>
        </w:rPr>
        <w:tab/>
        <w:t xml:space="preserve">Chen HR, Rairat T, Loh SH, Wu YC, Vickroy TW, Chou CC. Assessment of veterinary drugs in plants using pharmacokinetic approaches: The absorption, distribution and elimination of tetracycline and sulfamethoxazole in ephemeral vegetables. PLoS One. 2017; </w:t>
      </w:r>
    </w:p>
    <w:p w14:paraId="281C1638"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53. </w:t>
      </w:r>
      <w:r w:rsidRPr="006F3575">
        <w:rPr>
          <w:rFonts w:ascii="Calibri" w:hAnsi="Calibri" w:cs="Calibri"/>
          <w:noProof/>
          <w:szCs w:val="24"/>
        </w:rPr>
        <w:tab/>
        <w:t xml:space="preserve">Yu X, Liu X, Liu H, Chen J, Sun Y. The accumulation and distribution of five antibiotics from soil in 12 cultivars of pak choi. Environ Pollut. 2019; </w:t>
      </w:r>
    </w:p>
    <w:p w14:paraId="588D2853"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54. </w:t>
      </w:r>
      <w:r w:rsidRPr="006F3575">
        <w:rPr>
          <w:rFonts w:ascii="Calibri" w:hAnsi="Calibri" w:cs="Calibri"/>
          <w:noProof/>
          <w:szCs w:val="24"/>
        </w:rPr>
        <w:tab/>
        <w:t xml:space="preserve">Di Marco G, Gismondi A, Canuti L, Scimeca M, Volpe A, Canini A. Tetracycline accumulates in Iberis sempervirens L. through apoplastic transport inducing oxidative stress and growth inhibition. Plant Biol. 2014; </w:t>
      </w:r>
    </w:p>
    <w:p w14:paraId="3A50EB05"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55. </w:t>
      </w:r>
      <w:r w:rsidRPr="006F3575">
        <w:rPr>
          <w:rFonts w:ascii="Calibri" w:hAnsi="Calibri" w:cs="Calibri"/>
          <w:noProof/>
          <w:szCs w:val="24"/>
        </w:rPr>
        <w:tab/>
        <w:t xml:space="preserve">Bartha B, Huber C, Schröder P. Uptake and metabolism of diclofenac in Typha latifolia - How plants cope with human pharmaceutical pollution. Plant Sci. 2014; </w:t>
      </w:r>
    </w:p>
    <w:p w14:paraId="4D54E3C0"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56. </w:t>
      </w:r>
      <w:r w:rsidRPr="006F3575">
        <w:rPr>
          <w:rFonts w:ascii="Calibri" w:hAnsi="Calibri" w:cs="Calibri"/>
          <w:noProof/>
          <w:szCs w:val="24"/>
        </w:rPr>
        <w:tab/>
        <w:t xml:space="preserve">Pufal G, Memmert J, Leonhardt SD, Minden V. Negative bottom-up effects of sulfadiazine, but not penicillin and tetracycline, in soil substitute on plants and higher trophic levels. Environ Pollut. 2019; </w:t>
      </w:r>
    </w:p>
    <w:p w14:paraId="4CB21AC9"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57. </w:t>
      </w:r>
      <w:r w:rsidRPr="006F3575">
        <w:rPr>
          <w:rFonts w:ascii="Calibri" w:hAnsi="Calibri" w:cs="Calibri"/>
          <w:noProof/>
          <w:szCs w:val="24"/>
        </w:rPr>
        <w:tab/>
        <w:t xml:space="preserve">Knight ER, Carter LJ, McLaughlin MJ. Bioaccumulation, uptake, and toxicity of carbamazepine in soil–plant systems. Environ Toxicol Chem. 2018; </w:t>
      </w:r>
    </w:p>
    <w:p w14:paraId="67BA6948"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58. </w:t>
      </w:r>
      <w:r w:rsidRPr="006F3575">
        <w:rPr>
          <w:rFonts w:ascii="Calibri" w:hAnsi="Calibri" w:cs="Calibri"/>
          <w:noProof/>
          <w:szCs w:val="24"/>
        </w:rPr>
        <w:tab/>
        <w:t xml:space="preserve">Paltiel O, Fedorova G, Tadmor G, Kleinstern G, Maor Y, Chefetz B. Human Exposure to Wastewater-Derived Pharmaceuticals in Fresh Produce: A Randomized Controlled Trial Focusing on Carbamazepine. Environ Sci Technol. 2016; </w:t>
      </w:r>
    </w:p>
    <w:p w14:paraId="7565EE4E"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59. </w:t>
      </w:r>
      <w:r w:rsidRPr="006F3575">
        <w:rPr>
          <w:rFonts w:ascii="Calibri" w:hAnsi="Calibri" w:cs="Calibri"/>
          <w:noProof/>
          <w:szCs w:val="24"/>
        </w:rPr>
        <w:tab/>
        <w:t xml:space="preserve">Schapira M, Manor O, Golan N, Kalo D, Mordehay V, Kirshenbaum N, et al. Involuntary human exposure to carbamazepine: A cross-sectional study of correlates across the lifespan and dietary spectrum. Environ Int. 2020; </w:t>
      </w:r>
    </w:p>
    <w:p w14:paraId="62742FE7"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60. </w:t>
      </w:r>
      <w:r w:rsidRPr="006F3575">
        <w:rPr>
          <w:rFonts w:ascii="Calibri" w:hAnsi="Calibri" w:cs="Calibri"/>
          <w:noProof/>
          <w:szCs w:val="24"/>
        </w:rPr>
        <w:tab/>
        <w:t xml:space="preserve">Boxall ABA, Johnson P, Smith EJ, Sinclair CJ, Stutt E, Levy LS. Uptake of veterinary medicines from soils into plants. J Agric Food Chem. 2006; </w:t>
      </w:r>
    </w:p>
    <w:p w14:paraId="1E5E9DA4"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61. </w:t>
      </w:r>
      <w:r w:rsidRPr="006F3575">
        <w:rPr>
          <w:rFonts w:ascii="Calibri" w:hAnsi="Calibri" w:cs="Calibri"/>
          <w:noProof/>
          <w:szCs w:val="24"/>
        </w:rPr>
        <w:tab/>
        <w:t xml:space="preserve">Calderón-Preciado D, Matamoros V, Savé R, Muñoz P, Biel C, Bayona JM. Uptake of microcontaminants by crops irrigated with reclaimed water and groundwater under real field greenhouse conditions. Environ Sci Pollut Res. 2013; </w:t>
      </w:r>
    </w:p>
    <w:p w14:paraId="2ED2658F"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62. </w:t>
      </w:r>
      <w:r w:rsidRPr="006F3575">
        <w:rPr>
          <w:rFonts w:ascii="Calibri" w:hAnsi="Calibri" w:cs="Calibri"/>
          <w:noProof/>
          <w:szCs w:val="24"/>
        </w:rPr>
        <w:tab/>
        <w:t xml:space="preserve">Griffiths GW, Beck SD. Effects of antibiotics on intracellular symbiotes in the pea aphid, Acyrthosiphon pisum. Cell Tissue Res. 1974; </w:t>
      </w:r>
    </w:p>
    <w:p w14:paraId="588EF5A4"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63. </w:t>
      </w:r>
      <w:r w:rsidRPr="006F3575">
        <w:rPr>
          <w:rFonts w:ascii="Calibri" w:hAnsi="Calibri" w:cs="Calibri"/>
          <w:noProof/>
          <w:szCs w:val="24"/>
        </w:rPr>
        <w:tab/>
        <w:t xml:space="preserve">Ehrhardt P, Jayaraj S, Schmutterer H. The effect of antibiotics on the development and fertility of the bean aphid A. fabae. Entomol Exp Appl. 1966; </w:t>
      </w:r>
    </w:p>
    <w:p w14:paraId="7F72747C"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64. </w:t>
      </w:r>
      <w:r w:rsidRPr="006F3575">
        <w:rPr>
          <w:rFonts w:ascii="Calibri" w:hAnsi="Calibri" w:cs="Calibri"/>
          <w:noProof/>
          <w:szCs w:val="24"/>
        </w:rPr>
        <w:tab/>
        <w:t xml:space="preserve">Kinney CA, Furlong ET, Kolpin DW, Burkhardt MR, Zaugg SD, Werner SL, et al. Bioaccumulation of pharmaceuticals and other anthropogenic waste indicators in earthworms from agricultural soil amended with biosolid or swine manure. Environ Sci Technol. 2008; </w:t>
      </w:r>
    </w:p>
    <w:p w14:paraId="64EBA611"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65. </w:t>
      </w:r>
      <w:r w:rsidRPr="006F3575">
        <w:rPr>
          <w:rFonts w:ascii="Calibri" w:hAnsi="Calibri" w:cs="Calibri"/>
          <w:noProof/>
          <w:szCs w:val="24"/>
        </w:rPr>
        <w:tab/>
        <w:t xml:space="preserve">Carter LJ, Ashauer R, Ryan JJ, Boxall ABA. Minimised bioconcentration tests: A useful tool for assessing chemical uptake into terrestrial and aquatic invertebrates? Environ Sci Technol. 2014; </w:t>
      </w:r>
    </w:p>
    <w:p w14:paraId="3F4EBF1B"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lastRenderedPageBreak/>
        <w:t xml:space="preserve">66. </w:t>
      </w:r>
      <w:r w:rsidRPr="006F3575">
        <w:rPr>
          <w:rFonts w:ascii="Calibri" w:hAnsi="Calibri" w:cs="Calibri"/>
          <w:noProof/>
          <w:szCs w:val="24"/>
        </w:rPr>
        <w:tab/>
        <w:t>Swan G, Naidoo V, Cuthbert R, Green RE, Pain DJ, Swarup D, et al. Removing the Threat of Diclofenac to Critically Endangered Asian Vultures. PLOS Biol [Internet]. 2006;4(3). Available from: https://doi.org/10.1371/journal.pbio.0040066</w:t>
      </w:r>
    </w:p>
    <w:p w14:paraId="4B063BFC"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67. </w:t>
      </w:r>
      <w:r w:rsidRPr="006F3575">
        <w:rPr>
          <w:rFonts w:ascii="Calibri" w:hAnsi="Calibri" w:cs="Calibri"/>
          <w:noProof/>
          <w:szCs w:val="24"/>
        </w:rPr>
        <w:tab/>
        <w:t>Brussaard L, Caron P, Campbell B, Lipper L, Mainka S, Rabbinge R, et al. Reconciling biodiversity conservation and food security: scientific challenges for a new agriculture. Curr Opin Environ Sustain [Internet]. 2010;2(1):34–42. Available from: http://www.sciencedirect.com/science/article/pii/S1877343510000151</w:t>
      </w:r>
    </w:p>
    <w:p w14:paraId="49380FD5"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68. </w:t>
      </w:r>
      <w:r w:rsidRPr="006F3575">
        <w:rPr>
          <w:rFonts w:ascii="Calibri" w:hAnsi="Calibri" w:cs="Calibri"/>
          <w:noProof/>
          <w:szCs w:val="24"/>
        </w:rPr>
        <w:tab/>
        <w:t xml:space="preserve">Dudley S, Sun C, Jiang J, Gan J. Metabolism of sulfamethoxazole in Arabidopsis thaliana cells and cucumber seedlings. Environ Pollut. 2018; </w:t>
      </w:r>
    </w:p>
    <w:p w14:paraId="06C43DB1"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69. </w:t>
      </w:r>
      <w:r w:rsidRPr="006F3575">
        <w:rPr>
          <w:rFonts w:ascii="Calibri" w:hAnsi="Calibri" w:cs="Calibri"/>
          <w:noProof/>
          <w:szCs w:val="24"/>
        </w:rPr>
        <w:tab/>
        <w:t xml:space="preserve">MacHerius A, Seiwert B, Schröder P, Huber C, Lorenz W, Reemtsma T. Identification of plant metabolites of environmental contaminants by UPLC-QToF-MS: The in vitro metabolism of triclosan in horseradish. J Agric Food Chem. 2014; </w:t>
      </w:r>
    </w:p>
    <w:p w14:paraId="317F6493"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70. </w:t>
      </w:r>
      <w:r w:rsidRPr="006F3575">
        <w:rPr>
          <w:rFonts w:ascii="Calibri" w:hAnsi="Calibri" w:cs="Calibri"/>
          <w:noProof/>
          <w:szCs w:val="24"/>
        </w:rPr>
        <w:tab/>
        <w:t xml:space="preserve">Emhofer L, Himmelsbach M, Buchberger W, Klampfl CW. High-performance liquid chromatography drift-tube ion-mobility quadrupole time-of-flight/mass spectrometry for the identity confirmation and characterization of metabolites from three statins (lipid-lowering drugs) in the model plant cress (Lepidium sativ. J Chromatogr A. 2019; </w:t>
      </w:r>
    </w:p>
    <w:p w14:paraId="7F423ADC"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71. </w:t>
      </w:r>
      <w:r w:rsidRPr="006F3575">
        <w:rPr>
          <w:rFonts w:ascii="Calibri" w:hAnsi="Calibri" w:cs="Calibri"/>
          <w:noProof/>
          <w:szCs w:val="24"/>
        </w:rPr>
        <w:tab/>
        <w:t xml:space="preserve">Marsik P, Sisa M, Lacina O, Motkova K, Langhansova L, Rezek J, et al. Metabolism of ibuprofen in higher plants: A model Arabidopsis thaliana cell suspension culture system. Environ Pollut. 2017; </w:t>
      </w:r>
    </w:p>
    <w:p w14:paraId="2AD8F37F"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72. </w:t>
      </w:r>
      <w:r w:rsidRPr="006F3575">
        <w:rPr>
          <w:rFonts w:ascii="Calibri" w:hAnsi="Calibri" w:cs="Calibri"/>
          <w:noProof/>
          <w:szCs w:val="24"/>
        </w:rPr>
        <w:tab/>
        <w:t xml:space="preserve">Bartha B, Huber C, Harpaintner R, Schröder P. Effects of acetaminophen in Brassica juncea L. Czern.: Investigation of uptake, translocation, detoxification, and the induced defense pathways. Environ Sci Pollut Res. 2010; </w:t>
      </w:r>
    </w:p>
    <w:p w14:paraId="6002266D"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73. </w:t>
      </w:r>
      <w:r w:rsidRPr="006F3575">
        <w:rPr>
          <w:rFonts w:ascii="Calibri" w:hAnsi="Calibri" w:cs="Calibri"/>
          <w:noProof/>
          <w:szCs w:val="24"/>
        </w:rPr>
        <w:tab/>
        <w:t xml:space="preserve">Fu Q, Ye Q, Zhang J, Richards J, Borchardt D, Gan J. Diclofenac in Arabidopsis cells: Rapid formation of conjugates. Environ Pollut. 2017; </w:t>
      </w:r>
    </w:p>
    <w:p w14:paraId="4D8914E4"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74. </w:t>
      </w:r>
      <w:r w:rsidRPr="006F3575">
        <w:rPr>
          <w:rFonts w:ascii="Calibri" w:hAnsi="Calibri" w:cs="Calibri"/>
          <w:noProof/>
          <w:szCs w:val="24"/>
        </w:rPr>
        <w:tab/>
        <w:t xml:space="preserve">Burns EE, Carter LJ, Snape J, Thomas-Oates J, Boxall ABA. Application of prioritization approaches to optimize environmental monitoring and testing of pharmaceuticals. Journal of Toxicology and Environmental Health - Part B: Critical Reviews. 2018. </w:t>
      </w:r>
    </w:p>
    <w:p w14:paraId="1EF33AE2"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75. </w:t>
      </w:r>
      <w:r w:rsidRPr="006F3575">
        <w:rPr>
          <w:rFonts w:ascii="Calibri" w:hAnsi="Calibri" w:cs="Calibri"/>
          <w:noProof/>
          <w:szCs w:val="24"/>
        </w:rPr>
        <w:tab/>
        <w:t>WHO. Epilepsy: Key Facts [Internet]. World Health Organisation. 2019 [cited 2020 Oct 21]. Available from: https://www.who.int/news-room/fact-sheets/detail/epilepsy</w:t>
      </w:r>
    </w:p>
    <w:p w14:paraId="7426B196"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76. </w:t>
      </w:r>
      <w:r w:rsidRPr="006F3575">
        <w:rPr>
          <w:rFonts w:ascii="Calibri" w:hAnsi="Calibri" w:cs="Calibri"/>
          <w:noProof/>
          <w:szCs w:val="24"/>
        </w:rPr>
        <w:tab/>
        <w:t>Nadkarni S, Devinsky O. Psychotropic Effects of Antiepileptic Drugs. Epilepsy Curr [Internet]. 2005;5(5):176–81. Available from: https://doi.org/10.1111/j.1535-7511.2005.00056.x</w:t>
      </w:r>
    </w:p>
    <w:p w14:paraId="0B77BE42"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77. </w:t>
      </w:r>
      <w:r w:rsidRPr="006F3575">
        <w:rPr>
          <w:rFonts w:ascii="Calibri" w:hAnsi="Calibri" w:cs="Calibri"/>
          <w:noProof/>
          <w:szCs w:val="24"/>
        </w:rPr>
        <w:tab/>
        <w:t xml:space="preserve">Wiffen PJ, Derry S, Moore RA, Aldington D, Cole P, Rice ASC, et al. Antiepileptic drugs for neuropathic pain and fibromyalgia - an overview of Cochrane reviews. Cochrane Database of Systematic Reviews. 2013. </w:t>
      </w:r>
    </w:p>
    <w:p w14:paraId="0BCA99B6"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78. </w:t>
      </w:r>
      <w:r w:rsidRPr="006F3575">
        <w:rPr>
          <w:rFonts w:ascii="Calibri" w:hAnsi="Calibri" w:cs="Calibri"/>
          <w:noProof/>
          <w:szCs w:val="24"/>
        </w:rPr>
        <w:tab/>
        <w:t>Nicholas JM, Ridsdale L, Richardson MP, Ashworth M, Gulliford MC. Trends in antiepileptic drug utilisation in UK primary care 1993–2008: Cohort study using the General Practice Research Database. Seizure [Internet]. 2012;21(6):466–70. Available from: http://www.sciencedirect.com/science/article/pii/S105913111200115X</w:t>
      </w:r>
    </w:p>
    <w:p w14:paraId="76778347"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79. </w:t>
      </w:r>
      <w:r w:rsidRPr="006F3575">
        <w:rPr>
          <w:rFonts w:ascii="Calibri" w:hAnsi="Calibri" w:cs="Calibri"/>
          <w:noProof/>
          <w:szCs w:val="24"/>
        </w:rPr>
        <w:tab/>
        <w:t>Margot J, Kienle C, Magnet A, Weil M, Rossi L, de Alencastro LF, et al. Treatment of micropollutants in municipal wastewater: Ozone or powdered activated carbon? Sci Total Environ [Internet]. 2013;461–462:480–98. Available from: http://www.sciencedirect.com/science/article/pii/S0048969713005779</w:t>
      </w:r>
    </w:p>
    <w:p w14:paraId="61F4226B"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80. </w:t>
      </w:r>
      <w:r w:rsidRPr="006F3575">
        <w:rPr>
          <w:rFonts w:ascii="Calibri" w:hAnsi="Calibri" w:cs="Calibri"/>
          <w:noProof/>
          <w:szCs w:val="24"/>
        </w:rPr>
        <w:tab/>
        <w:t xml:space="preserve">Krzeminski P, Tomei MC, Karaolia P, Langenhoff A, Almeida CMR, Felis E, et al. Performance </w:t>
      </w:r>
      <w:r w:rsidRPr="006F3575">
        <w:rPr>
          <w:rFonts w:ascii="Calibri" w:hAnsi="Calibri" w:cs="Calibri"/>
          <w:noProof/>
          <w:szCs w:val="24"/>
        </w:rPr>
        <w:lastRenderedPageBreak/>
        <w:t xml:space="preserve">of secondary wastewater treatment methods for the removal of contaminants of emerging concern implicated in crop uptake and antibiotic resistance spread: A review. Science of the Total Environment. 2019. </w:t>
      </w:r>
    </w:p>
    <w:p w14:paraId="6DD944CD"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81. </w:t>
      </w:r>
      <w:r w:rsidRPr="006F3575">
        <w:rPr>
          <w:rFonts w:ascii="Calibri" w:hAnsi="Calibri" w:cs="Calibri"/>
          <w:noProof/>
          <w:szCs w:val="24"/>
        </w:rPr>
        <w:tab/>
        <w:t xml:space="preserve">Ternes TA. Occurrence of drugs in German sewage treatment plants and rivers. Water Res. 1998; </w:t>
      </w:r>
    </w:p>
    <w:p w14:paraId="433155D2"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82. </w:t>
      </w:r>
      <w:r w:rsidRPr="006F3575">
        <w:rPr>
          <w:rFonts w:ascii="Calibri" w:hAnsi="Calibri" w:cs="Calibri"/>
          <w:noProof/>
          <w:szCs w:val="24"/>
        </w:rPr>
        <w:tab/>
        <w:t xml:space="preserve">Clara M, Strenn B, Gans O, Martinez E, Kreuzinger N, Kroiss H. Removal of selected pharmaceuticals, fragrances and endocrine disrupting compounds in a membrane bioreactor and conventional wastewater treatment plants. Water Res. 2005; </w:t>
      </w:r>
    </w:p>
    <w:p w14:paraId="56B6421D"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83. </w:t>
      </w:r>
      <w:r w:rsidRPr="006F3575">
        <w:rPr>
          <w:rFonts w:ascii="Calibri" w:hAnsi="Calibri" w:cs="Calibri"/>
          <w:noProof/>
          <w:szCs w:val="24"/>
        </w:rPr>
        <w:tab/>
        <w:t xml:space="preserve">Nakada N, Tanishima T, Shinohara H, Kiri K, Takada H. Pharmaceutical chemicals and endocrine disrupters in municipal wastewater in Tokyo and their removal during activated sludge treatment. Water Res. 2006; </w:t>
      </w:r>
    </w:p>
    <w:p w14:paraId="291330CC"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84. </w:t>
      </w:r>
      <w:r w:rsidRPr="006F3575">
        <w:rPr>
          <w:rFonts w:ascii="Calibri" w:hAnsi="Calibri" w:cs="Calibri"/>
          <w:noProof/>
          <w:szCs w:val="24"/>
        </w:rPr>
        <w:tab/>
        <w:t>Martínez Bueno MJ, Agüera A, Gómez MJ, Hernando MD, García-Reyes JF, Fernández-Alba AR. Application of Liquid Chromatography/Quadrupole-Linear Ion Trap Mass Spectrometry and Time-of-Flight Mass Spectrometry to the Determination of Pharmaceuticals and Related Contaminants in Wastewater. Anal Chem [Internet]. 2007;79(24):9372–84. Available from: https://doi.org/10.1021/ac0715672</w:t>
      </w:r>
    </w:p>
    <w:p w14:paraId="6043C8EA"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85. </w:t>
      </w:r>
      <w:r w:rsidRPr="006F3575">
        <w:rPr>
          <w:rFonts w:ascii="Calibri" w:hAnsi="Calibri" w:cs="Calibri"/>
          <w:noProof/>
          <w:szCs w:val="24"/>
        </w:rPr>
        <w:tab/>
        <w:t xml:space="preserve">Calderón-Preciado D, Matamoros V, Bayona JM. Occurrence and potential crop uptake of emerging contaminants and related compounds in an agricultural irrigation network. Sci Total Environ. 2011; </w:t>
      </w:r>
    </w:p>
    <w:p w14:paraId="237FABCD"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86. </w:t>
      </w:r>
      <w:r w:rsidRPr="006F3575">
        <w:rPr>
          <w:rFonts w:ascii="Calibri" w:hAnsi="Calibri" w:cs="Calibri"/>
          <w:noProof/>
          <w:szCs w:val="24"/>
        </w:rPr>
        <w:tab/>
        <w:t xml:space="preserve">Calderón-Preciado D, Jiménez-Cartagena C, Matamoros V, Bayona JM. Screening of 47 organic microcontaminants in agricultural irrigation waters and their soil loading. Water Res. 2011; </w:t>
      </w:r>
    </w:p>
    <w:p w14:paraId="73EE956F"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87. </w:t>
      </w:r>
      <w:r w:rsidRPr="006F3575">
        <w:rPr>
          <w:rFonts w:ascii="Calibri" w:hAnsi="Calibri" w:cs="Calibri"/>
          <w:noProof/>
          <w:szCs w:val="24"/>
        </w:rPr>
        <w:tab/>
        <w:t xml:space="preserve">Shenker M, Harush D, Ben-Ari J, Chefetz B. Uptake of carbamazepine by cucumber plants - A case study related to irrigation with reclaimed wastewater. Chemosphere. 2011; </w:t>
      </w:r>
    </w:p>
    <w:p w14:paraId="22E7CBD8"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88. </w:t>
      </w:r>
      <w:r w:rsidRPr="006F3575">
        <w:rPr>
          <w:rFonts w:ascii="Calibri" w:hAnsi="Calibri" w:cs="Calibri"/>
          <w:noProof/>
          <w:szCs w:val="24"/>
        </w:rPr>
        <w:tab/>
        <w:t xml:space="preserve">Brezina E, Prasse C, Meyer J, Mückter H, Ternes TA. Investigation and risk evaluation of the occurrence of carbamazepine, oxcarbazepine, their human metabolites and transformation products in the urban water cycle. Environ Pollut. 2017; </w:t>
      </w:r>
    </w:p>
    <w:p w14:paraId="3183F583"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89. </w:t>
      </w:r>
      <w:r w:rsidRPr="006F3575">
        <w:rPr>
          <w:rFonts w:ascii="Calibri" w:hAnsi="Calibri" w:cs="Calibri"/>
          <w:noProof/>
          <w:szCs w:val="24"/>
        </w:rPr>
        <w:tab/>
        <w:t xml:space="preserve">Paxéus N. Removal of selected non-steroidal anti-inflammatory drugs (NSAIDs), gemfibrozil, carbamazepine, β-blockers, trimethoprim and triclosan in conventional wastewater treatment plants in five EU countries and their discharge to the aquatic environment. Water Sci Technol. 2004; </w:t>
      </w:r>
    </w:p>
    <w:p w14:paraId="2E6E667A"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90. </w:t>
      </w:r>
      <w:r w:rsidRPr="006F3575">
        <w:rPr>
          <w:rFonts w:ascii="Calibri" w:hAnsi="Calibri" w:cs="Calibri"/>
          <w:noProof/>
          <w:szCs w:val="24"/>
        </w:rPr>
        <w:tab/>
        <w:t xml:space="preserve">Miao XS, Yang JJ, Metcalfe CD. Carbamazepine and its metabolites in wastewater and in biosolids in a municipal wastewater treatment plant. Environ Sci Technol. 2005; </w:t>
      </w:r>
    </w:p>
    <w:p w14:paraId="5C5E1F86"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91. </w:t>
      </w:r>
      <w:r w:rsidRPr="006F3575">
        <w:rPr>
          <w:rFonts w:ascii="Calibri" w:hAnsi="Calibri" w:cs="Calibri"/>
          <w:noProof/>
          <w:szCs w:val="24"/>
        </w:rPr>
        <w:tab/>
        <w:t xml:space="preserve">Spongberg AL, Witter JD. Pharmaceutical compounds in the wastewater process stream in Northwest Ohio. Sci Total Environ. 2008; </w:t>
      </w:r>
    </w:p>
    <w:p w14:paraId="21EC4347"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92. </w:t>
      </w:r>
      <w:r w:rsidRPr="006F3575">
        <w:rPr>
          <w:rFonts w:ascii="Calibri" w:hAnsi="Calibri" w:cs="Calibri"/>
          <w:noProof/>
          <w:szCs w:val="24"/>
        </w:rPr>
        <w:tab/>
        <w:t xml:space="preserve">Gibson R, Durán-Álvarez JC, Estrada KL, Chávez A, Jiménez Cisneros B. Accumulation and leaching potential of some pharmaceuticals and potential endocrine disruptors in soils irrigated with wastewater in the Tula Valley, Mexico. Chemosphere. 2010; </w:t>
      </w:r>
    </w:p>
    <w:p w14:paraId="7FDDCE56"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93. </w:t>
      </w:r>
      <w:r w:rsidRPr="006F3575">
        <w:rPr>
          <w:rFonts w:ascii="Calibri" w:hAnsi="Calibri" w:cs="Calibri"/>
          <w:noProof/>
          <w:szCs w:val="24"/>
        </w:rPr>
        <w:tab/>
        <w:t xml:space="preserve">Calisto V, Esteves VI. Adsorption of the antiepileptic carbamazepine onto agricultural soils. J Environ Monit. 2012; </w:t>
      </w:r>
    </w:p>
    <w:p w14:paraId="7B41A762"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94. </w:t>
      </w:r>
      <w:r w:rsidRPr="006F3575">
        <w:rPr>
          <w:rFonts w:ascii="Calibri" w:hAnsi="Calibri" w:cs="Calibri"/>
          <w:noProof/>
          <w:szCs w:val="24"/>
        </w:rPr>
        <w:tab/>
        <w:t xml:space="preserve">Goldstein M, Malchi T, Shenker M, Chefetz B. Pharmacokinetics in Plants: Carbamazepine and Its Interactions with Lamotrigine. Environ Sci Technol. 2018; </w:t>
      </w:r>
    </w:p>
    <w:p w14:paraId="20BF5B68"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95. </w:t>
      </w:r>
      <w:r w:rsidRPr="006F3575">
        <w:rPr>
          <w:rFonts w:ascii="Calibri" w:hAnsi="Calibri" w:cs="Calibri"/>
          <w:noProof/>
          <w:szCs w:val="24"/>
        </w:rPr>
        <w:tab/>
        <w:t xml:space="preserve">Webb S, Ternes T, Gibert M, Olejniczak K. Indirect human exposure to pharmaceuticals via </w:t>
      </w:r>
      <w:r w:rsidRPr="006F3575">
        <w:rPr>
          <w:rFonts w:ascii="Calibri" w:hAnsi="Calibri" w:cs="Calibri"/>
          <w:noProof/>
          <w:szCs w:val="24"/>
        </w:rPr>
        <w:lastRenderedPageBreak/>
        <w:t xml:space="preserve">drinking water. Toxicol Lett. 2003; </w:t>
      </w:r>
    </w:p>
    <w:p w14:paraId="6822618C"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96. </w:t>
      </w:r>
      <w:r w:rsidRPr="006F3575">
        <w:rPr>
          <w:rFonts w:ascii="Calibri" w:hAnsi="Calibri" w:cs="Calibri"/>
          <w:noProof/>
          <w:szCs w:val="24"/>
        </w:rPr>
        <w:tab/>
        <w:t xml:space="preserve">Malchi T, Maor Y, Tadmor G, Shenker M, Chefetz B. Irrigation of root vegetables with treated wastewater: Evaluating uptake of pharmaceuticals and the associated human health risks. Environ Sci Technol. 2014; </w:t>
      </w:r>
    </w:p>
    <w:p w14:paraId="0A051D9E"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97. </w:t>
      </w:r>
      <w:r w:rsidRPr="006F3575">
        <w:rPr>
          <w:rFonts w:ascii="Calibri" w:hAnsi="Calibri" w:cs="Calibri"/>
          <w:noProof/>
          <w:szCs w:val="24"/>
        </w:rPr>
        <w:tab/>
        <w:t xml:space="preserve">Heath E, Isidori M, Kosjek T, Filipič M. Fate and effects of anticancer drugs in the environment. 1st ed. 20. Cham : Springer International Publishing : Imprint: Springer; 2020. </w:t>
      </w:r>
    </w:p>
    <w:p w14:paraId="014DDD24"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98. </w:t>
      </w:r>
      <w:r w:rsidRPr="006F3575">
        <w:rPr>
          <w:rFonts w:ascii="Calibri" w:hAnsi="Calibri" w:cs="Calibri"/>
          <w:noProof/>
          <w:szCs w:val="24"/>
        </w:rPr>
        <w:tab/>
        <w:t>EMA. EMEA Guidance for RA [Internet]. 2006. Available from: http://www.emea.eu.int</w:t>
      </w:r>
    </w:p>
    <w:p w14:paraId="23295E09"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99. </w:t>
      </w:r>
      <w:r w:rsidRPr="006F3575">
        <w:rPr>
          <w:rFonts w:ascii="Calibri" w:hAnsi="Calibri" w:cs="Calibri"/>
          <w:noProof/>
          <w:szCs w:val="24"/>
        </w:rPr>
        <w:tab/>
        <w:t>NHS. Prescription Cost Analysis - England [Internet]. NHS Prescribing and Medicines Team. NHS Digital, part of the Government Statistical Service; 2004 [cited 2019 Oct 18]. Available from: https://digital.nhs.uk/data-and-information/publications/statistical/prescription-cost-analysis</w:t>
      </w:r>
    </w:p>
    <w:p w14:paraId="05093C57"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00. </w:t>
      </w:r>
      <w:r w:rsidRPr="006F3575">
        <w:rPr>
          <w:rFonts w:ascii="Calibri" w:hAnsi="Calibri" w:cs="Calibri"/>
          <w:noProof/>
          <w:szCs w:val="24"/>
        </w:rPr>
        <w:tab/>
        <w:t xml:space="preserve">Burns EE, Thomas-Oates J, Kolpin DW, Furlong ET, Boxall ABA. Are exposure predictions, used for the prioritization of pharmaceuticals in the environment, fit for purpose? Environ Toxicol Chem. 2017; </w:t>
      </w:r>
    </w:p>
    <w:p w14:paraId="4E5C9601"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01. </w:t>
      </w:r>
      <w:r w:rsidRPr="006F3575">
        <w:rPr>
          <w:rFonts w:ascii="Calibri" w:hAnsi="Calibri" w:cs="Calibri"/>
          <w:noProof/>
          <w:szCs w:val="24"/>
        </w:rPr>
        <w:tab/>
        <w:t xml:space="preserve">Patsalos PN. Antiepileptic Drug Interactions. 2nd ed. Springer Verlag; 2013. </w:t>
      </w:r>
    </w:p>
    <w:p w14:paraId="50F395FE"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02. </w:t>
      </w:r>
      <w:r w:rsidRPr="006F3575">
        <w:rPr>
          <w:rFonts w:ascii="Calibri" w:hAnsi="Calibri" w:cs="Calibri"/>
          <w:noProof/>
          <w:szCs w:val="24"/>
        </w:rPr>
        <w:tab/>
        <w:t>UCB. BRIVIACT - Brivaracetam Injection, Suspension: Highlights of Prescribing Information [Internet]. FDA; 2016. p. 12. Available from: https://s3-us-west-2.amazonaws.com/drugbank/fda_labels/DB05541.pdf?1494884013</w:t>
      </w:r>
    </w:p>
    <w:p w14:paraId="2BCE098A"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03. </w:t>
      </w:r>
      <w:r w:rsidRPr="006F3575">
        <w:rPr>
          <w:rFonts w:ascii="Calibri" w:hAnsi="Calibri" w:cs="Calibri"/>
          <w:noProof/>
          <w:szCs w:val="24"/>
        </w:rPr>
        <w:tab/>
        <w:t>Novartis Pharmaceuticals Corperation. Tegretol: Carbamazepine - Prescribing Information [Internet]. East Hanover, New Jersey: Novartis Pharmaceuticals Corperation; 2000. p. Pharmacokinetics. Available from: https://s3-us-west-2.amazonaws.com/drugbank/fda_labels/DB00564.pdf?1265922800</w:t>
      </w:r>
    </w:p>
    <w:p w14:paraId="1A50CBED"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04. </w:t>
      </w:r>
      <w:r w:rsidRPr="006F3575">
        <w:rPr>
          <w:rFonts w:ascii="Calibri" w:hAnsi="Calibri" w:cs="Calibri"/>
          <w:noProof/>
          <w:szCs w:val="24"/>
        </w:rPr>
        <w:tab/>
        <w:t xml:space="preserve">Clara M, Strenn B, Kreuzinger N. Carbamazepine as a possible anthropogenic marker in the aquatic environment: Investigations on the behaviour of Carbamazepine in wastewater treatment and during groundwater infiltration. Water Res. 2004; </w:t>
      </w:r>
    </w:p>
    <w:p w14:paraId="28ABFFF1"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05. </w:t>
      </w:r>
      <w:r w:rsidRPr="006F3575">
        <w:rPr>
          <w:rFonts w:ascii="Calibri" w:hAnsi="Calibri" w:cs="Calibri"/>
          <w:noProof/>
          <w:szCs w:val="24"/>
        </w:rPr>
        <w:tab/>
        <w:t xml:space="preserve">Kreuzinger N, Clara M, Strenn B, Kroiss H. Relevance of the sludge retention time (SRT) as design criteria for wastewater treatment plants for the removal of endocrine disruptors and pharmaceuticals from wastewater. Water Sci Technol. 2004; </w:t>
      </w:r>
    </w:p>
    <w:p w14:paraId="698686E8"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06. </w:t>
      </w:r>
      <w:r w:rsidRPr="006F3575">
        <w:rPr>
          <w:rFonts w:ascii="Calibri" w:hAnsi="Calibri" w:cs="Calibri"/>
          <w:noProof/>
          <w:szCs w:val="24"/>
        </w:rPr>
        <w:tab/>
        <w:t xml:space="preserve">Bendz D, Paxéus NA, Ginn TR, Loge FJ. Occurrence and fate of pharmaceutically active compounds in the environment, a case study: Höje River in Sweden. J Hazard Mater. 2005; </w:t>
      </w:r>
    </w:p>
    <w:p w14:paraId="68F2619F"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07. </w:t>
      </w:r>
      <w:r w:rsidRPr="006F3575">
        <w:rPr>
          <w:rFonts w:ascii="Calibri" w:hAnsi="Calibri" w:cs="Calibri"/>
          <w:noProof/>
          <w:szCs w:val="24"/>
        </w:rPr>
        <w:tab/>
        <w:t xml:space="preserve">Suárez S, Ramil M, Omil F, Lema JM. Removal of pharmaceutically active compounds in nitrifying-denitrifying plants. Water Sci Technol. 2005; </w:t>
      </w:r>
    </w:p>
    <w:p w14:paraId="35980DD1"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08. </w:t>
      </w:r>
      <w:r w:rsidRPr="006F3575">
        <w:rPr>
          <w:rFonts w:ascii="Calibri" w:hAnsi="Calibri" w:cs="Calibri"/>
          <w:noProof/>
          <w:szCs w:val="24"/>
        </w:rPr>
        <w:tab/>
        <w:t xml:space="preserve">Clara M, Kreuzinger N, Strenn B, Gans O, Kroiss H. The solids retention time - A suitable design parameter to evaluate the capacity of wastewater treatment plants to remove micropollutants. Water Res. 2005; </w:t>
      </w:r>
    </w:p>
    <w:p w14:paraId="2556EAD6"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09. </w:t>
      </w:r>
      <w:r w:rsidRPr="006F3575">
        <w:rPr>
          <w:rFonts w:ascii="Calibri" w:hAnsi="Calibri" w:cs="Calibri"/>
          <w:noProof/>
          <w:szCs w:val="24"/>
        </w:rPr>
        <w:tab/>
        <w:t xml:space="preserve">Radjenovic J, Petrovic M, Barceló D. Analysis of pharmaceuticals in wastewater and removal using a membrane bioreactor. In: Analytical and Bioanalytical Chemistry. 2007. </w:t>
      </w:r>
    </w:p>
    <w:p w14:paraId="127BDA67"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10. </w:t>
      </w:r>
      <w:r w:rsidRPr="006F3575">
        <w:rPr>
          <w:rFonts w:ascii="Calibri" w:hAnsi="Calibri" w:cs="Calibri"/>
          <w:noProof/>
          <w:szCs w:val="24"/>
        </w:rPr>
        <w:tab/>
        <w:t xml:space="preserve">Santos JL, Aparicio I, Alonso E. Occurrence and risk assessment of pharmaceutically active compounds in wastewater treatment plants. A case study: Seville city (Spain). Environ Int. 2007; </w:t>
      </w:r>
    </w:p>
    <w:p w14:paraId="34765FE9"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11. </w:t>
      </w:r>
      <w:r w:rsidRPr="006F3575">
        <w:rPr>
          <w:rFonts w:ascii="Calibri" w:hAnsi="Calibri" w:cs="Calibri"/>
          <w:noProof/>
          <w:szCs w:val="24"/>
        </w:rPr>
        <w:tab/>
        <w:t xml:space="preserve">Radjenović J, Petrović M, Barceló D. Fate and distribution of pharmaceuticals in wastewater and sewage sludge of the conventional activated sludge (CAS) and advanced membrane </w:t>
      </w:r>
      <w:r w:rsidRPr="006F3575">
        <w:rPr>
          <w:rFonts w:ascii="Calibri" w:hAnsi="Calibri" w:cs="Calibri"/>
          <w:noProof/>
          <w:szCs w:val="24"/>
        </w:rPr>
        <w:lastRenderedPageBreak/>
        <w:t xml:space="preserve">bioreactor (MBR) treatment. Water Res. 2009; </w:t>
      </w:r>
    </w:p>
    <w:p w14:paraId="3C4A33DA"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12. </w:t>
      </w:r>
      <w:r w:rsidRPr="006F3575">
        <w:rPr>
          <w:rFonts w:ascii="Calibri" w:hAnsi="Calibri" w:cs="Calibri"/>
          <w:noProof/>
          <w:szCs w:val="24"/>
        </w:rPr>
        <w:tab/>
        <w:t xml:space="preserve">Wick A, Fink G, Joss A, Siegrist H, Ternes TA. Fate of beta blockers and psycho-active drugs in conventional wastewater treatment. Water Res. 2009; </w:t>
      </w:r>
    </w:p>
    <w:p w14:paraId="05B4139B"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13. </w:t>
      </w:r>
      <w:r w:rsidRPr="006F3575">
        <w:rPr>
          <w:rFonts w:ascii="Calibri" w:hAnsi="Calibri" w:cs="Calibri"/>
          <w:noProof/>
          <w:szCs w:val="24"/>
        </w:rPr>
        <w:tab/>
        <w:t xml:space="preserve">Jelic A, Gros M, Ginebreda A, Cespedes-Sánchez R, Ventura F, Petrovic M, et al. Occurrence, partition and removal of pharmaceuticals in sewage water and sludge during wastewater treatment. Water Res. 2011; </w:t>
      </w:r>
    </w:p>
    <w:p w14:paraId="6860D9E1"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14. </w:t>
      </w:r>
      <w:r w:rsidRPr="006F3575">
        <w:rPr>
          <w:rFonts w:ascii="Calibri" w:hAnsi="Calibri" w:cs="Calibri"/>
          <w:noProof/>
          <w:szCs w:val="24"/>
        </w:rPr>
        <w:tab/>
        <w:t>MEDA Pharmaceuticals. Klonopin Tablets (Clonazepam) [Internet]. San Francisco: FDA; 2016. p. 1. Available from: https://s3-us-west-2.amazonaws.com/drugbank/fda_labels/DB01068.pdf?1551482193</w:t>
      </w:r>
    </w:p>
    <w:p w14:paraId="66936BE5"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15. </w:t>
      </w:r>
      <w:r w:rsidRPr="006F3575">
        <w:rPr>
          <w:rFonts w:ascii="Calibri" w:hAnsi="Calibri" w:cs="Calibri"/>
          <w:noProof/>
          <w:szCs w:val="24"/>
        </w:rPr>
        <w:tab/>
        <w:t xml:space="preserve">Galiana GL, Gauthier AC, Mattson RH. Eslicarbazepine Acetate: A New Improvement on a Classic Drug Family for the Treatment of Partial-Onset Seizures. Drugs R D. 2017 Sep 1;17(3):329–39. </w:t>
      </w:r>
    </w:p>
    <w:p w14:paraId="409F2441"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16. </w:t>
      </w:r>
      <w:r w:rsidRPr="006F3575">
        <w:rPr>
          <w:rFonts w:ascii="Calibri" w:hAnsi="Calibri" w:cs="Calibri"/>
          <w:noProof/>
          <w:szCs w:val="24"/>
        </w:rPr>
        <w:tab/>
        <w:t>Hanrahan B, Carson RP. Ethosuximide [Internet]. StatPearls. 2019 [cited 2019 Oct 13]. Available from: http://www.ncbi.nlm.nih.gov/pubmed/31334964</w:t>
      </w:r>
    </w:p>
    <w:p w14:paraId="343EB951"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17. </w:t>
      </w:r>
      <w:r w:rsidRPr="006F3575">
        <w:rPr>
          <w:rFonts w:ascii="Calibri" w:hAnsi="Calibri" w:cs="Calibri"/>
          <w:noProof/>
          <w:szCs w:val="24"/>
        </w:rPr>
        <w:tab/>
        <w:t>MEDA Pharmaceuticals. FELBATOL (felbamate) [Internet]. FDA; 2009. p. 4. Available from: https://www.accessdata.fda.gov/drugsatfda_docs/label/2009/020189s022lbl.pdf</w:t>
      </w:r>
    </w:p>
    <w:p w14:paraId="65581AE3"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18. </w:t>
      </w:r>
      <w:r w:rsidRPr="006F3575">
        <w:rPr>
          <w:rFonts w:ascii="Calibri" w:hAnsi="Calibri" w:cs="Calibri"/>
          <w:noProof/>
          <w:szCs w:val="24"/>
        </w:rPr>
        <w:tab/>
        <w:t xml:space="preserve">Bockbrader H, Wesche D, Miller R, Chapel S, Janiczek N, Burger P. A Comparison of the Pharmacokinetics and Pharmacodynamics of Pregabalin and Gabapentin. Clin Pharmacokinet. 2010;49(10):661–9. </w:t>
      </w:r>
    </w:p>
    <w:p w14:paraId="000C54BB"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19. </w:t>
      </w:r>
      <w:r w:rsidRPr="006F3575">
        <w:rPr>
          <w:rFonts w:ascii="Calibri" w:hAnsi="Calibri" w:cs="Calibri"/>
          <w:noProof/>
          <w:szCs w:val="24"/>
        </w:rPr>
        <w:tab/>
        <w:t>UCB. Vimpat (Lacosimide) Tablets and Injection. FDA Approved Labelling Text. 2008;19. Available from: https://s3-us-west-2.amazonaws.com/drugbank/fda_labels/DB06218.pdf?1364165151</w:t>
      </w:r>
    </w:p>
    <w:p w14:paraId="741B2A60"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20. </w:t>
      </w:r>
      <w:r w:rsidRPr="006F3575">
        <w:rPr>
          <w:rFonts w:ascii="Calibri" w:hAnsi="Calibri" w:cs="Calibri"/>
          <w:noProof/>
          <w:szCs w:val="24"/>
        </w:rPr>
        <w:tab/>
        <w:t>DrugBank. Lamotrigine - DrugBank [Internet]. 2005 [cited 2019 Oct 15]. p. Pharmacology: Metabolism. Available from: https://www.drugbank.ca/drugs/DB00555#label-reference</w:t>
      </w:r>
    </w:p>
    <w:p w14:paraId="513597AA"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21. </w:t>
      </w:r>
      <w:r w:rsidRPr="006F3575">
        <w:rPr>
          <w:rFonts w:ascii="Calibri" w:hAnsi="Calibri" w:cs="Calibri"/>
          <w:noProof/>
          <w:szCs w:val="24"/>
        </w:rPr>
        <w:tab/>
        <w:t>KEPPRA. Product Monograph: Levetiracetam [Internet]. 2018 [cited 2019 Oct 7]. Available from: https://pdf.hres.ca/dpd_pm/00047496.PDF</w:t>
      </w:r>
    </w:p>
    <w:p w14:paraId="100846E0"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22. </w:t>
      </w:r>
      <w:r w:rsidRPr="006F3575">
        <w:rPr>
          <w:rFonts w:ascii="Calibri" w:hAnsi="Calibri" w:cs="Calibri"/>
          <w:noProof/>
          <w:szCs w:val="24"/>
        </w:rPr>
        <w:tab/>
        <w:t>Hospira Inc. Highlights of Prescribing Information: Seizalam (midazolam injection) [Internet]. Center for Drug Evaluation and Research; 2018. p. 12. Available from: https://s3-us-west-2.amazonaws.com/drugbank/fda_labels/DB00683.pdf?1545433901</w:t>
      </w:r>
    </w:p>
    <w:p w14:paraId="2893CB5B"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23. </w:t>
      </w:r>
      <w:r w:rsidRPr="006F3575">
        <w:rPr>
          <w:rFonts w:ascii="Calibri" w:hAnsi="Calibri" w:cs="Calibri"/>
          <w:noProof/>
          <w:szCs w:val="24"/>
        </w:rPr>
        <w:tab/>
        <w:t>Novartis Pharmaceuticals Corperation. Trileptal (oxcarbazepine) Film-coated Tablets [Internet]. New Jersey; 2018. Available from: https://www.ncbi.nlm.nih.gov/pmc/articles/PMC5629137/</w:t>
      </w:r>
    </w:p>
    <w:p w14:paraId="48ED1C94"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24. </w:t>
      </w:r>
      <w:r w:rsidRPr="006F3575">
        <w:rPr>
          <w:rFonts w:ascii="Calibri" w:hAnsi="Calibri" w:cs="Calibri"/>
          <w:noProof/>
          <w:szCs w:val="24"/>
        </w:rPr>
        <w:tab/>
        <w:t>DrugBank. Paraldehyde - DrugBank [Internet]. 2015 [cited 2019 Oct 12]. Available from: https://www.drugbank.ca/drugs/DB09117</w:t>
      </w:r>
    </w:p>
    <w:p w14:paraId="4B6E2E49"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25. </w:t>
      </w:r>
      <w:r w:rsidRPr="006F3575">
        <w:rPr>
          <w:rFonts w:ascii="Calibri" w:hAnsi="Calibri" w:cs="Calibri"/>
          <w:noProof/>
          <w:szCs w:val="24"/>
        </w:rPr>
        <w:tab/>
        <w:t>RXList. Phenobarbital (Phenobarbital): Uses, Dosage, Side Effects, Interactions, Warning [Internet]. 2019 [cited 2019 Oct 18]. Available from: https://www.rxlist.com/phenobarbital-drug.htm#description</w:t>
      </w:r>
    </w:p>
    <w:p w14:paraId="5CF27C29"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26. </w:t>
      </w:r>
      <w:r w:rsidRPr="006F3575">
        <w:rPr>
          <w:rFonts w:ascii="Calibri" w:hAnsi="Calibri" w:cs="Calibri"/>
          <w:noProof/>
          <w:szCs w:val="24"/>
        </w:rPr>
        <w:tab/>
        <w:t xml:space="preserve">Bernus I, Dickinson RG, Hooper WD, Eadie MJ. Urinary excretion of phenobarbitone and its metabolites in chronically treated patients. Eur J Clin Pharmacol. 1994;46(5):473–5. </w:t>
      </w:r>
    </w:p>
    <w:p w14:paraId="5D922256"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27. </w:t>
      </w:r>
      <w:r w:rsidRPr="006F3575">
        <w:rPr>
          <w:rFonts w:ascii="Calibri" w:hAnsi="Calibri" w:cs="Calibri"/>
          <w:noProof/>
          <w:szCs w:val="24"/>
        </w:rPr>
        <w:tab/>
        <w:t xml:space="preserve">Gupta A, Yek C, Hendler RS. Phenytoin toxicity. Vol. 317, JAMA - Journal of the American Medical Association. American Medical Association; 2017. p. 2445–6. </w:t>
      </w:r>
    </w:p>
    <w:p w14:paraId="4A3C173B"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lastRenderedPageBreak/>
        <w:t xml:space="preserve">128. </w:t>
      </w:r>
      <w:r w:rsidRPr="006F3575">
        <w:rPr>
          <w:rFonts w:ascii="Calibri" w:hAnsi="Calibri" w:cs="Calibri"/>
          <w:noProof/>
          <w:szCs w:val="24"/>
        </w:rPr>
        <w:tab/>
        <w:t>DrugBank. Phenytoin - DrugBank [Internet]. 2005 [cited 2019 Nov 6]. Available from: https://www.drugbank.ca/drugs/DB00252#reference-A189219</w:t>
      </w:r>
    </w:p>
    <w:p w14:paraId="7E54120A"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29. </w:t>
      </w:r>
      <w:r w:rsidRPr="006F3575">
        <w:rPr>
          <w:rFonts w:ascii="Calibri" w:hAnsi="Calibri" w:cs="Calibri"/>
          <w:noProof/>
          <w:szCs w:val="24"/>
        </w:rPr>
        <w:tab/>
        <w:t>Ben-Menachem E. Pregabalin Pharmacology and Its Relevance to Clinical Practice. Epilepsia [Internet]. 2004;45(s6):13–8. Available from: https://onlinelibrary.wiley.com/doi/abs/10.1111/j.0013-9580.2004.455003.x</w:t>
      </w:r>
    </w:p>
    <w:p w14:paraId="7A450124"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30. </w:t>
      </w:r>
      <w:r w:rsidRPr="006F3575">
        <w:rPr>
          <w:rFonts w:ascii="Calibri" w:hAnsi="Calibri" w:cs="Calibri"/>
          <w:noProof/>
          <w:szCs w:val="24"/>
        </w:rPr>
        <w:tab/>
        <w:t>Pfizer. Environmental Assessment: Pregabalin for Use in Management of Central Neuropathic Pain due to Spinal Cord Injury [Internet]. New York: FDA; 2012. Available from: https://www.accessdata.fda.gov/drugsatfda_docs/nda/2012/021446Orig1s028EA.pdf</w:t>
      </w:r>
    </w:p>
    <w:p w14:paraId="4449B77E"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31. </w:t>
      </w:r>
      <w:r w:rsidRPr="006F3575">
        <w:rPr>
          <w:rFonts w:ascii="Calibri" w:hAnsi="Calibri" w:cs="Calibri"/>
          <w:noProof/>
          <w:szCs w:val="24"/>
        </w:rPr>
        <w:tab/>
        <w:t>Asconapé JJ. Use of antiepileptic drugs in hepatic and renal disease. Handb Clin Neurol [Internet]. 2014 Jan 1 [cited 2019 Oct 17];119:417–32. Available from: https://www.sciencedirect.com/science/article/pii/B9780702040863000278</w:t>
      </w:r>
    </w:p>
    <w:p w14:paraId="5B112886"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32. </w:t>
      </w:r>
      <w:r w:rsidRPr="006F3575">
        <w:rPr>
          <w:rFonts w:ascii="Calibri" w:hAnsi="Calibri" w:cs="Calibri"/>
          <w:noProof/>
          <w:szCs w:val="24"/>
        </w:rPr>
        <w:tab/>
        <w:t>DrugBank. Ezogabine - DrugBank [Internet]. 2007 [cited 2019 Oct 12]. Available from: https://www.drugbank.ca/drugs/DB04953</w:t>
      </w:r>
    </w:p>
    <w:p w14:paraId="3C4C8F05"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33. </w:t>
      </w:r>
      <w:r w:rsidRPr="006F3575">
        <w:rPr>
          <w:rFonts w:ascii="Calibri" w:hAnsi="Calibri" w:cs="Calibri"/>
          <w:noProof/>
          <w:szCs w:val="24"/>
        </w:rPr>
        <w:tab/>
        <w:t>DrugBank. Rufinamide - DrugBank [Internet]. 2005 [cited 2019 Nov 2]. Available from: https://www.drugbank.ca/drugs/DB06201</w:t>
      </w:r>
    </w:p>
    <w:p w14:paraId="601793B2"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34. </w:t>
      </w:r>
      <w:r w:rsidRPr="006F3575">
        <w:rPr>
          <w:rFonts w:ascii="Calibri" w:hAnsi="Calibri" w:cs="Calibri"/>
          <w:noProof/>
          <w:szCs w:val="24"/>
        </w:rPr>
        <w:tab/>
        <w:t>Hospira Inc. Depacon (valproate sodium) for Intravenous Injection - Highlights of Prescribing Information [Internet]. FDA; 2009. p. 34. Available from: https://s3-us-west-2.amazonaws.com/drugbank/fda_labels/DB00313.pdf?1556726690</w:t>
      </w:r>
    </w:p>
    <w:p w14:paraId="038A0E8D"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35. </w:t>
      </w:r>
      <w:r w:rsidRPr="006F3575">
        <w:rPr>
          <w:rFonts w:ascii="Calibri" w:hAnsi="Calibri" w:cs="Calibri"/>
          <w:noProof/>
          <w:szCs w:val="24"/>
        </w:rPr>
        <w:tab/>
        <w:t>European Medicines Agency. DIACOMIT Summary of Product Characteristics [Internet]. 2007. p. 10,32. Available from: https://www.ema.europa.eu/en/documents/product-information/diacomit-epar-product-information_en.pdf</w:t>
      </w:r>
    </w:p>
    <w:p w14:paraId="625CE680"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36. </w:t>
      </w:r>
      <w:r w:rsidRPr="006F3575">
        <w:rPr>
          <w:rFonts w:ascii="Calibri" w:hAnsi="Calibri" w:cs="Calibri"/>
          <w:noProof/>
          <w:szCs w:val="24"/>
        </w:rPr>
        <w:tab/>
        <w:t>Cephalon Inc. GABITRIL (tiagabine hydrochloride) Tablets [Internet]. FDA; 2005. p. 3. Available from: https://s3-us-west-2.amazonaws.com/drugbank/fda_labels/DB00906.pdf?1265922799</w:t>
      </w:r>
    </w:p>
    <w:p w14:paraId="2103ADF2"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37. </w:t>
      </w:r>
      <w:r w:rsidRPr="006F3575">
        <w:rPr>
          <w:rFonts w:ascii="Calibri" w:hAnsi="Calibri" w:cs="Calibri"/>
          <w:noProof/>
          <w:szCs w:val="24"/>
        </w:rPr>
        <w:tab/>
        <w:t>Garnett WR. Clinical Pharmacology of Topiramate: A Review. Epilepsia [Internet]. 2000 Jan [cited 2019 Oct 11];41(s1):61–5. Available from: http://doi.wiley.com/10.1111/j.1528-1157.2000.tb02174.x</w:t>
      </w:r>
    </w:p>
    <w:p w14:paraId="2534D08B"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38. </w:t>
      </w:r>
      <w:r w:rsidRPr="006F3575">
        <w:rPr>
          <w:rFonts w:ascii="Calibri" w:hAnsi="Calibri" w:cs="Calibri"/>
          <w:noProof/>
          <w:szCs w:val="24"/>
        </w:rPr>
        <w:tab/>
        <w:t>DrugBank. Vigabatrin - DrugBank [Internet]. 2005 [cited 2010 Oct 15]. p. Pharmacology. Available from: https://www.drugbank.ca/drugs/DB01080</w:t>
      </w:r>
    </w:p>
    <w:p w14:paraId="76311DBD"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39. </w:t>
      </w:r>
      <w:r w:rsidRPr="006F3575">
        <w:rPr>
          <w:rFonts w:ascii="Calibri" w:hAnsi="Calibri" w:cs="Calibri"/>
          <w:noProof/>
          <w:szCs w:val="24"/>
        </w:rPr>
        <w:tab/>
        <w:t>Elan Biopharmaceuticals. Zonegran (Zonisamide) FDA Approved Labelling Text. 2003; Available from: https://www.accessdata.fda.gov/drugsatfda_docs/label/2003/20789scm001_zonegran_lbl.pdf</w:t>
      </w:r>
    </w:p>
    <w:p w14:paraId="554ED32B"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40. </w:t>
      </w:r>
      <w:r w:rsidRPr="006F3575">
        <w:rPr>
          <w:rFonts w:ascii="Calibri" w:hAnsi="Calibri" w:cs="Calibri"/>
          <w:noProof/>
          <w:szCs w:val="24"/>
        </w:rPr>
        <w:tab/>
        <w:t xml:space="preserve">Meinardi H, Scott RA, Reis R, Sander JW. The treatment gap in epilepsy: the current situation and ways forward. Vol. 42, Epilepsia. United States; 2001. p. 136–49. </w:t>
      </w:r>
    </w:p>
    <w:p w14:paraId="4C080E09"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41. </w:t>
      </w:r>
      <w:r w:rsidRPr="006F3575">
        <w:rPr>
          <w:rFonts w:ascii="Calibri" w:hAnsi="Calibri" w:cs="Calibri"/>
          <w:noProof/>
          <w:szCs w:val="24"/>
        </w:rPr>
        <w:tab/>
        <w:t xml:space="preserve">Rho JM, White HS. Brief history of anti-seizure drug development. Epilepsia open. 2018 Dec;3(Suppl Suppl 2):114–9. </w:t>
      </w:r>
    </w:p>
    <w:p w14:paraId="6C0F3AF2"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42. </w:t>
      </w:r>
      <w:r w:rsidRPr="006F3575">
        <w:rPr>
          <w:rFonts w:ascii="Calibri" w:hAnsi="Calibri" w:cs="Calibri"/>
          <w:noProof/>
          <w:szCs w:val="24"/>
        </w:rPr>
        <w:tab/>
        <w:t xml:space="preserve">Leach JP, Lauder R, Nicolson A, Smith DF. Epilepsy in the UK: misdiagnosis, mistreatment, and undertreatment? The Wrexham area  epilepsy project. Seizure. 2005 Oct;14(7):514–20. </w:t>
      </w:r>
    </w:p>
    <w:p w14:paraId="1F55414A"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43. </w:t>
      </w:r>
      <w:r w:rsidRPr="006F3575">
        <w:rPr>
          <w:rFonts w:ascii="Calibri" w:hAnsi="Calibri" w:cs="Calibri"/>
          <w:noProof/>
          <w:szCs w:val="24"/>
        </w:rPr>
        <w:tab/>
        <w:t>Guo J, Sinclair CJ, Selby K, Boxall ABA. Toxicological and ecotoxicological risk-based prioritization of pharmaceuticals in the natural environment. Environ Toxicol Chem [Internet]. 2016;35(6):1550–9. Available from: https://setac.onlinelibrary.wiley.com/doi/abs/10.1002/etc.3319</w:t>
      </w:r>
    </w:p>
    <w:p w14:paraId="24B6729A"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lastRenderedPageBreak/>
        <w:t xml:space="preserve">144. </w:t>
      </w:r>
      <w:r w:rsidRPr="006F3575">
        <w:rPr>
          <w:rFonts w:ascii="Calibri" w:hAnsi="Calibri" w:cs="Calibri"/>
          <w:noProof/>
          <w:szCs w:val="24"/>
        </w:rPr>
        <w:tab/>
        <w:t>Li J, Wilkinson JL, Boxall. Use of a Large Dataset to Develop New Models for Estimating the Sorption of Active Pharmaceutical Ingredients in Soils and Sediments. J Hazard Mater [Internet]. 2021;125688. Available from: https://www.sciencedirect.com/science/article/pii/S030438942100652X</w:t>
      </w:r>
    </w:p>
    <w:p w14:paraId="065732B3"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45. </w:t>
      </w:r>
      <w:r w:rsidRPr="006F3575">
        <w:rPr>
          <w:rFonts w:ascii="Calibri" w:hAnsi="Calibri" w:cs="Calibri"/>
          <w:noProof/>
          <w:szCs w:val="24"/>
        </w:rPr>
        <w:tab/>
        <w:t xml:space="preserve">Wu X, Dodgen LK, Conkle JL, Gan J. Plant uptake of pharmaceutical and personal care products from recycled water and biosolids: A review. Science of the Total Environment. 2015. </w:t>
      </w:r>
    </w:p>
    <w:p w14:paraId="5A40ABB5"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46. </w:t>
      </w:r>
      <w:r w:rsidRPr="006F3575">
        <w:rPr>
          <w:rFonts w:ascii="Calibri" w:hAnsi="Calibri" w:cs="Calibri"/>
          <w:noProof/>
          <w:szCs w:val="24"/>
        </w:rPr>
        <w:tab/>
        <w:t xml:space="preserve">Ralph ED, Kirby WMM. Bioassay of metronidazole with either anaerobic or aerobic incubation. J Infect Dis. 1975; </w:t>
      </w:r>
    </w:p>
    <w:p w14:paraId="7E081ECF"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47. </w:t>
      </w:r>
      <w:r w:rsidRPr="006F3575">
        <w:rPr>
          <w:rFonts w:ascii="Calibri" w:hAnsi="Calibri" w:cs="Calibri"/>
          <w:noProof/>
          <w:szCs w:val="24"/>
        </w:rPr>
        <w:tab/>
        <w:t xml:space="preserve">Guillaume-Gentil O, Rey T, Kiefer P, Ibáñez AJ, Steinhoff R, Brönnimann R, et al. Single-Cell Mass Spectrometry of Metabolites Extracted from Live Cells by Fluidic Force Microscopy. Anal Chem. 2017; </w:t>
      </w:r>
    </w:p>
    <w:p w14:paraId="1892E629"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48. </w:t>
      </w:r>
      <w:r w:rsidRPr="006F3575">
        <w:rPr>
          <w:rFonts w:ascii="Calibri" w:hAnsi="Calibri" w:cs="Calibri"/>
          <w:noProof/>
          <w:szCs w:val="24"/>
        </w:rPr>
        <w:tab/>
        <w:t xml:space="preserve">Fujii T, Matsuda S, Tejedor ML, Esaki T, Sakane I, Mizuno H, et al. Direct metabolomics for plant cells by live single-cell mass spectrometry. Nat Protoc. 2015; </w:t>
      </w:r>
    </w:p>
    <w:p w14:paraId="56946937"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49. </w:t>
      </w:r>
      <w:r w:rsidRPr="006F3575">
        <w:rPr>
          <w:rFonts w:ascii="Calibri" w:hAnsi="Calibri" w:cs="Calibri"/>
          <w:noProof/>
          <w:szCs w:val="24"/>
        </w:rPr>
        <w:tab/>
        <w:t xml:space="preserve">Onjiko RM, Moody SA, Nemes P. Single-cell mass spectrometry reveals small molecules that affect cell fates in the 16-cell embryo. Proc Natl Acad Sci U S A. 2015; </w:t>
      </w:r>
    </w:p>
    <w:p w14:paraId="16955746"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50. </w:t>
      </w:r>
      <w:r w:rsidRPr="006F3575">
        <w:rPr>
          <w:rFonts w:ascii="Calibri" w:hAnsi="Calibri" w:cs="Calibri"/>
          <w:noProof/>
          <w:szCs w:val="24"/>
        </w:rPr>
        <w:tab/>
        <w:t xml:space="preserve">Lorenzo Tejedor M, Mizuno H, Tsuyama N, Harada T, Masujima T. In situ molecular analysis of plant tissues by live single-cell mass spectrometry. Anal Chem. 2012; </w:t>
      </w:r>
    </w:p>
    <w:p w14:paraId="7A41C84E"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51. </w:t>
      </w:r>
      <w:r w:rsidRPr="006F3575">
        <w:rPr>
          <w:rFonts w:ascii="Calibri" w:hAnsi="Calibri" w:cs="Calibri"/>
          <w:noProof/>
          <w:szCs w:val="24"/>
        </w:rPr>
        <w:tab/>
        <w:t xml:space="preserve">Tejedor ML, Mizuno H, Tsuyama N, Harada T, Masujima T. Direct single-cell molecular analysis of plant tissues by video mass spectrometry. Anal Sci. 2009; </w:t>
      </w:r>
    </w:p>
    <w:p w14:paraId="48AE5B29"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52. </w:t>
      </w:r>
      <w:r w:rsidRPr="006F3575">
        <w:rPr>
          <w:rFonts w:ascii="Calibri" w:hAnsi="Calibri" w:cs="Calibri"/>
          <w:noProof/>
          <w:szCs w:val="24"/>
        </w:rPr>
        <w:tab/>
        <w:t xml:space="preserve">Marshall WF, Young KD, Swaffer M, Wood E, Nurse P, Kimura A, et al. What determines cell size? BMC Biol. 2012; </w:t>
      </w:r>
    </w:p>
    <w:p w14:paraId="63EC136D"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53. </w:t>
      </w:r>
      <w:r w:rsidRPr="006F3575">
        <w:rPr>
          <w:rFonts w:ascii="Calibri" w:hAnsi="Calibri" w:cs="Calibri"/>
          <w:noProof/>
          <w:szCs w:val="24"/>
        </w:rPr>
        <w:tab/>
        <w:t xml:space="preserve">Hanna N, Sun P, Sun Q, Li X, Yang X, Ji X, et al. Presence of antibiotic residues in various environmental compartments of Shandong province in eastern China: Its potential for resistance development and ecological and human risk. Environ Int. 2018; </w:t>
      </w:r>
    </w:p>
    <w:p w14:paraId="72B22D23"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54. </w:t>
      </w:r>
      <w:r w:rsidRPr="006F3575">
        <w:rPr>
          <w:rFonts w:ascii="Calibri" w:hAnsi="Calibri" w:cs="Calibri"/>
          <w:noProof/>
          <w:szCs w:val="24"/>
        </w:rPr>
        <w:tab/>
        <w:t xml:space="preserve">Yakubu OH. Pharmaceutical wastewater effluent-Source of contaminants of emerging concern: Phytotoxicity of metronidazole to soybean (Glycine max). Toxics. 2017; </w:t>
      </w:r>
    </w:p>
    <w:p w14:paraId="387A912D"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55. </w:t>
      </w:r>
      <w:r w:rsidRPr="006F3575">
        <w:rPr>
          <w:rFonts w:ascii="Calibri" w:hAnsi="Calibri" w:cs="Calibri"/>
          <w:noProof/>
          <w:szCs w:val="24"/>
        </w:rPr>
        <w:tab/>
        <w:t xml:space="preserve">Guan F, Uboh C, Soma L, Hess A, Luo Y, Tsang DS. Sensitive liquid chromatographic/tandem mass spectrometric method for the determination of beclomethasone dipropionate and its metabolites in equine plasma and urine. J Mass Spectrom. 2003; </w:t>
      </w:r>
    </w:p>
    <w:p w14:paraId="51202FC2"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56. </w:t>
      </w:r>
      <w:r w:rsidRPr="006F3575">
        <w:rPr>
          <w:rFonts w:ascii="Calibri" w:hAnsi="Calibri" w:cs="Calibri"/>
          <w:noProof/>
          <w:szCs w:val="24"/>
        </w:rPr>
        <w:tab/>
        <w:t xml:space="preserve">Wang TH, Kittipayak S, Lin YT, Lin CH, Pan LK. Quantification of the In Vitro Radiosensitivity of Mung Bean Sprout Elongation to  6MV X-Ray: A Revised Target Model Study. PLoS One. 2015;10(6):e0128384. </w:t>
      </w:r>
    </w:p>
    <w:p w14:paraId="5AD4F918"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57. </w:t>
      </w:r>
      <w:r w:rsidRPr="006F3575">
        <w:rPr>
          <w:rFonts w:ascii="Calibri" w:hAnsi="Calibri" w:cs="Calibri"/>
          <w:noProof/>
          <w:szCs w:val="24"/>
        </w:rPr>
        <w:tab/>
        <w:t>Hecht ES, Scigelova M, Eliuk S, Makarov A. Fundamentals and Advances of Orbitrap Mass Spectrometry. In: Encyclopedia of Analytical Chemistry [Internet]. American Cancer Society; 2019. p. 1–40. Available from: https://onlinelibrary.wiley.com/doi/abs/10.1002/9780470027318.a9309.pub2</w:t>
      </w:r>
    </w:p>
    <w:p w14:paraId="376502D5"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58. </w:t>
      </w:r>
      <w:r w:rsidRPr="006F3575">
        <w:rPr>
          <w:rFonts w:ascii="Calibri" w:hAnsi="Calibri" w:cs="Calibri"/>
          <w:noProof/>
          <w:szCs w:val="24"/>
        </w:rPr>
        <w:tab/>
        <w:t xml:space="preserve">Zubarev RA, Makarov A. Orbitrap mass spectrometry. Anal Chem. 2013; </w:t>
      </w:r>
    </w:p>
    <w:p w14:paraId="392A7B8C"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59. </w:t>
      </w:r>
      <w:r w:rsidRPr="006F3575">
        <w:rPr>
          <w:rFonts w:ascii="Calibri" w:hAnsi="Calibri" w:cs="Calibri"/>
          <w:noProof/>
          <w:szCs w:val="24"/>
        </w:rPr>
        <w:tab/>
        <w:t>Thermo Fisher Scientific. LC-MS innovations: review of the technology and its advancements [Internet]. 2018. Available from: https://assets.thermofisher.com/TFS-Assets/CMD/Reference-Materials/wp-65145-lc-ms-innovations-wp65145-en.pdf</w:t>
      </w:r>
    </w:p>
    <w:p w14:paraId="2DD27F5B"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60. </w:t>
      </w:r>
      <w:r w:rsidRPr="006F3575">
        <w:rPr>
          <w:rFonts w:ascii="Calibri" w:hAnsi="Calibri" w:cs="Calibri"/>
          <w:noProof/>
          <w:szCs w:val="24"/>
        </w:rPr>
        <w:tab/>
        <w:t xml:space="preserve">Hornshaw M. Why is the Orbitrap Mass Analyzer so Amazing? [Internet]. Analyte Guru. 2015 </w:t>
      </w:r>
      <w:r w:rsidRPr="006F3575">
        <w:rPr>
          <w:rFonts w:ascii="Calibri" w:hAnsi="Calibri" w:cs="Calibri"/>
          <w:noProof/>
          <w:szCs w:val="24"/>
        </w:rPr>
        <w:lastRenderedPageBreak/>
        <w:t>[cited 2020 Nov 10]. Available from: https://analyteguru.com/why-is-the-orbitrap-mass-analyzer-amazing/</w:t>
      </w:r>
    </w:p>
    <w:p w14:paraId="7F6C8332"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61. </w:t>
      </w:r>
      <w:r w:rsidRPr="006F3575">
        <w:rPr>
          <w:rFonts w:ascii="Calibri" w:hAnsi="Calibri" w:cs="Calibri"/>
          <w:noProof/>
          <w:szCs w:val="24"/>
        </w:rPr>
        <w:tab/>
        <w:t xml:space="preserve">Cody RB. Why Are We Still Reporting Mass Accuracy in Parts per Million (ppm)? Journal of the American Society for Mass Spectrometry. 2020. </w:t>
      </w:r>
    </w:p>
    <w:p w14:paraId="00F21DC3"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62. </w:t>
      </w:r>
      <w:r w:rsidRPr="006F3575">
        <w:rPr>
          <w:rFonts w:ascii="Calibri" w:hAnsi="Calibri" w:cs="Calibri"/>
          <w:noProof/>
          <w:szCs w:val="24"/>
        </w:rPr>
        <w:tab/>
        <w:t>Thermo Fisher Scientific. Orbitrap LC-MS [Internet]. 2020 [cited 2020 Oct 25]. Available from: https://www.thermofisher.com/uk/en/home/industrial/mass-spectrometry/liquid-chromatography-mass-spectrometry-lc-ms/lc-ms-systems/orbitrap-lc-ms.html?gclid=Cj0KCQjwxNT8BRD9ARIsAJ8S5xbuOZHY6FvnhEsY-lejygYx02epS3m8rM1CYTesIlPcLu0eKg7FfVMaAtmWEALw_wcB&amp;ce=E.20</w:t>
      </w:r>
    </w:p>
    <w:p w14:paraId="636C7A69"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63. </w:t>
      </w:r>
      <w:r w:rsidRPr="006F3575">
        <w:rPr>
          <w:rFonts w:ascii="Calibri" w:hAnsi="Calibri" w:cs="Calibri"/>
          <w:noProof/>
          <w:szCs w:val="24"/>
        </w:rPr>
        <w:tab/>
        <w:t xml:space="preserve">Banerjee S, Mazumdar S. Electrospray Ionization Mass Spectrometry: A Technique to Access the Information beyond the Molecular Weight of the Analyte. Int J Anal Chem. 2012; </w:t>
      </w:r>
    </w:p>
    <w:p w14:paraId="53A0ED4E"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64. </w:t>
      </w:r>
      <w:r w:rsidRPr="006F3575">
        <w:rPr>
          <w:rFonts w:ascii="Calibri" w:hAnsi="Calibri" w:cs="Calibri"/>
          <w:noProof/>
          <w:szCs w:val="24"/>
        </w:rPr>
        <w:tab/>
        <w:t xml:space="preserve">Karas M, Bahr U, Dülcks T. Nano-electrospray ionization mass spectrometry: Addressing analytical problems beyond routine. Fresenius’ Journal of Analytical Chemistry. 2000. </w:t>
      </w:r>
    </w:p>
    <w:p w14:paraId="5FBCA280"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65. </w:t>
      </w:r>
      <w:r w:rsidRPr="006F3575">
        <w:rPr>
          <w:rFonts w:ascii="Calibri" w:hAnsi="Calibri" w:cs="Calibri"/>
          <w:noProof/>
          <w:szCs w:val="24"/>
        </w:rPr>
        <w:tab/>
        <w:t>Gates P. Nanospray Ionisation [Internet]. School of Chemistry, University of Bristol. 2015 [cited 2020 Oct 1]. Available from: http://www.chm.bris.ac.uk/ms/nano-ionisation.xhtml</w:t>
      </w:r>
    </w:p>
    <w:p w14:paraId="62B2E82E"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66. </w:t>
      </w:r>
      <w:r w:rsidRPr="006F3575">
        <w:rPr>
          <w:rFonts w:ascii="Calibri" w:hAnsi="Calibri" w:cs="Calibri"/>
          <w:noProof/>
          <w:szCs w:val="24"/>
        </w:rPr>
        <w:tab/>
        <w:t>Ashcroft A. An Introduction to Mass Spectrometry [Internet]. Astbury Centre for Structural Molecular Biology, University of Leeds. 2019 [cited 2020 Nov 10]. Available from: astbury.leeds.ac.uk/facil/MStut/mstutorial.htm</w:t>
      </w:r>
    </w:p>
    <w:p w14:paraId="04822B32"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67. </w:t>
      </w:r>
      <w:r w:rsidRPr="006F3575">
        <w:rPr>
          <w:rFonts w:ascii="Calibri" w:hAnsi="Calibri" w:cs="Calibri"/>
          <w:noProof/>
          <w:szCs w:val="24"/>
        </w:rPr>
        <w:tab/>
        <w:t xml:space="preserve">Cole RB. Electrospray and MALDI Mass Spectrometry: Fundamentals, Instrumentation, Practicalities, and Biological Applications: Second Edition. Electrospray and MALDI Mass Spectrometry: Fundamentals, Instrumentation, Practicalities, and Biological Applications: Second Edition. 2012. </w:t>
      </w:r>
    </w:p>
    <w:p w14:paraId="10BFC1A8"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68. </w:t>
      </w:r>
      <w:r w:rsidRPr="006F3575">
        <w:rPr>
          <w:rFonts w:ascii="Calibri" w:hAnsi="Calibri" w:cs="Calibri"/>
          <w:noProof/>
          <w:szCs w:val="24"/>
        </w:rPr>
        <w:tab/>
        <w:t>MassSpecPro. Orbitrap [Internet]. 2020 [cited 2020 Nov 6]. Available from: http://www.massspecpro.com/mass-analyzers/orbitrap</w:t>
      </w:r>
    </w:p>
    <w:p w14:paraId="27750F1E"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69. </w:t>
      </w:r>
      <w:r w:rsidRPr="006F3575">
        <w:rPr>
          <w:rFonts w:ascii="Calibri" w:hAnsi="Calibri" w:cs="Calibri"/>
          <w:noProof/>
          <w:szCs w:val="24"/>
        </w:rPr>
        <w:tab/>
        <w:t xml:space="preserve">Lee M, Berg A, Valaskovic G. Optimization of Nanospray Voltage and Spray Stability: Impact on Chromatographic  Peak Area for Analyte Quantitation. Vol. 22, Journal of Biomolecular Techniques : JBT. 2011. p. S68. </w:t>
      </w:r>
    </w:p>
    <w:p w14:paraId="50D1B782"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70. </w:t>
      </w:r>
      <w:r w:rsidRPr="006F3575">
        <w:rPr>
          <w:rFonts w:ascii="Calibri" w:hAnsi="Calibri" w:cs="Calibri"/>
          <w:noProof/>
          <w:szCs w:val="24"/>
        </w:rPr>
        <w:tab/>
        <w:t>Singer HP, Wössner AE, McArdell CS, Fenner K. Rapid Screening for Exposure to “Non-Target” Pharmaceuticals from Wastewater Effluents by Combining HRMS-Based Suspect Screening and Exposure Modeling. Environ Sci Technol [Internet]. 2016 Jul 5;50(13):6698–707. Available from: https://doi.org/10.1021/acs.est.5b03332</w:t>
      </w:r>
    </w:p>
    <w:p w14:paraId="1879C641"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71. </w:t>
      </w:r>
      <w:r w:rsidRPr="006F3575">
        <w:rPr>
          <w:rFonts w:ascii="Calibri" w:hAnsi="Calibri" w:cs="Calibri"/>
          <w:noProof/>
          <w:szCs w:val="24"/>
        </w:rPr>
        <w:tab/>
        <w:t xml:space="preserve">Kolpin DW, Furlong ET, Meyer MT, Thurman EM, Zaugg SD, Barber LB, et al. Pharmaceuticals, hormones, and other organic wastewater contaminants in U.S. streams, 1999-2000: A national reconnaissance. Environ Sci Technol. 2002; </w:t>
      </w:r>
    </w:p>
    <w:p w14:paraId="12B75ECB"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72. </w:t>
      </w:r>
      <w:r w:rsidRPr="006F3575">
        <w:rPr>
          <w:rFonts w:ascii="Calibri" w:hAnsi="Calibri" w:cs="Calibri"/>
          <w:noProof/>
          <w:szCs w:val="24"/>
        </w:rPr>
        <w:tab/>
        <w:t xml:space="preserve">Zhang C, Xue J, Cheng D, Feng Y, Liu Y, Aly HM, et al. Uptake, translocation and distribution of three veterinary antibiotics in Zea mays L. Environ Pollut. 2019; </w:t>
      </w:r>
    </w:p>
    <w:p w14:paraId="1FBC478C"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73. </w:t>
      </w:r>
      <w:r w:rsidRPr="006F3575">
        <w:rPr>
          <w:rFonts w:ascii="Calibri" w:hAnsi="Calibri" w:cs="Calibri"/>
          <w:noProof/>
          <w:szCs w:val="24"/>
        </w:rPr>
        <w:tab/>
        <w:t xml:space="preserve">Senta I, Kostanjevecki P, Krizman-Matasic I, Terzic S, Ahel M. Occurrence and behavior of macrolide antibiotics in municipal wastewater treatment: Possible importance of metabolites, synthesis byproducts, and transformation products. Environ Sci Technol. 2019; </w:t>
      </w:r>
    </w:p>
    <w:p w14:paraId="1511895F"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74. </w:t>
      </w:r>
      <w:r w:rsidRPr="006F3575">
        <w:rPr>
          <w:rFonts w:ascii="Calibri" w:hAnsi="Calibri" w:cs="Calibri"/>
          <w:noProof/>
          <w:szCs w:val="24"/>
        </w:rPr>
        <w:tab/>
        <w:t xml:space="preserve">Lau AH, Lam NP, Piscitelli SC, Wilkes L, Danziger LH. Clinical Pharmacokinetics of Metronidazole and Other Nitroimidazole Anti-Infectives. Clinical Pharmacokinetics. 1992. </w:t>
      </w:r>
    </w:p>
    <w:p w14:paraId="5CCFCE3D"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75. </w:t>
      </w:r>
      <w:r w:rsidRPr="006F3575">
        <w:rPr>
          <w:rFonts w:ascii="Calibri" w:hAnsi="Calibri" w:cs="Calibri"/>
          <w:noProof/>
          <w:szCs w:val="24"/>
        </w:rPr>
        <w:tab/>
        <w:t xml:space="preserve">Pearce RE, Cohen-Wolkowiez M, Sampson MR, Kearns GL. The role of human cytochrome P450 enzymes in the formation of 2-hydroxymetronidazole: CYP2A6 is the high affinity (low </w:t>
      </w:r>
      <w:r w:rsidRPr="006F3575">
        <w:rPr>
          <w:rFonts w:ascii="Calibri" w:hAnsi="Calibri" w:cs="Calibri"/>
          <w:noProof/>
          <w:szCs w:val="24"/>
        </w:rPr>
        <w:lastRenderedPageBreak/>
        <w:t xml:space="preserve">Km) catalyst. Drug Metab Dispos. 2013; </w:t>
      </w:r>
    </w:p>
    <w:p w14:paraId="2B27D400"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76. </w:t>
      </w:r>
      <w:r w:rsidRPr="006F3575">
        <w:rPr>
          <w:rFonts w:ascii="Calibri" w:hAnsi="Calibri" w:cs="Calibri"/>
          <w:noProof/>
          <w:szCs w:val="24"/>
        </w:rPr>
        <w:tab/>
        <w:t xml:space="preserve">LeBel M. Pharmacokinetic Properties of Clarithromycin: A Comparison with Erythromycin and Azithromycin. Can J Infect Dis. 1993; </w:t>
      </w:r>
    </w:p>
    <w:p w14:paraId="31FCD5AC"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77. </w:t>
      </w:r>
      <w:r w:rsidRPr="006F3575">
        <w:rPr>
          <w:rFonts w:ascii="Calibri" w:hAnsi="Calibri" w:cs="Calibri"/>
          <w:noProof/>
          <w:szCs w:val="24"/>
        </w:rPr>
        <w:tab/>
        <w:t xml:space="preserve">Davey PG. The pharmacokinetics of clarithromycin and its 14-OH metabolite. J Hosp Infect. 1991; </w:t>
      </w:r>
    </w:p>
    <w:p w14:paraId="4B9E00E0"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78. </w:t>
      </w:r>
      <w:r w:rsidRPr="006F3575">
        <w:rPr>
          <w:rFonts w:ascii="Calibri" w:hAnsi="Calibri" w:cs="Calibri"/>
          <w:noProof/>
          <w:szCs w:val="24"/>
        </w:rPr>
        <w:tab/>
        <w:t xml:space="preserve">Keller BO, Sui J, Young AB, Whittal RM. Interferences and contaminants encountered in modern mass spectrometry. Analytica Chimica Acta. 2008. </w:t>
      </w:r>
    </w:p>
    <w:p w14:paraId="07945F9B"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79. </w:t>
      </w:r>
      <w:r w:rsidRPr="006F3575">
        <w:rPr>
          <w:rFonts w:ascii="Calibri" w:hAnsi="Calibri" w:cs="Calibri"/>
          <w:noProof/>
          <w:szCs w:val="24"/>
        </w:rPr>
        <w:tab/>
        <w:t xml:space="preserve">Grote M, Schwake-Anduschus C, Michel R, Stevens H, Heyser W, Langenkämper G, et al. Incorporation of veterinary antibiotics into crops from manured soil. Landbauforsch Volkenrode. 2007; </w:t>
      </w:r>
    </w:p>
    <w:p w14:paraId="622462B2"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80. </w:t>
      </w:r>
      <w:r w:rsidRPr="006F3575">
        <w:rPr>
          <w:rFonts w:ascii="Calibri" w:hAnsi="Calibri" w:cs="Calibri"/>
          <w:noProof/>
          <w:szCs w:val="24"/>
        </w:rPr>
        <w:tab/>
        <w:t xml:space="preserve">Chuang YH, Liu CH, Sallach JB, Hammerschmidt R, Zhang W, Boyd SA, et al. Mechanistic study on uptake and transport of pharmaceuticals in lettuce from water. Environ Int. 2019; </w:t>
      </w:r>
    </w:p>
    <w:p w14:paraId="28EB3902"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szCs w:val="24"/>
        </w:rPr>
      </w:pPr>
      <w:r w:rsidRPr="006F3575">
        <w:rPr>
          <w:rFonts w:ascii="Calibri" w:hAnsi="Calibri" w:cs="Calibri"/>
          <w:noProof/>
          <w:szCs w:val="24"/>
        </w:rPr>
        <w:t xml:space="preserve">181. </w:t>
      </w:r>
      <w:r w:rsidRPr="006F3575">
        <w:rPr>
          <w:rFonts w:ascii="Calibri" w:hAnsi="Calibri" w:cs="Calibri"/>
          <w:noProof/>
          <w:szCs w:val="24"/>
        </w:rPr>
        <w:tab/>
        <w:t>McCutcheon SC, Schnoor JL. Phytoremediation: Transformation and control of contaminants. Environ Sci Pollut Res [Internet]. 2004;11(1):40. Available from: https://doi.org/10.1007/BF02980279</w:t>
      </w:r>
    </w:p>
    <w:p w14:paraId="62F6BC3E" w14:textId="77777777" w:rsidR="006F3575" w:rsidRPr="006F3575" w:rsidRDefault="006F3575" w:rsidP="006F3575">
      <w:pPr>
        <w:widowControl w:val="0"/>
        <w:autoSpaceDE w:val="0"/>
        <w:autoSpaceDN w:val="0"/>
        <w:adjustRightInd w:val="0"/>
        <w:spacing w:line="240" w:lineRule="auto"/>
        <w:ind w:left="640" w:hanging="640"/>
        <w:rPr>
          <w:rFonts w:ascii="Calibri" w:hAnsi="Calibri" w:cs="Calibri"/>
          <w:noProof/>
        </w:rPr>
      </w:pPr>
      <w:r w:rsidRPr="006F3575">
        <w:rPr>
          <w:rFonts w:ascii="Calibri" w:hAnsi="Calibri" w:cs="Calibri"/>
          <w:noProof/>
          <w:szCs w:val="24"/>
        </w:rPr>
        <w:t xml:space="preserve">182. </w:t>
      </w:r>
      <w:r w:rsidRPr="006F3575">
        <w:rPr>
          <w:rFonts w:ascii="Calibri" w:hAnsi="Calibri" w:cs="Calibri"/>
          <w:noProof/>
          <w:szCs w:val="24"/>
        </w:rPr>
        <w:tab/>
        <w:t xml:space="preserve">Lee HJ, Kim KY, Hamm SY, Kim MS, Kim HK, Oh JE. Occurrence and distribution of pharmaceutical and personal care products, artificial sweeteners, and pesticides in groundwater from an agricultural area in Korea. Sci Total Environ. 2019; </w:t>
      </w:r>
    </w:p>
    <w:p w14:paraId="1CA327B1" w14:textId="3E5B5E69" w:rsidR="004E6987" w:rsidRPr="004E6987" w:rsidRDefault="004A341B" w:rsidP="0016305B">
      <w:pPr>
        <w:spacing w:line="276" w:lineRule="auto"/>
        <w:rPr>
          <w:sz w:val="28"/>
          <w:szCs w:val="28"/>
        </w:rPr>
      </w:pPr>
      <w:r w:rsidRPr="0016305B">
        <w:rPr>
          <w:szCs w:val="28"/>
        </w:rPr>
        <w:fldChar w:fldCharType="end"/>
      </w:r>
    </w:p>
    <w:p w14:paraId="53C7D7D6" w14:textId="34B00203" w:rsidR="004E6987" w:rsidRPr="004E6987" w:rsidRDefault="004E6987" w:rsidP="004E6987">
      <w:pPr>
        <w:rPr>
          <w:sz w:val="28"/>
          <w:szCs w:val="28"/>
        </w:rPr>
      </w:pPr>
    </w:p>
    <w:p w14:paraId="5F49FBB0" w14:textId="34497D88" w:rsidR="004E6987" w:rsidRPr="004E6987" w:rsidRDefault="004E6987" w:rsidP="004E6987">
      <w:pPr>
        <w:rPr>
          <w:sz w:val="28"/>
          <w:szCs w:val="28"/>
        </w:rPr>
      </w:pPr>
    </w:p>
    <w:p w14:paraId="0261A825" w14:textId="777C4FD5" w:rsidR="004E6987" w:rsidRPr="004E6987" w:rsidRDefault="004E6987" w:rsidP="004E6987">
      <w:pPr>
        <w:rPr>
          <w:sz w:val="28"/>
          <w:szCs w:val="28"/>
        </w:rPr>
      </w:pPr>
    </w:p>
    <w:p w14:paraId="770F87A7" w14:textId="29D40A61" w:rsidR="004E6987" w:rsidRPr="004E6987" w:rsidRDefault="004E6987" w:rsidP="004E6987">
      <w:pPr>
        <w:rPr>
          <w:sz w:val="28"/>
          <w:szCs w:val="28"/>
        </w:rPr>
      </w:pPr>
    </w:p>
    <w:p w14:paraId="469EF6B1" w14:textId="5B6ABAC4" w:rsidR="004E6987" w:rsidRPr="004E6987" w:rsidRDefault="004E6987" w:rsidP="004E6987">
      <w:pPr>
        <w:rPr>
          <w:sz w:val="28"/>
          <w:szCs w:val="28"/>
        </w:rPr>
      </w:pPr>
    </w:p>
    <w:p w14:paraId="288BE292" w14:textId="197FCE10" w:rsidR="004E6987" w:rsidRPr="004E6987" w:rsidRDefault="004E6987" w:rsidP="004E6987">
      <w:pPr>
        <w:rPr>
          <w:sz w:val="28"/>
          <w:szCs w:val="28"/>
        </w:rPr>
      </w:pPr>
    </w:p>
    <w:p w14:paraId="5710F92D" w14:textId="41342A7C" w:rsidR="004E6987" w:rsidRPr="004E6987" w:rsidRDefault="004E6987" w:rsidP="004E6987">
      <w:pPr>
        <w:rPr>
          <w:sz w:val="28"/>
          <w:szCs w:val="28"/>
        </w:rPr>
      </w:pPr>
    </w:p>
    <w:p w14:paraId="094EA98C" w14:textId="29CB12D0" w:rsidR="004E6987" w:rsidRPr="004E6987" w:rsidRDefault="004E6987" w:rsidP="004E6987">
      <w:pPr>
        <w:rPr>
          <w:sz w:val="28"/>
          <w:szCs w:val="28"/>
        </w:rPr>
      </w:pPr>
    </w:p>
    <w:p w14:paraId="6E9D7CD1" w14:textId="3FA78048" w:rsidR="004E6987" w:rsidRDefault="004E6987" w:rsidP="004E6987">
      <w:pPr>
        <w:rPr>
          <w:sz w:val="28"/>
          <w:szCs w:val="28"/>
        </w:rPr>
      </w:pPr>
    </w:p>
    <w:p w14:paraId="17F11D1B" w14:textId="17F64B36" w:rsidR="001D6DAE" w:rsidRDefault="001D6DAE" w:rsidP="004E6987">
      <w:pPr>
        <w:rPr>
          <w:sz w:val="28"/>
          <w:szCs w:val="28"/>
        </w:rPr>
      </w:pPr>
    </w:p>
    <w:p w14:paraId="5EB00525" w14:textId="21C254EE" w:rsidR="001D6DAE" w:rsidRDefault="001D6DAE" w:rsidP="004E6987">
      <w:pPr>
        <w:rPr>
          <w:sz w:val="28"/>
          <w:szCs w:val="28"/>
        </w:rPr>
      </w:pPr>
    </w:p>
    <w:p w14:paraId="3740E4EF" w14:textId="77777777" w:rsidR="001D6DAE" w:rsidRPr="004E6987" w:rsidRDefault="001D6DAE" w:rsidP="004E6987">
      <w:pPr>
        <w:rPr>
          <w:sz w:val="28"/>
          <w:szCs w:val="28"/>
        </w:rPr>
      </w:pPr>
    </w:p>
    <w:p w14:paraId="66140CA7" w14:textId="77777777" w:rsidR="001D6DAE" w:rsidRPr="009A00CF" w:rsidRDefault="001D6DAE" w:rsidP="001D6DAE">
      <w:pPr>
        <w:pStyle w:val="Heading1"/>
      </w:pPr>
      <w:bookmarkStart w:id="192" w:name="_Toc68085973"/>
      <w:r w:rsidRPr="009A00CF">
        <w:lastRenderedPageBreak/>
        <w:t>Appendices</w:t>
      </w:r>
      <w:bookmarkEnd w:id="192"/>
    </w:p>
    <w:p w14:paraId="2A364FD7" w14:textId="77777777" w:rsidR="001D6DAE" w:rsidRPr="001D6DAE" w:rsidRDefault="001D6DAE" w:rsidP="001D6DAE">
      <w:pPr>
        <w:pStyle w:val="Heading2"/>
      </w:pPr>
      <w:bookmarkStart w:id="193" w:name="_Toc68085974"/>
      <w:r w:rsidRPr="009A00CF">
        <w:t>Appendix A: Quality Assurance</w:t>
      </w:r>
      <w:bookmarkEnd w:id="193"/>
    </w:p>
    <w:p w14:paraId="00A1B789" w14:textId="77777777" w:rsidR="001D6DAE" w:rsidRPr="009A00CF" w:rsidRDefault="001D6DAE" w:rsidP="001D6DAE"/>
    <w:p w14:paraId="570AC0BC" w14:textId="77777777" w:rsidR="001D6DAE" w:rsidRDefault="001D6DAE" w:rsidP="001D6DAE">
      <w:pPr>
        <w:rPr>
          <w:b/>
          <w:bCs/>
          <w:u w:val="single"/>
        </w:rPr>
      </w:pPr>
      <w:r w:rsidRPr="009A00CF">
        <w:rPr>
          <w:b/>
          <w:bCs/>
          <w:u w:val="single"/>
        </w:rPr>
        <w:t>Instrument carry over tests solvent blank data:</w:t>
      </w:r>
    </w:p>
    <w:p w14:paraId="00A0D71A" w14:textId="7E9A7C52" w:rsidR="001D6DAE" w:rsidRDefault="00887559" w:rsidP="001D6DAE">
      <w:r>
        <w:t xml:space="preserve">To check for instrument carryover of the target analytes, solvent blanks (clean capillary containing acetonitrile solvent only) were run as per the previously outlined protocol. </w:t>
      </w:r>
      <w:r w:rsidR="001112A6">
        <w:t>These samples were analyse</w:t>
      </w:r>
      <w:r w:rsidR="00EE2E99">
        <w:t>d</w:t>
      </w:r>
      <w:r w:rsidR="001112A6">
        <w:t xml:space="preserve"> incrementally </w:t>
      </w:r>
      <w:r w:rsidR="00EE2E99">
        <w:t>during</w:t>
      </w:r>
      <w:r w:rsidR="001112A6">
        <w:t xml:space="preserve"> analysis of the </w:t>
      </w:r>
      <w:r w:rsidR="00EE2E99">
        <w:t>plant cell samples and solutions constitutive of chapter 4.</w:t>
      </w:r>
    </w:p>
    <w:p w14:paraId="184D1B80" w14:textId="7688FEB8" w:rsidR="001D6DAE" w:rsidRPr="009A00CF" w:rsidRDefault="001D6DAE" w:rsidP="001D6DAE">
      <w:r w:rsidRPr="009A00CF">
        <w:rPr>
          <w:noProof/>
        </w:rPr>
        <mc:AlternateContent>
          <mc:Choice Requires="wpg">
            <w:drawing>
              <wp:anchor distT="0" distB="0" distL="114300" distR="114300" simplePos="0" relativeHeight="251933696" behindDoc="0" locked="0" layoutInCell="1" allowOverlap="1" wp14:anchorId="208685B2" wp14:editId="63C3B52F">
                <wp:simplePos x="0" y="0"/>
                <wp:positionH relativeFrom="column">
                  <wp:posOffset>0</wp:posOffset>
                </wp:positionH>
                <wp:positionV relativeFrom="paragraph">
                  <wp:posOffset>145415</wp:posOffset>
                </wp:positionV>
                <wp:extent cx="4263390" cy="331470"/>
                <wp:effectExtent l="0" t="0" r="3810" b="0"/>
                <wp:wrapNone/>
                <wp:docPr id="1368" name="Group 1368"/>
                <wp:cNvGraphicFramePr/>
                <a:graphic xmlns:a="http://schemas.openxmlformats.org/drawingml/2006/main">
                  <a:graphicData uri="http://schemas.microsoft.com/office/word/2010/wordprocessingGroup">
                    <wpg:wgp>
                      <wpg:cNvGrpSpPr/>
                      <wpg:grpSpPr>
                        <a:xfrm>
                          <a:off x="0" y="0"/>
                          <a:ext cx="4263390" cy="331470"/>
                          <a:chOff x="0" y="0"/>
                          <a:chExt cx="4263390" cy="331470"/>
                        </a:xfrm>
                      </wpg:grpSpPr>
                      <wps:wsp>
                        <wps:cNvPr id="1369" name="Rectangle 1369"/>
                        <wps:cNvSpPr/>
                        <wps:spPr>
                          <a:xfrm>
                            <a:off x="0" y="22860"/>
                            <a:ext cx="217170" cy="217170"/>
                          </a:xfrm>
                          <a:prstGeom prst="rect">
                            <a:avLst/>
                          </a:prstGeom>
                          <a:solidFill>
                            <a:schemeClr val="accent4">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6" name="Text Box 1376"/>
                        <wps:cNvSpPr txBox="1"/>
                        <wps:spPr>
                          <a:xfrm>
                            <a:off x="262890" y="0"/>
                            <a:ext cx="4000500" cy="331470"/>
                          </a:xfrm>
                          <a:prstGeom prst="rect">
                            <a:avLst/>
                          </a:prstGeom>
                          <a:solidFill>
                            <a:schemeClr val="lt1"/>
                          </a:solidFill>
                          <a:ln w="6350">
                            <a:noFill/>
                          </a:ln>
                        </wps:spPr>
                        <wps:txbx>
                          <w:txbxContent>
                            <w:p w14:paraId="3BA010CF" w14:textId="77777777" w:rsidR="00F75B1B" w:rsidRPr="00141274" w:rsidRDefault="00F75B1B" w:rsidP="001D6DAE">
                              <w:r>
                                <w:t>Solvent blanks samples analysed during plant sample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08685B2" id="Group 1368" o:spid="_x0000_s2181" style="position:absolute;margin-left:0;margin-top:11.45pt;width:335.7pt;height:26.1pt;z-index:251933696" coordsize="42633,33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">
                <v:rect id="Rectangle 1369" o:spid="_x0000_s2182" style="position:absolute;top:228;width:2171;height:21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" fillcolor="#ffe599 [1303]" strokecolor="black [3213]" strokeweight="1pt"/>
                <v:shape id="Text Box 1376" o:spid="_x0000_s2183" type="#_x0000_t202" style="position:absolute;left:2628;width:40005;height:3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" fillcolor="white [3201]" stroked="f" strokeweight=".5pt">
                  <v:textbox>
                    <w:txbxContent>
                      <w:p w14:paraId="3BA010CF" w14:textId="77777777" w:rsidR="00F75B1B" w:rsidRPr="00141274" w:rsidRDefault="00F75B1B" w:rsidP="001D6DAE">
                        <w:r>
                          <w:t>Solvent blanks samples analysed during plant sample analysis</w:t>
                        </w:r>
                      </w:p>
                    </w:txbxContent>
                  </v:textbox>
                </v:shape>
              </v:group>
            </w:pict>
          </mc:Fallback>
        </mc:AlternateContent>
      </w:r>
    </w:p>
    <w:p w14:paraId="6124AB6E" w14:textId="77777777" w:rsidR="001D6DAE" w:rsidRPr="009A00CF" w:rsidRDefault="001D6DAE" w:rsidP="001D6DAE"/>
    <w:p w14:paraId="56D18210" w14:textId="77777777" w:rsidR="001D6DAE" w:rsidRPr="009A00CF" w:rsidRDefault="001D6DAE" w:rsidP="001D6DAE"/>
    <w:tbl>
      <w:tblPr>
        <w:tblStyle w:val="TableGrid"/>
        <w:tblW w:w="7497" w:type="dxa"/>
        <w:tblLook w:val="04A0" w:firstRow="1" w:lastRow="0" w:firstColumn="1" w:lastColumn="0" w:noHBand="0" w:noVBand="1"/>
      </w:tblPr>
      <w:tblGrid>
        <w:gridCol w:w="1562"/>
        <w:gridCol w:w="991"/>
        <w:gridCol w:w="998"/>
        <w:gridCol w:w="991"/>
        <w:gridCol w:w="998"/>
        <w:gridCol w:w="991"/>
        <w:gridCol w:w="998"/>
      </w:tblGrid>
      <w:tr w:rsidR="001D6DAE" w:rsidRPr="009A00CF" w14:paraId="543F1F7E" w14:textId="77777777" w:rsidTr="001D6DAE">
        <w:trPr>
          <w:trHeight w:val="250"/>
        </w:trPr>
        <w:tc>
          <w:tcPr>
            <w:tcW w:w="1530" w:type="dxa"/>
            <w:vMerge w:val="restart"/>
          </w:tcPr>
          <w:p w14:paraId="3E777741" w14:textId="77777777" w:rsidR="001D6DAE" w:rsidRPr="009A00CF" w:rsidRDefault="001D6DAE" w:rsidP="001D6DAE">
            <w:pPr>
              <w:rPr>
                <w:b/>
                <w:bCs/>
              </w:rPr>
            </w:pPr>
            <w:r w:rsidRPr="009A00CF">
              <w:rPr>
                <w:b/>
                <w:bCs/>
              </w:rPr>
              <w:t>Metronidazole solvent blanks</w:t>
            </w:r>
          </w:p>
        </w:tc>
        <w:tc>
          <w:tcPr>
            <w:tcW w:w="5967" w:type="dxa"/>
            <w:gridSpan w:val="6"/>
          </w:tcPr>
          <w:p w14:paraId="0826D17B" w14:textId="77777777" w:rsidR="001D6DAE" w:rsidRPr="009A00CF" w:rsidRDefault="001D6DAE" w:rsidP="001D6DAE">
            <w:pPr>
              <w:jc w:val="center"/>
            </w:pPr>
            <w:r w:rsidRPr="009A00CF">
              <w:t xml:space="preserve">Target analyte with cationised molecules </w:t>
            </w:r>
          </w:p>
        </w:tc>
      </w:tr>
      <w:tr w:rsidR="001D6DAE" w:rsidRPr="009A00CF" w14:paraId="08D213A5" w14:textId="77777777" w:rsidTr="001D6DAE">
        <w:trPr>
          <w:trHeight w:val="286"/>
        </w:trPr>
        <w:tc>
          <w:tcPr>
            <w:tcW w:w="1530" w:type="dxa"/>
            <w:vMerge/>
          </w:tcPr>
          <w:p w14:paraId="14A80D60" w14:textId="77777777" w:rsidR="001D6DAE" w:rsidRPr="009A00CF" w:rsidRDefault="001D6DAE" w:rsidP="001D6DAE"/>
        </w:tc>
        <w:tc>
          <w:tcPr>
            <w:tcW w:w="1989" w:type="dxa"/>
            <w:gridSpan w:val="2"/>
          </w:tcPr>
          <w:p w14:paraId="0E15E53C" w14:textId="77777777" w:rsidR="001D6DAE" w:rsidRPr="009A00CF" w:rsidRDefault="001D6DAE" w:rsidP="001D6DAE">
            <w:pPr>
              <w:jc w:val="center"/>
              <w:rPr>
                <w:vertAlign w:val="superscript"/>
              </w:rPr>
            </w:pPr>
            <w:r w:rsidRPr="009A00CF">
              <w:t>[M+</w:t>
            </w:r>
            <w:proofErr w:type="gramStart"/>
            <w:r w:rsidRPr="009A00CF">
              <w:t>H]</w:t>
            </w:r>
            <w:r w:rsidRPr="009A00CF">
              <w:rPr>
                <w:vertAlign w:val="superscript"/>
              </w:rPr>
              <w:t>+</w:t>
            </w:r>
            <w:proofErr w:type="gramEnd"/>
          </w:p>
        </w:tc>
        <w:tc>
          <w:tcPr>
            <w:tcW w:w="1989" w:type="dxa"/>
            <w:gridSpan w:val="2"/>
          </w:tcPr>
          <w:p w14:paraId="7907DB9A" w14:textId="77777777" w:rsidR="001D6DAE" w:rsidRPr="009A00CF" w:rsidRDefault="001D6DAE" w:rsidP="001D6DAE">
            <w:pPr>
              <w:jc w:val="center"/>
            </w:pPr>
            <w:r w:rsidRPr="009A00CF">
              <w:t>[M+</w:t>
            </w:r>
            <w:proofErr w:type="gramStart"/>
            <w:r w:rsidRPr="009A00CF">
              <w:t>K]</w:t>
            </w:r>
            <w:r w:rsidRPr="009A00CF">
              <w:rPr>
                <w:vertAlign w:val="superscript"/>
              </w:rPr>
              <w:t>+</w:t>
            </w:r>
            <w:proofErr w:type="gramEnd"/>
          </w:p>
        </w:tc>
        <w:tc>
          <w:tcPr>
            <w:tcW w:w="1989" w:type="dxa"/>
            <w:gridSpan w:val="2"/>
          </w:tcPr>
          <w:p w14:paraId="3D80949D" w14:textId="77777777" w:rsidR="001D6DAE" w:rsidRPr="009A00CF" w:rsidRDefault="001D6DAE" w:rsidP="001D6DAE">
            <w:pPr>
              <w:jc w:val="center"/>
            </w:pPr>
            <w:r w:rsidRPr="009A00CF">
              <w:t>[</w:t>
            </w:r>
            <w:proofErr w:type="spellStart"/>
            <w:r w:rsidRPr="009A00CF">
              <w:t>M+</w:t>
            </w:r>
            <w:proofErr w:type="gramStart"/>
            <w:r w:rsidRPr="009A00CF">
              <w:t>Na</w:t>
            </w:r>
            <w:proofErr w:type="spellEnd"/>
            <w:r w:rsidRPr="009A00CF">
              <w:t>]</w:t>
            </w:r>
            <w:r w:rsidRPr="009A00CF">
              <w:rPr>
                <w:vertAlign w:val="superscript"/>
              </w:rPr>
              <w:t>+</w:t>
            </w:r>
            <w:proofErr w:type="gramEnd"/>
          </w:p>
        </w:tc>
      </w:tr>
      <w:tr w:rsidR="001D6DAE" w:rsidRPr="009A00CF" w14:paraId="11BB6176" w14:textId="77777777" w:rsidTr="001D6DAE">
        <w:trPr>
          <w:trHeight w:val="1057"/>
        </w:trPr>
        <w:tc>
          <w:tcPr>
            <w:tcW w:w="1530" w:type="dxa"/>
          </w:tcPr>
          <w:p w14:paraId="7E4854CA" w14:textId="77777777" w:rsidR="001D6DAE" w:rsidRPr="009A00CF" w:rsidRDefault="001D6DAE" w:rsidP="001D6DAE">
            <w:r w:rsidRPr="009A00CF">
              <w:t>Replicate</w:t>
            </w:r>
          </w:p>
        </w:tc>
        <w:tc>
          <w:tcPr>
            <w:tcW w:w="991" w:type="dxa"/>
          </w:tcPr>
          <w:p w14:paraId="37E9BDE6" w14:textId="77777777" w:rsidR="001D6DAE" w:rsidRPr="009A00CF" w:rsidRDefault="001D6DAE" w:rsidP="001D6DAE">
            <w:r w:rsidRPr="009A00CF">
              <w:t>Relative intensity</w:t>
            </w:r>
          </w:p>
          <w:p w14:paraId="1D26E56B" w14:textId="77777777" w:rsidR="001D6DAE" w:rsidRPr="009A00CF" w:rsidRDefault="001D6DAE" w:rsidP="001D6DAE">
            <w:r w:rsidRPr="009A00CF">
              <w:t>(counts)</w:t>
            </w:r>
          </w:p>
        </w:tc>
        <w:tc>
          <w:tcPr>
            <w:tcW w:w="998" w:type="dxa"/>
          </w:tcPr>
          <w:p w14:paraId="783BEA92" w14:textId="77777777" w:rsidR="001D6DAE" w:rsidRPr="009A00CF" w:rsidRDefault="001D6DAE" w:rsidP="001D6DAE">
            <w:pPr>
              <w:jc w:val="center"/>
            </w:pPr>
            <w:r w:rsidRPr="009A00CF">
              <w:t>Mass accuracy (ppm)</w:t>
            </w:r>
          </w:p>
        </w:tc>
        <w:tc>
          <w:tcPr>
            <w:tcW w:w="991" w:type="dxa"/>
          </w:tcPr>
          <w:p w14:paraId="2DA2E5CA" w14:textId="77777777" w:rsidR="001D6DAE" w:rsidRPr="009A00CF" w:rsidRDefault="001D6DAE" w:rsidP="001D6DAE">
            <w:r w:rsidRPr="009A00CF">
              <w:t>Relative intensity</w:t>
            </w:r>
          </w:p>
          <w:p w14:paraId="5D564EDF" w14:textId="77777777" w:rsidR="001D6DAE" w:rsidRPr="009A00CF" w:rsidRDefault="001D6DAE" w:rsidP="001D6DAE">
            <w:r w:rsidRPr="009A00CF">
              <w:t>(counts)</w:t>
            </w:r>
          </w:p>
        </w:tc>
        <w:tc>
          <w:tcPr>
            <w:tcW w:w="998" w:type="dxa"/>
          </w:tcPr>
          <w:p w14:paraId="531CAEB5" w14:textId="77777777" w:rsidR="001D6DAE" w:rsidRPr="009A00CF" w:rsidRDefault="001D6DAE" w:rsidP="001D6DAE">
            <w:r w:rsidRPr="009A00CF">
              <w:t>Mass accuracy (ppm)</w:t>
            </w:r>
          </w:p>
        </w:tc>
        <w:tc>
          <w:tcPr>
            <w:tcW w:w="991" w:type="dxa"/>
          </w:tcPr>
          <w:p w14:paraId="0E672C99" w14:textId="77777777" w:rsidR="001D6DAE" w:rsidRPr="009A00CF" w:rsidRDefault="001D6DAE" w:rsidP="001D6DAE">
            <w:r w:rsidRPr="009A00CF">
              <w:t>Relative intensity</w:t>
            </w:r>
          </w:p>
          <w:p w14:paraId="2726B111" w14:textId="77777777" w:rsidR="001D6DAE" w:rsidRPr="009A00CF" w:rsidRDefault="001D6DAE" w:rsidP="001D6DAE">
            <w:r w:rsidRPr="009A00CF">
              <w:t>(counts)</w:t>
            </w:r>
          </w:p>
        </w:tc>
        <w:tc>
          <w:tcPr>
            <w:tcW w:w="998" w:type="dxa"/>
          </w:tcPr>
          <w:p w14:paraId="12639798" w14:textId="77777777" w:rsidR="001D6DAE" w:rsidRPr="009A00CF" w:rsidRDefault="001D6DAE" w:rsidP="001D6DAE">
            <w:r w:rsidRPr="009A00CF">
              <w:t>Mass accuracy (ppm)</w:t>
            </w:r>
          </w:p>
        </w:tc>
      </w:tr>
      <w:tr w:rsidR="001D6DAE" w:rsidRPr="009A00CF" w14:paraId="6F04C7B3" w14:textId="77777777" w:rsidTr="001D6DAE">
        <w:trPr>
          <w:trHeight w:val="305"/>
        </w:trPr>
        <w:tc>
          <w:tcPr>
            <w:tcW w:w="1530" w:type="dxa"/>
          </w:tcPr>
          <w:p w14:paraId="5C96AB08" w14:textId="77777777" w:rsidR="001D6DAE" w:rsidRPr="009A00CF" w:rsidRDefault="001D6DAE" w:rsidP="001D6DAE">
            <w:r w:rsidRPr="009A00CF">
              <w:t>1</w:t>
            </w:r>
          </w:p>
        </w:tc>
        <w:tc>
          <w:tcPr>
            <w:tcW w:w="991" w:type="dxa"/>
          </w:tcPr>
          <w:p w14:paraId="1B2C3078" w14:textId="77777777" w:rsidR="001D6DAE" w:rsidRPr="009A00CF" w:rsidRDefault="001D6DAE" w:rsidP="001D6DAE">
            <w:r w:rsidRPr="009A00CF">
              <w:t>ND</w:t>
            </w:r>
          </w:p>
        </w:tc>
        <w:tc>
          <w:tcPr>
            <w:tcW w:w="998" w:type="dxa"/>
          </w:tcPr>
          <w:p w14:paraId="094C27EA" w14:textId="77777777" w:rsidR="001D6DAE" w:rsidRPr="009A00CF" w:rsidRDefault="001D6DAE" w:rsidP="001D6DAE">
            <w:r w:rsidRPr="009A00CF">
              <w:t>ND</w:t>
            </w:r>
          </w:p>
        </w:tc>
        <w:tc>
          <w:tcPr>
            <w:tcW w:w="991" w:type="dxa"/>
          </w:tcPr>
          <w:p w14:paraId="49A3F7F3" w14:textId="77777777" w:rsidR="001D6DAE" w:rsidRPr="009A00CF" w:rsidRDefault="001D6DAE" w:rsidP="001D6DAE">
            <w:pPr>
              <w:rPr>
                <w:vertAlign w:val="superscript"/>
              </w:rPr>
            </w:pPr>
            <w:r w:rsidRPr="009A00CF">
              <w:t>1.30e</w:t>
            </w:r>
            <w:r w:rsidRPr="009A00CF">
              <w:rPr>
                <w:vertAlign w:val="superscript"/>
              </w:rPr>
              <w:t>1</w:t>
            </w:r>
          </w:p>
        </w:tc>
        <w:tc>
          <w:tcPr>
            <w:tcW w:w="998" w:type="dxa"/>
          </w:tcPr>
          <w:p w14:paraId="326C0B1B" w14:textId="77777777" w:rsidR="001D6DAE" w:rsidRPr="009A00CF" w:rsidRDefault="001D6DAE" w:rsidP="001D6DAE">
            <w:r w:rsidRPr="009A00CF">
              <w:t>0.48</w:t>
            </w:r>
          </w:p>
        </w:tc>
        <w:tc>
          <w:tcPr>
            <w:tcW w:w="991" w:type="dxa"/>
          </w:tcPr>
          <w:p w14:paraId="75F2DEE0" w14:textId="77777777" w:rsidR="001D6DAE" w:rsidRPr="009A00CF" w:rsidRDefault="001D6DAE" w:rsidP="001D6DAE">
            <w:r w:rsidRPr="009A00CF">
              <w:t>ND</w:t>
            </w:r>
          </w:p>
        </w:tc>
        <w:tc>
          <w:tcPr>
            <w:tcW w:w="998" w:type="dxa"/>
          </w:tcPr>
          <w:p w14:paraId="015D2FF0" w14:textId="77777777" w:rsidR="001D6DAE" w:rsidRPr="009A00CF" w:rsidRDefault="001D6DAE" w:rsidP="001D6DAE">
            <w:r w:rsidRPr="009A00CF">
              <w:t>ND</w:t>
            </w:r>
          </w:p>
        </w:tc>
      </w:tr>
      <w:tr w:rsidR="001D6DAE" w:rsidRPr="009A00CF" w14:paraId="6DD030D0" w14:textId="77777777" w:rsidTr="001D6DAE">
        <w:trPr>
          <w:trHeight w:val="250"/>
        </w:trPr>
        <w:tc>
          <w:tcPr>
            <w:tcW w:w="1530" w:type="dxa"/>
          </w:tcPr>
          <w:p w14:paraId="256E231A" w14:textId="77777777" w:rsidR="001D6DAE" w:rsidRPr="009A00CF" w:rsidRDefault="001D6DAE" w:rsidP="001D6DAE">
            <w:r w:rsidRPr="009A00CF">
              <w:t>2</w:t>
            </w:r>
          </w:p>
        </w:tc>
        <w:tc>
          <w:tcPr>
            <w:tcW w:w="991" w:type="dxa"/>
          </w:tcPr>
          <w:p w14:paraId="0D45723E" w14:textId="77777777" w:rsidR="001D6DAE" w:rsidRPr="009A00CF" w:rsidRDefault="001D6DAE" w:rsidP="001D6DAE">
            <w:r w:rsidRPr="009A00CF">
              <w:t>ND</w:t>
            </w:r>
          </w:p>
        </w:tc>
        <w:tc>
          <w:tcPr>
            <w:tcW w:w="998" w:type="dxa"/>
          </w:tcPr>
          <w:p w14:paraId="3C3C672D" w14:textId="77777777" w:rsidR="001D6DAE" w:rsidRPr="009A00CF" w:rsidRDefault="001D6DAE" w:rsidP="001D6DAE">
            <w:r w:rsidRPr="009A00CF">
              <w:t>ND</w:t>
            </w:r>
          </w:p>
        </w:tc>
        <w:tc>
          <w:tcPr>
            <w:tcW w:w="991" w:type="dxa"/>
          </w:tcPr>
          <w:p w14:paraId="744EFB17" w14:textId="77777777" w:rsidR="001D6DAE" w:rsidRPr="009A00CF" w:rsidRDefault="001D6DAE" w:rsidP="001D6DAE">
            <w:r w:rsidRPr="009A00CF">
              <w:t>ND</w:t>
            </w:r>
          </w:p>
        </w:tc>
        <w:tc>
          <w:tcPr>
            <w:tcW w:w="998" w:type="dxa"/>
          </w:tcPr>
          <w:p w14:paraId="1503A814" w14:textId="77777777" w:rsidR="001D6DAE" w:rsidRPr="009A00CF" w:rsidRDefault="001D6DAE" w:rsidP="001D6DAE">
            <w:r w:rsidRPr="009A00CF">
              <w:t>ND</w:t>
            </w:r>
          </w:p>
        </w:tc>
        <w:tc>
          <w:tcPr>
            <w:tcW w:w="991" w:type="dxa"/>
          </w:tcPr>
          <w:p w14:paraId="4853D185" w14:textId="77777777" w:rsidR="001D6DAE" w:rsidRPr="009A00CF" w:rsidRDefault="001D6DAE" w:rsidP="001D6DAE">
            <w:r w:rsidRPr="009A00CF">
              <w:t>ND</w:t>
            </w:r>
          </w:p>
        </w:tc>
        <w:tc>
          <w:tcPr>
            <w:tcW w:w="998" w:type="dxa"/>
          </w:tcPr>
          <w:p w14:paraId="5299B561" w14:textId="77777777" w:rsidR="001D6DAE" w:rsidRPr="009A00CF" w:rsidRDefault="001D6DAE" w:rsidP="001D6DAE">
            <w:r w:rsidRPr="009A00CF">
              <w:t>ND</w:t>
            </w:r>
          </w:p>
        </w:tc>
      </w:tr>
      <w:tr w:rsidR="001D6DAE" w:rsidRPr="009A00CF" w14:paraId="44533EE9" w14:textId="77777777" w:rsidTr="001D6DAE">
        <w:trPr>
          <w:trHeight w:val="268"/>
        </w:trPr>
        <w:tc>
          <w:tcPr>
            <w:tcW w:w="1530" w:type="dxa"/>
          </w:tcPr>
          <w:p w14:paraId="66ED8EF3" w14:textId="77777777" w:rsidR="001D6DAE" w:rsidRPr="009A00CF" w:rsidRDefault="001D6DAE" w:rsidP="001D6DAE">
            <w:r w:rsidRPr="009A00CF">
              <w:t>3</w:t>
            </w:r>
          </w:p>
        </w:tc>
        <w:tc>
          <w:tcPr>
            <w:tcW w:w="991" w:type="dxa"/>
          </w:tcPr>
          <w:p w14:paraId="4291F5FD" w14:textId="77777777" w:rsidR="001D6DAE" w:rsidRPr="009A00CF" w:rsidRDefault="001D6DAE" w:rsidP="001D6DAE">
            <w:r w:rsidRPr="009A00CF">
              <w:t>ND</w:t>
            </w:r>
          </w:p>
        </w:tc>
        <w:tc>
          <w:tcPr>
            <w:tcW w:w="998" w:type="dxa"/>
          </w:tcPr>
          <w:p w14:paraId="7496D275" w14:textId="77777777" w:rsidR="001D6DAE" w:rsidRPr="009A00CF" w:rsidRDefault="001D6DAE" w:rsidP="001D6DAE">
            <w:r w:rsidRPr="009A00CF">
              <w:t>ND</w:t>
            </w:r>
          </w:p>
        </w:tc>
        <w:tc>
          <w:tcPr>
            <w:tcW w:w="991" w:type="dxa"/>
          </w:tcPr>
          <w:p w14:paraId="5914D3C1" w14:textId="77777777" w:rsidR="001D6DAE" w:rsidRPr="009A00CF" w:rsidRDefault="001D6DAE" w:rsidP="001D6DAE">
            <w:r w:rsidRPr="009A00CF">
              <w:t>ND</w:t>
            </w:r>
          </w:p>
        </w:tc>
        <w:tc>
          <w:tcPr>
            <w:tcW w:w="998" w:type="dxa"/>
          </w:tcPr>
          <w:p w14:paraId="0F0C79B2" w14:textId="77777777" w:rsidR="001D6DAE" w:rsidRPr="009A00CF" w:rsidRDefault="001D6DAE" w:rsidP="001D6DAE">
            <w:r w:rsidRPr="009A00CF">
              <w:t>ND</w:t>
            </w:r>
          </w:p>
        </w:tc>
        <w:tc>
          <w:tcPr>
            <w:tcW w:w="991" w:type="dxa"/>
          </w:tcPr>
          <w:p w14:paraId="6CA54853" w14:textId="77777777" w:rsidR="001D6DAE" w:rsidRPr="009A00CF" w:rsidRDefault="001D6DAE" w:rsidP="001D6DAE">
            <w:pPr>
              <w:rPr>
                <w:vertAlign w:val="superscript"/>
              </w:rPr>
            </w:pPr>
            <w:r w:rsidRPr="009A00CF">
              <w:t>5.87e</w:t>
            </w:r>
            <w:r w:rsidRPr="009A00CF">
              <w:rPr>
                <w:vertAlign w:val="superscript"/>
              </w:rPr>
              <w:t>3</w:t>
            </w:r>
          </w:p>
        </w:tc>
        <w:tc>
          <w:tcPr>
            <w:tcW w:w="998" w:type="dxa"/>
          </w:tcPr>
          <w:p w14:paraId="1BD48DDE" w14:textId="77777777" w:rsidR="001D6DAE" w:rsidRPr="009A00CF" w:rsidRDefault="001D6DAE" w:rsidP="001D6DAE">
            <w:r w:rsidRPr="009A00CF">
              <w:t>1.03</w:t>
            </w:r>
          </w:p>
        </w:tc>
      </w:tr>
      <w:tr w:rsidR="001D6DAE" w:rsidRPr="009A00CF" w14:paraId="0EB4D45A" w14:textId="77777777" w:rsidTr="001D6DAE">
        <w:trPr>
          <w:trHeight w:val="137"/>
        </w:trPr>
        <w:tc>
          <w:tcPr>
            <w:tcW w:w="1530" w:type="dxa"/>
          </w:tcPr>
          <w:p w14:paraId="48A15280" w14:textId="77777777" w:rsidR="001D6DAE" w:rsidRPr="009A00CF" w:rsidRDefault="001D6DAE" w:rsidP="001D6DAE">
            <w:r w:rsidRPr="009A00CF">
              <w:t>4</w:t>
            </w:r>
          </w:p>
        </w:tc>
        <w:tc>
          <w:tcPr>
            <w:tcW w:w="991" w:type="dxa"/>
          </w:tcPr>
          <w:p w14:paraId="6FE6DAE1" w14:textId="77777777" w:rsidR="001D6DAE" w:rsidRPr="009A00CF" w:rsidRDefault="001D6DAE" w:rsidP="001D6DAE">
            <w:r w:rsidRPr="009A00CF">
              <w:t>ND</w:t>
            </w:r>
          </w:p>
        </w:tc>
        <w:tc>
          <w:tcPr>
            <w:tcW w:w="998" w:type="dxa"/>
          </w:tcPr>
          <w:p w14:paraId="0667D68A" w14:textId="77777777" w:rsidR="001D6DAE" w:rsidRPr="009A00CF" w:rsidRDefault="001D6DAE" w:rsidP="001D6DAE">
            <w:r w:rsidRPr="009A00CF">
              <w:t>ND</w:t>
            </w:r>
          </w:p>
        </w:tc>
        <w:tc>
          <w:tcPr>
            <w:tcW w:w="991" w:type="dxa"/>
          </w:tcPr>
          <w:p w14:paraId="589E15B8" w14:textId="77777777" w:rsidR="001D6DAE" w:rsidRPr="009A00CF" w:rsidRDefault="001D6DAE" w:rsidP="001D6DAE">
            <w:r w:rsidRPr="009A00CF">
              <w:t>ND</w:t>
            </w:r>
          </w:p>
        </w:tc>
        <w:tc>
          <w:tcPr>
            <w:tcW w:w="998" w:type="dxa"/>
          </w:tcPr>
          <w:p w14:paraId="43B4066A" w14:textId="77777777" w:rsidR="001D6DAE" w:rsidRPr="009A00CF" w:rsidRDefault="001D6DAE" w:rsidP="001D6DAE">
            <w:r w:rsidRPr="009A00CF">
              <w:t>ND</w:t>
            </w:r>
          </w:p>
        </w:tc>
        <w:tc>
          <w:tcPr>
            <w:tcW w:w="991" w:type="dxa"/>
          </w:tcPr>
          <w:p w14:paraId="6C66F0CA" w14:textId="77777777" w:rsidR="001D6DAE" w:rsidRPr="009A00CF" w:rsidRDefault="001D6DAE" w:rsidP="001D6DAE">
            <w:r w:rsidRPr="009A00CF">
              <w:t>ND</w:t>
            </w:r>
          </w:p>
        </w:tc>
        <w:tc>
          <w:tcPr>
            <w:tcW w:w="998" w:type="dxa"/>
          </w:tcPr>
          <w:p w14:paraId="44305EE2" w14:textId="77777777" w:rsidR="001D6DAE" w:rsidRPr="009A00CF" w:rsidRDefault="001D6DAE" w:rsidP="001D6DAE">
            <w:r w:rsidRPr="009A00CF">
              <w:t>ND</w:t>
            </w:r>
          </w:p>
        </w:tc>
      </w:tr>
      <w:tr w:rsidR="001D6DAE" w:rsidRPr="009A00CF" w14:paraId="5A791424" w14:textId="77777777" w:rsidTr="001D6DAE">
        <w:trPr>
          <w:trHeight w:val="250"/>
        </w:trPr>
        <w:tc>
          <w:tcPr>
            <w:tcW w:w="1530" w:type="dxa"/>
          </w:tcPr>
          <w:p w14:paraId="4A4348C7" w14:textId="77777777" w:rsidR="001D6DAE" w:rsidRPr="009A00CF" w:rsidRDefault="001D6DAE" w:rsidP="001D6DAE">
            <w:r w:rsidRPr="009A00CF">
              <w:t>5</w:t>
            </w:r>
          </w:p>
        </w:tc>
        <w:tc>
          <w:tcPr>
            <w:tcW w:w="991" w:type="dxa"/>
          </w:tcPr>
          <w:p w14:paraId="124BCA18" w14:textId="77777777" w:rsidR="001D6DAE" w:rsidRPr="009A00CF" w:rsidRDefault="001D6DAE" w:rsidP="001D6DAE">
            <w:r w:rsidRPr="009A00CF">
              <w:t>ND</w:t>
            </w:r>
          </w:p>
        </w:tc>
        <w:tc>
          <w:tcPr>
            <w:tcW w:w="998" w:type="dxa"/>
          </w:tcPr>
          <w:p w14:paraId="0094BF5B" w14:textId="77777777" w:rsidR="001D6DAE" w:rsidRPr="009A00CF" w:rsidRDefault="001D6DAE" w:rsidP="001D6DAE">
            <w:r w:rsidRPr="009A00CF">
              <w:t>ND</w:t>
            </w:r>
          </w:p>
        </w:tc>
        <w:tc>
          <w:tcPr>
            <w:tcW w:w="991" w:type="dxa"/>
          </w:tcPr>
          <w:p w14:paraId="657DC838" w14:textId="77777777" w:rsidR="001D6DAE" w:rsidRPr="009A00CF" w:rsidRDefault="001D6DAE" w:rsidP="001D6DAE">
            <w:r w:rsidRPr="009A00CF">
              <w:t>ND</w:t>
            </w:r>
          </w:p>
        </w:tc>
        <w:tc>
          <w:tcPr>
            <w:tcW w:w="998" w:type="dxa"/>
          </w:tcPr>
          <w:p w14:paraId="2576F519" w14:textId="77777777" w:rsidR="001D6DAE" w:rsidRPr="009A00CF" w:rsidRDefault="001D6DAE" w:rsidP="001D6DAE">
            <w:r w:rsidRPr="009A00CF">
              <w:t>ND</w:t>
            </w:r>
          </w:p>
        </w:tc>
        <w:tc>
          <w:tcPr>
            <w:tcW w:w="991" w:type="dxa"/>
          </w:tcPr>
          <w:p w14:paraId="5FA57C79" w14:textId="77777777" w:rsidR="001D6DAE" w:rsidRPr="009A00CF" w:rsidRDefault="001D6DAE" w:rsidP="001D6DAE">
            <w:r w:rsidRPr="009A00CF">
              <w:t>ND</w:t>
            </w:r>
          </w:p>
        </w:tc>
        <w:tc>
          <w:tcPr>
            <w:tcW w:w="998" w:type="dxa"/>
          </w:tcPr>
          <w:p w14:paraId="6AA5173B" w14:textId="77777777" w:rsidR="001D6DAE" w:rsidRPr="009A00CF" w:rsidRDefault="001D6DAE" w:rsidP="001D6DAE">
            <w:r w:rsidRPr="009A00CF">
              <w:t>ND</w:t>
            </w:r>
          </w:p>
        </w:tc>
      </w:tr>
      <w:tr w:rsidR="001D6DAE" w:rsidRPr="009A00CF" w14:paraId="4DB07AAE" w14:textId="77777777" w:rsidTr="001D6DAE">
        <w:trPr>
          <w:trHeight w:val="268"/>
        </w:trPr>
        <w:tc>
          <w:tcPr>
            <w:tcW w:w="1530" w:type="dxa"/>
          </w:tcPr>
          <w:p w14:paraId="72067D85" w14:textId="77777777" w:rsidR="001D6DAE" w:rsidRPr="009A00CF" w:rsidRDefault="001D6DAE" w:rsidP="001D6DAE">
            <w:r w:rsidRPr="009A00CF">
              <w:t>6</w:t>
            </w:r>
          </w:p>
        </w:tc>
        <w:tc>
          <w:tcPr>
            <w:tcW w:w="991" w:type="dxa"/>
          </w:tcPr>
          <w:p w14:paraId="7E0A4C5A" w14:textId="77777777" w:rsidR="001D6DAE" w:rsidRPr="009A00CF" w:rsidRDefault="001D6DAE" w:rsidP="001D6DAE">
            <w:r w:rsidRPr="009A00CF">
              <w:t>ND</w:t>
            </w:r>
          </w:p>
        </w:tc>
        <w:tc>
          <w:tcPr>
            <w:tcW w:w="998" w:type="dxa"/>
          </w:tcPr>
          <w:p w14:paraId="6C200E68" w14:textId="77777777" w:rsidR="001D6DAE" w:rsidRPr="009A00CF" w:rsidRDefault="001D6DAE" w:rsidP="001D6DAE">
            <w:r w:rsidRPr="009A00CF">
              <w:t>ND</w:t>
            </w:r>
          </w:p>
        </w:tc>
        <w:tc>
          <w:tcPr>
            <w:tcW w:w="991" w:type="dxa"/>
          </w:tcPr>
          <w:p w14:paraId="24D59369" w14:textId="77777777" w:rsidR="001D6DAE" w:rsidRPr="009A00CF" w:rsidRDefault="001D6DAE" w:rsidP="001D6DAE">
            <w:r w:rsidRPr="009A00CF">
              <w:t>ND</w:t>
            </w:r>
          </w:p>
        </w:tc>
        <w:tc>
          <w:tcPr>
            <w:tcW w:w="998" w:type="dxa"/>
          </w:tcPr>
          <w:p w14:paraId="3084DEB7" w14:textId="77777777" w:rsidR="001D6DAE" w:rsidRPr="009A00CF" w:rsidRDefault="001D6DAE" w:rsidP="001D6DAE">
            <w:r w:rsidRPr="009A00CF">
              <w:t>ND</w:t>
            </w:r>
          </w:p>
        </w:tc>
        <w:tc>
          <w:tcPr>
            <w:tcW w:w="991" w:type="dxa"/>
          </w:tcPr>
          <w:p w14:paraId="7460D577" w14:textId="77777777" w:rsidR="001D6DAE" w:rsidRPr="009A00CF" w:rsidRDefault="001D6DAE" w:rsidP="001D6DAE">
            <w:r w:rsidRPr="009A00CF">
              <w:t>ND</w:t>
            </w:r>
          </w:p>
        </w:tc>
        <w:tc>
          <w:tcPr>
            <w:tcW w:w="998" w:type="dxa"/>
          </w:tcPr>
          <w:p w14:paraId="41EA1EE8" w14:textId="77777777" w:rsidR="001D6DAE" w:rsidRPr="009A00CF" w:rsidRDefault="001D6DAE" w:rsidP="001D6DAE">
            <w:r w:rsidRPr="009A00CF">
              <w:t>ND</w:t>
            </w:r>
          </w:p>
        </w:tc>
      </w:tr>
      <w:tr w:rsidR="001D6DAE" w:rsidRPr="009A00CF" w14:paraId="6EE239AB" w14:textId="77777777" w:rsidTr="001D6DAE">
        <w:trPr>
          <w:trHeight w:val="250"/>
        </w:trPr>
        <w:tc>
          <w:tcPr>
            <w:tcW w:w="1530" w:type="dxa"/>
          </w:tcPr>
          <w:p w14:paraId="065F3B3C" w14:textId="77777777" w:rsidR="001D6DAE" w:rsidRPr="009A00CF" w:rsidRDefault="001D6DAE" w:rsidP="001D6DAE">
            <w:r w:rsidRPr="009A00CF">
              <w:t>7</w:t>
            </w:r>
          </w:p>
        </w:tc>
        <w:tc>
          <w:tcPr>
            <w:tcW w:w="991" w:type="dxa"/>
          </w:tcPr>
          <w:p w14:paraId="0E700DFE" w14:textId="77777777" w:rsidR="001D6DAE" w:rsidRPr="009A00CF" w:rsidRDefault="001D6DAE" w:rsidP="001D6DAE">
            <w:pPr>
              <w:rPr>
                <w:vertAlign w:val="superscript"/>
              </w:rPr>
            </w:pPr>
            <w:r w:rsidRPr="009A00CF">
              <w:t>3.44e</w:t>
            </w:r>
            <w:r w:rsidRPr="009A00CF">
              <w:rPr>
                <w:vertAlign w:val="superscript"/>
              </w:rPr>
              <w:t>3</w:t>
            </w:r>
          </w:p>
        </w:tc>
        <w:tc>
          <w:tcPr>
            <w:tcW w:w="998" w:type="dxa"/>
          </w:tcPr>
          <w:p w14:paraId="7BD58EA7" w14:textId="77777777" w:rsidR="001D6DAE" w:rsidRPr="009A00CF" w:rsidRDefault="001D6DAE" w:rsidP="001D6DAE">
            <w:r w:rsidRPr="009A00CF">
              <w:t>0.00</w:t>
            </w:r>
          </w:p>
        </w:tc>
        <w:tc>
          <w:tcPr>
            <w:tcW w:w="991" w:type="dxa"/>
          </w:tcPr>
          <w:p w14:paraId="4ACEA483" w14:textId="77777777" w:rsidR="001D6DAE" w:rsidRPr="009A00CF" w:rsidRDefault="001D6DAE" w:rsidP="001D6DAE">
            <w:pPr>
              <w:rPr>
                <w:vertAlign w:val="superscript"/>
              </w:rPr>
            </w:pPr>
            <w:r w:rsidRPr="009A00CF">
              <w:t>8.04e</w:t>
            </w:r>
            <w:r w:rsidRPr="009A00CF">
              <w:rPr>
                <w:vertAlign w:val="superscript"/>
              </w:rPr>
              <w:t>2</w:t>
            </w:r>
          </w:p>
        </w:tc>
        <w:tc>
          <w:tcPr>
            <w:tcW w:w="998" w:type="dxa"/>
          </w:tcPr>
          <w:p w14:paraId="748A1B90" w14:textId="77777777" w:rsidR="001D6DAE" w:rsidRPr="009A00CF" w:rsidRDefault="001D6DAE" w:rsidP="001D6DAE">
            <w:r w:rsidRPr="009A00CF">
              <w:t>0.00</w:t>
            </w:r>
          </w:p>
        </w:tc>
        <w:tc>
          <w:tcPr>
            <w:tcW w:w="991" w:type="dxa"/>
          </w:tcPr>
          <w:p w14:paraId="71506BAE" w14:textId="77777777" w:rsidR="001D6DAE" w:rsidRPr="009A00CF" w:rsidRDefault="001D6DAE" w:rsidP="001D6DAE">
            <w:pPr>
              <w:rPr>
                <w:vertAlign w:val="superscript"/>
              </w:rPr>
            </w:pPr>
            <w:r w:rsidRPr="009A00CF">
              <w:t>1.67e</w:t>
            </w:r>
            <w:r w:rsidRPr="009A00CF">
              <w:rPr>
                <w:vertAlign w:val="superscript"/>
              </w:rPr>
              <w:t>3</w:t>
            </w:r>
          </w:p>
        </w:tc>
        <w:tc>
          <w:tcPr>
            <w:tcW w:w="998" w:type="dxa"/>
          </w:tcPr>
          <w:p w14:paraId="353FE288" w14:textId="77777777" w:rsidR="001D6DAE" w:rsidRPr="009A00CF" w:rsidRDefault="001D6DAE" w:rsidP="001D6DAE">
            <w:r w:rsidRPr="009A00CF">
              <w:t>0.00</w:t>
            </w:r>
          </w:p>
        </w:tc>
      </w:tr>
      <w:tr w:rsidR="001D6DAE" w:rsidRPr="009A00CF" w14:paraId="1F3BF6AA" w14:textId="77777777" w:rsidTr="001D6DAE">
        <w:trPr>
          <w:trHeight w:val="268"/>
        </w:trPr>
        <w:tc>
          <w:tcPr>
            <w:tcW w:w="1530" w:type="dxa"/>
          </w:tcPr>
          <w:p w14:paraId="77CB5326" w14:textId="77777777" w:rsidR="001D6DAE" w:rsidRPr="009A00CF" w:rsidRDefault="001D6DAE" w:rsidP="001D6DAE">
            <w:r w:rsidRPr="009A00CF">
              <w:t>8</w:t>
            </w:r>
          </w:p>
        </w:tc>
        <w:tc>
          <w:tcPr>
            <w:tcW w:w="991" w:type="dxa"/>
          </w:tcPr>
          <w:p w14:paraId="4E41C6B9" w14:textId="77777777" w:rsidR="001D6DAE" w:rsidRPr="009A00CF" w:rsidRDefault="001D6DAE" w:rsidP="001D6DAE">
            <w:pPr>
              <w:rPr>
                <w:vertAlign w:val="superscript"/>
              </w:rPr>
            </w:pPr>
            <w:r w:rsidRPr="009A00CF">
              <w:t>4.12e</w:t>
            </w:r>
            <w:r w:rsidRPr="009A00CF">
              <w:rPr>
                <w:vertAlign w:val="superscript"/>
              </w:rPr>
              <w:t>3</w:t>
            </w:r>
          </w:p>
        </w:tc>
        <w:tc>
          <w:tcPr>
            <w:tcW w:w="998" w:type="dxa"/>
          </w:tcPr>
          <w:p w14:paraId="4C719307" w14:textId="77777777" w:rsidR="001D6DAE" w:rsidRPr="009A00CF" w:rsidRDefault="001D6DAE" w:rsidP="001D6DAE">
            <w:r w:rsidRPr="009A00CF">
              <w:t>1.16</w:t>
            </w:r>
          </w:p>
        </w:tc>
        <w:tc>
          <w:tcPr>
            <w:tcW w:w="991" w:type="dxa"/>
          </w:tcPr>
          <w:p w14:paraId="3C225BFE" w14:textId="77777777" w:rsidR="001D6DAE" w:rsidRPr="009A00CF" w:rsidRDefault="001D6DAE" w:rsidP="001D6DAE">
            <w:r w:rsidRPr="009A00CF">
              <w:t>ND</w:t>
            </w:r>
          </w:p>
        </w:tc>
        <w:tc>
          <w:tcPr>
            <w:tcW w:w="998" w:type="dxa"/>
          </w:tcPr>
          <w:p w14:paraId="0D30010F" w14:textId="77777777" w:rsidR="001D6DAE" w:rsidRPr="009A00CF" w:rsidRDefault="001D6DAE" w:rsidP="001D6DAE">
            <w:r w:rsidRPr="009A00CF">
              <w:t>ND</w:t>
            </w:r>
          </w:p>
        </w:tc>
        <w:tc>
          <w:tcPr>
            <w:tcW w:w="991" w:type="dxa"/>
          </w:tcPr>
          <w:p w14:paraId="05A55181" w14:textId="77777777" w:rsidR="001D6DAE" w:rsidRPr="009A00CF" w:rsidRDefault="001D6DAE" w:rsidP="001D6DAE">
            <w:r w:rsidRPr="009A00CF">
              <w:t>ND</w:t>
            </w:r>
          </w:p>
        </w:tc>
        <w:tc>
          <w:tcPr>
            <w:tcW w:w="998" w:type="dxa"/>
          </w:tcPr>
          <w:p w14:paraId="3234660E" w14:textId="77777777" w:rsidR="001D6DAE" w:rsidRPr="009A00CF" w:rsidRDefault="001D6DAE" w:rsidP="001D6DAE">
            <w:r w:rsidRPr="009A00CF">
              <w:t>ND</w:t>
            </w:r>
          </w:p>
        </w:tc>
      </w:tr>
      <w:tr w:rsidR="001D6DAE" w:rsidRPr="009A00CF" w14:paraId="392A7EBF" w14:textId="77777777" w:rsidTr="001D6DAE">
        <w:trPr>
          <w:trHeight w:val="268"/>
        </w:trPr>
        <w:tc>
          <w:tcPr>
            <w:tcW w:w="1530" w:type="dxa"/>
          </w:tcPr>
          <w:p w14:paraId="5A72877C" w14:textId="77777777" w:rsidR="001D6DAE" w:rsidRPr="009A00CF" w:rsidRDefault="001D6DAE" w:rsidP="001D6DAE">
            <w:r w:rsidRPr="009A00CF">
              <w:t>9</w:t>
            </w:r>
          </w:p>
        </w:tc>
        <w:tc>
          <w:tcPr>
            <w:tcW w:w="991" w:type="dxa"/>
            <w:shd w:val="clear" w:color="auto" w:fill="FFF2CC" w:themeFill="accent4" w:themeFillTint="33"/>
          </w:tcPr>
          <w:p w14:paraId="76C494EF" w14:textId="77777777" w:rsidR="001D6DAE" w:rsidRPr="009A00CF" w:rsidRDefault="001D6DAE" w:rsidP="001D6DAE">
            <w:r w:rsidRPr="009A00CF">
              <w:t>ND</w:t>
            </w:r>
          </w:p>
        </w:tc>
        <w:tc>
          <w:tcPr>
            <w:tcW w:w="998" w:type="dxa"/>
            <w:shd w:val="clear" w:color="auto" w:fill="FFF2CC" w:themeFill="accent4" w:themeFillTint="33"/>
          </w:tcPr>
          <w:p w14:paraId="6E927C73" w14:textId="77777777" w:rsidR="001D6DAE" w:rsidRPr="009A00CF" w:rsidRDefault="001D6DAE" w:rsidP="001D6DAE">
            <w:r w:rsidRPr="009A00CF">
              <w:t>ND</w:t>
            </w:r>
          </w:p>
        </w:tc>
        <w:tc>
          <w:tcPr>
            <w:tcW w:w="991" w:type="dxa"/>
            <w:shd w:val="clear" w:color="auto" w:fill="FFF2CC" w:themeFill="accent4" w:themeFillTint="33"/>
          </w:tcPr>
          <w:p w14:paraId="04BD29B6" w14:textId="77777777" w:rsidR="001D6DAE" w:rsidRPr="009A00CF" w:rsidRDefault="001D6DAE" w:rsidP="001D6DAE">
            <w:r w:rsidRPr="009A00CF">
              <w:t>ND</w:t>
            </w:r>
          </w:p>
        </w:tc>
        <w:tc>
          <w:tcPr>
            <w:tcW w:w="998" w:type="dxa"/>
            <w:shd w:val="clear" w:color="auto" w:fill="FFF2CC" w:themeFill="accent4" w:themeFillTint="33"/>
          </w:tcPr>
          <w:p w14:paraId="67F5EE2D" w14:textId="77777777" w:rsidR="001D6DAE" w:rsidRPr="009A00CF" w:rsidRDefault="001D6DAE" w:rsidP="001D6DAE">
            <w:r w:rsidRPr="009A00CF">
              <w:t>ND</w:t>
            </w:r>
          </w:p>
        </w:tc>
        <w:tc>
          <w:tcPr>
            <w:tcW w:w="991" w:type="dxa"/>
            <w:shd w:val="clear" w:color="auto" w:fill="FFF2CC" w:themeFill="accent4" w:themeFillTint="33"/>
          </w:tcPr>
          <w:p w14:paraId="60BF23FD" w14:textId="77777777" w:rsidR="001D6DAE" w:rsidRPr="009A00CF" w:rsidRDefault="001D6DAE" w:rsidP="001D6DAE">
            <w:r w:rsidRPr="009A00CF">
              <w:t>ND</w:t>
            </w:r>
          </w:p>
        </w:tc>
        <w:tc>
          <w:tcPr>
            <w:tcW w:w="998" w:type="dxa"/>
            <w:shd w:val="clear" w:color="auto" w:fill="FFF2CC" w:themeFill="accent4" w:themeFillTint="33"/>
          </w:tcPr>
          <w:p w14:paraId="1FD4937A" w14:textId="77777777" w:rsidR="001D6DAE" w:rsidRPr="009A00CF" w:rsidRDefault="001D6DAE" w:rsidP="001D6DAE">
            <w:r w:rsidRPr="009A00CF">
              <w:t>ND</w:t>
            </w:r>
          </w:p>
        </w:tc>
      </w:tr>
      <w:tr w:rsidR="001D6DAE" w:rsidRPr="009A00CF" w14:paraId="3155D950" w14:textId="77777777" w:rsidTr="001D6DAE">
        <w:trPr>
          <w:trHeight w:val="250"/>
        </w:trPr>
        <w:tc>
          <w:tcPr>
            <w:tcW w:w="1530" w:type="dxa"/>
          </w:tcPr>
          <w:p w14:paraId="2E4D2D8B" w14:textId="77777777" w:rsidR="001D6DAE" w:rsidRPr="009A00CF" w:rsidRDefault="001D6DAE" w:rsidP="001D6DAE">
            <w:r w:rsidRPr="009A00CF">
              <w:t>10</w:t>
            </w:r>
          </w:p>
        </w:tc>
        <w:tc>
          <w:tcPr>
            <w:tcW w:w="991" w:type="dxa"/>
            <w:shd w:val="clear" w:color="auto" w:fill="FFF2CC" w:themeFill="accent4" w:themeFillTint="33"/>
          </w:tcPr>
          <w:p w14:paraId="61D90443" w14:textId="77777777" w:rsidR="001D6DAE" w:rsidRPr="009A00CF" w:rsidRDefault="001D6DAE" w:rsidP="001D6DAE">
            <w:r w:rsidRPr="009A00CF">
              <w:t>ND</w:t>
            </w:r>
          </w:p>
        </w:tc>
        <w:tc>
          <w:tcPr>
            <w:tcW w:w="998" w:type="dxa"/>
            <w:shd w:val="clear" w:color="auto" w:fill="FFF2CC" w:themeFill="accent4" w:themeFillTint="33"/>
          </w:tcPr>
          <w:p w14:paraId="5D856537" w14:textId="77777777" w:rsidR="001D6DAE" w:rsidRPr="009A00CF" w:rsidRDefault="001D6DAE" w:rsidP="001D6DAE">
            <w:r w:rsidRPr="009A00CF">
              <w:t>ND</w:t>
            </w:r>
          </w:p>
        </w:tc>
        <w:tc>
          <w:tcPr>
            <w:tcW w:w="991" w:type="dxa"/>
            <w:shd w:val="clear" w:color="auto" w:fill="FFF2CC" w:themeFill="accent4" w:themeFillTint="33"/>
          </w:tcPr>
          <w:p w14:paraId="6188D7E1" w14:textId="77777777" w:rsidR="001D6DAE" w:rsidRPr="009A00CF" w:rsidRDefault="001D6DAE" w:rsidP="001D6DAE">
            <w:r w:rsidRPr="009A00CF">
              <w:t>ND</w:t>
            </w:r>
          </w:p>
        </w:tc>
        <w:tc>
          <w:tcPr>
            <w:tcW w:w="998" w:type="dxa"/>
            <w:shd w:val="clear" w:color="auto" w:fill="FFF2CC" w:themeFill="accent4" w:themeFillTint="33"/>
          </w:tcPr>
          <w:p w14:paraId="59CEB7F7" w14:textId="77777777" w:rsidR="001D6DAE" w:rsidRPr="009A00CF" w:rsidRDefault="001D6DAE" w:rsidP="001D6DAE">
            <w:r w:rsidRPr="009A00CF">
              <w:t>ND</w:t>
            </w:r>
          </w:p>
        </w:tc>
        <w:tc>
          <w:tcPr>
            <w:tcW w:w="991" w:type="dxa"/>
            <w:shd w:val="clear" w:color="auto" w:fill="FFF2CC" w:themeFill="accent4" w:themeFillTint="33"/>
          </w:tcPr>
          <w:p w14:paraId="6A7467C7" w14:textId="77777777" w:rsidR="001D6DAE" w:rsidRPr="009A00CF" w:rsidRDefault="001D6DAE" w:rsidP="001D6DAE">
            <w:r w:rsidRPr="009A00CF">
              <w:t>ND</w:t>
            </w:r>
          </w:p>
        </w:tc>
        <w:tc>
          <w:tcPr>
            <w:tcW w:w="998" w:type="dxa"/>
            <w:shd w:val="clear" w:color="auto" w:fill="FFF2CC" w:themeFill="accent4" w:themeFillTint="33"/>
          </w:tcPr>
          <w:p w14:paraId="0EBE3076" w14:textId="77777777" w:rsidR="001D6DAE" w:rsidRPr="009A00CF" w:rsidRDefault="001D6DAE" w:rsidP="001D6DAE">
            <w:r w:rsidRPr="009A00CF">
              <w:t>ND</w:t>
            </w:r>
          </w:p>
        </w:tc>
      </w:tr>
      <w:tr w:rsidR="001D6DAE" w:rsidRPr="009A00CF" w14:paraId="00D5C8F8" w14:textId="77777777" w:rsidTr="001D6DAE">
        <w:trPr>
          <w:trHeight w:val="250"/>
        </w:trPr>
        <w:tc>
          <w:tcPr>
            <w:tcW w:w="1530" w:type="dxa"/>
          </w:tcPr>
          <w:p w14:paraId="457E9F9D" w14:textId="77777777" w:rsidR="001D6DAE" w:rsidRPr="009A00CF" w:rsidRDefault="001D6DAE" w:rsidP="001D6DAE">
            <w:r w:rsidRPr="009A00CF">
              <w:t>11</w:t>
            </w:r>
          </w:p>
        </w:tc>
        <w:tc>
          <w:tcPr>
            <w:tcW w:w="991" w:type="dxa"/>
            <w:shd w:val="clear" w:color="auto" w:fill="FFF2CC" w:themeFill="accent4" w:themeFillTint="33"/>
          </w:tcPr>
          <w:p w14:paraId="25BE23CD" w14:textId="77777777" w:rsidR="001D6DAE" w:rsidRPr="009A00CF" w:rsidRDefault="001D6DAE" w:rsidP="001D6DAE">
            <w:pPr>
              <w:rPr>
                <w:vertAlign w:val="superscript"/>
              </w:rPr>
            </w:pPr>
            <w:r w:rsidRPr="009A00CF">
              <w:t>1.96e</w:t>
            </w:r>
            <w:r w:rsidRPr="009A00CF">
              <w:rPr>
                <w:vertAlign w:val="superscript"/>
              </w:rPr>
              <w:t>3</w:t>
            </w:r>
          </w:p>
        </w:tc>
        <w:tc>
          <w:tcPr>
            <w:tcW w:w="998" w:type="dxa"/>
            <w:shd w:val="clear" w:color="auto" w:fill="FFF2CC" w:themeFill="accent4" w:themeFillTint="33"/>
          </w:tcPr>
          <w:p w14:paraId="0A703A2E" w14:textId="77777777" w:rsidR="001D6DAE" w:rsidRPr="009A00CF" w:rsidRDefault="001D6DAE" w:rsidP="001D6DAE">
            <w:r w:rsidRPr="009A00CF">
              <w:t>0.00</w:t>
            </w:r>
          </w:p>
        </w:tc>
        <w:tc>
          <w:tcPr>
            <w:tcW w:w="991" w:type="dxa"/>
            <w:shd w:val="clear" w:color="auto" w:fill="FFF2CC" w:themeFill="accent4" w:themeFillTint="33"/>
          </w:tcPr>
          <w:p w14:paraId="0E74ADDD" w14:textId="77777777" w:rsidR="001D6DAE" w:rsidRPr="009A00CF" w:rsidRDefault="001D6DAE" w:rsidP="001D6DAE">
            <w:pPr>
              <w:rPr>
                <w:vertAlign w:val="superscript"/>
              </w:rPr>
            </w:pPr>
            <w:r w:rsidRPr="009A00CF">
              <w:t>2.55e</w:t>
            </w:r>
            <w:r w:rsidRPr="009A00CF">
              <w:rPr>
                <w:vertAlign w:val="superscript"/>
              </w:rPr>
              <w:t>1</w:t>
            </w:r>
          </w:p>
        </w:tc>
        <w:tc>
          <w:tcPr>
            <w:tcW w:w="998" w:type="dxa"/>
            <w:shd w:val="clear" w:color="auto" w:fill="FFF2CC" w:themeFill="accent4" w:themeFillTint="33"/>
          </w:tcPr>
          <w:p w14:paraId="2D3E9EC6" w14:textId="77777777" w:rsidR="001D6DAE" w:rsidRPr="009A00CF" w:rsidRDefault="001D6DAE" w:rsidP="001D6DAE">
            <w:r w:rsidRPr="009A00CF">
              <w:t>1.90</w:t>
            </w:r>
          </w:p>
        </w:tc>
        <w:tc>
          <w:tcPr>
            <w:tcW w:w="991" w:type="dxa"/>
            <w:shd w:val="clear" w:color="auto" w:fill="FFF2CC" w:themeFill="accent4" w:themeFillTint="33"/>
          </w:tcPr>
          <w:p w14:paraId="565DE134" w14:textId="77777777" w:rsidR="001D6DAE" w:rsidRPr="009A00CF" w:rsidRDefault="001D6DAE" w:rsidP="001D6DAE">
            <w:pPr>
              <w:rPr>
                <w:vertAlign w:val="superscript"/>
              </w:rPr>
            </w:pPr>
            <w:r w:rsidRPr="009A00CF">
              <w:t>4.46e</w:t>
            </w:r>
            <w:r w:rsidRPr="009A00CF">
              <w:rPr>
                <w:vertAlign w:val="superscript"/>
              </w:rPr>
              <w:t>2</w:t>
            </w:r>
          </w:p>
        </w:tc>
        <w:tc>
          <w:tcPr>
            <w:tcW w:w="998" w:type="dxa"/>
            <w:shd w:val="clear" w:color="auto" w:fill="FFF2CC" w:themeFill="accent4" w:themeFillTint="33"/>
          </w:tcPr>
          <w:p w14:paraId="6A956879" w14:textId="77777777" w:rsidR="001D6DAE" w:rsidRPr="009A00CF" w:rsidRDefault="001D6DAE" w:rsidP="001D6DAE">
            <w:r w:rsidRPr="009A00CF">
              <w:t>0.00</w:t>
            </w:r>
          </w:p>
        </w:tc>
      </w:tr>
      <w:tr w:rsidR="001D6DAE" w:rsidRPr="009A00CF" w14:paraId="11F615EA" w14:textId="77777777" w:rsidTr="001D6DAE">
        <w:trPr>
          <w:trHeight w:val="250"/>
        </w:trPr>
        <w:tc>
          <w:tcPr>
            <w:tcW w:w="1530" w:type="dxa"/>
          </w:tcPr>
          <w:p w14:paraId="248B91DC" w14:textId="77777777" w:rsidR="001D6DAE" w:rsidRPr="009A00CF" w:rsidRDefault="001D6DAE" w:rsidP="001D6DAE">
            <w:r w:rsidRPr="009A00CF">
              <w:t>12</w:t>
            </w:r>
          </w:p>
        </w:tc>
        <w:tc>
          <w:tcPr>
            <w:tcW w:w="991" w:type="dxa"/>
            <w:shd w:val="clear" w:color="auto" w:fill="FFF2CC" w:themeFill="accent4" w:themeFillTint="33"/>
          </w:tcPr>
          <w:p w14:paraId="19676E81" w14:textId="77777777" w:rsidR="001D6DAE" w:rsidRPr="009A00CF" w:rsidRDefault="001D6DAE" w:rsidP="001D6DAE">
            <w:pPr>
              <w:rPr>
                <w:vertAlign w:val="superscript"/>
              </w:rPr>
            </w:pPr>
            <w:r w:rsidRPr="009A00CF">
              <w:t>1.00e</w:t>
            </w:r>
            <w:r w:rsidRPr="009A00CF">
              <w:rPr>
                <w:vertAlign w:val="superscript"/>
              </w:rPr>
              <w:t>2</w:t>
            </w:r>
          </w:p>
        </w:tc>
        <w:tc>
          <w:tcPr>
            <w:tcW w:w="998" w:type="dxa"/>
            <w:shd w:val="clear" w:color="auto" w:fill="FFF2CC" w:themeFill="accent4" w:themeFillTint="33"/>
          </w:tcPr>
          <w:p w14:paraId="30071814" w14:textId="77777777" w:rsidR="001D6DAE" w:rsidRPr="009A00CF" w:rsidRDefault="001D6DAE" w:rsidP="001D6DAE">
            <w:r w:rsidRPr="009A00CF">
              <w:t>0.58</w:t>
            </w:r>
          </w:p>
        </w:tc>
        <w:tc>
          <w:tcPr>
            <w:tcW w:w="991" w:type="dxa"/>
            <w:shd w:val="clear" w:color="auto" w:fill="FFF2CC" w:themeFill="accent4" w:themeFillTint="33"/>
          </w:tcPr>
          <w:p w14:paraId="1B3384DB" w14:textId="77777777" w:rsidR="001D6DAE" w:rsidRPr="009A00CF" w:rsidRDefault="001D6DAE" w:rsidP="001D6DAE">
            <w:pPr>
              <w:rPr>
                <w:vertAlign w:val="superscript"/>
              </w:rPr>
            </w:pPr>
            <w:r w:rsidRPr="009A00CF">
              <w:t>1.56e</w:t>
            </w:r>
            <w:r w:rsidRPr="009A00CF">
              <w:rPr>
                <w:vertAlign w:val="superscript"/>
              </w:rPr>
              <w:t>2</w:t>
            </w:r>
          </w:p>
        </w:tc>
        <w:tc>
          <w:tcPr>
            <w:tcW w:w="998" w:type="dxa"/>
            <w:shd w:val="clear" w:color="auto" w:fill="FFF2CC" w:themeFill="accent4" w:themeFillTint="33"/>
          </w:tcPr>
          <w:p w14:paraId="227C8FA1" w14:textId="77777777" w:rsidR="001D6DAE" w:rsidRPr="009A00CF" w:rsidRDefault="001D6DAE" w:rsidP="001D6DAE">
            <w:r w:rsidRPr="009A00CF">
              <w:t>1.90</w:t>
            </w:r>
          </w:p>
        </w:tc>
        <w:tc>
          <w:tcPr>
            <w:tcW w:w="991" w:type="dxa"/>
            <w:shd w:val="clear" w:color="auto" w:fill="FFF2CC" w:themeFill="accent4" w:themeFillTint="33"/>
          </w:tcPr>
          <w:p w14:paraId="1F9EC8F4" w14:textId="77777777" w:rsidR="001D6DAE" w:rsidRPr="009A00CF" w:rsidRDefault="001D6DAE" w:rsidP="001D6DAE">
            <w:r w:rsidRPr="009A00CF">
              <w:t>ND</w:t>
            </w:r>
          </w:p>
        </w:tc>
        <w:tc>
          <w:tcPr>
            <w:tcW w:w="998" w:type="dxa"/>
            <w:shd w:val="clear" w:color="auto" w:fill="FFF2CC" w:themeFill="accent4" w:themeFillTint="33"/>
          </w:tcPr>
          <w:p w14:paraId="298FEFFA" w14:textId="77777777" w:rsidR="001D6DAE" w:rsidRPr="009A00CF" w:rsidRDefault="001D6DAE" w:rsidP="001D6DAE">
            <w:r w:rsidRPr="009A00CF">
              <w:t>ND</w:t>
            </w:r>
          </w:p>
        </w:tc>
      </w:tr>
      <w:tr w:rsidR="001D6DAE" w:rsidRPr="009A00CF" w14:paraId="4E181D4F" w14:textId="77777777" w:rsidTr="001D6DAE">
        <w:trPr>
          <w:trHeight w:val="250"/>
        </w:trPr>
        <w:tc>
          <w:tcPr>
            <w:tcW w:w="1530" w:type="dxa"/>
          </w:tcPr>
          <w:p w14:paraId="28B363CD" w14:textId="77777777" w:rsidR="001D6DAE" w:rsidRPr="009A00CF" w:rsidRDefault="001D6DAE" w:rsidP="001D6DAE">
            <w:r w:rsidRPr="009A00CF">
              <w:t>13</w:t>
            </w:r>
          </w:p>
        </w:tc>
        <w:tc>
          <w:tcPr>
            <w:tcW w:w="991" w:type="dxa"/>
            <w:shd w:val="clear" w:color="auto" w:fill="FFF2CC" w:themeFill="accent4" w:themeFillTint="33"/>
          </w:tcPr>
          <w:p w14:paraId="05086AA2" w14:textId="77777777" w:rsidR="001D6DAE" w:rsidRPr="009A00CF" w:rsidRDefault="001D6DAE" w:rsidP="001D6DAE">
            <w:pPr>
              <w:rPr>
                <w:vertAlign w:val="superscript"/>
              </w:rPr>
            </w:pPr>
            <w:r w:rsidRPr="009A00CF">
              <w:t>4.71e</w:t>
            </w:r>
            <w:r w:rsidRPr="009A00CF">
              <w:rPr>
                <w:vertAlign w:val="superscript"/>
              </w:rPr>
              <w:t>1</w:t>
            </w:r>
          </w:p>
        </w:tc>
        <w:tc>
          <w:tcPr>
            <w:tcW w:w="998" w:type="dxa"/>
            <w:shd w:val="clear" w:color="auto" w:fill="FFF2CC" w:themeFill="accent4" w:themeFillTint="33"/>
          </w:tcPr>
          <w:p w14:paraId="2EEF78B2" w14:textId="77777777" w:rsidR="001D6DAE" w:rsidRPr="009A00CF" w:rsidRDefault="001D6DAE" w:rsidP="001D6DAE">
            <w:r w:rsidRPr="009A00CF">
              <w:t>1.16</w:t>
            </w:r>
          </w:p>
        </w:tc>
        <w:tc>
          <w:tcPr>
            <w:tcW w:w="991" w:type="dxa"/>
            <w:shd w:val="clear" w:color="auto" w:fill="FFF2CC" w:themeFill="accent4" w:themeFillTint="33"/>
          </w:tcPr>
          <w:p w14:paraId="33F60A76" w14:textId="77777777" w:rsidR="001D6DAE" w:rsidRPr="009A00CF" w:rsidRDefault="001D6DAE" w:rsidP="001D6DAE">
            <w:pPr>
              <w:rPr>
                <w:vertAlign w:val="superscript"/>
              </w:rPr>
            </w:pPr>
            <w:r w:rsidRPr="009A00CF">
              <w:t>2.10e</w:t>
            </w:r>
            <w:r w:rsidRPr="009A00CF">
              <w:rPr>
                <w:vertAlign w:val="superscript"/>
              </w:rPr>
              <w:t>2</w:t>
            </w:r>
          </w:p>
        </w:tc>
        <w:tc>
          <w:tcPr>
            <w:tcW w:w="998" w:type="dxa"/>
            <w:shd w:val="clear" w:color="auto" w:fill="FFF2CC" w:themeFill="accent4" w:themeFillTint="33"/>
          </w:tcPr>
          <w:p w14:paraId="00FC1F22" w14:textId="77777777" w:rsidR="001D6DAE" w:rsidRPr="009A00CF" w:rsidRDefault="001D6DAE" w:rsidP="001D6DAE">
            <w:r w:rsidRPr="009A00CF">
              <w:t>2.38</w:t>
            </w:r>
          </w:p>
        </w:tc>
        <w:tc>
          <w:tcPr>
            <w:tcW w:w="991" w:type="dxa"/>
            <w:shd w:val="clear" w:color="auto" w:fill="FFF2CC" w:themeFill="accent4" w:themeFillTint="33"/>
          </w:tcPr>
          <w:p w14:paraId="63431768" w14:textId="77777777" w:rsidR="001D6DAE" w:rsidRPr="009A00CF" w:rsidRDefault="001D6DAE" w:rsidP="001D6DAE">
            <w:r w:rsidRPr="009A00CF">
              <w:t>ND</w:t>
            </w:r>
          </w:p>
        </w:tc>
        <w:tc>
          <w:tcPr>
            <w:tcW w:w="998" w:type="dxa"/>
            <w:shd w:val="clear" w:color="auto" w:fill="FFF2CC" w:themeFill="accent4" w:themeFillTint="33"/>
          </w:tcPr>
          <w:p w14:paraId="1FE5CDE2" w14:textId="77777777" w:rsidR="001D6DAE" w:rsidRPr="009A00CF" w:rsidRDefault="001D6DAE" w:rsidP="001D6DAE">
            <w:r w:rsidRPr="009A00CF">
              <w:t>ND</w:t>
            </w:r>
          </w:p>
        </w:tc>
      </w:tr>
      <w:tr w:rsidR="001D6DAE" w:rsidRPr="009A00CF" w14:paraId="3842B51C" w14:textId="77777777" w:rsidTr="001D6DAE">
        <w:trPr>
          <w:trHeight w:val="250"/>
        </w:trPr>
        <w:tc>
          <w:tcPr>
            <w:tcW w:w="1530" w:type="dxa"/>
          </w:tcPr>
          <w:p w14:paraId="0E29411C" w14:textId="77777777" w:rsidR="001D6DAE" w:rsidRPr="009A00CF" w:rsidRDefault="001D6DAE" w:rsidP="001D6DAE">
            <w:r w:rsidRPr="009A00CF">
              <w:t>14</w:t>
            </w:r>
          </w:p>
        </w:tc>
        <w:tc>
          <w:tcPr>
            <w:tcW w:w="991" w:type="dxa"/>
          </w:tcPr>
          <w:p w14:paraId="5FB387BE" w14:textId="77777777" w:rsidR="001D6DAE" w:rsidRPr="009A00CF" w:rsidRDefault="001D6DAE" w:rsidP="001D6DAE">
            <w:pPr>
              <w:rPr>
                <w:vertAlign w:val="superscript"/>
              </w:rPr>
            </w:pPr>
            <w:r w:rsidRPr="009A00CF">
              <w:t>7.69e</w:t>
            </w:r>
            <w:r w:rsidRPr="009A00CF">
              <w:rPr>
                <w:vertAlign w:val="superscript"/>
              </w:rPr>
              <w:t>1</w:t>
            </w:r>
          </w:p>
        </w:tc>
        <w:tc>
          <w:tcPr>
            <w:tcW w:w="998" w:type="dxa"/>
          </w:tcPr>
          <w:p w14:paraId="056B6330" w14:textId="77777777" w:rsidR="001D6DAE" w:rsidRPr="009A00CF" w:rsidRDefault="001D6DAE" w:rsidP="001D6DAE">
            <w:r w:rsidRPr="009A00CF">
              <w:t>0.58</w:t>
            </w:r>
          </w:p>
        </w:tc>
        <w:tc>
          <w:tcPr>
            <w:tcW w:w="991" w:type="dxa"/>
          </w:tcPr>
          <w:p w14:paraId="03C8CFC7" w14:textId="77777777" w:rsidR="001D6DAE" w:rsidRPr="009A00CF" w:rsidRDefault="001D6DAE" w:rsidP="001D6DAE">
            <w:r w:rsidRPr="009A00CF">
              <w:t>ND</w:t>
            </w:r>
          </w:p>
        </w:tc>
        <w:tc>
          <w:tcPr>
            <w:tcW w:w="998" w:type="dxa"/>
          </w:tcPr>
          <w:p w14:paraId="49D7C6A1" w14:textId="77777777" w:rsidR="001D6DAE" w:rsidRPr="009A00CF" w:rsidRDefault="001D6DAE" w:rsidP="001D6DAE">
            <w:r w:rsidRPr="009A00CF">
              <w:t>ND</w:t>
            </w:r>
          </w:p>
        </w:tc>
        <w:tc>
          <w:tcPr>
            <w:tcW w:w="991" w:type="dxa"/>
          </w:tcPr>
          <w:p w14:paraId="75EBF74F" w14:textId="77777777" w:rsidR="001D6DAE" w:rsidRPr="009A00CF" w:rsidRDefault="001D6DAE" w:rsidP="001D6DAE">
            <w:r w:rsidRPr="009A00CF">
              <w:t>ND</w:t>
            </w:r>
          </w:p>
        </w:tc>
        <w:tc>
          <w:tcPr>
            <w:tcW w:w="998" w:type="dxa"/>
          </w:tcPr>
          <w:p w14:paraId="787B9652" w14:textId="77777777" w:rsidR="001D6DAE" w:rsidRPr="009A00CF" w:rsidRDefault="001D6DAE" w:rsidP="001D6DAE">
            <w:r w:rsidRPr="009A00CF">
              <w:t>ND</w:t>
            </w:r>
          </w:p>
        </w:tc>
      </w:tr>
      <w:tr w:rsidR="001D6DAE" w:rsidRPr="009A00CF" w14:paraId="5921B038" w14:textId="77777777" w:rsidTr="001D6DAE">
        <w:trPr>
          <w:trHeight w:val="250"/>
        </w:trPr>
        <w:tc>
          <w:tcPr>
            <w:tcW w:w="1530" w:type="dxa"/>
          </w:tcPr>
          <w:p w14:paraId="722ACD9C" w14:textId="77777777" w:rsidR="001D6DAE" w:rsidRPr="009A00CF" w:rsidRDefault="001D6DAE" w:rsidP="001D6DAE">
            <w:r w:rsidRPr="009A00CF">
              <w:t>15</w:t>
            </w:r>
          </w:p>
        </w:tc>
        <w:tc>
          <w:tcPr>
            <w:tcW w:w="991" w:type="dxa"/>
          </w:tcPr>
          <w:p w14:paraId="6F1EBCB9" w14:textId="77777777" w:rsidR="001D6DAE" w:rsidRPr="009A00CF" w:rsidRDefault="001D6DAE" w:rsidP="001D6DAE">
            <w:r w:rsidRPr="009A00CF">
              <w:t>ND</w:t>
            </w:r>
          </w:p>
        </w:tc>
        <w:tc>
          <w:tcPr>
            <w:tcW w:w="998" w:type="dxa"/>
          </w:tcPr>
          <w:p w14:paraId="093B0A82" w14:textId="77777777" w:rsidR="001D6DAE" w:rsidRPr="009A00CF" w:rsidRDefault="001D6DAE" w:rsidP="001D6DAE">
            <w:r w:rsidRPr="009A00CF">
              <w:t>ND</w:t>
            </w:r>
          </w:p>
        </w:tc>
        <w:tc>
          <w:tcPr>
            <w:tcW w:w="991" w:type="dxa"/>
          </w:tcPr>
          <w:p w14:paraId="390ED619" w14:textId="77777777" w:rsidR="001D6DAE" w:rsidRPr="009A00CF" w:rsidRDefault="001D6DAE" w:rsidP="001D6DAE">
            <w:r w:rsidRPr="009A00CF">
              <w:t>ND</w:t>
            </w:r>
          </w:p>
        </w:tc>
        <w:tc>
          <w:tcPr>
            <w:tcW w:w="998" w:type="dxa"/>
          </w:tcPr>
          <w:p w14:paraId="093851C1" w14:textId="77777777" w:rsidR="001D6DAE" w:rsidRPr="009A00CF" w:rsidRDefault="001D6DAE" w:rsidP="001D6DAE">
            <w:r w:rsidRPr="009A00CF">
              <w:t>ND</w:t>
            </w:r>
          </w:p>
        </w:tc>
        <w:tc>
          <w:tcPr>
            <w:tcW w:w="991" w:type="dxa"/>
          </w:tcPr>
          <w:p w14:paraId="50A51654" w14:textId="77777777" w:rsidR="001D6DAE" w:rsidRPr="009A00CF" w:rsidRDefault="001D6DAE" w:rsidP="001D6DAE">
            <w:r w:rsidRPr="009A00CF">
              <w:t>ND</w:t>
            </w:r>
          </w:p>
        </w:tc>
        <w:tc>
          <w:tcPr>
            <w:tcW w:w="998" w:type="dxa"/>
          </w:tcPr>
          <w:p w14:paraId="68567DB6" w14:textId="77777777" w:rsidR="001D6DAE" w:rsidRPr="009A00CF" w:rsidRDefault="001D6DAE" w:rsidP="001D6DAE">
            <w:r w:rsidRPr="009A00CF">
              <w:t>ND</w:t>
            </w:r>
          </w:p>
        </w:tc>
      </w:tr>
      <w:tr w:rsidR="001D6DAE" w:rsidRPr="009A00CF" w14:paraId="366FFF4B" w14:textId="77777777" w:rsidTr="001D6DAE">
        <w:trPr>
          <w:trHeight w:val="250"/>
        </w:trPr>
        <w:tc>
          <w:tcPr>
            <w:tcW w:w="1530" w:type="dxa"/>
          </w:tcPr>
          <w:p w14:paraId="7C722CE8" w14:textId="77777777" w:rsidR="001D6DAE" w:rsidRPr="009A00CF" w:rsidRDefault="001D6DAE" w:rsidP="001D6DAE">
            <w:r w:rsidRPr="009A00CF">
              <w:t>16</w:t>
            </w:r>
          </w:p>
        </w:tc>
        <w:tc>
          <w:tcPr>
            <w:tcW w:w="991" w:type="dxa"/>
          </w:tcPr>
          <w:p w14:paraId="4331B4F2" w14:textId="77777777" w:rsidR="001D6DAE" w:rsidRPr="009A00CF" w:rsidRDefault="001D6DAE" w:rsidP="001D6DAE">
            <w:r w:rsidRPr="009A00CF">
              <w:t>ND</w:t>
            </w:r>
          </w:p>
        </w:tc>
        <w:tc>
          <w:tcPr>
            <w:tcW w:w="998" w:type="dxa"/>
          </w:tcPr>
          <w:p w14:paraId="64F77AB5" w14:textId="77777777" w:rsidR="001D6DAE" w:rsidRPr="009A00CF" w:rsidRDefault="001D6DAE" w:rsidP="001D6DAE">
            <w:r w:rsidRPr="009A00CF">
              <w:t>ND</w:t>
            </w:r>
          </w:p>
        </w:tc>
        <w:tc>
          <w:tcPr>
            <w:tcW w:w="991" w:type="dxa"/>
          </w:tcPr>
          <w:p w14:paraId="052B66F2" w14:textId="77777777" w:rsidR="001D6DAE" w:rsidRPr="009A00CF" w:rsidRDefault="001D6DAE" w:rsidP="001D6DAE">
            <w:r w:rsidRPr="009A00CF">
              <w:t>ND</w:t>
            </w:r>
          </w:p>
        </w:tc>
        <w:tc>
          <w:tcPr>
            <w:tcW w:w="998" w:type="dxa"/>
          </w:tcPr>
          <w:p w14:paraId="6D1908AF" w14:textId="77777777" w:rsidR="001D6DAE" w:rsidRPr="009A00CF" w:rsidRDefault="001D6DAE" w:rsidP="001D6DAE">
            <w:r w:rsidRPr="009A00CF">
              <w:t>ND</w:t>
            </w:r>
          </w:p>
        </w:tc>
        <w:tc>
          <w:tcPr>
            <w:tcW w:w="991" w:type="dxa"/>
          </w:tcPr>
          <w:p w14:paraId="746F194F" w14:textId="77777777" w:rsidR="001D6DAE" w:rsidRPr="009A00CF" w:rsidRDefault="001D6DAE" w:rsidP="001D6DAE">
            <w:r w:rsidRPr="009A00CF">
              <w:t>ND</w:t>
            </w:r>
          </w:p>
        </w:tc>
        <w:tc>
          <w:tcPr>
            <w:tcW w:w="998" w:type="dxa"/>
          </w:tcPr>
          <w:p w14:paraId="652ACFBA" w14:textId="77777777" w:rsidR="001D6DAE" w:rsidRPr="009A00CF" w:rsidRDefault="001D6DAE" w:rsidP="001D6DAE">
            <w:r w:rsidRPr="009A00CF">
              <w:t>ND</w:t>
            </w:r>
          </w:p>
        </w:tc>
      </w:tr>
      <w:tr w:rsidR="001D6DAE" w:rsidRPr="009A00CF" w14:paraId="37F18AC1" w14:textId="77777777" w:rsidTr="001D6DAE">
        <w:trPr>
          <w:trHeight w:val="250"/>
        </w:trPr>
        <w:tc>
          <w:tcPr>
            <w:tcW w:w="1530" w:type="dxa"/>
          </w:tcPr>
          <w:p w14:paraId="01A1A93B" w14:textId="77777777" w:rsidR="001D6DAE" w:rsidRPr="009A00CF" w:rsidRDefault="001D6DAE" w:rsidP="001D6DAE">
            <w:r w:rsidRPr="009A00CF">
              <w:t>17</w:t>
            </w:r>
          </w:p>
        </w:tc>
        <w:tc>
          <w:tcPr>
            <w:tcW w:w="991" w:type="dxa"/>
          </w:tcPr>
          <w:p w14:paraId="31E5ECC3" w14:textId="77777777" w:rsidR="001D6DAE" w:rsidRPr="009A00CF" w:rsidRDefault="001D6DAE" w:rsidP="001D6DAE">
            <w:pPr>
              <w:rPr>
                <w:vertAlign w:val="superscript"/>
              </w:rPr>
            </w:pPr>
            <w:r w:rsidRPr="009A00CF">
              <w:t>1.25e</w:t>
            </w:r>
            <w:r w:rsidRPr="009A00CF">
              <w:rPr>
                <w:vertAlign w:val="superscript"/>
              </w:rPr>
              <w:t>3</w:t>
            </w:r>
          </w:p>
        </w:tc>
        <w:tc>
          <w:tcPr>
            <w:tcW w:w="998" w:type="dxa"/>
          </w:tcPr>
          <w:p w14:paraId="5CB8D4BF" w14:textId="77777777" w:rsidR="001D6DAE" w:rsidRPr="009A00CF" w:rsidRDefault="001D6DAE" w:rsidP="001D6DAE">
            <w:r w:rsidRPr="009A00CF">
              <w:t>0.58</w:t>
            </w:r>
          </w:p>
        </w:tc>
        <w:tc>
          <w:tcPr>
            <w:tcW w:w="991" w:type="dxa"/>
          </w:tcPr>
          <w:p w14:paraId="39C69BE9" w14:textId="77777777" w:rsidR="001D6DAE" w:rsidRPr="009A00CF" w:rsidRDefault="001D6DAE" w:rsidP="001D6DAE">
            <w:r w:rsidRPr="009A00CF">
              <w:t>ND</w:t>
            </w:r>
          </w:p>
        </w:tc>
        <w:tc>
          <w:tcPr>
            <w:tcW w:w="998" w:type="dxa"/>
          </w:tcPr>
          <w:p w14:paraId="135806D3" w14:textId="77777777" w:rsidR="001D6DAE" w:rsidRPr="009A00CF" w:rsidRDefault="001D6DAE" w:rsidP="001D6DAE">
            <w:r w:rsidRPr="009A00CF">
              <w:t>ND</w:t>
            </w:r>
          </w:p>
        </w:tc>
        <w:tc>
          <w:tcPr>
            <w:tcW w:w="991" w:type="dxa"/>
          </w:tcPr>
          <w:p w14:paraId="330A8393" w14:textId="77777777" w:rsidR="001D6DAE" w:rsidRPr="009A00CF" w:rsidRDefault="001D6DAE" w:rsidP="001D6DAE">
            <w:r w:rsidRPr="009A00CF">
              <w:t>ND</w:t>
            </w:r>
          </w:p>
        </w:tc>
        <w:tc>
          <w:tcPr>
            <w:tcW w:w="998" w:type="dxa"/>
          </w:tcPr>
          <w:p w14:paraId="35667DB6" w14:textId="77777777" w:rsidR="001D6DAE" w:rsidRPr="009A00CF" w:rsidRDefault="001D6DAE" w:rsidP="001D6DAE">
            <w:r w:rsidRPr="009A00CF">
              <w:t>ND</w:t>
            </w:r>
          </w:p>
        </w:tc>
      </w:tr>
      <w:tr w:rsidR="001D6DAE" w:rsidRPr="009A00CF" w14:paraId="796329A7" w14:textId="77777777" w:rsidTr="001D6DAE">
        <w:trPr>
          <w:trHeight w:val="250"/>
        </w:trPr>
        <w:tc>
          <w:tcPr>
            <w:tcW w:w="1530" w:type="dxa"/>
          </w:tcPr>
          <w:p w14:paraId="4864ED92" w14:textId="77777777" w:rsidR="001D6DAE" w:rsidRPr="009A00CF" w:rsidRDefault="001D6DAE" w:rsidP="001D6DAE">
            <w:r w:rsidRPr="009A00CF">
              <w:t>18</w:t>
            </w:r>
          </w:p>
        </w:tc>
        <w:tc>
          <w:tcPr>
            <w:tcW w:w="991" w:type="dxa"/>
          </w:tcPr>
          <w:p w14:paraId="62FAE39C" w14:textId="77777777" w:rsidR="001D6DAE" w:rsidRPr="009A00CF" w:rsidRDefault="001D6DAE" w:rsidP="001D6DAE">
            <w:pPr>
              <w:rPr>
                <w:vertAlign w:val="superscript"/>
              </w:rPr>
            </w:pPr>
            <w:r w:rsidRPr="009A00CF">
              <w:t>7.20e</w:t>
            </w:r>
            <w:r w:rsidRPr="009A00CF">
              <w:rPr>
                <w:vertAlign w:val="superscript"/>
              </w:rPr>
              <w:t>2</w:t>
            </w:r>
          </w:p>
        </w:tc>
        <w:tc>
          <w:tcPr>
            <w:tcW w:w="998" w:type="dxa"/>
          </w:tcPr>
          <w:p w14:paraId="4DFAD540" w14:textId="77777777" w:rsidR="001D6DAE" w:rsidRPr="009A00CF" w:rsidRDefault="001D6DAE" w:rsidP="001D6DAE">
            <w:r w:rsidRPr="009A00CF">
              <w:t>0.00</w:t>
            </w:r>
          </w:p>
        </w:tc>
        <w:tc>
          <w:tcPr>
            <w:tcW w:w="991" w:type="dxa"/>
          </w:tcPr>
          <w:p w14:paraId="2AD3E293" w14:textId="77777777" w:rsidR="001D6DAE" w:rsidRPr="009A00CF" w:rsidRDefault="001D6DAE" w:rsidP="001D6DAE">
            <w:pPr>
              <w:rPr>
                <w:vertAlign w:val="superscript"/>
              </w:rPr>
            </w:pPr>
            <w:r w:rsidRPr="009A00CF">
              <w:t>3.03e</w:t>
            </w:r>
            <w:r w:rsidRPr="009A00CF">
              <w:rPr>
                <w:vertAlign w:val="superscript"/>
              </w:rPr>
              <w:t>2</w:t>
            </w:r>
          </w:p>
        </w:tc>
        <w:tc>
          <w:tcPr>
            <w:tcW w:w="998" w:type="dxa"/>
          </w:tcPr>
          <w:p w14:paraId="1DA7F194" w14:textId="77777777" w:rsidR="001D6DAE" w:rsidRPr="009A00CF" w:rsidRDefault="001D6DAE" w:rsidP="001D6DAE">
            <w:r w:rsidRPr="009A00CF">
              <w:t>0.95</w:t>
            </w:r>
          </w:p>
        </w:tc>
        <w:tc>
          <w:tcPr>
            <w:tcW w:w="991" w:type="dxa"/>
          </w:tcPr>
          <w:p w14:paraId="4EEB7BE1" w14:textId="77777777" w:rsidR="001D6DAE" w:rsidRPr="009A00CF" w:rsidRDefault="001D6DAE" w:rsidP="001D6DAE">
            <w:pPr>
              <w:rPr>
                <w:vertAlign w:val="superscript"/>
              </w:rPr>
            </w:pPr>
            <w:r w:rsidRPr="009A00CF">
              <w:t>2.30e</w:t>
            </w:r>
            <w:r w:rsidRPr="009A00CF">
              <w:rPr>
                <w:vertAlign w:val="superscript"/>
              </w:rPr>
              <w:t>3</w:t>
            </w:r>
          </w:p>
        </w:tc>
        <w:tc>
          <w:tcPr>
            <w:tcW w:w="998" w:type="dxa"/>
          </w:tcPr>
          <w:p w14:paraId="3AFC3AA9" w14:textId="77777777" w:rsidR="001D6DAE" w:rsidRPr="009A00CF" w:rsidRDefault="001D6DAE" w:rsidP="001D6DAE">
            <w:r w:rsidRPr="009A00CF">
              <w:t>0.00</w:t>
            </w:r>
          </w:p>
        </w:tc>
      </w:tr>
      <w:tr w:rsidR="001D6DAE" w:rsidRPr="009A00CF" w14:paraId="1F520715" w14:textId="77777777" w:rsidTr="001D6DAE">
        <w:trPr>
          <w:trHeight w:val="250"/>
        </w:trPr>
        <w:tc>
          <w:tcPr>
            <w:tcW w:w="1530" w:type="dxa"/>
          </w:tcPr>
          <w:p w14:paraId="6C41D7B6" w14:textId="77777777" w:rsidR="001D6DAE" w:rsidRPr="009A00CF" w:rsidRDefault="001D6DAE" w:rsidP="001D6DAE">
            <w:r w:rsidRPr="009A00CF">
              <w:t>19</w:t>
            </w:r>
          </w:p>
        </w:tc>
        <w:tc>
          <w:tcPr>
            <w:tcW w:w="991" w:type="dxa"/>
          </w:tcPr>
          <w:p w14:paraId="34FD5EA0" w14:textId="77777777" w:rsidR="001D6DAE" w:rsidRPr="009A00CF" w:rsidRDefault="001D6DAE" w:rsidP="001D6DAE">
            <w:pPr>
              <w:rPr>
                <w:vertAlign w:val="superscript"/>
              </w:rPr>
            </w:pPr>
            <w:r w:rsidRPr="009A00CF">
              <w:t>5.61e</w:t>
            </w:r>
            <w:r w:rsidRPr="009A00CF">
              <w:rPr>
                <w:vertAlign w:val="superscript"/>
              </w:rPr>
              <w:t>3</w:t>
            </w:r>
          </w:p>
        </w:tc>
        <w:tc>
          <w:tcPr>
            <w:tcW w:w="998" w:type="dxa"/>
          </w:tcPr>
          <w:p w14:paraId="7723DD30" w14:textId="77777777" w:rsidR="001D6DAE" w:rsidRPr="009A00CF" w:rsidRDefault="001D6DAE" w:rsidP="001D6DAE">
            <w:r w:rsidRPr="009A00CF">
              <w:t>0.00</w:t>
            </w:r>
          </w:p>
        </w:tc>
        <w:tc>
          <w:tcPr>
            <w:tcW w:w="991" w:type="dxa"/>
          </w:tcPr>
          <w:p w14:paraId="35E97C10" w14:textId="77777777" w:rsidR="001D6DAE" w:rsidRPr="009A00CF" w:rsidRDefault="001D6DAE" w:rsidP="001D6DAE">
            <w:r w:rsidRPr="009A00CF">
              <w:t>ND</w:t>
            </w:r>
          </w:p>
        </w:tc>
        <w:tc>
          <w:tcPr>
            <w:tcW w:w="998" w:type="dxa"/>
          </w:tcPr>
          <w:p w14:paraId="594954F1" w14:textId="77777777" w:rsidR="001D6DAE" w:rsidRPr="009A00CF" w:rsidRDefault="001D6DAE" w:rsidP="001D6DAE">
            <w:r w:rsidRPr="009A00CF">
              <w:t>ND</w:t>
            </w:r>
          </w:p>
        </w:tc>
        <w:tc>
          <w:tcPr>
            <w:tcW w:w="991" w:type="dxa"/>
          </w:tcPr>
          <w:p w14:paraId="6D4C874D" w14:textId="77777777" w:rsidR="001D6DAE" w:rsidRPr="009A00CF" w:rsidRDefault="001D6DAE" w:rsidP="001D6DAE">
            <w:r w:rsidRPr="009A00CF">
              <w:t>ND</w:t>
            </w:r>
          </w:p>
        </w:tc>
        <w:tc>
          <w:tcPr>
            <w:tcW w:w="998" w:type="dxa"/>
          </w:tcPr>
          <w:p w14:paraId="2BEF8870" w14:textId="77777777" w:rsidR="001D6DAE" w:rsidRPr="009A00CF" w:rsidRDefault="001D6DAE" w:rsidP="001D6DAE">
            <w:r w:rsidRPr="009A00CF">
              <w:t>ND</w:t>
            </w:r>
          </w:p>
        </w:tc>
      </w:tr>
      <w:tr w:rsidR="001D6DAE" w:rsidRPr="009A00CF" w14:paraId="7E0F50D3" w14:textId="77777777" w:rsidTr="001D6DAE">
        <w:trPr>
          <w:trHeight w:val="250"/>
        </w:trPr>
        <w:tc>
          <w:tcPr>
            <w:tcW w:w="1530" w:type="dxa"/>
          </w:tcPr>
          <w:p w14:paraId="28E674AA" w14:textId="77777777" w:rsidR="001D6DAE" w:rsidRPr="009A00CF" w:rsidRDefault="001D6DAE" w:rsidP="001D6DAE">
            <w:r w:rsidRPr="009A00CF">
              <w:t>20</w:t>
            </w:r>
          </w:p>
        </w:tc>
        <w:tc>
          <w:tcPr>
            <w:tcW w:w="991" w:type="dxa"/>
          </w:tcPr>
          <w:p w14:paraId="2C1674E7" w14:textId="77777777" w:rsidR="001D6DAE" w:rsidRPr="009A00CF" w:rsidRDefault="001D6DAE" w:rsidP="001D6DAE">
            <w:pPr>
              <w:rPr>
                <w:vertAlign w:val="superscript"/>
              </w:rPr>
            </w:pPr>
            <w:r w:rsidRPr="009A00CF">
              <w:t>1.16e</w:t>
            </w:r>
            <w:r w:rsidRPr="009A00CF">
              <w:rPr>
                <w:vertAlign w:val="superscript"/>
              </w:rPr>
              <w:t>3</w:t>
            </w:r>
          </w:p>
        </w:tc>
        <w:tc>
          <w:tcPr>
            <w:tcW w:w="998" w:type="dxa"/>
          </w:tcPr>
          <w:p w14:paraId="748F7EE8" w14:textId="77777777" w:rsidR="001D6DAE" w:rsidRPr="009A00CF" w:rsidRDefault="001D6DAE" w:rsidP="001D6DAE">
            <w:r w:rsidRPr="009A00CF">
              <w:t>0.00</w:t>
            </w:r>
          </w:p>
        </w:tc>
        <w:tc>
          <w:tcPr>
            <w:tcW w:w="991" w:type="dxa"/>
          </w:tcPr>
          <w:p w14:paraId="400484F0" w14:textId="77777777" w:rsidR="001D6DAE" w:rsidRPr="009A00CF" w:rsidRDefault="001D6DAE" w:rsidP="001D6DAE">
            <w:pPr>
              <w:rPr>
                <w:vertAlign w:val="superscript"/>
              </w:rPr>
            </w:pPr>
            <w:r w:rsidRPr="009A00CF">
              <w:t>5.26e</w:t>
            </w:r>
            <w:r w:rsidRPr="009A00CF">
              <w:rPr>
                <w:vertAlign w:val="superscript"/>
              </w:rPr>
              <w:t>2</w:t>
            </w:r>
          </w:p>
        </w:tc>
        <w:tc>
          <w:tcPr>
            <w:tcW w:w="998" w:type="dxa"/>
          </w:tcPr>
          <w:p w14:paraId="086CD25E" w14:textId="77777777" w:rsidR="001D6DAE" w:rsidRPr="009A00CF" w:rsidRDefault="001D6DAE" w:rsidP="001D6DAE">
            <w:r w:rsidRPr="009A00CF">
              <w:t>2.86</w:t>
            </w:r>
          </w:p>
        </w:tc>
        <w:tc>
          <w:tcPr>
            <w:tcW w:w="991" w:type="dxa"/>
          </w:tcPr>
          <w:p w14:paraId="51CF1832" w14:textId="77777777" w:rsidR="001D6DAE" w:rsidRPr="009A00CF" w:rsidRDefault="001D6DAE" w:rsidP="001D6DAE">
            <w:r w:rsidRPr="009A00CF">
              <w:t>ND</w:t>
            </w:r>
          </w:p>
        </w:tc>
        <w:tc>
          <w:tcPr>
            <w:tcW w:w="998" w:type="dxa"/>
          </w:tcPr>
          <w:p w14:paraId="10E00AE9" w14:textId="77777777" w:rsidR="001D6DAE" w:rsidRPr="009A00CF" w:rsidRDefault="001D6DAE" w:rsidP="001D6DAE">
            <w:r w:rsidRPr="009A00CF">
              <w:t>ND</w:t>
            </w:r>
          </w:p>
        </w:tc>
      </w:tr>
    </w:tbl>
    <w:p w14:paraId="2C9CBA18" w14:textId="77777777" w:rsidR="001D6DAE" w:rsidRPr="009A00CF" w:rsidRDefault="001D6DAE" w:rsidP="001D6DAE"/>
    <w:p w14:paraId="139C05E9" w14:textId="77777777" w:rsidR="001D6DAE" w:rsidRPr="009A00CF" w:rsidRDefault="001D6DAE" w:rsidP="001D6DAE"/>
    <w:p w14:paraId="639B714B" w14:textId="77777777" w:rsidR="001D6DAE" w:rsidRPr="009A00CF" w:rsidRDefault="001D6DAE" w:rsidP="001D6DAE"/>
    <w:p w14:paraId="5D56262F" w14:textId="77777777" w:rsidR="001D6DAE" w:rsidRPr="009A00CF" w:rsidRDefault="001D6DAE" w:rsidP="001D6DAE"/>
    <w:p w14:paraId="4D03AE0B" w14:textId="77777777" w:rsidR="001D6DAE" w:rsidRPr="009A00CF" w:rsidRDefault="001D6DAE" w:rsidP="001D6DAE"/>
    <w:tbl>
      <w:tblPr>
        <w:tblStyle w:val="TableGrid"/>
        <w:tblW w:w="7533" w:type="dxa"/>
        <w:tblLook w:val="04A0" w:firstRow="1" w:lastRow="0" w:firstColumn="1" w:lastColumn="0" w:noHBand="0" w:noVBand="1"/>
      </w:tblPr>
      <w:tblGrid>
        <w:gridCol w:w="1566"/>
        <w:gridCol w:w="991"/>
        <w:gridCol w:w="998"/>
        <w:gridCol w:w="991"/>
        <w:gridCol w:w="998"/>
        <w:gridCol w:w="991"/>
        <w:gridCol w:w="998"/>
      </w:tblGrid>
      <w:tr w:rsidR="001D6DAE" w:rsidRPr="009A00CF" w14:paraId="044172B9" w14:textId="77777777" w:rsidTr="00EE2E99">
        <w:trPr>
          <w:trHeight w:val="250"/>
        </w:trPr>
        <w:tc>
          <w:tcPr>
            <w:tcW w:w="1566" w:type="dxa"/>
            <w:vMerge w:val="restart"/>
          </w:tcPr>
          <w:p w14:paraId="53842CFD" w14:textId="77777777" w:rsidR="001D6DAE" w:rsidRPr="009A00CF" w:rsidRDefault="001D6DAE" w:rsidP="001D6DAE">
            <w:pPr>
              <w:rPr>
                <w:b/>
                <w:bCs/>
              </w:rPr>
            </w:pPr>
            <w:r w:rsidRPr="009A00CF">
              <w:rPr>
                <w:b/>
                <w:bCs/>
              </w:rPr>
              <w:lastRenderedPageBreak/>
              <w:t>Clarithromycin solvent blanks</w:t>
            </w:r>
          </w:p>
        </w:tc>
        <w:tc>
          <w:tcPr>
            <w:tcW w:w="5967" w:type="dxa"/>
            <w:gridSpan w:val="6"/>
          </w:tcPr>
          <w:p w14:paraId="10BED6C1" w14:textId="77777777" w:rsidR="001D6DAE" w:rsidRPr="009A00CF" w:rsidRDefault="001D6DAE" w:rsidP="001D6DAE">
            <w:pPr>
              <w:jc w:val="center"/>
            </w:pPr>
            <w:r w:rsidRPr="009A00CF">
              <w:t xml:space="preserve">Target analyte with cationised molecules </w:t>
            </w:r>
          </w:p>
        </w:tc>
      </w:tr>
      <w:tr w:rsidR="001D6DAE" w:rsidRPr="009A00CF" w14:paraId="02E2316B" w14:textId="77777777" w:rsidTr="00EE2E99">
        <w:trPr>
          <w:trHeight w:val="286"/>
        </w:trPr>
        <w:tc>
          <w:tcPr>
            <w:tcW w:w="1566" w:type="dxa"/>
            <w:vMerge/>
          </w:tcPr>
          <w:p w14:paraId="5DDAD70E" w14:textId="77777777" w:rsidR="001D6DAE" w:rsidRPr="009A00CF" w:rsidRDefault="001D6DAE" w:rsidP="001D6DAE"/>
        </w:tc>
        <w:tc>
          <w:tcPr>
            <w:tcW w:w="1989" w:type="dxa"/>
            <w:gridSpan w:val="2"/>
          </w:tcPr>
          <w:p w14:paraId="2F79289A" w14:textId="77777777" w:rsidR="001D6DAE" w:rsidRPr="009A00CF" w:rsidRDefault="001D6DAE" w:rsidP="001D6DAE">
            <w:pPr>
              <w:jc w:val="center"/>
              <w:rPr>
                <w:vertAlign w:val="superscript"/>
              </w:rPr>
            </w:pPr>
            <w:r w:rsidRPr="009A00CF">
              <w:t>[M+</w:t>
            </w:r>
            <w:proofErr w:type="gramStart"/>
            <w:r w:rsidRPr="009A00CF">
              <w:t>H]</w:t>
            </w:r>
            <w:r w:rsidRPr="009A00CF">
              <w:rPr>
                <w:vertAlign w:val="superscript"/>
              </w:rPr>
              <w:t>+</w:t>
            </w:r>
            <w:proofErr w:type="gramEnd"/>
          </w:p>
        </w:tc>
        <w:tc>
          <w:tcPr>
            <w:tcW w:w="1989" w:type="dxa"/>
            <w:gridSpan w:val="2"/>
          </w:tcPr>
          <w:p w14:paraId="561760BA" w14:textId="77777777" w:rsidR="001D6DAE" w:rsidRPr="009A00CF" w:rsidRDefault="001D6DAE" w:rsidP="001D6DAE">
            <w:pPr>
              <w:jc w:val="center"/>
            </w:pPr>
            <w:r w:rsidRPr="009A00CF">
              <w:t>[M+</w:t>
            </w:r>
            <w:proofErr w:type="gramStart"/>
            <w:r w:rsidRPr="009A00CF">
              <w:t>K]</w:t>
            </w:r>
            <w:r w:rsidRPr="009A00CF">
              <w:rPr>
                <w:vertAlign w:val="superscript"/>
              </w:rPr>
              <w:t>+</w:t>
            </w:r>
            <w:proofErr w:type="gramEnd"/>
          </w:p>
        </w:tc>
        <w:tc>
          <w:tcPr>
            <w:tcW w:w="1989" w:type="dxa"/>
            <w:gridSpan w:val="2"/>
          </w:tcPr>
          <w:p w14:paraId="59E6B608" w14:textId="77777777" w:rsidR="001D6DAE" w:rsidRPr="009A00CF" w:rsidRDefault="001D6DAE" w:rsidP="001D6DAE">
            <w:pPr>
              <w:jc w:val="center"/>
            </w:pPr>
            <w:r w:rsidRPr="009A00CF">
              <w:t>[</w:t>
            </w:r>
            <w:proofErr w:type="spellStart"/>
            <w:r w:rsidRPr="009A00CF">
              <w:t>M+</w:t>
            </w:r>
            <w:proofErr w:type="gramStart"/>
            <w:r w:rsidRPr="009A00CF">
              <w:t>Na</w:t>
            </w:r>
            <w:proofErr w:type="spellEnd"/>
            <w:r w:rsidRPr="009A00CF">
              <w:t>]</w:t>
            </w:r>
            <w:r w:rsidRPr="009A00CF">
              <w:rPr>
                <w:vertAlign w:val="superscript"/>
              </w:rPr>
              <w:t>+</w:t>
            </w:r>
            <w:proofErr w:type="gramEnd"/>
          </w:p>
        </w:tc>
      </w:tr>
      <w:tr w:rsidR="001D6DAE" w:rsidRPr="009A00CF" w14:paraId="27635A30" w14:textId="77777777" w:rsidTr="00EE2E99">
        <w:trPr>
          <w:trHeight w:val="1057"/>
        </w:trPr>
        <w:tc>
          <w:tcPr>
            <w:tcW w:w="1566" w:type="dxa"/>
          </w:tcPr>
          <w:p w14:paraId="3A8E878D" w14:textId="77777777" w:rsidR="001D6DAE" w:rsidRPr="009A00CF" w:rsidRDefault="001D6DAE" w:rsidP="001D6DAE">
            <w:r w:rsidRPr="009A00CF">
              <w:t>Replicate</w:t>
            </w:r>
          </w:p>
        </w:tc>
        <w:tc>
          <w:tcPr>
            <w:tcW w:w="991" w:type="dxa"/>
          </w:tcPr>
          <w:p w14:paraId="08F2F01D" w14:textId="77777777" w:rsidR="001D6DAE" w:rsidRPr="009A00CF" w:rsidRDefault="001D6DAE" w:rsidP="001D6DAE">
            <w:r w:rsidRPr="009A00CF">
              <w:t>Relative intensity</w:t>
            </w:r>
          </w:p>
          <w:p w14:paraId="6AF24261" w14:textId="77777777" w:rsidR="001D6DAE" w:rsidRPr="009A00CF" w:rsidRDefault="001D6DAE" w:rsidP="001D6DAE">
            <w:r w:rsidRPr="009A00CF">
              <w:t>(counts)</w:t>
            </w:r>
          </w:p>
        </w:tc>
        <w:tc>
          <w:tcPr>
            <w:tcW w:w="998" w:type="dxa"/>
          </w:tcPr>
          <w:p w14:paraId="6AE965C4" w14:textId="77777777" w:rsidR="001D6DAE" w:rsidRPr="009A00CF" w:rsidRDefault="001D6DAE" w:rsidP="001D6DAE">
            <w:pPr>
              <w:jc w:val="center"/>
            </w:pPr>
            <w:r w:rsidRPr="009A00CF">
              <w:t>Mass accuracy (ppm)</w:t>
            </w:r>
          </w:p>
        </w:tc>
        <w:tc>
          <w:tcPr>
            <w:tcW w:w="991" w:type="dxa"/>
          </w:tcPr>
          <w:p w14:paraId="16F20B03" w14:textId="77777777" w:rsidR="001D6DAE" w:rsidRPr="009A00CF" w:rsidRDefault="001D6DAE" w:rsidP="001D6DAE">
            <w:r w:rsidRPr="009A00CF">
              <w:t>Relative intensity</w:t>
            </w:r>
          </w:p>
          <w:p w14:paraId="5E9D40D7" w14:textId="77777777" w:rsidR="001D6DAE" w:rsidRPr="009A00CF" w:rsidRDefault="001D6DAE" w:rsidP="001D6DAE">
            <w:r w:rsidRPr="009A00CF">
              <w:t>(counts)</w:t>
            </w:r>
          </w:p>
        </w:tc>
        <w:tc>
          <w:tcPr>
            <w:tcW w:w="998" w:type="dxa"/>
          </w:tcPr>
          <w:p w14:paraId="51CD4E46" w14:textId="77777777" w:rsidR="001D6DAE" w:rsidRPr="009A00CF" w:rsidRDefault="001D6DAE" w:rsidP="001D6DAE">
            <w:r w:rsidRPr="009A00CF">
              <w:t>Mass accuracy (ppm)</w:t>
            </w:r>
          </w:p>
        </w:tc>
        <w:tc>
          <w:tcPr>
            <w:tcW w:w="991" w:type="dxa"/>
          </w:tcPr>
          <w:p w14:paraId="4C40A8EC" w14:textId="77777777" w:rsidR="001D6DAE" w:rsidRPr="009A00CF" w:rsidRDefault="001D6DAE" w:rsidP="001D6DAE">
            <w:r w:rsidRPr="009A00CF">
              <w:t>Relative intensity</w:t>
            </w:r>
          </w:p>
          <w:p w14:paraId="679D493D" w14:textId="77777777" w:rsidR="001D6DAE" w:rsidRPr="009A00CF" w:rsidRDefault="001D6DAE" w:rsidP="001D6DAE">
            <w:r w:rsidRPr="009A00CF">
              <w:t>(counts)</w:t>
            </w:r>
          </w:p>
        </w:tc>
        <w:tc>
          <w:tcPr>
            <w:tcW w:w="998" w:type="dxa"/>
          </w:tcPr>
          <w:p w14:paraId="180F8B65" w14:textId="77777777" w:rsidR="001D6DAE" w:rsidRPr="009A00CF" w:rsidRDefault="001D6DAE" w:rsidP="001D6DAE">
            <w:r w:rsidRPr="009A00CF">
              <w:t>Mass accuracy (ppm)</w:t>
            </w:r>
          </w:p>
        </w:tc>
      </w:tr>
      <w:tr w:rsidR="001D6DAE" w:rsidRPr="009A00CF" w14:paraId="34A2C0FF" w14:textId="77777777" w:rsidTr="00EE2E99">
        <w:trPr>
          <w:trHeight w:val="305"/>
        </w:trPr>
        <w:tc>
          <w:tcPr>
            <w:tcW w:w="1566" w:type="dxa"/>
          </w:tcPr>
          <w:p w14:paraId="2987BBA1" w14:textId="77777777" w:rsidR="001D6DAE" w:rsidRPr="009A00CF" w:rsidRDefault="001D6DAE" w:rsidP="001D6DAE">
            <w:r w:rsidRPr="009A00CF">
              <w:t>1</w:t>
            </w:r>
          </w:p>
        </w:tc>
        <w:tc>
          <w:tcPr>
            <w:tcW w:w="991" w:type="dxa"/>
          </w:tcPr>
          <w:p w14:paraId="5735E14F" w14:textId="77777777" w:rsidR="001D6DAE" w:rsidRPr="009A00CF" w:rsidRDefault="001D6DAE" w:rsidP="001D6DAE">
            <w:r w:rsidRPr="009A00CF">
              <w:t>ND</w:t>
            </w:r>
          </w:p>
        </w:tc>
        <w:tc>
          <w:tcPr>
            <w:tcW w:w="998" w:type="dxa"/>
          </w:tcPr>
          <w:p w14:paraId="49117B06" w14:textId="77777777" w:rsidR="001D6DAE" w:rsidRPr="009A00CF" w:rsidRDefault="001D6DAE" w:rsidP="001D6DAE">
            <w:r w:rsidRPr="009A00CF">
              <w:t>ND</w:t>
            </w:r>
          </w:p>
        </w:tc>
        <w:tc>
          <w:tcPr>
            <w:tcW w:w="991" w:type="dxa"/>
          </w:tcPr>
          <w:p w14:paraId="3EA98187" w14:textId="77777777" w:rsidR="001D6DAE" w:rsidRPr="009A00CF" w:rsidRDefault="001D6DAE" w:rsidP="001D6DAE">
            <w:r w:rsidRPr="009A00CF">
              <w:t>ND</w:t>
            </w:r>
          </w:p>
        </w:tc>
        <w:tc>
          <w:tcPr>
            <w:tcW w:w="998" w:type="dxa"/>
          </w:tcPr>
          <w:p w14:paraId="07DAE48C" w14:textId="77777777" w:rsidR="001D6DAE" w:rsidRPr="009A00CF" w:rsidRDefault="001D6DAE" w:rsidP="001D6DAE">
            <w:r w:rsidRPr="009A00CF">
              <w:t>ND</w:t>
            </w:r>
          </w:p>
        </w:tc>
        <w:tc>
          <w:tcPr>
            <w:tcW w:w="991" w:type="dxa"/>
          </w:tcPr>
          <w:p w14:paraId="737E93CA" w14:textId="77777777" w:rsidR="001D6DAE" w:rsidRPr="009A00CF" w:rsidRDefault="001D6DAE" w:rsidP="001D6DAE">
            <w:r w:rsidRPr="009A00CF">
              <w:t>ND</w:t>
            </w:r>
          </w:p>
        </w:tc>
        <w:tc>
          <w:tcPr>
            <w:tcW w:w="998" w:type="dxa"/>
          </w:tcPr>
          <w:p w14:paraId="59F8B0C8" w14:textId="77777777" w:rsidR="001D6DAE" w:rsidRPr="009A00CF" w:rsidRDefault="001D6DAE" w:rsidP="001D6DAE">
            <w:r w:rsidRPr="009A00CF">
              <w:t>ND</w:t>
            </w:r>
          </w:p>
        </w:tc>
      </w:tr>
      <w:tr w:rsidR="001D6DAE" w:rsidRPr="009A00CF" w14:paraId="74674A56" w14:textId="77777777" w:rsidTr="00EE2E99">
        <w:trPr>
          <w:trHeight w:val="250"/>
        </w:trPr>
        <w:tc>
          <w:tcPr>
            <w:tcW w:w="1566" w:type="dxa"/>
          </w:tcPr>
          <w:p w14:paraId="62D2D665" w14:textId="77777777" w:rsidR="001D6DAE" w:rsidRPr="009A00CF" w:rsidRDefault="001D6DAE" w:rsidP="001D6DAE">
            <w:r w:rsidRPr="009A00CF">
              <w:t>2</w:t>
            </w:r>
          </w:p>
        </w:tc>
        <w:tc>
          <w:tcPr>
            <w:tcW w:w="991" w:type="dxa"/>
          </w:tcPr>
          <w:p w14:paraId="4D77BFC6" w14:textId="77777777" w:rsidR="001D6DAE" w:rsidRPr="009A00CF" w:rsidRDefault="001D6DAE" w:rsidP="001D6DAE">
            <w:r w:rsidRPr="009A00CF">
              <w:t>ND</w:t>
            </w:r>
          </w:p>
        </w:tc>
        <w:tc>
          <w:tcPr>
            <w:tcW w:w="998" w:type="dxa"/>
          </w:tcPr>
          <w:p w14:paraId="0604FC07" w14:textId="77777777" w:rsidR="001D6DAE" w:rsidRPr="009A00CF" w:rsidRDefault="001D6DAE" w:rsidP="001D6DAE">
            <w:r w:rsidRPr="009A00CF">
              <w:t>ND</w:t>
            </w:r>
          </w:p>
        </w:tc>
        <w:tc>
          <w:tcPr>
            <w:tcW w:w="991" w:type="dxa"/>
          </w:tcPr>
          <w:p w14:paraId="08455E01" w14:textId="77777777" w:rsidR="001D6DAE" w:rsidRPr="009A00CF" w:rsidRDefault="001D6DAE" w:rsidP="001D6DAE">
            <w:r w:rsidRPr="009A00CF">
              <w:t>ND</w:t>
            </w:r>
          </w:p>
        </w:tc>
        <w:tc>
          <w:tcPr>
            <w:tcW w:w="998" w:type="dxa"/>
          </w:tcPr>
          <w:p w14:paraId="68340E73" w14:textId="77777777" w:rsidR="001D6DAE" w:rsidRPr="009A00CF" w:rsidRDefault="001D6DAE" w:rsidP="001D6DAE">
            <w:r w:rsidRPr="009A00CF">
              <w:t>ND</w:t>
            </w:r>
          </w:p>
        </w:tc>
        <w:tc>
          <w:tcPr>
            <w:tcW w:w="991" w:type="dxa"/>
          </w:tcPr>
          <w:p w14:paraId="301B338F" w14:textId="77777777" w:rsidR="001D6DAE" w:rsidRPr="009A00CF" w:rsidRDefault="001D6DAE" w:rsidP="001D6DAE">
            <w:r w:rsidRPr="009A00CF">
              <w:t>ND</w:t>
            </w:r>
          </w:p>
        </w:tc>
        <w:tc>
          <w:tcPr>
            <w:tcW w:w="998" w:type="dxa"/>
          </w:tcPr>
          <w:p w14:paraId="1E95D05D" w14:textId="77777777" w:rsidR="001D6DAE" w:rsidRPr="009A00CF" w:rsidRDefault="001D6DAE" w:rsidP="001D6DAE">
            <w:r w:rsidRPr="009A00CF">
              <w:t>ND</w:t>
            </w:r>
          </w:p>
        </w:tc>
      </w:tr>
      <w:tr w:rsidR="001D6DAE" w:rsidRPr="009A00CF" w14:paraId="6B6B8399" w14:textId="77777777" w:rsidTr="00EE2E99">
        <w:trPr>
          <w:trHeight w:val="268"/>
        </w:trPr>
        <w:tc>
          <w:tcPr>
            <w:tcW w:w="1566" w:type="dxa"/>
          </w:tcPr>
          <w:p w14:paraId="399BBB2E" w14:textId="77777777" w:rsidR="001D6DAE" w:rsidRPr="009A00CF" w:rsidRDefault="001D6DAE" w:rsidP="001D6DAE">
            <w:r w:rsidRPr="009A00CF">
              <w:t>3</w:t>
            </w:r>
          </w:p>
        </w:tc>
        <w:tc>
          <w:tcPr>
            <w:tcW w:w="991" w:type="dxa"/>
          </w:tcPr>
          <w:p w14:paraId="2668A9F5" w14:textId="77777777" w:rsidR="001D6DAE" w:rsidRPr="009A00CF" w:rsidRDefault="001D6DAE" w:rsidP="001D6DAE">
            <w:r w:rsidRPr="009A00CF">
              <w:t>ND</w:t>
            </w:r>
          </w:p>
        </w:tc>
        <w:tc>
          <w:tcPr>
            <w:tcW w:w="998" w:type="dxa"/>
          </w:tcPr>
          <w:p w14:paraId="184CD21B" w14:textId="77777777" w:rsidR="001D6DAE" w:rsidRPr="009A00CF" w:rsidRDefault="001D6DAE" w:rsidP="001D6DAE">
            <w:r w:rsidRPr="009A00CF">
              <w:t>ND</w:t>
            </w:r>
          </w:p>
        </w:tc>
        <w:tc>
          <w:tcPr>
            <w:tcW w:w="991" w:type="dxa"/>
          </w:tcPr>
          <w:p w14:paraId="56250ED4" w14:textId="77777777" w:rsidR="001D6DAE" w:rsidRPr="009A00CF" w:rsidRDefault="001D6DAE" w:rsidP="001D6DAE">
            <w:r w:rsidRPr="009A00CF">
              <w:t>ND</w:t>
            </w:r>
          </w:p>
        </w:tc>
        <w:tc>
          <w:tcPr>
            <w:tcW w:w="998" w:type="dxa"/>
          </w:tcPr>
          <w:p w14:paraId="66B6BD9F" w14:textId="77777777" w:rsidR="001D6DAE" w:rsidRPr="009A00CF" w:rsidRDefault="001D6DAE" w:rsidP="001D6DAE">
            <w:r w:rsidRPr="009A00CF">
              <w:t>ND</w:t>
            </w:r>
          </w:p>
        </w:tc>
        <w:tc>
          <w:tcPr>
            <w:tcW w:w="991" w:type="dxa"/>
          </w:tcPr>
          <w:p w14:paraId="0B95581A" w14:textId="77777777" w:rsidR="001D6DAE" w:rsidRPr="009A00CF" w:rsidRDefault="001D6DAE" w:rsidP="001D6DAE">
            <w:r w:rsidRPr="009A00CF">
              <w:t>ND</w:t>
            </w:r>
          </w:p>
        </w:tc>
        <w:tc>
          <w:tcPr>
            <w:tcW w:w="998" w:type="dxa"/>
          </w:tcPr>
          <w:p w14:paraId="7B61A107" w14:textId="77777777" w:rsidR="001D6DAE" w:rsidRPr="009A00CF" w:rsidRDefault="001D6DAE" w:rsidP="001D6DAE">
            <w:r w:rsidRPr="009A00CF">
              <w:t>ND</w:t>
            </w:r>
          </w:p>
        </w:tc>
      </w:tr>
      <w:tr w:rsidR="001D6DAE" w:rsidRPr="009A00CF" w14:paraId="35AF5F34" w14:textId="77777777" w:rsidTr="00EE2E99">
        <w:trPr>
          <w:trHeight w:val="137"/>
        </w:trPr>
        <w:tc>
          <w:tcPr>
            <w:tcW w:w="1566" w:type="dxa"/>
          </w:tcPr>
          <w:p w14:paraId="16A480BE" w14:textId="77777777" w:rsidR="001D6DAE" w:rsidRPr="009A00CF" w:rsidRDefault="001D6DAE" w:rsidP="001D6DAE">
            <w:r w:rsidRPr="009A00CF">
              <w:t>4</w:t>
            </w:r>
          </w:p>
        </w:tc>
        <w:tc>
          <w:tcPr>
            <w:tcW w:w="991" w:type="dxa"/>
          </w:tcPr>
          <w:p w14:paraId="3FEBABC0" w14:textId="77777777" w:rsidR="001D6DAE" w:rsidRPr="009A00CF" w:rsidRDefault="001D6DAE" w:rsidP="001D6DAE">
            <w:r w:rsidRPr="009A00CF">
              <w:t>ND</w:t>
            </w:r>
          </w:p>
        </w:tc>
        <w:tc>
          <w:tcPr>
            <w:tcW w:w="998" w:type="dxa"/>
          </w:tcPr>
          <w:p w14:paraId="4F28BD77" w14:textId="77777777" w:rsidR="001D6DAE" w:rsidRPr="009A00CF" w:rsidRDefault="001D6DAE" w:rsidP="001D6DAE">
            <w:r w:rsidRPr="009A00CF">
              <w:t>ND</w:t>
            </w:r>
          </w:p>
        </w:tc>
        <w:tc>
          <w:tcPr>
            <w:tcW w:w="991" w:type="dxa"/>
          </w:tcPr>
          <w:p w14:paraId="68F95A77" w14:textId="77777777" w:rsidR="001D6DAE" w:rsidRPr="009A00CF" w:rsidRDefault="001D6DAE" w:rsidP="001D6DAE">
            <w:r w:rsidRPr="009A00CF">
              <w:t>ND</w:t>
            </w:r>
          </w:p>
        </w:tc>
        <w:tc>
          <w:tcPr>
            <w:tcW w:w="998" w:type="dxa"/>
          </w:tcPr>
          <w:p w14:paraId="41107813" w14:textId="77777777" w:rsidR="001D6DAE" w:rsidRPr="009A00CF" w:rsidRDefault="001D6DAE" w:rsidP="001D6DAE">
            <w:r w:rsidRPr="009A00CF">
              <w:t>ND</w:t>
            </w:r>
          </w:p>
        </w:tc>
        <w:tc>
          <w:tcPr>
            <w:tcW w:w="991" w:type="dxa"/>
          </w:tcPr>
          <w:p w14:paraId="2FDB3982" w14:textId="77777777" w:rsidR="001D6DAE" w:rsidRPr="009A00CF" w:rsidRDefault="001D6DAE" w:rsidP="001D6DAE">
            <w:r w:rsidRPr="009A00CF">
              <w:t>ND</w:t>
            </w:r>
          </w:p>
        </w:tc>
        <w:tc>
          <w:tcPr>
            <w:tcW w:w="998" w:type="dxa"/>
          </w:tcPr>
          <w:p w14:paraId="083A0A72" w14:textId="77777777" w:rsidR="001D6DAE" w:rsidRPr="009A00CF" w:rsidRDefault="001D6DAE" w:rsidP="001D6DAE">
            <w:r w:rsidRPr="009A00CF">
              <w:t>ND</w:t>
            </w:r>
          </w:p>
        </w:tc>
      </w:tr>
      <w:tr w:rsidR="001D6DAE" w:rsidRPr="009A00CF" w14:paraId="2035555B" w14:textId="77777777" w:rsidTr="00EE2E99">
        <w:trPr>
          <w:trHeight w:val="250"/>
        </w:trPr>
        <w:tc>
          <w:tcPr>
            <w:tcW w:w="1566" w:type="dxa"/>
          </w:tcPr>
          <w:p w14:paraId="23E412AD" w14:textId="77777777" w:rsidR="001D6DAE" w:rsidRPr="009A00CF" w:rsidRDefault="001D6DAE" w:rsidP="001D6DAE">
            <w:r w:rsidRPr="009A00CF">
              <w:t>5</w:t>
            </w:r>
          </w:p>
        </w:tc>
        <w:tc>
          <w:tcPr>
            <w:tcW w:w="991" w:type="dxa"/>
          </w:tcPr>
          <w:p w14:paraId="7FAD46F1" w14:textId="77777777" w:rsidR="001D6DAE" w:rsidRPr="009A00CF" w:rsidRDefault="001D6DAE" w:rsidP="001D6DAE">
            <w:r w:rsidRPr="009A00CF">
              <w:t>ND</w:t>
            </w:r>
          </w:p>
        </w:tc>
        <w:tc>
          <w:tcPr>
            <w:tcW w:w="998" w:type="dxa"/>
          </w:tcPr>
          <w:p w14:paraId="3587926C" w14:textId="77777777" w:rsidR="001D6DAE" w:rsidRPr="009A00CF" w:rsidRDefault="001D6DAE" w:rsidP="001D6DAE">
            <w:r w:rsidRPr="009A00CF">
              <w:t>ND</w:t>
            </w:r>
          </w:p>
        </w:tc>
        <w:tc>
          <w:tcPr>
            <w:tcW w:w="991" w:type="dxa"/>
          </w:tcPr>
          <w:p w14:paraId="2D091147" w14:textId="77777777" w:rsidR="001D6DAE" w:rsidRPr="009A00CF" w:rsidRDefault="001D6DAE" w:rsidP="001D6DAE">
            <w:r w:rsidRPr="009A00CF">
              <w:t>ND</w:t>
            </w:r>
          </w:p>
        </w:tc>
        <w:tc>
          <w:tcPr>
            <w:tcW w:w="998" w:type="dxa"/>
          </w:tcPr>
          <w:p w14:paraId="4FE894AD" w14:textId="77777777" w:rsidR="001D6DAE" w:rsidRPr="009A00CF" w:rsidRDefault="001D6DAE" w:rsidP="001D6DAE">
            <w:r w:rsidRPr="009A00CF">
              <w:t>ND</w:t>
            </w:r>
          </w:p>
        </w:tc>
        <w:tc>
          <w:tcPr>
            <w:tcW w:w="991" w:type="dxa"/>
          </w:tcPr>
          <w:p w14:paraId="289CA06B" w14:textId="77777777" w:rsidR="001D6DAE" w:rsidRPr="009A00CF" w:rsidRDefault="001D6DAE" w:rsidP="001D6DAE">
            <w:r w:rsidRPr="009A00CF">
              <w:t>ND</w:t>
            </w:r>
          </w:p>
        </w:tc>
        <w:tc>
          <w:tcPr>
            <w:tcW w:w="998" w:type="dxa"/>
          </w:tcPr>
          <w:p w14:paraId="1BC2EE1B" w14:textId="77777777" w:rsidR="001D6DAE" w:rsidRPr="009A00CF" w:rsidRDefault="001D6DAE" w:rsidP="001D6DAE">
            <w:r w:rsidRPr="009A00CF">
              <w:t>ND</w:t>
            </w:r>
          </w:p>
        </w:tc>
      </w:tr>
      <w:tr w:rsidR="001D6DAE" w:rsidRPr="009A00CF" w14:paraId="2D2810CE" w14:textId="77777777" w:rsidTr="00EE2E99">
        <w:trPr>
          <w:trHeight w:val="268"/>
        </w:trPr>
        <w:tc>
          <w:tcPr>
            <w:tcW w:w="1566" w:type="dxa"/>
          </w:tcPr>
          <w:p w14:paraId="39184BD7" w14:textId="77777777" w:rsidR="001D6DAE" w:rsidRPr="009A00CF" w:rsidRDefault="001D6DAE" w:rsidP="001D6DAE">
            <w:r w:rsidRPr="009A00CF">
              <w:t>6</w:t>
            </w:r>
          </w:p>
        </w:tc>
        <w:tc>
          <w:tcPr>
            <w:tcW w:w="991" w:type="dxa"/>
          </w:tcPr>
          <w:p w14:paraId="74225164" w14:textId="77777777" w:rsidR="001D6DAE" w:rsidRPr="009A00CF" w:rsidRDefault="001D6DAE" w:rsidP="001D6DAE">
            <w:r w:rsidRPr="009A00CF">
              <w:t>ND</w:t>
            </w:r>
          </w:p>
        </w:tc>
        <w:tc>
          <w:tcPr>
            <w:tcW w:w="998" w:type="dxa"/>
          </w:tcPr>
          <w:p w14:paraId="639964CF" w14:textId="77777777" w:rsidR="001D6DAE" w:rsidRPr="009A00CF" w:rsidRDefault="001D6DAE" w:rsidP="001D6DAE">
            <w:r w:rsidRPr="009A00CF">
              <w:t>ND</w:t>
            </w:r>
          </w:p>
        </w:tc>
        <w:tc>
          <w:tcPr>
            <w:tcW w:w="991" w:type="dxa"/>
          </w:tcPr>
          <w:p w14:paraId="0EBD403B" w14:textId="77777777" w:rsidR="001D6DAE" w:rsidRPr="009A00CF" w:rsidRDefault="001D6DAE" w:rsidP="001D6DAE">
            <w:r w:rsidRPr="009A00CF">
              <w:t>ND</w:t>
            </w:r>
          </w:p>
        </w:tc>
        <w:tc>
          <w:tcPr>
            <w:tcW w:w="998" w:type="dxa"/>
          </w:tcPr>
          <w:p w14:paraId="0D55C18C" w14:textId="77777777" w:rsidR="001D6DAE" w:rsidRPr="009A00CF" w:rsidRDefault="001D6DAE" w:rsidP="001D6DAE">
            <w:r w:rsidRPr="009A00CF">
              <w:t>ND</w:t>
            </w:r>
          </w:p>
        </w:tc>
        <w:tc>
          <w:tcPr>
            <w:tcW w:w="991" w:type="dxa"/>
          </w:tcPr>
          <w:p w14:paraId="2DEECE7C" w14:textId="77777777" w:rsidR="001D6DAE" w:rsidRPr="009A00CF" w:rsidRDefault="001D6DAE" w:rsidP="001D6DAE">
            <w:r w:rsidRPr="009A00CF">
              <w:t>ND</w:t>
            </w:r>
          </w:p>
        </w:tc>
        <w:tc>
          <w:tcPr>
            <w:tcW w:w="998" w:type="dxa"/>
          </w:tcPr>
          <w:p w14:paraId="3D742E7C" w14:textId="77777777" w:rsidR="001D6DAE" w:rsidRPr="009A00CF" w:rsidRDefault="001D6DAE" w:rsidP="001D6DAE">
            <w:r w:rsidRPr="009A00CF">
              <w:t>ND</w:t>
            </w:r>
          </w:p>
        </w:tc>
      </w:tr>
      <w:tr w:rsidR="001D6DAE" w:rsidRPr="009A00CF" w14:paraId="511DE783" w14:textId="77777777" w:rsidTr="00EE2E99">
        <w:trPr>
          <w:trHeight w:val="250"/>
        </w:trPr>
        <w:tc>
          <w:tcPr>
            <w:tcW w:w="1566" w:type="dxa"/>
          </w:tcPr>
          <w:p w14:paraId="75198CCB" w14:textId="77777777" w:rsidR="001D6DAE" w:rsidRPr="009A00CF" w:rsidRDefault="001D6DAE" w:rsidP="001D6DAE">
            <w:r w:rsidRPr="009A00CF">
              <w:t>7</w:t>
            </w:r>
          </w:p>
        </w:tc>
        <w:tc>
          <w:tcPr>
            <w:tcW w:w="991" w:type="dxa"/>
          </w:tcPr>
          <w:p w14:paraId="703B3F67" w14:textId="77777777" w:rsidR="001D6DAE" w:rsidRPr="009A00CF" w:rsidRDefault="001D6DAE" w:rsidP="001D6DAE">
            <w:r w:rsidRPr="009A00CF">
              <w:t>ND</w:t>
            </w:r>
          </w:p>
        </w:tc>
        <w:tc>
          <w:tcPr>
            <w:tcW w:w="998" w:type="dxa"/>
          </w:tcPr>
          <w:p w14:paraId="2BFC55C5" w14:textId="77777777" w:rsidR="001D6DAE" w:rsidRPr="009A00CF" w:rsidRDefault="001D6DAE" w:rsidP="001D6DAE">
            <w:r w:rsidRPr="009A00CF">
              <w:t>ND</w:t>
            </w:r>
          </w:p>
        </w:tc>
        <w:tc>
          <w:tcPr>
            <w:tcW w:w="991" w:type="dxa"/>
          </w:tcPr>
          <w:p w14:paraId="0A732A15" w14:textId="77777777" w:rsidR="001D6DAE" w:rsidRPr="009A00CF" w:rsidRDefault="001D6DAE" w:rsidP="001D6DAE">
            <w:r w:rsidRPr="009A00CF">
              <w:t>ND</w:t>
            </w:r>
          </w:p>
        </w:tc>
        <w:tc>
          <w:tcPr>
            <w:tcW w:w="998" w:type="dxa"/>
          </w:tcPr>
          <w:p w14:paraId="7F220DFD" w14:textId="77777777" w:rsidR="001D6DAE" w:rsidRPr="009A00CF" w:rsidRDefault="001D6DAE" w:rsidP="001D6DAE">
            <w:r w:rsidRPr="009A00CF">
              <w:t>ND</w:t>
            </w:r>
          </w:p>
        </w:tc>
        <w:tc>
          <w:tcPr>
            <w:tcW w:w="991" w:type="dxa"/>
          </w:tcPr>
          <w:p w14:paraId="587FA31C" w14:textId="77777777" w:rsidR="001D6DAE" w:rsidRPr="009A00CF" w:rsidRDefault="001D6DAE" w:rsidP="001D6DAE">
            <w:r w:rsidRPr="009A00CF">
              <w:t>ND</w:t>
            </w:r>
          </w:p>
        </w:tc>
        <w:tc>
          <w:tcPr>
            <w:tcW w:w="998" w:type="dxa"/>
          </w:tcPr>
          <w:p w14:paraId="33A16148" w14:textId="77777777" w:rsidR="001D6DAE" w:rsidRPr="009A00CF" w:rsidRDefault="001D6DAE" w:rsidP="001D6DAE">
            <w:r w:rsidRPr="009A00CF">
              <w:t>ND</w:t>
            </w:r>
          </w:p>
        </w:tc>
      </w:tr>
      <w:tr w:rsidR="001D6DAE" w:rsidRPr="009A00CF" w14:paraId="7BC7CB7C" w14:textId="77777777" w:rsidTr="00EE2E99">
        <w:trPr>
          <w:trHeight w:val="268"/>
        </w:trPr>
        <w:tc>
          <w:tcPr>
            <w:tcW w:w="1566" w:type="dxa"/>
          </w:tcPr>
          <w:p w14:paraId="03477D10" w14:textId="77777777" w:rsidR="001D6DAE" w:rsidRPr="009A00CF" w:rsidRDefault="001D6DAE" w:rsidP="001D6DAE">
            <w:r w:rsidRPr="009A00CF">
              <w:t>8</w:t>
            </w:r>
          </w:p>
        </w:tc>
        <w:tc>
          <w:tcPr>
            <w:tcW w:w="991" w:type="dxa"/>
          </w:tcPr>
          <w:p w14:paraId="68957493" w14:textId="77777777" w:rsidR="001D6DAE" w:rsidRPr="009A00CF" w:rsidRDefault="001D6DAE" w:rsidP="001D6DAE">
            <w:r w:rsidRPr="009A00CF">
              <w:t>ND</w:t>
            </w:r>
          </w:p>
        </w:tc>
        <w:tc>
          <w:tcPr>
            <w:tcW w:w="998" w:type="dxa"/>
          </w:tcPr>
          <w:p w14:paraId="48A61A39" w14:textId="77777777" w:rsidR="001D6DAE" w:rsidRPr="009A00CF" w:rsidRDefault="001D6DAE" w:rsidP="001D6DAE">
            <w:r w:rsidRPr="009A00CF">
              <w:t>ND</w:t>
            </w:r>
          </w:p>
        </w:tc>
        <w:tc>
          <w:tcPr>
            <w:tcW w:w="991" w:type="dxa"/>
          </w:tcPr>
          <w:p w14:paraId="2748DFFD" w14:textId="77777777" w:rsidR="001D6DAE" w:rsidRPr="009A00CF" w:rsidRDefault="001D6DAE" w:rsidP="001D6DAE">
            <w:r w:rsidRPr="009A00CF">
              <w:t>ND</w:t>
            </w:r>
          </w:p>
        </w:tc>
        <w:tc>
          <w:tcPr>
            <w:tcW w:w="998" w:type="dxa"/>
          </w:tcPr>
          <w:p w14:paraId="31C5BA3D" w14:textId="77777777" w:rsidR="001D6DAE" w:rsidRPr="009A00CF" w:rsidRDefault="001D6DAE" w:rsidP="001D6DAE">
            <w:r w:rsidRPr="009A00CF">
              <w:t>ND</w:t>
            </w:r>
          </w:p>
        </w:tc>
        <w:tc>
          <w:tcPr>
            <w:tcW w:w="991" w:type="dxa"/>
          </w:tcPr>
          <w:p w14:paraId="09867B06" w14:textId="77777777" w:rsidR="001D6DAE" w:rsidRPr="009A00CF" w:rsidRDefault="001D6DAE" w:rsidP="001D6DAE">
            <w:r w:rsidRPr="009A00CF">
              <w:t>ND</w:t>
            </w:r>
          </w:p>
        </w:tc>
        <w:tc>
          <w:tcPr>
            <w:tcW w:w="998" w:type="dxa"/>
          </w:tcPr>
          <w:p w14:paraId="072A45E3" w14:textId="77777777" w:rsidR="001D6DAE" w:rsidRPr="009A00CF" w:rsidRDefault="001D6DAE" w:rsidP="001D6DAE">
            <w:r w:rsidRPr="009A00CF">
              <w:t>ND</w:t>
            </w:r>
          </w:p>
        </w:tc>
      </w:tr>
      <w:tr w:rsidR="001D6DAE" w:rsidRPr="009A00CF" w14:paraId="1F5B011F" w14:textId="77777777" w:rsidTr="00EE2E99">
        <w:trPr>
          <w:trHeight w:val="268"/>
        </w:trPr>
        <w:tc>
          <w:tcPr>
            <w:tcW w:w="1566" w:type="dxa"/>
          </w:tcPr>
          <w:p w14:paraId="3AD652D4" w14:textId="77777777" w:rsidR="001D6DAE" w:rsidRPr="009A00CF" w:rsidRDefault="001D6DAE" w:rsidP="001D6DAE">
            <w:r w:rsidRPr="009A00CF">
              <w:t>9</w:t>
            </w:r>
          </w:p>
        </w:tc>
        <w:tc>
          <w:tcPr>
            <w:tcW w:w="991" w:type="dxa"/>
          </w:tcPr>
          <w:p w14:paraId="4B344F61" w14:textId="77777777" w:rsidR="001D6DAE" w:rsidRPr="009A00CF" w:rsidRDefault="001D6DAE" w:rsidP="001D6DAE">
            <w:r w:rsidRPr="009A00CF">
              <w:t>ND</w:t>
            </w:r>
          </w:p>
        </w:tc>
        <w:tc>
          <w:tcPr>
            <w:tcW w:w="998" w:type="dxa"/>
          </w:tcPr>
          <w:p w14:paraId="30D61734" w14:textId="77777777" w:rsidR="001D6DAE" w:rsidRPr="009A00CF" w:rsidRDefault="001D6DAE" w:rsidP="001D6DAE">
            <w:r w:rsidRPr="009A00CF">
              <w:t>ND</w:t>
            </w:r>
          </w:p>
        </w:tc>
        <w:tc>
          <w:tcPr>
            <w:tcW w:w="991" w:type="dxa"/>
          </w:tcPr>
          <w:p w14:paraId="2044ED00" w14:textId="77777777" w:rsidR="001D6DAE" w:rsidRPr="009A00CF" w:rsidRDefault="001D6DAE" w:rsidP="001D6DAE">
            <w:r w:rsidRPr="009A00CF">
              <w:t>ND</w:t>
            </w:r>
          </w:p>
        </w:tc>
        <w:tc>
          <w:tcPr>
            <w:tcW w:w="998" w:type="dxa"/>
          </w:tcPr>
          <w:p w14:paraId="0F44DAF1" w14:textId="77777777" w:rsidR="001D6DAE" w:rsidRPr="009A00CF" w:rsidRDefault="001D6DAE" w:rsidP="001D6DAE">
            <w:r w:rsidRPr="009A00CF">
              <w:t>ND</w:t>
            </w:r>
          </w:p>
        </w:tc>
        <w:tc>
          <w:tcPr>
            <w:tcW w:w="991" w:type="dxa"/>
          </w:tcPr>
          <w:p w14:paraId="5F8FFD08" w14:textId="77777777" w:rsidR="001D6DAE" w:rsidRPr="009A00CF" w:rsidRDefault="001D6DAE" w:rsidP="001D6DAE">
            <w:r w:rsidRPr="009A00CF">
              <w:t>ND</w:t>
            </w:r>
          </w:p>
        </w:tc>
        <w:tc>
          <w:tcPr>
            <w:tcW w:w="998" w:type="dxa"/>
          </w:tcPr>
          <w:p w14:paraId="31EAFF90" w14:textId="77777777" w:rsidR="001D6DAE" w:rsidRPr="009A00CF" w:rsidRDefault="001D6DAE" w:rsidP="001D6DAE">
            <w:r w:rsidRPr="009A00CF">
              <w:t>ND</w:t>
            </w:r>
          </w:p>
        </w:tc>
      </w:tr>
      <w:tr w:rsidR="001D6DAE" w:rsidRPr="009A00CF" w14:paraId="09C7A89D" w14:textId="77777777" w:rsidTr="00EE2E99">
        <w:trPr>
          <w:trHeight w:val="250"/>
        </w:trPr>
        <w:tc>
          <w:tcPr>
            <w:tcW w:w="1566" w:type="dxa"/>
          </w:tcPr>
          <w:p w14:paraId="0146B285" w14:textId="77777777" w:rsidR="001D6DAE" w:rsidRPr="009A00CF" w:rsidRDefault="001D6DAE" w:rsidP="001D6DAE">
            <w:r w:rsidRPr="009A00CF">
              <w:t>10</w:t>
            </w:r>
          </w:p>
        </w:tc>
        <w:tc>
          <w:tcPr>
            <w:tcW w:w="991" w:type="dxa"/>
          </w:tcPr>
          <w:p w14:paraId="103B4AE5" w14:textId="77777777" w:rsidR="001D6DAE" w:rsidRPr="009A00CF" w:rsidRDefault="001D6DAE" w:rsidP="001D6DAE">
            <w:pPr>
              <w:rPr>
                <w:vertAlign w:val="superscript"/>
              </w:rPr>
            </w:pPr>
            <w:r w:rsidRPr="009A00CF">
              <w:t>1.57e</w:t>
            </w:r>
            <w:r w:rsidRPr="009A00CF">
              <w:rPr>
                <w:vertAlign w:val="superscript"/>
              </w:rPr>
              <w:t>3</w:t>
            </w:r>
          </w:p>
        </w:tc>
        <w:tc>
          <w:tcPr>
            <w:tcW w:w="998" w:type="dxa"/>
          </w:tcPr>
          <w:p w14:paraId="4DB4FDF8" w14:textId="77777777" w:rsidR="001D6DAE" w:rsidRPr="009A00CF" w:rsidRDefault="001D6DAE" w:rsidP="001D6DAE">
            <w:r w:rsidRPr="009A00CF">
              <w:t>2.94</w:t>
            </w:r>
          </w:p>
        </w:tc>
        <w:tc>
          <w:tcPr>
            <w:tcW w:w="991" w:type="dxa"/>
          </w:tcPr>
          <w:p w14:paraId="33800313" w14:textId="77777777" w:rsidR="001D6DAE" w:rsidRPr="009A00CF" w:rsidRDefault="001D6DAE" w:rsidP="001D6DAE">
            <w:pPr>
              <w:rPr>
                <w:vertAlign w:val="superscript"/>
              </w:rPr>
            </w:pPr>
            <w:r w:rsidRPr="009A00CF">
              <w:t>1.34e</w:t>
            </w:r>
            <w:r w:rsidRPr="009A00CF">
              <w:rPr>
                <w:vertAlign w:val="superscript"/>
              </w:rPr>
              <w:t>2</w:t>
            </w:r>
          </w:p>
        </w:tc>
        <w:tc>
          <w:tcPr>
            <w:tcW w:w="998" w:type="dxa"/>
          </w:tcPr>
          <w:p w14:paraId="5102C851" w14:textId="77777777" w:rsidR="001D6DAE" w:rsidRPr="009A00CF" w:rsidRDefault="001D6DAE" w:rsidP="001D6DAE">
            <w:r w:rsidRPr="009A00CF">
              <w:t>1.65</w:t>
            </w:r>
          </w:p>
        </w:tc>
        <w:tc>
          <w:tcPr>
            <w:tcW w:w="991" w:type="dxa"/>
          </w:tcPr>
          <w:p w14:paraId="72CBB226" w14:textId="77777777" w:rsidR="001D6DAE" w:rsidRPr="009A00CF" w:rsidRDefault="001D6DAE" w:rsidP="001D6DAE">
            <w:pPr>
              <w:rPr>
                <w:vertAlign w:val="superscript"/>
              </w:rPr>
            </w:pPr>
            <w:r w:rsidRPr="009A00CF">
              <w:t>2.19e</w:t>
            </w:r>
            <w:r w:rsidRPr="009A00CF">
              <w:rPr>
                <w:vertAlign w:val="superscript"/>
              </w:rPr>
              <w:t>2</w:t>
            </w:r>
          </w:p>
        </w:tc>
        <w:tc>
          <w:tcPr>
            <w:tcW w:w="998" w:type="dxa"/>
          </w:tcPr>
          <w:p w14:paraId="0B7E5D22" w14:textId="77777777" w:rsidR="001D6DAE" w:rsidRPr="009A00CF" w:rsidRDefault="001D6DAE" w:rsidP="001D6DAE">
            <w:r w:rsidRPr="009A00CF">
              <w:t>0.00</w:t>
            </w:r>
          </w:p>
        </w:tc>
      </w:tr>
      <w:tr w:rsidR="001D6DAE" w:rsidRPr="009A00CF" w14:paraId="06EF88A9" w14:textId="77777777" w:rsidTr="00EE2E99">
        <w:trPr>
          <w:trHeight w:val="250"/>
        </w:trPr>
        <w:tc>
          <w:tcPr>
            <w:tcW w:w="1566" w:type="dxa"/>
          </w:tcPr>
          <w:p w14:paraId="4B9C388C" w14:textId="77777777" w:rsidR="001D6DAE" w:rsidRPr="009A00CF" w:rsidRDefault="001D6DAE" w:rsidP="001D6DAE">
            <w:r w:rsidRPr="009A00CF">
              <w:t>11</w:t>
            </w:r>
          </w:p>
        </w:tc>
        <w:tc>
          <w:tcPr>
            <w:tcW w:w="991" w:type="dxa"/>
          </w:tcPr>
          <w:p w14:paraId="43321E76" w14:textId="77777777" w:rsidR="001D6DAE" w:rsidRPr="009A00CF" w:rsidRDefault="001D6DAE" w:rsidP="001D6DAE">
            <w:pPr>
              <w:rPr>
                <w:vertAlign w:val="superscript"/>
              </w:rPr>
            </w:pPr>
            <w:r w:rsidRPr="009A00CF">
              <w:t>1.62e</w:t>
            </w:r>
            <w:r w:rsidRPr="009A00CF">
              <w:rPr>
                <w:vertAlign w:val="superscript"/>
              </w:rPr>
              <w:t>3</w:t>
            </w:r>
          </w:p>
        </w:tc>
        <w:tc>
          <w:tcPr>
            <w:tcW w:w="998" w:type="dxa"/>
          </w:tcPr>
          <w:p w14:paraId="74C77945" w14:textId="77777777" w:rsidR="001D6DAE" w:rsidRPr="009A00CF" w:rsidRDefault="001D6DAE" w:rsidP="001D6DAE">
            <w:r w:rsidRPr="009A00CF">
              <w:t>1.20</w:t>
            </w:r>
          </w:p>
        </w:tc>
        <w:tc>
          <w:tcPr>
            <w:tcW w:w="991" w:type="dxa"/>
          </w:tcPr>
          <w:p w14:paraId="23843531" w14:textId="77777777" w:rsidR="001D6DAE" w:rsidRPr="009A00CF" w:rsidRDefault="001D6DAE" w:rsidP="001D6DAE">
            <w:pPr>
              <w:rPr>
                <w:vertAlign w:val="superscript"/>
              </w:rPr>
            </w:pPr>
            <w:r w:rsidRPr="009A00CF">
              <w:t>5.05e</w:t>
            </w:r>
            <w:r w:rsidRPr="009A00CF">
              <w:rPr>
                <w:vertAlign w:val="superscript"/>
              </w:rPr>
              <w:t>2</w:t>
            </w:r>
          </w:p>
        </w:tc>
        <w:tc>
          <w:tcPr>
            <w:tcW w:w="998" w:type="dxa"/>
          </w:tcPr>
          <w:p w14:paraId="21F96CA6" w14:textId="77777777" w:rsidR="001D6DAE" w:rsidRPr="009A00CF" w:rsidRDefault="001D6DAE" w:rsidP="001D6DAE">
            <w:r w:rsidRPr="009A00CF">
              <w:t>2.16</w:t>
            </w:r>
          </w:p>
        </w:tc>
        <w:tc>
          <w:tcPr>
            <w:tcW w:w="991" w:type="dxa"/>
          </w:tcPr>
          <w:p w14:paraId="78C9D998" w14:textId="77777777" w:rsidR="001D6DAE" w:rsidRPr="009A00CF" w:rsidRDefault="001D6DAE" w:rsidP="001D6DAE">
            <w:r w:rsidRPr="009A00CF">
              <w:t>ND</w:t>
            </w:r>
          </w:p>
        </w:tc>
        <w:tc>
          <w:tcPr>
            <w:tcW w:w="998" w:type="dxa"/>
          </w:tcPr>
          <w:p w14:paraId="72AD8C62" w14:textId="77777777" w:rsidR="001D6DAE" w:rsidRPr="009A00CF" w:rsidRDefault="001D6DAE" w:rsidP="001D6DAE">
            <w:r w:rsidRPr="009A00CF">
              <w:t>ND</w:t>
            </w:r>
          </w:p>
        </w:tc>
      </w:tr>
    </w:tbl>
    <w:p w14:paraId="2E5A7504" w14:textId="77777777" w:rsidR="001D6DAE" w:rsidRPr="009A00CF" w:rsidRDefault="001D6DAE" w:rsidP="001D6DAE"/>
    <w:tbl>
      <w:tblPr>
        <w:tblStyle w:val="TableGrid"/>
        <w:tblW w:w="7500" w:type="dxa"/>
        <w:tblLook w:val="04A0" w:firstRow="1" w:lastRow="0" w:firstColumn="1" w:lastColumn="0" w:noHBand="0" w:noVBand="1"/>
      </w:tblPr>
      <w:tblGrid>
        <w:gridCol w:w="1533"/>
        <w:gridCol w:w="991"/>
        <w:gridCol w:w="998"/>
        <w:gridCol w:w="991"/>
        <w:gridCol w:w="998"/>
        <w:gridCol w:w="991"/>
        <w:gridCol w:w="998"/>
      </w:tblGrid>
      <w:tr w:rsidR="001D6DAE" w:rsidRPr="009A00CF" w14:paraId="48CE4E95" w14:textId="77777777" w:rsidTr="001D6DAE">
        <w:trPr>
          <w:trHeight w:val="250"/>
        </w:trPr>
        <w:tc>
          <w:tcPr>
            <w:tcW w:w="1533" w:type="dxa"/>
            <w:vMerge w:val="restart"/>
          </w:tcPr>
          <w:p w14:paraId="5F47E814" w14:textId="77777777" w:rsidR="001D6DAE" w:rsidRPr="009A00CF" w:rsidRDefault="001D6DAE" w:rsidP="001D6DAE">
            <w:pPr>
              <w:rPr>
                <w:b/>
                <w:bCs/>
              </w:rPr>
            </w:pPr>
            <w:r w:rsidRPr="009A00CF">
              <w:rPr>
                <w:b/>
                <w:bCs/>
              </w:rPr>
              <w:t>Sulfadiazine solvent blanks</w:t>
            </w:r>
          </w:p>
        </w:tc>
        <w:tc>
          <w:tcPr>
            <w:tcW w:w="5967" w:type="dxa"/>
            <w:gridSpan w:val="6"/>
          </w:tcPr>
          <w:p w14:paraId="649F27FF" w14:textId="77777777" w:rsidR="001D6DAE" w:rsidRPr="009A00CF" w:rsidRDefault="001D6DAE" w:rsidP="001D6DAE">
            <w:pPr>
              <w:jc w:val="center"/>
            </w:pPr>
            <w:r w:rsidRPr="009A00CF">
              <w:t xml:space="preserve">Target analyte with cationised molecules </w:t>
            </w:r>
          </w:p>
        </w:tc>
      </w:tr>
      <w:tr w:rsidR="001D6DAE" w:rsidRPr="009A00CF" w14:paraId="3CBF4218" w14:textId="77777777" w:rsidTr="001D6DAE">
        <w:trPr>
          <w:trHeight w:val="286"/>
        </w:trPr>
        <w:tc>
          <w:tcPr>
            <w:tcW w:w="1533" w:type="dxa"/>
            <w:vMerge/>
          </w:tcPr>
          <w:p w14:paraId="2DA98804" w14:textId="77777777" w:rsidR="001D6DAE" w:rsidRPr="009A00CF" w:rsidRDefault="001D6DAE" w:rsidP="001D6DAE"/>
        </w:tc>
        <w:tc>
          <w:tcPr>
            <w:tcW w:w="1989" w:type="dxa"/>
            <w:gridSpan w:val="2"/>
          </w:tcPr>
          <w:p w14:paraId="5BD3CBC8" w14:textId="77777777" w:rsidR="001D6DAE" w:rsidRPr="009A00CF" w:rsidRDefault="001D6DAE" w:rsidP="001D6DAE">
            <w:pPr>
              <w:jc w:val="center"/>
              <w:rPr>
                <w:vertAlign w:val="superscript"/>
              </w:rPr>
            </w:pPr>
            <w:r w:rsidRPr="009A00CF">
              <w:t>[M+</w:t>
            </w:r>
            <w:proofErr w:type="gramStart"/>
            <w:r w:rsidRPr="009A00CF">
              <w:t>H]</w:t>
            </w:r>
            <w:r w:rsidRPr="009A00CF">
              <w:rPr>
                <w:vertAlign w:val="superscript"/>
              </w:rPr>
              <w:t>+</w:t>
            </w:r>
            <w:proofErr w:type="gramEnd"/>
          </w:p>
        </w:tc>
        <w:tc>
          <w:tcPr>
            <w:tcW w:w="1989" w:type="dxa"/>
            <w:gridSpan w:val="2"/>
          </w:tcPr>
          <w:p w14:paraId="673D98B0" w14:textId="77777777" w:rsidR="001D6DAE" w:rsidRPr="009A00CF" w:rsidRDefault="001D6DAE" w:rsidP="001D6DAE">
            <w:pPr>
              <w:jc w:val="center"/>
            </w:pPr>
            <w:r w:rsidRPr="009A00CF">
              <w:t>[M+</w:t>
            </w:r>
            <w:proofErr w:type="gramStart"/>
            <w:r w:rsidRPr="009A00CF">
              <w:t>K]</w:t>
            </w:r>
            <w:r w:rsidRPr="009A00CF">
              <w:rPr>
                <w:vertAlign w:val="superscript"/>
              </w:rPr>
              <w:t>+</w:t>
            </w:r>
            <w:proofErr w:type="gramEnd"/>
          </w:p>
        </w:tc>
        <w:tc>
          <w:tcPr>
            <w:tcW w:w="1989" w:type="dxa"/>
            <w:gridSpan w:val="2"/>
          </w:tcPr>
          <w:p w14:paraId="41177A65" w14:textId="77777777" w:rsidR="001D6DAE" w:rsidRPr="009A00CF" w:rsidRDefault="001D6DAE" w:rsidP="001D6DAE">
            <w:pPr>
              <w:jc w:val="center"/>
            </w:pPr>
            <w:r w:rsidRPr="009A00CF">
              <w:t>[</w:t>
            </w:r>
            <w:proofErr w:type="spellStart"/>
            <w:r w:rsidRPr="009A00CF">
              <w:t>M+</w:t>
            </w:r>
            <w:proofErr w:type="gramStart"/>
            <w:r w:rsidRPr="009A00CF">
              <w:t>Na</w:t>
            </w:r>
            <w:proofErr w:type="spellEnd"/>
            <w:r w:rsidRPr="009A00CF">
              <w:t>]</w:t>
            </w:r>
            <w:r w:rsidRPr="009A00CF">
              <w:rPr>
                <w:vertAlign w:val="superscript"/>
              </w:rPr>
              <w:t>+</w:t>
            </w:r>
            <w:proofErr w:type="gramEnd"/>
          </w:p>
        </w:tc>
      </w:tr>
      <w:tr w:rsidR="001D6DAE" w:rsidRPr="009A00CF" w14:paraId="236893BA" w14:textId="77777777" w:rsidTr="001D6DAE">
        <w:trPr>
          <w:trHeight w:val="1057"/>
        </w:trPr>
        <w:tc>
          <w:tcPr>
            <w:tcW w:w="1533" w:type="dxa"/>
          </w:tcPr>
          <w:p w14:paraId="10575E8D" w14:textId="77777777" w:rsidR="001D6DAE" w:rsidRPr="009A00CF" w:rsidRDefault="001D6DAE" w:rsidP="001D6DAE">
            <w:r w:rsidRPr="009A00CF">
              <w:t>Replicate</w:t>
            </w:r>
          </w:p>
        </w:tc>
        <w:tc>
          <w:tcPr>
            <w:tcW w:w="991" w:type="dxa"/>
          </w:tcPr>
          <w:p w14:paraId="02D2F3CF" w14:textId="77777777" w:rsidR="001D6DAE" w:rsidRPr="009A00CF" w:rsidRDefault="001D6DAE" w:rsidP="001D6DAE">
            <w:r w:rsidRPr="009A00CF">
              <w:t>Relative intensity</w:t>
            </w:r>
          </w:p>
          <w:p w14:paraId="71E00298" w14:textId="77777777" w:rsidR="001D6DAE" w:rsidRPr="009A00CF" w:rsidRDefault="001D6DAE" w:rsidP="001D6DAE">
            <w:r w:rsidRPr="009A00CF">
              <w:t>(counts)</w:t>
            </w:r>
          </w:p>
        </w:tc>
        <w:tc>
          <w:tcPr>
            <w:tcW w:w="998" w:type="dxa"/>
          </w:tcPr>
          <w:p w14:paraId="39D07C7B" w14:textId="77777777" w:rsidR="001D6DAE" w:rsidRPr="009A00CF" w:rsidRDefault="001D6DAE" w:rsidP="001D6DAE">
            <w:pPr>
              <w:jc w:val="center"/>
            </w:pPr>
            <w:r w:rsidRPr="009A00CF">
              <w:t>Mass accuracy (ppm)</w:t>
            </w:r>
          </w:p>
        </w:tc>
        <w:tc>
          <w:tcPr>
            <w:tcW w:w="991" w:type="dxa"/>
          </w:tcPr>
          <w:p w14:paraId="0E443D73" w14:textId="77777777" w:rsidR="001D6DAE" w:rsidRPr="009A00CF" w:rsidRDefault="001D6DAE" w:rsidP="001D6DAE">
            <w:r w:rsidRPr="009A00CF">
              <w:t>Relative intensity</w:t>
            </w:r>
          </w:p>
          <w:p w14:paraId="6AF6122E" w14:textId="77777777" w:rsidR="001D6DAE" w:rsidRPr="009A00CF" w:rsidRDefault="001D6DAE" w:rsidP="001D6DAE">
            <w:r w:rsidRPr="009A00CF">
              <w:t>(counts)</w:t>
            </w:r>
          </w:p>
        </w:tc>
        <w:tc>
          <w:tcPr>
            <w:tcW w:w="998" w:type="dxa"/>
          </w:tcPr>
          <w:p w14:paraId="7D2471C2" w14:textId="77777777" w:rsidR="001D6DAE" w:rsidRPr="009A00CF" w:rsidRDefault="001D6DAE" w:rsidP="001D6DAE">
            <w:r w:rsidRPr="009A00CF">
              <w:t>Mass accuracy (ppm)</w:t>
            </w:r>
          </w:p>
        </w:tc>
        <w:tc>
          <w:tcPr>
            <w:tcW w:w="991" w:type="dxa"/>
          </w:tcPr>
          <w:p w14:paraId="7A2D13D6" w14:textId="77777777" w:rsidR="001D6DAE" w:rsidRPr="009A00CF" w:rsidRDefault="001D6DAE" w:rsidP="001D6DAE">
            <w:r w:rsidRPr="009A00CF">
              <w:t>Relative intensity</w:t>
            </w:r>
          </w:p>
          <w:p w14:paraId="2E5EFC65" w14:textId="77777777" w:rsidR="001D6DAE" w:rsidRPr="009A00CF" w:rsidRDefault="001D6DAE" w:rsidP="001D6DAE">
            <w:r w:rsidRPr="009A00CF">
              <w:t>(counts)</w:t>
            </w:r>
          </w:p>
        </w:tc>
        <w:tc>
          <w:tcPr>
            <w:tcW w:w="998" w:type="dxa"/>
          </w:tcPr>
          <w:p w14:paraId="0D0567B7" w14:textId="77777777" w:rsidR="001D6DAE" w:rsidRPr="009A00CF" w:rsidRDefault="001D6DAE" w:rsidP="001D6DAE">
            <w:r w:rsidRPr="009A00CF">
              <w:t>Mass accuracy (ppm)</w:t>
            </w:r>
          </w:p>
        </w:tc>
      </w:tr>
      <w:tr w:rsidR="001D6DAE" w:rsidRPr="009A00CF" w14:paraId="03BDD68F" w14:textId="77777777" w:rsidTr="001D6DAE">
        <w:trPr>
          <w:trHeight w:val="305"/>
        </w:trPr>
        <w:tc>
          <w:tcPr>
            <w:tcW w:w="1533" w:type="dxa"/>
          </w:tcPr>
          <w:p w14:paraId="7DF7FB8B" w14:textId="77777777" w:rsidR="001D6DAE" w:rsidRPr="009A00CF" w:rsidRDefault="001D6DAE" w:rsidP="001D6DAE">
            <w:r w:rsidRPr="009A00CF">
              <w:t>1</w:t>
            </w:r>
          </w:p>
        </w:tc>
        <w:tc>
          <w:tcPr>
            <w:tcW w:w="991" w:type="dxa"/>
          </w:tcPr>
          <w:p w14:paraId="2D79ED72" w14:textId="77777777" w:rsidR="001D6DAE" w:rsidRPr="009A00CF" w:rsidRDefault="001D6DAE" w:rsidP="001D6DAE">
            <w:r w:rsidRPr="009A00CF">
              <w:t>ND</w:t>
            </w:r>
          </w:p>
        </w:tc>
        <w:tc>
          <w:tcPr>
            <w:tcW w:w="998" w:type="dxa"/>
          </w:tcPr>
          <w:p w14:paraId="39970242" w14:textId="77777777" w:rsidR="001D6DAE" w:rsidRPr="009A00CF" w:rsidRDefault="001D6DAE" w:rsidP="001D6DAE">
            <w:r w:rsidRPr="009A00CF">
              <w:t>ND</w:t>
            </w:r>
          </w:p>
        </w:tc>
        <w:tc>
          <w:tcPr>
            <w:tcW w:w="991" w:type="dxa"/>
          </w:tcPr>
          <w:p w14:paraId="713E81A1" w14:textId="77777777" w:rsidR="001D6DAE" w:rsidRPr="009A00CF" w:rsidRDefault="001D6DAE" w:rsidP="001D6DAE">
            <w:r w:rsidRPr="009A00CF">
              <w:t>ND</w:t>
            </w:r>
          </w:p>
        </w:tc>
        <w:tc>
          <w:tcPr>
            <w:tcW w:w="998" w:type="dxa"/>
          </w:tcPr>
          <w:p w14:paraId="05FFEDA9" w14:textId="77777777" w:rsidR="001D6DAE" w:rsidRPr="009A00CF" w:rsidRDefault="001D6DAE" w:rsidP="001D6DAE">
            <w:r w:rsidRPr="009A00CF">
              <w:t>ND</w:t>
            </w:r>
          </w:p>
        </w:tc>
        <w:tc>
          <w:tcPr>
            <w:tcW w:w="991" w:type="dxa"/>
          </w:tcPr>
          <w:p w14:paraId="464D1CB9" w14:textId="77777777" w:rsidR="001D6DAE" w:rsidRPr="009A00CF" w:rsidRDefault="001D6DAE" w:rsidP="001D6DAE">
            <w:r w:rsidRPr="009A00CF">
              <w:t>ND</w:t>
            </w:r>
          </w:p>
        </w:tc>
        <w:tc>
          <w:tcPr>
            <w:tcW w:w="998" w:type="dxa"/>
          </w:tcPr>
          <w:p w14:paraId="1753C51E" w14:textId="77777777" w:rsidR="001D6DAE" w:rsidRPr="009A00CF" w:rsidRDefault="001D6DAE" w:rsidP="001D6DAE">
            <w:r w:rsidRPr="009A00CF">
              <w:t>ND</w:t>
            </w:r>
          </w:p>
        </w:tc>
      </w:tr>
      <w:tr w:rsidR="001D6DAE" w:rsidRPr="009A00CF" w14:paraId="51CDC03F" w14:textId="77777777" w:rsidTr="001D6DAE">
        <w:trPr>
          <w:trHeight w:val="250"/>
        </w:trPr>
        <w:tc>
          <w:tcPr>
            <w:tcW w:w="1533" w:type="dxa"/>
          </w:tcPr>
          <w:p w14:paraId="24DCEA71" w14:textId="77777777" w:rsidR="001D6DAE" w:rsidRPr="009A00CF" w:rsidRDefault="001D6DAE" w:rsidP="001D6DAE">
            <w:r w:rsidRPr="009A00CF">
              <w:t>2</w:t>
            </w:r>
          </w:p>
        </w:tc>
        <w:tc>
          <w:tcPr>
            <w:tcW w:w="991" w:type="dxa"/>
          </w:tcPr>
          <w:p w14:paraId="4A1AB742" w14:textId="77777777" w:rsidR="001D6DAE" w:rsidRPr="009A00CF" w:rsidRDefault="001D6DAE" w:rsidP="001D6DAE">
            <w:r w:rsidRPr="009A00CF">
              <w:t>ND</w:t>
            </w:r>
          </w:p>
        </w:tc>
        <w:tc>
          <w:tcPr>
            <w:tcW w:w="998" w:type="dxa"/>
          </w:tcPr>
          <w:p w14:paraId="7DF54061" w14:textId="77777777" w:rsidR="001D6DAE" w:rsidRPr="009A00CF" w:rsidRDefault="001D6DAE" w:rsidP="001D6DAE">
            <w:r w:rsidRPr="009A00CF">
              <w:t>ND</w:t>
            </w:r>
          </w:p>
        </w:tc>
        <w:tc>
          <w:tcPr>
            <w:tcW w:w="991" w:type="dxa"/>
          </w:tcPr>
          <w:p w14:paraId="44B3CE89" w14:textId="77777777" w:rsidR="001D6DAE" w:rsidRPr="009A00CF" w:rsidRDefault="001D6DAE" w:rsidP="001D6DAE">
            <w:r w:rsidRPr="009A00CF">
              <w:t>ND</w:t>
            </w:r>
          </w:p>
        </w:tc>
        <w:tc>
          <w:tcPr>
            <w:tcW w:w="998" w:type="dxa"/>
          </w:tcPr>
          <w:p w14:paraId="41073D01" w14:textId="77777777" w:rsidR="001D6DAE" w:rsidRPr="009A00CF" w:rsidRDefault="001D6DAE" w:rsidP="001D6DAE">
            <w:r w:rsidRPr="009A00CF">
              <w:t>ND</w:t>
            </w:r>
          </w:p>
        </w:tc>
        <w:tc>
          <w:tcPr>
            <w:tcW w:w="991" w:type="dxa"/>
          </w:tcPr>
          <w:p w14:paraId="4DBC2408" w14:textId="77777777" w:rsidR="001D6DAE" w:rsidRPr="009A00CF" w:rsidRDefault="001D6DAE" w:rsidP="001D6DAE">
            <w:r w:rsidRPr="009A00CF">
              <w:t>ND</w:t>
            </w:r>
          </w:p>
        </w:tc>
        <w:tc>
          <w:tcPr>
            <w:tcW w:w="998" w:type="dxa"/>
          </w:tcPr>
          <w:p w14:paraId="45BF2A7C" w14:textId="77777777" w:rsidR="001D6DAE" w:rsidRPr="009A00CF" w:rsidRDefault="001D6DAE" w:rsidP="001D6DAE">
            <w:r w:rsidRPr="009A00CF">
              <w:t>ND</w:t>
            </w:r>
          </w:p>
        </w:tc>
      </w:tr>
      <w:tr w:rsidR="001D6DAE" w:rsidRPr="009A00CF" w14:paraId="6BFB4F7B" w14:textId="77777777" w:rsidTr="001D6DAE">
        <w:trPr>
          <w:trHeight w:val="268"/>
        </w:trPr>
        <w:tc>
          <w:tcPr>
            <w:tcW w:w="1533" w:type="dxa"/>
          </w:tcPr>
          <w:p w14:paraId="5D550BA0" w14:textId="77777777" w:rsidR="001D6DAE" w:rsidRPr="009A00CF" w:rsidRDefault="001D6DAE" w:rsidP="001D6DAE">
            <w:r w:rsidRPr="009A00CF">
              <w:t>3</w:t>
            </w:r>
          </w:p>
        </w:tc>
        <w:tc>
          <w:tcPr>
            <w:tcW w:w="991" w:type="dxa"/>
          </w:tcPr>
          <w:p w14:paraId="22ABD1B1" w14:textId="77777777" w:rsidR="001D6DAE" w:rsidRPr="009A00CF" w:rsidRDefault="001D6DAE" w:rsidP="001D6DAE">
            <w:r w:rsidRPr="009A00CF">
              <w:t>ND</w:t>
            </w:r>
          </w:p>
        </w:tc>
        <w:tc>
          <w:tcPr>
            <w:tcW w:w="998" w:type="dxa"/>
          </w:tcPr>
          <w:p w14:paraId="3498419A" w14:textId="77777777" w:rsidR="001D6DAE" w:rsidRPr="009A00CF" w:rsidRDefault="001D6DAE" w:rsidP="001D6DAE">
            <w:r w:rsidRPr="009A00CF">
              <w:t>ND</w:t>
            </w:r>
          </w:p>
        </w:tc>
        <w:tc>
          <w:tcPr>
            <w:tcW w:w="991" w:type="dxa"/>
          </w:tcPr>
          <w:p w14:paraId="501983AA" w14:textId="77777777" w:rsidR="001D6DAE" w:rsidRPr="009A00CF" w:rsidRDefault="001D6DAE" w:rsidP="001D6DAE">
            <w:r w:rsidRPr="009A00CF">
              <w:t>ND</w:t>
            </w:r>
          </w:p>
        </w:tc>
        <w:tc>
          <w:tcPr>
            <w:tcW w:w="998" w:type="dxa"/>
          </w:tcPr>
          <w:p w14:paraId="7DDCFEF9" w14:textId="77777777" w:rsidR="001D6DAE" w:rsidRPr="009A00CF" w:rsidRDefault="001D6DAE" w:rsidP="001D6DAE">
            <w:r w:rsidRPr="009A00CF">
              <w:t>ND</w:t>
            </w:r>
          </w:p>
        </w:tc>
        <w:tc>
          <w:tcPr>
            <w:tcW w:w="991" w:type="dxa"/>
          </w:tcPr>
          <w:p w14:paraId="222E9E14" w14:textId="77777777" w:rsidR="001D6DAE" w:rsidRPr="009A00CF" w:rsidRDefault="001D6DAE" w:rsidP="001D6DAE">
            <w:r w:rsidRPr="009A00CF">
              <w:t>ND</w:t>
            </w:r>
          </w:p>
        </w:tc>
        <w:tc>
          <w:tcPr>
            <w:tcW w:w="998" w:type="dxa"/>
          </w:tcPr>
          <w:p w14:paraId="71733669" w14:textId="77777777" w:rsidR="001D6DAE" w:rsidRPr="009A00CF" w:rsidRDefault="001D6DAE" w:rsidP="001D6DAE">
            <w:r w:rsidRPr="009A00CF">
              <w:t>ND</w:t>
            </w:r>
          </w:p>
        </w:tc>
      </w:tr>
      <w:tr w:rsidR="001D6DAE" w:rsidRPr="009A00CF" w14:paraId="517639AD" w14:textId="77777777" w:rsidTr="001D6DAE">
        <w:trPr>
          <w:trHeight w:val="137"/>
        </w:trPr>
        <w:tc>
          <w:tcPr>
            <w:tcW w:w="1533" w:type="dxa"/>
          </w:tcPr>
          <w:p w14:paraId="23250CE8" w14:textId="77777777" w:rsidR="001D6DAE" w:rsidRPr="009A00CF" w:rsidRDefault="001D6DAE" w:rsidP="001D6DAE">
            <w:r w:rsidRPr="009A00CF">
              <w:t>4</w:t>
            </w:r>
          </w:p>
        </w:tc>
        <w:tc>
          <w:tcPr>
            <w:tcW w:w="991" w:type="dxa"/>
          </w:tcPr>
          <w:p w14:paraId="5F6CF76C" w14:textId="77777777" w:rsidR="001D6DAE" w:rsidRPr="009A00CF" w:rsidRDefault="001D6DAE" w:rsidP="001D6DAE">
            <w:r w:rsidRPr="009A00CF">
              <w:t>ND</w:t>
            </w:r>
          </w:p>
        </w:tc>
        <w:tc>
          <w:tcPr>
            <w:tcW w:w="998" w:type="dxa"/>
          </w:tcPr>
          <w:p w14:paraId="725CCD96" w14:textId="77777777" w:rsidR="001D6DAE" w:rsidRPr="009A00CF" w:rsidRDefault="001D6DAE" w:rsidP="001D6DAE">
            <w:r w:rsidRPr="009A00CF">
              <w:t>ND</w:t>
            </w:r>
          </w:p>
        </w:tc>
        <w:tc>
          <w:tcPr>
            <w:tcW w:w="991" w:type="dxa"/>
          </w:tcPr>
          <w:p w14:paraId="6D47EE26" w14:textId="77777777" w:rsidR="001D6DAE" w:rsidRPr="009A00CF" w:rsidRDefault="001D6DAE" w:rsidP="001D6DAE">
            <w:r w:rsidRPr="009A00CF">
              <w:t>ND</w:t>
            </w:r>
          </w:p>
        </w:tc>
        <w:tc>
          <w:tcPr>
            <w:tcW w:w="998" w:type="dxa"/>
          </w:tcPr>
          <w:p w14:paraId="7B880EFA" w14:textId="77777777" w:rsidR="001D6DAE" w:rsidRPr="009A00CF" w:rsidRDefault="001D6DAE" w:rsidP="001D6DAE">
            <w:r w:rsidRPr="009A00CF">
              <w:t>ND</w:t>
            </w:r>
          </w:p>
        </w:tc>
        <w:tc>
          <w:tcPr>
            <w:tcW w:w="991" w:type="dxa"/>
          </w:tcPr>
          <w:p w14:paraId="2DB391AB" w14:textId="77777777" w:rsidR="001D6DAE" w:rsidRPr="009A00CF" w:rsidRDefault="001D6DAE" w:rsidP="001D6DAE">
            <w:r w:rsidRPr="009A00CF">
              <w:t>ND</w:t>
            </w:r>
          </w:p>
        </w:tc>
        <w:tc>
          <w:tcPr>
            <w:tcW w:w="998" w:type="dxa"/>
          </w:tcPr>
          <w:p w14:paraId="5CE828E8" w14:textId="77777777" w:rsidR="001D6DAE" w:rsidRPr="009A00CF" w:rsidRDefault="001D6DAE" w:rsidP="001D6DAE">
            <w:r w:rsidRPr="009A00CF">
              <w:t>ND</w:t>
            </w:r>
          </w:p>
        </w:tc>
      </w:tr>
      <w:tr w:rsidR="001D6DAE" w:rsidRPr="009A00CF" w14:paraId="3BED56BA" w14:textId="77777777" w:rsidTr="001D6DAE">
        <w:trPr>
          <w:trHeight w:val="250"/>
        </w:trPr>
        <w:tc>
          <w:tcPr>
            <w:tcW w:w="1533" w:type="dxa"/>
          </w:tcPr>
          <w:p w14:paraId="3F8F832E" w14:textId="77777777" w:rsidR="001D6DAE" w:rsidRPr="009A00CF" w:rsidRDefault="001D6DAE" w:rsidP="001D6DAE">
            <w:r w:rsidRPr="009A00CF">
              <w:t>5</w:t>
            </w:r>
          </w:p>
        </w:tc>
        <w:tc>
          <w:tcPr>
            <w:tcW w:w="991" w:type="dxa"/>
            <w:shd w:val="clear" w:color="auto" w:fill="FFF2CC" w:themeFill="accent4" w:themeFillTint="33"/>
          </w:tcPr>
          <w:p w14:paraId="7FA853AC" w14:textId="77777777" w:rsidR="001D6DAE" w:rsidRPr="009A00CF" w:rsidRDefault="001D6DAE" w:rsidP="001D6DAE">
            <w:r w:rsidRPr="009A00CF">
              <w:t>ND</w:t>
            </w:r>
          </w:p>
        </w:tc>
        <w:tc>
          <w:tcPr>
            <w:tcW w:w="998" w:type="dxa"/>
            <w:shd w:val="clear" w:color="auto" w:fill="FFF2CC" w:themeFill="accent4" w:themeFillTint="33"/>
          </w:tcPr>
          <w:p w14:paraId="779EF720" w14:textId="77777777" w:rsidR="001D6DAE" w:rsidRPr="009A00CF" w:rsidRDefault="001D6DAE" w:rsidP="001D6DAE">
            <w:r w:rsidRPr="009A00CF">
              <w:t>ND</w:t>
            </w:r>
          </w:p>
        </w:tc>
        <w:tc>
          <w:tcPr>
            <w:tcW w:w="991" w:type="dxa"/>
            <w:shd w:val="clear" w:color="auto" w:fill="FFF2CC" w:themeFill="accent4" w:themeFillTint="33"/>
          </w:tcPr>
          <w:p w14:paraId="287B7A64" w14:textId="77777777" w:rsidR="001D6DAE" w:rsidRPr="009A00CF" w:rsidRDefault="001D6DAE" w:rsidP="001D6DAE">
            <w:r w:rsidRPr="009A00CF">
              <w:t>ND</w:t>
            </w:r>
          </w:p>
        </w:tc>
        <w:tc>
          <w:tcPr>
            <w:tcW w:w="998" w:type="dxa"/>
            <w:shd w:val="clear" w:color="auto" w:fill="FFF2CC" w:themeFill="accent4" w:themeFillTint="33"/>
          </w:tcPr>
          <w:p w14:paraId="24131A3C" w14:textId="77777777" w:rsidR="001D6DAE" w:rsidRPr="009A00CF" w:rsidRDefault="001D6DAE" w:rsidP="001D6DAE">
            <w:r w:rsidRPr="009A00CF">
              <w:t>ND</w:t>
            </w:r>
          </w:p>
        </w:tc>
        <w:tc>
          <w:tcPr>
            <w:tcW w:w="991" w:type="dxa"/>
            <w:shd w:val="clear" w:color="auto" w:fill="FFF2CC" w:themeFill="accent4" w:themeFillTint="33"/>
          </w:tcPr>
          <w:p w14:paraId="0BE2235A" w14:textId="77777777" w:rsidR="001D6DAE" w:rsidRPr="009A00CF" w:rsidRDefault="001D6DAE" w:rsidP="001D6DAE">
            <w:r w:rsidRPr="009A00CF">
              <w:t>ND</w:t>
            </w:r>
          </w:p>
        </w:tc>
        <w:tc>
          <w:tcPr>
            <w:tcW w:w="998" w:type="dxa"/>
            <w:shd w:val="clear" w:color="auto" w:fill="FFF2CC" w:themeFill="accent4" w:themeFillTint="33"/>
          </w:tcPr>
          <w:p w14:paraId="7D72E5F8" w14:textId="77777777" w:rsidR="001D6DAE" w:rsidRPr="009A00CF" w:rsidRDefault="001D6DAE" w:rsidP="001D6DAE">
            <w:r w:rsidRPr="009A00CF">
              <w:t>ND</w:t>
            </w:r>
          </w:p>
        </w:tc>
      </w:tr>
      <w:tr w:rsidR="001D6DAE" w:rsidRPr="009A00CF" w14:paraId="2362BEC5" w14:textId="77777777" w:rsidTr="001D6DAE">
        <w:trPr>
          <w:trHeight w:val="268"/>
        </w:trPr>
        <w:tc>
          <w:tcPr>
            <w:tcW w:w="1533" w:type="dxa"/>
          </w:tcPr>
          <w:p w14:paraId="1B24EC53" w14:textId="77777777" w:rsidR="001D6DAE" w:rsidRPr="009A00CF" w:rsidRDefault="001D6DAE" w:rsidP="001D6DAE">
            <w:r w:rsidRPr="009A00CF">
              <w:t>6</w:t>
            </w:r>
          </w:p>
        </w:tc>
        <w:tc>
          <w:tcPr>
            <w:tcW w:w="991" w:type="dxa"/>
            <w:shd w:val="clear" w:color="auto" w:fill="FFF2CC" w:themeFill="accent4" w:themeFillTint="33"/>
          </w:tcPr>
          <w:p w14:paraId="728ADBF4" w14:textId="77777777" w:rsidR="001D6DAE" w:rsidRPr="009A00CF" w:rsidRDefault="001D6DAE" w:rsidP="001D6DAE">
            <w:r w:rsidRPr="009A00CF">
              <w:t>ND</w:t>
            </w:r>
          </w:p>
        </w:tc>
        <w:tc>
          <w:tcPr>
            <w:tcW w:w="998" w:type="dxa"/>
            <w:shd w:val="clear" w:color="auto" w:fill="FFF2CC" w:themeFill="accent4" w:themeFillTint="33"/>
          </w:tcPr>
          <w:p w14:paraId="54251B7F" w14:textId="77777777" w:rsidR="001D6DAE" w:rsidRPr="009A00CF" w:rsidRDefault="001D6DAE" w:rsidP="001D6DAE">
            <w:r w:rsidRPr="009A00CF">
              <w:t>ND</w:t>
            </w:r>
          </w:p>
        </w:tc>
        <w:tc>
          <w:tcPr>
            <w:tcW w:w="991" w:type="dxa"/>
            <w:shd w:val="clear" w:color="auto" w:fill="FFF2CC" w:themeFill="accent4" w:themeFillTint="33"/>
          </w:tcPr>
          <w:p w14:paraId="2E9CBAB8" w14:textId="77777777" w:rsidR="001D6DAE" w:rsidRPr="009A00CF" w:rsidRDefault="001D6DAE" w:rsidP="001D6DAE">
            <w:r w:rsidRPr="009A00CF">
              <w:t>ND</w:t>
            </w:r>
          </w:p>
        </w:tc>
        <w:tc>
          <w:tcPr>
            <w:tcW w:w="998" w:type="dxa"/>
            <w:shd w:val="clear" w:color="auto" w:fill="FFF2CC" w:themeFill="accent4" w:themeFillTint="33"/>
          </w:tcPr>
          <w:p w14:paraId="4DB3E7AE" w14:textId="77777777" w:rsidR="001D6DAE" w:rsidRPr="009A00CF" w:rsidRDefault="001D6DAE" w:rsidP="001D6DAE">
            <w:r w:rsidRPr="009A00CF">
              <w:t>ND</w:t>
            </w:r>
          </w:p>
        </w:tc>
        <w:tc>
          <w:tcPr>
            <w:tcW w:w="991" w:type="dxa"/>
            <w:shd w:val="clear" w:color="auto" w:fill="FFF2CC" w:themeFill="accent4" w:themeFillTint="33"/>
          </w:tcPr>
          <w:p w14:paraId="09CBD8F4" w14:textId="77777777" w:rsidR="001D6DAE" w:rsidRPr="009A00CF" w:rsidRDefault="001D6DAE" w:rsidP="001D6DAE">
            <w:r w:rsidRPr="009A00CF">
              <w:t>ND</w:t>
            </w:r>
          </w:p>
        </w:tc>
        <w:tc>
          <w:tcPr>
            <w:tcW w:w="998" w:type="dxa"/>
            <w:shd w:val="clear" w:color="auto" w:fill="FFF2CC" w:themeFill="accent4" w:themeFillTint="33"/>
          </w:tcPr>
          <w:p w14:paraId="6C4EBAD7" w14:textId="77777777" w:rsidR="001D6DAE" w:rsidRPr="009A00CF" w:rsidRDefault="001D6DAE" w:rsidP="001D6DAE">
            <w:r w:rsidRPr="009A00CF">
              <w:t>ND</w:t>
            </w:r>
          </w:p>
        </w:tc>
      </w:tr>
      <w:tr w:rsidR="001D6DAE" w:rsidRPr="009A00CF" w14:paraId="1383182B" w14:textId="77777777" w:rsidTr="001D6DAE">
        <w:trPr>
          <w:trHeight w:val="250"/>
        </w:trPr>
        <w:tc>
          <w:tcPr>
            <w:tcW w:w="1533" w:type="dxa"/>
          </w:tcPr>
          <w:p w14:paraId="1E3D5E5D" w14:textId="77777777" w:rsidR="001D6DAE" w:rsidRPr="009A00CF" w:rsidRDefault="001D6DAE" w:rsidP="001D6DAE">
            <w:r w:rsidRPr="009A00CF">
              <w:t>7</w:t>
            </w:r>
          </w:p>
        </w:tc>
        <w:tc>
          <w:tcPr>
            <w:tcW w:w="991" w:type="dxa"/>
            <w:shd w:val="clear" w:color="auto" w:fill="FFF2CC" w:themeFill="accent4" w:themeFillTint="33"/>
          </w:tcPr>
          <w:p w14:paraId="3359E49C" w14:textId="77777777" w:rsidR="001D6DAE" w:rsidRPr="009A00CF" w:rsidRDefault="001D6DAE" w:rsidP="001D6DAE">
            <w:r w:rsidRPr="009A00CF">
              <w:t>ND</w:t>
            </w:r>
          </w:p>
        </w:tc>
        <w:tc>
          <w:tcPr>
            <w:tcW w:w="998" w:type="dxa"/>
            <w:shd w:val="clear" w:color="auto" w:fill="FFF2CC" w:themeFill="accent4" w:themeFillTint="33"/>
          </w:tcPr>
          <w:p w14:paraId="1AA411CF" w14:textId="77777777" w:rsidR="001D6DAE" w:rsidRPr="009A00CF" w:rsidRDefault="001D6DAE" w:rsidP="001D6DAE">
            <w:r w:rsidRPr="009A00CF">
              <w:t>ND</w:t>
            </w:r>
          </w:p>
        </w:tc>
        <w:tc>
          <w:tcPr>
            <w:tcW w:w="991" w:type="dxa"/>
            <w:shd w:val="clear" w:color="auto" w:fill="FFF2CC" w:themeFill="accent4" w:themeFillTint="33"/>
          </w:tcPr>
          <w:p w14:paraId="234C0393" w14:textId="77777777" w:rsidR="001D6DAE" w:rsidRPr="009A00CF" w:rsidRDefault="001D6DAE" w:rsidP="001D6DAE">
            <w:r w:rsidRPr="009A00CF">
              <w:t>ND</w:t>
            </w:r>
          </w:p>
        </w:tc>
        <w:tc>
          <w:tcPr>
            <w:tcW w:w="998" w:type="dxa"/>
            <w:shd w:val="clear" w:color="auto" w:fill="FFF2CC" w:themeFill="accent4" w:themeFillTint="33"/>
          </w:tcPr>
          <w:p w14:paraId="3631DBEB" w14:textId="77777777" w:rsidR="001D6DAE" w:rsidRPr="009A00CF" w:rsidRDefault="001D6DAE" w:rsidP="001D6DAE">
            <w:r w:rsidRPr="009A00CF">
              <w:t>ND</w:t>
            </w:r>
          </w:p>
        </w:tc>
        <w:tc>
          <w:tcPr>
            <w:tcW w:w="991" w:type="dxa"/>
            <w:shd w:val="clear" w:color="auto" w:fill="FFF2CC" w:themeFill="accent4" w:themeFillTint="33"/>
          </w:tcPr>
          <w:p w14:paraId="31CEA515" w14:textId="77777777" w:rsidR="001D6DAE" w:rsidRPr="009A00CF" w:rsidRDefault="001D6DAE" w:rsidP="001D6DAE">
            <w:r w:rsidRPr="009A00CF">
              <w:t>ND</w:t>
            </w:r>
          </w:p>
        </w:tc>
        <w:tc>
          <w:tcPr>
            <w:tcW w:w="998" w:type="dxa"/>
            <w:shd w:val="clear" w:color="auto" w:fill="FFF2CC" w:themeFill="accent4" w:themeFillTint="33"/>
          </w:tcPr>
          <w:p w14:paraId="5F9FE0E2" w14:textId="77777777" w:rsidR="001D6DAE" w:rsidRPr="009A00CF" w:rsidRDefault="001D6DAE" w:rsidP="001D6DAE">
            <w:r w:rsidRPr="009A00CF">
              <w:t>ND</w:t>
            </w:r>
          </w:p>
        </w:tc>
      </w:tr>
      <w:tr w:rsidR="001D6DAE" w:rsidRPr="009A00CF" w14:paraId="08D65D46" w14:textId="77777777" w:rsidTr="001D6DAE">
        <w:trPr>
          <w:trHeight w:val="268"/>
        </w:trPr>
        <w:tc>
          <w:tcPr>
            <w:tcW w:w="1533" w:type="dxa"/>
          </w:tcPr>
          <w:p w14:paraId="2742E9D6" w14:textId="77777777" w:rsidR="001D6DAE" w:rsidRPr="009A00CF" w:rsidRDefault="001D6DAE" w:rsidP="001D6DAE">
            <w:r w:rsidRPr="009A00CF">
              <w:t>8</w:t>
            </w:r>
          </w:p>
        </w:tc>
        <w:tc>
          <w:tcPr>
            <w:tcW w:w="991" w:type="dxa"/>
            <w:shd w:val="clear" w:color="auto" w:fill="FFF2CC" w:themeFill="accent4" w:themeFillTint="33"/>
          </w:tcPr>
          <w:p w14:paraId="4D1183C5" w14:textId="77777777" w:rsidR="001D6DAE" w:rsidRPr="009A00CF" w:rsidRDefault="001D6DAE" w:rsidP="001D6DAE">
            <w:r w:rsidRPr="009A00CF">
              <w:t>ND</w:t>
            </w:r>
          </w:p>
        </w:tc>
        <w:tc>
          <w:tcPr>
            <w:tcW w:w="998" w:type="dxa"/>
            <w:shd w:val="clear" w:color="auto" w:fill="FFF2CC" w:themeFill="accent4" w:themeFillTint="33"/>
          </w:tcPr>
          <w:p w14:paraId="33F8EBEB" w14:textId="77777777" w:rsidR="001D6DAE" w:rsidRPr="009A00CF" w:rsidRDefault="001D6DAE" w:rsidP="001D6DAE">
            <w:r w:rsidRPr="009A00CF">
              <w:t>ND</w:t>
            </w:r>
          </w:p>
        </w:tc>
        <w:tc>
          <w:tcPr>
            <w:tcW w:w="991" w:type="dxa"/>
            <w:shd w:val="clear" w:color="auto" w:fill="FFF2CC" w:themeFill="accent4" w:themeFillTint="33"/>
          </w:tcPr>
          <w:p w14:paraId="6F7F578E" w14:textId="77777777" w:rsidR="001D6DAE" w:rsidRPr="009A00CF" w:rsidRDefault="001D6DAE" w:rsidP="001D6DAE">
            <w:r w:rsidRPr="009A00CF">
              <w:t>ND</w:t>
            </w:r>
          </w:p>
        </w:tc>
        <w:tc>
          <w:tcPr>
            <w:tcW w:w="998" w:type="dxa"/>
            <w:shd w:val="clear" w:color="auto" w:fill="FFF2CC" w:themeFill="accent4" w:themeFillTint="33"/>
          </w:tcPr>
          <w:p w14:paraId="034EE3D7" w14:textId="77777777" w:rsidR="001D6DAE" w:rsidRPr="009A00CF" w:rsidRDefault="001D6DAE" w:rsidP="001D6DAE">
            <w:r w:rsidRPr="009A00CF">
              <w:t>ND</w:t>
            </w:r>
          </w:p>
        </w:tc>
        <w:tc>
          <w:tcPr>
            <w:tcW w:w="991" w:type="dxa"/>
            <w:shd w:val="clear" w:color="auto" w:fill="FFF2CC" w:themeFill="accent4" w:themeFillTint="33"/>
          </w:tcPr>
          <w:p w14:paraId="04876F53" w14:textId="77777777" w:rsidR="001D6DAE" w:rsidRPr="009A00CF" w:rsidRDefault="001D6DAE" w:rsidP="001D6DAE">
            <w:r w:rsidRPr="009A00CF">
              <w:t>ND</w:t>
            </w:r>
          </w:p>
        </w:tc>
        <w:tc>
          <w:tcPr>
            <w:tcW w:w="998" w:type="dxa"/>
            <w:shd w:val="clear" w:color="auto" w:fill="FFF2CC" w:themeFill="accent4" w:themeFillTint="33"/>
          </w:tcPr>
          <w:p w14:paraId="5AC669D1" w14:textId="77777777" w:rsidR="001D6DAE" w:rsidRPr="009A00CF" w:rsidRDefault="001D6DAE" w:rsidP="001D6DAE">
            <w:r w:rsidRPr="009A00CF">
              <w:t>ND</w:t>
            </w:r>
          </w:p>
        </w:tc>
      </w:tr>
      <w:tr w:rsidR="001D6DAE" w:rsidRPr="009A00CF" w14:paraId="59B30581" w14:textId="77777777" w:rsidTr="001D6DAE">
        <w:trPr>
          <w:trHeight w:val="268"/>
        </w:trPr>
        <w:tc>
          <w:tcPr>
            <w:tcW w:w="1533" w:type="dxa"/>
          </w:tcPr>
          <w:p w14:paraId="22C4EF45" w14:textId="77777777" w:rsidR="001D6DAE" w:rsidRPr="009A00CF" w:rsidRDefault="001D6DAE" w:rsidP="001D6DAE">
            <w:r w:rsidRPr="009A00CF">
              <w:t>9</w:t>
            </w:r>
          </w:p>
        </w:tc>
        <w:tc>
          <w:tcPr>
            <w:tcW w:w="991" w:type="dxa"/>
          </w:tcPr>
          <w:p w14:paraId="781BDD50" w14:textId="77777777" w:rsidR="001D6DAE" w:rsidRPr="009A00CF" w:rsidRDefault="001D6DAE" w:rsidP="001D6DAE">
            <w:r w:rsidRPr="009A00CF">
              <w:t>ND</w:t>
            </w:r>
          </w:p>
        </w:tc>
        <w:tc>
          <w:tcPr>
            <w:tcW w:w="998" w:type="dxa"/>
          </w:tcPr>
          <w:p w14:paraId="60064F8E" w14:textId="77777777" w:rsidR="001D6DAE" w:rsidRPr="009A00CF" w:rsidRDefault="001D6DAE" w:rsidP="001D6DAE">
            <w:r w:rsidRPr="009A00CF">
              <w:t>ND</w:t>
            </w:r>
          </w:p>
        </w:tc>
        <w:tc>
          <w:tcPr>
            <w:tcW w:w="991" w:type="dxa"/>
          </w:tcPr>
          <w:p w14:paraId="6D26E069" w14:textId="77777777" w:rsidR="001D6DAE" w:rsidRPr="009A00CF" w:rsidRDefault="001D6DAE" w:rsidP="001D6DAE">
            <w:r w:rsidRPr="009A00CF">
              <w:t>ND</w:t>
            </w:r>
          </w:p>
        </w:tc>
        <w:tc>
          <w:tcPr>
            <w:tcW w:w="998" w:type="dxa"/>
          </w:tcPr>
          <w:p w14:paraId="077C1695" w14:textId="77777777" w:rsidR="001D6DAE" w:rsidRPr="009A00CF" w:rsidRDefault="001D6DAE" w:rsidP="001D6DAE">
            <w:r w:rsidRPr="009A00CF">
              <w:t>ND</w:t>
            </w:r>
          </w:p>
        </w:tc>
        <w:tc>
          <w:tcPr>
            <w:tcW w:w="991" w:type="dxa"/>
          </w:tcPr>
          <w:p w14:paraId="3E7AFE1D" w14:textId="77777777" w:rsidR="001D6DAE" w:rsidRPr="009A00CF" w:rsidRDefault="001D6DAE" w:rsidP="001D6DAE">
            <w:r w:rsidRPr="009A00CF">
              <w:t>ND</w:t>
            </w:r>
          </w:p>
        </w:tc>
        <w:tc>
          <w:tcPr>
            <w:tcW w:w="998" w:type="dxa"/>
          </w:tcPr>
          <w:p w14:paraId="0F7369EB" w14:textId="77777777" w:rsidR="001D6DAE" w:rsidRPr="009A00CF" w:rsidRDefault="001D6DAE" w:rsidP="001D6DAE">
            <w:r w:rsidRPr="009A00CF">
              <w:t>ND</w:t>
            </w:r>
          </w:p>
        </w:tc>
      </w:tr>
      <w:tr w:rsidR="001D6DAE" w:rsidRPr="009A00CF" w14:paraId="17B04401" w14:textId="77777777" w:rsidTr="001D6DAE">
        <w:trPr>
          <w:trHeight w:val="250"/>
        </w:trPr>
        <w:tc>
          <w:tcPr>
            <w:tcW w:w="1533" w:type="dxa"/>
          </w:tcPr>
          <w:p w14:paraId="43E71B5A" w14:textId="77777777" w:rsidR="001D6DAE" w:rsidRPr="009A00CF" w:rsidRDefault="001D6DAE" w:rsidP="001D6DAE">
            <w:r w:rsidRPr="009A00CF">
              <w:t>10</w:t>
            </w:r>
          </w:p>
        </w:tc>
        <w:tc>
          <w:tcPr>
            <w:tcW w:w="991" w:type="dxa"/>
          </w:tcPr>
          <w:p w14:paraId="14111E58" w14:textId="77777777" w:rsidR="001D6DAE" w:rsidRPr="009A00CF" w:rsidRDefault="001D6DAE" w:rsidP="001D6DAE">
            <w:r w:rsidRPr="009A00CF">
              <w:t>ND</w:t>
            </w:r>
          </w:p>
        </w:tc>
        <w:tc>
          <w:tcPr>
            <w:tcW w:w="998" w:type="dxa"/>
          </w:tcPr>
          <w:p w14:paraId="6FC5D6DB" w14:textId="77777777" w:rsidR="001D6DAE" w:rsidRPr="009A00CF" w:rsidRDefault="001D6DAE" w:rsidP="001D6DAE">
            <w:r w:rsidRPr="009A00CF">
              <w:t>ND</w:t>
            </w:r>
          </w:p>
        </w:tc>
        <w:tc>
          <w:tcPr>
            <w:tcW w:w="991" w:type="dxa"/>
          </w:tcPr>
          <w:p w14:paraId="13D074F1" w14:textId="77777777" w:rsidR="001D6DAE" w:rsidRPr="009A00CF" w:rsidRDefault="001D6DAE" w:rsidP="001D6DAE">
            <w:r w:rsidRPr="009A00CF">
              <w:t>ND</w:t>
            </w:r>
          </w:p>
        </w:tc>
        <w:tc>
          <w:tcPr>
            <w:tcW w:w="998" w:type="dxa"/>
          </w:tcPr>
          <w:p w14:paraId="3F22EBE3" w14:textId="77777777" w:rsidR="001D6DAE" w:rsidRPr="009A00CF" w:rsidRDefault="001D6DAE" w:rsidP="001D6DAE">
            <w:r w:rsidRPr="009A00CF">
              <w:t>ND</w:t>
            </w:r>
          </w:p>
        </w:tc>
        <w:tc>
          <w:tcPr>
            <w:tcW w:w="991" w:type="dxa"/>
          </w:tcPr>
          <w:p w14:paraId="39C02EFE" w14:textId="77777777" w:rsidR="001D6DAE" w:rsidRPr="009A00CF" w:rsidRDefault="001D6DAE" w:rsidP="001D6DAE">
            <w:r w:rsidRPr="009A00CF">
              <w:t>ND</w:t>
            </w:r>
          </w:p>
        </w:tc>
        <w:tc>
          <w:tcPr>
            <w:tcW w:w="998" w:type="dxa"/>
          </w:tcPr>
          <w:p w14:paraId="1CD7A3B6" w14:textId="77777777" w:rsidR="001D6DAE" w:rsidRPr="009A00CF" w:rsidRDefault="001D6DAE" w:rsidP="001D6DAE">
            <w:r w:rsidRPr="009A00CF">
              <w:t>ND</w:t>
            </w:r>
          </w:p>
        </w:tc>
      </w:tr>
      <w:tr w:rsidR="001D6DAE" w:rsidRPr="009A00CF" w14:paraId="7646B20F" w14:textId="77777777" w:rsidTr="001D6DAE">
        <w:trPr>
          <w:trHeight w:val="250"/>
        </w:trPr>
        <w:tc>
          <w:tcPr>
            <w:tcW w:w="1533" w:type="dxa"/>
          </w:tcPr>
          <w:p w14:paraId="602D8765" w14:textId="77777777" w:rsidR="001D6DAE" w:rsidRPr="009A00CF" w:rsidRDefault="001D6DAE" w:rsidP="001D6DAE">
            <w:r w:rsidRPr="009A00CF">
              <w:t>11</w:t>
            </w:r>
          </w:p>
        </w:tc>
        <w:tc>
          <w:tcPr>
            <w:tcW w:w="991" w:type="dxa"/>
          </w:tcPr>
          <w:p w14:paraId="4DB00DE6" w14:textId="77777777" w:rsidR="001D6DAE" w:rsidRPr="009A00CF" w:rsidRDefault="001D6DAE" w:rsidP="001D6DAE">
            <w:r w:rsidRPr="009A00CF">
              <w:t>ND</w:t>
            </w:r>
          </w:p>
        </w:tc>
        <w:tc>
          <w:tcPr>
            <w:tcW w:w="998" w:type="dxa"/>
          </w:tcPr>
          <w:p w14:paraId="76121315" w14:textId="77777777" w:rsidR="001D6DAE" w:rsidRPr="009A00CF" w:rsidRDefault="001D6DAE" w:rsidP="001D6DAE">
            <w:r w:rsidRPr="009A00CF">
              <w:t>ND</w:t>
            </w:r>
          </w:p>
        </w:tc>
        <w:tc>
          <w:tcPr>
            <w:tcW w:w="991" w:type="dxa"/>
          </w:tcPr>
          <w:p w14:paraId="2E73075D" w14:textId="77777777" w:rsidR="001D6DAE" w:rsidRPr="009A00CF" w:rsidRDefault="001D6DAE" w:rsidP="001D6DAE">
            <w:r w:rsidRPr="009A00CF">
              <w:t>ND</w:t>
            </w:r>
          </w:p>
        </w:tc>
        <w:tc>
          <w:tcPr>
            <w:tcW w:w="998" w:type="dxa"/>
          </w:tcPr>
          <w:p w14:paraId="0DEE42A5" w14:textId="77777777" w:rsidR="001D6DAE" w:rsidRPr="009A00CF" w:rsidRDefault="001D6DAE" w:rsidP="001D6DAE">
            <w:r w:rsidRPr="009A00CF">
              <w:t>ND</w:t>
            </w:r>
          </w:p>
        </w:tc>
        <w:tc>
          <w:tcPr>
            <w:tcW w:w="991" w:type="dxa"/>
          </w:tcPr>
          <w:p w14:paraId="087F6ED7" w14:textId="77777777" w:rsidR="001D6DAE" w:rsidRPr="009A00CF" w:rsidRDefault="001D6DAE" w:rsidP="001D6DAE">
            <w:r w:rsidRPr="009A00CF">
              <w:t>ND</w:t>
            </w:r>
          </w:p>
        </w:tc>
        <w:tc>
          <w:tcPr>
            <w:tcW w:w="998" w:type="dxa"/>
          </w:tcPr>
          <w:p w14:paraId="1BCBD8BE" w14:textId="77777777" w:rsidR="001D6DAE" w:rsidRPr="009A00CF" w:rsidRDefault="001D6DAE" w:rsidP="001D6DAE">
            <w:r w:rsidRPr="009A00CF">
              <w:t>ND</w:t>
            </w:r>
          </w:p>
        </w:tc>
      </w:tr>
      <w:tr w:rsidR="001D6DAE" w:rsidRPr="009A00CF" w14:paraId="5087727C" w14:textId="77777777" w:rsidTr="001D6DAE">
        <w:trPr>
          <w:trHeight w:val="250"/>
        </w:trPr>
        <w:tc>
          <w:tcPr>
            <w:tcW w:w="1533" w:type="dxa"/>
          </w:tcPr>
          <w:p w14:paraId="1129DCC4" w14:textId="77777777" w:rsidR="001D6DAE" w:rsidRPr="009A00CF" w:rsidRDefault="001D6DAE" w:rsidP="001D6DAE">
            <w:r w:rsidRPr="009A00CF">
              <w:t>13</w:t>
            </w:r>
          </w:p>
        </w:tc>
        <w:tc>
          <w:tcPr>
            <w:tcW w:w="991" w:type="dxa"/>
          </w:tcPr>
          <w:p w14:paraId="0E0713AA" w14:textId="77777777" w:rsidR="001D6DAE" w:rsidRPr="009A00CF" w:rsidRDefault="001D6DAE" w:rsidP="001D6DAE">
            <w:r w:rsidRPr="009A00CF">
              <w:t>ND</w:t>
            </w:r>
          </w:p>
        </w:tc>
        <w:tc>
          <w:tcPr>
            <w:tcW w:w="998" w:type="dxa"/>
          </w:tcPr>
          <w:p w14:paraId="408A06AC" w14:textId="77777777" w:rsidR="001D6DAE" w:rsidRPr="009A00CF" w:rsidRDefault="001D6DAE" w:rsidP="001D6DAE">
            <w:r w:rsidRPr="009A00CF">
              <w:t>ND</w:t>
            </w:r>
          </w:p>
        </w:tc>
        <w:tc>
          <w:tcPr>
            <w:tcW w:w="991" w:type="dxa"/>
          </w:tcPr>
          <w:p w14:paraId="0A2ECAE1" w14:textId="77777777" w:rsidR="001D6DAE" w:rsidRPr="009A00CF" w:rsidRDefault="001D6DAE" w:rsidP="001D6DAE">
            <w:r w:rsidRPr="009A00CF">
              <w:t>ND</w:t>
            </w:r>
          </w:p>
        </w:tc>
        <w:tc>
          <w:tcPr>
            <w:tcW w:w="998" w:type="dxa"/>
          </w:tcPr>
          <w:p w14:paraId="4029DDC6" w14:textId="77777777" w:rsidR="001D6DAE" w:rsidRPr="009A00CF" w:rsidRDefault="001D6DAE" w:rsidP="001D6DAE">
            <w:r w:rsidRPr="009A00CF">
              <w:t>ND</w:t>
            </w:r>
          </w:p>
        </w:tc>
        <w:tc>
          <w:tcPr>
            <w:tcW w:w="991" w:type="dxa"/>
          </w:tcPr>
          <w:p w14:paraId="212DCC13" w14:textId="77777777" w:rsidR="001D6DAE" w:rsidRPr="009A00CF" w:rsidRDefault="001D6DAE" w:rsidP="001D6DAE">
            <w:r w:rsidRPr="009A00CF">
              <w:t>ND</w:t>
            </w:r>
          </w:p>
        </w:tc>
        <w:tc>
          <w:tcPr>
            <w:tcW w:w="998" w:type="dxa"/>
          </w:tcPr>
          <w:p w14:paraId="74FAB1E4" w14:textId="77777777" w:rsidR="001D6DAE" w:rsidRPr="009A00CF" w:rsidRDefault="001D6DAE" w:rsidP="001D6DAE">
            <w:r w:rsidRPr="009A00CF">
              <w:t>ND</w:t>
            </w:r>
          </w:p>
        </w:tc>
      </w:tr>
      <w:tr w:rsidR="001D6DAE" w:rsidRPr="009A00CF" w14:paraId="53814157" w14:textId="77777777" w:rsidTr="001D6DAE">
        <w:trPr>
          <w:trHeight w:val="250"/>
        </w:trPr>
        <w:tc>
          <w:tcPr>
            <w:tcW w:w="1533" w:type="dxa"/>
          </w:tcPr>
          <w:p w14:paraId="773FE638" w14:textId="77777777" w:rsidR="001D6DAE" w:rsidRPr="009A00CF" w:rsidRDefault="001D6DAE" w:rsidP="001D6DAE">
            <w:r w:rsidRPr="009A00CF">
              <w:t>14</w:t>
            </w:r>
          </w:p>
        </w:tc>
        <w:tc>
          <w:tcPr>
            <w:tcW w:w="991" w:type="dxa"/>
          </w:tcPr>
          <w:p w14:paraId="696FF71D" w14:textId="77777777" w:rsidR="001D6DAE" w:rsidRPr="009A00CF" w:rsidRDefault="001D6DAE" w:rsidP="001D6DAE">
            <w:r w:rsidRPr="009A00CF">
              <w:t>ND</w:t>
            </w:r>
          </w:p>
        </w:tc>
        <w:tc>
          <w:tcPr>
            <w:tcW w:w="998" w:type="dxa"/>
          </w:tcPr>
          <w:p w14:paraId="07680EA5" w14:textId="77777777" w:rsidR="001D6DAE" w:rsidRPr="009A00CF" w:rsidRDefault="001D6DAE" w:rsidP="001D6DAE">
            <w:r w:rsidRPr="009A00CF">
              <w:t>ND</w:t>
            </w:r>
          </w:p>
        </w:tc>
        <w:tc>
          <w:tcPr>
            <w:tcW w:w="991" w:type="dxa"/>
          </w:tcPr>
          <w:p w14:paraId="3E069420" w14:textId="77777777" w:rsidR="001D6DAE" w:rsidRPr="009A00CF" w:rsidRDefault="001D6DAE" w:rsidP="001D6DAE">
            <w:r w:rsidRPr="009A00CF">
              <w:t>ND</w:t>
            </w:r>
          </w:p>
        </w:tc>
        <w:tc>
          <w:tcPr>
            <w:tcW w:w="998" w:type="dxa"/>
          </w:tcPr>
          <w:p w14:paraId="1D6D74B5" w14:textId="77777777" w:rsidR="001D6DAE" w:rsidRPr="009A00CF" w:rsidRDefault="001D6DAE" w:rsidP="001D6DAE">
            <w:r w:rsidRPr="009A00CF">
              <w:t>ND</w:t>
            </w:r>
          </w:p>
        </w:tc>
        <w:tc>
          <w:tcPr>
            <w:tcW w:w="991" w:type="dxa"/>
          </w:tcPr>
          <w:p w14:paraId="0B22F882" w14:textId="77777777" w:rsidR="001D6DAE" w:rsidRPr="009A00CF" w:rsidRDefault="001D6DAE" w:rsidP="001D6DAE">
            <w:r w:rsidRPr="009A00CF">
              <w:t>ND</w:t>
            </w:r>
          </w:p>
        </w:tc>
        <w:tc>
          <w:tcPr>
            <w:tcW w:w="998" w:type="dxa"/>
          </w:tcPr>
          <w:p w14:paraId="57A441E8" w14:textId="77777777" w:rsidR="001D6DAE" w:rsidRPr="009A00CF" w:rsidRDefault="001D6DAE" w:rsidP="001D6DAE">
            <w:r w:rsidRPr="009A00CF">
              <w:t>ND</w:t>
            </w:r>
          </w:p>
        </w:tc>
      </w:tr>
    </w:tbl>
    <w:p w14:paraId="20B47B34" w14:textId="77777777" w:rsidR="001D6DAE" w:rsidRPr="009A00CF" w:rsidRDefault="001D6DAE" w:rsidP="001D6DAE"/>
    <w:p w14:paraId="46E73023" w14:textId="77777777" w:rsidR="001D6DAE" w:rsidRPr="009A00CF" w:rsidRDefault="001D6DAE" w:rsidP="001D6DAE"/>
    <w:p w14:paraId="2E2E9C09" w14:textId="77777777" w:rsidR="001D6DAE" w:rsidRPr="009A00CF" w:rsidRDefault="001D6DAE" w:rsidP="001D6DAE"/>
    <w:p w14:paraId="4D24DFA2" w14:textId="77777777" w:rsidR="001D6DAE" w:rsidRPr="009A00CF" w:rsidRDefault="001D6DAE" w:rsidP="001D6DAE"/>
    <w:p w14:paraId="1AA425F1" w14:textId="77777777" w:rsidR="001D6DAE" w:rsidRPr="009A00CF" w:rsidRDefault="001D6DAE" w:rsidP="001D6DAE"/>
    <w:p w14:paraId="26504B18" w14:textId="77777777" w:rsidR="001D6DAE" w:rsidRPr="009A00CF" w:rsidRDefault="001D6DAE" w:rsidP="001D6DAE"/>
    <w:p w14:paraId="715DA890" w14:textId="77777777" w:rsidR="001D6DAE" w:rsidRPr="009A00CF" w:rsidRDefault="001D6DAE" w:rsidP="001D6DAE"/>
    <w:p w14:paraId="31189C24" w14:textId="77777777" w:rsidR="001D6DAE" w:rsidRPr="009A00CF" w:rsidRDefault="001D6DAE" w:rsidP="001D6DAE"/>
    <w:tbl>
      <w:tblPr>
        <w:tblStyle w:val="TableGrid"/>
        <w:tblW w:w="7500" w:type="dxa"/>
        <w:tblLook w:val="04A0" w:firstRow="1" w:lastRow="0" w:firstColumn="1" w:lastColumn="0" w:noHBand="0" w:noVBand="1"/>
      </w:tblPr>
      <w:tblGrid>
        <w:gridCol w:w="1533"/>
        <w:gridCol w:w="991"/>
        <w:gridCol w:w="998"/>
        <w:gridCol w:w="991"/>
        <w:gridCol w:w="998"/>
        <w:gridCol w:w="991"/>
        <w:gridCol w:w="998"/>
      </w:tblGrid>
      <w:tr w:rsidR="001D6DAE" w:rsidRPr="009A00CF" w14:paraId="02CAACF3" w14:textId="77777777" w:rsidTr="001D6DAE">
        <w:trPr>
          <w:trHeight w:val="250"/>
        </w:trPr>
        <w:tc>
          <w:tcPr>
            <w:tcW w:w="1533" w:type="dxa"/>
            <w:vMerge w:val="restart"/>
          </w:tcPr>
          <w:p w14:paraId="182AE66D" w14:textId="77777777" w:rsidR="001D6DAE" w:rsidRPr="009A00CF" w:rsidRDefault="001D6DAE" w:rsidP="001D6DAE">
            <w:pPr>
              <w:rPr>
                <w:b/>
                <w:bCs/>
              </w:rPr>
            </w:pPr>
            <w:r w:rsidRPr="009A00CF">
              <w:rPr>
                <w:b/>
                <w:bCs/>
              </w:rPr>
              <w:lastRenderedPageBreak/>
              <w:t>Lincomycin solvent blanks</w:t>
            </w:r>
          </w:p>
        </w:tc>
        <w:tc>
          <w:tcPr>
            <w:tcW w:w="5967" w:type="dxa"/>
            <w:gridSpan w:val="6"/>
          </w:tcPr>
          <w:p w14:paraId="40D692CE" w14:textId="77777777" w:rsidR="001D6DAE" w:rsidRPr="009A00CF" w:rsidRDefault="001D6DAE" w:rsidP="001D6DAE">
            <w:pPr>
              <w:jc w:val="center"/>
            </w:pPr>
            <w:r w:rsidRPr="009A00CF">
              <w:t xml:space="preserve">Target analyte with cationised molecules </w:t>
            </w:r>
          </w:p>
        </w:tc>
      </w:tr>
      <w:tr w:rsidR="001D6DAE" w:rsidRPr="009A00CF" w14:paraId="533B4C9A" w14:textId="77777777" w:rsidTr="001D6DAE">
        <w:trPr>
          <w:trHeight w:val="286"/>
        </w:trPr>
        <w:tc>
          <w:tcPr>
            <w:tcW w:w="1533" w:type="dxa"/>
            <w:vMerge/>
          </w:tcPr>
          <w:p w14:paraId="34599E06" w14:textId="77777777" w:rsidR="001D6DAE" w:rsidRPr="009A00CF" w:rsidRDefault="001D6DAE" w:rsidP="001D6DAE"/>
        </w:tc>
        <w:tc>
          <w:tcPr>
            <w:tcW w:w="1989" w:type="dxa"/>
            <w:gridSpan w:val="2"/>
          </w:tcPr>
          <w:p w14:paraId="6D102B6A" w14:textId="77777777" w:rsidR="001D6DAE" w:rsidRPr="009A00CF" w:rsidRDefault="001D6DAE" w:rsidP="001D6DAE">
            <w:pPr>
              <w:jc w:val="center"/>
              <w:rPr>
                <w:vertAlign w:val="superscript"/>
              </w:rPr>
            </w:pPr>
            <w:r w:rsidRPr="009A00CF">
              <w:t>[M+</w:t>
            </w:r>
            <w:proofErr w:type="gramStart"/>
            <w:r w:rsidRPr="009A00CF">
              <w:t>H]</w:t>
            </w:r>
            <w:r w:rsidRPr="009A00CF">
              <w:rPr>
                <w:vertAlign w:val="superscript"/>
              </w:rPr>
              <w:t>+</w:t>
            </w:r>
            <w:proofErr w:type="gramEnd"/>
          </w:p>
        </w:tc>
        <w:tc>
          <w:tcPr>
            <w:tcW w:w="1989" w:type="dxa"/>
            <w:gridSpan w:val="2"/>
          </w:tcPr>
          <w:p w14:paraId="205E6D2F" w14:textId="77777777" w:rsidR="001D6DAE" w:rsidRPr="009A00CF" w:rsidRDefault="001D6DAE" w:rsidP="001D6DAE">
            <w:pPr>
              <w:jc w:val="center"/>
            </w:pPr>
            <w:r w:rsidRPr="009A00CF">
              <w:t>[M+</w:t>
            </w:r>
            <w:proofErr w:type="gramStart"/>
            <w:r w:rsidRPr="009A00CF">
              <w:t>K]</w:t>
            </w:r>
            <w:r w:rsidRPr="009A00CF">
              <w:rPr>
                <w:vertAlign w:val="superscript"/>
              </w:rPr>
              <w:t>+</w:t>
            </w:r>
            <w:proofErr w:type="gramEnd"/>
          </w:p>
        </w:tc>
        <w:tc>
          <w:tcPr>
            <w:tcW w:w="1989" w:type="dxa"/>
            <w:gridSpan w:val="2"/>
          </w:tcPr>
          <w:p w14:paraId="618F584C" w14:textId="77777777" w:rsidR="001D6DAE" w:rsidRPr="009A00CF" w:rsidRDefault="001D6DAE" w:rsidP="001D6DAE">
            <w:pPr>
              <w:jc w:val="center"/>
            </w:pPr>
            <w:r w:rsidRPr="009A00CF">
              <w:t>[</w:t>
            </w:r>
            <w:proofErr w:type="spellStart"/>
            <w:r w:rsidRPr="009A00CF">
              <w:t>M+</w:t>
            </w:r>
            <w:proofErr w:type="gramStart"/>
            <w:r w:rsidRPr="009A00CF">
              <w:t>Na</w:t>
            </w:r>
            <w:proofErr w:type="spellEnd"/>
            <w:r w:rsidRPr="009A00CF">
              <w:t>]</w:t>
            </w:r>
            <w:r w:rsidRPr="009A00CF">
              <w:rPr>
                <w:vertAlign w:val="superscript"/>
              </w:rPr>
              <w:t>+</w:t>
            </w:r>
            <w:proofErr w:type="gramEnd"/>
          </w:p>
        </w:tc>
      </w:tr>
      <w:tr w:rsidR="001D6DAE" w:rsidRPr="009A00CF" w14:paraId="4C104D02" w14:textId="77777777" w:rsidTr="001D6DAE">
        <w:trPr>
          <w:trHeight w:val="1057"/>
        </w:trPr>
        <w:tc>
          <w:tcPr>
            <w:tcW w:w="1533" w:type="dxa"/>
          </w:tcPr>
          <w:p w14:paraId="24F6867D" w14:textId="77777777" w:rsidR="001D6DAE" w:rsidRPr="009A00CF" w:rsidRDefault="001D6DAE" w:rsidP="001D6DAE">
            <w:r w:rsidRPr="009A00CF">
              <w:t>Replicate</w:t>
            </w:r>
          </w:p>
        </w:tc>
        <w:tc>
          <w:tcPr>
            <w:tcW w:w="991" w:type="dxa"/>
          </w:tcPr>
          <w:p w14:paraId="20923B62" w14:textId="77777777" w:rsidR="001D6DAE" w:rsidRPr="009A00CF" w:rsidRDefault="001D6DAE" w:rsidP="001D6DAE">
            <w:r w:rsidRPr="009A00CF">
              <w:t>Relative intensity</w:t>
            </w:r>
          </w:p>
          <w:p w14:paraId="24FCED81" w14:textId="77777777" w:rsidR="001D6DAE" w:rsidRPr="009A00CF" w:rsidRDefault="001D6DAE" w:rsidP="001D6DAE">
            <w:r w:rsidRPr="009A00CF">
              <w:t>(counts)</w:t>
            </w:r>
          </w:p>
        </w:tc>
        <w:tc>
          <w:tcPr>
            <w:tcW w:w="998" w:type="dxa"/>
          </w:tcPr>
          <w:p w14:paraId="16302B9B" w14:textId="77777777" w:rsidR="001D6DAE" w:rsidRPr="009A00CF" w:rsidRDefault="001D6DAE" w:rsidP="001D6DAE">
            <w:pPr>
              <w:jc w:val="center"/>
            </w:pPr>
            <w:r w:rsidRPr="009A00CF">
              <w:t>Mass accuracy (ppm)</w:t>
            </w:r>
          </w:p>
        </w:tc>
        <w:tc>
          <w:tcPr>
            <w:tcW w:w="991" w:type="dxa"/>
          </w:tcPr>
          <w:p w14:paraId="5105A68F" w14:textId="77777777" w:rsidR="001D6DAE" w:rsidRPr="009A00CF" w:rsidRDefault="001D6DAE" w:rsidP="001D6DAE">
            <w:r w:rsidRPr="009A00CF">
              <w:t>Relative intensity</w:t>
            </w:r>
          </w:p>
          <w:p w14:paraId="60D3A034" w14:textId="77777777" w:rsidR="001D6DAE" w:rsidRPr="009A00CF" w:rsidRDefault="001D6DAE" w:rsidP="001D6DAE">
            <w:r w:rsidRPr="009A00CF">
              <w:t>(counts)</w:t>
            </w:r>
          </w:p>
        </w:tc>
        <w:tc>
          <w:tcPr>
            <w:tcW w:w="998" w:type="dxa"/>
          </w:tcPr>
          <w:p w14:paraId="31B5C614" w14:textId="77777777" w:rsidR="001D6DAE" w:rsidRPr="009A00CF" w:rsidRDefault="001D6DAE" w:rsidP="001D6DAE">
            <w:r w:rsidRPr="009A00CF">
              <w:t>Mass accuracy (ppm)</w:t>
            </w:r>
          </w:p>
        </w:tc>
        <w:tc>
          <w:tcPr>
            <w:tcW w:w="991" w:type="dxa"/>
          </w:tcPr>
          <w:p w14:paraId="257CC948" w14:textId="77777777" w:rsidR="001D6DAE" w:rsidRPr="009A00CF" w:rsidRDefault="001D6DAE" w:rsidP="001D6DAE">
            <w:r w:rsidRPr="009A00CF">
              <w:t>Relative intensity</w:t>
            </w:r>
          </w:p>
          <w:p w14:paraId="3F4284BB" w14:textId="77777777" w:rsidR="001D6DAE" w:rsidRPr="009A00CF" w:rsidRDefault="001D6DAE" w:rsidP="001D6DAE">
            <w:r w:rsidRPr="009A00CF">
              <w:t>(counts)</w:t>
            </w:r>
          </w:p>
        </w:tc>
        <w:tc>
          <w:tcPr>
            <w:tcW w:w="998" w:type="dxa"/>
          </w:tcPr>
          <w:p w14:paraId="75EACEE6" w14:textId="77777777" w:rsidR="001D6DAE" w:rsidRPr="009A00CF" w:rsidRDefault="001D6DAE" w:rsidP="001D6DAE">
            <w:r w:rsidRPr="009A00CF">
              <w:t>Mass accuracy (ppm)</w:t>
            </w:r>
          </w:p>
        </w:tc>
      </w:tr>
      <w:tr w:rsidR="001D6DAE" w:rsidRPr="009A00CF" w14:paraId="63C80E60" w14:textId="77777777" w:rsidTr="001D6DAE">
        <w:trPr>
          <w:trHeight w:val="305"/>
        </w:trPr>
        <w:tc>
          <w:tcPr>
            <w:tcW w:w="1533" w:type="dxa"/>
          </w:tcPr>
          <w:p w14:paraId="28671E85" w14:textId="77777777" w:rsidR="001D6DAE" w:rsidRPr="009A00CF" w:rsidRDefault="001D6DAE" w:rsidP="001D6DAE">
            <w:r w:rsidRPr="009A00CF">
              <w:t>1</w:t>
            </w:r>
          </w:p>
        </w:tc>
        <w:tc>
          <w:tcPr>
            <w:tcW w:w="991" w:type="dxa"/>
          </w:tcPr>
          <w:p w14:paraId="170A9129" w14:textId="77777777" w:rsidR="001D6DAE" w:rsidRPr="009A00CF" w:rsidRDefault="001D6DAE" w:rsidP="001D6DAE">
            <w:r w:rsidRPr="009A00CF">
              <w:t>ND</w:t>
            </w:r>
          </w:p>
        </w:tc>
        <w:tc>
          <w:tcPr>
            <w:tcW w:w="998" w:type="dxa"/>
          </w:tcPr>
          <w:p w14:paraId="0B6F9841" w14:textId="77777777" w:rsidR="001D6DAE" w:rsidRPr="009A00CF" w:rsidRDefault="001D6DAE" w:rsidP="001D6DAE">
            <w:r w:rsidRPr="009A00CF">
              <w:t>ND</w:t>
            </w:r>
          </w:p>
        </w:tc>
        <w:tc>
          <w:tcPr>
            <w:tcW w:w="991" w:type="dxa"/>
          </w:tcPr>
          <w:p w14:paraId="5330BE98" w14:textId="77777777" w:rsidR="001D6DAE" w:rsidRPr="009A00CF" w:rsidRDefault="001D6DAE" w:rsidP="001D6DAE">
            <w:r w:rsidRPr="009A00CF">
              <w:t>ND</w:t>
            </w:r>
          </w:p>
        </w:tc>
        <w:tc>
          <w:tcPr>
            <w:tcW w:w="998" w:type="dxa"/>
          </w:tcPr>
          <w:p w14:paraId="100CA3EA" w14:textId="77777777" w:rsidR="001D6DAE" w:rsidRPr="009A00CF" w:rsidRDefault="001D6DAE" w:rsidP="001D6DAE">
            <w:r w:rsidRPr="009A00CF">
              <w:t>ND</w:t>
            </w:r>
          </w:p>
        </w:tc>
        <w:tc>
          <w:tcPr>
            <w:tcW w:w="991" w:type="dxa"/>
          </w:tcPr>
          <w:p w14:paraId="4FF9018D" w14:textId="77777777" w:rsidR="001D6DAE" w:rsidRPr="009A00CF" w:rsidRDefault="001D6DAE" w:rsidP="001D6DAE">
            <w:r w:rsidRPr="009A00CF">
              <w:t>ND</w:t>
            </w:r>
          </w:p>
        </w:tc>
        <w:tc>
          <w:tcPr>
            <w:tcW w:w="998" w:type="dxa"/>
          </w:tcPr>
          <w:p w14:paraId="1EBD6B3F" w14:textId="77777777" w:rsidR="001D6DAE" w:rsidRPr="009A00CF" w:rsidRDefault="001D6DAE" w:rsidP="001D6DAE">
            <w:r w:rsidRPr="009A00CF">
              <w:t>ND</w:t>
            </w:r>
          </w:p>
        </w:tc>
      </w:tr>
      <w:tr w:rsidR="001D6DAE" w:rsidRPr="009A00CF" w14:paraId="63F9258F" w14:textId="77777777" w:rsidTr="001D6DAE">
        <w:trPr>
          <w:trHeight w:val="250"/>
        </w:trPr>
        <w:tc>
          <w:tcPr>
            <w:tcW w:w="1533" w:type="dxa"/>
          </w:tcPr>
          <w:p w14:paraId="0CDC6573" w14:textId="77777777" w:rsidR="001D6DAE" w:rsidRPr="009A00CF" w:rsidRDefault="001D6DAE" w:rsidP="001D6DAE">
            <w:r w:rsidRPr="009A00CF">
              <w:t>2</w:t>
            </w:r>
          </w:p>
        </w:tc>
        <w:tc>
          <w:tcPr>
            <w:tcW w:w="991" w:type="dxa"/>
          </w:tcPr>
          <w:p w14:paraId="7E2CA7D1" w14:textId="77777777" w:rsidR="001D6DAE" w:rsidRPr="009A00CF" w:rsidRDefault="001D6DAE" w:rsidP="001D6DAE">
            <w:r w:rsidRPr="009A00CF">
              <w:t>ND</w:t>
            </w:r>
          </w:p>
        </w:tc>
        <w:tc>
          <w:tcPr>
            <w:tcW w:w="998" w:type="dxa"/>
          </w:tcPr>
          <w:p w14:paraId="122F023A" w14:textId="77777777" w:rsidR="001D6DAE" w:rsidRPr="009A00CF" w:rsidRDefault="001D6DAE" w:rsidP="001D6DAE">
            <w:r w:rsidRPr="009A00CF">
              <w:t>ND</w:t>
            </w:r>
          </w:p>
        </w:tc>
        <w:tc>
          <w:tcPr>
            <w:tcW w:w="991" w:type="dxa"/>
          </w:tcPr>
          <w:p w14:paraId="307523F1" w14:textId="77777777" w:rsidR="001D6DAE" w:rsidRPr="009A00CF" w:rsidRDefault="001D6DAE" w:rsidP="001D6DAE">
            <w:r w:rsidRPr="009A00CF">
              <w:t>ND</w:t>
            </w:r>
          </w:p>
        </w:tc>
        <w:tc>
          <w:tcPr>
            <w:tcW w:w="998" w:type="dxa"/>
          </w:tcPr>
          <w:p w14:paraId="18F0A939" w14:textId="77777777" w:rsidR="001D6DAE" w:rsidRPr="009A00CF" w:rsidRDefault="001D6DAE" w:rsidP="001D6DAE">
            <w:r w:rsidRPr="009A00CF">
              <w:t>ND</w:t>
            </w:r>
          </w:p>
        </w:tc>
        <w:tc>
          <w:tcPr>
            <w:tcW w:w="991" w:type="dxa"/>
          </w:tcPr>
          <w:p w14:paraId="6398ACEC" w14:textId="77777777" w:rsidR="001D6DAE" w:rsidRPr="009A00CF" w:rsidRDefault="001D6DAE" w:rsidP="001D6DAE">
            <w:r w:rsidRPr="009A00CF">
              <w:t>ND</w:t>
            </w:r>
          </w:p>
        </w:tc>
        <w:tc>
          <w:tcPr>
            <w:tcW w:w="998" w:type="dxa"/>
          </w:tcPr>
          <w:p w14:paraId="732EC2EE" w14:textId="77777777" w:rsidR="001D6DAE" w:rsidRPr="009A00CF" w:rsidRDefault="001D6DAE" w:rsidP="001D6DAE">
            <w:r w:rsidRPr="009A00CF">
              <w:t>ND</w:t>
            </w:r>
          </w:p>
        </w:tc>
      </w:tr>
      <w:tr w:rsidR="001D6DAE" w:rsidRPr="009A00CF" w14:paraId="492EB5E9" w14:textId="77777777" w:rsidTr="001D6DAE">
        <w:trPr>
          <w:trHeight w:val="268"/>
        </w:trPr>
        <w:tc>
          <w:tcPr>
            <w:tcW w:w="1533" w:type="dxa"/>
          </w:tcPr>
          <w:p w14:paraId="6822DDF3" w14:textId="77777777" w:rsidR="001D6DAE" w:rsidRPr="009A00CF" w:rsidRDefault="001D6DAE" w:rsidP="001D6DAE">
            <w:r w:rsidRPr="009A00CF">
              <w:t>3</w:t>
            </w:r>
          </w:p>
        </w:tc>
        <w:tc>
          <w:tcPr>
            <w:tcW w:w="991" w:type="dxa"/>
          </w:tcPr>
          <w:p w14:paraId="1CA9AEE9" w14:textId="77777777" w:rsidR="001D6DAE" w:rsidRPr="009A00CF" w:rsidRDefault="001D6DAE" w:rsidP="001D6DAE">
            <w:r w:rsidRPr="009A00CF">
              <w:t>ND</w:t>
            </w:r>
          </w:p>
        </w:tc>
        <w:tc>
          <w:tcPr>
            <w:tcW w:w="998" w:type="dxa"/>
          </w:tcPr>
          <w:p w14:paraId="34A7EF3F" w14:textId="77777777" w:rsidR="001D6DAE" w:rsidRPr="009A00CF" w:rsidRDefault="001D6DAE" w:rsidP="001D6DAE">
            <w:r w:rsidRPr="009A00CF">
              <w:t>ND</w:t>
            </w:r>
          </w:p>
        </w:tc>
        <w:tc>
          <w:tcPr>
            <w:tcW w:w="991" w:type="dxa"/>
          </w:tcPr>
          <w:p w14:paraId="29920C1F" w14:textId="77777777" w:rsidR="001D6DAE" w:rsidRPr="009A00CF" w:rsidRDefault="001D6DAE" w:rsidP="001D6DAE">
            <w:r w:rsidRPr="009A00CF">
              <w:t>ND</w:t>
            </w:r>
          </w:p>
        </w:tc>
        <w:tc>
          <w:tcPr>
            <w:tcW w:w="998" w:type="dxa"/>
          </w:tcPr>
          <w:p w14:paraId="62E7B8A2" w14:textId="77777777" w:rsidR="001D6DAE" w:rsidRPr="009A00CF" w:rsidRDefault="001D6DAE" w:rsidP="001D6DAE">
            <w:r w:rsidRPr="009A00CF">
              <w:t>ND</w:t>
            </w:r>
          </w:p>
        </w:tc>
        <w:tc>
          <w:tcPr>
            <w:tcW w:w="991" w:type="dxa"/>
          </w:tcPr>
          <w:p w14:paraId="6EA3019B" w14:textId="77777777" w:rsidR="001D6DAE" w:rsidRPr="009A00CF" w:rsidRDefault="001D6DAE" w:rsidP="001D6DAE">
            <w:r w:rsidRPr="009A00CF">
              <w:t>ND</w:t>
            </w:r>
          </w:p>
        </w:tc>
        <w:tc>
          <w:tcPr>
            <w:tcW w:w="998" w:type="dxa"/>
          </w:tcPr>
          <w:p w14:paraId="7E818094" w14:textId="77777777" w:rsidR="001D6DAE" w:rsidRPr="009A00CF" w:rsidRDefault="001D6DAE" w:rsidP="001D6DAE">
            <w:r w:rsidRPr="009A00CF">
              <w:t>ND</w:t>
            </w:r>
          </w:p>
        </w:tc>
      </w:tr>
      <w:tr w:rsidR="001D6DAE" w:rsidRPr="009A00CF" w14:paraId="3BEE40F6" w14:textId="77777777" w:rsidTr="001D6DAE">
        <w:trPr>
          <w:trHeight w:val="137"/>
        </w:trPr>
        <w:tc>
          <w:tcPr>
            <w:tcW w:w="1533" w:type="dxa"/>
          </w:tcPr>
          <w:p w14:paraId="20058722" w14:textId="77777777" w:rsidR="001D6DAE" w:rsidRPr="009A00CF" w:rsidRDefault="001D6DAE" w:rsidP="001D6DAE">
            <w:r w:rsidRPr="009A00CF">
              <w:t>4</w:t>
            </w:r>
          </w:p>
        </w:tc>
        <w:tc>
          <w:tcPr>
            <w:tcW w:w="991" w:type="dxa"/>
            <w:shd w:val="clear" w:color="auto" w:fill="FFF2CC" w:themeFill="accent4" w:themeFillTint="33"/>
          </w:tcPr>
          <w:p w14:paraId="0F1DF4E0" w14:textId="77777777" w:rsidR="001D6DAE" w:rsidRPr="009A00CF" w:rsidRDefault="001D6DAE" w:rsidP="001D6DAE">
            <w:r w:rsidRPr="009A00CF">
              <w:t>ND</w:t>
            </w:r>
          </w:p>
        </w:tc>
        <w:tc>
          <w:tcPr>
            <w:tcW w:w="998" w:type="dxa"/>
            <w:shd w:val="clear" w:color="auto" w:fill="FFF2CC" w:themeFill="accent4" w:themeFillTint="33"/>
          </w:tcPr>
          <w:p w14:paraId="0B4800D5" w14:textId="77777777" w:rsidR="001D6DAE" w:rsidRPr="009A00CF" w:rsidRDefault="001D6DAE" w:rsidP="001D6DAE">
            <w:r w:rsidRPr="009A00CF">
              <w:t>ND</w:t>
            </w:r>
          </w:p>
        </w:tc>
        <w:tc>
          <w:tcPr>
            <w:tcW w:w="991" w:type="dxa"/>
            <w:shd w:val="clear" w:color="auto" w:fill="FFF2CC" w:themeFill="accent4" w:themeFillTint="33"/>
          </w:tcPr>
          <w:p w14:paraId="64549B7B" w14:textId="77777777" w:rsidR="001D6DAE" w:rsidRPr="009A00CF" w:rsidRDefault="001D6DAE" w:rsidP="001D6DAE">
            <w:r w:rsidRPr="009A00CF">
              <w:t>ND</w:t>
            </w:r>
          </w:p>
        </w:tc>
        <w:tc>
          <w:tcPr>
            <w:tcW w:w="998" w:type="dxa"/>
            <w:shd w:val="clear" w:color="auto" w:fill="FFF2CC" w:themeFill="accent4" w:themeFillTint="33"/>
          </w:tcPr>
          <w:p w14:paraId="1CDDAF0D" w14:textId="77777777" w:rsidR="001D6DAE" w:rsidRPr="009A00CF" w:rsidRDefault="001D6DAE" w:rsidP="001D6DAE">
            <w:r w:rsidRPr="009A00CF">
              <w:t>ND</w:t>
            </w:r>
          </w:p>
        </w:tc>
        <w:tc>
          <w:tcPr>
            <w:tcW w:w="991" w:type="dxa"/>
            <w:shd w:val="clear" w:color="auto" w:fill="FFF2CC" w:themeFill="accent4" w:themeFillTint="33"/>
          </w:tcPr>
          <w:p w14:paraId="7F9158BD" w14:textId="77777777" w:rsidR="001D6DAE" w:rsidRPr="009A00CF" w:rsidRDefault="001D6DAE" w:rsidP="001D6DAE">
            <w:r w:rsidRPr="009A00CF">
              <w:t>ND</w:t>
            </w:r>
          </w:p>
        </w:tc>
        <w:tc>
          <w:tcPr>
            <w:tcW w:w="998" w:type="dxa"/>
            <w:shd w:val="clear" w:color="auto" w:fill="FFF2CC" w:themeFill="accent4" w:themeFillTint="33"/>
          </w:tcPr>
          <w:p w14:paraId="060654C2" w14:textId="77777777" w:rsidR="001D6DAE" w:rsidRPr="009A00CF" w:rsidRDefault="001D6DAE" w:rsidP="001D6DAE">
            <w:r w:rsidRPr="009A00CF">
              <w:t>ND</w:t>
            </w:r>
          </w:p>
        </w:tc>
      </w:tr>
      <w:tr w:rsidR="001D6DAE" w:rsidRPr="009A00CF" w14:paraId="03956F24" w14:textId="77777777" w:rsidTr="001D6DAE">
        <w:trPr>
          <w:trHeight w:val="250"/>
        </w:trPr>
        <w:tc>
          <w:tcPr>
            <w:tcW w:w="1533" w:type="dxa"/>
          </w:tcPr>
          <w:p w14:paraId="3E3EF6D5" w14:textId="77777777" w:rsidR="001D6DAE" w:rsidRPr="009A00CF" w:rsidRDefault="001D6DAE" w:rsidP="001D6DAE">
            <w:r w:rsidRPr="009A00CF">
              <w:t>5</w:t>
            </w:r>
          </w:p>
        </w:tc>
        <w:tc>
          <w:tcPr>
            <w:tcW w:w="991" w:type="dxa"/>
            <w:shd w:val="clear" w:color="auto" w:fill="FFF2CC" w:themeFill="accent4" w:themeFillTint="33"/>
          </w:tcPr>
          <w:p w14:paraId="10901E93" w14:textId="77777777" w:rsidR="001D6DAE" w:rsidRPr="009A00CF" w:rsidRDefault="001D6DAE" w:rsidP="001D6DAE">
            <w:r w:rsidRPr="009A00CF">
              <w:t>ND</w:t>
            </w:r>
          </w:p>
        </w:tc>
        <w:tc>
          <w:tcPr>
            <w:tcW w:w="998" w:type="dxa"/>
            <w:shd w:val="clear" w:color="auto" w:fill="FFF2CC" w:themeFill="accent4" w:themeFillTint="33"/>
          </w:tcPr>
          <w:p w14:paraId="03F1B50A" w14:textId="77777777" w:rsidR="001D6DAE" w:rsidRPr="009A00CF" w:rsidRDefault="001D6DAE" w:rsidP="001D6DAE">
            <w:r w:rsidRPr="009A00CF">
              <w:t>ND</w:t>
            </w:r>
          </w:p>
        </w:tc>
        <w:tc>
          <w:tcPr>
            <w:tcW w:w="991" w:type="dxa"/>
            <w:shd w:val="clear" w:color="auto" w:fill="FFF2CC" w:themeFill="accent4" w:themeFillTint="33"/>
          </w:tcPr>
          <w:p w14:paraId="6ABAE69F" w14:textId="77777777" w:rsidR="001D6DAE" w:rsidRPr="009A00CF" w:rsidRDefault="001D6DAE" w:rsidP="001D6DAE">
            <w:r w:rsidRPr="009A00CF">
              <w:t>ND</w:t>
            </w:r>
          </w:p>
        </w:tc>
        <w:tc>
          <w:tcPr>
            <w:tcW w:w="998" w:type="dxa"/>
            <w:shd w:val="clear" w:color="auto" w:fill="FFF2CC" w:themeFill="accent4" w:themeFillTint="33"/>
          </w:tcPr>
          <w:p w14:paraId="1F2E3F20" w14:textId="77777777" w:rsidR="001D6DAE" w:rsidRPr="009A00CF" w:rsidRDefault="001D6DAE" w:rsidP="001D6DAE">
            <w:r w:rsidRPr="009A00CF">
              <w:t>ND</w:t>
            </w:r>
          </w:p>
        </w:tc>
        <w:tc>
          <w:tcPr>
            <w:tcW w:w="991" w:type="dxa"/>
            <w:shd w:val="clear" w:color="auto" w:fill="FFF2CC" w:themeFill="accent4" w:themeFillTint="33"/>
          </w:tcPr>
          <w:p w14:paraId="4C386E8A" w14:textId="77777777" w:rsidR="001D6DAE" w:rsidRPr="009A00CF" w:rsidRDefault="001D6DAE" w:rsidP="001D6DAE">
            <w:r w:rsidRPr="009A00CF">
              <w:t>ND</w:t>
            </w:r>
          </w:p>
        </w:tc>
        <w:tc>
          <w:tcPr>
            <w:tcW w:w="998" w:type="dxa"/>
            <w:shd w:val="clear" w:color="auto" w:fill="FFF2CC" w:themeFill="accent4" w:themeFillTint="33"/>
          </w:tcPr>
          <w:p w14:paraId="2BF57BA7" w14:textId="77777777" w:rsidR="001D6DAE" w:rsidRPr="009A00CF" w:rsidRDefault="001D6DAE" w:rsidP="001D6DAE">
            <w:r w:rsidRPr="009A00CF">
              <w:t>ND</w:t>
            </w:r>
          </w:p>
        </w:tc>
      </w:tr>
      <w:tr w:rsidR="001D6DAE" w:rsidRPr="009A00CF" w14:paraId="422AC074" w14:textId="77777777" w:rsidTr="001D6DAE">
        <w:trPr>
          <w:trHeight w:val="268"/>
        </w:trPr>
        <w:tc>
          <w:tcPr>
            <w:tcW w:w="1533" w:type="dxa"/>
          </w:tcPr>
          <w:p w14:paraId="16D577C5" w14:textId="77777777" w:rsidR="001D6DAE" w:rsidRPr="009A00CF" w:rsidRDefault="001D6DAE" w:rsidP="001D6DAE">
            <w:r w:rsidRPr="009A00CF">
              <w:t>6</w:t>
            </w:r>
          </w:p>
        </w:tc>
        <w:tc>
          <w:tcPr>
            <w:tcW w:w="991" w:type="dxa"/>
            <w:shd w:val="clear" w:color="auto" w:fill="FFF2CC" w:themeFill="accent4" w:themeFillTint="33"/>
          </w:tcPr>
          <w:p w14:paraId="1660832E" w14:textId="77777777" w:rsidR="001D6DAE" w:rsidRPr="009A00CF" w:rsidRDefault="001D6DAE" w:rsidP="001D6DAE">
            <w:r w:rsidRPr="009A00CF">
              <w:t>ND</w:t>
            </w:r>
          </w:p>
        </w:tc>
        <w:tc>
          <w:tcPr>
            <w:tcW w:w="998" w:type="dxa"/>
            <w:shd w:val="clear" w:color="auto" w:fill="FFF2CC" w:themeFill="accent4" w:themeFillTint="33"/>
          </w:tcPr>
          <w:p w14:paraId="0F95418C" w14:textId="77777777" w:rsidR="001D6DAE" w:rsidRPr="009A00CF" w:rsidRDefault="001D6DAE" w:rsidP="001D6DAE">
            <w:r w:rsidRPr="009A00CF">
              <w:t>ND</w:t>
            </w:r>
          </w:p>
        </w:tc>
        <w:tc>
          <w:tcPr>
            <w:tcW w:w="991" w:type="dxa"/>
            <w:shd w:val="clear" w:color="auto" w:fill="FFF2CC" w:themeFill="accent4" w:themeFillTint="33"/>
          </w:tcPr>
          <w:p w14:paraId="6C00566C" w14:textId="77777777" w:rsidR="001D6DAE" w:rsidRPr="009A00CF" w:rsidRDefault="001D6DAE" w:rsidP="001D6DAE">
            <w:r w:rsidRPr="009A00CF">
              <w:t>ND</w:t>
            </w:r>
          </w:p>
        </w:tc>
        <w:tc>
          <w:tcPr>
            <w:tcW w:w="998" w:type="dxa"/>
            <w:shd w:val="clear" w:color="auto" w:fill="FFF2CC" w:themeFill="accent4" w:themeFillTint="33"/>
          </w:tcPr>
          <w:p w14:paraId="640060C6" w14:textId="77777777" w:rsidR="001D6DAE" w:rsidRPr="009A00CF" w:rsidRDefault="001D6DAE" w:rsidP="001D6DAE">
            <w:r w:rsidRPr="009A00CF">
              <w:t>ND</w:t>
            </w:r>
          </w:p>
        </w:tc>
        <w:tc>
          <w:tcPr>
            <w:tcW w:w="991" w:type="dxa"/>
            <w:shd w:val="clear" w:color="auto" w:fill="FFF2CC" w:themeFill="accent4" w:themeFillTint="33"/>
          </w:tcPr>
          <w:p w14:paraId="7D8D695D" w14:textId="77777777" w:rsidR="001D6DAE" w:rsidRPr="009A00CF" w:rsidRDefault="001D6DAE" w:rsidP="001D6DAE">
            <w:r w:rsidRPr="009A00CF">
              <w:t>ND</w:t>
            </w:r>
          </w:p>
        </w:tc>
        <w:tc>
          <w:tcPr>
            <w:tcW w:w="998" w:type="dxa"/>
            <w:shd w:val="clear" w:color="auto" w:fill="FFF2CC" w:themeFill="accent4" w:themeFillTint="33"/>
          </w:tcPr>
          <w:p w14:paraId="35100208" w14:textId="77777777" w:rsidR="001D6DAE" w:rsidRPr="009A00CF" w:rsidRDefault="001D6DAE" w:rsidP="001D6DAE">
            <w:r w:rsidRPr="009A00CF">
              <w:t>ND</w:t>
            </w:r>
          </w:p>
        </w:tc>
      </w:tr>
      <w:tr w:rsidR="001D6DAE" w:rsidRPr="009A00CF" w14:paraId="25F4C683" w14:textId="77777777" w:rsidTr="001D6DAE">
        <w:trPr>
          <w:trHeight w:val="250"/>
        </w:trPr>
        <w:tc>
          <w:tcPr>
            <w:tcW w:w="1533" w:type="dxa"/>
          </w:tcPr>
          <w:p w14:paraId="7D25E9EB" w14:textId="77777777" w:rsidR="001D6DAE" w:rsidRPr="009A00CF" w:rsidRDefault="001D6DAE" w:rsidP="001D6DAE">
            <w:r w:rsidRPr="009A00CF">
              <w:t>7</w:t>
            </w:r>
          </w:p>
        </w:tc>
        <w:tc>
          <w:tcPr>
            <w:tcW w:w="991" w:type="dxa"/>
            <w:shd w:val="clear" w:color="auto" w:fill="FFF2CC" w:themeFill="accent4" w:themeFillTint="33"/>
          </w:tcPr>
          <w:p w14:paraId="328BDD06" w14:textId="77777777" w:rsidR="001D6DAE" w:rsidRPr="009A00CF" w:rsidRDefault="001D6DAE" w:rsidP="001D6DAE">
            <w:r w:rsidRPr="009A00CF">
              <w:t>ND</w:t>
            </w:r>
          </w:p>
        </w:tc>
        <w:tc>
          <w:tcPr>
            <w:tcW w:w="998" w:type="dxa"/>
            <w:shd w:val="clear" w:color="auto" w:fill="FFF2CC" w:themeFill="accent4" w:themeFillTint="33"/>
          </w:tcPr>
          <w:p w14:paraId="3AAB0460" w14:textId="77777777" w:rsidR="001D6DAE" w:rsidRPr="009A00CF" w:rsidRDefault="001D6DAE" w:rsidP="001D6DAE">
            <w:r w:rsidRPr="009A00CF">
              <w:t>ND</w:t>
            </w:r>
          </w:p>
        </w:tc>
        <w:tc>
          <w:tcPr>
            <w:tcW w:w="991" w:type="dxa"/>
            <w:shd w:val="clear" w:color="auto" w:fill="FFF2CC" w:themeFill="accent4" w:themeFillTint="33"/>
          </w:tcPr>
          <w:p w14:paraId="4DD39E82" w14:textId="77777777" w:rsidR="001D6DAE" w:rsidRPr="009A00CF" w:rsidRDefault="001D6DAE" w:rsidP="001D6DAE">
            <w:r w:rsidRPr="009A00CF">
              <w:t>ND</w:t>
            </w:r>
          </w:p>
        </w:tc>
        <w:tc>
          <w:tcPr>
            <w:tcW w:w="998" w:type="dxa"/>
            <w:shd w:val="clear" w:color="auto" w:fill="FFF2CC" w:themeFill="accent4" w:themeFillTint="33"/>
          </w:tcPr>
          <w:p w14:paraId="4A74AD94" w14:textId="77777777" w:rsidR="001D6DAE" w:rsidRPr="009A00CF" w:rsidRDefault="001D6DAE" w:rsidP="001D6DAE">
            <w:r w:rsidRPr="009A00CF">
              <w:t>ND</w:t>
            </w:r>
          </w:p>
        </w:tc>
        <w:tc>
          <w:tcPr>
            <w:tcW w:w="991" w:type="dxa"/>
            <w:shd w:val="clear" w:color="auto" w:fill="FFF2CC" w:themeFill="accent4" w:themeFillTint="33"/>
          </w:tcPr>
          <w:p w14:paraId="7933E420" w14:textId="77777777" w:rsidR="001D6DAE" w:rsidRPr="009A00CF" w:rsidRDefault="001D6DAE" w:rsidP="001D6DAE">
            <w:r w:rsidRPr="009A00CF">
              <w:t>ND</w:t>
            </w:r>
          </w:p>
        </w:tc>
        <w:tc>
          <w:tcPr>
            <w:tcW w:w="998" w:type="dxa"/>
            <w:shd w:val="clear" w:color="auto" w:fill="FFF2CC" w:themeFill="accent4" w:themeFillTint="33"/>
          </w:tcPr>
          <w:p w14:paraId="56C385E7" w14:textId="77777777" w:rsidR="001D6DAE" w:rsidRPr="009A00CF" w:rsidRDefault="001D6DAE" w:rsidP="001D6DAE">
            <w:r w:rsidRPr="009A00CF">
              <w:t>ND</w:t>
            </w:r>
          </w:p>
        </w:tc>
      </w:tr>
      <w:tr w:rsidR="001D6DAE" w:rsidRPr="009A00CF" w14:paraId="27BD4082" w14:textId="77777777" w:rsidTr="001D6DAE">
        <w:trPr>
          <w:trHeight w:val="268"/>
        </w:trPr>
        <w:tc>
          <w:tcPr>
            <w:tcW w:w="1533" w:type="dxa"/>
          </w:tcPr>
          <w:p w14:paraId="3A705007" w14:textId="77777777" w:rsidR="001D6DAE" w:rsidRPr="009A00CF" w:rsidRDefault="001D6DAE" w:rsidP="001D6DAE">
            <w:r w:rsidRPr="009A00CF">
              <w:t>8</w:t>
            </w:r>
          </w:p>
        </w:tc>
        <w:tc>
          <w:tcPr>
            <w:tcW w:w="991" w:type="dxa"/>
          </w:tcPr>
          <w:p w14:paraId="01BAFE7A" w14:textId="77777777" w:rsidR="001D6DAE" w:rsidRPr="009A00CF" w:rsidRDefault="001D6DAE" w:rsidP="001D6DAE">
            <w:r w:rsidRPr="009A00CF">
              <w:t>ND</w:t>
            </w:r>
          </w:p>
        </w:tc>
        <w:tc>
          <w:tcPr>
            <w:tcW w:w="998" w:type="dxa"/>
          </w:tcPr>
          <w:p w14:paraId="7DC1514E" w14:textId="77777777" w:rsidR="001D6DAE" w:rsidRPr="009A00CF" w:rsidRDefault="001D6DAE" w:rsidP="001D6DAE">
            <w:r w:rsidRPr="009A00CF">
              <w:t>ND</w:t>
            </w:r>
          </w:p>
        </w:tc>
        <w:tc>
          <w:tcPr>
            <w:tcW w:w="991" w:type="dxa"/>
          </w:tcPr>
          <w:p w14:paraId="7C590602" w14:textId="77777777" w:rsidR="001D6DAE" w:rsidRPr="009A00CF" w:rsidRDefault="001D6DAE" w:rsidP="001D6DAE">
            <w:r w:rsidRPr="009A00CF">
              <w:t>ND</w:t>
            </w:r>
          </w:p>
        </w:tc>
        <w:tc>
          <w:tcPr>
            <w:tcW w:w="998" w:type="dxa"/>
          </w:tcPr>
          <w:p w14:paraId="7E48886A" w14:textId="77777777" w:rsidR="001D6DAE" w:rsidRPr="009A00CF" w:rsidRDefault="001D6DAE" w:rsidP="001D6DAE">
            <w:r w:rsidRPr="009A00CF">
              <w:t>ND</w:t>
            </w:r>
          </w:p>
        </w:tc>
        <w:tc>
          <w:tcPr>
            <w:tcW w:w="991" w:type="dxa"/>
          </w:tcPr>
          <w:p w14:paraId="3FA636EE" w14:textId="77777777" w:rsidR="001D6DAE" w:rsidRPr="009A00CF" w:rsidRDefault="001D6DAE" w:rsidP="001D6DAE">
            <w:r w:rsidRPr="009A00CF">
              <w:t>ND</w:t>
            </w:r>
          </w:p>
        </w:tc>
        <w:tc>
          <w:tcPr>
            <w:tcW w:w="998" w:type="dxa"/>
          </w:tcPr>
          <w:p w14:paraId="66961C01" w14:textId="77777777" w:rsidR="001D6DAE" w:rsidRPr="009A00CF" w:rsidRDefault="001D6DAE" w:rsidP="001D6DAE">
            <w:r w:rsidRPr="009A00CF">
              <w:t>ND</w:t>
            </w:r>
          </w:p>
        </w:tc>
      </w:tr>
      <w:tr w:rsidR="001D6DAE" w:rsidRPr="009A00CF" w14:paraId="045E6B95" w14:textId="77777777" w:rsidTr="001D6DAE">
        <w:trPr>
          <w:trHeight w:val="268"/>
        </w:trPr>
        <w:tc>
          <w:tcPr>
            <w:tcW w:w="1533" w:type="dxa"/>
          </w:tcPr>
          <w:p w14:paraId="22609584" w14:textId="77777777" w:rsidR="001D6DAE" w:rsidRPr="009A00CF" w:rsidRDefault="001D6DAE" w:rsidP="001D6DAE">
            <w:r w:rsidRPr="009A00CF">
              <w:t>9</w:t>
            </w:r>
          </w:p>
        </w:tc>
        <w:tc>
          <w:tcPr>
            <w:tcW w:w="991" w:type="dxa"/>
          </w:tcPr>
          <w:p w14:paraId="6E54BE12" w14:textId="77777777" w:rsidR="001D6DAE" w:rsidRPr="009A00CF" w:rsidRDefault="001D6DAE" w:rsidP="001D6DAE">
            <w:r w:rsidRPr="009A00CF">
              <w:t>ND</w:t>
            </w:r>
          </w:p>
        </w:tc>
        <w:tc>
          <w:tcPr>
            <w:tcW w:w="998" w:type="dxa"/>
          </w:tcPr>
          <w:p w14:paraId="440C9F91" w14:textId="77777777" w:rsidR="001D6DAE" w:rsidRPr="009A00CF" w:rsidRDefault="001D6DAE" w:rsidP="001D6DAE">
            <w:r w:rsidRPr="009A00CF">
              <w:t>ND</w:t>
            </w:r>
          </w:p>
        </w:tc>
        <w:tc>
          <w:tcPr>
            <w:tcW w:w="991" w:type="dxa"/>
          </w:tcPr>
          <w:p w14:paraId="33524E3A" w14:textId="77777777" w:rsidR="001D6DAE" w:rsidRPr="009A00CF" w:rsidRDefault="001D6DAE" w:rsidP="001D6DAE">
            <w:r w:rsidRPr="009A00CF">
              <w:t>ND</w:t>
            </w:r>
          </w:p>
        </w:tc>
        <w:tc>
          <w:tcPr>
            <w:tcW w:w="998" w:type="dxa"/>
          </w:tcPr>
          <w:p w14:paraId="778FC4A9" w14:textId="77777777" w:rsidR="001D6DAE" w:rsidRPr="009A00CF" w:rsidRDefault="001D6DAE" w:rsidP="001D6DAE">
            <w:r w:rsidRPr="009A00CF">
              <w:t>ND</w:t>
            </w:r>
          </w:p>
        </w:tc>
        <w:tc>
          <w:tcPr>
            <w:tcW w:w="991" w:type="dxa"/>
          </w:tcPr>
          <w:p w14:paraId="61786D12" w14:textId="77777777" w:rsidR="001D6DAE" w:rsidRPr="009A00CF" w:rsidRDefault="001D6DAE" w:rsidP="001D6DAE">
            <w:r w:rsidRPr="009A00CF">
              <w:t>ND</w:t>
            </w:r>
          </w:p>
        </w:tc>
        <w:tc>
          <w:tcPr>
            <w:tcW w:w="998" w:type="dxa"/>
          </w:tcPr>
          <w:p w14:paraId="63FD381C" w14:textId="77777777" w:rsidR="001D6DAE" w:rsidRPr="009A00CF" w:rsidRDefault="001D6DAE" w:rsidP="001D6DAE">
            <w:r w:rsidRPr="009A00CF">
              <w:t>ND</w:t>
            </w:r>
          </w:p>
        </w:tc>
      </w:tr>
      <w:tr w:rsidR="001D6DAE" w:rsidRPr="009A00CF" w14:paraId="107BDBE5" w14:textId="77777777" w:rsidTr="001D6DAE">
        <w:trPr>
          <w:trHeight w:val="250"/>
        </w:trPr>
        <w:tc>
          <w:tcPr>
            <w:tcW w:w="1533" w:type="dxa"/>
          </w:tcPr>
          <w:p w14:paraId="3551EBB3" w14:textId="77777777" w:rsidR="001D6DAE" w:rsidRPr="009A00CF" w:rsidRDefault="001D6DAE" w:rsidP="001D6DAE">
            <w:r w:rsidRPr="009A00CF">
              <w:t>10</w:t>
            </w:r>
          </w:p>
        </w:tc>
        <w:tc>
          <w:tcPr>
            <w:tcW w:w="991" w:type="dxa"/>
          </w:tcPr>
          <w:p w14:paraId="22CC1130" w14:textId="77777777" w:rsidR="001D6DAE" w:rsidRPr="009A00CF" w:rsidRDefault="001D6DAE" w:rsidP="001D6DAE">
            <w:r w:rsidRPr="009A00CF">
              <w:t>ND</w:t>
            </w:r>
          </w:p>
        </w:tc>
        <w:tc>
          <w:tcPr>
            <w:tcW w:w="998" w:type="dxa"/>
          </w:tcPr>
          <w:p w14:paraId="09BC2C24" w14:textId="77777777" w:rsidR="001D6DAE" w:rsidRPr="009A00CF" w:rsidRDefault="001D6DAE" w:rsidP="001D6DAE">
            <w:r w:rsidRPr="009A00CF">
              <w:t>ND</w:t>
            </w:r>
          </w:p>
        </w:tc>
        <w:tc>
          <w:tcPr>
            <w:tcW w:w="991" w:type="dxa"/>
          </w:tcPr>
          <w:p w14:paraId="12F6226B" w14:textId="77777777" w:rsidR="001D6DAE" w:rsidRPr="009A00CF" w:rsidRDefault="001D6DAE" w:rsidP="001D6DAE">
            <w:r w:rsidRPr="009A00CF">
              <w:t>ND</w:t>
            </w:r>
          </w:p>
        </w:tc>
        <w:tc>
          <w:tcPr>
            <w:tcW w:w="998" w:type="dxa"/>
          </w:tcPr>
          <w:p w14:paraId="07932556" w14:textId="77777777" w:rsidR="001D6DAE" w:rsidRPr="009A00CF" w:rsidRDefault="001D6DAE" w:rsidP="001D6DAE">
            <w:r w:rsidRPr="009A00CF">
              <w:t>ND</w:t>
            </w:r>
          </w:p>
        </w:tc>
        <w:tc>
          <w:tcPr>
            <w:tcW w:w="991" w:type="dxa"/>
          </w:tcPr>
          <w:p w14:paraId="330C0C24" w14:textId="77777777" w:rsidR="001D6DAE" w:rsidRPr="009A00CF" w:rsidRDefault="001D6DAE" w:rsidP="001D6DAE">
            <w:r w:rsidRPr="009A00CF">
              <w:t>ND</w:t>
            </w:r>
          </w:p>
        </w:tc>
        <w:tc>
          <w:tcPr>
            <w:tcW w:w="998" w:type="dxa"/>
          </w:tcPr>
          <w:p w14:paraId="703A87E2" w14:textId="77777777" w:rsidR="001D6DAE" w:rsidRPr="009A00CF" w:rsidRDefault="001D6DAE" w:rsidP="001D6DAE">
            <w:r w:rsidRPr="009A00CF">
              <w:t>ND</w:t>
            </w:r>
          </w:p>
        </w:tc>
      </w:tr>
      <w:tr w:rsidR="001D6DAE" w:rsidRPr="009A00CF" w14:paraId="5D0E905F" w14:textId="77777777" w:rsidTr="001D6DAE">
        <w:trPr>
          <w:trHeight w:val="250"/>
        </w:trPr>
        <w:tc>
          <w:tcPr>
            <w:tcW w:w="1533" w:type="dxa"/>
          </w:tcPr>
          <w:p w14:paraId="7AAF9E27" w14:textId="77777777" w:rsidR="001D6DAE" w:rsidRPr="009A00CF" w:rsidRDefault="001D6DAE" w:rsidP="001D6DAE">
            <w:r w:rsidRPr="009A00CF">
              <w:t>11</w:t>
            </w:r>
          </w:p>
        </w:tc>
        <w:tc>
          <w:tcPr>
            <w:tcW w:w="991" w:type="dxa"/>
          </w:tcPr>
          <w:p w14:paraId="3E5346B0" w14:textId="77777777" w:rsidR="001D6DAE" w:rsidRPr="009A00CF" w:rsidRDefault="001D6DAE" w:rsidP="001D6DAE">
            <w:r w:rsidRPr="009A00CF">
              <w:t>ND</w:t>
            </w:r>
          </w:p>
        </w:tc>
        <w:tc>
          <w:tcPr>
            <w:tcW w:w="998" w:type="dxa"/>
          </w:tcPr>
          <w:p w14:paraId="1BCBA5FB" w14:textId="77777777" w:rsidR="001D6DAE" w:rsidRPr="009A00CF" w:rsidRDefault="001D6DAE" w:rsidP="001D6DAE">
            <w:r w:rsidRPr="009A00CF">
              <w:t>ND</w:t>
            </w:r>
          </w:p>
        </w:tc>
        <w:tc>
          <w:tcPr>
            <w:tcW w:w="991" w:type="dxa"/>
          </w:tcPr>
          <w:p w14:paraId="6EAB5211" w14:textId="77777777" w:rsidR="001D6DAE" w:rsidRPr="009A00CF" w:rsidRDefault="001D6DAE" w:rsidP="001D6DAE">
            <w:r w:rsidRPr="009A00CF">
              <w:t>ND</w:t>
            </w:r>
          </w:p>
        </w:tc>
        <w:tc>
          <w:tcPr>
            <w:tcW w:w="998" w:type="dxa"/>
          </w:tcPr>
          <w:p w14:paraId="3D7845BF" w14:textId="77777777" w:rsidR="001D6DAE" w:rsidRPr="009A00CF" w:rsidRDefault="001D6DAE" w:rsidP="001D6DAE">
            <w:r w:rsidRPr="009A00CF">
              <w:t>ND</w:t>
            </w:r>
          </w:p>
        </w:tc>
        <w:tc>
          <w:tcPr>
            <w:tcW w:w="991" w:type="dxa"/>
          </w:tcPr>
          <w:p w14:paraId="4A1875B2" w14:textId="77777777" w:rsidR="001D6DAE" w:rsidRPr="009A00CF" w:rsidRDefault="001D6DAE" w:rsidP="001D6DAE">
            <w:r w:rsidRPr="009A00CF">
              <w:t>ND</w:t>
            </w:r>
          </w:p>
        </w:tc>
        <w:tc>
          <w:tcPr>
            <w:tcW w:w="998" w:type="dxa"/>
          </w:tcPr>
          <w:p w14:paraId="2768082E" w14:textId="77777777" w:rsidR="001D6DAE" w:rsidRPr="009A00CF" w:rsidRDefault="001D6DAE" w:rsidP="001D6DAE">
            <w:r w:rsidRPr="009A00CF">
              <w:t>ND</w:t>
            </w:r>
          </w:p>
        </w:tc>
      </w:tr>
      <w:tr w:rsidR="001D6DAE" w:rsidRPr="009A00CF" w14:paraId="1F63C6F2" w14:textId="77777777" w:rsidTr="001D6DAE">
        <w:trPr>
          <w:trHeight w:val="250"/>
        </w:trPr>
        <w:tc>
          <w:tcPr>
            <w:tcW w:w="1533" w:type="dxa"/>
          </w:tcPr>
          <w:p w14:paraId="12C5672E" w14:textId="77777777" w:rsidR="001D6DAE" w:rsidRPr="009A00CF" w:rsidRDefault="001D6DAE" w:rsidP="001D6DAE">
            <w:r w:rsidRPr="009A00CF">
              <w:t>12</w:t>
            </w:r>
          </w:p>
        </w:tc>
        <w:tc>
          <w:tcPr>
            <w:tcW w:w="991" w:type="dxa"/>
          </w:tcPr>
          <w:p w14:paraId="3A13FAF2" w14:textId="77777777" w:rsidR="001D6DAE" w:rsidRPr="009A00CF" w:rsidRDefault="001D6DAE" w:rsidP="001D6DAE">
            <w:r w:rsidRPr="009A00CF">
              <w:t>ND</w:t>
            </w:r>
          </w:p>
        </w:tc>
        <w:tc>
          <w:tcPr>
            <w:tcW w:w="998" w:type="dxa"/>
          </w:tcPr>
          <w:p w14:paraId="2B8EE856" w14:textId="77777777" w:rsidR="001D6DAE" w:rsidRPr="009A00CF" w:rsidRDefault="001D6DAE" w:rsidP="001D6DAE">
            <w:r w:rsidRPr="009A00CF">
              <w:t>ND</w:t>
            </w:r>
          </w:p>
        </w:tc>
        <w:tc>
          <w:tcPr>
            <w:tcW w:w="991" w:type="dxa"/>
          </w:tcPr>
          <w:p w14:paraId="2473FD97" w14:textId="77777777" w:rsidR="001D6DAE" w:rsidRPr="009A00CF" w:rsidRDefault="001D6DAE" w:rsidP="001D6DAE">
            <w:r w:rsidRPr="009A00CF">
              <w:t>ND</w:t>
            </w:r>
          </w:p>
        </w:tc>
        <w:tc>
          <w:tcPr>
            <w:tcW w:w="998" w:type="dxa"/>
          </w:tcPr>
          <w:p w14:paraId="10D4553D" w14:textId="77777777" w:rsidR="001D6DAE" w:rsidRPr="009A00CF" w:rsidRDefault="001D6DAE" w:rsidP="001D6DAE">
            <w:r w:rsidRPr="009A00CF">
              <w:t>ND</w:t>
            </w:r>
          </w:p>
        </w:tc>
        <w:tc>
          <w:tcPr>
            <w:tcW w:w="991" w:type="dxa"/>
          </w:tcPr>
          <w:p w14:paraId="3CD6AE4C" w14:textId="77777777" w:rsidR="001D6DAE" w:rsidRPr="009A00CF" w:rsidRDefault="001D6DAE" w:rsidP="001D6DAE">
            <w:r w:rsidRPr="009A00CF">
              <w:t>ND</w:t>
            </w:r>
          </w:p>
        </w:tc>
        <w:tc>
          <w:tcPr>
            <w:tcW w:w="998" w:type="dxa"/>
          </w:tcPr>
          <w:p w14:paraId="12E968BD" w14:textId="77777777" w:rsidR="001D6DAE" w:rsidRPr="009A00CF" w:rsidRDefault="001D6DAE" w:rsidP="001D6DAE">
            <w:r w:rsidRPr="009A00CF">
              <w:t>ND</w:t>
            </w:r>
          </w:p>
        </w:tc>
      </w:tr>
      <w:tr w:rsidR="001D6DAE" w:rsidRPr="009A00CF" w14:paraId="2611C3D9" w14:textId="77777777" w:rsidTr="001D6DAE">
        <w:trPr>
          <w:trHeight w:val="250"/>
        </w:trPr>
        <w:tc>
          <w:tcPr>
            <w:tcW w:w="1533" w:type="dxa"/>
          </w:tcPr>
          <w:p w14:paraId="51D3F2CD" w14:textId="77777777" w:rsidR="001D6DAE" w:rsidRPr="009A00CF" w:rsidRDefault="001D6DAE" w:rsidP="001D6DAE">
            <w:r w:rsidRPr="009A00CF">
              <w:t>13</w:t>
            </w:r>
          </w:p>
        </w:tc>
        <w:tc>
          <w:tcPr>
            <w:tcW w:w="991" w:type="dxa"/>
          </w:tcPr>
          <w:p w14:paraId="4B1687DA" w14:textId="77777777" w:rsidR="001D6DAE" w:rsidRPr="009A00CF" w:rsidRDefault="001D6DAE" w:rsidP="001D6DAE">
            <w:r w:rsidRPr="009A00CF">
              <w:t>ND</w:t>
            </w:r>
          </w:p>
        </w:tc>
        <w:tc>
          <w:tcPr>
            <w:tcW w:w="998" w:type="dxa"/>
          </w:tcPr>
          <w:p w14:paraId="3A6686D2" w14:textId="77777777" w:rsidR="001D6DAE" w:rsidRPr="009A00CF" w:rsidRDefault="001D6DAE" w:rsidP="001D6DAE">
            <w:r w:rsidRPr="009A00CF">
              <w:t>ND</w:t>
            </w:r>
          </w:p>
        </w:tc>
        <w:tc>
          <w:tcPr>
            <w:tcW w:w="991" w:type="dxa"/>
          </w:tcPr>
          <w:p w14:paraId="0A4EEADA" w14:textId="77777777" w:rsidR="001D6DAE" w:rsidRPr="009A00CF" w:rsidRDefault="001D6DAE" w:rsidP="001D6DAE">
            <w:r w:rsidRPr="009A00CF">
              <w:t>ND</w:t>
            </w:r>
          </w:p>
        </w:tc>
        <w:tc>
          <w:tcPr>
            <w:tcW w:w="998" w:type="dxa"/>
          </w:tcPr>
          <w:p w14:paraId="10946864" w14:textId="77777777" w:rsidR="001D6DAE" w:rsidRPr="009A00CF" w:rsidRDefault="001D6DAE" w:rsidP="001D6DAE">
            <w:r w:rsidRPr="009A00CF">
              <w:t>ND</w:t>
            </w:r>
          </w:p>
        </w:tc>
        <w:tc>
          <w:tcPr>
            <w:tcW w:w="991" w:type="dxa"/>
          </w:tcPr>
          <w:p w14:paraId="28758AD6" w14:textId="77777777" w:rsidR="001D6DAE" w:rsidRPr="009A00CF" w:rsidRDefault="001D6DAE" w:rsidP="001D6DAE">
            <w:r w:rsidRPr="009A00CF">
              <w:t>ND</w:t>
            </w:r>
          </w:p>
        </w:tc>
        <w:tc>
          <w:tcPr>
            <w:tcW w:w="998" w:type="dxa"/>
          </w:tcPr>
          <w:p w14:paraId="405C0AA9" w14:textId="77777777" w:rsidR="001D6DAE" w:rsidRPr="009A00CF" w:rsidRDefault="001D6DAE" w:rsidP="001D6DAE">
            <w:r w:rsidRPr="009A00CF">
              <w:t>ND</w:t>
            </w:r>
          </w:p>
        </w:tc>
      </w:tr>
      <w:tr w:rsidR="001D6DAE" w:rsidRPr="009A00CF" w14:paraId="3ECC47E4" w14:textId="77777777" w:rsidTr="001D6DAE">
        <w:trPr>
          <w:trHeight w:val="250"/>
        </w:trPr>
        <w:tc>
          <w:tcPr>
            <w:tcW w:w="1533" w:type="dxa"/>
          </w:tcPr>
          <w:p w14:paraId="12931621" w14:textId="77777777" w:rsidR="001D6DAE" w:rsidRPr="009A00CF" w:rsidRDefault="001D6DAE" w:rsidP="001D6DAE">
            <w:r w:rsidRPr="009A00CF">
              <w:t>14</w:t>
            </w:r>
          </w:p>
        </w:tc>
        <w:tc>
          <w:tcPr>
            <w:tcW w:w="991" w:type="dxa"/>
          </w:tcPr>
          <w:p w14:paraId="2FC4AF9B" w14:textId="77777777" w:rsidR="001D6DAE" w:rsidRPr="009A00CF" w:rsidRDefault="001D6DAE" w:rsidP="001D6DAE">
            <w:r w:rsidRPr="009A00CF">
              <w:t>ND</w:t>
            </w:r>
          </w:p>
        </w:tc>
        <w:tc>
          <w:tcPr>
            <w:tcW w:w="998" w:type="dxa"/>
          </w:tcPr>
          <w:p w14:paraId="279188F4" w14:textId="77777777" w:rsidR="001D6DAE" w:rsidRPr="009A00CF" w:rsidRDefault="001D6DAE" w:rsidP="001D6DAE">
            <w:r w:rsidRPr="009A00CF">
              <w:t>ND</w:t>
            </w:r>
          </w:p>
        </w:tc>
        <w:tc>
          <w:tcPr>
            <w:tcW w:w="991" w:type="dxa"/>
          </w:tcPr>
          <w:p w14:paraId="153FC299" w14:textId="77777777" w:rsidR="001D6DAE" w:rsidRPr="009A00CF" w:rsidRDefault="001D6DAE" w:rsidP="001D6DAE">
            <w:r w:rsidRPr="009A00CF">
              <w:t>ND</w:t>
            </w:r>
          </w:p>
        </w:tc>
        <w:tc>
          <w:tcPr>
            <w:tcW w:w="998" w:type="dxa"/>
          </w:tcPr>
          <w:p w14:paraId="4A1925C6" w14:textId="77777777" w:rsidR="001D6DAE" w:rsidRPr="009A00CF" w:rsidRDefault="001D6DAE" w:rsidP="001D6DAE">
            <w:r w:rsidRPr="009A00CF">
              <w:t>ND</w:t>
            </w:r>
          </w:p>
        </w:tc>
        <w:tc>
          <w:tcPr>
            <w:tcW w:w="991" w:type="dxa"/>
          </w:tcPr>
          <w:p w14:paraId="41CAEDA1" w14:textId="77777777" w:rsidR="001D6DAE" w:rsidRPr="009A00CF" w:rsidRDefault="001D6DAE" w:rsidP="001D6DAE">
            <w:r w:rsidRPr="009A00CF">
              <w:t>ND</w:t>
            </w:r>
          </w:p>
        </w:tc>
        <w:tc>
          <w:tcPr>
            <w:tcW w:w="998" w:type="dxa"/>
          </w:tcPr>
          <w:p w14:paraId="210B0505" w14:textId="77777777" w:rsidR="001D6DAE" w:rsidRPr="009A00CF" w:rsidRDefault="001D6DAE" w:rsidP="001D6DAE">
            <w:r w:rsidRPr="009A00CF">
              <w:t>ND</w:t>
            </w:r>
          </w:p>
        </w:tc>
      </w:tr>
      <w:tr w:rsidR="001D6DAE" w:rsidRPr="009A00CF" w14:paraId="2A9F15E4" w14:textId="77777777" w:rsidTr="001D6DAE">
        <w:trPr>
          <w:trHeight w:val="250"/>
        </w:trPr>
        <w:tc>
          <w:tcPr>
            <w:tcW w:w="1533" w:type="dxa"/>
          </w:tcPr>
          <w:p w14:paraId="3DEEBCB6" w14:textId="77777777" w:rsidR="001D6DAE" w:rsidRPr="009A00CF" w:rsidRDefault="001D6DAE" w:rsidP="001D6DAE">
            <w:r w:rsidRPr="009A00CF">
              <w:t>15</w:t>
            </w:r>
          </w:p>
        </w:tc>
        <w:tc>
          <w:tcPr>
            <w:tcW w:w="991" w:type="dxa"/>
          </w:tcPr>
          <w:p w14:paraId="0ACA6584" w14:textId="77777777" w:rsidR="001D6DAE" w:rsidRPr="009A00CF" w:rsidRDefault="001D6DAE" w:rsidP="001D6DAE">
            <w:r w:rsidRPr="009A00CF">
              <w:t>1.46e</w:t>
            </w:r>
            <w:r w:rsidRPr="009A00CF">
              <w:rPr>
                <w:vertAlign w:val="superscript"/>
              </w:rPr>
              <w:t>7</w:t>
            </w:r>
          </w:p>
        </w:tc>
        <w:tc>
          <w:tcPr>
            <w:tcW w:w="998" w:type="dxa"/>
          </w:tcPr>
          <w:p w14:paraId="11A532CD" w14:textId="77777777" w:rsidR="001D6DAE" w:rsidRPr="009A00CF" w:rsidRDefault="001D6DAE" w:rsidP="001D6DAE">
            <w:r w:rsidRPr="009A00CF">
              <w:t>0.70</w:t>
            </w:r>
          </w:p>
        </w:tc>
        <w:tc>
          <w:tcPr>
            <w:tcW w:w="991" w:type="dxa"/>
          </w:tcPr>
          <w:p w14:paraId="099A9EA5" w14:textId="77777777" w:rsidR="001D6DAE" w:rsidRPr="009A00CF" w:rsidRDefault="001D6DAE" w:rsidP="001D6DAE">
            <w:r w:rsidRPr="009A00CF">
              <w:t>2.83e</w:t>
            </w:r>
            <w:r w:rsidRPr="009A00CF">
              <w:rPr>
                <w:vertAlign w:val="superscript"/>
              </w:rPr>
              <w:t>5</w:t>
            </w:r>
          </w:p>
        </w:tc>
        <w:tc>
          <w:tcPr>
            <w:tcW w:w="998" w:type="dxa"/>
          </w:tcPr>
          <w:p w14:paraId="0BC4CDF3" w14:textId="77777777" w:rsidR="001D6DAE" w:rsidRPr="009A00CF" w:rsidRDefault="001D6DAE" w:rsidP="001D6DAE">
            <w:r w:rsidRPr="009A00CF">
              <w:t>0.46</w:t>
            </w:r>
          </w:p>
        </w:tc>
        <w:tc>
          <w:tcPr>
            <w:tcW w:w="991" w:type="dxa"/>
          </w:tcPr>
          <w:p w14:paraId="181DAAFD" w14:textId="77777777" w:rsidR="001D6DAE" w:rsidRPr="009A00CF" w:rsidRDefault="001D6DAE" w:rsidP="001D6DAE">
            <w:r w:rsidRPr="009A00CF">
              <w:t>1.11e</w:t>
            </w:r>
            <w:r w:rsidRPr="009A00CF">
              <w:rPr>
                <w:vertAlign w:val="superscript"/>
              </w:rPr>
              <w:t>3</w:t>
            </w:r>
          </w:p>
        </w:tc>
        <w:tc>
          <w:tcPr>
            <w:tcW w:w="998" w:type="dxa"/>
          </w:tcPr>
          <w:p w14:paraId="453558DE" w14:textId="77777777" w:rsidR="001D6DAE" w:rsidRPr="009A00CF" w:rsidRDefault="001D6DAE" w:rsidP="001D6DAE">
            <w:r w:rsidRPr="009A00CF">
              <w:t>1.15</w:t>
            </w:r>
          </w:p>
        </w:tc>
      </w:tr>
    </w:tbl>
    <w:p w14:paraId="34178C1E" w14:textId="77777777" w:rsidR="001D6DAE" w:rsidRPr="009A00CF" w:rsidRDefault="001D6DAE" w:rsidP="001D6DAE"/>
    <w:p w14:paraId="06672EE6" w14:textId="77777777" w:rsidR="001D6DAE" w:rsidRPr="009A00CF" w:rsidRDefault="001D6DAE" w:rsidP="001D6DAE"/>
    <w:p w14:paraId="3F7ED26B" w14:textId="77777777" w:rsidR="001D6DAE" w:rsidRPr="009A00CF" w:rsidRDefault="001D6DAE" w:rsidP="001D6DAE"/>
    <w:p w14:paraId="7F5B3ACB" w14:textId="77777777" w:rsidR="001D6DAE" w:rsidRPr="009A00CF" w:rsidRDefault="001D6DAE" w:rsidP="001D6DAE"/>
    <w:p w14:paraId="69EB7B79" w14:textId="77777777" w:rsidR="001D6DAE" w:rsidRPr="009A00CF" w:rsidRDefault="001D6DAE" w:rsidP="001D6DAE"/>
    <w:p w14:paraId="09ECC95F" w14:textId="77777777" w:rsidR="001D6DAE" w:rsidRPr="009A00CF" w:rsidRDefault="001D6DAE" w:rsidP="001D6DAE">
      <w:pPr>
        <w:rPr>
          <w:sz w:val="28"/>
          <w:szCs w:val="28"/>
        </w:rPr>
      </w:pPr>
    </w:p>
    <w:p w14:paraId="5BF5F104" w14:textId="77777777" w:rsidR="001D6DAE" w:rsidRPr="009A00CF" w:rsidRDefault="001D6DAE" w:rsidP="001D6DAE">
      <w:pPr>
        <w:rPr>
          <w:sz w:val="28"/>
          <w:szCs w:val="28"/>
        </w:rPr>
      </w:pPr>
    </w:p>
    <w:p w14:paraId="052C0671" w14:textId="77777777" w:rsidR="001D6DAE" w:rsidRPr="009A00CF" w:rsidRDefault="001D6DAE" w:rsidP="001D6DAE">
      <w:pPr>
        <w:rPr>
          <w:sz w:val="28"/>
          <w:szCs w:val="28"/>
        </w:rPr>
      </w:pPr>
    </w:p>
    <w:p w14:paraId="04FFC451" w14:textId="77777777" w:rsidR="001D6DAE" w:rsidRPr="009A00CF" w:rsidRDefault="001D6DAE" w:rsidP="001D6DAE">
      <w:pPr>
        <w:rPr>
          <w:sz w:val="28"/>
          <w:szCs w:val="28"/>
        </w:rPr>
      </w:pPr>
    </w:p>
    <w:p w14:paraId="631B11CB" w14:textId="77777777" w:rsidR="001D6DAE" w:rsidRPr="009A00CF" w:rsidRDefault="001D6DAE" w:rsidP="001D6DAE">
      <w:pPr>
        <w:rPr>
          <w:sz w:val="28"/>
          <w:szCs w:val="28"/>
        </w:rPr>
      </w:pPr>
    </w:p>
    <w:p w14:paraId="2F0B9B03" w14:textId="6B468E11" w:rsidR="004E6987" w:rsidRPr="004E6987" w:rsidRDefault="004E6987" w:rsidP="004E6987">
      <w:pPr>
        <w:rPr>
          <w:sz w:val="28"/>
          <w:szCs w:val="28"/>
        </w:rPr>
      </w:pPr>
    </w:p>
    <w:p w14:paraId="0CC50310" w14:textId="7D132B0A" w:rsidR="004E6987" w:rsidRPr="004E6987" w:rsidRDefault="004E6987" w:rsidP="004E6987">
      <w:pPr>
        <w:rPr>
          <w:sz w:val="28"/>
          <w:szCs w:val="28"/>
        </w:rPr>
      </w:pPr>
    </w:p>
    <w:p w14:paraId="6367219B" w14:textId="068124A2" w:rsidR="004E6987" w:rsidRDefault="004E6987" w:rsidP="004E6987">
      <w:pPr>
        <w:rPr>
          <w:sz w:val="28"/>
          <w:szCs w:val="28"/>
        </w:rPr>
      </w:pPr>
    </w:p>
    <w:p w14:paraId="23670EDB" w14:textId="43B19D48" w:rsidR="004E6987" w:rsidRPr="004E6987" w:rsidRDefault="004E6987" w:rsidP="004E6987">
      <w:pPr>
        <w:rPr>
          <w:sz w:val="28"/>
          <w:szCs w:val="28"/>
        </w:rPr>
      </w:pPr>
    </w:p>
    <w:p w14:paraId="2666229C" w14:textId="374A920A" w:rsidR="00A17F77" w:rsidRDefault="00A17F77" w:rsidP="004E6987">
      <w:pPr>
        <w:rPr>
          <w:sz w:val="28"/>
          <w:szCs w:val="28"/>
        </w:rPr>
      </w:pPr>
    </w:p>
    <w:sectPr w:rsidR="00A17F77" w:rsidSect="00941562">
      <w:footerReference w:type="default" r:id="rId35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326499" w14:textId="77777777" w:rsidR="00EC2466" w:rsidRDefault="00EC2466" w:rsidP="00237B5F">
      <w:pPr>
        <w:spacing w:after="0" w:line="240" w:lineRule="auto"/>
      </w:pPr>
      <w:r>
        <w:separator/>
      </w:r>
    </w:p>
  </w:endnote>
  <w:endnote w:type="continuationSeparator" w:id="0">
    <w:p w14:paraId="263107C7" w14:textId="77777777" w:rsidR="00EC2466" w:rsidRDefault="00EC2466" w:rsidP="00237B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321213"/>
      <w:docPartObj>
        <w:docPartGallery w:val="Page Numbers (Bottom of Page)"/>
        <w:docPartUnique/>
      </w:docPartObj>
    </w:sdtPr>
    <w:sdtEndPr>
      <w:rPr>
        <w:noProof/>
      </w:rPr>
    </w:sdtEndPr>
    <w:sdtContent>
      <w:p w14:paraId="016B4FDD" w14:textId="2991FAB4" w:rsidR="00F75B1B" w:rsidRDefault="00F75B1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56DD7F" w14:textId="77777777" w:rsidR="00F75B1B" w:rsidRDefault="00F75B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6566659"/>
      <w:docPartObj>
        <w:docPartGallery w:val="Page Numbers (Bottom of Page)"/>
        <w:docPartUnique/>
      </w:docPartObj>
    </w:sdtPr>
    <w:sdtEndPr>
      <w:rPr>
        <w:noProof/>
      </w:rPr>
    </w:sdtEndPr>
    <w:sdtContent>
      <w:p w14:paraId="334B6486" w14:textId="61F85670" w:rsidR="00F75B1B" w:rsidRDefault="00F75B1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EAA01A" w14:textId="77777777" w:rsidR="00F75B1B" w:rsidRDefault="00F75B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3816679"/>
      <w:docPartObj>
        <w:docPartGallery w:val="Page Numbers (Bottom of Page)"/>
        <w:docPartUnique/>
      </w:docPartObj>
    </w:sdtPr>
    <w:sdtEndPr>
      <w:rPr>
        <w:noProof/>
      </w:rPr>
    </w:sdtEndPr>
    <w:sdtContent>
      <w:p w14:paraId="18B0051F" w14:textId="1745287C" w:rsidR="00F75B1B" w:rsidRDefault="00F75B1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C268BB" w14:textId="77777777" w:rsidR="00F75B1B" w:rsidRDefault="00F75B1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48370"/>
      <w:docPartObj>
        <w:docPartGallery w:val="Page Numbers (Bottom of Page)"/>
        <w:docPartUnique/>
      </w:docPartObj>
    </w:sdtPr>
    <w:sdtEndPr>
      <w:rPr>
        <w:noProof/>
      </w:rPr>
    </w:sdtEndPr>
    <w:sdtContent>
      <w:p w14:paraId="632C06A4" w14:textId="60718C0E" w:rsidR="00F75B1B" w:rsidRDefault="00F75B1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889DEF" w14:textId="77777777" w:rsidR="00F75B1B" w:rsidRDefault="00F75B1B" w:rsidP="00A305AE">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8111286"/>
      <w:docPartObj>
        <w:docPartGallery w:val="Page Numbers (Bottom of Page)"/>
        <w:docPartUnique/>
      </w:docPartObj>
    </w:sdtPr>
    <w:sdtEndPr>
      <w:rPr>
        <w:noProof/>
      </w:rPr>
    </w:sdtEndPr>
    <w:sdtContent>
      <w:p w14:paraId="63320E2F" w14:textId="2EEA48EA" w:rsidR="00F75B1B" w:rsidRDefault="00F75B1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77851D" w14:textId="77777777" w:rsidR="00F75B1B" w:rsidRDefault="00F75B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24DD5C" w14:textId="77777777" w:rsidR="00EC2466" w:rsidRDefault="00EC2466" w:rsidP="00237B5F">
      <w:pPr>
        <w:spacing w:after="0" w:line="240" w:lineRule="auto"/>
      </w:pPr>
      <w:r>
        <w:separator/>
      </w:r>
    </w:p>
  </w:footnote>
  <w:footnote w:type="continuationSeparator" w:id="0">
    <w:p w14:paraId="3A4B7181" w14:textId="77777777" w:rsidR="00EC2466" w:rsidRDefault="00EC2466" w:rsidP="00237B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C0C6D"/>
    <w:multiLevelType w:val="hybridMultilevel"/>
    <w:tmpl w:val="07FED6D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2923D8"/>
    <w:multiLevelType w:val="hybridMultilevel"/>
    <w:tmpl w:val="9EE081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CD1F71"/>
    <w:multiLevelType w:val="hybridMultilevel"/>
    <w:tmpl w:val="422625F4"/>
    <w:lvl w:ilvl="0" w:tplc="02E0883E">
      <w:start w:val="46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EF7FD2"/>
    <w:multiLevelType w:val="hybridMultilevel"/>
    <w:tmpl w:val="A6CE9BB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E31943"/>
    <w:multiLevelType w:val="hybridMultilevel"/>
    <w:tmpl w:val="2342EE1A"/>
    <w:lvl w:ilvl="0" w:tplc="5F4C5638">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9567BF"/>
    <w:multiLevelType w:val="hybridMultilevel"/>
    <w:tmpl w:val="B05AEE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FBE79B2"/>
    <w:multiLevelType w:val="hybridMultilevel"/>
    <w:tmpl w:val="C81A3E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2A6C61"/>
    <w:multiLevelType w:val="hybridMultilevel"/>
    <w:tmpl w:val="AEACAEE6"/>
    <w:lvl w:ilvl="0" w:tplc="71C05002">
      <w:start w:val="10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5240D96"/>
    <w:multiLevelType w:val="hybridMultilevel"/>
    <w:tmpl w:val="AD68FA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C270866"/>
    <w:multiLevelType w:val="hybridMultilevel"/>
    <w:tmpl w:val="D5361F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1245BEB"/>
    <w:multiLevelType w:val="hybridMultilevel"/>
    <w:tmpl w:val="F3F0CC7E"/>
    <w:lvl w:ilvl="0" w:tplc="8DD6D7D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4073C41"/>
    <w:multiLevelType w:val="hybridMultilevel"/>
    <w:tmpl w:val="6D60636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6407E25"/>
    <w:multiLevelType w:val="hybridMultilevel"/>
    <w:tmpl w:val="3F5E765C"/>
    <w:lvl w:ilvl="0" w:tplc="36C20B5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A267E7E"/>
    <w:multiLevelType w:val="hybridMultilevel"/>
    <w:tmpl w:val="05BA07D2"/>
    <w:lvl w:ilvl="0" w:tplc="2E9C7F6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B2A681B"/>
    <w:multiLevelType w:val="hybridMultilevel"/>
    <w:tmpl w:val="B520357E"/>
    <w:lvl w:ilvl="0" w:tplc="D98685A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E701ECF"/>
    <w:multiLevelType w:val="hybridMultilevel"/>
    <w:tmpl w:val="358EEA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03502C5"/>
    <w:multiLevelType w:val="hybridMultilevel"/>
    <w:tmpl w:val="5C165292"/>
    <w:lvl w:ilvl="0" w:tplc="6390068E">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0E96729"/>
    <w:multiLevelType w:val="hybridMultilevel"/>
    <w:tmpl w:val="C954364C"/>
    <w:lvl w:ilvl="0" w:tplc="D1A2B2E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36F30C4"/>
    <w:multiLevelType w:val="hybridMultilevel"/>
    <w:tmpl w:val="F270611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4C56980"/>
    <w:multiLevelType w:val="hybridMultilevel"/>
    <w:tmpl w:val="821E429A"/>
    <w:lvl w:ilvl="0" w:tplc="69AA409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5C71EE7"/>
    <w:multiLevelType w:val="hybridMultilevel"/>
    <w:tmpl w:val="C3925790"/>
    <w:lvl w:ilvl="0" w:tplc="4BB6163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997667F"/>
    <w:multiLevelType w:val="multilevel"/>
    <w:tmpl w:val="C1B4D01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AB24578"/>
    <w:multiLevelType w:val="hybridMultilevel"/>
    <w:tmpl w:val="A7BED3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EF54325"/>
    <w:multiLevelType w:val="hybridMultilevel"/>
    <w:tmpl w:val="E6AE2DDE"/>
    <w:lvl w:ilvl="0" w:tplc="AFCEE43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01B714F"/>
    <w:multiLevelType w:val="hybridMultilevel"/>
    <w:tmpl w:val="0EC05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2990A30"/>
    <w:multiLevelType w:val="hybridMultilevel"/>
    <w:tmpl w:val="1ECE2C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49762F9"/>
    <w:multiLevelType w:val="hybridMultilevel"/>
    <w:tmpl w:val="D4404DEA"/>
    <w:lvl w:ilvl="0" w:tplc="6EF2CCD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9D8791B"/>
    <w:multiLevelType w:val="hybridMultilevel"/>
    <w:tmpl w:val="0EC05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6D9728D"/>
    <w:multiLevelType w:val="hybridMultilevel"/>
    <w:tmpl w:val="BD74A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DCB60E0"/>
    <w:multiLevelType w:val="hybridMultilevel"/>
    <w:tmpl w:val="2CD07FBA"/>
    <w:lvl w:ilvl="0" w:tplc="159E9ECA">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4360BFD"/>
    <w:multiLevelType w:val="hybridMultilevel"/>
    <w:tmpl w:val="2D5A2D88"/>
    <w:lvl w:ilvl="0" w:tplc="345064A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6F56DDB"/>
    <w:multiLevelType w:val="hybridMultilevel"/>
    <w:tmpl w:val="9AFAD4C8"/>
    <w:lvl w:ilvl="0" w:tplc="4CFCF33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82A396B"/>
    <w:multiLevelType w:val="hybridMultilevel"/>
    <w:tmpl w:val="A42A5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B460259"/>
    <w:multiLevelType w:val="multilevel"/>
    <w:tmpl w:val="94D672C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B570149"/>
    <w:multiLevelType w:val="hybridMultilevel"/>
    <w:tmpl w:val="9D3A2E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C9E19C6"/>
    <w:multiLevelType w:val="hybridMultilevel"/>
    <w:tmpl w:val="D3D4E320"/>
    <w:lvl w:ilvl="0" w:tplc="98E29274">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E084C7D"/>
    <w:multiLevelType w:val="hybridMultilevel"/>
    <w:tmpl w:val="2EDAEB5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7" w15:restartNumberingAfterBreak="0">
    <w:nsid w:val="7EE85122"/>
    <w:multiLevelType w:val="hybridMultilevel"/>
    <w:tmpl w:val="A9105B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9"/>
  </w:num>
  <w:num w:numId="2">
    <w:abstractNumId w:val="7"/>
  </w:num>
  <w:num w:numId="3">
    <w:abstractNumId w:val="6"/>
  </w:num>
  <w:num w:numId="4">
    <w:abstractNumId w:val="8"/>
  </w:num>
  <w:num w:numId="5">
    <w:abstractNumId w:val="35"/>
  </w:num>
  <w:num w:numId="6">
    <w:abstractNumId w:val="9"/>
  </w:num>
  <w:num w:numId="7">
    <w:abstractNumId w:val="22"/>
  </w:num>
  <w:num w:numId="8">
    <w:abstractNumId w:val="5"/>
  </w:num>
  <w:num w:numId="9">
    <w:abstractNumId w:val="1"/>
  </w:num>
  <w:num w:numId="10">
    <w:abstractNumId w:val="15"/>
  </w:num>
  <w:num w:numId="11">
    <w:abstractNumId w:val="11"/>
  </w:num>
  <w:num w:numId="12">
    <w:abstractNumId w:val="3"/>
  </w:num>
  <w:num w:numId="13">
    <w:abstractNumId w:val="33"/>
  </w:num>
  <w:num w:numId="14">
    <w:abstractNumId w:val="21"/>
  </w:num>
  <w:num w:numId="15">
    <w:abstractNumId w:val="10"/>
  </w:num>
  <w:num w:numId="16">
    <w:abstractNumId w:val="14"/>
  </w:num>
  <w:num w:numId="17">
    <w:abstractNumId w:val="31"/>
  </w:num>
  <w:num w:numId="18">
    <w:abstractNumId w:val="23"/>
  </w:num>
  <w:num w:numId="19">
    <w:abstractNumId w:val="16"/>
  </w:num>
  <w:num w:numId="20">
    <w:abstractNumId w:val="25"/>
  </w:num>
  <w:num w:numId="21">
    <w:abstractNumId w:val="36"/>
  </w:num>
  <w:num w:numId="22">
    <w:abstractNumId w:val="0"/>
  </w:num>
  <w:num w:numId="23">
    <w:abstractNumId w:val="13"/>
  </w:num>
  <w:num w:numId="24">
    <w:abstractNumId w:val="30"/>
  </w:num>
  <w:num w:numId="25">
    <w:abstractNumId w:val="29"/>
  </w:num>
  <w:num w:numId="26">
    <w:abstractNumId w:val="12"/>
  </w:num>
  <w:num w:numId="27">
    <w:abstractNumId w:val="34"/>
  </w:num>
  <w:num w:numId="28">
    <w:abstractNumId w:val="20"/>
  </w:num>
  <w:num w:numId="29">
    <w:abstractNumId w:val="2"/>
  </w:num>
  <w:num w:numId="30">
    <w:abstractNumId w:val="37"/>
  </w:num>
  <w:num w:numId="31">
    <w:abstractNumId w:val="28"/>
  </w:num>
  <w:num w:numId="32">
    <w:abstractNumId w:val="24"/>
  </w:num>
  <w:num w:numId="33">
    <w:abstractNumId w:val="18"/>
  </w:num>
  <w:num w:numId="34">
    <w:abstractNumId w:val="32"/>
  </w:num>
  <w:num w:numId="35">
    <w:abstractNumId w:val="27"/>
  </w:num>
  <w:num w:numId="36">
    <w:abstractNumId w:val="4"/>
  </w:num>
  <w:num w:numId="37">
    <w:abstractNumId w:val="17"/>
  </w:num>
  <w:num w:numId="3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7B5F"/>
    <w:rsid w:val="00033C5E"/>
    <w:rsid w:val="00072349"/>
    <w:rsid w:val="0007773A"/>
    <w:rsid w:val="000779FC"/>
    <w:rsid w:val="000920BD"/>
    <w:rsid w:val="00094143"/>
    <w:rsid w:val="000C3BD8"/>
    <w:rsid w:val="000C6AE5"/>
    <w:rsid w:val="000D0F1A"/>
    <w:rsid w:val="001112A6"/>
    <w:rsid w:val="00120F4F"/>
    <w:rsid w:val="001261FB"/>
    <w:rsid w:val="001273DB"/>
    <w:rsid w:val="00144B9D"/>
    <w:rsid w:val="00152CA6"/>
    <w:rsid w:val="0016305B"/>
    <w:rsid w:val="00167207"/>
    <w:rsid w:val="001A1378"/>
    <w:rsid w:val="001B326B"/>
    <w:rsid w:val="001C4583"/>
    <w:rsid w:val="001D6DAE"/>
    <w:rsid w:val="00207AEE"/>
    <w:rsid w:val="00221D8D"/>
    <w:rsid w:val="00232D28"/>
    <w:rsid w:val="00237B5F"/>
    <w:rsid w:val="00262161"/>
    <w:rsid w:val="00281EF9"/>
    <w:rsid w:val="002868B3"/>
    <w:rsid w:val="002966E5"/>
    <w:rsid w:val="002A0D44"/>
    <w:rsid w:val="002A6C5C"/>
    <w:rsid w:val="002B1800"/>
    <w:rsid w:val="002C2AB7"/>
    <w:rsid w:val="002F770C"/>
    <w:rsid w:val="002F7BD6"/>
    <w:rsid w:val="002F7E46"/>
    <w:rsid w:val="00311307"/>
    <w:rsid w:val="003131EA"/>
    <w:rsid w:val="00315C3A"/>
    <w:rsid w:val="00321107"/>
    <w:rsid w:val="00321C9D"/>
    <w:rsid w:val="00340943"/>
    <w:rsid w:val="003453E3"/>
    <w:rsid w:val="00354DA4"/>
    <w:rsid w:val="00373F90"/>
    <w:rsid w:val="00387CFB"/>
    <w:rsid w:val="00391734"/>
    <w:rsid w:val="00395305"/>
    <w:rsid w:val="003C1F02"/>
    <w:rsid w:val="003C26A2"/>
    <w:rsid w:val="003F24C0"/>
    <w:rsid w:val="003F33E6"/>
    <w:rsid w:val="00402947"/>
    <w:rsid w:val="00405DD1"/>
    <w:rsid w:val="0041368A"/>
    <w:rsid w:val="004171E9"/>
    <w:rsid w:val="00433BA3"/>
    <w:rsid w:val="00452C41"/>
    <w:rsid w:val="004623B6"/>
    <w:rsid w:val="004766D8"/>
    <w:rsid w:val="00486E0A"/>
    <w:rsid w:val="00493A04"/>
    <w:rsid w:val="004A341B"/>
    <w:rsid w:val="004B10A7"/>
    <w:rsid w:val="004B5852"/>
    <w:rsid w:val="004B5C05"/>
    <w:rsid w:val="004C26DB"/>
    <w:rsid w:val="004C5774"/>
    <w:rsid w:val="004C6882"/>
    <w:rsid w:val="004E3B74"/>
    <w:rsid w:val="004E43E8"/>
    <w:rsid w:val="004E6987"/>
    <w:rsid w:val="00501AA0"/>
    <w:rsid w:val="00505DC9"/>
    <w:rsid w:val="00506C9D"/>
    <w:rsid w:val="00511BE9"/>
    <w:rsid w:val="0056001C"/>
    <w:rsid w:val="00560443"/>
    <w:rsid w:val="00564B56"/>
    <w:rsid w:val="00591C76"/>
    <w:rsid w:val="0059511E"/>
    <w:rsid w:val="00595DB9"/>
    <w:rsid w:val="005B067F"/>
    <w:rsid w:val="005B70D7"/>
    <w:rsid w:val="005C2078"/>
    <w:rsid w:val="005F1FCB"/>
    <w:rsid w:val="0060315E"/>
    <w:rsid w:val="00606159"/>
    <w:rsid w:val="00620576"/>
    <w:rsid w:val="00634CAA"/>
    <w:rsid w:val="00643A26"/>
    <w:rsid w:val="00670014"/>
    <w:rsid w:val="006835B8"/>
    <w:rsid w:val="0068619A"/>
    <w:rsid w:val="00693C34"/>
    <w:rsid w:val="006972B3"/>
    <w:rsid w:val="006A718C"/>
    <w:rsid w:val="006C47F2"/>
    <w:rsid w:val="006D07E8"/>
    <w:rsid w:val="006F3575"/>
    <w:rsid w:val="006F5628"/>
    <w:rsid w:val="0071511C"/>
    <w:rsid w:val="00730AA3"/>
    <w:rsid w:val="0074680F"/>
    <w:rsid w:val="00755875"/>
    <w:rsid w:val="007742D5"/>
    <w:rsid w:val="00791D94"/>
    <w:rsid w:val="00797C34"/>
    <w:rsid w:val="007C36CD"/>
    <w:rsid w:val="007D741E"/>
    <w:rsid w:val="007F70BD"/>
    <w:rsid w:val="008031C5"/>
    <w:rsid w:val="00804D2C"/>
    <w:rsid w:val="00833F31"/>
    <w:rsid w:val="00883134"/>
    <w:rsid w:val="00887559"/>
    <w:rsid w:val="008878CB"/>
    <w:rsid w:val="008A5037"/>
    <w:rsid w:val="008C0F02"/>
    <w:rsid w:val="008D1A46"/>
    <w:rsid w:val="008E70A2"/>
    <w:rsid w:val="008E7DCD"/>
    <w:rsid w:val="008F1B90"/>
    <w:rsid w:val="009002AE"/>
    <w:rsid w:val="0090347A"/>
    <w:rsid w:val="0090659A"/>
    <w:rsid w:val="00916216"/>
    <w:rsid w:val="00921163"/>
    <w:rsid w:val="00941562"/>
    <w:rsid w:val="00957D0E"/>
    <w:rsid w:val="009619D3"/>
    <w:rsid w:val="0096356F"/>
    <w:rsid w:val="009818D8"/>
    <w:rsid w:val="00983C28"/>
    <w:rsid w:val="009938B2"/>
    <w:rsid w:val="009959AC"/>
    <w:rsid w:val="00996476"/>
    <w:rsid w:val="009A00CF"/>
    <w:rsid w:val="009C0D33"/>
    <w:rsid w:val="009D3533"/>
    <w:rsid w:val="009D50FC"/>
    <w:rsid w:val="009D5C26"/>
    <w:rsid w:val="009E540E"/>
    <w:rsid w:val="009F2C5A"/>
    <w:rsid w:val="00A17F77"/>
    <w:rsid w:val="00A275B4"/>
    <w:rsid w:val="00A2765E"/>
    <w:rsid w:val="00A305AE"/>
    <w:rsid w:val="00A32102"/>
    <w:rsid w:val="00A345B0"/>
    <w:rsid w:val="00A36199"/>
    <w:rsid w:val="00A51824"/>
    <w:rsid w:val="00A52B12"/>
    <w:rsid w:val="00A879C1"/>
    <w:rsid w:val="00A96E5F"/>
    <w:rsid w:val="00AC06A4"/>
    <w:rsid w:val="00AF0487"/>
    <w:rsid w:val="00B00DA2"/>
    <w:rsid w:val="00B16945"/>
    <w:rsid w:val="00B21C8F"/>
    <w:rsid w:val="00B25EE2"/>
    <w:rsid w:val="00B6666D"/>
    <w:rsid w:val="00B75985"/>
    <w:rsid w:val="00B80EC7"/>
    <w:rsid w:val="00B85846"/>
    <w:rsid w:val="00B92518"/>
    <w:rsid w:val="00BA18EB"/>
    <w:rsid w:val="00BB4F05"/>
    <w:rsid w:val="00BE354D"/>
    <w:rsid w:val="00BF37BC"/>
    <w:rsid w:val="00BF3E8A"/>
    <w:rsid w:val="00C20801"/>
    <w:rsid w:val="00C24AA4"/>
    <w:rsid w:val="00C45BE2"/>
    <w:rsid w:val="00C57F09"/>
    <w:rsid w:val="00C6433C"/>
    <w:rsid w:val="00C94D28"/>
    <w:rsid w:val="00CA0085"/>
    <w:rsid w:val="00CA7A6B"/>
    <w:rsid w:val="00CB4C45"/>
    <w:rsid w:val="00CB576B"/>
    <w:rsid w:val="00CB7A9A"/>
    <w:rsid w:val="00CD3B01"/>
    <w:rsid w:val="00CD7127"/>
    <w:rsid w:val="00CE2B6B"/>
    <w:rsid w:val="00CE2F51"/>
    <w:rsid w:val="00CF3A33"/>
    <w:rsid w:val="00D0197A"/>
    <w:rsid w:val="00D46C2A"/>
    <w:rsid w:val="00D53392"/>
    <w:rsid w:val="00D61A69"/>
    <w:rsid w:val="00D62788"/>
    <w:rsid w:val="00D65B77"/>
    <w:rsid w:val="00D677F6"/>
    <w:rsid w:val="00D767FF"/>
    <w:rsid w:val="00DC3D26"/>
    <w:rsid w:val="00DC44AB"/>
    <w:rsid w:val="00DF48FB"/>
    <w:rsid w:val="00E06CE5"/>
    <w:rsid w:val="00E23967"/>
    <w:rsid w:val="00E34211"/>
    <w:rsid w:val="00E37930"/>
    <w:rsid w:val="00E532C8"/>
    <w:rsid w:val="00E5780E"/>
    <w:rsid w:val="00E71F68"/>
    <w:rsid w:val="00E8485E"/>
    <w:rsid w:val="00E902E2"/>
    <w:rsid w:val="00E91340"/>
    <w:rsid w:val="00E9369B"/>
    <w:rsid w:val="00E94117"/>
    <w:rsid w:val="00EA3CF2"/>
    <w:rsid w:val="00EC2201"/>
    <w:rsid w:val="00EC2466"/>
    <w:rsid w:val="00EE145C"/>
    <w:rsid w:val="00EE2E99"/>
    <w:rsid w:val="00EF3EEB"/>
    <w:rsid w:val="00EF6563"/>
    <w:rsid w:val="00F0689F"/>
    <w:rsid w:val="00F238CF"/>
    <w:rsid w:val="00F4079D"/>
    <w:rsid w:val="00F4515B"/>
    <w:rsid w:val="00F469CF"/>
    <w:rsid w:val="00F5378B"/>
    <w:rsid w:val="00F54F14"/>
    <w:rsid w:val="00F75B1B"/>
    <w:rsid w:val="00F774EE"/>
    <w:rsid w:val="00F8637C"/>
    <w:rsid w:val="00F94993"/>
    <w:rsid w:val="00F95BF6"/>
    <w:rsid w:val="00FA36F4"/>
    <w:rsid w:val="00FA6465"/>
    <w:rsid w:val="00FC3D53"/>
    <w:rsid w:val="00FC7E9B"/>
    <w:rsid w:val="00FE59D7"/>
    <w:rsid w:val="00FF00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A5E83A8"/>
  <w15:chartTrackingRefBased/>
  <w15:docId w15:val="{5ABAE8E2-BF0E-4C91-B8D5-F5858860AB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F002F"/>
    <w:pPr>
      <w:keepNext/>
      <w:keepLines/>
      <w:spacing w:before="240" w:after="0"/>
      <w:jc w:val="center"/>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FF002F"/>
    <w:pPr>
      <w:keepNext/>
      <w:keepLines/>
      <w:spacing w:before="40" w:after="0" w:line="360" w:lineRule="auto"/>
      <w:jc w:val="center"/>
      <w:outlineLvl w:val="1"/>
    </w:pPr>
    <w:rPr>
      <w:rFonts w:ascii="Calibri Light" w:eastAsia="Times New Roman" w:hAnsi="Calibri Light" w:cs="Times New Roman"/>
      <w:i/>
      <w:iCs/>
      <w:sz w:val="28"/>
      <w:szCs w:val="28"/>
    </w:rPr>
  </w:style>
  <w:style w:type="paragraph" w:styleId="Heading3">
    <w:name w:val="heading 3"/>
    <w:basedOn w:val="Normal"/>
    <w:next w:val="Normal"/>
    <w:link w:val="Heading3Char"/>
    <w:uiPriority w:val="9"/>
    <w:unhideWhenUsed/>
    <w:qFormat/>
    <w:rsid w:val="00916216"/>
    <w:pPr>
      <w:keepNext/>
      <w:keepLines/>
      <w:spacing w:before="40" w:after="0" w:line="360" w:lineRule="auto"/>
      <w:outlineLvl w:val="2"/>
    </w:pPr>
    <w:rPr>
      <w:rFonts w:ascii="Calibri Light" w:eastAsia="Times New Roman" w:hAnsi="Calibri Light" w:cs="Times New Roman"/>
      <w:b/>
      <w:bCs/>
      <w:sz w:val="24"/>
      <w:szCs w:val="24"/>
    </w:rPr>
  </w:style>
  <w:style w:type="paragraph" w:styleId="Heading4">
    <w:name w:val="heading 4"/>
    <w:basedOn w:val="Normal"/>
    <w:next w:val="Normal"/>
    <w:link w:val="Heading4Char"/>
    <w:uiPriority w:val="9"/>
    <w:unhideWhenUsed/>
    <w:qFormat/>
    <w:rsid w:val="00921163"/>
    <w:pPr>
      <w:keepNext/>
      <w:keepLines/>
      <w:spacing w:before="40" w:after="0" w:line="360" w:lineRule="auto"/>
      <w:outlineLvl w:val="3"/>
    </w:pPr>
    <w:rPr>
      <w:rFonts w:asciiTheme="majorHAnsi" w:eastAsiaTheme="majorEastAsia" w:hAnsiTheme="majorHAnsi" w:cstheme="majorBid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237B5F"/>
    <w:rPr>
      <w:i/>
      <w:iCs/>
    </w:rPr>
  </w:style>
  <w:style w:type="paragraph" w:styleId="Header">
    <w:name w:val="header"/>
    <w:basedOn w:val="Normal"/>
    <w:link w:val="HeaderChar"/>
    <w:uiPriority w:val="99"/>
    <w:unhideWhenUsed/>
    <w:rsid w:val="00237B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7B5F"/>
  </w:style>
  <w:style w:type="paragraph" w:styleId="Footer">
    <w:name w:val="footer"/>
    <w:basedOn w:val="Normal"/>
    <w:link w:val="FooterChar"/>
    <w:uiPriority w:val="99"/>
    <w:unhideWhenUsed/>
    <w:rsid w:val="00237B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7B5F"/>
  </w:style>
  <w:style w:type="paragraph" w:styleId="ListParagraph">
    <w:name w:val="List Paragraph"/>
    <w:basedOn w:val="Normal"/>
    <w:uiPriority w:val="34"/>
    <w:qFormat/>
    <w:rsid w:val="00797C34"/>
    <w:pPr>
      <w:ind w:left="720"/>
      <w:contextualSpacing/>
    </w:pPr>
  </w:style>
  <w:style w:type="character" w:styleId="CommentReference">
    <w:name w:val="annotation reference"/>
    <w:basedOn w:val="DefaultParagraphFont"/>
    <w:uiPriority w:val="99"/>
    <w:semiHidden/>
    <w:unhideWhenUsed/>
    <w:rsid w:val="00CD7127"/>
    <w:rPr>
      <w:sz w:val="16"/>
      <w:szCs w:val="16"/>
    </w:rPr>
  </w:style>
  <w:style w:type="paragraph" w:styleId="CommentText">
    <w:name w:val="annotation text"/>
    <w:basedOn w:val="Normal"/>
    <w:link w:val="CommentTextChar"/>
    <w:uiPriority w:val="99"/>
    <w:semiHidden/>
    <w:unhideWhenUsed/>
    <w:rsid w:val="00CD7127"/>
    <w:pPr>
      <w:spacing w:after="0" w:line="240" w:lineRule="auto"/>
    </w:pPr>
    <w:rPr>
      <w:sz w:val="20"/>
      <w:szCs w:val="20"/>
      <w:lang w:val="en-US"/>
    </w:rPr>
  </w:style>
  <w:style w:type="character" w:customStyle="1" w:styleId="CommentTextChar">
    <w:name w:val="Comment Text Char"/>
    <w:basedOn w:val="DefaultParagraphFont"/>
    <w:link w:val="CommentText"/>
    <w:uiPriority w:val="99"/>
    <w:semiHidden/>
    <w:rsid w:val="00CD7127"/>
    <w:rPr>
      <w:sz w:val="20"/>
      <w:szCs w:val="20"/>
      <w:lang w:val="en-US"/>
    </w:rPr>
  </w:style>
  <w:style w:type="paragraph" w:styleId="BalloonText">
    <w:name w:val="Balloon Text"/>
    <w:basedOn w:val="Normal"/>
    <w:link w:val="BalloonTextChar"/>
    <w:uiPriority w:val="99"/>
    <w:semiHidden/>
    <w:unhideWhenUsed/>
    <w:rsid w:val="00CD71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7127"/>
    <w:rPr>
      <w:rFonts w:ascii="Segoe UI" w:hAnsi="Segoe UI" w:cs="Segoe UI"/>
      <w:sz w:val="18"/>
      <w:szCs w:val="18"/>
    </w:rPr>
  </w:style>
  <w:style w:type="character" w:customStyle="1" w:styleId="Heading1Char">
    <w:name w:val="Heading 1 Char"/>
    <w:basedOn w:val="DefaultParagraphFont"/>
    <w:link w:val="Heading1"/>
    <w:uiPriority w:val="9"/>
    <w:rsid w:val="00FF002F"/>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rsid w:val="00FF002F"/>
    <w:rPr>
      <w:rFonts w:ascii="Calibri Light" w:eastAsia="Times New Roman" w:hAnsi="Calibri Light" w:cs="Times New Roman"/>
      <w:i/>
      <w:iCs/>
      <w:sz w:val="28"/>
      <w:szCs w:val="28"/>
    </w:rPr>
  </w:style>
  <w:style w:type="paragraph" w:customStyle="1" w:styleId="Heading31">
    <w:name w:val="Heading 31"/>
    <w:basedOn w:val="Normal"/>
    <w:next w:val="Normal"/>
    <w:uiPriority w:val="9"/>
    <w:unhideWhenUsed/>
    <w:qFormat/>
    <w:rsid w:val="00CB4C45"/>
    <w:pPr>
      <w:keepNext/>
      <w:keepLines/>
      <w:spacing w:before="40" w:after="0"/>
      <w:outlineLvl w:val="2"/>
    </w:pPr>
    <w:rPr>
      <w:rFonts w:ascii="Calibri Light" w:eastAsia="Times New Roman" w:hAnsi="Calibri Light" w:cs="Times New Roman"/>
      <w:color w:val="1F3763"/>
      <w:sz w:val="24"/>
      <w:szCs w:val="24"/>
    </w:rPr>
  </w:style>
  <w:style w:type="numbering" w:customStyle="1" w:styleId="NoList1">
    <w:name w:val="No List1"/>
    <w:next w:val="NoList"/>
    <w:uiPriority w:val="99"/>
    <w:semiHidden/>
    <w:unhideWhenUsed/>
    <w:rsid w:val="00CB4C45"/>
  </w:style>
  <w:style w:type="table" w:customStyle="1" w:styleId="GridTable4-Accent31">
    <w:name w:val="Grid Table 4 - Accent 31"/>
    <w:basedOn w:val="TableNormal"/>
    <w:next w:val="GridTable4-Accent3"/>
    <w:uiPriority w:val="49"/>
    <w:rsid w:val="00CB4C45"/>
    <w:pPr>
      <w:spacing w:after="0" w:line="240" w:lineRule="auto"/>
    </w:p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Caption1">
    <w:name w:val="Caption1"/>
    <w:basedOn w:val="Normal"/>
    <w:next w:val="Normal"/>
    <w:uiPriority w:val="35"/>
    <w:unhideWhenUsed/>
    <w:qFormat/>
    <w:rsid w:val="00CB4C45"/>
    <w:pPr>
      <w:spacing w:after="200" w:line="240" w:lineRule="auto"/>
    </w:pPr>
    <w:rPr>
      <w:i/>
      <w:iCs/>
      <w:color w:val="44546A"/>
      <w:sz w:val="18"/>
      <w:szCs w:val="18"/>
    </w:rPr>
  </w:style>
  <w:style w:type="paragraph" w:styleId="NormalWeb">
    <w:name w:val="Normal (Web)"/>
    <w:basedOn w:val="Normal"/>
    <w:uiPriority w:val="99"/>
    <w:unhideWhenUsed/>
    <w:rsid w:val="00CB4C45"/>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GridTable5Dark-Accent31">
    <w:name w:val="Grid Table 5 Dark - Accent 31"/>
    <w:basedOn w:val="TableNormal"/>
    <w:next w:val="GridTable5Dark-Accent3"/>
    <w:uiPriority w:val="50"/>
    <w:rsid w:val="00CB4C45"/>
    <w:pPr>
      <w:spacing w:after="0" w:line="240" w:lineRule="auto"/>
    </w:pPr>
    <w:rPr>
      <w:sz w:val="24"/>
      <w:szCs w:val="24"/>
      <w:lang w:val="en-US"/>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GridTable5Dark-Accent51">
    <w:name w:val="Grid Table 5 Dark - Accent 51"/>
    <w:basedOn w:val="TableNormal"/>
    <w:next w:val="GridTable5Dark-Accent5"/>
    <w:uiPriority w:val="50"/>
    <w:rsid w:val="00CB4C45"/>
    <w:pPr>
      <w:spacing w:after="0" w:line="240" w:lineRule="auto"/>
    </w:pPr>
    <w:rPr>
      <w:sz w:val="24"/>
      <w:szCs w:val="24"/>
      <w:lang w:val="en-US"/>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61">
    <w:name w:val="Grid Table 5 Dark - Accent 61"/>
    <w:basedOn w:val="TableNormal"/>
    <w:next w:val="GridTable5Dark-Accent6"/>
    <w:uiPriority w:val="50"/>
    <w:rsid w:val="00CB4C45"/>
    <w:pPr>
      <w:spacing w:after="0" w:line="240" w:lineRule="auto"/>
    </w:pPr>
    <w:rPr>
      <w:sz w:val="24"/>
      <w:szCs w:val="24"/>
      <w:lang w:val="en-US"/>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table" w:customStyle="1" w:styleId="ListTable2-Accent31">
    <w:name w:val="List Table 2 - Accent 31"/>
    <w:basedOn w:val="TableNormal"/>
    <w:next w:val="ListTable2-Accent3"/>
    <w:uiPriority w:val="47"/>
    <w:rsid w:val="00CB4C45"/>
    <w:pPr>
      <w:spacing w:after="0" w:line="240" w:lineRule="auto"/>
    </w:pPr>
    <w:rPr>
      <w:sz w:val="24"/>
      <w:szCs w:val="24"/>
      <w:lang w:val="en-US"/>
    </w:rPr>
    <w:tblPr>
      <w:tblStyleRowBandSize w:val="1"/>
      <w:tblStyleColBandSize w:val="1"/>
      <w:tblBorders>
        <w:top w:val="single" w:sz="4" w:space="0" w:color="C9C9C9"/>
        <w:bottom w:val="single" w:sz="4" w:space="0" w:color="C9C9C9"/>
        <w:insideH w:val="single" w:sz="4" w:space="0" w:color="C9C9C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ListTable1Light-Accent31">
    <w:name w:val="List Table 1 Light - Accent 31"/>
    <w:basedOn w:val="TableNormal"/>
    <w:next w:val="ListTable1Light-Accent3"/>
    <w:uiPriority w:val="46"/>
    <w:rsid w:val="00CB4C45"/>
    <w:pPr>
      <w:spacing w:after="0" w:line="240" w:lineRule="auto"/>
    </w:pPr>
    <w:rPr>
      <w:sz w:val="24"/>
      <w:szCs w:val="24"/>
      <w:lang w:val="en-US"/>
    </w:rPr>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ListTable4-Accent31">
    <w:name w:val="List Table 4 - Accent 31"/>
    <w:basedOn w:val="TableNormal"/>
    <w:next w:val="ListTable4-Accent3"/>
    <w:uiPriority w:val="49"/>
    <w:rsid w:val="00CB4C45"/>
    <w:pPr>
      <w:spacing w:after="0" w:line="240" w:lineRule="auto"/>
    </w:pPr>
    <w:rPr>
      <w:sz w:val="24"/>
      <w:szCs w:val="24"/>
      <w:lang w:val="en-US"/>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tcBorders>
        <w:shd w:val="clear" w:color="auto" w:fill="A5A5A5"/>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ListTable7Colorful1">
    <w:name w:val="List Table 7 Colorful1"/>
    <w:basedOn w:val="TableNormal"/>
    <w:next w:val="ListTable7Colorful"/>
    <w:uiPriority w:val="52"/>
    <w:rsid w:val="00CB4C45"/>
    <w:pPr>
      <w:spacing w:after="0" w:line="240" w:lineRule="auto"/>
    </w:pPr>
    <w:rPr>
      <w:color w:val="000000"/>
      <w:sz w:val="24"/>
      <w:szCs w:val="24"/>
      <w:lang w:val="en-US"/>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000000"/>
        </w:tcBorders>
        <w:shd w:val="clear" w:color="auto" w:fill="FFFFFF"/>
      </w:tcPr>
    </w:tblStylePr>
    <w:tblStylePr w:type="lastRow">
      <w:rPr>
        <w:rFonts w:ascii="Calibri Light" w:eastAsia="Times New Roman" w:hAnsi="Calibri Light" w:cs="Times New Roman"/>
        <w:i/>
        <w:iCs/>
        <w:sz w:val="26"/>
      </w:rPr>
      <w:tblPr/>
      <w:tcPr>
        <w:tcBorders>
          <w:top w:val="single" w:sz="4" w:space="0" w:color="000000"/>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000000"/>
        </w:tcBorders>
        <w:shd w:val="clear" w:color="auto" w:fill="FFFFFF"/>
      </w:tcPr>
    </w:tblStylePr>
    <w:tblStylePr w:type="lastCol">
      <w:rPr>
        <w:rFonts w:ascii="Calibri Light" w:eastAsia="Times New Roman" w:hAnsi="Calibri Light"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1">
    <w:name w:val="List Table 6 Colorful1"/>
    <w:basedOn w:val="TableNormal"/>
    <w:next w:val="ListTable6Colorful"/>
    <w:uiPriority w:val="51"/>
    <w:rsid w:val="00CB4C45"/>
    <w:pPr>
      <w:spacing w:after="0" w:line="240" w:lineRule="auto"/>
    </w:pPr>
    <w:rPr>
      <w:color w:val="000000"/>
      <w:sz w:val="24"/>
      <w:szCs w:val="24"/>
      <w:lang w:val="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Accent11">
    <w:name w:val="List Table 6 Colorful - Accent 11"/>
    <w:basedOn w:val="TableNormal"/>
    <w:next w:val="ListTable6Colorful-Accent1"/>
    <w:uiPriority w:val="51"/>
    <w:rsid w:val="00CB4C45"/>
    <w:pPr>
      <w:spacing w:after="0" w:line="240" w:lineRule="auto"/>
    </w:pPr>
    <w:rPr>
      <w:color w:val="2F5496"/>
      <w:sz w:val="24"/>
      <w:szCs w:val="24"/>
      <w:lang w:val="en-US"/>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6Colorful-Accent21">
    <w:name w:val="List Table 6 Colorful - Accent 21"/>
    <w:basedOn w:val="TableNormal"/>
    <w:next w:val="ListTable6Colorful-Accent2"/>
    <w:uiPriority w:val="51"/>
    <w:rsid w:val="00CB4C45"/>
    <w:pPr>
      <w:spacing w:after="0" w:line="240" w:lineRule="auto"/>
    </w:pPr>
    <w:rPr>
      <w:color w:val="C45911"/>
      <w:sz w:val="24"/>
      <w:szCs w:val="24"/>
      <w:lang w:val="en-US"/>
    </w:rPr>
    <w:tblPr>
      <w:tblStyleRowBandSize w:val="1"/>
      <w:tblStyleColBandSize w:val="1"/>
      <w:tblBorders>
        <w:top w:val="single" w:sz="4" w:space="0" w:color="ED7D31"/>
        <w:bottom w:val="single" w:sz="4" w:space="0" w:color="ED7D31"/>
      </w:tblBorders>
    </w:tblPr>
    <w:tblStylePr w:type="firstRow">
      <w:rPr>
        <w:b/>
        <w:bCs/>
      </w:rPr>
      <w:tblPr/>
      <w:tcPr>
        <w:tcBorders>
          <w:bottom w:val="single" w:sz="4" w:space="0" w:color="ED7D31"/>
        </w:tcBorders>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ListTable6Colorful-Accent51">
    <w:name w:val="List Table 6 Colorful - Accent 51"/>
    <w:basedOn w:val="TableNormal"/>
    <w:next w:val="ListTable6Colorful-Accent5"/>
    <w:uiPriority w:val="51"/>
    <w:rsid w:val="00CB4C45"/>
    <w:pPr>
      <w:spacing w:after="0" w:line="240" w:lineRule="auto"/>
    </w:pPr>
    <w:rPr>
      <w:color w:val="2E74B5"/>
      <w:sz w:val="24"/>
      <w:szCs w:val="24"/>
      <w:lang w:val="en-US"/>
    </w:rPr>
    <w:tblPr>
      <w:tblStyleRowBandSize w:val="1"/>
      <w:tblStyleColBandSize w:val="1"/>
      <w:tblBorders>
        <w:top w:val="single" w:sz="4" w:space="0" w:color="5B9BD5"/>
        <w:bottom w:val="single" w:sz="4" w:space="0" w:color="5B9BD5"/>
      </w:tblBorders>
    </w:tblPr>
    <w:tblStylePr w:type="firstRow">
      <w:rPr>
        <w:b/>
        <w:bCs/>
      </w:rPr>
      <w:tblPr/>
      <w:tcPr>
        <w:tcBorders>
          <w:bottom w:val="single" w:sz="4" w:space="0" w:color="5B9BD5"/>
        </w:tcBorders>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ListTable41">
    <w:name w:val="List Table 41"/>
    <w:basedOn w:val="TableNormal"/>
    <w:next w:val="ListTable4"/>
    <w:uiPriority w:val="49"/>
    <w:rsid w:val="00CB4C45"/>
    <w:pPr>
      <w:spacing w:after="0" w:line="240" w:lineRule="auto"/>
    </w:pPr>
    <w:rPr>
      <w:sz w:val="24"/>
      <w:szCs w:val="24"/>
      <w:lang w:val="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3-Accent31">
    <w:name w:val="List Table 3 - Accent 31"/>
    <w:basedOn w:val="TableNormal"/>
    <w:next w:val="ListTable3-Accent3"/>
    <w:uiPriority w:val="48"/>
    <w:rsid w:val="00CB4C45"/>
    <w:pPr>
      <w:spacing w:after="0" w:line="240" w:lineRule="auto"/>
    </w:pPr>
    <w:rPr>
      <w:sz w:val="24"/>
      <w:szCs w:val="24"/>
      <w:lang w:val="en-US"/>
    </w:rPr>
    <w:tblPr>
      <w:tblStyleRowBandSize w:val="1"/>
      <w:tblStyleColBandSize w:val="1"/>
      <w:tblBorders>
        <w:top w:val="single" w:sz="4" w:space="0" w:color="A5A5A5"/>
        <w:left w:val="single" w:sz="4" w:space="0" w:color="A5A5A5"/>
        <w:bottom w:val="single" w:sz="4" w:space="0" w:color="A5A5A5"/>
        <w:right w:val="single" w:sz="4" w:space="0" w:color="A5A5A5"/>
      </w:tblBorders>
    </w:tblPr>
    <w:tblStylePr w:type="firstRow">
      <w:rPr>
        <w:b/>
        <w:bCs/>
        <w:color w:val="FFFFFF"/>
      </w:rPr>
      <w:tblPr/>
      <w:tcPr>
        <w:shd w:val="clear" w:color="auto" w:fill="A5A5A5"/>
      </w:tcPr>
    </w:tblStylePr>
    <w:tblStylePr w:type="lastRow">
      <w:rPr>
        <w:b/>
        <w:bCs/>
      </w:rPr>
      <w:tblPr/>
      <w:tcPr>
        <w:tcBorders>
          <w:top w:val="double" w:sz="4" w:space="0" w:color="A5A5A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A5A5A5"/>
          <w:right w:val="single" w:sz="4" w:space="0" w:color="A5A5A5"/>
        </w:tcBorders>
      </w:tcPr>
    </w:tblStylePr>
    <w:tblStylePr w:type="band1Horz">
      <w:tblPr/>
      <w:tcPr>
        <w:tcBorders>
          <w:top w:val="single" w:sz="4" w:space="0" w:color="A5A5A5"/>
          <w:bottom w:val="single" w:sz="4" w:space="0" w:color="A5A5A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left w:val="nil"/>
        </w:tcBorders>
      </w:tcPr>
    </w:tblStylePr>
    <w:tblStylePr w:type="swCell">
      <w:tblPr/>
      <w:tcPr>
        <w:tcBorders>
          <w:top w:val="double" w:sz="4" w:space="0" w:color="A5A5A5"/>
          <w:right w:val="nil"/>
        </w:tcBorders>
      </w:tcPr>
    </w:tblStylePr>
  </w:style>
  <w:style w:type="character" w:customStyle="1" w:styleId="a">
    <w:name w:val="_"/>
    <w:basedOn w:val="DefaultParagraphFont"/>
    <w:rsid w:val="00CB4C45"/>
  </w:style>
  <w:style w:type="character" w:customStyle="1" w:styleId="ff7">
    <w:name w:val="ff7"/>
    <w:basedOn w:val="DefaultParagraphFont"/>
    <w:rsid w:val="00CB4C45"/>
  </w:style>
  <w:style w:type="character" w:customStyle="1" w:styleId="ls3">
    <w:name w:val="ls3"/>
    <w:basedOn w:val="DefaultParagraphFont"/>
    <w:rsid w:val="00CB4C45"/>
  </w:style>
  <w:style w:type="character" w:customStyle="1" w:styleId="ls4">
    <w:name w:val="ls4"/>
    <w:basedOn w:val="DefaultParagraphFont"/>
    <w:rsid w:val="00CB4C45"/>
  </w:style>
  <w:style w:type="character" w:customStyle="1" w:styleId="ff5">
    <w:name w:val="ff5"/>
    <w:basedOn w:val="DefaultParagraphFont"/>
    <w:rsid w:val="00CB4C45"/>
  </w:style>
  <w:style w:type="character" w:customStyle="1" w:styleId="ls5">
    <w:name w:val="ls5"/>
    <w:basedOn w:val="DefaultParagraphFont"/>
    <w:rsid w:val="00CB4C45"/>
  </w:style>
  <w:style w:type="character" w:customStyle="1" w:styleId="ff4">
    <w:name w:val="ff4"/>
    <w:basedOn w:val="DefaultParagraphFont"/>
    <w:rsid w:val="00CB4C45"/>
  </w:style>
  <w:style w:type="paragraph" w:styleId="FootnoteText">
    <w:name w:val="footnote text"/>
    <w:basedOn w:val="Normal"/>
    <w:link w:val="FootnoteTextChar"/>
    <w:uiPriority w:val="99"/>
    <w:semiHidden/>
    <w:unhideWhenUsed/>
    <w:rsid w:val="00CB4C4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B4C45"/>
    <w:rPr>
      <w:sz w:val="20"/>
      <w:szCs w:val="20"/>
    </w:rPr>
  </w:style>
  <w:style w:type="character" w:styleId="FootnoteReference">
    <w:name w:val="footnote reference"/>
    <w:basedOn w:val="DefaultParagraphFont"/>
    <w:uiPriority w:val="99"/>
    <w:semiHidden/>
    <w:unhideWhenUsed/>
    <w:rsid w:val="00CB4C45"/>
    <w:rPr>
      <w:vertAlign w:val="superscript"/>
    </w:rPr>
  </w:style>
  <w:style w:type="character" w:customStyle="1" w:styleId="apple-converted-space">
    <w:name w:val="apple-converted-space"/>
    <w:basedOn w:val="DefaultParagraphFont"/>
    <w:rsid w:val="00CB4C45"/>
  </w:style>
  <w:style w:type="character" w:styleId="Strong">
    <w:name w:val="Strong"/>
    <w:basedOn w:val="DefaultParagraphFont"/>
    <w:uiPriority w:val="22"/>
    <w:qFormat/>
    <w:rsid w:val="00CB4C45"/>
    <w:rPr>
      <w:b/>
      <w:bCs/>
    </w:rPr>
  </w:style>
  <w:style w:type="character" w:styleId="PlaceholderText">
    <w:name w:val="Placeholder Text"/>
    <w:basedOn w:val="DefaultParagraphFont"/>
    <w:uiPriority w:val="99"/>
    <w:semiHidden/>
    <w:rsid w:val="00CB4C45"/>
    <w:rPr>
      <w:color w:val="808080"/>
    </w:rPr>
  </w:style>
  <w:style w:type="table" w:styleId="TableGrid">
    <w:name w:val="Table Grid"/>
    <w:basedOn w:val="TableNormal"/>
    <w:uiPriority w:val="39"/>
    <w:rsid w:val="00CB4C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B4C45"/>
    <w:rPr>
      <w:color w:val="0000FF"/>
      <w:u w:val="single"/>
    </w:rPr>
  </w:style>
  <w:style w:type="character" w:styleId="UnresolvedMention">
    <w:name w:val="Unresolved Mention"/>
    <w:basedOn w:val="DefaultParagraphFont"/>
    <w:uiPriority w:val="99"/>
    <w:unhideWhenUsed/>
    <w:rsid w:val="00CB4C45"/>
    <w:rPr>
      <w:color w:val="605E5C"/>
      <w:shd w:val="clear" w:color="auto" w:fill="E1DFDD"/>
    </w:rPr>
  </w:style>
  <w:style w:type="table" w:customStyle="1" w:styleId="GridTable1Light-Accent31">
    <w:name w:val="Grid Table 1 Light - Accent 31"/>
    <w:basedOn w:val="TableNormal"/>
    <w:next w:val="GridTable1Light-Accent3"/>
    <w:uiPriority w:val="46"/>
    <w:rsid w:val="00CB4C45"/>
    <w:pPr>
      <w:spacing w:after="0" w:line="240" w:lineRule="auto"/>
    </w:pPr>
    <w:rPr>
      <w:sz w:val="24"/>
      <w:szCs w:val="24"/>
      <w:lang w:val="en-US"/>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table" w:customStyle="1" w:styleId="GridTable21">
    <w:name w:val="Grid Table 21"/>
    <w:basedOn w:val="TableNormal"/>
    <w:next w:val="GridTable2"/>
    <w:uiPriority w:val="47"/>
    <w:rsid w:val="00CB4C45"/>
    <w:pPr>
      <w:spacing w:after="0" w:line="240" w:lineRule="auto"/>
    </w:p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Heading3Char">
    <w:name w:val="Heading 3 Char"/>
    <w:basedOn w:val="DefaultParagraphFont"/>
    <w:link w:val="Heading3"/>
    <w:uiPriority w:val="9"/>
    <w:rsid w:val="00916216"/>
    <w:rPr>
      <w:rFonts w:ascii="Calibri Light" w:eastAsia="Times New Roman" w:hAnsi="Calibri Light" w:cs="Times New Roman"/>
      <w:b/>
      <w:bCs/>
      <w:sz w:val="24"/>
      <w:szCs w:val="24"/>
    </w:rPr>
  </w:style>
  <w:style w:type="table" w:styleId="GridTable4-Accent3">
    <w:name w:val="Grid Table 4 Accent 3"/>
    <w:basedOn w:val="TableNormal"/>
    <w:uiPriority w:val="49"/>
    <w:rsid w:val="00CB4C4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5Dark-Accent3">
    <w:name w:val="Grid Table 5 Dark Accent 3"/>
    <w:basedOn w:val="TableNormal"/>
    <w:uiPriority w:val="50"/>
    <w:rsid w:val="00CB4C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5">
    <w:name w:val="Grid Table 5 Dark Accent 5"/>
    <w:basedOn w:val="TableNormal"/>
    <w:uiPriority w:val="50"/>
    <w:rsid w:val="00CB4C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6">
    <w:name w:val="Grid Table 5 Dark Accent 6"/>
    <w:basedOn w:val="TableNormal"/>
    <w:uiPriority w:val="50"/>
    <w:rsid w:val="00CB4C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ListTable2-Accent3">
    <w:name w:val="List Table 2 Accent 3"/>
    <w:basedOn w:val="TableNormal"/>
    <w:uiPriority w:val="47"/>
    <w:rsid w:val="00CB4C45"/>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3">
    <w:name w:val="List Table 1 Light Accent 3"/>
    <w:basedOn w:val="TableNormal"/>
    <w:uiPriority w:val="46"/>
    <w:rsid w:val="00CB4C45"/>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4-Accent3">
    <w:name w:val="List Table 4 Accent 3"/>
    <w:basedOn w:val="TableNormal"/>
    <w:uiPriority w:val="49"/>
    <w:rsid w:val="00CB4C4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7Colorful">
    <w:name w:val="List Table 7 Colorful"/>
    <w:basedOn w:val="TableNormal"/>
    <w:uiPriority w:val="52"/>
    <w:rsid w:val="00CB4C45"/>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CB4C4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CB4C45"/>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6Colorful-Accent2">
    <w:name w:val="List Table 6 Colorful Accent 2"/>
    <w:basedOn w:val="TableNormal"/>
    <w:uiPriority w:val="51"/>
    <w:rsid w:val="00CB4C45"/>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6Colorful-Accent5">
    <w:name w:val="List Table 6 Colorful Accent 5"/>
    <w:basedOn w:val="TableNormal"/>
    <w:uiPriority w:val="51"/>
    <w:rsid w:val="00CB4C45"/>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4">
    <w:name w:val="List Table 4"/>
    <w:basedOn w:val="TableNormal"/>
    <w:uiPriority w:val="49"/>
    <w:rsid w:val="00CB4C4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Accent3">
    <w:name w:val="List Table 3 Accent 3"/>
    <w:basedOn w:val="TableNormal"/>
    <w:uiPriority w:val="48"/>
    <w:rsid w:val="00CB4C45"/>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GridTable1Light-Accent3">
    <w:name w:val="Grid Table 1 Light Accent 3"/>
    <w:basedOn w:val="TableNormal"/>
    <w:uiPriority w:val="46"/>
    <w:rsid w:val="00CB4C45"/>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2">
    <w:name w:val="Grid Table 2"/>
    <w:basedOn w:val="TableNormal"/>
    <w:uiPriority w:val="47"/>
    <w:rsid w:val="00CB4C4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3Char1">
    <w:name w:val="Heading 3 Char1"/>
    <w:basedOn w:val="DefaultParagraphFont"/>
    <w:uiPriority w:val="9"/>
    <w:semiHidden/>
    <w:rsid w:val="00CB4C4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21163"/>
    <w:rPr>
      <w:rFonts w:asciiTheme="majorHAnsi" w:eastAsiaTheme="majorEastAsia" w:hAnsiTheme="majorHAnsi" w:cstheme="majorBidi"/>
      <w:u w:val="single"/>
    </w:rPr>
  </w:style>
  <w:style w:type="paragraph" w:styleId="Caption">
    <w:name w:val="caption"/>
    <w:basedOn w:val="Normal"/>
    <w:next w:val="Normal"/>
    <w:uiPriority w:val="35"/>
    <w:unhideWhenUsed/>
    <w:qFormat/>
    <w:rsid w:val="00634CAA"/>
    <w:pPr>
      <w:spacing w:after="200" w:line="240" w:lineRule="auto"/>
    </w:pPr>
    <w:rPr>
      <w:i/>
      <w:iCs/>
      <w:color w:val="44546A" w:themeColor="text2"/>
      <w:sz w:val="18"/>
      <w:szCs w:val="18"/>
    </w:rPr>
  </w:style>
  <w:style w:type="table" w:styleId="PlainTable5">
    <w:name w:val="Plain Table 5"/>
    <w:basedOn w:val="TableNormal"/>
    <w:uiPriority w:val="45"/>
    <w:rsid w:val="002F7BD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2F7BD6"/>
    <w:pPr>
      <w:spacing w:after="160"/>
    </w:pPr>
    <w:rPr>
      <w:b/>
      <w:bCs/>
      <w:lang w:val="en-GB"/>
    </w:rPr>
  </w:style>
  <w:style w:type="character" w:customStyle="1" w:styleId="CommentSubjectChar">
    <w:name w:val="Comment Subject Char"/>
    <w:basedOn w:val="CommentTextChar"/>
    <w:link w:val="CommentSubject"/>
    <w:uiPriority w:val="99"/>
    <w:semiHidden/>
    <w:rsid w:val="002F7BD6"/>
    <w:rPr>
      <w:b/>
      <w:bCs/>
      <w:sz w:val="20"/>
      <w:szCs w:val="20"/>
      <w:lang w:val="en-US"/>
    </w:rPr>
  </w:style>
  <w:style w:type="paragraph" w:styleId="Revision">
    <w:name w:val="Revision"/>
    <w:hidden/>
    <w:uiPriority w:val="99"/>
    <w:semiHidden/>
    <w:rsid w:val="002F7BD6"/>
    <w:pPr>
      <w:spacing w:after="0" w:line="240" w:lineRule="auto"/>
    </w:pPr>
  </w:style>
  <w:style w:type="paragraph" w:styleId="TOCHeading">
    <w:name w:val="TOC Heading"/>
    <w:basedOn w:val="Heading1"/>
    <w:next w:val="Normal"/>
    <w:uiPriority w:val="39"/>
    <w:unhideWhenUsed/>
    <w:qFormat/>
    <w:rsid w:val="003F24C0"/>
    <w:pPr>
      <w:jc w:val="left"/>
      <w:outlineLvl w:val="9"/>
    </w:pPr>
    <w:rPr>
      <w:b w:val="0"/>
      <w:bCs w:val="0"/>
      <w:i w:val="0"/>
      <w:iCs w:val="0"/>
      <w:color w:val="2F5496" w:themeColor="accent1" w:themeShade="BF"/>
      <w:lang w:val="en-US"/>
    </w:rPr>
  </w:style>
  <w:style w:type="paragraph" w:styleId="TOC2">
    <w:name w:val="toc 2"/>
    <w:basedOn w:val="Normal"/>
    <w:next w:val="Normal"/>
    <w:autoRedefine/>
    <w:uiPriority w:val="39"/>
    <w:unhideWhenUsed/>
    <w:rsid w:val="003F24C0"/>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3F24C0"/>
    <w:pPr>
      <w:tabs>
        <w:tab w:val="right" w:leader="dot" w:pos="9010"/>
      </w:tabs>
      <w:spacing w:after="100"/>
    </w:pPr>
    <w:rPr>
      <w:rFonts w:eastAsiaTheme="minorEastAsia" w:cs="Times New Roman"/>
      <w:b/>
      <w:bCs/>
      <w:noProof/>
      <w:lang w:val="en-US"/>
    </w:rPr>
  </w:style>
  <w:style w:type="paragraph" w:styleId="TOC3">
    <w:name w:val="toc 3"/>
    <w:basedOn w:val="Normal"/>
    <w:next w:val="Normal"/>
    <w:autoRedefine/>
    <w:uiPriority w:val="39"/>
    <w:unhideWhenUsed/>
    <w:rsid w:val="003F24C0"/>
    <w:pPr>
      <w:spacing w:after="100"/>
      <w:ind w:left="440"/>
    </w:pPr>
    <w:rPr>
      <w:rFonts w:eastAsiaTheme="minorEastAsia" w:cs="Times New Roman"/>
      <w:lang w:val="en-US"/>
    </w:rPr>
  </w:style>
  <w:style w:type="paragraph" w:styleId="TableofFigures">
    <w:name w:val="table of figures"/>
    <w:basedOn w:val="Normal"/>
    <w:next w:val="Normal"/>
    <w:autoRedefine/>
    <w:uiPriority w:val="99"/>
    <w:unhideWhenUsed/>
    <w:rsid w:val="003F24C0"/>
    <w:pPr>
      <w:spacing w:after="0"/>
      <w:ind w:left="440" w:hanging="440"/>
    </w:pPr>
    <w:rPr>
      <w:rFonts w:cstheme="minorHAnsi"/>
      <w:caps/>
      <w:sz w:val="20"/>
      <w:szCs w:val="20"/>
    </w:rPr>
  </w:style>
  <w:style w:type="character" w:styleId="FollowedHyperlink">
    <w:name w:val="FollowedHyperlink"/>
    <w:basedOn w:val="DefaultParagraphFont"/>
    <w:uiPriority w:val="99"/>
    <w:semiHidden/>
    <w:unhideWhenUsed/>
    <w:rsid w:val="0060615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1583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png"/><Relationship Id="rId299" Type="http://schemas.openxmlformats.org/officeDocument/2006/relationships/image" Target="media/image243.png"/><Relationship Id="rId21" Type="http://schemas.openxmlformats.org/officeDocument/2006/relationships/hyperlink" Target="file:///C:\Users\NAME\Documents\University%20of%20York\Write%20up%20format%20document.docx" TargetMode="External"/><Relationship Id="rId63" Type="http://schemas.openxmlformats.org/officeDocument/2006/relationships/image" Target="media/image15.png"/><Relationship Id="rId159" Type="http://schemas.openxmlformats.org/officeDocument/2006/relationships/image" Target="media/image103.png"/><Relationship Id="rId324" Type="http://schemas.openxmlformats.org/officeDocument/2006/relationships/image" Target="media/image268.png"/><Relationship Id="rId170" Type="http://schemas.openxmlformats.org/officeDocument/2006/relationships/image" Target="media/image114.png"/><Relationship Id="rId226" Type="http://schemas.openxmlformats.org/officeDocument/2006/relationships/image" Target="media/image170.png"/><Relationship Id="rId268" Type="http://schemas.openxmlformats.org/officeDocument/2006/relationships/image" Target="media/image212.png"/><Relationship Id="rId32" Type="http://schemas.openxmlformats.org/officeDocument/2006/relationships/hyperlink" Target="file:///C:\Users\NAME\Documents\University%20of%20York\Write%20up%20format%20document.docx" TargetMode="External"/><Relationship Id="rId74" Type="http://schemas.openxmlformats.org/officeDocument/2006/relationships/image" Target="media/image26.png"/><Relationship Id="rId128" Type="http://schemas.openxmlformats.org/officeDocument/2006/relationships/image" Target="media/image72.png"/><Relationship Id="rId335" Type="http://schemas.openxmlformats.org/officeDocument/2006/relationships/image" Target="media/image274.png"/><Relationship Id="rId5" Type="http://schemas.openxmlformats.org/officeDocument/2006/relationships/webSettings" Target="webSettings.xml"/><Relationship Id="rId181" Type="http://schemas.openxmlformats.org/officeDocument/2006/relationships/image" Target="media/image125.png"/><Relationship Id="rId237" Type="http://schemas.openxmlformats.org/officeDocument/2006/relationships/image" Target="media/image181.png"/><Relationship Id="rId279" Type="http://schemas.openxmlformats.org/officeDocument/2006/relationships/image" Target="media/image223.png"/><Relationship Id="rId43" Type="http://schemas.openxmlformats.org/officeDocument/2006/relationships/footer" Target="footer1.xml"/><Relationship Id="rId139" Type="http://schemas.openxmlformats.org/officeDocument/2006/relationships/image" Target="media/image83.png"/><Relationship Id="rId290" Type="http://schemas.openxmlformats.org/officeDocument/2006/relationships/image" Target="media/image234.png"/><Relationship Id="rId304" Type="http://schemas.openxmlformats.org/officeDocument/2006/relationships/image" Target="media/image248.png"/><Relationship Id="rId346" Type="http://schemas.openxmlformats.org/officeDocument/2006/relationships/image" Target="media/image285.png"/><Relationship Id="rId85" Type="http://schemas.microsoft.com/office/2007/relationships/hdphoto" Target="media/hdphoto3.wdp"/><Relationship Id="rId150" Type="http://schemas.openxmlformats.org/officeDocument/2006/relationships/image" Target="media/image94.png"/><Relationship Id="rId192" Type="http://schemas.openxmlformats.org/officeDocument/2006/relationships/image" Target="media/image136.png"/><Relationship Id="rId206" Type="http://schemas.openxmlformats.org/officeDocument/2006/relationships/image" Target="media/image150.png"/><Relationship Id="rId248" Type="http://schemas.openxmlformats.org/officeDocument/2006/relationships/image" Target="media/image192.png"/><Relationship Id="rId12" Type="http://schemas.openxmlformats.org/officeDocument/2006/relationships/hyperlink" Target="file:///C:\Users\NAME\Documents\University%20of%20York\Write%20up%20format%20document.docx" TargetMode="External"/><Relationship Id="rId108" Type="http://schemas.openxmlformats.org/officeDocument/2006/relationships/image" Target="media/image53.jpeg"/><Relationship Id="rId315" Type="http://schemas.openxmlformats.org/officeDocument/2006/relationships/image" Target="media/image259.png"/><Relationship Id="rId357" Type="http://schemas.openxmlformats.org/officeDocument/2006/relationships/fontTable" Target="fontTable.xml"/><Relationship Id="rId54" Type="http://schemas.openxmlformats.org/officeDocument/2006/relationships/image" Target="media/image6.png"/><Relationship Id="rId96" Type="http://schemas.openxmlformats.org/officeDocument/2006/relationships/image" Target="media/image42.jpeg"/><Relationship Id="rId161" Type="http://schemas.openxmlformats.org/officeDocument/2006/relationships/image" Target="media/image105.png"/><Relationship Id="rId217" Type="http://schemas.openxmlformats.org/officeDocument/2006/relationships/image" Target="media/image161.png"/><Relationship Id="rId259" Type="http://schemas.openxmlformats.org/officeDocument/2006/relationships/image" Target="media/image203.png"/><Relationship Id="rId23" Type="http://schemas.openxmlformats.org/officeDocument/2006/relationships/hyperlink" Target="file:///C:\Users\NAME\Documents\University%20of%20York\Write%20up%20format%20document.docx" TargetMode="External"/><Relationship Id="rId119" Type="http://schemas.openxmlformats.org/officeDocument/2006/relationships/image" Target="media/image63.png"/><Relationship Id="rId270" Type="http://schemas.openxmlformats.org/officeDocument/2006/relationships/image" Target="media/image214.png"/><Relationship Id="rId326" Type="http://schemas.openxmlformats.org/officeDocument/2006/relationships/image" Target="media/image269.png"/><Relationship Id="rId65" Type="http://schemas.openxmlformats.org/officeDocument/2006/relationships/image" Target="media/image17.png"/><Relationship Id="rId130" Type="http://schemas.openxmlformats.org/officeDocument/2006/relationships/image" Target="media/image74.png"/><Relationship Id="rId172" Type="http://schemas.openxmlformats.org/officeDocument/2006/relationships/image" Target="media/image116.png"/><Relationship Id="rId228" Type="http://schemas.openxmlformats.org/officeDocument/2006/relationships/image" Target="media/image172.png"/><Relationship Id="rId281" Type="http://schemas.openxmlformats.org/officeDocument/2006/relationships/image" Target="media/image225.png"/><Relationship Id="rId337" Type="http://schemas.openxmlformats.org/officeDocument/2006/relationships/image" Target="media/image276.png"/><Relationship Id="rId34" Type="http://schemas.openxmlformats.org/officeDocument/2006/relationships/hyperlink" Target="file:///C:\Users\NAME\Documents\University%20of%20York\Write%20up%20format%20document.docx" TargetMode="External"/><Relationship Id="rId76" Type="http://schemas.openxmlformats.org/officeDocument/2006/relationships/image" Target="media/image28.png"/><Relationship Id="rId141" Type="http://schemas.openxmlformats.org/officeDocument/2006/relationships/image" Target="media/image85.png"/><Relationship Id="rId7" Type="http://schemas.openxmlformats.org/officeDocument/2006/relationships/endnotes" Target="endnotes.xml"/><Relationship Id="rId183" Type="http://schemas.openxmlformats.org/officeDocument/2006/relationships/image" Target="media/image127.png"/><Relationship Id="rId239" Type="http://schemas.openxmlformats.org/officeDocument/2006/relationships/image" Target="media/image183.png"/><Relationship Id="rId250" Type="http://schemas.openxmlformats.org/officeDocument/2006/relationships/image" Target="media/image194.png"/><Relationship Id="rId292" Type="http://schemas.openxmlformats.org/officeDocument/2006/relationships/image" Target="media/image236.png"/><Relationship Id="rId306" Type="http://schemas.openxmlformats.org/officeDocument/2006/relationships/image" Target="media/image250.png"/><Relationship Id="rId45" Type="http://schemas.openxmlformats.org/officeDocument/2006/relationships/image" Target="media/image1.png"/><Relationship Id="rId87" Type="http://schemas.microsoft.com/office/2007/relationships/hdphoto" Target="media/hdphoto4.wdp"/><Relationship Id="rId110" Type="http://schemas.openxmlformats.org/officeDocument/2006/relationships/image" Target="media/image55.jpeg"/><Relationship Id="rId348" Type="http://schemas.openxmlformats.org/officeDocument/2006/relationships/image" Target="media/image287.png"/><Relationship Id="rId152" Type="http://schemas.openxmlformats.org/officeDocument/2006/relationships/image" Target="media/image96.png"/><Relationship Id="rId194" Type="http://schemas.openxmlformats.org/officeDocument/2006/relationships/image" Target="media/image138.png"/><Relationship Id="rId208" Type="http://schemas.openxmlformats.org/officeDocument/2006/relationships/image" Target="media/image152.png"/><Relationship Id="rId261" Type="http://schemas.openxmlformats.org/officeDocument/2006/relationships/image" Target="media/image205.png"/><Relationship Id="rId14" Type="http://schemas.openxmlformats.org/officeDocument/2006/relationships/hyperlink" Target="file:///C:\Users\NAME\Documents\University%20of%20York\Write%20up%20format%20document.docx" TargetMode="External"/><Relationship Id="rId56" Type="http://schemas.openxmlformats.org/officeDocument/2006/relationships/image" Target="media/image8.svg"/><Relationship Id="rId317" Type="http://schemas.openxmlformats.org/officeDocument/2006/relationships/image" Target="media/image261.png"/><Relationship Id="rId98" Type="http://schemas.openxmlformats.org/officeDocument/2006/relationships/image" Target="media/image44.jpeg"/><Relationship Id="rId121" Type="http://schemas.openxmlformats.org/officeDocument/2006/relationships/image" Target="media/image65.png"/><Relationship Id="rId163" Type="http://schemas.openxmlformats.org/officeDocument/2006/relationships/image" Target="media/image107.png"/><Relationship Id="rId219" Type="http://schemas.openxmlformats.org/officeDocument/2006/relationships/image" Target="media/image163.png"/><Relationship Id="rId230" Type="http://schemas.openxmlformats.org/officeDocument/2006/relationships/image" Target="media/image174.png"/><Relationship Id="rId25" Type="http://schemas.openxmlformats.org/officeDocument/2006/relationships/hyperlink" Target="file:///C:\Users\NAME\Documents\University%20of%20York\Write%20up%20format%20document.docx" TargetMode="External"/><Relationship Id="rId46" Type="http://schemas.openxmlformats.org/officeDocument/2006/relationships/image" Target="media/image2.png"/><Relationship Id="rId67" Type="http://schemas.openxmlformats.org/officeDocument/2006/relationships/image" Target="media/image19.png"/><Relationship Id="rId272" Type="http://schemas.openxmlformats.org/officeDocument/2006/relationships/image" Target="media/image216.png"/><Relationship Id="rId293" Type="http://schemas.openxmlformats.org/officeDocument/2006/relationships/image" Target="media/image237.png"/><Relationship Id="rId307" Type="http://schemas.openxmlformats.org/officeDocument/2006/relationships/image" Target="media/image251.png"/><Relationship Id="rId328" Type="http://schemas.openxmlformats.org/officeDocument/2006/relationships/image" Target="media/image270.png"/><Relationship Id="rId349" Type="http://schemas.openxmlformats.org/officeDocument/2006/relationships/image" Target="media/image288.png"/><Relationship Id="rId88" Type="http://schemas.openxmlformats.org/officeDocument/2006/relationships/image" Target="media/image35.png"/><Relationship Id="rId111" Type="http://schemas.openxmlformats.org/officeDocument/2006/relationships/image" Target="media/image56.png"/><Relationship Id="rId132" Type="http://schemas.openxmlformats.org/officeDocument/2006/relationships/image" Target="media/image76.png"/><Relationship Id="rId153" Type="http://schemas.openxmlformats.org/officeDocument/2006/relationships/image" Target="media/image97.png"/><Relationship Id="rId174" Type="http://schemas.openxmlformats.org/officeDocument/2006/relationships/image" Target="media/image118.png"/><Relationship Id="rId195" Type="http://schemas.openxmlformats.org/officeDocument/2006/relationships/image" Target="media/image139.png"/><Relationship Id="rId209" Type="http://schemas.openxmlformats.org/officeDocument/2006/relationships/image" Target="media/image153.png"/><Relationship Id="rId220" Type="http://schemas.openxmlformats.org/officeDocument/2006/relationships/image" Target="media/image164.png"/><Relationship Id="rId241" Type="http://schemas.openxmlformats.org/officeDocument/2006/relationships/image" Target="media/image185.png"/><Relationship Id="rId15" Type="http://schemas.openxmlformats.org/officeDocument/2006/relationships/hyperlink" Target="file:///C:\Users\NAME\Documents\University%20of%20York\Write%20up%20format%20document.docx" TargetMode="External"/><Relationship Id="rId36" Type="http://schemas.openxmlformats.org/officeDocument/2006/relationships/hyperlink" Target="file:///C:\Users\NAME\Documents\University%20of%20York\Write%20up%20format%20document.docx" TargetMode="External"/><Relationship Id="rId57" Type="http://schemas.openxmlformats.org/officeDocument/2006/relationships/image" Target="media/image9.png"/><Relationship Id="rId262" Type="http://schemas.openxmlformats.org/officeDocument/2006/relationships/image" Target="media/image206.png"/><Relationship Id="rId283" Type="http://schemas.openxmlformats.org/officeDocument/2006/relationships/image" Target="media/image227.png"/><Relationship Id="rId318" Type="http://schemas.openxmlformats.org/officeDocument/2006/relationships/image" Target="media/image262.png"/><Relationship Id="rId339" Type="http://schemas.openxmlformats.org/officeDocument/2006/relationships/image" Target="media/image278.png"/><Relationship Id="rId78" Type="http://schemas.openxmlformats.org/officeDocument/2006/relationships/image" Target="media/image29.png"/><Relationship Id="rId99" Type="http://schemas.openxmlformats.org/officeDocument/2006/relationships/image" Target="media/image45.jpeg"/><Relationship Id="rId101" Type="http://schemas.openxmlformats.org/officeDocument/2006/relationships/image" Target="media/image47.jpeg"/><Relationship Id="rId122" Type="http://schemas.openxmlformats.org/officeDocument/2006/relationships/image" Target="media/image66.png"/><Relationship Id="rId143" Type="http://schemas.openxmlformats.org/officeDocument/2006/relationships/image" Target="media/image87.png"/><Relationship Id="rId164" Type="http://schemas.openxmlformats.org/officeDocument/2006/relationships/image" Target="media/image108.png"/><Relationship Id="rId185" Type="http://schemas.openxmlformats.org/officeDocument/2006/relationships/image" Target="media/image129.png"/><Relationship Id="rId350" Type="http://schemas.openxmlformats.org/officeDocument/2006/relationships/image" Target="media/image289.png"/><Relationship Id="rId9" Type="http://schemas.openxmlformats.org/officeDocument/2006/relationships/hyperlink" Target="file:///C:\Users\NAME\OneDrive%20-%20University%20of%20York\Documents\University%20of%20York\Corrections\Marshall_206060309_CorrectedThesisTracked.docx" TargetMode="External"/><Relationship Id="rId210" Type="http://schemas.openxmlformats.org/officeDocument/2006/relationships/image" Target="media/image154.png"/><Relationship Id="rId26" Type="http://schemas.openxmlformats.org/officeDocument/2006/relationships/hyperlink" Target="file:///C:\Users\NAME\Documents\University%20of%20York\Write%20up%20format%20document.docx" TargetMode="External"/><Relationship Id="rId231" Type="http://schemas.openxmlformats.org/officeDocument/2006/relationships/image" Target="media/image175.png"/><Relationship Id="rId252" Type="http://schemas.openxmlformats.org/officeDocument/2006/relationships/image" Target="media/image196.png"/><Relationship Id="rId273" Type="http://schemas.openxmlformats.org/officeDocument/2006/relationships/image" Target="media/image217.png"/><Relationship Id="rId294" Type="http://schemas.openxmlformats.org/officeDocument/2006/relationships/image" Target="media/image238.png"/><Relationship Id="rId308" Type="http://schemas.openxmlformats.org/officeDocument/2006/relationships/image" Target="media/image252.png"/><Relationship Id="rId329" Type="http://schemas.microsoft.com/office/2007/relationships/hdphoto" Target="media/hdphoto8.wdp"/><Relationship Id="rId47" Type="http://schemas.openxmlformats.org/officeDocument/2006/relationships/image" Target="media/image3.png"/><Relationship Id="rId68" Type="http://schemas.openxmlformats.org/officeDocument/2006/relationships/image" Target="media/image20.svg"/><Relationship Id="rId89" Type="http://schemas.microsoft.com/office/2007/relationships/hdphoto" Target="media/hdphoto5.wdp"/><Relationship Id="rId112" Type="http://schemas.openxmlformats.org/officeDocument/2006/relationships/image" Target="media/image57.png"/><Relationship Id="rId133" Type="http://schemas.openxmlformats.org/officeDocument/2006/relationships/image" Target="media/image77.png"/><Relationship Id="rId154" Type="http://schemas.openxmlformats.org/officeDocument/2006/relationships/image" Target="media/image98.png"/><Relationship Id="rId175" Type="http://schemas.openxmlformats.org/officeDocument/2006/relationships/image" Target="media/image119.png"/><Relationship Id="rId340" Type="http://schemas.openxmlformats.org/officeDocument/2006/relationships/image" Target="media/image279.png"/><Relationship Id="rId196" Type="http://schemas.openxmlformats.org/officeDocument/2006/relationships/image" Target="media/image140.png"/><Relationship Id="rId200" Type="http://schemas.openxmlformats.org/officeDocument/2006/relationships/image" Target="media/image144.png"/><Relationship Id="rId16" Type="http://schemas.openxmlformats.org/officeDocument/2006/relationships/hyperlink" Target="file:///C:\Users\NAME\Documents\University%20of%20York\Write%20up%20format%20document.docx" TargetMode="External"/><Relationship Id="rId221" Type="http://schemas.openxmlformats.org/officeDocument/2006/relationships/image" Target="media/image165.png"/><Relationship Id="rId242" Type="http://schemas.openxmlformats.org/officeDocument/2006/relationships/image" Target="media/image186.png"/><Relationship Id="rId263" Type="http://schemas.openxmlformats.org/officeDocument/2006/relationships/image" Target="media/image207.png"/><Relationship Id="rId284" Type="http://schemas.openxmlformats.org/officeDocument/2006/relationships/image" Target="media/image228.png"/><Relationship Id="rId319" Type="http://schemas.openxmlformats.org/officeDocument/2006/relationships/image" Target="media/image263.png"/><Relationship Id="rId37" Type="http://schemas.openxmlformats.org/officeDocument/2006/relationships/hyperlink" Target="file:///C:\Users\NAME\Documents\University%20of%20York\Write%20up%20format%20document.docx" TargetMode="External"/><Relationship Id="rId58" Type="http://schemas.openxmlformats.org/officeDocument/2006/relationships/image" Target="media/image10.svg"/><Relationship Id="rId79" Type="http://schemas.openxmlformats.org/officeDocument/2006/relationships/image" Target="media/image30.png"/><Relationship Id="rId102" Type="http://schemas.openxmlformats.org/officeDocument/2006/relationships/image" Target="media/image48.jpeg"/><Relationship Id="rId123" Type="http://schemas.openxmlformats.org/officeDocument/2006/relationships/image" Target="media/image67.png"/><Relationship Id="rId144" Type="http://schemas.openxmlformats.org/officeDocument/2006/relationships/image" Target="media/image88.png"/><Relationship Id="rId330" Type="http://schemas.openxmlformats.org/officeDocument/2006/relationships/image" Target="media/image271.png"/><Relationship Id="rId90" Type="http://schemas.openxmlformats.org/officeDocument/2006/relationships/image" Target="media/image36.png"/><Relationship Id="rId165" Type="http://schemas.openxmlformats.org/officeDocument/2006/relationships/image" Target="media/image109.png"/><Relationship Id="rId186" Type="http://schemas.openxmlformats.org/officeDocument/2006/relationships/image" Target="media/image130.png"/><Relationship Id="rId351" Type="http://schemas.openxmlformats.org/officeDocument/2006/relationships/image" Target="media/image290.png"/><Relationship Id="rId211" Type="http://schemas.openxmlformats.org/officeDocument/2006/relationships/image" Target="media/image155.png"/><Relationship Id="rId232" Type="http://schemas.openxmlformats.org/officeDocument/2006/relationships/image" Target="media/image176.png"/><Relationship Id="rId253" Type="http://schemas.openxmlformats.org/officeDocument/2006/relationships/image" Target="media/image197.png"/><Relationship Id="rId274" Type="http://schemas.openxmlformats.org/officeDocument/2006/relationships/image" Target="media/image218.png"/><Relationship Id="rId295" Type="http://schemas.openxmlformats.org/officeDocument/2006/relationships/image" Target="media/image239.png"/><Relationship Id="rId309" Type="http://schemas.openxmlformats.org/officeDocument/2006/relationships/image" Target="media/image253.png"/><Relationship Id="rId27" Type="http://schemas.openxmlformats.org/officeDocument/2006/relationships/hyperlink" Target="file:///C:\Users\NAME\Documents\University%20of%20York\Write%20up%20format%20document.docx" TargetMode="External"/><Relationship Id="rId48" Type="http://schemas.openxmlformats.org/officeDocument/2006/relationships/chart" Target="charts/chart2.xml"/><Relationship Id="rId69" Type="http://schemas.openxmlformats.org/officeDocument/2006/relationships/image" Target="media/image21.png"/><Relationship Id="rId113" Type="http://schemas.openxmlformats.org/officeDocument/2006/relationships/footer" Target="footer3.xml"/><Relationship Id="rId134" Type="http://schemas.openxmlformats.org/officeDocument/2006/relationships/image" Target="media/image78.png"/><Relationship Id="rId320" Type="http://schemas.openxmlformats.org/officeDocument/2006/relationships/image" Target="media/image264.png"/><Relationship Id="rId155" Type="http://schemas.openxmlformats.org/officeDocument/2006/relationships/image" Target="media/image99.png"/><Relationship Id="rId176" Type="http://schemas.openxmlformats.org/officeDocument/2006/relationships/image" Target="media/image120.png"/><Relationship Id="rId197" Type="http://schemas.openxmlformats.org/officeDocument/2006/relationships/image" Target="media/image141.png"/><Relationship Id="rId341" Type="http://schemas.openxmlformats.org/officeDocument/2006/relationships/image" Target="media/image280.png"/><Relationship Id="rId201" Type="http://schemas.openxmlformats.org/officeDocument/2006/relationships/image" Target="media/image145.png"/><Relationship Id="rId222" Type="http://schemas.openxmlformats.org/officeDocument/2006/relationships/image" Target="media/image166.png"/><Relationship Id="rId243" Type="http://schemas.openxmlformats.org/officeDocument/2006/relationships/image" Target="media/image187.png"/><Relationship Id="rId264" Type="http://schemas.openxmlformats.org/officeDocument/2006/relationships/image" Target="media/image208.png"/><Relationship Id="rId285" Type="http://schemas.openxmlformats.org/officeDocument/2006/relationships/image" Target="media/image229.png"/><Relationship Id="rId17" Type="http://schemas.openxmlformats.org/officeDocument/2006/relationships/hyperlink" Target="file:///C:\Users\NAME\Documents\University%20of%20York\Write%20up%20format%20document.docx" TargetMode="External"/><Relationship Id="rId38" Type="http://schemas.openxmlformats.org/officeDocument/2006/relationships/hyperlink" Target="file:///C:\Users\NAME\Documents\University%20of%20York\Write%20up%20format%20document.docx" TargetMode="External"/><Relationship Id="rId59" Type="http://schemas.openxmlformats.org/officeDocument/2006/relationships/image" Target="media/image11.png"/><Relationship Id="rId103" Type="http://schemas.openxmlformats.org/officeDocument/2006/relationships/image" Target="media/image49.png"/><Relationship Id="rId124" Type="http://schemas.openxmlformats.org/officeDocument/2006/relationships/image" Target="media/image68.png"/><Relationship Id="rId310" Type="http://schemas.openxmlformats.org/officeDocument/2006/relationships/image" Target="media/image254.png"/><Relationship Id="rId70" Type="http://schemas.openxmlformats.org/officeDocument/2006/relationships/image" Target="media/image22.png"/><Relationship Id="rId91" Type="http://schemas.openxmlformats.org/officeDocument/2006/relationships/image" Target="media/image37.png"/><Relationship Id="rId145" Type="http://schemas.openxmlformats.org/officeDocument/2006/relationships/image" Target="media/image89.png"/><Relationship Id="rId166" Type="http://schemas.openxmlformats.org/officeDocument/2006/relationships/image" Target="media/image110.png"/><Relationship Id="rId187" Type="http://schemas.openxmlformats.org/officeDocument/2006/relationships/image" Target="media/image131.png"/><Relationship Id="rId331" Type="http://schemas.microsoft.com/office/2007/relationships/hdphoto" Target="media/hdphoto9.wdp"/><Relationship Id="rId352" Type="http://schemas.openxmlformats.org/officeDocument/2006/relationships/image" Target="media/image291.png"/><Relationship Id="rId1" Type="http://schemas.openxmlformats.org/officeDocument/2006/relationships/customXml" Target="../customXml/item1.xml"/><Relationship Id="rId212" Type="http://schemas.openxmlformats.org/officeDocument/2006/relationships/image" Target="media/image156.png"/><Relationship Id="rId233" Type="http://schemas.openxmlformats.org/officeDocument/2006/relationships/image" Target="media/image177.png"/><Relationship Id="rId254" Type="http://schemas.openxmlformats.org/officeDocument/2006/relationships/image" Target="media/image198.png"/><Relationship Id="rId28" Type="http://schemas.openxmlformats.org/officeDocument/2006/relationships/hyperlink" Target="file:///C:\Users\NAME\Documents\University%20of%20York\Write%20up%20format%20document.docx" TargetMode="External"/><Relationship Id="rId49" Type="http://schemas.openxmlformats.org/officeDocument/2006/relationships/image" Target="media/image4.png"/><Relationship Id="rId114" Type="http://schemas.openxmlformats.org/officeDocument/2006/relationships/image" Target="media/image58.png"/><Relationship Id="rId275" Type="http://schemas.openxmlformats.org/officeDocument/2006/relationships/image" Target="media/image219.png"/><Relationship Id="rId296" Type="http://schemas.openxmlformats.org/officeDocument/2006/relationships/image" Target="media/image240.png"/><Relationship Id="rId300" Type="http://schemas.openxmlformats.org/officeDocument/2006/relationships/image" Target="media/image244.png"/><Relationship Id="rId60" Type="http://schemas.openxmlformats.org/officeDocument/2006/relationships/image" Target="media/image12.svg"/><Relationship Id="rId81" Type="http://schemas.openxmlformats.org/officeDocument/2006/relationships/image" Target="media/image32.png"/><Relationship Id="rId135" Type="http://schemas.openxmlformats.org/officeDocument/2006/relationships/image" Target="media/image79.png"/><Relationship Id="rId156" Type="http://schemas.openxmlformats.org/officeDocument/2006/relationships/image" Target="media/image100.png"/><Relationship Id="rId177" Type="http://schemas.openxmlformats.org/officeDocument/2006/relationships/image" Target="media/image121.png"/><Relationship Id="rId198" Type="http://schemas.openxmlformats.org/officeDocument/2006/relationships/image" Target="media/image142.png"/><Relationship Id="rId321" Type="http://schemas.openxmlformats.org/officeDocument/2006/relationships/image" Target="media/image265.png"/><Relationship Id="rId342" Type="http://schemas.openxmlformats.org/officeDocument/2006/relationships/image" Target="media/image281.png"/><Relationship Id="rId202" Type="http://schemas.openxmlformats.org/officeDocument/2006/relationships/image" Target="media/image146.png"/><Relationship Id="rId223" Type="http://schemas.openxmlformats.org/officeDocument/2006/relationships/image" Target="media/image167.png"/><Relationship Id="rId244" Type="http://schemas.openxmlformats.org/officeDocument/2006/relationships/image" Target="media/image188.png"/><Relationship Id="rId18" Type="http://schemas.openxmlformats.org/officeDocument/2006/relationships/hyperlink" Target="file:///C:\Users\NAME\Documents\University%20of%20York\Write%20up%20format%20document.docx" TargetMode="External"/><Relationship Id="rId39" Type="http://schemas.openxmlformats.org/officeDocument/2006/relationships/hyperlink" Target="file:///C:\Users\NAME\Documents\University%20of%20York\Write%20up%20format%20document.docx" TargetMode="External"/><Relationship Id="rId265" Type="http://schemas.openxmlformats.org/officeDocument/2006/relationships/image" Target="media/image209.png"/><Relationship Id="rId286" Type="http://schemas.openxmlformats.org/officeDocument/2006/relationships/image" Target="media/image230.png"/><Relationship Id="rId50" Type="http://schemas.openxmlformats.org/officeDocument/2006/relationships/chart" Target="charts/chart3.xml"/><Relationship Id="rId104" Type="http://schemas.microsoft.com/office/2007/relationships/hdphoto" Target="media/hdphoto6.wdp"/><Relationship Id="rId125" Type="http://schemas.openxmlformats.org/officeDocument/2006/relationships/image" Target="media/image69.png"/><Relationship Id="rId146" Type="http://schemas.openxmlformats.org/officeDocument/2006/relationships/image" Target="media/image90.png"/><Relationship Id="rId167" Type="http://schemas.openxmlformats.org/officeDocument/2006/relationships/image" Target="media/image111.png"/><Relationship Id="rId188" Type="http://schemas.openxmlformats.org/officeDocument/2006/relationships/image" Target="media/image132.png"/><Relationship Id="rId311" Type="http://schemas.openxmlformats.org/officeDocument/2006/relationships/image" Target="media/image255.png"/><Relationship Id="rId332" Type="http://schemas.openxmlformats.org/officeDocument/2006/relationships/image" Target="media/image272.png"/><Relationship Id="rId353" Type="http://schemas.openxmlformats.org/officeDocument/2006/relationships/image" Target="media/image292.png"/><Relationship Id="rId71" Type="http://schemas.openxmlformats.org/officeDocument/2006/relationships/image" Target="media/image23.png"/><Relationship Id="rId92" Type="http://schemas.openxmlformats.org/officeDocument/2006/relationships/image" Target="media/image38.png"/><Relationship Id="rId213" Type="http://schemas.openxmlformats.org/officeDocument/2006/relationships/image" Target="media/image157.png"/><Relationship Id="rId234" Type="http://schemas.openxmlformats.org/officeDocument/2006/relationships/image" Target="media/image178.png"/><Relationship Id="rId2" Type="http://schemas.openxmlformats.org/officeDocument/2006/relationships/numbering" Target="numbering.xml"/><Relationship Id="rId29" Type="http://schemas.openxmlformats.org/officeDocument/2006/relationships/hyperlink" Target="file:///C:\Users\NAME\Documents\University%20of%20York\Write%20up%20format%20document.docx" TargetMode="External"/><Relationship Id="rId255" Type="http://schemas.openxmlformats.org/officeDocument/2006/relationships/image" Target="media/image199.png"/><Relationship Id="rId276" Type="http://schemas.openxmlformats.org/officeDocument/2006/relationships/image" Target="media/image220.png"/><Relationship Id="rId297" Type="http://schemas.openxmlformats.org/officeDocument/2006/relationships/image" Target="media/image241.png"/><Relationship Id="rId40" Type="http://schemas.openxmlformats.org/officeDocument/2006/relationships/hyperlink" Target="file:///C:\Users\NAME\Documents\University%20of%20York\Write%20up%20format%20document.docx" TargetMode="External"/><Relationship Id="rId115" Type="http://schemas.openxmlformats.org/officeDocument/2006/relationships/image" Target="media/image59.png"/><Relationship Id="rId136" Type="http://schemas.openxmlformats.org/officeDocument/2006/relationships/image" Target="media/image80.png"/><Relationship Id="rId157" Type="http://schemas.openxmlformats.org/officeDocument/2006/relationships/image" Target="media/image101.png"/><Relationship Id="rId178" Type="http://schemas.openxmlformats.org/officeDocument/2006/relationships/image" Target="media/image122.png"/><Relationship Id="rId301" Type="http://schemas.openxmlformats.org/officeDocument/2006/relationships/image" Target="media/image245.png"/><Relationship Id="rId322" Type="http://schemas.openxmlformats.org/officeDocument/2006/relationships/image" Target="media/image266.png"/><Relationship Id="rId343" Type="http://schemas.openxmlformats.org/officeDocument/2006/relationships/image" Target="media/image282.png"/><Relationship Id="rId61" Type="http://schemas.openxmlformats.org/officeDocument/2006/relationships/image" Target="media/image13.png"/><Relationship Id="rId82" Type="http://schemas.openxmlformats.org/officeDocument/2006/relationships/image" Target="media/image31.png"/><Relationship Id="rId199" Type="http://schemas.openxmlformats.org/officeDocument/2006/relationships/image" Target="media/image143.png"/><Relationship Id="rId203" Type="http://schemas.openxmlformats.org/officeDocument/2006/relationships/image" Target="media/image147.png"/><Relationship Id="rId19" Type="http://schemas.openxmlformats.org/officeDocument/2006/relationships/hyperlink" Target="file:///C:\Users\NAME\Documents\University%20of%20York\Write%20up%20format%20document.docx" TargetMode="External"/><Relationship Id="rId224" Type="http://schemas.openxmlformats.org/officeDocument/2006/relationships/image" Target="media/image168.png"/><Relationship Id="rId245" Type="http://schemas.openxmlformats.org/officeDocument/2006/relationships/image" Target="media/image189.png"/><Relationship Id="rId266" Type="http://schemas.openxmlformats.org/officeDocument/2006/relationships/image" Target="media/image210.png"/><Relationship Id="rId287" Type="http://schemas.openxmlformats.org/officeDocument/2006/relationships/image" Target="media/image231.png"/><Relationship Id="rId30" Type="http://schemas.openxmlformats.org/officeDocument/2006/relationships/hyperlink" Target="file:///C:\Users\NAME\Documents\University%20of%20York\Write%20up%20format%20document.docx" TargetMode="External"/><Relationship Id="rId105" Type="http://schemas.openxmlformats.org/officeDocument/2006/relationships/image" Target="media/image50.jpg"/><Relationship Id="rId126" Type="http://schemas.openxmlformats.org/officeDocument/2006/relationships/image" Target="media/image70.png"/><Relationship Id="rId147" Type="http://schemas.openxmlformats.org/officeDocument/2006/relationships/image" Target="media/image91.png"/><Relationship Id="rId168" Type="http://schemas.openxmlformats.org/officeDocument/2006/relationships/image" Target="media/image112.png"/><Relationship Id="rId312" Type="http://schemas.openxmlformats.org/officeDocument/2006/relationships/image" Target="media/image256.png"/><Relationship Id="rId333" Type="http://schemas.microsoft.com/office/2007/relationships/hdphoto" Target="media/hdphoto10.wdp"/><Relationship Id="rId354" Type="http://schemas.openxmlformats.org/officeDocument/2006/relationships/image" Target="media/image293.png"/><Relationship Id="rId51" Type="http://schemas.openxmlformats.org/officeDocument/2006/relationships/image" Target="media/image5.png"/><Relationship Id="rId72" Type="http://schemas.openxmlformats.org/officeDocument/2006/relationships/image" Target="media/image24.png"/><Relationship Id="rId93" Type="http://schemas.openxmlformats.org/officeDocument/2006/relationships/image" Target="media/image39.png"/><Relationship Id="rId189" Type="http://schemas.openxmlformats.org/officeDocument/2006/relationships/image" Target="media/image133.png"/><Relationship Id="rId3" Type="http://schemas.openxmlformats.org/officeDocument/2006/relationships/styles" Target="styles.xml"/><Relationship Id="rId214" Type="http://schemas.openxmlformats.org/officeDocument/2006/relationships/image" Target="media/image158.png"/><Relationship Id="rId235" Type="http://schemas.openxmlformats.org/officeDocument/2006/relationships/image" Target="media/image179.png"/><Relationship Id="rId256" Type="http://schemas.openxmlformats.org/officeDocument/2006/relationships/image" Target="media/image200.png"/><Relationship Id="rId277" Type="http://schemas.openxmlformats.org/officeDocument/2006/relationships/image" Target="media/image221.png"/><Relationship Id="rId298" Type="http://schemas.openxmlformats.org/officeDocument/2006/relationships/image" Target="media/image242.png"/><Relationship Id="rId116" Type="http://schemas.openxmlformats.org/officeDocument/2006/relationships/image" Target="media/image60.png"/><Relationship Id="rId137" Type="http://schemas.openxmlformats.org/officeDocument/2006/relationships/image" Target="media/image81.png"/><Relationship Id="rId158" Type="http://schemas.openxmlformats.org/officeDocument/2006/relationships/image" Target="media/image102.png"/><Relationship Id="rId302" Type="http://schemas.openxmlformats.org/officeDocument/2006/relationships/image" Target="media/image246.png"/><Relationship Id="rId323" Type="http://schemas.openxmlformats.org/officeDocument/2006/relationships/image" Target="media/image267.png"/><Relationship Id="rId344" Type="http://schemas.openxmlformats.org/officeDocument/2006/relationships/image" Target="media/image283.png"/><Relationship Id="rId20" Type="http://schemas.openxmlformats.org/officeDocument/2006/relationships/hyperlink" Target="file:///C:\Users\NAME\Documents\University%20of%20York\Write%20up%20format%20document.docx" TargetMode="External"/><Relationship Id="rId41" Type="http://schemas.openxmlformats.org/officeDocument/2006/relationships/hyperlink" Target="file:///C:\Users\NAME\Documents\University%20of%20York\Write%20up%20format%20document.docx" TargetMode="External"/><Relationship Id="rId62" Type="http://schemas.openxmlformats.org/officeDocument/2006/relationships/image" Target="media/image14.svg"/><Relationship Id="rId83" Type="http://schemas.microsoft.com/office/2007/relationships/hdphoto" Target="media/hdphoto2.wdp"/><Relationship Id="rId179" Type="http://schemas.openxmlformats.org/officeDocument/2006/relationships/image" Target="media/image123.png"/><Relationship Id="rId190" Type="http://schemas.openxmlformats.org/officeDocument/2006/relationships/image" Target="media/image134.png"/><Relationship Id="rId204" Type="http://schemas.openxmlformats.org/officeDocument/2006/relationships/image" Target="media/image148.png"/><Relationship Id="rId225" Type="http://schemas.openxmlformats.org/officeDocument/2006/relationships/image" Target="media/image169.png"/><Relationship Id="rId246" Type="http://schemas.openxmlformats.org/officeDocument/2006/relationships/image" Target="media/image190.png"/><Relationship Id="rId267" Type="http://schemas.openxmlformats.org/officeDocument/2006/relationships/image" Target="media/image211.png"/><Relationship Id="rId288" Type="http://schemas.openxmlformats.org/officeDocument/2006/relationships/image" Target="media/image232.png"/><Relationship Id="rId106" Type="http://schemas.openxmlformats.org/officeDocument/2006/relationships/image" Target="media/image51.jpeg"/><Relationship Id="rId127" Type="http://schemas.openxmlformats.org/officeDocument/2006/relationships/image" Target="media/image71.png"/><Relationship Id="rId313" Type="http://schemas.openxmlformats.org/officeDocument/2006/relationships/image" Target="media/image257.png"/><Relationship Id="rId10" Type="http://schemas.openxmlformats.org/officeDocument/2006/relationships/hyperlink" Target="file:///C:\Users\NAME\OneDrive%20-%20University%20of%20York\Documents\University%20of%20York\Corrections\Marshall_206060309_CorrectedThesisTracked.docx" TargetMode="External"/><Relationship Id="rId31" Type="http://schemas.openxmlformats.org/officeDocument/2006/relationships/hyperlink" Target="file:///C:\Users\NAME\Documents\University%20of%20York\Write%20up%20format%20document.docx" TargetMode="External"/><Relationship Id="rId52" Type="http://schemas.openxmlformats.org/officeDocument/2006/relationships/footer" Target="footer2.xml"/><Relationship Id="rId73" Type="http://schemas.openxmlformats.org/officeDocument/2006/relationships/image" Target="media/image25.png"/><Relationship Id="rId94" Type="http://schemas.openxmlformats.org/officeDocument/2006/relationships/image" Target="media/image40.jpeg"/><Relationship Id="rId148" Type="http://schemas.openxmlformats.org/officeDocument/2006/relationships/image" Target="media/image92.png"/><Relationship Id="rId169" Type="http://schemas.openxmlformats.org/officeDocument/2006/relationships/image" Target="media/image113.png"/><Relationship Id="rId334" Type="http://schemas.openxmlformats.org/officeDocument/2006/relationships/image" Target="media/image273.png"/><Relationship Id="rId355" Type="http://schemas.openxmlformats.org/officeDocument/2006/relationships/image" Target="media/image294.png"/><Relationship Id="rId4" Type="http://schemas.openxmlformats.org/officeDocument/2006/relationships/settings" Target="settings.xml"/><Relationship Id="rId180" Type="http://schemas.openxmlformats.org/officeDocument/2006/relationships/image" Target="media/image124.png"/><Relationship Id="rId215" Type="http://schemas.openxmlformats.org/officeDocument/2006/relationships/image" Target="media/image159.png"/><Relationship Id="rId236" Type="http://schemas.openxmlformats.org/officeDocument/2006/relationships/image" Target="media/image180.png"/><Relationship Id="rId257" Type="http://schemas.openxmlformats.org/officeDocument/2006/relationships/image" Target="media/image201.png"/><Relationship Id="rId278" Type="http://schemas.openxmlformats.org/officeDocument/2006/relationships/image" Target="media/image222.png"/><Relationship Id="rId303" Type="http://schemas.openxmlformats.org/officeDocument/2006/relationships/image" Target="media/image247.png"/><Relationship Id="rId42" Type="http://schemas.openxmlformats.org/officeDocument/2006/relationships/hyperlink" Target="file:///C:\Users\NAME\Documents\University%20of%20York\Write%20up%20format%20document.docx" TargetMode="External"/><Relationship Id="rId84" Type="http://schemas.openxmlformats.org/officeDocument/2006/relationships/image" Target="media/image33.png"/><Relationship Id="rId138" Type="http://schemas.openxmlformats.org/officeDocument/2006/relationships/image" Target="media/image82.png"/><Relationship Id="rId345" Type="http://schemas.openxmlformats.org/officeDocument/2006/relationships/image" Target="media/image284.png"/><Relationship Id="rId191" Type="http://schemas.openxmlformats.org/officeDocument/2006/relationships/image" Target="media/image135.png"/><Relationship Id="rId205" Type="http://schemas.openxmlformats.org/officeDocument/2006/relationships/image" Target="media/image149.png"/><Relationship Id="rId247" Type="http://schemas.openxmlformats.org/officeDocument/2006/relationships/image" Target="media/image191.png"/><Relationship Id="rId107" Type="http://schemas.openxmlformats.org/officeDocument/2006/relationships/image" Target="media/image52.png"/><Relationship Id="rId289" Type="http://schemas.openxmlformats.org/officeDocument/2006/relationships/image" Target="media/image233.png"/><Relationship Id="rId11" Type="http://schemas.openxmlformats.org/officeDocument/2006/relationships/hyperlink" Target="file:///C:\Users\NAME\Documents\University%20of%20York\Write%20up%20format%20document.docx" TargetMode="External"/><Relationship Id="rId53" Type="http://schemas.openxmlformats.org/officeDocument/2006/relationships/chart" Target="charts/chart4.xml"/><Relationship Id="rId149" Type="http://schemas.openxmlformats.org/officeDocument/2006/relationships/image" Target="media/image93.png"/><Relationship Id="rId314" Type="http://schemas.openxmlformats.org/officeDocument/2006/relationships/image" Target="media/image258.png"/><Relationship Id="rId356" Type="http://schemas.openxmlformats.org/officeDocument/2006/relationships/footer" Target="footer5.xml"/><Relationship Id="rId95" Type="http://schemas.openxmlformats.org/officeDocument/2006/relationships/image" Target="media/image41.jpeg"/><Relationship Id="rId160" Type="http://schemas.openxmlformats.org/officeDocument/2006/relationships/image" Target="media/image104.png"/><Relationship Id="rId216" Type="http://schemas.openxmlformats.org/officeDocument/2006/relationships/image" Target="media/image160.png"/><Relationship Id="rId258" Type="http://schemas.openxmlformats.org/officeDocument/2006/relationships/image" Target="media/image202.png"/><Relationship Id="rId22" Type="http://schemas.openxmlformats.org/officeDocument/2006/relationships/hyperlink" Target="file:///C:\Users\NAME\Documents\University%20of%20York\Write%20up%20format%20document.docx" TargetMode="External"/><Relationship Id="rId64" Type="http://schemas.openxmlformats.org/officeDocument/2006/relationships/image" Target="media/image16.svg"/><Relationship Id="rId118" Type="http://schemas.openxmlformats.org/officeDocument/2006/relationships/image" Target="media/image62.png"/><Relationship Id="rId325" Type="http://schemas.openxmlformats.org/officeDocument/2006/relationships/footer" Target="footer4.xml"/><Relationship Id="rId171" Type="http://schemas.openxmlformats.org/officeDocument/2006/relationships/image" Target="media/image115.png"/><Relationship Id="rId227" Type="http://schemas.openxmlformats.org/officeDocument/2006/relationships/image" Target="media/image171.png"/><Relationship Id="rId269" Type="http://schemas.openxmlformats.org/officeDocument/2006/relationships/image" Target="media/image213.png"/><Relationship Id="rId33" Type="http://schemas.openxmlformats.org/officeDocument/2006/relationships/hyperlink" Target="file:///C:\Users\NAME\Documents\University%20of%20York\Write%20up%20format%20document.docx" TargetMode="External"/><Relationship Id="rId129" Type="http://schemas.openxmlformats.org/officeDocument/2006/relationships/image" Target="media/image73.png"/><Relationship Id="rId280" Type="http://schemas.openxmlformats.org/officeDocument/2006/relationships/image" Target="media/image224.png"/><Relationship Id="rId336" Type="http://schemas.openxmlformats.org/officeDocument/2006/relationships/image" Target="media/image275.png"/><Relationship Id="rId75" Type="http://schemas.openxmlformats.org/officeDocument/2006/relationships/image" Target="media/image27.png"/><Relationship Id="rId140" Type="http://schemas.openxmlformats.org/officeDocument/2006/relationships/image" Target="media/image84.png"/><Relationship Id="rId182" Type="http://schemas.openxmlformats.org/officeDocument/2006/relationships/image" Target="media/image126.png"/><Relationship Id="rId6" Type="http://schemas.openxmlformats.org/officeDocument/2006/relationships/footnotes" Target="footnotes.xml"/><Relationship Id="rId238" Type="http://schemas.openxmlformats.org/officeDocument/2006/relationships/image" Target="media/image182.png"/><Relationship Id="rId291" Type="http://schemas.openxmlformats.org/officeDocument/2006/relationships/image" Target="media/image235.png"/><Relationship Id="rId305" Type="http://schemas.openxmlformats.org/officeDocument/2006/relationships/image" Target="media/image249.png"/><Relationship Id="rId347" Type="http://schemas.openxmlformats.org/officeDocument/2006/relationships/image" Target="media/image286.png"/><Relationship Id="rId44" Type="http://schemas.openxmlformats.org/officeDocument/2006/relationships/chart" Target="charts/chart1.xml"/><Relationship Id="rId86" Type="http://schemas.openxmlformats.org/officeDocument/2006/relationships/image" Target="media/image34.png"/><Relationship Id="rId151" Type="http://schemas.openxmlformats.org/officeDocument/2006/relationships/image" Target="media/image95.png"/><Relationship Id="rId193" Type="http://schemas.openxmlformats.org/officeDocument/2006/relationships/image" Target="media/image137.png"/><Relationship Id="rId207" Type="http://schemas.openxmlformats.org/officeDocument/2006/relationships/image" Target="media/image151.png"/><Relationship Id="rId249" Type="http://schemas.openxmlformats.org/officeDocument/2006/relationships/image" Target="media/image193.png"/><Relationship Id="rId13" Type="http://schemas.openxmlformats.org/officeDocument/2006/relationships/hyperlink" Target="file:///C:\Users\NAME\Documents\University%20of%20York\Write%20up%20format%20document.docx" TargetMode="External"/><Relationship Id="rId109" Type="http://schemas.openxmlformats.org/officeDocument/2006/relationships/image" Target="media/image54.jpeg"/><Relationship Id="rId260" Type="http://schemas.openxmlformats.org/officeDocument/2006/relationships/image" Target="media/image204.png"/><Relationship Id="rId316" Type="http://schemas.openxmlformats.org/officeDocument/2006/relationships/image" Target="media/image260.png"/><Relationship Id="rId55" Type="http://schemas.openxmlformats.org/officeDocument/2006/relationships/image" Target="media/image7.png"/><Relationship Id="rId97" Type="http://schemas.openxmlformats.org/officeDocument/2006/relationships/image" Target="media/image43.jpeg"/><Relationship Id="rId120" Type="http://schemas.openxmlformats.org/officeDocument/2006/relationships/image" Target="media/image64.png"/><Relationship Id="rId358" Type="http://schemas.openxmlformats.org/officeDocument/2006/relationships/theme" Target="theme/theme1.xml"/><Relationship Id="rId162" Type="http://schemas.openxmlformats.org/officeDocument/2006/relationships/image" Target="media/image106.png"/><Relationship Id="rId218" Type="http://schemas.openxmlformats.org/officeDocument/2006/relationships/image" Target="media/image162.png"/><Relationship Id="rId271" Type="http://schemas.openxmlformats.org/officeDocument/2006/relationships/image" Target="media/image215.png"/><Relationship Id="rId24" Type="http://schemas.openxmlformats.org/officeDocument/2006/relationships/hyperlink" Target="file:///C:\Users\NAME\Documents\University%20of%20York\Write%20up%20format%20document.docx" TargetMode="External"/><Relationship Id="rId66" Type="http://schemas.openxmlformats.org/officeDocument/2006/relationships/image" Target="media/image18.svg"/><Relationship Id="rId131" Type="http://schemas.openxmlformats.org/officeDocument/2006/relationships/image" Target="media/image75.png"/><Relationship Id="rId327" Type="http://schemas.microsoft.com/office/2007/relationships/hdphoto" Target="media/hdphoto7.wdp"/><Relationship Id="rId173" Type="http://schemas.openxmlformats.org/officeDocument/2006/relationships/image" Target="media/image117.png"/><Relationship Id="rId229" Type="http://schemas.openxmlformats.org/officeDocument/2006/relationships/image" Target="media/image173.png"/><Relationship Id="rId240" Type="http://schemas.openxmlformats.org/officeDocument/2006/relationships/image" Target="media/image184.png"/><Relationship Id="rId35" Type="http://schemas.openxmlformats.org/officeDocument/2006/relationships/hyperlink" Target="file:///C:\Users\NAME\Documents\University%20of%20York\Write%20up%20format%20document.docx" TargetMode="External"/><Relationship Id="rId77" Type="http://schemas.microsoft.com/office/2007/relationships/hdphoto" Target="media/hdphoto1.wdp"/><Relationship Id="rId100" Type="http://schemas.openxmlformats.org/officeDocument/2006/relationships/image" Target="media/image46.jpeg"/><Relationship Id="rId282" Type="http://schemas.openxmlformats.org/officeDocument/2006/relationships/image" Target="media/image226.png"/><Relationship Id="rId338" Type="http://schemas.openxmlformats.org/officeDocument/2006/relationships/image" Target="media/image277.png"/><Relationship Id="rId8" Type="http://schemas.openxmlformats.org/officeDocument/2006/relationships/hyperlink" Target="file:///C:\Users\NAME\OneDrive%20-%20University%20of%20York\Documents\University%20of%20York\Corrections\Marshall_206060309_CorrectedThesisTracked.docx" TargetMode="External"/><Relationship Id="rId142" Type="http://schemas.openxmlformats.org/officeDocument/2006/relationships/image" Target="media/image86.png"/><Relationship Id="rId184" Type="http://schemas.openxmlformats.org/officeDocument/2006/relationships/image" Target="media/image128.png"/><Relationship Id="rId251" Type="http://schemas.openxmlformats.org/officeDocument/2006/relationships/image" Target="media/image195.png"/></Relationships>
</file>

<file path=word/charts/_rels/chart1.xml.rels><?xml version="1.0" encoding="UTF-8" standalone="yes"?>
<Relationships xmlns="http://schemas.openxmlformats.org/package/2006/relationships"><Relationship Id="rId3" Type="http://schemas.openxmlformats.org/officeDocument/2006/relationships/oleObject" Target="about:blank"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about:blank"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fs\ahlm500\w2k\Downloads\All%20PEC%20data%20and%20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9807247144847304E-2"/>
          <c:y val="2.6103464641670623E-2"/>
          <c:w val="0.91475307287761043"/>
          <c:h val="0.66266251602270643"/>
        </c:manualLayout>
      </c:layout>
      <c:barChart>
        <c:barDir val="col"/>
        <c:grouping val="stacked"/>
        <c:varyColors val="0"/>
        <c:ser>
          <c:idx val="0"/>
          <c:order val="0"/>
          <c:tx>
            <c:strRef>
              <c:f>'Total mass prescribed graph'!$A$2</c:f>
              <c:strCache>
                <c:ptCount val="1"/>
                <c:pt idx="0">
                  <c:v>Brivaracetum</c:v>
                </c:pt>
              </c:strCache>
            </c:strRef>
          </c:tx>
          <c:spPr>
            <a:solidFill>
              <a:schemeClr val="accent1"/>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2:$H$2</c:f>
              <c:numCache>
                <c:formatCode>General</c:formatCode>
                <c:ptCount val="7"/>
                <c:pt idx="0">
                  <c:v>0</c:v>
                </c:pt>
                <c:pt idx="1">
                  <c:v>0</c:v>
                </c:pt>
                <c:pt idx="2">
                  <c:v>0</c:v>
                </c:pt>
                <c:pt idx="3">
                  <c:v>0</c:v>
                </c:pt>
                <c:pt idx="4">
                  <c:v>5.5980200000000004E-3</c:v>
                </c:pt>
                <c:pt idx="5">
                  <c:v>2.8370304999999998E-2</c:v>
                </c:pt>
                <c:pt idx="6">
                  <c:v>5.6009909999999996E-2</c:v>
                </c:pt>
              </c:numCache>
            </c:numRef>
          </c:val>
          <c:extLst>
            <c:ext xmlns:c16="http://schemas.microsoft.com/office/drawing/2014/chart" uri="{C3380CC4-5D6E-409C-BE32-E72D297353CC}">
              <c16:uniqueId val="{00000000-E17C-4A39-93BC-62551C020A1F}"/>
            </c:ext>
          </c:extLst>
        </c:ser>
        <c:ser>
          <c:idx val="1"/>
          <c:order val="1"/>
          <c:tx>
            <c:strRef>
              <c:f>'Total mass prescribed graph'!$A$3</c:f>
              <c:strCache>
                <c:ptCount val="1"/>
                <c:pt idx="0">
                  <c:v>Carbamazepine</c:v>
                </c:pt>
              </c:strCache>
            </c:strRef>
          </c:tx>
          <c:spPr>
            <a:solidFill>
              <a:schemeClr val="accent2"/>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3:$H$3</c:f>
              <c:numCache>
                <c:formatCode>General</c:formatCode>
                <c:ptCount val="7"/>
                <c:pt idx="0">
                  <c:v>35.572101304999997</c:v>
                </c:pt>
                <c:pt idx="1">
                  <c:v>39.681570635</c:v>
                </c:pt>
                <c:pt idx="2">
                  <c:v>38.296745434999998</c:v>
                </c:pt>
                <c:pt idx="3">
                  <c:v>37.230775025</c:v>
                </c:pt>
                <c:pt idx="4">
                  <c:v>36.094466914999998</c:v>
                </c:pt>
                <c:pt idx="5">
                  <c:v>35.351414320000003</c:v>
                </c:pt>
                <c:pt idx="6">
                  <c:v>34.649850785000005</c:v>
                </c:pt>
              </c:numCache>
            </c:numRef>
          </c:val>
          <c:extLst>
            <c:ext xmlns:c16="http://schemas.microsoft.com/office/drawing/2014/chart" uri="{C3380CC4-5D6E-409C-BE32-E72D297353CC}">
              <c16:uniqueId val="{00000001-E17C-4A39-93BC-62551C020A1F}"/>
            </c:ext>
          </c:extLst>
        </c:ser>
        <c:ser>
          <c:idx val="2"/>
          <c:order val="2"/>
          <c:tx>
            <c:strRef>
              <c:f>'Total mass prescribed graph'!$A$4</c:f>
              <c:strCache>
                <c:ptCount val="1"/>
                <c:pt idx="0">
                  <c:v>Clobazam</c:v>
                </c:pt>
              </c:strCache>
            </c:strRef>
          </c:tx>
          <c:spPr>
            <a:solidFill>
              <a:schemeClr val="accent3"/>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4:$H$4</c:f>
              <c:numCache>
                <c:formatCode>General</c:formatCode>
                <c:ptCount val="7"/>
                <c:pt idx="0">
                  <c:v>6.6489450000000005E-2</c:v>
                </c:pt>
                <c:pt idx="1">
                  <c:v>8.4348823499999989E-2</c:v>
                </c:pt>
                <c:pt idx="2">
                  <c:v>0.10345578565000001</c:v>
                </c:pt>
                <c:pt idx="3">
                  <c:v>0.113175153</c:v>
                </c:pt>
                <c:pt idx="4">
                  <c:v>0.12481360070000001</c:v>
                </c:pt>
                <c:pt idx="5">
                  <c:v>0.12936062700000001</c:v>
                </c:pt>
                <c:pt idx="6">
                  <c:v>0.13475627499999998</c:v>
                </c:pt>
              </c:numCache>
            </c:numRef>
          </c:val>
          <c:extLst>
            <c:ext xmlns:c16="http://schemas.microsoft.com/office/drawing/2014/chart" uri="{C3380CC4-5D6E-409C-BE32-E72D297353CC}">
              <c16:uniqueId val="{00000002-E17C-4A39-93BC-62551C020A1F}"/>
            </c:ext>
          </c:extLst>
        </c:ser>
        <c:ser>
          <c:idx val="3"/>
          <c:order val="3"/>
          <c:tx>
            <c:strRef>
              <c:f>'Total mass prescribed graph'!$A$5</c:f>
              <c:strCache>
                <c:ptCount val="1"/>
                <c:pt idx="0">
                  <c:v>Clonazepam</c:v>
                </c:pt>
              </c:strCache>
            </c:strRef>
          </c:tx>
          <c:spPr>
            <a:solidFill>
              <a:schemeClr val="accent4"/>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5:$H$5</c:f>
              <c:numCache>
                <c:formatCode>General</c:formatCode>
                <c:ptCount val="7"/>
                <c:pt idx="0">
                  <c:v>1.5705865350000001E-2</c:v>
                </c:pt>
                <c:pt idx="1">
                  <c:v>1.9553915084999998E-2</c:v>
                </c:pt>
                <c:pt idx="2">
                  <c:v>2.3889696699999997E-2</c:v>
                </c:pt>
                <c:pt idx="3">
                  <c:v>2.5904655950000001E-2</c:v>
                </c:pt>
                <c:pt idx="4">
                  <c:v>2.6551888300000003E-2</c:v>
                </c:pt>
                <c:pt idx="5">
                  <c:v>2.6557224590000001E-2</c:v>
                </c:pt>
                <c:pt idx="6">
                  <c:v>2.6659690449999999E-2</c:v>
                </c:pt>
              </c:numCache>
            </c:numRef>
          </c:val>
          <c:extLst>
            <c:ext xmlns:c16="http://schemas.microsoft.com/office/drawing/2014/chart" uri="{C3380CC4-5D6E-409C-BE32-E72D297353CC}">
              <c16:uniqueId val="{00000003-E17C-4A39-93BC-62551C020A1F}"/>
            </c:ext>
          </c:extLst>
        </c:ser>
        <c:ser>
          <c:idx val="4"/>
          <c:order val="4"/>
          <c:tx>
            <c:strRef>
              <c:f>'Total mass prescribed graph'!$A$6</c:f>
              <c:strCache>
                <c:ptCount val="1"/>
                <c:pt idx="0">
                  <c:v>Eslicarbazepine Acetate</c:v>
                </c:pt>
              </c:strCache>
            </c:strRef>
          </c:tx>
          <c:spPr>
            <a:solidFill>
              <a:schemeClr val="accent5"/>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6:$H$6</c:f>
              <c:numCache>
                <c:formatCode>General</c:formatCode>
                <c:ptCount val="7"/>
                <c:pt idx="0">
                  <c:v>0</c:v>
                </c:pt>
                <c:pt idx="1">
                  <c:v>0</c:v>
                </c:pt>
                <c:pt idx="2">
                  <c:v>0.11393200000000001</c:v>
                </c:pt>
                <c:pt idx="3">
                  <c:v>0.17526080000000002</c:v>
                </c:pt>
                <c:pt idx="4">
                  <c:v>0.24961679999999992</c:v>
                </c:pt>
                <c:pt idx="5">
                  <c:v>0.31335279999999999</c:v>
                </c:pt>
                <c:pt idx="6">
                  <c:v>0.38592180000000004</c:v>
                </c:pt>
              </c:numCache>
            </c:numRef>
          </c:val>
          <c:extLst>
            <c:ext xmlns:c16="http://schemas.microsoft.com/office/drawing/2014/chart" uri="{C3380CC4-5D6E-409C-BE32-E72D297353CC}">
              <c16:uniqueId val="{00000004-E17C-4A39-93BC-62551C020A1F}"/>
            </c:ext>
          </c:extLst>
        </c:ser>
        <c:ser>
          <c:idx val="5"/>
          <c:order val="5"/>
          <c:tx>
            <c:strRef>
              <c:f>'Total mass prescribed graph'!$A$7</c:f>
              <c:strCache>
                <c:ptCount val="1"/>
                <c:pt idx="0">
                  <c:v>Ethosuximide</c:v>
                </c:pt>
              </c:strCache>
            </c:strRef>
          </c:tx>
          <c:spPr>
            <a:solidFill>
              <a:schemeClr val="accent6"/>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7:$H$7</c:f>
              <c:numCache>
                <c:formatCode>General</c:formatCode>
                <c:ptCount val="7"/>
                <c:pt idx="0">
                  <c:v>0.66453549999999995</c:v>
                </c:pt>
                <c:pt idx="1">
                  <c:v>0.61282890000000001</c:v>
                </c:pt>
                <c:pt idx="2">
                  <c:v>0.74497180000000007</c:v>
                </c:pt>
                <c:pt idx="3">
                  <c:v>0.80687184999999995</c:v>
                </c:pt>
                <c:pt idx="4">
                  <c:v>0.87708495000000009</c:v>
                </c:pt>
                <c:pt idx="5">
                  <c:v>0.91857320000000009</c:v>
                </c:pt>
                <c:pt idx="6">
                  <c:v>0.95381870000000002</c:v>
                </c:pt>
              </c:numCache>
            </c:numRef>
          </c:val>
          <c:extLst>
            <c:ext xmlns:c16="http://schemas.microsoft.com/office/drawing/2014/chart" uri="{C3380CC4-5D6E-409C-BE32-E72D297353CC}">
              <c16:uniqueId val="{00000005-E17C-4A39-93BC-62551C020A1F}"/>
            </c:ext>
          </c:extLst>
        </c:ser>
        <c:ser>
          <c:idx val="6"/>
          <c:order val="6"/>
          <c:tx>
            <c:strRef>
              <c:f>'Total mass prescribed graph'!$A$8</c:f>
              <c:strCache>
                <c:ptCount val="1"/>
                <c:pt idx="0">
                  <c:v>Felbamate</c:v>
                </c:pt>
              </c:strCache>
            </c:strRef>
          </c:tx>
          <c:spPr>
            <a:solidFill>
              <a:schemeClr val="accent1">
                <a:lumMod val="60000"/>
              </a:schemeClr>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8:$H$8</c:f>
              <c:numCache>
                <c:formatCode>General</c:formatCode>
                <c:ptCount val="7"/>
                <c:pt idx="0">
                  <c:v>0</c:v>
                </c:pt>
                <c:pt idx="1">
                  <c:v>0</c:v>
                </c:pt>
                <c:pt idx="2">
                  <c:v>3.4091999999999998E-3</c:v>
                </c:pt>
                <c:pt idx="3">
                  <c:v>6.2976000000000004E-3</c:v>
                </c:pt>
                <c:pt idx="4">
                  <c:v>5.6862000000000006E-3</c:v>
                </c:pt>
                <c:pt idx="5">
                  <c:v>6.0467999999999997E-3</c:v>
                </c:pt>
                <c:pt idx="6">
                  <c:v>6.2363999999999996E-3</c:v>
                </c:pt>
              </c:numCache>
            </c:numRef>
          </c:val>
          <c:extLst>
            <c:ext xmlns:c16="http://schemas.microsoft.com/office/drawing/2014/chart" uri="{C3380CC4-5D6E-409C-BE32-E72D297353CC}">
              <c16:uniqueId val="{00000006-E17C-4A39-93BC-62551C020A1F}"/>
            </c:ext>
          </c:extLst>
        </c:ser>
        <c:ser>
          <c:idx val="7"/>
          <c:order val="7"/>
          <c:tx>
            <c:strRef>
              <c:f>'Total mass prescribed graph'!$A$9</c:f>
              <c:strCache>
                <c:ptCount val="1"/>
                <c:pt idx="0">
                  <c:v>Gabapentin</c:v>
                </c:pt>
              </c:strCache>
            </c:strRef>
          </c:tx>
          <c:spPr>
            <a:solidFill>
              <a:schemeClr val="accent2">
                <a:lumMod val="60000"/>
              </a:schemeClr>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9:$H$9</c:f>
              <c:numCache>
                <c:formatCode>General</c:formatCode>
                <c:ptCount val="7"/>
                <c:pt idx="0">
                  <c:v>32.752835300000001</c:v>
                </c:pt>
                <c:pt idx="1">
                  <c:v>51.948606289999987</c:v>
                </c:pt>
                <c:pt idx="2">
                  <c:v>104.24490313999999</c:v>
                </c:pt>
                <c:pt idx="3">
                  <c:v>146.31310857</c:v>
                </c:pt>
                <c:pt idx="4">
                  <c:v>189.22841023999999</c:v>
                </c:pt>
                <c:pt idx="5">
                  <c:v>206.62608881</c:v>
                </c:pt>
                <c:pt idx="6">
                  <c:v>214.06145785000001</c:v>
                </c:pt>
              </c:numCache>
            </c:numRef>
          </c:val>
          <c:extLst>
            <c:ext xmlns:c16="http://schemas.microsoft.com/office/drawing/2014/chart" uri="{C3380CC4-5D6E-409C-BE32-E72D297353CC}">
              <c16:uniqueId val="{00000007-E17C-4A39-93BC-62551C020A1F}"/>
            </c:ext>
          </c:extLst>
        </c:ser>
        <c:ser>
          <c:idx val="8"/>
          <c:order val="8"/>
          <c:tx>
            <c:strRef>
              <c:f>'Total mass prescribed graph'!$A$10</c:f>
              <c:strCache>
                <c:ptCount val="1"/>
                <c:pt idx="0">
                  <c:v>Lacosamide</c:v>
                </c:pt>
              </c:strCache>
            </c:strRef>
          </c:tx>
          <c:spPr>
            <a:solidFill>
              <a:schemeClr val="accent3">
                <a:lumMod val="60000"/>
              </a:schemeClr>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10:$H$10</c:f>
              <c:numCache>
                <c:formatCode>General</c:formatCode>
                <c:ptCount val="7"/>
                <c:pt idx="0">
                  <c:v>0</c:v>
                </c:pt>
                <c:pt idx="1">
                  <c:v>1.15865E-3</c:v>
                </c:pt>
                <c:pt idx="2">
                  <c:v>0.35003339</c:v>
                </c:pt>
                <c:pt idx="3">
                  <c:v>1.2355677700000001</c:v>
                </c:pt>
                <c:pt idx="4">
                  <c:v>0.68571006000000001</c:v>
                </c:pt>
                <c:pt idx="5">
                  <c:v>0.76587815000000004</c:v>
                </c:pt>
                <c:pt idx="6">
                  <c:v>0.86515989999999998</c:v>
                </c:pt>
              </c:numCache>
            </c:numRef>
          </c:val>
          <c:extLst>
            <c:ext xmlns:c16="http://schemas.microsoft.com/office/drawing/2014/chart" uri="{C3380CC4-5D6E-409C-BE32-E72D297353CC}">
              <c16:uniqueId val="{00000008-E17C-4A39-93BC-62551C020A1F}"/>
            </c:ext>
          </c:extLst>
        </c:ser>
        <c:ser>
          <c:idx val="9"/>
          <c:order val="9"/>
          <c:tx>
            <c:strRef>
              <c:f>'Total mass prescribed graph'!$A$11</c:f>
              <c:strCache>
                <c:ptCount val="1"/>
                <c:pt idx="0">
                  <c:v>Lamotrigine</c:v>
                </c:pt>
              </c:strCache>
            </c:strRef>
          </c:tx>
          <c:spPr>
            <a:solidFill>
              <a:schemeClr val="accent4">
                <a:lumMod val="60000"/>
              </a:schemeClr>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11:$H$11</c:f>
              <c:numCache>
                <c:formatCode>General</c:formatCode>
                <c:ptCount val="7"/>
                <c:pt idx="0">
                  <c:v>4.5814211580000004</c:v>
                </c:pt>
                <c:pt idx="1">
                  <c:v>6.056482237</c:v>
                </c:pt>
                <c:pt idx="2">
                  <c:v>8.1152819810000008</c:v>
                </c:pt>
                <c:pt idx="3">
                  <c:v>9.341565976</c:v>
                </c:pt>
                <c:pt idx="4">
                  <c:v>10.645318069</c:v>
                </c:pt>
                <c:pt idx="5">
                  <c:v>11.241907855999999</c:v>
                </c:pt>
                <c:pt idx="6">
                  <c:v>11.958810344</c:v>
                </c:pt>
              </c:numCache>
            </c:numRef>
          </c:val>
          <c:extLst>
            <c:ext xmlns:c16="http://schemas.microsoft.com/office/drawing/2014/chart" uri="{C3380CC4-5D6E-409C-BE32-E72D297353CC}">
              <c16:uniqueId val="{00000009-E17C-4A39-93BC-62551C020A1F}"/>
            </c:ext>
          </c:extLst>
        </c:ser>
        <c:ser>
          <c:idx val="10"/>
          <c:order val="10"/>
          <c:tx>
            <c:strRef>
              <c:f>'Total mass prescribed graph'!$A$12</c:f>
              <c:strCache>
                <c:ptCount val="1"/>
                <c:pt idx="0">
                  <c:v>Levetiracetam</c:v>
                </c:pt>
              </c:strCache>
            </c:strRef>
          </c:tx>
          <c:spPr>
            <a:solidFill>
              <a:schemeClr val="accent5">
                <a:lumMod val="60000"/>
              </a:schemeClr>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12:$H$12</c:f>
              <c:numCache>
                <c:formatCode>General</c:formatCode>
                <c:ptCount val="7"/>
                <c:pt idx="0">
                  <c:v>10.22469615</c:v>
                </c:pt>
                <c:pt idx="1">
                  <c:v>21.16433125</c:v>
                </c:pt>
                <c:pt idx="2">
                  <c:v>39.50380071</c:v>
                </c:pt>
                <c:pt idx="3">
                  <c:v>49.938700400000002</c:v>
                </c:pt>
                <c:pt idx="4">
                  <c:v>61.929380449999996</c:v>
                </c:pt>
                <c:pt idx="5">
                  <c:v>67.442890950000006</c:v>
                </c:pt>
                <c:pt idx="6">
                  <c:v>73.04011165</c:v>
                </c:pt>
              </c:numCache>
            </c:numRef>
          </c:val>
          <c:extLst>
            <c:ext xmlns:c16="http://schemas.microsoft.com/office/drawing/2014/chart" uri="{C3380CC4-5D6E-409C-BE32-E72D297353CC}">
              <c16:uniqueId val="{0000000A-E17C-4A39-93BC-62551C020A1F}"/>
            </c:ext>
          </c:extLst>
        </c:ser>
        <c:ser>
          <c:idx val="11"/>
          <c:order val="11"/>
          <c:tx>
            <c:strRef>
              <c:f>'Total mass prescribed graph'!$A$13</c:f>
              <c:strCache>
                <c:ptCount val="1"/>
                <c:pt idx="0">
                  <c:v>Mesuximide</c:v>
                </c:pt>
              </c:strCache>
            </c:strRef>
          </c:tx>
          <c:spPr>
            <a:solidFill>
              <a:schemeClr val="accent6">
                <a:lumMod val="60000"/>
              </a:schemeClr>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13:$H$13</c:f>
              <c:numCache>
                <c:formatCode>General</c:formatCode>
                <c:ptCount val="7"/>
                <c:pt idx="0">
                  <c:v>3.3452999999999998E-3</c:v>
                </c:pt>
                <c:pt idx="1">
                  <c:v>0</c:v>
                </c:pt>
                <c:pt idx="2">
                  <c:v>2.4719999999999999E-4</c:v>
                </c:pt>
                <c:pt idx="3">
                  <c:v>0</c:v>
                </c:pt>
                <c:pt idx="4">
                  <c:v>0</c:v>
                </c:pt>
                <c:pt idx="5">
                  <c:v>0</c:v>
                </c:pt>
                <c:pt idx="6">
                  <c:v>0</c:v>
                </c:pt>
              </c:numCache>
            </c:numRef>
          </c:val>
          <c:extLst>
            <c:ext xmlns:c16="http://schemas.microsoft.com/office/drawing/2014/chart" uri="{C3380CC4-5D6E-409C-BE32-E72D297353CC}">
              <c16:uniqueId val="{0000000B-E17C-4A39-93BC-62551C020A1F}"/>
            </c:ext>
          </c:extLst>
        </c:ser>
        <c:ser>
          <c:idx val="12"/>
          <c:order val="12"/>
          <c:tx>
            <c:strRef>
              <c:f>'Total mass prescribed graph'!$A$14</c:f>
              <c:strCache>
                <c:ptCount val="1"/>
                <c:pt idx="0">
                  <c:v>Midazolam Hydrochloride</c:v>
                </c:pt>
              </c:strCache>
            </c:strRef>
          </c:tx>
          <c:spPr>
            <a:solidFill>
              <a:schemeClr val="accent1">
                <a:lumMod val="80000"/>
                <a:lumOff val="20000"/>
              </a:schemeClr>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14:$H$14</c:f>
              <c:numCache>
                <c:formatCode>General</c:formatCode>
                <c:ptCount val="7"/>
                <c:pt idx="0">
                  <c:v>0</c:v>
                </c:pt>
                <c:pt idx="1">
                  <c:v>2.3558999999999999E-4</c:v>
                </c:pt>
                <c:pt idx="2">
                  <c:v>4.3507499999999999E-4</c:v>
                </c:pt>
                <c:pt idx="3">
                  <c:v>8.5427500000000004E-4</c:v>
                </c:pt>
                <c:pt idx="4">
                  <c:v>1.3701399999999999E-3</c:v>
                </c:pt>
                <c:pt idx="5">
                  <c:v>1.49325E-3</c:v>
                </c:pt>
                <c:pt idx="6">
                  <c:v>1.534215E-3</c:v>
                </c:pt>
              </c:numCache>
            </c:numRef>
          </c:val>
          <c:extLst>
            <c:ext xmlns:c16="http://schemas.microsoft.com/office/drawing/2014/chart" uri="{C3380CC4-5D6E-409C-BE32-E72D297353CC}">
              <c16:uniqueId val="{0000000C-E17C-4A39-93BC-62551C020A1F}"/>
            </c:ext>
          </c:extLst>
        </c:ser>
        <c:ser>
          <c:idx val="13"/>
          <c:order val="13"/>
          <c:tx>
            <c:strRef>
              <c:f>'Total mass prescribed graph'!$A$15</c:f>
              <c:strCache>
                <c:ptCount val="1"/>
                <c:pt idx="0">
                  <c:v>Midazolam Maleate</c:v>
                </c:pt>
              </c:strCache>
            </c:strRef>
          </c:tx>
          <c:spPr>
            <a:solidFill>
              <a:schemeClr val="accent2">
                <a:lumMod val="80000"/>
                <a:lumOff val="20000"/>
              </a:schemeClr>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15:$H$15</c:f>
              <c:numCache>
                <c:formatCode>General</c:formatCode>
                <c:ptCount val="7"/>
                <c:pt idx="0">
                  <c:v>0</c:v>
                </c:pt>
                <c:pt idx="1">
                  <c:v>0</c:v>
                </c:pt>
                <c:pt idx="2">
                  <c:v>3.0849320000000007E-3</c:v>
                </c:pt>
                <c:pt idx="3">
                  <c:v>2.0451735000000001E-3</c:v>
                </c:pt>
                <c:pt idx="4">
                  <c:v>1.421425E-3</c:v>
                </c:pt>
                <c:pt idx="5">
                  <c:v>1.155199E-3</c:v>
                </c:pt>
                <c:pt idx="6">
                  <c:v>9.8996000000000002E-4</c:v>
                </c:pt>
              </c:numCache>
            </c:numRef>
          </c:val>
          <c:extLst>
            <c:ext xmlns:c16="http://schemas.microsoft.com/office/drawing/2014/chart" uri="{C3380CC4-5D6E-409C-BE32-E72D297353CC}">
              <c16:uniqueId val="{0000000D-E17C-4A39-93BC-62551C020A1F}"/>
            </c:ext>
          </c:extLst>
        </c:ser>
        <c:ser>
          <c:idx val="14"/>
          <c:order val="14"/>
          <c:tx>
            <c:strRef>
              <c:f>'Total mass prescribed graph'!$A$16</c:f>
              <c:strCache>
                <c:ptCount val="1"/>
                <c:pt idx="0">
                  <c:v>Oxcarbazepine</c:v>
                </c:pt>
              </c:strCache>
            </c:strRef>
          </c:tx>
          <c:spPr>
            <a:solidFill>
              <a:schemeClr val="accent3">
                <a:lumMod val="80000"/>
                <a:lumOff val="20000"/>
              </a:schemeClr>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16:$H$16</c:f>
              <c:numCache>
                <c:formatCode>General</c:formatCode>
                <c:ptCount val="7"/>
                <c:pt idx="0">
                  <c:v>0.96082106999999994</c:v>
                </c:pt>
                <c:pt idx="1">
                  <c:v>1.42215201</c:v>
                </c:pt>
                <c:pt idx="2">
                  <c:v>1.9289174599999999</c:v>
                </c:pt>
                <c:pt idx="3">
                  <c:v>2.1225044099999999</c:v>
                </c:pt>
                <c:pt idx="4">
                  <c:v>2.3161721699999998</c:v>
                </c:pt>
                <c:pt idx="5">
                  <c:v>2.3934990300000001</c:v>
                </c:pt>
                <c:pt idx="6">
                  <c:v>2.5034477100000001</c:v>
                </c:pt>
              </c:numCache>
            </c:numRef>
          </c:val>
          <c:extLst>
            <c:ext xmlns:c16="http://schemas.microsoft.com/office/drawing/2014/chart" uri="{C3380CC4-5D6E-409C-BE32-E72D297353CC}">
              <c16:uniqueId val="{0000000E-E17C-4A39-93BC-62551C020A1F}"/>
            </c:ext>
          </c:extLst>
        </c:ser>
        <c:ser>
          <c:idx val="15"/>
          <c:order val="15"/>
          <c:tx>
            <c:strRef>
              <c:f>'Total mass prescribed graph'!$A$17</c:f>
              <c:strCache>
                <c:ptCount val="1"/>
                <c:pt idx="0">
                  <c:v>Paraldehyde</c:v>
                </c:pt>
              </c:strCache>
            </c:strRef>
          </c:tx>
          <c:spPr>
            <a:solidFill>
              <a:schemeClr val="accent4">
                <a:lumMod val="80000"/>
                <a:lumOff val="20000"/>
              </a:schemeClr>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17:$H$17</c:f>
              <c:numCache>
                <c:formatCode>General</c:formatCode>
                <c:ptCount val="7"/>
                <c:pt idx="0">
                  <c:v>2.622E-5</c:v>
                </c:pt>
                <c:pt idx="1">
                  <c:v>0</c:v>
                </c:pt>
                <c:pt idx="2">
                  <c:v>0</c:v>
                </c:pt>
                <c:pt idx="3">
                  <c:v>0</c:v>
                </c:pt>
                <c:pt idx="4">
                  <c:v>0</c:v>
                </c:pt>
                <c:pt idx="5">
                  <c:v>0</c:v>
                </c:pt>
                <c:pt idx="6">
                  <c:v>0</c:v>
                </c:pt>
              </c:numCache>
            </c:numRef>
          </c:val>
          <c:extLst>
            <c:ext xmlns:c16="http://schemas.microsoft.com/office/drawing/2014/chart" uri="{C3380CC4-5D6E-409C-BE32-E72D297353CC}">
              <c16:uniqueId val="{0000000F-E17C-4A39-93BC-62551C020A1F}"/>
            </c:ext>
          </c:extLst>
        </c:ser>
        <c:ser>
          <c:idx val="16"/>
          <c:order val="16"/>
          <c:tx>
            <c:strRef>
              <c:f>'Total mass prescribed graph'!$A$18</c:f>
              <c:strCache>
                <c:ptCount val="1"/>
                <c:pt idx="0">
                  <c:v>Perampanel</c:v>
                </c:pt>
              </c:strCache>
            </c:strRef>
          </c:tx>
          <c:spPr>
            <a:solidFill>
              <a:schemeClr val="accent5">
                <a:lumMod val="80000"/>
                <a:lumOff val="20000"/>
              </a:schemeClr>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18:$H$18</c:f>
              <c:numCache>
                <c:formatCode>General</c:formatCode>
                <c:ptCount val="7"/>
                <c:pt idx="0">
                  <c:v>0</c:v>
                </c:pt>
                <c:pt idx="1">
                  <c:v>0</c:v>
                </c:pt>
                <c:pt idx="2">
                  <c:v>1.624E-5</c:v>
                </c:pt>
                <c:pt idx="3">
                  <c:v>2.6282160000000001E-3</c:v>
                </c:pt>
                <c:pt idx="4">
                  <c:v>5.0602780000000005E-3</c:v>
                </c:pt>
                <c:pt idx="5">
                  <c:v>6.0766379999999997E-3</c:v>
                </c:pt>
                <c:pt idx="6">
                  <c:v>6.9201039999999998E-3</c:v>
                </c:pt>
              </c:numCache>
            </c:numRef>
          </c:val>
          <c:extLst>
            <c:ext xmlns:c16="http://schemas.microsoft.com/office/drawing/2014/chart" uri="{C3380CC4-5D6E-409C-BE32-E72D297353CC}">
              <c16:uniqueId val="{00000010-E17C-4A39-93BC-62551C020A1F}"/>
            </c:ext>
          </c:extLst>
        </c:ser>
        <c:ser>
          <c:idx val="17"/>
          <c:order val="17"/>
          <c:tx>
            <c:strRef>
              <c:f>'Total mass prescribed graph'!$A$19</c:f>
              <c:strCache>
                <c:ptCount val="1"/>
                <c:pt idx="0">
                  <c:v>Phenobarbital</c:v>
                </c:pt>
              </c:strCache>
            </c:strRef>
          </c:tx>
          <c:spPr>
            <a:solidFill>
              <a:schemeClr val="accent6">
                <a:lumMod val="80000"/>
                <a:lumOff val="20000"/>
              </a:schemeClr>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19:$H$19</c:f>
              <c:numCache>
                <c:formatCode>General</c:formatCode>
                <c:ptCount val="7"/>
                <c:pt idx="0">
                  <c:v>0.855647457</c:v>
                </c:pt>
                <c:pt idx="1">
                  <c:v>0.67465947700000006</c:v>
                </c:pt>
                <c:pt idx="2">
                  <c:v>0.59352552700000005</c:v>
                </c:pt>
                <c:pt idx="3">
                  <c:v>0.54282450999999998</c:v>
                </c:pt>
                <c:pt idx="4">
                  <c:v>0.488734004</c:v>
                </c:pt>
                <c:pt idx="5">
                  <c:v>0.46109425700000001</c:v>
                </c:pt>
                <c:pt idx="6">
                  <c:v>0.43639082699999998</c:v>
                </c:pt>
              </c:numCache>
            </c:numRef>
          </c:val>
          <c:extLst>
            <c:ext xmlns:c16="http://schemas.microsoft.com/office/drawing/2014/chart" uri="{C3380CC4-5D6E-409C-BE32-E72D297353CC}">
              <c16:uniqueId val="{00000011-E17C-4A39-93BC-62551C020A1F}"/>
            </c:ext>
          </c:extLst>
        </c:ser>
        <c:ser>
          <c:idx val="18"/>
          <c:order val="18"/>
          <c:tx>
            <c:strRef>
              <c:f>'Total mass prescribed graph'!$A$20</c:f>
              <c:strCache>
                <c:ptCount val="1"/>
                <c:pt idx="0">
                  <c:v>Phenobarbital sod</c:v>
                </c:pt>
              </c:strCache>
            </c:strRef>
          </c:tx>
          <c:spPr>
            <a:solidFill>
              <a:schemeClr val="accent1">
                <a:lumMod val="80000"/>
              </a:schemeClr>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20:$H$20</c:f>
              <c:numCache>
                <c:formatCode>General</c:formatCode>
                <c:ptCount val="7"/>
                <c:pt idx="0">
                  <c:v>6.7225999999999994E-4</c:v>
                </c:pt>
                <c:pt idx="1">
                  <c:v>9.0373999999999999E-4</c:v>
                </c:pt>
                <c:pt idx="2">
                  <c:v>1.5999849999999999E-3</c:v>
                </c:pt>
                <c:pt idx="3">
                  <c:v>7.6098099999999998E-4</c:v>
                </c:pt>
                <c:pt idx="4">
                  <c:v>8.8206500000000002E-4</c:v>
                </c:pt>
                <c:pt idx="5">
                  <c:v>8.8026999999999995E-4</c:v>
                </c:pt>
                <c:pt idx="6">
                  <c:v>7.6665000000000001E-4</c:v>
                </c:pt>
              </c:numCache>
            </c:numRef>
          </c:val>
          <c:extLst>
            <c:ext xmlns:c16="http://schemas.microsoft.com/office/drawing/2014/chart" uri="{C3380CC4-5D6E-409C-BE32-E72D297353CC}">
              <c16:uniqueId val="{00000012-E17C-4A39-93BC-62551C020A1F}"/>
            </c:ext>
          </c:extLst>
        </c:ser>
        <c:ser>
          <c:idx val="19"/>
          <c:order val="19"/>
          <c:tx>
            <c:strRef>
              <c:f>'Total mass prescribed graph'!$A$21</c:f>
              <c:strCache>
                <c:ptCount val="1"/>
                <c:pt idx="0">
                  <c:v>Phenytoin  </c:v>
                </c:pt>
              </c:strCache>
            </c:strRef>
          </c:tx>
          <c:spPr>
            <a:solidFill>
              <a:schemeClr val="accent2">
                <a:lumMod val="80000"/>
              </a:schemeClr>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21:$H$21</c:f>
              <c:numCache>
                <c:formatCode>General</c:formatCode>
                <c:ptCount val="7"/>
                <c:pt idx="0">
                  <c:v>0.264468078</c:v>
                </c:pt>
                <c:pt idx="1">
                  <c:v>0.23686063199999999</c:v>
                </c:pt>
                <c:pt idx="2">
                  <c:v>0.24952875199999999</c:v>
                </c:pt>
                <c:pt idx="3">
                  <c:v>0.23302254200000003</c:v>
                </c:pt>
                <c:pt idx="4">
                  <c:v>0.20863135399999999</c:v>
                </c:pt>
                <c:pt idx="5">
                  <c:v>0.192380632</c:v>
                </c:pt>
                <c:pt idx="6">
                  <c:v>0.17469616999999998</c:v>
                </c:pt>
              </c:numCache>
            </c:numRef>
          </c:val>
          <c:extLst>
            <c:ext xmlns:c16="http://schemas.microsoft.com/office/drawing/2014/chart" uri="{C3380CC4-5D6E-409C-BE32-E72D297353CC}">
              <c16:uniqueId val="{00000013-E17C-4A39-93BC-62551C020A1F}"/>
            </c:ext>
          </c:extLst>
        </c:ser>
        <c:ser>
          <c:idx val="20"/>
          <c:order val="20"/>
          <c:tx>
            <c:strRef>
              <c:f>'Total mass prescribed graph'!$A$22</c:f>
              <c:strCache>
                <c:ptCount val="1"/>
                <c:pt idx="0">
                  <c:v>Phenytoin Sodium</c:v>
                </c:pt>
              </c:strCache>
            </c:strRef>
          </c:tx>
          <c:spPr>
            <a:solidFill>
              <a:schemeClr val="accent3">
                <a:lumMod val="80000"/>
              </a:schemeClr>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22:$H$22</c:f>
              <c:numCache>
                <c:formatCode>General</c:formatCode>
                <c:ptCount val="7"/>
                <c:pt idx="0">
                  <c:v>8.754188825</c:v>
                </c:pt>
                <c:pt idx="1">
                  <c:v>7.3979239450000014</c:v>
                </c:pt>
                <c:pt idx="2">
                  <c:v>6.2436055100000001</c:v>
                </c:pt>
                <c:pt idx="3">
                  <c:v>5.5447845630000003</c:v>
                </c:pt>
                <c:pt idx="4">
                  <c:v>4.8657991570000005</c:v>
                </c:pt>
                <c:pt idx="5">
                  <c:v>4.5339795709999997</c:v>
                </c:pt>
                <c:pt idx="6">
                  <c:v>4.2364096689999995</c:v>
                </c:pt>
              </c:numCache>
            </c:numRef>
          </c:val>
          <c:extLst>
            <c:ext xmlns:c16="http://schemas.microsoft.com/office/drawing/2014/chart" uri="{C3380CC4-5D6E-409C-BE32-E72D297353CC}">
              <c16:uniqueId val="{00000014-E17C-4A39-93BC-62551C020A1F}"/>
            </c:ext>
          </c:extLst>
        </c:ser>
        <c:ser>
          <c:idx val="21"/>
          <c:order val="21"/>
          <c:tx>
            <c:strRef>
              <c:f>'Total mass prescribed graph'!$A$23</c:f>
              <c:strCache>
                <c:ptCount val="1"/>
                <c:pt idx="0">
                  <c:v>Pregabalin</c:v>
                </c:pt>
              </c:strCache>
            </c:strRef>
          </c:tx>
          <c:spPr>
            <a:solidFill>
              <a:schemeClr val="accent4">
                <a:lumMod val="80000"/>
              </a:schemeClr>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23:$H$23</c:f>
              <c:numCache>
                <c:formatCode>General</c:formatCode>
                <c:ptCount val="7"/>
                <c:pt idx="0">
                  <c:v>0</c:v>
                </c:pt>
                <c:pt idx="1">
                  <c:v>6.8213310250000001</c:v>
                </c:pt>
                <c:pt idx="2">
                  <c:v>18.76263887</c:v>
                </c:pt>
                <c:pt idx="3">
                  <c:v>27.279001224999998</c:v>
                </c:pt>
                <c:pt idx="4">
                  <c:v>36.101499365000002</c:v>
                </c:pt>
                <c:pt idx="5">
                  <c:v>40.053167350000003</c:v>
                </c:pt>
                <c:pt idx="6">
                  <c:v>44.049154625</c:v>
                </c:pt>
              </c:numCache>
            </c:numRef>
          </c:val>
          <c:extLst>
            <c:ext xmlns:c16="http://schemas.microsoft.com/office/drawing/2014/chart" uri="{C3380CC4-5D6E-409C-BE32-E72D297353CC}">
              <c16:uniqueId val="{00000015-E17C-4A39-93BC-62551C020A1F}"/>
            </c:ext>
          </c:extLst>
        </c:ser>
        <c:ser>
          <c:idx val="22"/>
          <c:order val="22"/>
          <c:tx>
            <c:strRef>
              <c:f>'Total mass prescribed graph'!$A$24</c:f>
              <c:strCache>
                <c:ptCount val="1"/>
                <c:pt idx="0">
                  <c:v>Primidone</c:v>
                </c:pt>
              </c:strCache>
            </c:strRef>
          </c:tx>
          <c:spPr>
            <a:solidFill>
              <a:schemeClr val="accent5">
                <a:lumMod val="80000"/>
              </a:schemeClr>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24:$H$24</c:f>
              <c:numCache>
                <c:formatCode>General</c:formatCode>
                <c:ptCount val="7"/>
                <c:pt idx="0">
                  <c:v>2.1644211700000002</c:v>
                </c:pt>
                <c:pt idx="1">
                  <c:v>1.8853480924999997</c:v>
                </c:pt>
                <c:pt idx="2">
                  <c:v>1.775029425</c:v>
                </c:pt>
                <c:pt idx="3">
                  <c:v>1.6920077</c:v>
                </c:pt>
                <c:pt idx="4">
                  <c:v>1.5948199499999998</c:v>
                </c:pt>
                <c:pt idx="5">
                  <c:v>1.5555694599999998</c:v>
                </c:pt>
                <c:pt idx="6">
                  <c:v>1.5068402750000001</c:v>
                </c:pt>
              </c:numCache>
            </c:numRef>
          </c:val>
          <c:extLst>
            <c:ext xmlns:c16="http://schemas.microsoft.com/office/drawing/2014/chart" uri="{C3380CC4-5D6E-409C-BE32-E72D297353CC}">
              <c16:uniqueId val="{00000016-E17C-4A39-93BC-62551C020A1F}"/>
            </c:ext>
          </c:extLst>
        </c:ser>
        <c:ser>
          <c:idx val="23"/>
          <c:order val="23"/>
          <c:tx>
            <c:strRef>
              <c:f>'Total mass prescribed graph'!$A$25</c:f>
              <c:strCache>
                <c:ptCount val="1"/>
                <c:pt idx="0">
                  <c:v>Retigabine</c:v>
                </c:pt>
              </c:strCache>
            </c:strRef>
          </c:tx>
          <c:spPr>
            <a:solidFill>
              <a:schemeClr val="accent6">
                <a:lumMod val="80000"/>
              </a:schemeClr>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25:$H$25</c:f>
              <c:numCache>
                <c:formatCode>General</c:formatCode>
                <c:ptCount val="7"/>
                <c:pt idx="0">
                  <c:v>0</c:v>
                </c:pt>
                <c:pt idx="1">
                  <c:v>0</c:v>
                </c:pt>
                <c:pt idx="2">
                  <c:v>5.4943849999999995E-2</c:v>
                </c:pt>
                <c:pt idx="3">
                  <c:v>2.7100525E-2</c:v>
                </c:pt>
                <c:pt idx="4">
                  <c:v>1.4202474999999999E-2</c:v>
                </c:pt>
                <c:pt idx="5">
                  <c:v>3.2473999999999997E-3</c:v>
                </c:pt>
                <c:pt idx="6">
                  <c:v>4.2700000000000001E-5</c:v>
                </c:pt>
              </c:numCache>
            </c:numRef>
          </c:val>
          <c:extLst>
            <c:ext xmlns:c16="http://schemas.microsoft.com/office/drawing/2014/chart" uri="{C3380CC4-5D6E-409C-BE32-E72D297353CC}">
              <c16:uniqueId val="{00000017-E17C-4A39-93BC-62551C020A1F}"/>
            </c:ext>
          </c:extLst>
        </c:ser>
        <c:ser>
          <c:idx val="24"/>
          <c:order val="24"/>
          <c:tx>
            <c:strRef>
              <c:f>'Total mass prescribed graph'!$A$26</c:f>
              <c:strCache>
                <c:ptCount val="1"/>
                <c:pt idx="0">
                  <c:v>Rufinamide</c:v>
                </c:pt>
              </c:strCache>
            </c:strRef>
          </c:tx>
          <c:spPr>
            <a:solidFill>
              <a:schemeClr val="accent1">
                <a:lumMod val="60000"/>
                <a:lumOff val="40000"/>
              </a:schemeClr>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26:$H$26</c:f>
              <c:numCache>
                <c:formatCode>General</c:formatCode>
                <c:ptCount val="7"/>
                <c:pt idx="0">
                  <c:v>0</c:v>
                </c:pt>
                <c:pt idx="1">
                  <c:v>3.1459599999999997E-2</c:v>
                </c:pt>
                <c:pt idx="2">
                  <c:v>0.21474260000000001</c:v>
                </c:pt>
                <c:pt idx="3">
                  <c:v>0.26825760000000004</c:v>
                </c:pt>
                <c:pt idx="4">
                  <c:v>0.32396910000000001</c:v>
                </c:pt>
                <c:pt idx="5">
                  <c:v>0.3385611</c:v>
                </c:pt>
                <c:pt idx="6">
                  <c:v>0.35268319999999997</c:v>
                </c:pt>
              </c:numCache>
            </c:numRef>
          </c:val>
          <c:extLst>
            <c:ext xmlns:c16="http://schemas.microsoft.com/office/drawing/2014/chart" uri="{C3380CC4-5D6E-409C-BE32-E72D297353CC}">
              <c16:uniqueId val="{00000018-E17C-4A39-93BC-62551C020A1F}"/>
            </c:ext>
          </c:extLst>
        </c:ser>
        <c:ser>
          <c:idx val="25"/>
          <c:order val="25"/>
          <c:tx>
            <c:strRef>
              <c:f>'Total mass prescribed graph'!$A$27</c:f>
              <c:strCache>
                <c:ptCount val="1"/>
                <c:pt idx="0">
                  <c:v>Sodium Valproate</c:v>
                </c:pt>
              </c:strCache>
            </c:strRef>
          </c:tx>
          <c:spPr>
            <a:solidFill>
              <a:schemeClr val="accent2">
                <a:lumMod val="60000"/>
                <a:lumOff val="40000"/>
              </a:schemeClr>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27:$H$27</c:f>
              <c:numCache>
                <c:formatCode>General</c:formatCode>
                <c:ptCount val="7"/>
                <c:pt idx="0">
                  <c:v>54.38295686</c:v>
                </c:pt>
                <c:pt idx="1">
                  <c:v>59.940347329999994</c:v>
                </c:pt>
                <c:pt idx="2">
                  <c:v>64.279866479999995</c:v>
                </c:pt>
                <c:pt idx="3">
                  <c:v>65.44011433</c:v>
                </c:pt>
                <c:pt idx="4">
                  <c:v>64.890378780000006</c:v>
                </c:pt>
                <c:pt idx="5">
                  <c:v>63.724472679999998</c:v>
                </c:pt>
                <c:pt idx="6">
                  <c:v>62.124628490000006</c:v>
                </c:pt>
              </c:numCache>
            </c:numRef>
          </c:val>
          <c:extLst>
            <c:ext xmlns:c16="http://schemas.microsoft.com/office/drawing/2014/chart" uri="{C3380CC4-5D6E-409C-BE32-E72D297353CC}">
              <c16:uniqueId val="{00000019-E17C-4A39-93BC-62551C020A1F}"/>
            </c:ext>
          </c:extLst>
        </c:ser>
        <c:ser>
          <c:idx val="26"/>
          <c:order val="26"/>
          <c:tx>
            <c:strRef>
              <c:f>'Total mass prescribed graph'!$A$28</c:f>
              <c:strCache>
                <c:ptCount val="1"/>
                <c:pt idx="0">
                  <c:v>Stiripentol</c:v>
                </c:pt>
              </c:strCache>
            </c:strRef>
          </c:tx>
          <c:spPr>
            <a:solidFill>
              <a:schemeClr val="accent3">
                <a:lumMod val="60000"/>
                <a:lumOff val="40000"/>
              </a:schemeClr>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28:$H$28</c:f>
              <c:numCache>
                <c:formatCode>General</c:formatCode>
                <c:ptCount val="7"/>
                <c:pt idx="0">
                  <c:v>0</c:v>
                </c:pt>
                <c:pt idx="1">
                  <c:v>1.4567499999999999E-3</c:v>
                </c:pt>
                <c:pt idx="2">
                  <c:v>4.1964500000000002E-2</c:v>
                </c:pt>
                <c:pt idx="3">
                  <c:v>6.2119000000000001E-2</c:v>
                </c:pt>
                <c:pt idx="4">
                  <c:v>7.4804750000000003E-2</c:v>
                </c:pt>
                <c:pt idx="5">
                  <c:v>8.4276250000000011E-2</c:v>
                </c:pt>
                <c:pt idx="6">
                  <c:v>8.6222499999999994E-2</c:v>
                </c:pt>
              </c:numCache>
            </c:numRef>
          </c:val>
          <c:extLst>
            <c:ext xmlns:c16="http://schemas.microsoft.com/office/drawing/2014/chart" uri="{C3380CC4-5D6E-409C-BE32-E72D297353CC}">
              <c16:uniqueId val="{0000001A-E17C-4A39-93BC-62551C020A1F}"/>
            </c:ext>
          </c:extLst>
        </c:ser>
        <c:ser>
          <c:idx val="27"/>
          <c:order val="27"/>
          <c:tx>
            <c:strRef>
              <c:f>'Total mass prescribed graph'!$A$29</c:f>
              <c:strCache>
                <c:ptCount val="1"/>
                <c:pt idx="0">
                  <c:v>Sultiame</c:v>
                </c:pt>
              </c:strCache>
            </c:strRef>
          </c:tx>
          <c:spPr>
            <a:solidFill>
              <a:schemeClr val="accent4">
                <a:lumMod val="60000"/>
                <a:lumOff val="40000"/>
              </a:schemeClr>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29:$H$29</c:f>
              <c:numCache>
                <c:formatCode>General</c:formatCode>
                <c:ptCount val="7"/>
                <c:pt idx="0">
                  <c:v>4.4298000000000002E-3</c:v>
                </c:pt>
                <c:pt idx="1">
                  <c:v>1.4052000000000001E-3</c:v>
                </c:pt>
                <c:pt idx="2">
                  <c:v>2.9165000000000003E-3</c:v>
                </c:pt>
                <c:pt idx="3">
                  <c:v>2.8560999999999999E-3</c:v>
                </c:pt>
                <c:pt idx="4">
                  <c:v>2.5968499999999999E-3</c:v>
                </c:pt>
                <c:pt idx="5">
                  <c:v>3.0435500000000003E-3</c:v>
                </c:pt>
                <c:pt idx="6">
                  <c:v>3.4601499999999999E-3</c:v>
                </c:pt>
              </c:numCache>
            </c:numRef>
          </c:val>
          <c:extLst>
            <c:ext xmlns:c16="http://schemas.microsoft.com/office/drawing/2014/chart" uri="{C3380CC4-5D6E-409C-BE32-E72D297353CC}">
              <c16:uniqueId val="{0000001B-E17C-4A39-93BC-62551C020A1F}"/>
            </c:ext>
          </c:extLst>
        </c:ser>
        <c:ser>
          <c:idx val="28"/>
          <c:order val="28"/>
          <c:tx>
            <c:strRef>
              <c:f>'Total mass prescribed graph'!$A$30</c:f>
              <c:strCache>
                <c:ptCount val="1"/>
                <c:pt idx="0">
                  <c:v>Tiagabine</c:v>
                </c:pt>
              </c:strCache>
            </c:strRef>
          </c:tx>
          <c:spPr>
            <a:solidFill>
              <a:schemeClr val="accent5">
                <a:lumMod val="60000"/>
                <a:lumOff val="40000"/>
              </a:schemeClr>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30:$H$30</c:f>
              <c:numCache>
                <c:formatCode>General</c:formatCode>
                <c:ptCount val="7"/>
                <c:pt idx="0">
                  <c:v>4.1446349999999998E-3</c:v>
                </c:pt>
                <c:pt idx="1">
                  <c:v>2.7948199999999999E-3</c:v>
                </c:pt>
                <c:pt idx="2">
                  <c:v>2.118085E-3</c:v>
                </c:pt>
                <c:pt idx="3">
                  <c:v>1.8423700000000001E-3</c:v>
                </c:pt>
                <c:pt idx="4">
                  <c:v>1.7817750000000002E-3</c:v>
                </c:pt>
                <c:pt idx="5">
                  <c:v>1.6383000000000001E-3</c:v>
                </c:pt>
                <c:pt idx="6">
                  <c:v>1.545615E-3</c:v>
                </c:pt>
              </c:numCache>
            </c:numRef>
          </c:val>
          <c:extLst>
            <c:ext xmlns:c16="http://schemas.microsoft.com/office/drawing/2014/chart" uri="{C3380CC4-5D6E-409C-BE32-E72D297353CC}">
              <c16:uniqueId val="{0000001C-E17C-4A39-93BC-62551C020A1F}"/>
            </c:ext>
          </c:extLst>
        </c:ser>
        <c:ser>
          <c:idx val="29"/>
          <c:order val="29"/>
          <c:tx>
            <c:strRef>
              <c:f>'Total mass prescribed graph'!$A$31</c:f>
              <c:strCache>
                <c:ptCount val="1"/>
                <c:pt idx="0">
                  <c:v>Topiramate</c:v>
                </c:pt>
              </c:strCache>
            </c:strRef>
          </c:tx>
          <c:spPr>
            <a:solidFill>
              <a:schemeClr val="accent6">
                <a:lumMod val="60000"/>
                <a:lumOff val="40000"/>
              </a:schemeClr>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31:$H$31</c:f>
              <c:numCache>
                <c:formatCode>General</c:formatCode>
                <c:ptCount val="7"/>
                <c:pt idx="0">
                  <c:v>1.0597706200000001</c:v>
                </c:pt>
                <c:pt idx="1">
                  <c:v>1.6068895999999999</c:v>
                </c:pt>
                <c:pt idx="2">
                  <c:v>2.1531053200000003</c:v>
                </c:pt>
                <c:pt idx="3">
                  <c:v>2.514744635</c:v>
                </c:pt>
                <c:pt idx="4">
                  <c:v>2.862035804</c:v>
                </c:pt>
                <c:pt idx="5">
                  <c:v>2.987745748</c:v>
                </c:pt>
                <c:pt idx="6">
                  <c:v>3.1502863849999998</c:v>
                </c:pt>
              </c:numCache>
            </c:numRef>
          </c:val>
          <c:extLst>
            <c:ext xmlns:c16="http://schemas.microsoft.com/office/drawing/2014/chart" uri="{C3380CC4-5D6E-409C-BE32-E72D297353CC}">
              <c16:uniqueId val="{0000001D-E17C-4A39-93BC-62551C020A1F}"/>
            </c:ext>
          </c:extLst>
        </c:ser>
        <c:ser>
          <c:idx val="30"/>
          <c:order val="30"/>
          <c:tx>
            <c:strRef>
              <c:f>'Total mass prescribed graph'!$A$32</c:f>
              <c:strCache>
                <c:ptCount val="1"/>
                <c:pt idx="0">
                  <c:v>Valproic Acid</c:v>
                </c:pt>
              </c:strCache>
            </c:strRef>
          </c:tx>
          <c:spPr>
            <a:solidFill>
              <a:schemeClr val="accent1">
                <a:lumMod val="50000"/>
              </a:schemeClr>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32:$H$32</c:f>
              <c:numCache>
                <c:formatCode>General</c:formatCode>
                <c:ptCount val="7"/>
                <c:pt idx="0">
                  <c:v>0.14617590000000003</c:v>
                </c:pt>
                <c:pt idx="1">
                  <c:v>0.23314100000000001</c:v>
                </c:pt>
                <c:pt idx="2">
                  <c:v>0.39006259999999998</c:v>
                </c:pt>
                <c:pt idx="3">
                  <c:v>0.43343540000000003</c:v>
                </c:pt>
                <c:pt idx="4">
                  <c:v>0.42257929999999999</c:v>
                </c:pt>
                <c:pt idx="5">
                  <c:v>0.47408724999999996</c:v>
                </c:pt>
                <c:pt idx="6">
                  <c:v>0.46533640000000004</c:v>
                </c:pt>
              </c:numCache>
            </c:numRef>
          </c:val>
          <c:extLst>
            <c:ext xmlns:c16="http://schemas.microsoft.com/office/drawing/2014/chart" uri="{C3380CC4-5D6E-409C-BE32-E72D297353CC}">
              <c16:uniqueId val="{0000001E-E17C-4A39-93BC-62551C020A1F}"/>
            </c:ext>
          </c:extLst>
        </c:ser>
        <c:ser>
          <c:idx val="31"/>
          <c:order val="31"/>
          <c:tx>
            <c:strRef>
              <c:f>'Total mass prescribed graph'!$A$33</c:f>
              <c:strCache>
                <c:ptCount val="1"/>
                <c:pt idx="0">
                  <c:v>Vigabatrin</c:v>
                </c:pt>
              </c:strCache>
            </c:strRef>
          </c:tx>
          <c:spPr>
            <a:solidFill>
              <a:schemeClr val="accent2">
                <a:lumMod val="50000"/>
              </a:schemeClr>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33:$H$33</c:f>
              <c:numCache>
                <c:formatCode>General</c:formatCode>
                <c:ptCount val="7"/>
                <c:pt idx="0">
                  <c:v>1.4435989999999999</c:v>
                </c:pt>
                <c:pt idx="1">
                  <c:v>0.99329949999999978</c:v>
                </c:pt>
                <c:pt idx="2">
                  <c:v>0.82854309999999998</c:v>
                </c:pt>
                <c:pt idx="3">
                  <c:v>0.79363930000000005</c:v>
                </c:pt>
                <c:pt idx="4">
                  <c:v>0.79385559999999999</c:v>
                </c:pt>
                <c:pt idx="5">
                  <c:v>0.7816265</c:v>
                </c:pt>
                <c:pt idx="6">
                  <c:v>0.772034</c:v>
                </c:pt>
              </c:numCache>
            </c:numRef>
          </c:val>
          <c:extLst>
            <c:ext xmlns:c16="http://schemas.microsoft.com/office/drawing/2014/chart" uri="{C3380CC4-5D6E-409C-BE32-E72D297353CC}">
              <c16:uniqueId val="{0000001F-E17C-4A39-93BC-62551C020A1F}"/>
            </c:ext>
          </c:extLst>
        </c:ser>
        <c:ser>
          <c:idx val="32"/>
          <c:order val="32"/>
          <c:tx>
            <c:strRef>
              <c:f>'Total mass prescribed graph'!$A$34</c:f>
              <c:strCache>
                <c:ptCount val="1"/>
                <c:pt idx="0">
                  <c:v>Zonisamide</c:v>
                </c:pt>
              </c:strCache>
            </c:strRef>
          </c:tx>
          <c:spPr>
            <a:solidFill>
              <a:schemeClr val="accent3">
                <a:lumMod val="50000"/>
              </a:schemeClr>
            </a:solidFill>
            <a:ln>
              <a:noFill/>
            </a:ln>
            <a:effectLst/>
          </c:spPr>
          <c:invertIfNegative val="0"/>
          <c:cat>
            <c:numRef>
              <c:f>'Total mass prescribed graph'!$B$1:$H$1</c:f>
              <c:numCache>
                <c:formatCode>General</c:formatCode>
                <c:ptCount val="7"/>
                <c:pt idx="0">
                  <c:v>2004</c:v>
                </c:pt>
                <c:pt idx="1">
                  <c:v>2008</c:v>
                </c:pt>
                <c:pt idx="2">
                  <c:v>2012</c:v>
                </c:pt>
                <c:pt idx="3">
                  <c:v>2014</c:v>
                </c:pt>
                <c:pt idx="4">
                  <c:v>2016</c:v>
                </c:pt>
                <c:pt idx="5">
                  <c:v>2017</c:v>
                </c:pt>
                <c:pt idx="6">
                  <c:v>2018</c:v>
                </c:pt>
              </c:numCache>
            </c:numRef>
          </c:cat>
          <c:val>
            <c:numRef>
              <c:f>'Total mass prescribed graph'!$B$34:$H$34</c:f>
              <c:numCache>
                <c:formatCode>General</c:formatCode>
                <c:ptCount val="7"/>
                <c:pt idx="0">
                  <c:v>0</c:v>
                </c:pt>
                <c:pt idx="1">
                  <c:v>0.21308964999999996</c:v>
                </c:pt>
                <c:pt idx="2">
                  <c:v>0.44752887500000005</c:v>
                </c:pt>
                <c:pt idx="3">
                  <c:v>0.57542443500000018</c:v>
                </c:pt>
                <c:pt idx="4">
                  <c:v>0.69329485999999996</c:v>
                </c:pt>
                <c:pt idx="5">
                  <c:v>0.74490020499999998</c:v>
                </c:pt>
                <c:pt idx="6">
                  <c:v>0.79130054500000002</c:v>
                </c:pt>
              </c:numCache>
            </c:numRef>
          </c:val>
          <c:extLst>
            <c:ext xmlns:c16="http://schemas.microsoft.com/office/drawing/2014/chart" uri="{C3380CC4-5D6E-409C-BE32-E72D297353CC}">
              <c16:uniqueId val="{00000020-E17C-4A39-93BC-62551C020A1F}"/>
            </c:ext>
          </c:extLst>
        </c:ser>
        <c:dLbls>
          <c:showLegendKey val="0"/>
          <c:showVal val="0"/>
          <c:showCatName val="0"/>
          <c:showSerName val="0"/>
          <c:showPercent val="0"/>
          <c:showBubbleSize val="0"/>
        </c:dLbls>
        <c:gapWidth val="150"/>
        <c:overlap val="100"/>
        <c:axId val="179037455"/>
        <c:axId val="256239471"/>
      </c:barChart>
      <c:scatterChart>
        <c:scatterStyle val="lineMarker"/>
        <c:varyColors val="0"/>
        <c:ser>
          <c:idx val="33"/>
          <c:order val="33"/>
          <c:spPr>
            <a:ln w="25400" cap="rnd">
              <a:noFill/>
              <a:round/>
            </a:ln>
            <a:effectLst/>
          </c:spPr>
          <c:marker>
            <c:symbol val="none"/>
          </c:marker>
          <c:yVal>
            <c:numRef>
              <c:f>'Total mass prescribed graph'!$B$35:$H$35</c:f>
              <c:numCache>
                <c:formatCode>General</c:formatCode>
                <c:ptCount val="7"/>
                <c:pt idx="0">
                  <c:v>153.92245192334997</c:v>
                </c:pt>
                <c:pt idx="1">
                  <c:v>201.03217866208496</c:v>
                </c:pt>
                <c:pt idx="2">
                  <c:v>289.47484402435009</c:v>
                </c:pt>
                <c:pt idx="3">
                  <c:v>352.72719509044992</c:v>
                </c:pt>
                <c:pt idx="4">
                  <c:v>415.53652639499978</c:v>
                </c:pt>
                <c:pt idx="5">
                  <c:v>441.19333568259009</c:v>
                </c:pt>
                <c:pt idx="6">
                  <c:v>456.80348349445018</c:v>
                </c:pt>
              </c:numCache>
            </c:numRef>
          </c:yVal>
          <c:smooth val="0"/>
          <c:extLst>
            <c:ext xmlns:c16="http://schemas.microsoft.com/office/drawing/2014/chart" uri="{C3380CC4-5D6E-409C-BE32-E72D297353CC}">
              <c16:uniqueId val="{00000021-E17C-4A39-93BC-62551C020A1F}"/>
            </c:ext>
          </c:extLst>
        </c:ser>
        <c:dLbls>
          <c:showLegendKey val="0"/>
          <c:showVal val="0"/>
          <c:showCatName val="0"/>
          <c:showSerName val="0"/>
          <c:showPercent val="0"/>
          <c:showBubbleSize val="0"/>
        </c:dLbls>
        <c:axId val="179037455"/>
        <c:axId val="256239471"/>
      </c:scatterChart>
      <c:catAx>
        <c:axId val="17903745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6239471"/>
        <c:crosses val="autoZero"/>
        <c:auto val="1"/>
        <c:lblAlgn val="ctr"/>
        <c:lblOffset val="100"/>
        <c:noMultiLvlLbl val="0"/>
      </c:catAx>
      <c:valAx>
        <c:axId val="2562394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otal Mass Prescribed (Tonn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037455"/>
        <c:crosses val="autoZero"/>
        <c:crossBetween val="between"/>
      </c:valAx>
      <c:spPr>
        <a:noFill/>
        <a:ln>
          <a:noFill/>
        </a:ln>
        <a:effectLst/>
      </c:spPr>
    </c:plotArea>
    <c:legend>
      <c:legendPos val="b"/>
      <c:legendEntry>
        <c:idx val="33"/>
        <c:delete val="1"/>
      </c:legendEntry>
      <c:layout>
        <c:manualLayout>
          <c:xMode val="edge"/>
          <c:yMode val="edge"/>
          <c:x val="3.5283260657053984E-2"/>
          <c:y val="0.75993090149445597"/>
          <c:w val="0.96330728338364124"/>
          <c:h val="0.2178947708459519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Total mg stacked charts '!$B$12</c:f>
              <c:strCache>
                <c:ptCount val="1"/>
                <c:pt idx="0">
                  <c:v>Brivaracetum</c:v>
                </c:pt>
              </c:strCache>
            </c:strRef>
          </c:tx>
          <c:spPr>
            <a:solidFill>
              <a:schemeClr val="accent1"/>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B$13:$B$19</c:f>
              <c:numCache>
                <c:formatCode>0.000</c:formatCode>
                <c:ptCount val="7"/>
                <c:pt idx="0">
                  <c:v>0</c:v>
                </c:pt>
                <c:pt idx="1">
                  <c:v>0</c:v>
                </c:pt>
                <c:pt idx="2">
                  <c:v>0</c:v>
                </c:pt>
                <c:pt idx="3">
                  <c:v>0</c:v>
                </c:pt>
                <c:pt idx="4">
                  <c:v>0</c:v>
                </c:pt>
                <c:pt idx="5">
                  <c:v>1E-3</c:v>
                </c:pt>
                <c:pt idx="6">
                  <c:v>1E-3</c:v>
                </c:pt>
              </c:numCache>
            </c:numRef>
          </c:val>
          <c:extLst>
            <c:ext xmlns:c16="http://schemas.microsoft.com/office/drawing/2014/chart" uri="{C3380CC4-5D6E-409C-BE32-E72D297353CC}">
              <c16:uniqueId val="{00000000-DBA6-4EAE-8C8F-C958C91999D7}"/>
            </c:ext>
          </c:extLst>
        </c:ser>
        <c:ser>
          <c:idx val="1"/>
          <c:order val="1"/>
          <c:tx>
            <c:strRef>
              <c:f>'Total mg stacked charts '!$C$12</c:f>
              <c:strCache>
                <c:ptCount val="1"/>
                <c:pt idx="0">
                  <c:v>Carbamazepine</c:v>
                </c:pt>
              </c:strCache>
            </c:strRef>
          </c:tx>
          <c:spPr>
            <a:solidFill>
              <a:schemeClr val="accent2"/>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C$13:$C$19</c:f>
              <c:numCache>
                <c:formatCode>0.000</c:formatCode>
                <c:ptCount val="7"/>
                <c:pt idx="0">
                  <c:v>3.8835549629217182E-2</c:v>
                </c:pt>
                <c:pt idx="1">
                  <c:v>4.1959333028449369E-2</c:v>
                </c:pt>
                <c:pt idx="2">
                  <c:v>3.923073106482583E-2</c:v>
                </c:pt>
                <c:pt idx="3">
                  <c:v>3.7558360926922656E-2</c:v>
                </c:pt>
                <c:pt idx="4">
                  <c:v>3.5785181850671463E-2</c:v>
                </c:pt>
                <c:pt idx="5">
                  <c:v>3.482712503831692E-2</c:v>
                </c:pt>
                <c:pt idx="6">
                  <c:v>3.3917894149774322E-2</c:v>
                </c:pt>
              </c:numCache>
            </c:numRef>
          </c:val>
          <c:extLst>
            <c:ext xmlns:c16="http://schemas.microsoft.com/office/drawing/2014/chart" uri="{C3380CC4-5D6E-409C-BE32-E72D297353CC}">
              <c16:uniqueId val="{00000001-DBA6-4EAE-8C8F-C958C91999D7}"/>
            </c:ext>
          </c:extLst>
        </c:ser>
        <c:ser>
          <c:idx val="2"/>
          <c:order val="2"/>
          <c:tx>
            <c:strRef>
              <c:f>'Total mg stacked charts '!$D$12</c:f>
              <c:strCache>
                <c:ptCount val="1"/>
                <c:pt idx="0">
                  <c:v>Clobazam</c:v>
                </c:pt>
              </c:strCache>
            </c:strRef>
          </c:tx>
          <c:spPr>
            <a:solidFill>
              <a:schemeClr val="accent3"/>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D$13:$D$19</c:f>
              <c:numCache>
                <c:formatCode>0.000</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02-DBA6-4EAE-8C8F-C958C91999D7}"/>
            </c:ext>
          </c:extLst>
        </c:ser>
        <c:ser>
          <c:idx val="3"/>
          <c:order val="3"/>
          <c:tx>
            <c:strRef>
              <c:f>'Total mg stacked charts '!$E$12</c:f>
              <c:strCache>
                <c:ptCount val="1"/>
                <c:pt idx="0">
                  <c:v>Clonazepam</c:v>
                </c:pt>
              </c:strCache>
            </c:strRef>
          </c:tx>
          <c:spPr>
            <a:solidFill>
              <a:schemeClr val="accent4"/>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E$13:$E$19</c:f>
              <c:numCache>
                <c:formatCode>0.000</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03-DBA6-4EAE-8C8F-C958C91999D7}"/>
            </c:ext>
          </c:extLst>
        </c:ser>
        <c:ser>
          <c:idx val="4"/>
          <c:order val="4"/>
          <c:tx>
            <c:strRef>
              <c:f>'Total mg stacked charts '!$F$12</c:f>
              <c:strCache>
                <c:ptCount val="1"/>
                <c:pt idx="0">
                  <c:v>Eslicarbazepine Acetate</c:v>
                </c:pt>
              </c:strCache>
            </c:strRef>
          </c:tx>
          <c:spPr>
            <a:solidFill>
              <a:schemeClr val="accent5"/>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F$13:$F$19</c:f>
              <c:numCache>
                <c:formatCode>0.000</c:formatCode>
                <c:ptCount val="7"/>
                <c:pt idx="0">
                  <c:v>0</c:v>
                </c:pt>
                <c:pt idx="1">
                  <c:v>0</c:v>
                </c:pt>
                <c:pt idx="2">
                  <c:v>1E-3</c:v>
                </c:pt>
                <c:pt idx="3">
                  <c:v>1E-3</c:v>
                </c:pt>
                <c:pt idx="4">
                  <c:v>1E-3</c:v>
                </c:pt>
                <c:pt idx="5">
                  <c:v>1E-3</c:v>
                </c:pt>
                <c:pt idx="6">
                  <c:v>1E-3</c:v>
                </c:pt>
              </c:numCache>
            </c:numRef>
          </c:val>
          <c:extLst>
            <c:ext xmlns:c16="http://schemas.microsoft.com/office/drawing/2014/chart" uri="{C3380CC4-5D6E-409C-BE32-E72D297353CC}">
              <c16:uniqueId val="{00000004-DBA6-4EAE-8C8F-C958C91999D7}"/>
            </c:ext>
          </c:extLst>
        </c:ser>
        <c:ser>
          <c:idx val="5"/>
          <c:order val="5"/>
          <c:tx>
            <c:strRef>
              <c:f>'Total mg stacked charts '!$G$12</c:f>
              <c:strCache>
                <c:ptCount val="1"/>
                <c:pt idx="0">
                  <c:v>Ethosuximide</c:v>
                </c:pt>
              </c:strCache>
            </c:strRef>
          </c:tx>
          <c:spPr>
            <a:solidFill>
              <a:schemeClr val="accent6"/>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G$13:$G$19</c:f>
              <c:numCache>
                <c:formatCode>0.000</c:formatCode>
                <c:ptCount val="7"/>
                <c:pt idx="0">
                  <c:v>1E-3</c:v>
                </c:pt>
                <c:pt idx="1">
                  <c:v>1E-3</c:v>
                </c:pt>
                <c:pt idx="2">
                  <c:v>1E-3</c:v>
                </c:pt>
                <c:pt idx="3">
                  <c:v>1E-3</c:v>
                </c:pt>
                <c:pt idx="4">
                  <c:v>1E-3</c:v>
                </c:pt>
                <c:pt idx="5">
                  <c:v>1E-3</c:v>
                </c:pt>
                <c:pt idx="6">
                  <c:v>1E-3</c:v>
                </c:pt>
              </c:numCache>
            </c:numRef>
          </c:val>
          <c:extLst>
            <c:ext xmlns:c16="http://schemas.microsoft.com/office/drawing/2014/chart" uri="{C3380CC4-5D6E-409C-BE32-E72D297353CC}">
              <c16:uniqueId val="{00000005-DBA6-4EAE-8C8F-C958C91999D7}"/>
            </c:ext>
          </c:extLst>
        </c:ser>
        <c:ser>
          <c:idx val="6"/>
          <c:order val="6"/>
          <c:tx>
            <c:strRef>
              <c:f>'Total mg stacked charts '!$H$12</c:f>
              <c:strCache>
                <c:ptCount val="1"/>
                <c:pt idx="0">
                  <c:v>Felbamate</c:v>
                </c:pt>
              </c:strCache>
            </c:strRef>
          </c:tx>
          <c:spPr>
            <a:solidFill>
              <a:schemeClr val="accent1">
                <a:lumMod val="60000"/>
              </a:schemeClr>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H$13:$H$19</c:f>
              <c:numCache>
                <c:formatCode>0.000</c:formatCode>
                <c:ptCount val="7"/>
                <c:pt idx="0">
                  <c:v>0</c:v>
                </c:pt>
                <c:pt idx="1">
                  <c:v>0</c:v>
                </c:pt>
                <c:pt idx="2">
                  <c:v>0</c:v>
                </c:pt>
                <c:pt idx="3">
                  <c:v>1E-3</c:v>
                </c:pt>
                <c:pt idx="4">
                  <c:v>1E-3</c:v>
                </c:pt>
                <c:pt idx="5">
                  <c:v>1E-3</c:v>
                </c:pt>
                <c:pt idx="6">
                  <c:v>1E-3</c:v>
                </c:pt>
              </c:numCache>
            </c:numRef>
          </c:val>
          <c:extLst>
            <c:ext xmlns:c16="http://schemas.microsoft.com/office/drawing/2014/chart" uri="{C3380CC4-5D6E-409C-BE32-E72D297353CC}">
              <c16:uniqueId val="{00000006-DBA6-4EAE-8C8F-C958C91999D7}"/>
            </c:ext>
          </c:extLst>
        </c:ser>
        <c:ser>
          <c:idx val="7"/>
          <c:order val="7"/>
          <c:tx>
            <c:strRef>
              <c:f>'Total mg stacked charts '!$I$12</c:f>
              <c:strCache>
                <c:ptCount val="1"/>
                <c:pt idx="0">
                  <c:v>Gabapentin</c:v>
                </c:pt>
              </c:strCache>
            </c:strRef>
          </c:tx>
          <c:spPr>
            <a:solidFill>
              <a:schemeClr val="accent2">
                <a:lumMod val="60000"/>
              </a:schemeClr>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I$13:$I$19</c:f>
              <c:numCache>
                <c:formatCode>0.000</c:formatCode>
                <c:ptCount val="7"/>
                <c:pt idx="0">
                  <c:v>8.8500156793226911E-2</c:v>
                </c:pt>
                <c:pt idx="1">
                  <c:v>0.13595300969927523</c:v>
                </c:pt>
                <c:pt idx="2">
                  <c:v>0.26429841990334924</c:v>
                </c:pt>
                <c:pt idx="3">
                  <c:v>0.36531120631781461</c:v>
                </c:pt>
                <c:pt idx="4">
                  <c:v>0.46432721646931896</c:v>
                </c:pt>
                <c:pt idx="5">
                  <c:v>0.50381511191916373</c:v>
                </c:pt>
                <c:pt idx="6">
                  <c:v>0.51861036681039052</c:v>
                </c:pt>
              </c:numCache>
            </c:numRef>
          </c:val>
          <c:extLst>
            <c:ext xmlns:c16="http://schemas.microsoft.com/office/drawing/2014/chart" uri="{C3380CC4-5D6E-409C-BE32-E72D297353CC}">
              <c16:uniqueId val="{00000007-DBA6-4EAE-8C8F-C958C91999D7}"/>
            </c:ext>
          </c:extLst>
        </c:ser>
        <c:ser>
          <c:idx val="8"/>
          <c:order val="8"/>
          <c:tx>
            <c:strRef>
              <c:f>'Total mg stacked charts '!$J$12</c:f>
              <c:strCache>
                <c:ptCount val="1"/>
                <c:pt idx="0">
                  <c:v>Lacosamide</c:v>
                </c:pt>
              </c:strCache>
            </c:strRef>
          </c:tx>
          <c:spPr>
            <a:solidFill>
              <a:schemeClr val="accent3">
                <a:lumMod val="60000"/>
              </a:schemeClr>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J$13:$J$19</c:f>
              <c:numCache>
                <c:formatCode>0.000</c:formatCode>
                <c:ptCount val="7"/>
                <c:pt idx="0">
                  <c:v>0</c:v>
                </c:pt>
                <c:pt idx="1">
                  <c:v>0</c:v>
                </c:pt>
                <c:pt idx="2">
                  <c:v>1E-3</c:v>
                </c:pt>
                <c:pt idx="3">
                  <c:v>1E-3</c:v>
                </c:pt>
                <c:pt idx="4">
                  <c:v>1E-3</c:v>
                </c:pt>
                <c:pt idx="5">
                  <c:v>1E-3</c:v>
                </c:pt>
                <c:pt idx="6">
                  <c:v>1E-3</c:v>
                </c:pt>
              </c:numCache>
            </c:numRef>
          </c:val>
          <c:extLst>
            <c:ext xmlns:c16="http://schemas.microsoft.com/office/drawing/2014/chart" uri="{C3380CC4-5D6E-409C-BE32-E72D297353CC}">
              <c16:uniqueId val="{00000008-DBA6-4EAE-8C8F-C958C91999D7}"/>
            </c:ext>
          </c:extLst>
        </c:ser>
        <c:ser>
          <c:idx val="9"/>
          <c:order val="9"/>
          <c:tx>
            <c:strRef>
              <c:f>'Total mg stacked charts '!$K$12</c:f>
              <c:strCache>
                <c:ptCount val="1"/>
                <c:pt idx="0">
                  <c:v>Lamotrigine</c:v>
                </c:pt>
              </c:strCache>
            </c:strRef>
          </c:tx>
          <c:spPr>
            <a:solidFill>
              <a:schemeClr val="accent4">
                <a:lumMod val="60000"/>
              </a:schemeClr>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K$13:$K$19</c:f>
              <c:numCache>
                <c:formatCode>0.000</c:formatCode>
                <c:ptCount val="7"/>
                <c:pt idx="0">
                  <c:v>0.18981561348639553</c:v>
                </c:pt>
                <c:pt idx="1">
                  <c:v>0.24303675091771834</c:v>
                </c:pt>
                <c:pt idx="2">
                  <c:v>0.31548588129795097</c:v>
                </c:pt>
                <c:pt idx="3">
                  <c:v>0.35763171044932457</c:v>
                </c:pt>
                <c:pt idx="4">
                  <c:v>0.40052812621608647</c:v>
                </c:pt>
                <c:pt idx="5">
                  <c:v>0.4203031386704974</c:v>
                </c:pt>
                <c:pt idx="6">
                  <c:v>0.44424983015754266</c:v>
                </c:pt>
              </c:numCache>
            </c:numRef>
          </c:val>
          <c:extLst>
            <c:ext xmlns:c16="http://schemas.microsoft.com/office/drawing/2014/chart" uri="{C3380CC4-5D6E-409C-BE32-E72D297353CC}">
              <c16:uniqueId val="{00000009-DBA6-4EAE-8C8F-C958C91999D7}"/>
            </c:ext>
          </c:extLst>
        </c:ser>
        <c:ser>
          <c:idx val="10"/>
          <c:order val="10"/>
          <c:tx>
            <c:strRef>
              <c:f>'Total mg stacked charts '!$L$12</c:f>
              <c:strCache>
                <c:ptCount val="1"/>
                <c:pt idx="0">
                  <c:v>Levetiracetam</c:v>
                </c:pt>
              </c:strCache>
            </c:strRef>
          </c:tx>
          <c:spPr>
            <a:solidFill>
              <a:schemeClr val="accent5">
                <a:lumMod val="60000"/>
              </a:schemeClr>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L$13:$L$19</c:f>
              <c:numCache>
                <c:formatCode>0.000</c:formatCode>
                <c:ptCount val="7"/>
                <c:pt idx="0">
                  <c:v>3.4995152590293899E-2</c:v>
                </c:pt>
                <c:pt idx="1">
                  <c:v>7.0158745995093724E-2</c:v>
                </c:pt>
                <c:pt idx="2">
                  <c:v>0.12686474770688169</c:v>
                </c:pt>
                <c:pt idx="3">
                  <c:v>0.15793534573627926</c:v>
                </c:pt>
                <c:pt idx="4">
                  <c:v>0.19248499359597407</c:v>
                </c:pt>
                <c:pt idx="5">
                  <c:v>0.2082977385571243</c:v>
                </c:pt>
                <c:pt idx="6">
                  <c:v>0.22414367351243353</c:v>
                </c:pt>
              </c:numCache>
            </c:numRef>
          </c:val>
          <c:extLst>
            <c:ext xmlns:c16="http://schemas.microsoft.com/office/drawing/2014/chart" uri="{C3380CC4-5D6E-409C-BE32-E72D297353CC}">
              <c16:uniqueId val="{0000000A-DBA6-4EAE-8C8F-C958C91999D7}"/>
            </c:ext>
          </c:extLst>
        </c:ser>
        <c:ser>
          <c:idx val="11"/>
          <c:order val="11"/>
          <c:tx>
            <c:strRef>
              <c:f>'Total mg stacked charts '!$M$12</c:f>
              <c:strCache>
                <c:ptCount val="1"/>
                <c:pt idx="0">
                  <c:v>Mesuximide</c:v>
                </c:pt>
              </c:strCache>
            </c:strRef>
          </c:tx>
          <c:spPr>
            <a:solidFill>
              <a:schemeClr val="accent6">
                <a:lumMod val="60000"/>
              </a:schemeClr>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M$13:$M$19</c:f>
              <c:numCache>
                <c:formatCode>0.000</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0B-DBA6-4EAE-8C8F-C958C91999D7}"/>
            </c:ext>
          </c:extLst>
        </c:ser>
        <c:ser>
          <c:idx val="12"/>
          <c:order val="12"/>
          <c:tx>
            <c:strRef>
              <c:f>'Total mg stacked charts '!$N$12</c:f>
              <c:strCache>
                <c:ptCount val="1"/>
                <c:pt idx="0">
                  <c:v>Midazolam Hydrochloride</c:v>
                </c:pt>
              </c:strCache>
            </c:strRef>
          </c:tx>
          <c:spPr>
            <a:solidFill>
              <a:schemeClr val="accent1">
                <a:lumMod val="80000"/>
                <a:lumOff val="20000"/>
              </a:schemeClr>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N$13:$N$19</c:f>
              <c:numCache>
                <c:formatCode>0.000</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0C-DBA6-4EAE-8C8F-C958C91999D7}"/>
            </c:ext>
          </c:extLst>
        </c:ser>
        <c:ser>
          <c:idx val="13"/>
          <c:order val="13"/>
          <c:tx>
            <c:strRef>
              <c:f>'Total mg stacked charts '!$O$12</c:f>
              <c:strCache>
                <c:ptCount val="1"/>
                <c:pt idx="0">
                  <c:v>Midazolam Maleate</c:v>
                </c:pt>
              </c:strCache>
            </c:strRef>
          </c:tx>
          <c:spPr>
            <a:solidFill>
              <a:schemeClr val="accent2">
                <a:lumMod val="80000"/>
                <a:lumOff val="20000"/>
              </a:schemeClr>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O$13:$O$19</c:f>
              <c:numCache>
                <c:formatCode>0.000</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0D-DBA6-4EAE-8C8F-C958C91999D7}"/>
            </c:ext>
          </c:extLst>
        </c:ser>
        <c:ser>
          <c:idx val="14"/>
          <c:order val="14"/>
          <c:tx>
            <c:strRef>
              <c:f>'Total mg stacked charts '!$P$12</c:f>
              <c:strCache>
                <c:ptCount val="1"/>
                <c:pt idx="0">
                  <c:v>Oxcarbazepine</c:v>
                </c:pt>
              </c:strCache>
            </c:strRef>
          </c:tx>
          <c:spPr>
            <a:solidFill>
              <a:schemeClr val="accent3">
                <a:lumMod val="80000"/>
                <a:lumOff val="20000"/>
              </a:schemeClr>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P$13:$P$19</c:f>
              <c:numCache>
                <c:formatCode>0.000</c:formatCode>
                <c:ptCount val="7"/>
                <c:pt idx="0">
                  <c:v>7.0805374890484649E-4</c:v>
                </c:pt>
                <c:pt idx="1">
                  <c:v>1.0150548598150608E-3</c:v>
                </c:pt>
                <c:pt idx="2">
                  <c:v>1.3337730882996949E-3</c:v>
                </c:pt>
                <c:pt idx="3">
                  <c:v>1.4452964244286882E-3</c:v>
                </c:pt>
                <c:pt idx="4">
                  <c:v>1.5500196660299447E-3</c:v>
                </c:pt>
                <c:pt idx="5">
                  <c:v>1.5916510507494651E-3</c:v>
                </c:pt>
                <c:pt idx="6">
                  <c:v>1.6541306512630799E-3</c:v>
                </c:pt>
              </c:numCache>
            </c:numRef>
          </c:val>
          <c:extLst>
            <c:ext xmlns:c16="http://schemas.microsoft.com/office/drawing/2014/chart" uri="{C3380CC4-5D6E-409C-BE32-E72D297353CC}">
              <c16:uniqueId val="{0000000E-DBA6-4EAE-8C8F-C958C91999D7}"/>
            </c:ext>
          </c:extLst>
        </c:ser>
        <c:ser>
          <c:idx val="15"/>
          <c:order val="15"/>
          <c:tx>
            <c:strRef>
              <c:f>'Total mg stacked charts '!$Q$12</c:f>
              <c:strCache>
                <c:ptCount val="1"/>
                <c:pt idx="0">
                  <c:v>Paraldehyde</c:v>
                </c:pt>
              </c:strCache>
            </c:strRef>
          </c:tx>
          <c:spPr>
            <a:solidFill>
              <a:schemeClr val="accent4">
                <a:lumMod val="80000"/>
                <a:lumOff val="20000"/>
              </a:schemeClr>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Q$13:$Q$19</c:f>
              <c:numCache>
                <c:formatCode>0.000</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0F-DBA6-4EAE-8C8F-C958C91999D7}"/>
            </c:ext>
          </c:extLst>
        </c:ser>
        <c:ser>
          <c:idx val="16"/>
          <c:order val="16"/>
          <c:tx>
            <c:strRef>
              <c:f>'Total mg stacked charts '!$R$12</c:f>
              <c:strCache>
                <c:ptCount val="1"/>
                <c:pt idx="0">
                  <c:v>Perampanel</c:v>
                </c:pt>
              </c:strCache>
            </c:strRef>
          </c:tx>
          <c:spPr>
            <a:solidFill>
              <a:schemeClr val="accent5">
                <a:lumMod val="80000"/>
                <a:lumOff val="20000"/>
              </a:schemeClr>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R$13:$R$19</c:f>
              <c:numCache>
                <c:formatCode>0.000</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10-DBA6-4EAE-8C8F-C958C91999D7}"/>
            </c:ext>
          </c:extLst>
        </c:ser>
        <c:ser>
          <c:idx val="17"/>
          <c:order val="17"/>
          <c:tx>
            <c:strRef>
              <c:f>'Total mg stacked charts '!$S$12</c:f>
              <c:strCache>
                <c:ptCount val="1"/>
                <c:pt idx="0">
                  <c:v>Phenobarbital</c:v>
                </c:pt>
              </c:strCache>
            </c:strRef>
          </c:tx>
          <c:spPr>
            <a:solidFill>
              <a:schemeClr val="accent6">
                <a:lumMod val="80000"/>
                <a:lumOff val="20000"/>
              </a:schemeClr>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S$13:$S$19</c:f>
              <c:numCache>
                <c:formatCode>0.000</c:formatCode>
                <c:ptCount val="7"/>
                <c:pt idx="0">
                  <c:v>0</c:v>
                </c:pt>
                <c:pt idx="1">
                  <c:v>1E-3</c:v>
                </c:pt>
                <c:pt idx="2">
                  <c:v>1E-3</c:v>
                </c:pt>
                <c:pt idx="3">
                  <c:v>1E-3</c:v>
                </c:pt>
                <c:pt idx="4">
                  <c:v>1E-3</c:v>
                </c:pt>
                <c:pt idx="5">
                  <c:v>1E-3</c:v>
                </c:pt>
                <c:pt idx="6">
                  <c:v>1E-3</c:v>
                </c:pt>
              </c:numCache>
            </c:numRef>
          </c:val>
          <c:extLst>
            <c:ext xmlns:c16="http://schemas.microsoft.com/office/drawing/2014/chart" uri="{C3380CC4-5D6E-409C-BE32-E72D297353CC}">
              <c16:uniqueId val="{00000011-DBA6-4EAE-8C8F-C958C91999D7}"/>
            </c:ext>
          </c:extLst>
        </c:ser>
        <c:ser>
          <c:idx val="18"/>
          <c:order val="18"/>
          <c:tx>
            <c:strRef>
              <c:f>'Total mg stacked charts '!$T$12</c:f>
              <c:strCache>
                <c:ptCount val="1"/>
                <c:pt idx="0">
                  <c:v>Phenobarbital sod</c:v>
                </c:pt>
              </c:strCache>
            </c:strRef>
          </c:tx>
          <c:spPr>
            <a:solidFill>
              <a:schemeClr val="accent1">
                <a:lumMod val="80000"/>
              </a:schemeClr>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T$13:$T$19</c:f>
              <c:numCache>
                <c:formatCode>0.000</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12-DBA6-4EAE-8C8F-C958C91999D7}"/>
            </c:ext>
          </c:extLst>
        </c:ser>
        <c:ser>
          <c:idx val="19"/>
          <c:order val="19"/>
          <c:tx>
            <c:strRef>
              <c:f>'Total mg stacked charts '!$U$12</c:f>
              <c:strCache>
                <c:ptCount val="1"/>
                <c:pt idx="0">
                  <c:v>Phenytoin  </c:v>
                </c:pt>
              </c:strCache>
            </c:strRef>
          </c:tx>
          <c:spPr>
            <a:solidFill>
              <a:schemeClr val="accent2">
                <a:lumMod val="80000"/>
              </a:schemeClr>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U$13:$U$19</c:f>
              <c:numCache>
                <c:formatCode>0.000</c:formatCode>
                <c:ptCount val="7"/>
                <c:pt idx="0">
                  <c:v>1E-3</c:v>
                </c:pt>
                <c:pt idx="1">
                  <c:v>1E-3</c:v>
                </c:pt>
                <c:pt idx="2">
                  <c:v>1E-3</c:v>
                </c:pt>
                <c:pt idx="3">
                  <c:v>1E-3</c:v>
                </c:pt>
                <c:pt idx="4">
                  <c:v>1E-3</c:v>
                </c:pt>
                <c:pt idx="5">
                  <c:v>1E-3</c:v>
                </c:pt>
                <c:pt idx="6">
                  <c:v>1E-3</c:v>
                </c:pt>
              </c:numCache>
            </c:numRef>
          </c:val>
          <c:extLst>
            <c:ext xmlns:c16="http://schemas.microsoft.com/office/drawing/2014/chart" uri="{C3380CC4-5D6E-409C-BE32-E72D297353CC}">
              <c16:uniqueId val="{00000013-DBA6-4EAE-8C8F-C958C91999D7}"/>
            </c:ext>
          </c:extLst>
        </c:ser>
        <c:ser>
          <c:idx val="20"/>
          <c:order val="20"/>
          <c:tx>
            <c:strRef>
              <c:f>'Total mg stacked charts '!$V$12</c:f>
              <c:strCache>
                <c:ptCount val="1"/>
                <c:pt idx="0">
                  <c:v>Phenytoin Sodium</c:v>
                </c:pt>
              </c:strCache>
            </c:strRef>
          </c:tx>
          <c:spPr>
            <a:solidFill>
              <a:schemeClr val="accent3">
                <a:lumMod val="80000"/>
              </a:schemeClr>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V$13:$V$19</c:f>
              <c:numCache>
                <c:formatCode>0.000</c:formatCode>
                <c:ptCount val="7"/>
                <c:pt idx="0">
                  <c:v>0.13380239315259548</c:v>
                </c:pt>
                <c:pt idx="1">
                  <c:v>0.10951601193805748</c:v>
                </c:pt>
                <c:pt idx="2">
                  <c:v>8.95422543606922E-2</c:v>
                </c:pt>
                <c:pt idx="3">
                  <c:v>7.8310007684524813E-2</c:v>
                </c:pt>
                <c:pt idx="4">
                  <c:v>6.7537473632452605E-2</c:v>
                </c:pt>
                <c:pt idx="5">
                  <c:v>6.2534319225660953E-2</c:v>
                </c:pt>
                <c:pt idx="6">
                  <c:v>5.8056853943681867E-2</c:v>
                </c:pt>
              </c:numCache>
            </c:numRef>
          </c:val>
          <c:extLst>
            <c:ext xmlns:c16="http://schemas.microsoft.com/office/drawing/2014/chart" uri="{C3380CC4-5D6E-409C-BE32-E72D297353CC}">
              <c16:uniqueId val="{00000014-DBA6-4EAE-8C8F-C958C91999D7}"/>
            </c:ext>
          </c:extLst>
        </c:ser>
        <c:ser>
          <c:idx val="21"/>
          <c:order val="21"/>
          <c:tx>
            <c:strRef>
              <c:f>'Total mg stacked charts '!$W$12</c:f>
              <c:strCache>
                <c:ptCount val="1"/>
                <c:pt idx="0">
                  <c:v>Pregabalin</c:v>
                </c:pt>
              </c:strCache>
            </c:strRef>
          </c:tx>
          <c:spPr>
            <a:solidFill>
              <a:schemeClr val="accent4">
                <a:lumMod val="80000"/>
              </a:schemeClr>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W$13:$W$19</c:f>
              <c:numCache>
                <c:formatCode>General</c:formatCode>
                <c:ptCount val="7"/>
                <c:pt idx="0">
                  <c:v>0</c:v>
                </c:pt>
                <c:pt idx="1">
                  <c:v>0.78285018509632909</c:v>
                </c:pt>
                <c:pt idx="2">
                  <c:v>2.0860670510738912</c:v>
                </c:pt>
                <c:pt idx="3">
                  <c:v>2.9867772181913002</c:v>
                </c:pt>
                <c:pt idx="4">
                  <c:v>3.8847014388668994</c:v>
                </c:pt>
                <c:pt idx="5">
                  <c:v>4.2826985600739684</c:v>
                </c:pt>
                <c:pt idx="6">
                  <c:v>4.6798819742495743</c:v>
                </c:pt>
              </c:numCache>
            </c:numRef>
          </c:val>
          <c:extLst>
            <c:ext xmlns:c16="http://schemas.microsoft.com/office/drawing/2014/chart" uri="{C3380CC4-5D6E-409C-BE32-E72D297353CC}">
              <c16:uniqueId val="{00000015-DBA6-4EAE-8C8F-C958C91999D7}"/>
            </c:ext>
          </c:extLst>
        </c:ser>
        <c:ser>
          <c:idx val="22"/>
          <c:order val="22"/>
          <c:tx>
            <c:strRef>
              <c:f>'Total mg stacked charts '!$X$12</c:f>
              <c:strCache>
                <c:ptCount val="1"/>
                <c:pt idx="0">
                  <c:v>Primidone</c:v>
                </c:pt>
              </c:strCache>
            </c:strRef>
          </c:tx>
          <c:spPr>
            <a:solidFill>
              <a:schemeClr val="accent5">
                <a:lumMod val="80000"/>
              </a:schemeClr>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X$13:$X$19</c:f>
              <c:numCache>
                <c:formatCode>0.000</c:formatCode>
                <c:ptCount val="7"/>
                <c:pt idx="0">
                  <c:v>0.22093947590389398</c:v>
                </c:pt>
                <c:pt idx="1">
                  <c:v>0.18639870008274162</c:v>
                </c:pt>
                <c:pt idx="2">
                  <c:v>0.17001283172888543</c:v>
                </c:pt>
                <c:pt idx="3">
                  <c:v>0.15959471301666703</c:v>
                </c:pt>
                <c:pt idx="4">
                  <c:v>0.14783792798506248</c:v>
                </c:pt>
                <c:pt idx="5">
                  <c:v>0.14328866971172619</c:v>
                </c:pt>
                <c:pt idx="6">
                  <c:v>0.13791336090581235</c:v>
                </c:pt>
              </c:numCache>
            </c:numRef>
          </c:val>
          <c:extLst>
            <c:ext xmlns:c16="http://schemas.microsoft.com/office/drawing/2014/chart" uri="{C3380CC4-5D6E-409C-BE32-E72D297353CC}">
              <c16:uniqueId val="{00000016-DBA6-4EAE-8C8F-C958C91999D7}"/>
            </c:ext>
          </c:extLst>
        </c:ser>
        <c:ser>
          <c:idx val="23"/>
          <c:order val="23"/>
          <c:tx>
            <c:strRef>
              <c:f>'Total mg stacked charts '!$Y$12</c:f>
              <c:strCache>
                <c:ptCount val="1"/>
                <c:pt idx="0">
                  <c:v>Retigabine</c:v>
                </c:pt>
              </c:strCache>
            </c:strRef>
          </c:tx>
          <c:spPr>
            <a:solidFill>
              <a:schemeClr val="accent6">
                <a:lumMod val="80000"/>
              </a:schemeClr>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Y$13:$Y$19</c:f>
              <c:numCache>
                <c:formatCode>0.000</c:formatCode>
                <c:ptCount val="7"/>
                <c:pt idx="0">
                  <c:v>0</c:v>
                </c:pt>
                <c:pt idx="1">
                  <c:v>0</c:v>
                </c:pt>
                <c:pt idx="2">
                  <c:v>1E-3</c:v>
                </c:pt>
                <c:pt idx="3">
                  <c:v>1E-3</c:v>
                </c:pt>
                <c:pt idx="4">
                  <c:v>1E-3</c:v>
                </c:pt>
                <c:pt idx="5">
                  <c:v>0</c:v>
                </c:pt>
                <c:pt idx="6">
                  <c:v>0</c:v>
                </c:pt>
              </c:numCache>
            </c:numRef>
          </c:val>
          <c:extLst>
            <c:ext xmlns:c16="http://schemas.microsoft.com/office/drawing/2014/chart" uri="{C3380CC4-5D6E-409C-BE32-E72D297353CC}">
              <c16:uniqueId val="{00000017-DBA6-4EAE-8C8F-C958C91999D7}"/>
            </c:ext>
          </c:extLst>
        </c:ser>
        <c:ser>
          <c:idx val="24"/>
          <c:order val="24"/>
          <c:tx>
            <c:strRef>
              <c:f>'Total mg stacked charts '!$Z$12</c:f>
              <c:strCache>
                <c:ptCount val="1"/>
                <c:pt idx="0">
                  <c:v>Rufinamide</c:v>
                </c:pt>
              </c:strCache>
            </c:strRef>
          </c:tx>
          <c:spPr>
            <a:solidFill>
              <a:schemeClr val="accent1">
                <a:lumMod val="60000"/>
                <a:lumOff val="40000"/>
              </a:schemeClr>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Z$13:$Z$19</c:f>
              <c:numCache>
                <c:formatCode>0.000</c:formatCode>
                <c:ptCount val="7"/>
                <c:pt idx="0">
                  <c:v>0</c:v>
                </c:pt>
                <c:pt idx="1">
                  <c:v>0</c:v>
                </c:pt>
                <c:pt idx="2">
                  <c:v>1E-3</c:v>
                </c:pt>
                <c:pt idx="3">
                  <c:v>1E-3</c:v>
                </c:pt>
                <c:pt idx="4">
                  <c:v>1E-3</c:v>
                </c:pt>
                <c:pt idx="5">
                  <c:v>1E-3</c:v>
                </c:pt>
                <c:pt idx="6">
                  <c:v>1E-3</c:v>
                </c:pt>
              </c:numCache>
            </c:numRef>
          </c:val>
          <c:extLst>
            <c:ext xmlns:c16="http://schemas.microsoft.com/office/drawing/2014/chart" uri="{C3380CC4-5D6E-409C-BE32-E72D297353CC}">
              <c16:uniqueId val="{00000018-DBA6-4EAE-8C8F-C958C91999D7}"/>
            </c:ext>
          </c:extLst>
        </c:ser>
        <c:ser>
          <c:idx val="25"/>
          <c:order val="25"/>
          <c:tx>
            <c:strRef>
              <c:f>'Total mg stacked charts '!$AA$12</c:f>
              <c:strCache>
                <c:ptCount val="1"/>
                <c:pt idx="0">
                  <c:v>Sodium Valproate</c:v>
                </c:pt>
              </c:strCache>
            </c:strRef>
          </c:tx>
          <c:spPr>
            <a:solidFill>
              <a:schemeClr val="accent2">
                <a:lumMod val="60000"/>
                <a:lumOff val="40000"/>
              </a:schemeClr>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AA$13:$AA$19</c:f>
              <c:numCache>
                <c:formatCode>0.000</c:formatCode>
                <c:ptCount val="7"/>
                <c:pt idx="0">
                  <c:v>4.4529110088513011E-3</c:v>
                </c:pt>
                <c:pt idx="1">
                  <c:v>5.0000000000000001E-3</c:v>
                </c:pt>
                <c:pt idx="2">
                  <c:v>4.938564869121617E-3</c:v>
                </c:pt>
                <c:pt idx="3">
                  <c:v>4.9511931287788708E-3</c:v>
                </c:pt>
                <c:pt idx="4">
                  <c:v>4.8250761199833099E-3</c:v>
                </c:pt>
                <c:pt idx="5">
                  <c:v>4.7084541468506071E-3</c:v>
                </c:pt>
                <c:pt idx="6">
                  <c:v>4.5609213145516503E-3</c:v>
                </c:pt>
              </c:numCache>
            </c:numRef>
          </c:val>
          <c:extLst>
            <c:ext xmlns:c16="http://schemas.microsoft.com/office/drawing/2014/chart" uri="{C3380CC4-5D6E-409C-BE32-E72D297353CC}">
              <c16:uniqueId val="{00000019-DBA6-4EAE-8C8F-C958C91999D7}"/>
            </c:ext>
          </c:extLst>
        </c:ser>
        <c:ser>
          <c:idx val="26"/>
          <c:order val="26"/>
          <c:tx>
            <c:strRef>
              <c:f>'Total mg stacked charts '!$AB$12</c:f>
              <c:strCache>
                <c:ptCount val="1"/>
                <c:pt idx="0">
                  <c:v>Stiripentol</c:v>
                </c:pt>
              </c:strCache>
            </c:strRef>
          </c:tx>
          <c:spPr>
            <a:solidFill>
              <a:schemeClr val="accent3">
                <a:lumMod val="60000"/>
                <a:lumOff val="40000"/>
              </a:schemeClr>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AB$13:$AB$19</c:f>
              <c:numCache>
                <c:formatCode>0.000</c:formatCode>
                <c:ptCount val="7"/>
                <c:pt idx="0">
                  <c:v>0</c:v>
                </c:pt>
                <c:pt idx="1">
                  <c:v>0</c:v>
                </c:pt>
                <c:pt idx="2">
                  <c:v>1E-3</c:v>
                </c:pt>
                <c:pt idx="3">
                  <c:v>1E-3</c:v>
                </c:pt>
                <c:pt idx="4">
                  <c:v>1E-3</c:v>
                </c:pt>
                <c:pt idx="5">
                  <c:v>1E-3</c:v>
                </c:pt>
                <c:pt idx="6">
                  <c:v>1E-3</c:v>
                </c:pt>
              </c:numCache>
            </c:numRef>
          </c:val>
          <c:extLst>
            <c:ext xmlns:c16="http://schemas.microsoft.com/office/drawing/2014/chart" uri="{C3380CC4-5D6E-409C-BE32-E72D297353CC}">
              <c16:uniqueId val="{0000001A-DBA6-4EAE-8C8F-C958C91999D7}"/>
            </c:ext>
          </c:extLst>
        </c:ser>
        <c:ser>
          <c:idx val="27"/>
          <c:order val="27"/>
          <c:tx>
            <c:strRef>
              <c:f>'Total mg stacked charts '!$AC$12</c:f>
              <c:strCache>
                <c:ptCount val="1"/>
                <c:pt idx="0">
                  <c:v>Sultiame</c:v>
                </c:pt>
              </c:strCache>
            </c:strRef>
          </c:tx>
          <c:spPr>
            <a:solidFill>
              <a:schemeClr val="accent4">
                <a:lumMod val="60000"/>
                <a:lumOff val="40000"/>
              </a:schemeClr>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AC$13:$AC$19</c:f>
              <c:numCache>
                <c:formatCode>0.000</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1B-DBA6-4EAE-8C8F-C958C91999D7}"/>
            </c:ext>
          </c:extLst>
        </c:ser>
        <c:ser>
          <c:idx val="28"/>
          <c:order val="28"/>
          <c:tx>
            <c:strRef>
              <c:f>'Total mg stacked charts '!$AD$12</c:f>
              <c:strCache>
                <c:ptCount val="1"/>
                <c:pt idx="0">
                  <c:v>Tiagabine</c:v>
                </c:pt>
              </c:strCache>
            </c:strRef>
          </c:tx>
          <c:spPr>
            <a:solidFill>
              <a:schemeClr val="accent5">
                <a:lumMod val="60000"/>
                <a:lumOff val="40000"/>
              </a:schemeClr>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AD$13:$AD$19</c:f>
              <c:numCache>
                <c:formatCode>0.000</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1C-DBA6-4EAE-8C8F-C958C91999D7}"/>
            </c:ext>
          </c:extLst>
        </c:ser>
        <c:ser>
          <c:idx val="29"/>
          <c:order val="29"/>
          <c:tx>
            <c:strRef>
              <c:f>'Total mg stacked charts '!$AE$12</c:f>
              <c:strCache>
                <c:ptCount val="1"/>
                <c:pt idx="0">
                  <c:v>Topiramate</c:v>
                </c:pt>
              </c:strCache>
            </c:strRef>
          </c:tx>
          <c:spPr>
            <a:solidFill>
              <a:schemeClr val="accent6">
                <a:lumMod val="60000"/>
                <a:lumOff val="40000"/>
              </a:schemeClr>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AE$13:$AE$19</c:f>
              <c:numCache>
                <c:formatCode>0.000</c:formatCode>
                <c:ptCount val="7"/>
                <c:pt idx="0">
                  <c:v>8.3882201006040075E-2</c:v>
                </c:pt>
                <c:pt idx="1">
                  <c:v>0.12318668520643113</c:v>
                </c:pt>
                <c:pt idx="2">
                  <c:v>0.15990712456815642</c:v>
                </c:pt>
                <c:pt idx="3">
                  <c:v>0.18392317314987186</c:v>
                </c:pt>
                <c:pt idx="4">
                  <c:v>0.20571959731136741</c:v>
                </c:pt>
                <c:pt idx="5">
                  <c:v>0.21339904680937929</c:v>
                </c:pt>
                <c:pt idx="6">
                  <c:v>0.2235710438925381</c:v>
                </c:pt>
              </c:numCache>
            </c:numRef>
          </c:val>
          <c:extLst>
            <c:ext xmlns:c16="http://schemas.microsoft.com/office/drawing/2014/chart" uri="{C3380CC4-5D6E-409C-BE32-E72D297353CC}">
              <c16:uniqueId val="{0000001D-DBA6-4EAE-8C8F-C958C91999D7}"/>
            </c:ext>
          </c:extLst>
        </c:ser>
        <c:ser>
          <c:idx val="30"/>
          <c:order val="30"/>
          <c:tx>
            <c:strRef>
              <c:f>'Total mg stacked charts '!$AF$12</c:f>
              <c:strCache>
                <c:ptCount val="1"/>
                <c:pt idx="0">
                  <c:v>Valproic Acid</c:v>
                </c:pt>
              </c:strCache>
            </c:strRef>
          </c:tx>
          <c:spPr>
            <a:solidFill>
              <a:schemeClr val="accent1">
                <a:lumMod val="50000"/>
              </a:schemeClr>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AF$13:$AF$19</c:f>
              <c:numCache>
                <c:formatCode>0.000</c:formatCode>
                <c:ptCount val="7"/>
                <c:pt idx="0">
                  <c:v>1E-3</c:v>
                </c:pt>
                <c:pt idx="1">
                  <c:v>1E-3</c:v>
                </c:pt>
                <c:pt idx="2">
                  <c:v>1E-3</c:v>
                </c:pt>
                <c:pt idx="3">
                  <c:v>1E-3</c:v>
                </c:pt>
                <c:pt idx="4">
                  <c:v>1E-3</c:v>
                </c:pt>
                <c:pt idx="5">
                  <c:v>1E-3</c:v>
                </c:pt>
                <c:pt idx="6">
                  <c:v>1E-3</c:v>
                </c:pt>
              </c:numCache>
            </c:numRef>
          </c:val>
          <c:extLst>
            <c:ext xmlns:c16="http://schemas.microsoft.com/office/drawing/2014/chart" uri="{C3380CC4-5D6E-409C-BE32-E72D297353CC}">
              <c16:uniqueId val="{0000001E-DBA6-4EAE-8C8F-C958C91999D7}"/>
            </c:ext>
          </c:extLst>
        </c:ser>
        <c:ser>
          <c:idx val="31"/>
          <c:order val="31"/>
          <c:tx>
            <c:strRef>
              <c:f>'Total mg stacked charts '!$AG$12</c:f>
              <c:strCache>
                <c:ptCount val="1"/>
                <c:pt idx="0">
                  <c:v>Vigabatrin</c:v>
                </c:pt>
              </c:strCache>
            </c:strRef>
          </c:tx>
          <c:spPr>
            <a:solidFill>
              <a:schemeClr val="accent2">
                <a:lumMod val="50000"/>
              </a:schemeClr>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AG$13:$AG$19</c:f>
              <c:numCache>
                <c:formatCode>0.000</c:formatCode>
                <c:ptCount val="7"/>
                <c:pt idx="0">
                  <c:v>1E-3</c:v>
                </c:pt>
                <c:pt idx="1">
                  <c:v>1E-3</c:v>
                </c:pt>
                <c:pt idx="2">
                  <c:v>1E-3</c:v>
                </c:pt>
                <c:pt idx="3">
                  <c:v>1E-3</c:v>
                </c:pt>
                <c:pt idx="4">
                  <c:v>1E-3</c:v>
                </c:pt>
                <c:pt idx="5">
                  <c:v>1E-3</c:v>
                </c:pt>
                <c:pt idx="6">
                  <c:v>1E-3</c:v>
                </c:pt>
              </c:numCache>
            </c:numRef>
          </c:val>
          <c:extLst>
            <c:ext xmlns:c16="http://schemas.microsoft.com/office/drawing/2014/chart" uri="{C3380CC4-5D6E-409C-BE32-E72D297353CC}">
              <c16:uniqueId val="{0000001F-DBA6-4EAE-8C8F-C958C91999D7}"/>
            </c:ext>
          </c:extLst>
        </c:ser>
        <c:ser>
          <c:idx val="32"/>
          <c:order val="32"/>
          <c:tx>
            <c:strRef>
              <c:f>'Total mg stacked charts '!$AH$12</c:f>
              <c:strCache>
                <c:ptCount val="1"/>
                <c:pt idx="0">
                  <c:v>Zonisamide</c:v>
                </c:pt>
              </c:strCache>
            </c:strRef>
          </c:tx>
          <c:spPr>
            <a:solidFill>
              <a:schemeClr val="accent3">
                <a:lumMod val="50000"/>
              </a:schemeClr>
            </a:solidFill>
            <a:ln>
              <a:noFill/>
            </a:ln>
            <a:effectLst/>
          </c:spPr>
          <c:invertIfNegative val="0"/>
          <c:cat>
            <c:numRef>
              <c:f>'Total mg stacked charts '!$A$13:$A$19</c:f>
              <c:numCache>
                <c:formatCode>General</c:formatCode>
                <c:ptCount val="7"/>
                <c:pt idx="0">
                  <c:v>2004</c:v>
                </c:pt>
                <c:pt idx="1">
                  <c:v>2008</c:v>
                </c:pt>
                <c:pt idx="2">
                  <c:v>2012</c:v>
                </c:pt>
                <c:pt idx="3">
                  <c:v>2014</c:v>
                </c:pt>
                <c:pt idx="4">
                  <c:v>2016</c:v>
                </c:pt>
                <c:pt idx="5">
                  <c:v>2017</c:v>
                </c:pt>
                <c:pt idx="6">
                  <c:v>2018</c:v>
                </c:pt>
              </c:numCache>
            </c:numRef>
          </c:cat>
          <c:val>
            <c:numRef>
              <c:f>'Total mg stacked charts '!$AH$13:$AH$19</c:f>
              <c:numCache>
                <c:formatCode>0.000</c:formatCode>
                <c:ptCount val="7"/>
                <c:pt idx="0">
                  <c:v>0</c:v>
                </c:pt>
                <c:pt idx="1">
                  <c:v>1E-3</c:v>
                </c:pt>
                <c:pt idx="2">
                  <c:v>1E-3</c:v>
                </c:pt>
                <c:pt idx="3">
                  <c:v>1E-3</c:v>
                </c:pt>
                <c:pt idx="4">
                  <c:v>1E-3</c:v>
                </c:pt>
                <c:pt idx="5">
                  <c:v>1E-3</c:v>
                </c:pt>
                <c:pt idx="6">
                  <c:v>1E-3</c:v>
                </c:pt>
              </c:numCache>
            </c:numRef>
          </c:val>
          <c:extLst>
            <c:ext xmlns:c16="http://schemas.microsoft.com/office/drawing/2014/chart" uri="{C3380CC4-5D6E-409C-BE32-E72D297353CC}">
              <c16:uniqueId val="{00000020-DBA6-4EAE-8C8F-C958C91999D7}"/>
            </c:ext>
          </c:extLst>
        </c:ser>
        <c:dLbls>
          <c:showLegendKey val="0"/>
          <c:showVal val="0"/>
          <c:showCatName val="0"/>
          <c:showSerName val="0"/>
          <c:showPercent val="0"/>
          <c:showBubbleSize val="0"/>
        </c:dLbls>
        <c:gapWidth val="150"/>
        <c:overlap val="100"/>
        <c:axId val="370936880"/>
        <c:axId val="1983099440"/>
      </c:barChart>
      <c:catAx>
        <c:axId val="3709368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Yea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3099440"/>
        <c:crosses val="autoZero"/>
        <c:auto val="1"/>
        <c:lblAlgn val="ctr"/>
        <c:lblOffset val="100"/>
        <c:noMultiLvlLbl val="0"/>
      </c:catAx>
      <c:valAx>
        <c:axId val="1983099440"/>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b="0" i="0" baseline="0">
                    <a:effectLst/>
                  </a:rPr>
                  <a:t>PEC (</a:t>
                </a:r>
                <a:r>
                  <a:rPr lang="en-GB" sz="1100" b="0" i="0" baseline="0">
                    <a:effectLst/>
                    <a:latin typeface="Calibri" panose="020F0502020204030204" pitchFamily="34" charset="0"/>
                    <a:cs typeface="Calibri" panose="020F0502020204030204" pitchFamily="34" charset="0"/>
                  </a:rPr>
                  <a:t>µg/L</a:t>
                </a:r>
                <a:r>
                  <a:rPr lang="en-GB" sz="1100" b="0" i="0" baseline="0">
                    <a:effectLst/>
                  </a:rPr>
                  <a:t>)</a:t>
                </a:r>
                <a:endParaRPr lang="en-GB" sz="6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0936880"/>
        <c:crosses val="autoZero"/>
        <c:crossBetween val="between"/>
      </c:valAx>
      <c:spPr>
        <a:noFill/>
        <a:ln>
          <a:noFill/>
        </a:ln>
        <a:effectLst/>
      </c:spPr>
    </c:plotArea>
    <c:legend>
      <c:legendPos val="b"/>
      <c:layout>
        <c:manualLayout>
          <c:xMode val="edge"/>
          <c:yMode val="edge"/>
          <c:x val="1.5065046217048959E-2"/>
          <c:y val="0.72381570546924878"/>
          <c:w val="0.97276845829053982"/>
          <c:h val="0.2626707810172377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Total mg stacked charts '!$B$2</c:f>
              <c:strCache>
                <c:ptCount val="1"/>
                <c:pt idx="0">
                  <c:v>Brivaracetum</c:v>
                </c:pt>
              </c:strCache>
            </c:strRef>
          </c:tx>
          <c:spPr>
            <a:solidFill>
              <a:schemeClr val="accent1"/>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B$3:$B$9</c:f>
              <c:numCache>
                <c:formatCode>0.000</c:formatCode>
                <c:ptCount val="7"/>
                <c:pt idx="0">
                  <c:v>0</c:v>
                </c:pt>
                <c:pt idx="1">
                  <c:v>0</c:v>
                </c:pt>
                <c:pt idx="2">
                  <c:v>0</c:v>
                </c:pt>
                <c:pt idx="3">
                  <c:v>0</c:v>
                </c:pt>
                <c:pt idx="4">
                  <c:v>1.3875129682303544E-4</c:v>
                </c:pt>
                <c:pt idx="5">
                  <c:v>6.9873877652130935E-4</c:v>
                </c:pt>
                <c:pt idx="6">
                  <c:v>1.370668383614503E-3</c:v>
                </c:pt>
              </c:numCache>
            </c:numRef>
          </c:val>
          <c:extLst>
            <c:ext xmlns:c16="http://schemas.microsoft.com/office/drawing/2014/chart" uri="{C3380CC4-5D6E-409C-BE32-E72D297353CC}">
              <c16:uniqueId val="{00000000-487D-43E4-BC5B-84DC54D5CB08}"/>
            </c:ext>
          </c:extLst>
        </c:ser>
        <c:ser>
          <c:idx val="1"/>
          <c:order val="1"/>
          <c:tx>
            <c:strRef>
              <c:f>'Total mg stacked charts '!$C$2</c:f>
              <c:strCache>
                <c:ptCount val="1"/>
                <c:pt idx="0">
                  <c:v>Carbamazepine</c:v>
                </c:pt>
              </c:strCache>
            </c:strRef>
          </c:tx>
          <c:spPr>
            <a:solidFill>
              <a:schemeClr val="accent2"/>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C$3:$C$9</c:f>
              <c:numCache>
                <c:formatCode>0.000</c:formatCode>
                <c:ptCount val="7"/>
                <c:pt idx="0">
                  <c:v>0.48641525910594535</c:v>
                </c:pt>
                <c:pt idx="1">
                  <c:v>0.52554064618132845</c:v>
                </c:pt>
                <c:pt idx="2">
                  <c:v>0.49136490658694365</c:v>
                </c:pt>
                <c:pt idx="3">
                  <c:v>0.47041847060970637</c:v>
                </c:pt>
                <c:pt idx="4">
                  <c:v>0.44820940267966014</c:v>
                </c:pt>
                <c:pt idx="5">
                  <c:v>0.4362097411049195</c:v>
                </c:pt>
                <c:pt idx="6">
                  <c:v>0.42482162422592351</c:v>
                </c:pt>
              </c:numCache>
            </c:numRef>
          </c:val>
          <c:extLst>
            <c:ext xmlns:c16="http://schemas.microsoft.com/office/drawing/2014/chart" uri="{C3380CC4-5D6E-409C-BE32-E72D297353CC}">
              <c16:uniqueId val="{00000001-487D-43E4-BC5B-84DC54D5CB08}"/>
            </c:ext>
          </c:extLst>
        </c:ser>
        <c:ser>
          <c:idx val="2"/>
          <c:order val="2"/>
          <c:tx>
            <c:strRef>
              <c:f>'Total mg stacked charts '!$D$2</c:f>
              <c:strCache>
                <c:ptCount val="1"/>
                <c:pt idx="0">
                  <c:v>Clobazam</c:v>
                </c:pt>
              </c:strCache>
            </c:strRef>
          </c:tx>
          <c:spPr>
            <a:solidFill>
              <a:schemeClr val="accent3"/>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D$3:$D$9</c:f>
              <c:numCache>
                <c:formatCode>0.000</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02-487D-43E4-BC5B-84DC54D5CB08}"/>
            </c:ext>
          </c:extLst>
        </c:ser>
        <c:ser>
          <c:idx val="3"/>
          <c:order val="3"/>
          <c:tx>
            <c:strRef>
              <c:f>'Total mg stacked charts '!$E$2</c:f>
              <c:strCache>
                <c:ptCount val="1"/>
                <c:pt idx="0">
                  <c:v>Clonazepam</c:v>
                </c:pt>
              </c:strCache>
            </c:strRef>
          </c:tx>
          <c:spPr>
            <a:solidFill>
              <a:schemeClr val="accent4"/>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E$3:$E$9</c:f>
              <c:numCache>
                <c:formatCode>0.000</c:formatCode>
                <c:ptCount val="7"/>
                <c:pt idx="0">
                  <c:v>8.5733747922278906E-5</c:v>
                </c:pt>
                <c:pt idx="1">
                  <c:v>1.0338164819739561E-4</c:v>
                </c:pt>
                <c:pt idx="2">
                  <c:v>1.2236160746983816E-4</c:v>
                </c:pt>
                <c:pt idx="3">
                  <c:v>1.3066292834416424E-4</c:v>
                </c:pt>
                <c:pt idx="4">
                  <c:v>1.3162185682528401E-4</c:v>
                </c:pt>
                <c:pt idx="5">
                  <c:v>1.308168002974817E-4</c:v>
                </c:pt>
                <c:pt idx="6">
                  <c:v>1.3048260501316466E-4</c:v>
                </c:pt>
              </c:numCache>
            </c:numRef>
          </c:val>
          <c:extLst>
            <c:ext xmlns:c16="http://schemas.microsoft.com/office/drawing/2014/chart" uri="{C3380CC4-5D6E-409C-BE32-E72D297353CC}">
              <c16:uniqueId val="{00000003-487D-43E4-BC5B-84DC54D5CB08}"/>
            </c:ext>
          </c:extLst>
        </c:ser>
        <c:ser>
          <c:idx val="4"/>
          <c:order val="4"/>
          <c:tx>
            <c:strRef>
              <c:f>'Total mg stacked charts '!$F$2</c:f>
              <c:strCache>
                <c:ptCount val="1"/>
                <c:pt idx="0">
                  <c:v>Eslicarbazepine Acetate</c:v>
                </c:pt>
              </c:strCache>
            </c:strRef>
          </c:tx>
          <c:spPr>
            <a:solidFill>
              <a:schemeClr val="accent5"/>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F$3:$F$9</c:f>
              <c:numCache>
                <c:formatCode>0.000</c:formatCode>
                <c:ptCount val="7"/>
                <c:pt idx="0">
                  <c:v>0</c:v>
                </c:pt>
                <c:pt idx="1">
                  <c:v>0</c:v>
                </c:pt>
                <c:pt idx="2">
                  <c:v>1.9549023373975932E-2</c:v>
                </c:pt>
                <c:pt idx="3">
                  <c:v>2.9614483001462917E-2</c:v>
                </c:pt>
                <c:pt idx="4">
                  <c:v>4.1452546891413214E-2</c:v>
                </c:pt>
                <c:pt idx="5">
                  <c:v>5.1708176525181095E-2</c:v>
                </c:pt>
                <c:pt idx="6">
                  <c:v>6.3276381370920204E-2</c:v>
                </c:pt>
              </c:numCache>
            </c:numRef>
          </c:val>
          <c:extLst>
            <c:ext xmlns:c16="http://schemas.microsoft.com/office/drawing/2014/chart" uri="{C3380CC4-5D6E-409C-BE32-E72D297353CC}">
              <c16:uniqueId val="{00000004-487D-43E4-BC5B-84DC54D5CB08}"/>
            </c:ext>
          </c:extLst>
        </c:ser>
        <c:ser>
          <c:idx val="5"/>
          <c:order val="5"/>
          <c:tx>
            <c:strRef>
              <c:f>'Total mg stacked charts '!$G$2</c:f>
              <c:strCache>
                <c:ptCount val="1"/>
                <c:pt idx="0">
                  <c:v>Ethosuximide</c:v>
                </c:pt>
              </c:strCache>
            </c:strRef>
          </c:tx>
          <c:spPr>
            <a:solidFill>
              <a:schemeClr val="accent6"/>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G$3:$G$9</c:f>
              <c:numCache>
                <c:formatCode>0.000</c:formatCode>
                <c:ptCount val="7"/>
                <c:pt idx="0">
                  <c:v>9.0687647214557285E-2</c:v>
                </c:pt>
                <c:pt idx="1">
                  <c:v>8.1000737537207296E-2</c:v>
                </c:pt>
                <c:pt idx="2">
                  <c:v>9.5392532722798018E-2</c:v>
                </c:pt>
                <c:pt idx="3">
                  <c:v>0.10174641860035322</c:v>
                </c:pt>
                <c:pt idx="4">
                  <c:v>0.10869617671647047</c:v>
                </c:pt>
                <c:pt idx="5">
                  <c:v>0.11311875461213125</c:v>
                </c:pt>
                <c:pt idx="6">
                  <c:v>0.11670873384641099</c:v>
                </c:pt>
              </c:numCache>
            </c:numRef>
          </c:val>
          <c:extLst>
            <c:ext xmlns:c16="http://schemas.microsoft.com/office/drawing/2014/chart" uri="{C3380CC4-5D6E-409C-BE32-E72D297353CC}">
              <c16:uniqueId val="{00000005-487D-43E4-BC5B-84DC54D5CB08}"/>
            </c:ext>
          </c:extLst>
        </c:ser>
        <c:ser>
          <c:idx val="6"/>
          <c:order val="6"/>
          <c:tx>
            <c:strRef>
              <c:f>'Total mg stacked charts '!$H$2</c:f>
              <c:strCache>
                <c:ptCount val="1"/>
                <c:pt idx="0">
                  <c:v>Felbamate</c:v>
                </c:pt>
              </c:strCache>
            </c:strRef>
          </c:tx>
          <c:spPr>
            <a:solidFill>
              <a:schemeClr val="accent1">
                <a:lumMod val="60000"/>
              </a:schemeClr>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H$3:$H$9</c:f>
              <c:numCache>
                <c:formatCode>0.000</c:formatCode>
                <c:ptCount val="7"/>
                <c:pt idx="0">
                  <c:v>0</c:v>
                </c:pt>
                <c:pt idx="1">
                  <c:v>0</c:v>
                </c:pt>
                <c:pt idx="2">
                  <c:v>4.3654299741085903E-4</c:v>
                </c:pt>
                <c:pt idx="3">
                  <c:v>7.9412641025657842E-4</c:v>
                </c:pt>
                <c:pt idx="4">
                  <c:v>7.0468453488478438E-4</c:v>
                </c:pt>
                <c:pt idx="5">
                  <c:v>7.4464014995063565E-4</c:v>
                </c:pt>
                <c:pt idx="6">
                  <c:v>7.6308248911429127E-4</c:v>
                </c:pt>
              </c:numCache>
            </c:numRef>
          </c:val>
          <c:extLst>
            <c:ext xmlns:c16="http://schemas.microsoft.com/office/drawing/2014/chart" uri="{C3380CC4-5D6E-409C-BE32-E72D297353CC}">
              <c16:uniqueId val="{00000006-487D-43E4-BC5B-84DC54D5CB08}"/>
            </c:ext>
          </c:extLst>
        </c:ser>
        <c:ser>
          <c:idx val="7"/>
          <c:order val="7"/>
          <c:tx>
            <c:strRef>
              <c:f>'Total mg stacked charts '!$I$2</c:f>
              <c:strCache>
                <c:ptCount val="1"/>
                <c:pt idx="0">
                  <c:v>Gabapentin</c:v>
                </c:pt>
              </c:strCache>
            </c:strRef>
          </c:tx>
          <c:spPr>
            <a:solidFill>
              <a:schemeClr val="accent2">
                <a:lumMod val="60000"/>
              </a:schemeClr>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I$3:$I$9</c:f>
              <c:numCache>
                <c:formatCode>0.000</c:formatCode>
                <c:ptCount val="7"/>
                <c:pt idx="0">
                  <c:v>8.3672875513596274</c:v>
                </c:pt>
                <c:pt idx="1">
                  <c:v>12.853739098840558</c:v>
                </c:pt>
                <c:pt idx="2">
                  <c:v>24.988214245407541</c:v>
                </c:pt>
                <c:pt idx="3">
                  <c:v>34.538514051866073</c:v>
                </c:pt>
                <c:pt idx="4">
                  <c:v>43.900027738917395</c:v>
                </c:pt>
                <c:pt idx="5">
                  <c:v>47.633428763266352</c:v>
                </c:pt>
                <c:pt idx="6">
                  <c:v>49.032252862073243</c:v>
                </c:pt>
              </c:numCache>
            </c:numRef>
          </c:val>
          <c:extLst>
            <c:ext xmlns:c16="http://schemas.microsoft.com/office/drawing/2014/chart" uri="{C3380CC4-5D6E-409C-BE32-E72D297353CC}">
              <c16:uniqueId val="{00000007-487D-43E4-BC5B-84DC54D5CB08}"/>
            </c:ext>
          </c:extLst>
        </c:ser>
        <c:ser>
          <c:idx val="8"/>
          <c:order val="8"/>
          <c:tx>
            <c:strRef>
              <c:f>'Total mg stacked charts '!$J$2</c:f>
              <c:strCache>
                <c:ptCount val="1"/>
                <c:pt idx="0">
                  <c:v>Lacosamide</c:v>
                </c:pt>
              </c:strCache>
            </c:strRef>
          </c:tx>
          <c:spPr>
            <a:solidFill>
              <a:schemeClr val="accent3">
                <a:lumMod val="60000"/>
              </a:schemeClr>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J$3:$J$9</c:f>
              <c:numCache>
                <c:formatCode>0.000</c:formatCode>
                <c:ptCount val="7"/>
                <c:pt idx="0">
                  <c:v>0</c:v>
                </c:pt>
                <c:pt idx="1">
                  <c:v>1.2251576849262198E-4</c:v>
                </c:pt>
                <c:pt idx="2">
                  <c:v>3.5857004637917217E-2</c:v>
                </c:pt>
                <c:pt idx="3">
                  <c:v>0.12464392756844839</c:v>
                </c:pt>
                <c:pt idx="4">
                  <c:v>6.7983437050672516E-2</c:v>
                </c:pt>
                <c:pt idx="5">
                  <c:v>7.5451957459802266E-2</c:v>
                </c:pt>
                <c:pt idx="6">
                  <c:v>8.468839330047738E-2</c:v>
                </c:pt>
              </c:numCache>
            </c:numRef>
          </c:val>
          <c:extLst>
            <c:ext xmlns:c16="http://schemas.microsoft.com/office/drawing/2014/chart" uri="{C3380CC4-5D6E-409C-BE32-E72D297353CC}">
              <c16:uniqueId val="{00000008-487D-43E4-BC5B-84DC54D5CB08}"/>
            </c:ext>
          </c:extLst>
        </c:ser>
        <c:ser>
          <c:idx val="9"/>
          <c:order val="9"/>
          <c:tx>
            <c:strRef>
              <c:f>'Total mg stacked charts '!$K$2</c:f>
              <c:strCache>
                <c:ptCount val="1"/>
                <c:pt idx="0">
                  <c:v>Lamotrigine</c:v>
                </c:pt>
              </c:strCache>
            </c:strRef>
          </c:tx>
          <c:spPr>
            <a:solidFill>
              <a:schemeClr val="accent4">
                <a:lumMod val="60000"/>
              </a:schemeClr>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K$3:$K$9</c:f>
              <c:numCache>
                <c:formatCode>0.000</c:formatCode>
                <c:ptCount val="7"/>
                <c:pt idx="0">
                  <c:v>0.18981561348639553</c:v>
                </c:pt>
                <c:pt idx="1">
                  <c:v>0.24303675091771834</c:v>
                </c:pt>
                <c:pt idx="2">
                  <c:v>0.31548588129795097</c:v>
                </c:pt>
                <c:pt idx="3">
                  <c:v>0.35763171044932457</c:v>
                </c:pt>
                <c:pt idx="4">
                  <c:v>0.40052812621608647</c:v>
                </c:pt>
                <c:pt idx="5">
                  <c:v>0.4203031386704974</c:v>
                </c:pt>
                <c:pt idx="6">
                  <c:v>0.44424983015754266</c:v>
                </c:pt>
              </c:numCache>
            </c:numRef>
          </c:val>
          <c:extLst>
            <c:ext xmlns:c16="http://schemas.microsoft.com/office/drawing/2014/chart" uri="{C3380CC4-5D6E-409C-BE32-E72D297353CC}">
              <c16:uniqueId val="{00000009-487D-43E4-BC5B-84DC54D5CB08}"/>
            </c:ext>
          </c:extLst>
        </c:ser>
        <c:ser>
          <c:idx val="10"/>
          <c:order val="10"/>
          <c:tx>
            <c:strRef>
              <c:f>'Total mg stacked charts '!$L$2</c:f>
              <c:strCache>
                <c:ptCount val="1"/>
                <c:pt idx="0">
                  <c:v>Levetiracetam</c:v>
                </c:pt>
              </c:strCache>
            </c:strRef>
          </c:tx>
          <c:spPr>
            <a:solidFill>
              <a:schemeClr val="accent5">
                <a:lumMod val="60000"/>
              </a:schemeClr>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L$3:$L$9</c:f>
              <c:numCache>
                <c:formatCode>0.000</c:formatCode>
                <c:ptCount val="7"/>
                <c:pt idx="0">
                  <c:v>2.0148724218654048</c:v>
                </c:pt>
                <c:pt idx="1">
                  <c:v>4.0394429512326653</c:v>
                </c:pt>
                <c:pt idx="2">
                  <c:v>7.3043339588810605</c:v>
                </c:pt>
                <c:pt idx="3">
                  <c:v>9.0932471787554636</c:v>
                </c:pt>
                <c:pt idx="4">
                  <c:v>11.082469328253042</c:v>
                </c:pt>
                <c:pt idx="5">
                  <c:v>11.99290009874351</c:v>
                </c:pt>
                <c:pt idx="6">
                  <c:v>12.905241808291615</c:v>
                </c:pt>
              </c:numCache>
            </c:numRef>
          </c:val>
          <c:extLst>
            <c:ext xmlns:c16="http://schemas.microsoft.com/office/drawing/2014/chart" uri="{C3380CC4-5D6E-409C-BE32-E72D297353CC}">
              <c16:uniqueId val="{0000000A-487D-43E4-BC5B-84DC54D5CB08}"/>
            </c:ext>
          </c:extLst>
        </c:ser>
        <c:ser>
          <c:idx val="11"/>
          <c:order val="11"/>
          <c:tx>
            <c:strRef>
              <c:f>'Total mg stacked charts '!$M$2</c:f>
              <c:strCache>
                <c:ptCount val="1"/>
                <c:pt idx="0">
                  <c:v>Mesuximide</c:v>
                </c:pt>
              </c:strCache>
            </c:strRef>
          </c:tx>
          <c:spPr>
            <a:solidFill>
              <a:schemeClr val="accent6">
                <a:lumMod val="60000"/>
              </a:schemeClr>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M$3:$M$9</c:f>
              <c:numCache>
                <c:formatCode>0.000</c:formatCode>
                <c:ptCount val="7"/>
                <c:pt idx="0">
                  <c:v>2.465237576660744E-5</c:v>
                </c:pt>
                <c:pt idx="1">
                  <c:v>0</c:v>
                </c:pt>
                <c:pt idx="2">
                  <c:v>1.7092940173172813E-6</c:v>
                </c:pt>
                <c:pt idx="3">
                  <c:v>0</c:v>
                </c:pt>
                <c:pt idx="4">
                  <c:v>0</c:v>
                </c:pt>
                <c:pt idx="5">
                  <c:v>0</c:v>
                </c:pt>
                <c:pt idx="6">
                  <c:v>0</c:v>
                </c:pt>
              </c:numCache>
            </c:numRef>
          </c:val>
          <c:extLst>
            <c:ext xmlns:c16="http://schemas.microsoft.com/office/drawing/2014/chart" uri="{C3380CC4-5D6E-409C-BE32-E72D297353CC}">
              <c16:uniqueId val="{0000000B-487D-43E4-BC5B-84DC54D5CB08}"/>
            </c:ext>
          </c:extLst>
        </c:ser>
        <c:ser>
          <c:idx val="12"/>
          <c:order val="12"/>
          <c:tx>
            <c:strRef>
              <c:f>'Total mg stacked charts '!$N$2</c:f>
              <c:strCache>
                <c:ptCount val="1"/>
                <c:pt idx="0">
                  <c:v>Midazolam Hydrochloride</c:v>
                </c:pt>
              </c:strCache>
            </c:strRef>
          </c:tx>
          <c:spPr>
            <a:solidFill>
              <a:schemeClr val="accent1">
                <a:lumMod val="80000"/>
                <a:lumOff val="20000"/>
              </a:schemeClr>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N$3:$N$9</c:f>
              <c:numCache>
                <c:formatCode>0.000</c:formatCode>
                <c:ptCount val="7"/>
                <c:pt idx="0">
                  <c:v>0</c:v>
                </c:pt>
                <c:pt idx="1">
                  <c:v>2.4911310489946759E-7</c:v>
                </c:pt>
                <c:pt idx="2">
                  <c:v>4.4568566138338495E-7</c:v>
                </c:pt>
                <c:pt idx="3">
                  <c:v>8.6179158933173086E-7</c:v>
                </c:pt>
                <c:pt idx="4">
                  <c:v>1.3583995900630137E-6</c:v>
                </c:pt>
                <c:pt idx="5">
                  <c:v>1.4711039279139864E-6</c:v>
                </c:pt>
                <c:pt idx="6">
                  <c:v>1.5018056584394618E-6</c:v>
                </c:pt>
              </c:numCache>
            </c:numRef>
          </c:val>
          <c:extLst>
            <c:ext xmlns:c16="http://schemas.microsoft.com/office/drawing/2014/chart" uri="{C3380CC4-5D6E-409C-BE32-E72D297353CC}">
              <c16:uniqueId val="{0000000C-487D-43E4-BC5B-84DC54D5CB08}"/>
            </c:ext>
          </c:extLst>
        </c:ser>
        <c:ser>
          <c:idx val="13"/>
          <c:order val="13"/>
          <c:tx>
            <c:strRef>
              <c:f>'Total mg stacked charts '!$O$2</c:f>
              <c:strCache>
                <c:ptCount val="1"/>
                <c:pt idx="0">
                  <c:v>Midazolam Maleate</c:v>
                </c:pt>
              </c:strCache>
            </c:strRef>
          </c:tx>
          <c:spPr>
            <a:solidFill>
              <a:schemeClr val="accent2">
                <a:lumMod val="80000"/>
                <a:lumOff val="20000"/>
              </a:schemeClr>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O$3:$O$9</c:f>
              <c:numCache>
                <c:formatCode>0.000</c:formatCode>
                <c:ptCount val="7"/>
                <c:pt idx="0">
                  <c:v>0</c:v>
                </c:pt>
                <c:pt idx="1">
                  <c:v>0</c:v>
                </c:pt>
                <c:pt idx="2">
                  <c:v>3.1601676923352725E-6</c:v>
                </c:pt>
                <c:pt idx="3">
                  <c:v>2.0631685593329297E-6</c:v>
                </c:pt>
                <c:pt idx="4">
                  <c:v>1.4092451408654001E-6</c:v>
                </c:pt>
                <c:pt idx="5">
                  <c:v>1.1380664901538986E-6</c:v>
                </c:pt>
                <c:pt idx="6">
                  <c:v>9.6904770819522014E-7</c:v>
                </c:pt>
              </c:numCache>
            </c:numRef>
          </c:val>
          <c:extLst>
            <c:ext xmlns:c16="http://schemas.microsoft.com/office/drawing/2014/chart" uri="{C3380CC4-5D6E-409C-BE32-E72D297353CC}">
              <c16:uniqueId val="{0000000D-487D-43E4-BC5B-84DC54D5CB08}"/>
            </c:ext>
          </c:extLst>
        </c:ser>
        <c:ser>
          <c:idx val="14"/>
          <c:order val="14"/>
          <c:tx>
            <c:strRef>
              <c:f>'Total mg stacked charts '!$P$2</c:f>
              <c:strCache>
                <c:ptCount val="1"/>
                <c:pt idx="0">
                  <c:v>Oxcarbazepine</c:v>
                </c:pt>
              </c:strCache>
            </c:strRef>
          </c:tx>
          <c:spPr>
            <a:solidFill>
              <a:schemeClr val="accent3">
                <a:lumMod val="80000"/>
                <a:lumOff val="20000"/>
              </a:schemeClr>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P$3:$P$9</c:f>
              <c:numCache>
                <c:formatCode>0.000</c:formatCode>
                <c:ptCount val="7"/>
                <c:pt idx="0">
                  <c:v>4.5420336781599787E-3</c:v>
                </c:pt>
                <c:pt idx="1">
                  <c:v>6.5113889525914258E-3</c:v>
                </c:pt>
                <c:pt idx="2">
                  <c:v>8.5559073664261912E-3</c:v>
                </c:pt>
                <c:pt idx="3">
                  <c:v>9.2713089152240292E-3</c:v>
                </c:pt>
                <c:pt idx="4">
                  <c:v>9.9430891169032011E-3</c:v>
                </c:pt>
                <c:pt idx="5">
                  <c:v>1.0210146740363234E-2</c:v>
                </c:pt>
                <c:pt idx="6">
                  <c:v>1.0610941807361681E-2</c:v>
                </c:pt>
              </c:numCache>
            </c:numRef>
          </c:val>
          <c:extLst>
            <c:ext xmlns:c16="http://schemas.microsoft.com/office/drawing/2014/chart" uri="{C3380CC4-5D6E-409C-BE32-E72D297353CC}">
              <c16:uniqueId val="{0000000E-487D-43E4-BC5B-84DC54D5CB08}"/>
            </c:ext>
          </c:extLst>
        </c:ser>
        <c:ser>
          <c:idx val="15"/>
          <c:order val="15"/>
          <c:tx>
            <c:strRef>
              <c:f>'Total mg stacked charts '!$Q$2</c:f>
              <c:strCache>
                <c:ptCount val="1"/>
                <c:pt idx="0">
                  <c:v>Paraldehyde</c:v>
                </c:pt>
              </c:strCache>
            </c:strRef>
          </c:tx>
          <c:spPr>
            <a:solidFill>
              <a:schemeClr val="accent4">
                <a:lumMod val="80000"/>
                <a:lumOff val="20000"/>
              </a:schemeClr>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Q$3:$Q$9</c:f>
              <c:numCache>
                <c:formatCode>0.000</c:formatCode>
                <c:ptCount val="7"/>
                <c:pt idx="0">
                  <c:v>1.7890918618837459E-7</c:v>
                </c:pt>
                <c:pt idx="1">
                  <c:v>0</c:v>
                </c:pt>
                <c:pt idx="2">
                  <c:v>0</c:v>
                </c:pt>
                <c:pt idx="3">
                  <c:v>0</c:v>
                </c:pt>
                <c:pt idx="4">
                  <c:v>0</c:v>
                </c:pt>
                <c:pt idx="5">
                  <c:v>0</c:v>
                </c:pt>
                <c:pt idx="6">
                  <c:v>0</c:v>
                </c:pt>
              </c:numCache>
            </c:numRef>
          </c:val>
          <c:extLst>
            <c:ext xmlns:c16="http://schemas.microsoft.com/office/drawing/2014/chart" uri="{C3380CC4-5D6E-409C-BE32-E72D297353CC}">
              <c16:uniqueId val="{0000000F-487D-43E4-BC5B-84DC54D5CB08}"/>
            </c:ext>
          </c:extLst>
        </c:ser>
        <c:ser>
          <c:idx val="16"/>
          <c:order val="16"/>
          <c:tx>
            <c:strRef>
              <c:f>'Total mg stacked charts '!$R$2</c:f>
              <c:strCache>
                <c:ptCount val="1"/>
                <c:pt idx="0">
                  <c:v>Perampanel</c:v>
                </c:pt>
              </c:strCache>
            </c:strRef>
          </c:tx>
          <c:spPr>
            <a:solidFill>
              <a:schemeClr val="accent5">
                <a:lumMod val="80000"/>
                <a:lumOff val="20000"/>
              </a:schemeClr>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R$3:$R$9</c:f>
              <c:numCache>
                <c:formatCode>0.000</c:formatCode>
                <c:ptCount val="7"/>
                <c:pt idx="0">
                  <c:v>0</c:v>
                </c:pt>
                <c:pt idx="1">
                  <c:v>0</c:v>
                </c:pt>
                <c:pt idx="2">
                  <c:v>8.3180315357882801E-8</c:v>
                </c:pt>
                <c:pt idx="3">
                  <c:v>1.3256705649510312E-5</c:v>
                </c:pt>
                <c:pt idx="4">
                  <c:v>2.5084588293184955E-5</c:v>
                </c:pt>
                <c:pt idx="5">
                  <c:v>2.9932583392973013E-5</c:v>
                </c:pt>
                <c:pt idx="6">
                  <c:v>3.3869605447051269E-5</c:v>
                </c:pt>
              </c:numCache>
            </c:numRef>
          </c:val>
          <c:extLst>
            <c:ext xmlns:c16="http://schemas.microsoft.com/office/drawing/2014/chart" uri="{C3380CC4-5D6E-409C-BE32-E72D297353CC}">
              <c16:uniqueId val="{00000010-487D-43E4-BC5B-84DC54D5CB08}"/>
            </c:ext>
          </c:extLst>
        </c:ser>
        <c:ser>
          <c:idx val="17"/>
          <c:order val="17"/>
          <c:tx>
            <c:strRef>
              <c:f>'Total mg stacked charts '!$S$2</c:f>
              <c:strCache>
                <c:ptCount val="1"/>
                <c:pt idx="0">
                  <c:v>Phenobarbital</c:v>
                </c:pt>
              </c:strCache>
            </c:strRef>
          </c:tx>
          <c:spPr>
            <a:solidFill>
              <a:schemeClr val="accent6">
                <a:lumMod val="80000"/>
                <a:lumOff val="20000"/>
              </a:schemeClr>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S$3:$S$9</c:f>
              <c:numCache>
                <c:formatCode>0.000</c:formatCode>
                <c:ptCount val="7"/>
                <c:pt idx="0">
                  <c:v>0.11676826101908637</c:v>
                </c:pt>
                <c:pt idx="1">
                  <c:v>8.9173201889575615E-2</c:v>
                </c:pt>
                <c:pt idx="2">
                  <c:v>7.6000062359626822E-2</c:v>
                </c:pt>
                <c:pt idx="3">
                  <c:v>6.8450088847431742E-2</c:v>
                </c:pt>
                <c:pt idx="4">
                  <c:v>6.0568269545763137E-2</c:v>
                </c:pt>
                <c:pt idx="5">
                  <c:v>5.6781983309164667E-2</c:v>
                </c:pt>
                <c:pt idx="6">
                  <c:v>5.3396542635784118E-2</c:v>
                </c:pt>
              </c:numCache>
            </c:numRef>
          </c:val>
          <c:extLst>
            <c:ext xmlns:c16="http://schemas.microsoft.com/office/drawing/2014/chart" uri="{C3380CC4-5D6E-409C-BE32-E72D297353CC}">
              <c16:uniqueId val="{00000011-487D-43E4-BC5B-84DC54D5CB08}"/>
            </c:ext>
          </c:extLst>
        </c:ser>
        <c:ser>
          <c:idx val="18"/>
          <c:order val="18"/>
          <c:tx>
            <c:strRef>
              <c:f>'Total mg stacked charts '!$T$2</c:f>
              <c:strCache>
                <c:ptCount val="1"/>
                <c:pt idx="0">
                  <c:v>Phenobarbital sod</c:v>
                </c:pt>
              </c:strCache>
            </c:strRef>
          </c:tx>
          <c:spPr>
            <a:solidFill>
              <a:schemeClr val="accent1">
                <a:lumMod val="80000"/>
              </a:schemeClr>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T$3:$T$9</c:f>
              <c:numCache>
                <c:formatCode>0.000</c:formatCode>
                <c:ptCount val="7"/>
                <c:pt idx="0">
                  <c:v>4.9540567760319007E-5</c:v>
                </c:pt>
                <c:pt idx="1">
                  <c:v>6.450405248938635E-5</c:v>
                </c:pt>
                <c:pt idx="2">
                  <c:v>1.1063287978549312E-4</c:v>
                </c:pt>
                <c:pt idx="3">
                  <c:v>5.1818178241531551E-5</c:v>
                </c:pt>
                <c:pt idx="4">
                  <c:v>5.9029208382065286E-5</c:v>
                </c:pt>
                <c:pt idx="5">
                  <c:v>5.8537005985050751E-5</c:v>
                </c:pt>
                <c:pt idx="6">
                  <c:v>5.0655712069609801E-5</c:v>
                </c:pt>
              </c:numCache>
            </c:numRef>
          </c:val>
          <c:extLst>
            <c:ext xmlns:c16="http://schemas.microsoft.com/office/drawing/2014/chart" uri="{C3380CC4-5D6E-409C-BE32-E72D297353CC}">
              <c16:uniqueId val="{00000012-487D-43E4-BC5B-84DC54D5CB08}"/>
            </c:ext>
          </c:extLst>
        </c:ser>
        <c:ser>
          <c:idx val="19"/>
          <c:order val="19"/>
          <c:tx>
            <c:strRef>
              <c:f>'Total mg stacked charts '!$U$2</c:f>
              <c:strCache>
                <c:ptCount val="1"/>
                <c:pt idx="0">
                  <c:v>Phenytoin  </c:v>
                </c:pt>
              </c:strCache>
            </c:strRef>
          </c:tx>
          <c:spPr>
            <a:solidFill>
              <a:schemeClr val="accent2">
                <a:lumMod val="80000"/>
              </a:schemeClr>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U$3:$U$9</c:f>
              <c:numCache>
                <c:formatCode>0.000</c:formatCode>
                <c:ptCount val="7"/>
                <c:pt idx="0">
                  <c:v>3.6091356680231557E-3</c:v>
                </c:pt>
                <c:pt idx="1">
                  <c:v>3.1307084058093612E-3</c:v>
                </c:pt>
                <c:pt idx="2">
                  <c:v>3.1951786148736033E-3</c:v>
                </c:pt>
                <c:pt idx="3">
                  <c:v>2.9384107403982915E-3</c:v>
                </c:pt>
                <c:pt idx="4">
                  <c:v>2.5855455076478633E-3</c:v>
                </c:pt>
                <c:pt idx="5">
                  <c:v>2.3690934487675805E-3</c:v>
                </c:pt>
                <c:pt idx="6">
                  <c:v>2.1375727702253444E-3</c:v>
                </c:pt>
              </c:numCache>
            </c:numRef>
          </c:val>
          <c:extLst>
            <c:ext xmlns:c16="http://schemas.microsoft.com/office/drawing/2014/chart" uri="{C3380CC4-5D6E-409C-BE32-E72D297353CC}">
              <c16:uniqueId val="{00000013-487D-43E4-BC5B-84DC54D5CB08}"/>
            </c:ext>
          </c:extLst>
        </c:ser>
        <c:ser>
          <c:idx val="20"/>
          <c:order val="20"/>
          <c:tx>
            <c:strRef>
              <c:f>'Total mg stacked charts '!$V$2</c:f>
              <c:strCache>
                <c:ptCount val="1"/>
                <c:pt idx="0">
                  <c:v>Phenytoin Sodium</c:v>
                </c:pt>
              </c:strCache>
            </c:strRef>
          </c:tx>
          <c:spPr>
            <a:solidFill>
              <a:schemeClr val="accent3">
                <a:lumMod val="80000"/>
              </a:schemeClr>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V$3:$V$9</c:f>
              <c:numCache>
                <c:formatCode>0.000</c:formatCode>
                <c:ptCount val="7"/>
                <c:pt idx="0">
                  <c:v>0.13380239315259548</c:v>
                </c:pt>
                <c:pt idx="1">
                  <c:v>0.10951601193805748</c:v>
                </c:pt>
                <c:pt idx="2">
                  <c:v>8.95422543606922E-2</c:v>
                </c:pt>
                <c:pt idx="3">
                  <c:v>7.8310007684524813E-2</c:v>
                </c:pt>
                <c:pt idx="4">
                  <c:v>6.7537473632452605E-2</c:v>
                </c:pt>
                <c:pt idx="5">
                  <c:v>6.2534319225660953E-2</c:v>
                </c:pt>
                <c:pt idx="6">
                  <c:v>5.8056853943681867E-2</c:v>
                </c:pt>
              </c:numCache>
            </c:numRef>
          </c:val>
          <c:extLst>
            <c:ext xmlns:c16="http://schemas.microsoft.com/office/drawing/2014/chart" uri="{C3380CC4-5D6E-409C-BE32-E72D297353CC}">
              <c16:uniqueId val="{00000014-487D-43E4-BC5B-84DC54D5CB08}"/>
            </c:ext>
          </c:extLst>
        </c:ser>
        <c:ser>
          <c:idx val="21"/>
          <c:order val="21"/>
          <c:tx>
            <c:strRef>
              <c:f>'Total mg stacked charts '!$W$2</c:f>
              <c:strCache>
                <c:ptCount val="1"/>
                <c:pt idx="0">
                  <c:v>Pregabalin</c:v>
                </c:pt>
              </c:strCache>
            </c:strRef>
          </c:tx>
          <c:spPr>
            <a:solidFill>
              <a:schemeClr val="accent4">
                <a:lumMod val="80000"/>
              </a:schemeClr>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REF!</c:f>
              <c:numCache>
                <c:formatCode>General</c:formatCode>
                <c:ptCount val="1"/>
                <c:pt idx="0">
                  <c:v>1</c:v>
                </c:pt>
              </c:numCache>
            </c:numRef>
          </c:val>
          <c:extLst>
            <c:ext xmlns:c16="http://schemas.microsoft.com/office/drawing/2014/chart" uri="{C3380CC4-5D6E-409C-BE32-E72D297353CC}">
              <c16:uniqueId val="{00000015-487D-43E4-BC5B-84DC54D5CB08}"/>
            </c:ext>
          </c:extLst>
        </c:ser>
        <c:ser>
          <c:idx val="22"/>
          <c:order val="22"/>
          <c:tx>
            <c:strRef>
              <c:f>'Total mg stacked charts '!$X$2</c:f>
              <c:strCache>
                <c:ptCount val="1"/>
                <c:pt idx="0">
                  <c:v>Primidone</c:v>
                </c:pt>
              </c:strCache>
            </c:strRef>
          </c:tx>
          <c:spPr>
            <a:solidFill>
              <a:schemeClr val="accent5">
                <a:lumMod val="80000"/>
              </a:schemeClr>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X$3:$X$9</c:f>
              <c:numCache>
                <c:formatCode>0.000</c:formatCode>
                <c:ptCount val="7"/>
                <c:pt idx="0">
                  <c:v>0.35902664834382769</c:v>
                </c:pt>
                <c:pt idx="1">
                  <c:v>0.30289788763445513</c:v>
                </c:pt>
                <c:pt idx="2">
                  <c:v>0.27627085155943887</c:v>
                </c:pt>
                <c:pt idx="3">
                  <c:v>0.25934140865208388</c:v>
                </c:pt>
                <c:pt idx="4">
                  <c:v>0.24023663297572656</c:v>
                </c:pt>
                <c:pt idx="5">
                  <c:v>0.23284408828155506</c:v>
                </c:pt>
                <c:pt idx="6">
                  <c:v>0.22410921147194507</c:v>
                </c:pt>
              </c:numCache>
            </c:numRef>
          </c:val>
          <c:extLst>
            <c:ext xmlns:c16="http://schemas.microsoft.com/office/drawing/2014/chart" uri="{C3380CC4-5D6E-409C-BE32-E72D297353CC}">
              <c16:uniqueId val="{00000016-487D-43E4-BC5B-84DC54D5CB08}"/>
            </c:ext>
          </c:extLst>
        </c:ser>
        <c:ser>
          <c:idx val="23"/>
          <c:order val="23"/>
          <c:tx>
            <c:strRef>
              <c:f>'Total mg stacked charts '!$Y$2</c:f>
              <c:strCache>
                <c:ptCount val="1"/>
                <c:pt idx="0">
                  <c:v>Retigabine</c:v>
                </c:pt>
              </c:strCache>
            </c:strRef>
          </c:tx>
          <c:spPr>
            <a:solidFill>
              <a:schemeClr val="accent6">
                <a:lumMod val="80000"/>
              </a:schemeClr>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Y$3:$Y$9</c:f>
              <c:numCache>
                <c:formatCode>0.000</c:formatCode>
                <c:ptCount val="7"/>
                <c:pt idx="0">
                  <c:v>0</c:v>
                </c:pt>
                <c:pt idx="1">
                  <c:v>0</c:v>
                </c:pt>
                <c:pt idx="2">
                  <c:v>5.4876731536044375E-3</c:v>
                </c:pt>
                <c:pt idx="3">
                  <c:v>2.665550250058523E-3</c:v>
                </c:pt>
                <c:pt idx="4">
                  <c:v>1.3728757873234265E-3</c:v>
                </c:pt>
                <c:pt idx="5">
                  <c:v>3.1192575410146878E-4</c:v>
                </c:pt>
                <c:pt idx="6">
                  <c:v>4.0753039225259103E-6</c:v>
                </c:pt>
              </c:numCache>
            </c:numRef>
          </c:val>
          <c:extLst>
            <c:ext xmlns:c16="http://schemas.microsoft.com/office/drawing/2014/chart" uri="{C3380CC4-5D6E-409C-BE32-E72D297353CC}">
              <c16:uniqueId val="{00000017-487D-43E4-BC5B-84DC54D5CB08}"/>
            </c:ext>
          </c:extLst>
        </c:ser>
        <c:ser>
          <c:idx val="24"/>
          <c:order val="24"/>
          <c:tx>
            <c:strRef>
              <c:f>'Total mg stacked charts '!$Z$2</c:f>
              <c:strCache>
                <c:ptCount val="1"/>
                <c:pt idx="0">
                  <c:v>Rufinamide</c:v>
                </c:pt>
              </c:strCache>
            </c:strRef>
          </c:tx>
          <c:spPr>
            <a:solidFill>
              <a:schemeClr val="accent1">
                <a:lumMod val="60000"/>
                <a:lumOff val="40000"/>
              </a:schemeClr>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Z$3:$Z$9</c:f>
              <c:numCache>
                <c:formatCode>0.000</c:formatCode>
                <c:ptCount val="7"/>
                <c:pt idx="0">
                  <c:v>0</c:v>
                </c:pt>
                <c:pt idx="1">
                  <c:v>3.3265412941531011E-4</c:v>
                </c:pt>
                <c:pt idx="2">
                  <c:v>2.1997976833462662E-3</c:v>
                </c:pt>
                <c:pt idx="3">
                  <c:v>2.7061794323176465E-3</c:v>
                </c:pt>
                <c:pt idx="4">
                  <c:v>3.2119308438048918E-3</c:v>
                </c:pt>
                <c:pt idx="5">
                  <c:v>3.3353997257584461E-3</c:v>
                </c:pt>
                <c:pt idx="6">
                  <c:v>3.4523298585696035E-3</c:v>
                </c:pt>
              </c:numCache>
            </c:numRef>
          </c:val>
          <c:extLst>
            <c:ext xmlns:c16="http://schemas.microsoft.com/office/drawing/2014/chart" uri="{C3380CC4-5D6E-409C-BE32-E72D297353CC}">
              <c16:uniqueId val="{00000018-487D-43E4-BC5B-84DC54D5CB08}"/>
            </c:ext>
          </c:extLst>
        </c:ser>
        <c:ser>
          <c:idx val="25"/>
          <c:order val="25"/>
          <c:tx>
            <c:strRef>
              <c:f>'Total mg stacked charts '!$AA$2</c:f>
              <c:strCache>
                <c:ptCount val="1"/>
                <c:pt idx="0">
                  <c:v>Sodium Valproate</c:v>
                </c:pt>
              </c:strCache>
            </c:strRef>
          </c:tx>
          <c:spPr>
            <a:solidFill>
              <a:schemeClr val="accent2">
                <a:lumMod val="60000"/>
                <a:lumOff val="40000"/>
              </a:schemeClr>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AA$3:$AA$9</c:f>
              <c:numCache>
                <c:formatCode>0.000</c:formatCode>
                <c:ptCount val="7"/>
                <c:pt idx="0">
                  <c:v>4.4529110088513011E-3</c:v>
                </c:pt>
                <c:pt idx="1">
                  <c:v>4.7535738036829315E-3</c:v>
                </c:pt>
                <c:pt idx="2">
                  <c:v>4.938564869121617E-3</c:v>
                </c:pt>
                <c:pt idx="3">
                  <c:v>4.9511931287788708E-3</c:v>
                </c:pt>
                <c:pt idx="4">
                  <c:v>4.8250761199833099E-3</c:v>
                </c:pt>
                <c:pt idx="5">
                  <c:v>4.7084541468506071E-3</c:v>
                </c:pt>
                <c:pt idx="6">
                  <c:v>4.5609213145516503E-3</c:v>
                </c:pt>
              </c:numCache>
            </c:numRef>
          </c:val>
          <c:extLst>
            <c:ext xmlns:c16="http://schemas.microsoft.com/office/drawing/2014/chart" uri="{C3380CC4-5D6E-409C-BE32-E72D297353CC}">
              <c16:uniqueId val="{00000019-487D-43E4-BC5B-84DC54D5CB08}"/>
            </c:ext>
          </c:extLst>
        </c:ser>
        <c:ser>
          <c:idx val="26"/>
          <c:order val="26"/>
          <c:tx>
            <c:strRef>
              <c:f>'Total mg stacked charts '!$AB$2</c:f>
              <c:strCache>
                <c:ptCount val="1"/>
                <c:pt idx="0">
                  <c:v>Stiripentol</c:v>
                </c:pt>
              </c:strCache>
            </c:strRef>
          </c:tx>
          <c:spPr>
            <a:solidFill>
              <a:schemeClr val="accent3">
                <a:lumMod val="60000"/>
                <a:lumOff val="40000"/>
              </a:schemeClr>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AB$3:$AB$9</c:f>
              <c:numCache>
                <c:formatCode>0.000</c:formatCode>
                <c:ptCount val="7"/>
                <c:pt idx="0">
                  <c:v>0</c:v>
                </c:pt>
                <c:pt idx="1">
                  <c:v>1.0397490258693158E-4</c:v>
                </c:pt>
                <c:pt idx="2">
                  <c:v>2.9016856306517415E-3</c:v>
                </c:pt>
                <c:pt idx="3">
                  <c:v>4.229926127177549E-3</c:v>
                </c:pt>
                <c:pt idx="4">
                  <c:v>5.0060541748264556E-3</c:v>
                </c:pt>
                <c:pt idx="5">
                  <c:v>5.6042797671710188E-3</c:v>
                </c:pt>
                <c:pt idx="6">
                  <c:v>5.6970744589081475E-3</c:v>
                </c:pt>
              </c:numCache>
            </c:numRef>
          </c:val>
          <c:extLst>
            <c:ext xmlns:c16="http://schemas.microsoft.com/office/drawing/2014/chart" uri="{C3380CC4-5D6E-409C-BE32-E72D297353CC}">
              <c16:uniqueId val="{0000001A-487D-43E4-BC5B-84DC54D5CB08}"/>
            </c:ext>
          </c:extLst>
        </c:ser>
        <c:ser>
          <c:idx val="27"/>
          <c:order val="27"/>
          <c:tx>
            <c:strRef>
              <c:f>'Total mg stacked charts '!$AC$2</c:f>
              <c:strCache>
                <c:ptCount val="1"/>
                <c:pt idx="0">
                  <c:v>Sultiame</c:v>
                </c:pt>
              </c:strCache>
            </c:strRef>
          </c:tx>
          <c:spPr>
            <a:solidFill>
              <a:schemeClr val="accent4">
                <a:lumMod val="60000"/>
                <a:lumOff val="40000"/>
              </a:schemeClr>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AC$3:$AC$9</c:f>
              <c:numCache>
                <c:formatCode>0.000</c:formatCode>
                <c:ptCount val="7"/>
                <c:pt idx="0">
                  <c:v>3.8689582326883868E-4</c:v>
                </c:pt>
                <c:pt idx="1">
                  <c:v>1.1886879239517191E-4</c:v>
                </c:pt>
                <c:pt idx="2">
                  <c:v>2.390102361982908E-4</c:v>
                </c:pt>
                <c:pt idx="3">
                  <c:v>2.3049841873311113E-4</c:v>
                </c:pt>
                <c:pt idx="4">
                  <c:v>2.0596785586612386E-4</c:v>
                </c:pt>
                <c:pt idx="5">
                  <c:v>2.3987294075620899E-4</c:v>
                </c:pt>
                <c:pt idx="6">
                  <c:v>2.7096451796126638E-4</c:v>
                </c:pt>
              </c:numCache>
            </c:numRef>
          </c:val>
          <c:extLst>
            <c:ext xmlns:c16="http://schemas.microsoft.com/office/drawing/2014/chart" uri="{C3380CC4-5D6E-409C-BE32-E72D297353CC}">
              <c16:uniqueId val="{0000001B-487D-43E4-BC5B-84DC54D5CB08}"/>
            </c:ext>
          </c:extLst>
        </c:ser>
        <c:ser>
          <c:idx val="28"/>
          <c:order val="28"/>
          <c:tx>
            <c:strRef>
              <c:f>'Total mg stacked charts '!$AD$2</c:f>
              <c:strCache>
                <c:ptCount val="1"/>
                <c:pt idx="0">
                  <c:v>Tiagabine</c:v>
                </c:pt>
              </c:strCache>
            </c:strRef>
          </c:tx>
          <c:spPr>
            <a:solidFill>
              <a:schemeClr val="accent5">
                <a:lumMod val="60000"/>
                <a:lumOff val="40000"/>
              </a:schemeClr>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AD$3:$AD$9</c:f>
              <c:numCache>
                <c:formatCode>0.000</c:formatCode>
                <c:ptCount val="7"/>
                <c:pt idx="0">
                  <c:v>2.2624356213511943E-5</c:v>
                </c:pt>
                <c:pt idx="1">
                  <c:v>1.4776227510402182E-5</c:v>
                </c:pt>
                <c:pt idx="2">
                  <c:v>1.0848705557561649E-5</c:v>
                </c:pt>
                <c:pt idx="3">
                  <c:v>9.2929031660595289E-6</c:v>
                </c:pt>
                <c:pt idx="4">
                  <c:v>8.8325369290164724E-6</c:v>
                </c:pt>
                <c:pt idx="5">
                  <c:v>8.0700136115904372E-6</c:v>
                </c:pt>
                <c:pt idx="6">
                  <c:v>7.5648242025039146E-6</c:v>
                </c:pt>
              </c:numCache>
            </c:numRef>
          </c:val>
          <c:extLst>
            <c:ext xmlns:c16="http://schemas.microsoft.com/office/drawing/2014/chart" uri="{C3380CC4-5D6E-409C-BE32-E72D297353CC}">
              <c16:uniqueId val="{0000001C-487D-43E4-BC5B-84DC54D5CB08}"/>
            </c:ext>
          </c:extLst>
        </c:ser>
        <c:ser>
          <c:idx val="29"/>
          <c:order val="29"/>
          <c:tx>
            <c:strRef>
              <c:f>'Total mg stacked charts '!$AE$2</c:f>
              <c:strCache>
                <c:ptCount val="1"/>
                <c:pt idx="0">
                  <c:v>Topiramate</c:v>
                </c:pt>
              </c:strCache>
            </c:strRef>
          </c:tx>
          <c:spPr>
            <a:solidFill>
              <a:schemeClr val="accent6">
                <a:lumMod val="60000"/>
                <a:lumOff val="40000"/>
              </a:schemeClr>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AE$3:$AE$9</c:f>
              <c:numCache>
                <c:formatCode>0.000</c:formatCode>
                <c:ptCount val="7"/>
                <c:pt idx="0">
                  <c:v>0.13421152160966413</c:v>
                </c:pt>
                <c:pt idx="1">
                  <c:v>0.19709869633028981</c:v>
                </c:pt>
                <c:pt idx="2">
                  <c:v>0.25585139930905026</c:v>
                </c:pt>
                <c:pt idx="3">
                  <c:v>0.294277077039795</c:v>
                </c:pt>
                <c:pt idx="4">
                  <c:v>0.32915135569818788</c:v>
                </c:pt>
                <c:pt idx="5">
                  <c:v>0.34143847489500689</c:v>
                </c:pt>
                <c:pt idx="6">
                  <c:v>0.35771367022806094</c:v>
                </c:pt>
              </c:numCache>
            </c:numRef>
          </c:val>
          <c:extLst>
            <c:ext xmlns:c16="http://schemas.microsoft.com/office/drawing/2014/chart" uri="{C3380CC4-5D6E-409C-BE32-E72D297353CC}">
              <c16:uniqueId val="{0000001D-487D-43E4-BC5B-84DC54D5CB08}"/>
            </c:ext>
          </c:extLst>
        </c:ser>
        <c:ser>
          <c:idx val="30"/>
          <c:order val="30"/>
          <c:tx>
            <c:strRef>
              <c:f>'Total mg stacked charts '!$AF$2</c:f>
              <c:strCache>
                <c:ptCount val="1"/>
                <c:pt idx="0">
                  <c:v>Valproic Acid</c:v>
                </c:pt>
              </c:strCache>
            </c:strRef>
          </c:tx>
          <c:spPr>
            <a:solidFill>
              <a:schemeClr val="accent1">
                <a:lumMod val="50000"/>
              </a:schemeClr>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AF$3:$AF$9</c:f>
              <c:numCache>
                <c:formatCode>0.000</c:formatCode>
                <c:ptCount val="7"/>
                <c:pt idx="0">
                  <c:v>1.1968975427621613E-3</c:v>
                </c:pt>
                <c:pt idx="1">
                  <c:v>1.8489264736204884E-3</c:v>
                </c:pt>
                <c:pt idx="2">
                  <c:v>2.9968162017225087E-3</c:v>
                </c:pt>
                <c:pt idx="3">
                  <c:v>3.2793683144066708E-3</c:v>
                </c:pt>
                <c:pt idx="4">
                  <c:v>3.1421873744058013E-3</c:v>
                </c:pt>
                <c:pt idx="5">
                  <c:v>3.5029212237515824E-3</c:v>
                </c:pt>
                <c:pt idx="6">
                  <c:v>3.4162984258945882E-3</c:v>
                </c:pt>
              </c:numCache>
            </c:numRef>
          </c:val>
          <c:extLst>
            <c:ext xmlns:c16="http://schemas.microsoft.com/office/drawing/2014/chart" uri="{C3380CC4-5D6E-409C-BE32-E72D297353CC}">
              <c16:uniqueId val="{0000001E-487D-43E4-BC5B-84DC54D5CB08}"/>
            </c:ext>
          </c:extLst>
        </c:ser>
        <c:ser>
          <c:idx val="31"/>
          <c:order val="31"/>
          <c:tx>
            <c:strRef>
              <c:f>'Total mg stacked charts '!$AG$2</c:f>
              <c:strCache>
                <c:ptCount val="1"/>
                <c:pt idx="0">
                  <c:v>Vigabatrin</c:v>
                </c:pt>
              </c:strCache>
            </c:strRef>
          </c:tx>
          <c:spPr>
            <a:solidFill>
              <a:schemeClr val="accent2">
                <a:lumMod val="50000"/>
              </a:schemeClr>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AG$3:$AG$9</c:f>
              <c:numCache>
                <c:formatCode>0.000</c:formatCode>
                <c:ptCount val="7"/>
                <c:pt idx="0">
                  <c:v>0.39400933985103181</c:v>
                </c:pt>
                <c:pt idx="1">
                  <c:v>0.2625789746382366</c:v>
                </c:pt>
                <c:pt idx="2">
                  <c:v>0.21218742717240707</c:v>
                </c:pt>
                <c:pt idx="3">
                  <c:v>0.2001555920819181</c:v>
                </c:pt>
                <c:pt idx="4">
                  <c:v>0.19676330915257342</c:v>
                </c:pt>
                <c:pt idx="5">
                  <c:v>0.19250859104497933</c:v>
                </c:pt>
                <c:pt idx="6">
                  <c:v>0.18893131498969365</c:v>
                </c:pt>
              </c:numCache>
            </c:numRef>
          </c:val>
          <c:extLst>
            <c:ext xmlns:c16="http://schemas.microsoft.com/office/drawing/2014/chart" uri="{C3380CC4-5D6E-409C-BE32-E72D297353CC}">
              <c16:uniqueId val="{0000001F-487D-43E4-BC5B-84DC54D5CB08}"/>
            </c:ext>
          </c:extLst>
        </c:ser>
        <c:ser>
          <c:idx val="32"/>
          <c:order val="32"/>
          <c:tx>
            <c:strRef>
              <c:f>'Total mg stacked charts '!$AH$2</c:f>
              <c:strCache>
                <c:ptCount val="1"/>
                <c:pt idx="0">
                  <c:v>Zonisamide</c:v>
                </c:pt>
              </c:strCache>
            </c:strRef>
          </c:tx>
          <c:spPr>
            <a:solidFill>
              <a:schemeClr val="accent3">
                <a:lumMod val="50000"/>
              </a:schemeClr>
            </a:solidFill>
            <a:ln>
              <a:noFill/>
            </a:ln>
            <a:effectLst/>
          </c:spPr>
          <c:invertIfNegative val="0"/>
          <c:cat>
            <c:numRef>
              <c:f>'Total mg stacked charts '!$A$3:$A$9</c:f>
              <c:numCache>
                <c:formatCode>General</c:formatCode>
                <c:ptCount val="7"/>
                <c:pt idx="0">
                  <c:v>2004</c:v>
                </c:pt>
                <c:pt idx="1">
                  <c:v>2008</c:v>
                </c:pt>
                <c:pt idx="2">
                  <c:v>2012</c:v>
                </c:pt>
                <c:pt idx="3">
                  <c:v>2014</c:v>
                </c:pt>
                <c:pt idx="4">
                  <c:v>2016</c:v>
                </c:pt>
                <c:pt idx="5">
                  <c:v>2017</c:v>
                </c:pt>
                <c:pt idx="6">
                  <c:v>2018</c:v>
                </c:pt>
              </c:numCache>
            </c:numRef>
          </c:cat>
          <c:val>
            <c:numRef>
              <c:f>'Total mg stacked charts '!$AH$3:$AH$9</c:f>
              <c:numCache>
                <c:formatCode>0.000</c:formatCode>
                <c:ptCount val="7"/>
                <c:pt idx="0">
                  <c:v>0</c:v>
                </c:pt>
                <c:pt idx="1">
                  <c:v>3.6614696948869374E-2</c:v>
                </c:pt>
                <c:pt idx="2">
                  <c:v>7.4497030234815367E-2</c:v>
                </c:pt>
                <c:pt idx="3">
                  <c:v>9.4329214815582277E-2</c:v>
                </c:pt>
                <c:pt idx="4">
                  <c:v>0.11169505394538448</c:v>
                </c:pt>
                <c:pt idx="5">
                  <c:v>0.1192510717163288</c:v>
                </c:pt>
                <c:pt idx="6">
                  <c:v>0.12587003180856327</c:v>
                </c:pt>
              </c:numCache>
            </c:numRef>
          </c:val>
          <c:extLst>
            <c:ext xmlns:c16="http://schemas.microsoft.com/office/drawing/2014/chart" uri="{C3380CC4-5D6E-409C-BE32-E72D297353CC}">
              <c16:uniqueId val="{00000020-487D-43E4-BC5B-84DC54D5CB08}"/>
            </c:ext>
          </c:extLst>
        </c:ser>
        <c:dLbls>
          <c:showLegendKey val="0"/>
          <c:showVal val="0"/>
          <c:showCatName val="0"/>
          <c:showSerName val="0"/>
          <c:showPercent val="0"/>
          <c:showBubbleSize val="0"/>
        </c:dLbls>
        <c:gapWidth val="150"/>
        <c:overlap val="100"/>
        <c:axId val="370872480"/>
        <c:axId val="296595792"/>
      </c:barChart>
      <c:catAx>
        <c:axId val="3708724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Yea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6595792"/>
        <c:crosses val="autoZero"/>
        <c:auto val="1"/>
        <c:lblAlgn val="ctr"/>
        <c:lblOffset val="100"/>
        <c:noMultiLvlLbl val="0"/>
      </c:catAx>
      <c:valAx>
        <c:axId val="296595792"/>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0" i="0" baseline="0">
                    <a:effectLst/>
                  </a:rPr>
                  <a:t>PEC (µg/L)</a:t>
                </a:r>
                <a:endParaRPr lang="en-GB" sz="7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0872480"/>
        <c:crosses val="autoZero"/>
        <c:crossBetween val="between"/>
      </c:valAx>
      <c:spPr>
        <a:noFill/>
        <a:ln>
          <a:noFill/>
        </a:ln>
        <a:effectLst/>
      </c:spPr>
    </c:plotArea>
    <c:legend>
      <c:legendPos val="b"/>
      <c:layout>
        <c:manualLayout>
          <c:xMode val="edge"/>
          <c:yMode val="edge"/>
          <c:x val="0"/>
          <c:y val="0.69740696663379753"/>
          <c:w val="0.99912859961653733"/>
          <c:h val="0.2877873578572573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5309383431048783E-2"/>
          <c:y val="2.3809523809523808E-2"/>
          <c:w val="0.89933820903231476"/>
          <c:h val="0.81081535262637627"/>
        </c:manualLayout>
      </c:layout>
      <c:barChart>
        <c:barDir val="col"/>
        <c:grouping val="stacked"/>
        <c:varyColors val="0"/>
        <c:ser>
          <c:idx val="0"/>
          <c:order val="0"/>
          <c:tx>
            <c:strRef>
              <c:f>Sheet2!$C$2</c:f>
              <c:strCache>
                <c:ptCount val="1"/>
              </c:strCache>
            </c:strRef>
          </c:tx>
          <c:spPr>
            <a:noFill/>
            <a:ln>
              <a:noFill/>
            </a:ln>
            <a:effectLst/>
          </c:spPr>
          <c:invertIfNegative val="0"/>
          <c:cat>
            <c:strRef>
              <c:f>Sheet2!$B$3:$B$11</c:f>
              <c:strCache>
                <c:ptCount val="9"/>
                <c:pt idx="0">
                  <c:v>Gabapentin</c:v>
                </c:pt>
                <c:pt idx="1">
                  <c:v>Levetiracetam</c:v>
                </c:pt>
                <c:pt idx="2">
                  <c:v>Pregabalin</c:v>
                </c:pt>
                <c:pt idx="3">
                  <c:v>Lamotrigine</c:v>
                </c:pt>
                <c:pt idx="4">
                  <c:v>Carbamazepine</c:v>
                </c:pt>
                <c:pt idx="5">
                  <c:v>Topiramate</c:v>
                </c:pt>
                <c:pt idx="6">
                  <c:v>Primidone</c:v>
                </c:pt>
                <c:pt idx="7">
                  <c:v>Oxcarbazepine</c:v>
                </c:pt>
                <c:pt idx="8">
                  <c:v>Phenytoin</c:v>
                </c:pt>
              </c:strCache>
            </c:strRef>
          </c:cat>
          <c:val>
            <c:numRef>
              <c:f>Sheet2!$C$3:$C$11</c:f>
              <c:numCache>
                <c:formatCode>General</c:formatCode>
                <c:ptCount val="9"/>
                <c:pt idx="0">
                  <c:v>0.51861000000000002</c:v>
                </c:pt>
                <c:pt idx="1">
                  <c:v>0.22414000000000001</c:v>
                </c:pt>
                <c:pt idx="2">
                  <c:v>4.6798799999999998</c:v>
                </c:pt>
                <c:pt idx="3">
                  <c:v>0.44324999999999998</c:v>
                </c:pt>
                <c:pt idx="4">
                  <c:v>3.3919999999999999E-2</c:v>
                </c:pt>
                <c:pt idx="5">
                  <c:v>0.22356999999999999</c:v>
                </c:pt>
                <c:pt idx="6">
                  <c:v>0.13791</c:v>
                </c:pt>
                <c:pt idx="7">
                  <c:v>1.65E-3</c:v>
                </c:pt>
                <c:pt idx="8">
                  <c:v>1E-3</c:v>
                </c:pt>
              </c:numCache>
            </c:numRef>
          </c:val>
          <c:extLst>
            <c:ext xmlns:c16="http://schemas.microsoft.com/office/drawing/2014/chart" uri="{C3380CC4-5D6E-409C-BE32-E72D297353CC}">
              <c16:uniqueId val="{00000000-F70C-48F3-9E5C-8C1F95393FE4}"/>
            </c:ext>
          </c:extLst>
        </c:ser>
        <c:ser>
          <c:idx val="1"/>
          <c:order val="1"/>
          <c:tx>
            <c:strRef>
              <c:f>Sheet2!$C$1</c:f>
              <c:strCache>
                <c:ptCount val="1"/>
                <c:pt idx="0">
                  <c:v>Calculated PEC Range</c:v>
                </c:pt>
              </c:strCache>
            </c:strRef>
          </c:tx>
          <c:spPr>
            <a:solidFill>
              <a:schemeClr val="accent5">
                <a:lumMod val="20000"/>
                <a:lumOff val="80000"/>
              </a:schemeClr>
            </a:solidFill>
            <a:ln>
              <a:noFill/>
            </a:ln>
            <a:effectLst/>
          </c:spPr>
          <c:invertIfNegative val="0"/>
          <c:cat>
            <c:strRef>
              <c:f>Sheet2!$B$3:$B$11</c:f>
              <c:strCache>
                <c:ptCount val="9"/>
                <c:pt idx="0">
                  <c:v>Gabapentin</c:v>
                </c:pt>
                <c:pt idx="1">
                  <c:v>Levetiracetam</c:v>
                </c:pt>
                <c:pt idx="2">
                  <c:v>Pregabalin</c:v>
                </c:pt>
                <c:pt idx="3">
                  <c:v>Lamotrigine</c:v>
                </c:pt>
                <c:pt idx="4">
                  <c:v>Carbamazepine</c:v>
                </c:pt>
                <c:pt idx="5">
                  <c:v>Topiramate</c:v>
                </c:pt>
                <c:pt idx="6">
                  <c:v>Primidone</c:v>
                </c:pt>
                <c:pt idx="7">
                  <c:v>Oxcarbazepine</c:v>
                </c:pt>
                <c:pt idx="8">
                  <c:v>Phenytoin</c:v>
                </c:pt>
              </c:strCache>
            </c:strRef>
          </c:cat>
          <c:val>
            <c:numRef>
              <c:f>Sheet2!$D$3:$D$11</c:f>
              <c:numCache>
                <c:formatCode>General</c:formatCode>
                <c:ptCount val="9"/>
                <c:pt idx="0">
                  <c:v>49.032249999999998</c:v>
                </c:pt>
                <c:pt idx="1">
                  <c:v>12.905239999999999</c:v>
                </c:pt>
                <c:pt idx="2">
                  <c:v>10.141500000000001</c:v>
                </c:pt>
                <c:pt idx="3">
                  <c:v>0.44424999999999998</c:v>
                </c:pt>
                <c:pt idx="4">
                  <c:v>0.42481999999999998</c:v>
                </c:pt>
                <c:pt idx="5">
                  <c:v>0.35770999999999997</c:v>
                </c:pt>
                <c:pt idx="6">
                  <c:v>0.22411</c:v>
                </c:pt>
                <c:pt idx="7">
                  <c:v>1.061E-2</c:v>
                </c:pt>
                <c:pt idx="8">
                  <c:v>2.14E-3</c:v>
                </c:pt>
              </c:numCache>
            </c:numRef>
          </c:val>
          <c:extLst>
            <c:ext xmlns:c16="http://schemas.microsoft.com/office/drawing/2014/chart" uri="{C3380CC4-5D6E-409C-BE32-E72D297353CC}">
              <c16:uniqueId val="{00000001-F70C-48F3-9E5C-8C1F95393FE4}"/>
            </c:ext>
          </c:extLst>
        </c:ser>
        <c:dLbls>
          <c:showLegendKey val="0"/>
          <c:showVal val="0"/>
          <c:showCatName val="0"/>
          <c:showSerName val="0"/>
          <c:showPercent val="0"/>
          <c:showBubbleSize val="0"/>
        </c:dLbls>
        <c:gapWidth val="219"/>
        <c:overlap val="100"/>
        <c:axId val="1187555759"/>
        <c:axId val="1245464127"/>
      </c:barChart>
      <c:scatterChart>
        <c:scatterStyle val="lineMarker"/>
        <c:varyColors val="0"/>
        <c:ser>
          <c:idx val="2"/>
          <c:order val="2"/>
          <c:tx>
            <c:strRef>
              <c:f>Sheet2!$E$12</c:f>
              <c:strCache>
                <c:ptCount val="1"/>
                <c:pt idx="0">
                  <c:v>(Margot et al., 2013)</c:v>
                </c:pt>
              </c:strCache>
            </c:strRef>
          </c:tx>
          <c:spPr>
            <a:ln w="25400" cap="rnd">
              <a:noFill/>
              <a:round/>
            </a:ln>
            <a:effectLst/>
          </c:spPr>
          <c:marker>
            <c:symbol val="x"/>
            <c:size val="10"/>
            <c:spPr>
              <a:noFill/>
              <a:ln w="9525">
                <a:solidFill>
                  <a:schemeClr val="tx1"/>
                </a:solidFill>
              </a:ln>
              <a:effectLst/>
            </c:spPr>
          </c:marker>
          <c:xVal>
            <c:strRef>
              <c:f>Sheet2!$B$3</c:f>
              <c:strCache>
                <c:ptCount val="1"/>
                <c:pt idx="0">
                  <c:v>Gabapentin</c:v>
                </c:pt>
              </c:strCache>
            </c:strRef>
          </c:xVal>
          <c:yVal>
            <c:numRef>
              <c:f>Sheet2!$E$3</c:f>
              <c:numCache>
                <c:formatCode>General</c:formatCode>
                <c:ptCount val="1"/>
                <c:pt idx="0">
                  <c:v>3.6920000000000002</c:v>
                </c:pt>
              </c:numCache>
            </c:numRef>
          </c:yVal>
          <c:smooth val="0"/>
          <c:extLst>
            <c:ext xmlns:c16="http://schemas.microsoft.com/office/drawing/2014/chart" uri="{C3380CC4-5D6E-409C-BE32-E72D297353CC}">
              <c16:uniqueId val="{00000002-F70C-48F3-9E5C-8C1F95393FE4}"/>
            </c:ext>
          </c:extLst>
        </c:ser>
        <c:ser>
          <c:idx val="3"/>
          <c:order val="3"/>
          <c:tx>
            <c:strRef>
              <c:f>Sheet2!$F$12</c:f>
              <c:strCache>
                <c:ptCount val="1"/>
                <c:pt idx="0">
                  <c:v>(Gurke et al., 2015)</c:v>
                </c:pt>
              </c:strCache>
            </c:strRef>
          </c:tx>
          <c:spPr>
            <a:ln w="25400" cap="rnd">
              <a:noFill/>
              <a:round/>
            </a:ln>
            <a:effectLst/>
          </c:spPr>
          <c:marker>
            <c:symbol val="x"/>
            <c:size val="10"/>
            <c:spPr>
              <a:noFill/>
              <a:ln w="9525">
                <a:solidFill>
                  <a:schemeClr val="accent6">
                    <a:lumMod val="75000"/>
                  </a:schemeClr>
                </a:solidFill>
              </a:ln>
              <a:effectLst/>
            </c:spPr>
          </c:marker>
          <c:xVal>
            <c:numRef>
              <c:f>Sheet2!$A$3</c:f>
              <c:numCache>
                <c:formatCode>General</c:formatCode>
                <c:ptCount val="1"/>
                <c:pt idx="0">
                  <c:v>1</c:v>
                </c:pt>
              </c:numCache>
            </c:numRef>
          </c:xVal>
          <c:yVal>
            <c:numRef>
              <c:f>Sheet2!$F$3</c:f>
              <c:numCache>
                <c:formatCode>General</c:formatCode>
                <c:ptCount val="1"/>
                <c:pt idx="0">
                  <c:v>12.08</c:v>
                </c:pt>
              </c:numCache>
            </c:numRef>
          </c:yVal>
          <c:smooth val="0"/>
          <c:extLst>
            <c:ext xmlns:c16="http://schemas.microsoft.com/office/drawing/2014/chart" uri="{C3380CC4-5D6E-409C-BE32-E72D297353CC}">
              <c16:uniqueId val="{00000003-F70C-48F3-9E5C-8C1F95393FE4}"/>
            </c:ext>
          </c:extLst>
        </c:ser>
        <c:ser>
          <c:idx val="4"/>
          <c:order val="4"/>
          <c:tx>
            <c:strRef>
              <c:f>Sheet2!$O$12</c:f>
              <c:strCache>
                <c:ptCount val="1"/>
                <c:pt idx="0">
                  <c:v>(Kasprzyk-Hordern, Dinsdale and Guwy. 2009)</c:v>
                </c:pt>
              </c:strCache>
            </c:strRef>
          </c:tx>
          <c:spPr>
            <a:ln w="25400" cap="rnd">
              <a:noFill/>
              <a:round/>
            </a:ln>
            <a:effectLst/>
          </c:spPr>
          <c:marker>
            <c:symbol val="x"/>
            <c:size val="10"/>
            <c:spPr>
              <a:noFill/>
              <a:ln w="9525">
                <a:solidFill>
                  <a:srgbClr val="92D050"/>
                </a:solidFill>
              </a:ln>
              <a:effectLst/>
            </c:spPr>
          </c:marker>
          <c:xVal>
            <c:strRef>
              <c:f>Sheet2!$B$3</c:f>
              <c:strCache>
                <c:ptCount val="1"/>
                <c:pt idx="0">
                  <c:v>Gabapentin</c:v>
                </c:pt>
              </c:strCache>
            </c:strRef>
          </c:xVal>
          <c:yVal>
            <c:numRef>
              <c:f>Sheet2!$O$3</c:f>
              <c:numCache>
                <c:formatCode>General</c:formatCode>
                <c:ptCount val="1"/>
                <c:pt idx="0">
                  <c:v>2.5920000000000001</c:v>
                </c:pt>
              </c:numCache>
            </c:numRef>
          </c:yVal>
          <c:smooth val="0"/>
          <c:extLst>
            <c:ext xmlns:c16="http://schemas.microsoft.com/office/drawing/2014/chart" uri="{C3380CC4-5D6E-409C-BE32-E72D297353CC}">
              <c16:uniqueId val="{00000004-F70C-48F3-9E5C-8C1F95393FE4}"/>
            </c:ext>
          </c:extLst>
        </c:ser>
        <c:ser>
          <c:idx val="5"/>
          <c:order val="5"/>
          <c:tx>
            <c:strRef>
              <c:f>Sheet2!$E$12</c:f>
              <c:strCache>
                <c:ptCount val="1"/>
                <c:pt idx="0">
                  <c:v>(Margot et al., 2013)</c:v>
                </c:pt>
              </c:strCache>
            </c:strRef>
          </c:tx>
          <c:spPr>
            <a:ln w="25400" cap="rnd">
              <a:noFill/>
              <a:round/>
            </a:ln>
            <a:effectLst/>
          </c:spPr>
          <c:marker>
            <c:symbol val="x"/>
            <c:size val="10"/>
            <c:spPr>
              <a:noFill/>
              <a:ln w="9525">
                <a:solidFill>
                  <a:schemeClr val="tx1"/>
                </a:solidFill>
              </a:ln>
              <a:effectLst/>
            </c:spPr>
          </c:marker>
          <c:xVal>
            <c:numRef>
              <c:f>Sheet2!$A$4</c:f>
              <c:numCache>
                <c:formatCode>General</c:formatCode>
                <c:ptCount val="1"/>
                <c:pt idx="0">
                  <c:v>2</c:v>
                </c:pt>
              </c:numCache>
            </c:numRef>
          </c:xVal>
          <c:yVal>
            <c:numRef>
              <c:f>Sheet2!$E$4</c:f>
              <c:numCache>
                <c:formatCode>General</c:formatCode>
                <c:ptCount val="1"/>
                <c:pt idx="0">
                  <c:v>0.33</c:v>
                </c:pt>
              </c:numCache>
            </c:numRef>
          </c:yVal>
          <c:smooth val="0"/>
          <c:extLst>
            <c:ext xmlns:c16="http://schemas.microsoft.com/office/drawing/2014/chart" uri="{C3380CC4-5D6E-409C-BE32-E72D297353CC}">
              <c16:uniqueId val="{00000005-F70C-48F3-9E5C-8C1F95393FE4}"/>
            </c:ext>
          </c:extLst>
        </c:ser>
        <c:ser>
          <c:idx val="7"/>
          <c:order val="6"/>
          <c:tx>
            <c:strRef>
              <c:f>Sheet2!$J$12</c:f>
              <c:strCache>
                <c:ptCount val="1"/>
                <c:pt idx="0">
                  <c:v>(Chauveheid and Scholdis, 2019)</c:v>
                </c:pt>
              </c:strCache>
            </c:strRef>
          </c:tx>
          <c:spPr>
            <a:ln w="25400" cap="rnd">
              <a:noFill/>
              <a:round/>
            </a:ln>
            <a:effectLst/>
          </c:spPr>
          <c:marker>
            <c:symbol val="x"/>
            <c:size val="10"/>
            <c:spPr>
              <a:noFill/>
              <a:ln w="9525">
                <a:solidFill>
                  <a:schemeClr val="accent1">
                    <a:lumMod val="75000"/>
                  </a:schemeClr>
                </a:solidFill>
              </a:ln>
              <a:effectLst/>
            </c:spPr>
          </c:marker>
          <c:xVal>
            <c:numRef>
              <c:f>Sheet2!$A$4</c:f>
              <c:numCache>
                <c:formatCode>General</c:formatCode>
                <c:ptCount val="1"/>
                <c:pt idx="0">
                  <c:v>2</c:v>
                </c:pt>
              </c:numCache>
            </c:numRef>
          </c:xVal>
          <c:yVal>
            <c:numRef>
              <c:f>Sheet2!$J$4</c:f>
              <c:numCache>
                <c:formatCode>General</c:formatCode>
                <c:ptCount val="1"/>
                <c:pt idx="0">
                  <c:v>3.3000000000000002E-2</c:v>
                </c:pt>
              </c:numCache>
            </c:numRef>
          </c:yVal>
          <c:smooth val="0"/>
          <c:extLst>
            <c:ext xmlns:c16="http://schemas.microsoft.com/office/drawing/2014/chart" uri="{C3380CC4-5D6E-409C-BE32-E72D297353CC}">
              <c16:uniqueId val="{00000006-F70C-48F3-9E5C-8C1F95393FE4}"/>
            </c:ext>
          </c:extLst>
        </c:ser>
        <c:ser>
          <c:idx val="8"/>
          <c:order val="7"/>
          <c:tx>
            <c:strRef>
              <c:f>Sheet2!$F$12</c:f>
              <c:strCache>
                <c:ptCount val="1"/>
                <c:pt idx="0">
                  <c:v>(Gurke et al., 2015)</c:v>
                </c:pt>
              </c:strCache>
            </c:strRef>
          </c:tx>
          <c:spPr>
            <a:ln w="25400" cap="rnd">
              <a:noFill/>
              <a:round/>
            </a:ln>
            <a:effectLst/>
          </c:spPr>
          <c:marker>
            <c:symbol val="x"/>
            <c:size val="10"/>
            <c:spPr>
              <a:noFill/>
              <a:ln w="9525">
                <a:solidFill>
                  <a:schemeClr val="accent6">
                    <a:lumMod val="75000"/>
                  </a:schemeClr>
                </a:solidFill>
              </a:ln>
              <a:effectLst/>
            </c:spPr>
          </c:marker>
          <c:xVal>
            <c:numRef>
              <c:f>Sheet2!$A$5</c:f>
              <c:numCache>
                <c:formatCode>General</c:formatCode>
                <c:ptCount val="1"/>
                <c:pt idx="0">
                  <c:v>3</c:v>
                </c:pt>
              </c:numCache>
            </c:numRef>
          </c:xVal>
          <c:yVal>
            <c:numRef>
              <c:f>Sheet2!$F$5</c:f>
              <c:numCache>
                <c:formatCode>General</c:formatCode>
                <c:ptCount val="1"/>
                <c:pt idx="0">
                  <c:v>1.087</c:v>
                </c:pt>
              </c:numCache>
            </c:numRef>
          </c:yVal>
          <c:smooth val="0"/>
          <c:extLst>
            <c:ext xmlns:c16="http://schemas.microsoft.com/office/drawing/2014/chart" uri="{C3380CC4-5D6E-409C-BE32-E72D297353CC}">
              <c16:uniqueId val="{00000007-F70C-48F3-9E5C-8C1F95393FE4}"/>
            </c:ext>
          </c:extLst>
        </c:ser>
        <c:ser>
          <c:idx val="9"/>
          <c:order val="8"/>
          <c:tx>
            <c:strRef>
              <c:f>Sheet2!$F$12</c:f>
              <c:strCache>
                <c:ptCount val="1"/>
                <c:pt idx="0">
                  <c:v>(Gurke et al., 2015)</c:v>
                </c:pt>
              </c:strCache>
            </c:strRef>
          </c:tx>
          <c:spPr>
            <a:ln w="25400" cap="rnd">
              <a:noFill/>
              <a:round/>
            </a:ln>
            <a:effectLst/>
          </c:spPr>
          <c:marker>
            <c:symbol val="x"/>
            <c:size val="10"/>
            <c:spPr>
              <a:noFill/>
              <a:ln w="9525">
                <a:solidFill>
                  <a:schemeClr val="accent6">
                    <a:lumMod val="75000"/>
                  </a:schemeClr>
                </a:solidFill>
              </a:ln>
              <a:effectLst/>
            </c:spPr>
          </c:marker>
          <c:xVal>
            <c:numRef>
              <c:f>Sheet2!$A$6</c:f>
              <c:numCache>
                <c:formatCode>General</c:formatCode>
                <c:ptCount val="1"/>
                <c:pt idx="0">
                  <c:v>4</c:v>
                </c:pt>
              </c:numCache>
            </c:numRef>
          </c:xVal>
          <c:yVal>
            <c:numRef>
              <c:f>Sheet2!$F$6</c:f>
              <c:numCache>
                <c:formatCode>General</c:formatCode>
                <c:ptCount val="1"/>
                <c:pt idx="0">
                  <c:v>0.86199999999999999</c:v>
                </c:pt>
              </c:numCache>
            </c:numRef>
          </c:yVal>
          <c:smooth val="0"/>
          <c:extLst>
            <c:ext xmlns:c16="http://schemas.microsoft.com/office/drawing/2014/chart" uri="{C3380CC4-5D6E-409C-BE32-E72D297353CC}">
              <c16:uniqueId val="{00000008-F70C-48F3-9E5C-8C1F95393FE4}"/>
            </c:ext>
          </c:extLst>
        </c:ser>
        <c:ser>
          <c:idx val="10"/>
          <c:order val="9"/>
          <c:tx>
            <c:strRef>
              <c:f>Sheet2!$E$12</c:f>
              <c:strCache>
                <c:ptCount val="1"/>
                <c:pt idx="0">
                  <c:v>(Margot et al., 2013)</c:v>
                </c:pt>
              </c:strCache>
            </c:strRef>
          </c:tx>
          <c:spPr>
            <a:ln w="25400" cap="rnd">
              <a:noFill/>
              <a:round/>
            </a:ln>
            <a:effectLst/>
          </c:spPr>
          <c:marker>
            <c:symbol val="x"/>
            <c:size val="10"/>
            <c:spPr>
              <a:noFill/>
              <a:ln w="9525">
                <a:solidFill>
                  <a:schemeClr val="tx1"/>
                </a:solidFill>
              </a:ln>
              <a:effectLst/>
            </c:spPr>
          </c:marker>
          <c:xVal>
            <c:numRef>
              <c:f>Sheet2!$A$7</c:f>
              <c:numCache>
                <c:formatCode>General</c:formatCode>
                <c:ptCount val="1"/>
                <c:pt idx="0">
                  <c:v>5</c:v>
                </c:pt>
              </c:numCache>
            </c:numRef>
          </c:xVal>
          <c:yVal>
            <c:numRef>
              <c:f>Sheet2!$E$7</c:f>
              <c:numCache>
                <c:formatCode>General</c:formatCode>
                <c:ptCount val="1"/>
                <c:pt idx="0">
                  <c:v>0.46100000000000002</c:v>
                </c:pt>
              </c:numCache>
            </c:numRef>
          </c:yVal>
          <c:smooth val="0"/>
          <c:extLst>
            <c:ext xmlns:c16="http://schemas.microsoft.com/office/drawing/2014/chart" uri="{C3380CC4-5D6E-409C-BE32-E72D297353CC}">
              <c16:uniqueId val="{00000009-F70C-48F3-9E5C-8C1F95393FE4}"/>
            </c:ext>
          </c:extLst>
        </c:ser>
        <c:ser>
          <c:idx val="11"/>
          <c:order val="10"/>
          <c:tx>
            <c:strRef>
              <c:f>Sheet2!$F$12</c:f>
              <c:strCache>
                <c:ptCount val="1"/>
                <c:pt idx="0">
                  <c:v>(Gurke et al., 2015)</c:v>
                </c:pt>
              </c:strCache>
            </c:strRef>
          </c:tx>
          <c:spPr>
            <a:ln w="25400" cap="rnd">
              <a:noFill/>
              <a:round/>
            </a:ln>
            <a:effectLst/>
          </c:spPr>
          <c:marker>
            <c:symbol val="x"/>
            <c:size val="10"/>
            <c:spPr>
              <a:noFill/>
              <a:ln w="9525">
                <a:solidFill>
                  <a:schemeClr val="accent6">
                    <a:lumMod val="75000"/>
                  </a:schemeClr>
                </a:solidFill>
              </a:ln>
              <a:effectLst/>
            </c:spPr>
          </c:marker>
          <c:xVal>
            <c:numRef>
              <c:f>Sheet2!$A$7</c:f>
              <c:numCache>
                <c:formatCode>General</c:formatCode>
                <c:ptCount val="1"/>
                <c:pt idx="0">
                  <c:v>5</c:v>
                </c:pt>
              </c:numCache>
            </c:numRef>
          </c:xVal>
          <c:yVal>
            <c:numRef>
              <c:f>Sheet2!$F$7</c:f>
              <c:numCache>
                <c:formatCode>General</c:formatCode>
                <c:ptCount val="1"/>
                <c:pt idx="0">
                  <c:v>1.6140000000000001</c:v>
                </c:pt>
              </c:numCache>
            </c:numRef>
          </c:yVal>
          <c:smooth val="0"/>
          <c:extLst>
            <c:ext xmlns:c16="http://schemas.microsoft.com/office/drawing/2014/chart" uri="{C3380CC4-5D6E-409C-BE32-E72D297353CC}">
              <c16:uniqueId val="{0000000A-F70C-48F3-9E5C-8C1F95393FE4}"/>
            </c:ext>
          </c:extLst>
        </c:ser>
        <c:ser>
          <c:idx val="12"/>
          <c:order val="11"/>
          <c:tx>
            <c:strRef>
              <c:f>Sheet2!$G$12</c:f>
              <c:strCache>
                <c:ptCount val="1"/>
                <c:pt idx="0">
                  <c:v>(Brezina et al., 2017)</c:v>
                </c:pt>
              </c:strCache>
            </c:strRef>
          </c:tx>
          <c:spPr>
            <a:ln w="25400" cap="rnd">
              <a:noFill/>
              <a:round/>
            </a:ln>
            <a:effectLst/>
          </c:spPr>
          <c:marker>
            <c:symbol val="x"/>
            <c:size val="10"/>
            <c:spPr>
              <a:noFill/>
              <a:ln w="9525">
                <a:solidFill>
                  <a:srgbClr val="FFFF00"/>
                </a:solidFill>
              </a:ln>
              <a:effectLst/>
            </c:spPr>
          </c:marker>
          <c:xVal>
            <c:numRef>
              <c:f>Sheet2!$A$7</c:f>
              <c:numCache>
                <c:formatCode>General</c:formatCode>
                <c:ptCount val="1"/>
                <c:pt idx="0">
                  <c:v>5</c:v>
                </c:pt>
              </c:numCache>
            </c:numRef>
          </c:xVal>
          <c:yVal>
            <c:numRef>
              <c:f>Sheet2!$G$7</c:f>
              <c:numCache>
                <c:formatCode>General</c:formatCode>
                <c:ptCount val="1"/>
                <c:pt idx="0">
                  <c:v>1.29</c:v>
                </c:pt>
              </c:numCache>
            </c:numRef>
          </c:yVal>
          <c:smooth val="0"/>
          <c:extLst>
            <c:ext xmlns:c16="http://schemas.microsoft.com/office/drawing/2014/chart" uri="{C3380CC4-5D6E-409C-BE32-E72D297353CC}">
              <c16:uniqueId val="{0000000B-F70C-48F3-9E5C-8C1F95393FE4}"/>
            </c:ext>
          </c:extLst>
        </c:ser>
        <c:ser>
          <c:idx val="13"/>
          <c:order val="12"/>
          <c:tx>
            <c:strRef>
              <c:f>Sheet2!$H$12</c:f>
              <c:strCache>
                <c:ptCount val="1"/>
                <c:pt idx="0">
                  <c:v>(Calderόn-Preciado et al., 2011)</c:v>
                </c:pt>
              </c:strCache>
            </c:strRef>
          </c:tx>
          <c:spPr>
            <a:ln w="25400" cap="rnd">
              <a:noFill/>
              <a:round/>
            </a:ln>
            <a:effectLst/>
          </c:spPr>
          <c:marker>
            <c:symbol val="x"/>
            <c:size val="10"/>
            <c:spPr>
              <a:noFill/>
              <a:ln w="9525">
                <a:solidFill>
                  <a:schemeClr val="accent4">
                    <a:lumMod val="75000"/>
                  </a:schemeClr>
                </a:solidFill>
              </a:ln>
              <a:effectLst/>
            </c:spPr>
          </c:marker>
          <c:xVal>
            <c:numRef>
              <c:f>Sheet2!$A$7</c:f>
              <c:numCache>
                <c:formatCode>General</c:formatCode>
                <c:ptCount val="1"/>
                <c:pt idx="0">
                  <c:v>5</c:v>
                </c:pt>
              </c:numCache>
            </c:numRef>
          </c:xVal>
          <c:yVal>
            <c:numRef>
              <c:f>Sheet2!$H$7</c:f>
              <c:numCache>
                <c:formatCode>General</c:formatCode>
                <c:ptCount val="1"/>
                <c:pt idx="0">
                  <c:v>0.52600000000000002</c:v>
                </c:pt>
              </c:numCache>
            </c:numRef>
          </c:yVal>
          <c:smooth val="0"/>
          <c:extLst>
            <c:ext xmlns:c16="http://schemas.microsoft.com/office/drawing/2014/chart" uri="{C3380CC4-5D6E-409C-BE32-E72D297353CC}">
              <c16:uniqueId val="{0000000C-F70C-48F3-9E5C-8C1F95393FE4}"/>
            </c:ext>
          </c:extLst>
        </c:ser>
        <c:ser>
          <c:idx val="14"/>
          <c:order val="13"/>
          <c:tx>
            <c:strRef>
              <c:f>Sheet2!$I$12</c:f>
              <c:strCache>
                <c:ptCount val="1"/>
                <c:pt idx="0">
                  <c:v>(Martinez Bueno et al., 2007)</c:v>
                </c:pt>
              </c:strCache>
            </c:strRef>
          </c:tx>
          <c:spPr>
            <a:ln w="25400" cap="rnd">
              <a:noFill/>
              <a:round/>
            </a:ln>
            <a:effectLst/>
          </c:spPr>
          <c:marker>
            <c:symbol val="x"/>
            <c:size val="10"/>
            <c:spPr>
              <a:noFill/>
              <a:ln w="9525">
                <a:solidFill>
                  <a:schemeClr val="accent2">
                    <a:lumMod val="75000"/>
                  </a:schemeClr>
                </a:solidFill>
              </a:ln>
              <a:effectLst/>
            </c:spPr>
          </c:marker>
          <c:xVal>
            <c:numRef>
              <c:f>Sheet2!$A$7</c:f>
              <c:numCache>
                <c:formatCode>General</c:formatCode>
                <c:ptCount val="1"/>
                <c:pt idx="0">
                  <c:v>5</c:v>
                </c:pt>
              </c:numCache>
            </c:numRef>
          </c:xVal>
          <c:yVal>
            <c:numRef>
              <c:f>Sheet2!$I$7</c:f>
              <c:numCache>
                <c:formatCode>General</c:formatCode>
                <c:ptCount val="1"/>
                <c:pt idx="0">
                  <c:v>0.13600000000000001</c:v>
                </c:pt>
              </c:numCache>
            </c:numRef>
          </c:yVal>
          <c:smooth val="0"/>
          <c:extLst>
            <c:ext xmlns:c16="http://schemas.microsoft.com/office/drawing/2014/chart" uri="{C3380CC4-5D6E-409C-BE32-E72D297353CC}">
              <c16:uniqueId val="{0000000D-F70C-48F3-9E5C-8C1F95393FE4}"/>
            </c:ext>
          </c:extLst>
        </c:ser>
        <c:ser>
          <c:idx val="15"/>
          <c:order val="14"/>
          <c:tx>
            <c:strRef>
              <c:f>Sheet2!$J$12</c:f>
              <c:strCache>
                <c:ptCount val="1"/>
                <c:pt idx="0">
                  <c:v>(Chauveheid and Scholdis, 2019)</c:v>
                </c:pt>
              </c:strCache>
            </c:strRef>
          </c:tx>
          <c:spPr>
            <a:ln w="25400" cap="rnd">
              <a:noFill/>
              <a:round/>
            </a:ln>
            <a:effectLst/>
          </c:spPr>
          <c:marker>
            <c:symbol val="x"/>
            <c:size val="10"/>
            <c:spPr>
              <a:noFill/>
              <a:ln w="9525">
                <a:solidFill>
                  <a:schemeClr val="accent5">
                    <a:lumMod val="75000"/>
                  </a:schemeClr>
                </a:solidFill>
              </a:ln>
              <a:effectLst/>
            </c:spPr>
          </c:marker>
          <c:xVal>
            <c:numRef>
              <c:f>Sheet2!$A$7</c:f>
              <c:numCache>
                <c:formatCode>General</c:formatCode>
                <c:ptCount val="1"/>
                <c:pt idx="0">
                  <c:v>5</c:v>
                </c:pt>
              </c:numCache>
            </c:numRef>
          </c:xVal>
          <c:yVal>
            <c:numRef>
              <c:f>Sheet2!$J$7</c:f>
              <c:numCache>
                <c:formatCode>General</c:formatCode>
                <c:ptCount val="1"/>
                <c:pt idx="0">
                  <c:v>3.1E-2</c:v>
                </c:pt>
              </c:numCache>
            </c:numRef>
          </c:yVal>
          <c:smooth val="0"/>
          <c:extLst>
            <c:ext xmlns:c16="http://schemas.microsoft.com/office/drawing/2014/chart" uri="{C3380CC4-5D6E-409C-BE32-E72D297353CC}">
              <c16:uniqueId val="{0000000E-F70C-48F3-9E5C-8C1F95393FE4}"/>
            </c:ext>
          </c:extLst>
        </c:ser>
        <c:ser>
          <c:idx val="16"/>
          <c:order val="15"/>
          <c:tx>
            <c:strRef>
              <c:f>Sheet2!$L$12</c:f>
              <c:strCache>
                <c:ptCount val="1"/>
                <c:pt idx="0">
                  <c:v>(Leclercq et al., 2009)</c:v>
                </c:pt>
              </c:strCache>
            </c:strRef>
          </c:tx>
          <c:spPr>
            <a:ln w="25400" cap="rnd">
              <a:noFill/>
              <a:round/>
            </a:ln>
            <a:effectLst/>
          </c:spPr>
          <c:marker>
            <c:symbol val="circle"/>
            <c:size val="5"/>
            <c:spPr>
              <a:solidFill>
                <a:schemeClr val="accent5">
                  <a:lumMod val="80000"/>
                  <a:lumOff val="20000"/>
                </a:schemeClr>
              </a:solidFill>
              <a:ln w="9525">
                <a:solidFill>
                  <a:srgbClr val="FF0000"/>
                </a:solidFill>
              </a:ln>
              <a:effectLst/>
            </c:spPr>
          </c:marker>
          <c:dPt>
            <c:idx val="0"/>
            <c:marker>
              <c:symbol val="x"/>
              <c:size val="10"/>
              <c:spPr>
                <a:noFill/>
                <a:ln w="9525">
                  <a:solidFill>
                    <a:srgbClr val="FF0000"/>
                  </a:solidFill>
                </a:ln>
                <a:effectLst/>
              </c:spPr>
            </c:marker>
            <c:bubble3D val="0"/>
            <c:extLst>
              <c:ext xmlns:c16="http://schemas.microsoft.com/office/drawing/2014/chart" uri="{C3380CC4-5D6E-409C-BE32-E72D297353CC}">
                <c16:uniqueId val="{0000000F-F70C-48F3-9E5C-8C1F95393FE4}"/>
              </c:ext>
            </c:extLst>
          </c:dPt>
          <c:xVal>
            <c:numRef>
              <c:f>Sheet2!$A$7</c:f>
              <c:numCache>
                <c:formatCode>General</c:formatCode>
                <c:ptCount val="1"/>
                <c:pt idx="0">
                  <c:v>5</c:v>
                </c:pt>
              </c:numCache>
            </c:numRef>
          </c:xVal>
          <c:yVal>
            <c:numRef>
              <c:f>Sheet2!$L$7</c:f>
              <c:numCache>
                <c:formatCode>General</c:formatCode>
                <c:ptCount val="1"/>
                <c:pt idx="0">
                  <c:v>0.112</c:v>
                </c:pt>
              </c:numCache>
            </c:numRef>
          </c:yVal>
          <c:smooth val="0"/>
          <c:extLst>
            <c:ext xmlns:c16="http://schemas.microsoft.com/office/drawing/2014/chart" uri="{C3380CC4-5D6E-409C-BE32-E72D297353CC}">
              <c16:uniqueId val="{00000010-F70C-48F3-9E5C-8C1F95393FE4}"/>
            </c:ext>
          </c:extLst>
        </c:ser>
        <c:ser>
          <c:idx val="18"/>
          <c:order val="16"/>
          <c:tx>
            <c:strRef>
              <c:f>Sheet2!$L$12</c:f>
              <c:strCache>
                <c:ptCount val="1"/>
                <c:pt idx="0">
                  <c:v>(Leclercq et al., 2009)</c:v>
                </c:pt>
              </c:strCache>
            </c:strRef>
          </c:tx>
          <c:spPr>
            <a:ln w="25400" cap="rnd">
              <a:noFill/>
              <a:round/>
            </a:ln>
            <a:effectLst/>
          </c:spPr>
          <c:marker>
            <c:symbol val="x"/>
            <c:size val="10"/>
            <c:spPr>
              <a:noFill/>
              <a:ln w="9525">
                <a:solidFill>
                  <a:srgbClr val="FF0000"/>
                </a:solidFill>
              </a:ln>
              <a:effectLst/>
            </c:spPr>
          </c:marker>
          <c:xVal>
            <c:numRef>
              <c:f>Sheet2!$A$7</c:f>
              <c:numCache>
                <c:formatCode>General</c:formatCode>
                <c:ptCount val="1"/>
                <c:pt idx="0">
                  <c:v>5</c:v>
                </c:pt>
              </c:numCache>
            </c:numRef>
          </c:xVal>
          <c:yVal>
            <c:numRef>
              <c:f>Sheet2!$M$7</c:f>
              <c:numCache>
                <c:formatCode>General</c:formatCode>
                <c:ptCount val="1"/>
                <c:pt idx="0">
                  <c:v>0.14599999999999999</c:v>
                </c:pt>
              </c:numCache>
            </c:numRef>
          </c:yVal>
          <c:smooth val="0"/>
          <c:extLst>
            <c:ext xmlns:c16="http://schemas.microsoft.com/office/drawing/2014/chart" uri="{C3380CC4-5D6E-409C-BE32-E72D297353CC}">
              <c16:uniqueId val="{00000011-F70C-48F3-9E5C-8C1F95393FE4}"/>
            </c:ext>
          </c:extLst>
        </c:ser>
        <c:ser>
          <c:idx val="19"/>
          <c:order val="17"/>
          <c:tx>
            <c:strRef>
              <c:f>Sheet2!$L$12</c:f>
              <c:strCache>
                <c:ptCount val="1"/>
                <c:pt idx="0">
                  <c:v>(Leclercq et al., 2009)</c:v>
                </c:pt>
              </c:strCache>
            </c:strRef>
          </c:tx>
          <c:spPr>
            <a:ln w="25400" cap="rnd">
              <a:noFill/>
              <a:round/>
            </a:ln>
            <a:effectLst/>
          </c:spPr>
          <c:marker>
            <c:symbol val="x"/>
            <c:size val="10"/>
            <c:spPr>
              <a:noFill/>
              <a:ln w="9525">
                <a:solidFill>
                  <a:srgbClr val="FF0000"/>
                </a:solidFill>
              </a:ln>
              <a:effectLst/>
            </c:spPr>
          </c:marker>
          <c:xVal>
            <c:numRef>
              <c:f>Sheet2!$A$7</c:f>
              <c:numCache>
                <c:formatCode>General</c:formatCode>
                <c:ptCount val="1"/>
                <c:pt idx="0">
                  <c:v>5</c:v>
                </c:pt>
              </c:numCache>
            </c:numRef>
          </c:xVal>
          <c:yVal>
            <c:numRef>
              <c:f>Sheet2!$N$7</c:f>
              <c:numCache>
                <c:formatCode>General</c:formatCode>
                <c:ptCount val="1"/>
                <c:pt idx="0">
                  <c:v>0.25800000000000001</c:v>
                </c:pt>
              </c:numCache>
            </c:numRef>
          </c:yVal>
          <c:smooth val="0"/>
          <c:extLst>
            <c:ext xmlns:c16="http://schemas.microsoft.com/office/drawing/2014/chart" uri="{C3380CC4-5D6E-409C-BE32-E72D297353CC}">
              <c16:uniqueId val="{00000012-F70C-48F3-9E5C-8C1F95393FE4}"/>
            </c:ext>
          </c:extLst>
        </c:ser>
        <c:ser>
          <c:idx val="20"/>
          <c:order val="18"/>
          <c:tx>
            <c:strRef>
              <c:f>Sheet2!$O$12</c:f>
              <c:strCache>
                <c:ptCount val="1"/>
                <c:pt idx="0">
                  <c:v>(Kasprzyk-Hordern, Dinsdale and Guwy. 2009)</c:v>
                </c:pt>
              </c:strCache>
            </c:strRef>
          </c:tx>
          <c:spPr>
            <a:ln w="25400" cap="rnd">
              <a:noFill/>
              <a:round/>
            </a:ln>
            <a:effectLst/>
          </c:spPr>
          <c:marker>
            <c:symbol val="x"/>
            <c:size val="10"/>
            <c:spPr>
              <a:noFill/>
              <a:ln w="9525">
                <a:solidFill>
                  <a:srgbClr val="92D050"/>
                </a:solidFill>
              </a:ln>
              <a:effectLst/>
            </c:spPr>
          </c:marker>
          <c:xVal>
            <c:numRef>
              <c:f>Sheet2!$A$7</c:f>
              <c:numCache>
                <c:formatCode>General</c:formatCode>
                <c:ptCount val="1"/>
                <c:pt idx="0">
                  <c:v>5</c:v>
                </c:pt>
              </c:numCache>
            </c:numRef>
          </c:xVal>
          <c:yVal>
            <c:numRef>
              <c:f>Sheet2!$O$7</c:f>
              <c:numCache>
                <c:formatCode>General</c:formatCode>
                <c:ptCount val="1"/>
                <c:pt idx="0">
                  <c:v>0.82599999999999996</c:v>
                </c:pt>
              </c:numCache>
            </c:numRef>
          </c:yVal>
          <c:smooth val="0"/>
          <c:extLst>
            <c:ext xmlns:c16="http://schemas.microsoft.com/office/drawing/2014/chart" uri="{C3380CC4-5D6E-409C-BE32-E72D297353CC}">
              <c16:uniqueId val="{00000013-F70C-48F3-9E5C-8C1F95393FE4}"/>
            </c:ext>
          </c:extLst>
        </c:ser>
        <c:ser>
          <c:idx val="21"/>
          <c:order val="19"/>
          <c:tx>
            <c:strRef>
              <c:f>Sheet2!$F$12</c:f>
              <c:strCache>
                <c:ptCount val="1"/>
                <c:pt idx="0">
                  <c:v>(Gurke et al., 2015)</c:v>
                </c:pt>
              </c:strCache>
            </c:strRef>
          </c:tx>
          <c:spPr>
            <a:ln w="25400" cap="rnd">
              <a:noFill/>
              <a:round/>
            </a:ln>
            <a:effectLst/>
          </c:spPr>
          <c:marker>
            <c:symbol val="x"/>
            <c:size val="10"/>
            <c:spPr>
              <a:noFill/>
              <a:ln w="9525">
                <a:solidFill>
                  <a:schemeClr val="accent6">
                    <a:lumMod val="75000"/>
                  </a:schemeClr>
                </a:solidFill>
              </a:ln>
              <a:effectLst/>
            </c:spPr>
          </c:marker>
          <c:xVal>
            <c:numRef>
              <c:f>Sheet2!$A$8</c:f>
              <c:numCache>
                <c:formatCode>General</c:formatCode>
                <c:ptCount val="1"/>
                <c:pt idx="0">
                  <c:v>6</c:v>
                </c:pt>
              </c:numCache>
            </c:numRef>
          </c:xVal>
          <c:yVal>
            <c:numRef>
              <c:f>Sheet2!$F$8</c:f>
              <c:numCache>
                <c:formatCode>General</c:formatCode>
                <c:ptCount val="1"/>
                <c:pt idx="0">
                  <c:v>0.14000000000000001</c:v>
                </c:pt>
              </c:numCache>
            </c:numRef>
          </c:yVal>
          <c:smooth val="0"/>
          <c:extLst>
            <c:ext xmlns:c16="http://schemas.microsoft.com/office/drawing/2014/chart" uri="{C3380CC4-5D6E-409C-BE32-E72D297353CC}">
              <c16:uniqueId val="{00000014-F70C-48F3-9E5C-8C1F95393FE4}"/>
            </c:ext>
          </c:extLst>
        </c:ser>
        <c:ser>
          <c:idx val="22"/>
          <c:order val="20"/>
          <c:tx>
            <c:strRef>
              <c:f>Sheet2!$E$12</c:f>
              <c:strCache>
                <c:ptCount val="1"/>
                <c:pt idx="0">
                  <c:v>(Margot et al., 2013)</c:v>
                </c:pt>
              </c:strCache>
            </c:strRef>
          </c:tx>
          <c:spPr>
            <a:ln w="25400" cap="rnd">
              <a:noFill/>
              <a:round/>
            </a:ln>
            <a:effectLst/>
          </c:spPr>
          <c:marker>
            <c:symbol val="x"/>
            <c:size val="10"/>
            <c:spPr>
              <a:noFill/>
              <a:ln w="9525">
                <a:solidFill>
                  <a:schemeClr val="tx1"/>
                </a:solidFill>
              </a:ln>
              <a:effectLst/>
            </c:spPr>
          </c:marker>
          <c:xVal>
            <c:numRef>
              <c:f>Sheet2!$A$9</c:f>
              <c:numCache>
                <c:formatCode>General</c:formatCode>
                <c:ptCount val="1"/>
                <c:pt idx="0">
                  <c:v>7</c:v>
                </c:pt>
              </c:numCache>
            </c:numRef>
          </c:xVal>
          <c:yVal>
            <c:numRef>
              <c:f>Sheet2!$E$9</c:f>
              <c:numCache>
                <c:formatCode>General</c:formatCode>
                <c:ptCount val="1"/>
                <c:pt idx="0">
                  <c:v>9.7000000000000003E-2</c:v>
                </c:pt>
              </c:numCache>
            </c:numRef>
          </c:yVal>
          <c:smooth val="0"/>
          <c:extLst>
            <c:ext xmlns:c16="http://schemas.microsoft.com/office/drawing/2014/chart" uri="{C3380CC4-5D6E-409C-BE32-E72D297353CC}">
              <c16:uniqueId val="{00000015-F70C-48F3-9E5C-8C1F95393FE4}"/>
            </c:ext>
          </c:extLst>
        </c:ser>
        <c:ser>
          <c:idx val="23"/>
          <c:order val="21"/>
          <c:tx>
            <c:strRef>
              <c:f>Sheet2!$F$12</c:f>
              <c:strCache>
                <c:ptCount val="1"/>
                <c:pt idx="0">
                  <c:v>(Gurke et al., 2015)</c:v>
                </c:pt>
              </c:strCache>
            </c:strRef>
          </c:tx>
          <c:spPr>
            <a:ln w="25400" cap="rnd">
              <a:noFill/>
              <a:round/>
            </a:ln>
            <a:effectLst/>
          </c:spPr>
          <c:marker>
            <c:symbol val="x"/>
            <c:size val="10"/>
            <c:spPr>
              <a:noFill/>
              <a:ln w="9525">
                <a:solidFill>
                  <a:schemeClr val="accent6">
                    <a:lumMod val="75000"/>
                  </a:schemeClr>
                </a:solidFill>
              </a:ln>
              <a:effectLst/>
            </c:spPr>
          </c:marker>
          <c:xVal>
            <c:numRef>
              <c:f>Sheet2!$A$9</c:f>
              <c:numCache>
                <c:formatCode>General</c:formatCode>
                <c:ptCount val="1"/>
                <c:pt idx="0">
                  <c:v>7</c:v>
                </c:pt>
              </c:numCache>
            </c:numRef>
          </c:xVal>
          <c:yVal>
            <c:numRef>
              <c:f>Sheet2!$F$9</c:f>
              <c:numCache>
                <c:formatCode>General</c:formatCode>
                <c:ptCount val="1"/>
                <c:pt idx="0">
                  <c:v>0.66500000000000004</c:v>
                </c:pt>
              </c:numCache>
            </c:numRef>
          </c:yVal>
          <c:smooth val="0"/>
          <c:extLst>
            <c:ext xmlns:c16="http://schemas.microsoft.com/office/drawing/2014/chart" uri="{C3380CC4-5D6E-409C-BE32-E72D297353CC}">
              <c16:uniqueId val="{00000016-F70C-48F3-9E5C-8C1F95393FE4}"/>
            </c:ext>
          </c:extLst>
        </c:ser>
        <c:ser>
          <c:idx val="24"/>
          <c:order val="22"/>
          <c:tx>
            <c:strRef>
              <c:f>Sheet2!$J$12</c:f>
              <c:strCache>
                <c:ptCount val="1"/>
                <c:pt idx="0">
                  <c:v>(Chauveheid and Scholdis, 2019)</c:v>
                </c:pt>
              </c:strCache>
            </c:strRef>
          </c:tx>
          <c:spPr>
            <a:ln w="25400" cap="rnd">
              <a:noFill/>
              <a:round/>
            </a:ln>
            <a:effectLst/>
          </c:spPr>
          <c:marker>
            <c:symbol val="x"/>
            <c:size val="10"/>
            <c:spPr>
              <a:noFill/>
              <a:ln w="9525">
                <a:solidFill>
                  <a:schemeClr val="accent5">
                    <a:lumMod val="75000"/>
                  </a:schemeClr>
                </a:solidFill>
              </a:ln>
              <a:effectLst/>
            </c:spPr>
          </c:marker>
          <c:xVal>
            <c:numRef>
              <c:f>Sheet2!$A$9</c:f>
              <c:numCache>
                <c:formatCode>General</c:formatCode>
                <c:ptCount val="1"/>
                <c:pt idx="0">
                  <c:v>7</c:v>
                </c:pt>
              </c:numCache>
            </c:numRef>
          </c:xVal>
          <c:yVal>
            <c:numRef>
              <c:f>Sheet2!$J$9</c:f>
              <c:numCache>
                <c:formatCode>General</c:formatCode>
                <c:ptCount val="1"/>
                <c:pt idx="0">
                  <c:v>1.6E-2</c:v>
                </c:pt>
              </c:numCache>
            </c:numRef>
          </c:yVal>
          <c:smooth val="0"/>
          <c:extLst>
            <c:ext xmlns:c16="http://schemas.microsoft.com/office/drawing/2014/chart" uri="{C3380CC4-5D6E-409C-BE32-E72D297353CC}">
              <c16:uniqueId val="{00000017-F70C-48F3-9E5C-8C1F95393FE4}"/>
            </c:ext>
          </c:extLst>
        </c:ser>
        <c:ser>
          <c:idx val="25"/>
          <c:order val="23"/>
          <c:tx>
            <c:strRef>
              <c:f>Sheet2!$F$12</c:f>
              <c:strCache>
                <c:ptCount val="1"/>
                <c:pt idx="0">
                  <c:v>(Gurke et al., 2015)</c:v>
                </c:pt>
              </c:strCache>
            </c:strRef>
          </c:tx>
          <c:spPr>
            <a:ln w="25400" cap="rnd">
              <a:noFill/>
              <a:round/>
            </a:ln>
            <a:effectLst/>
          </c:spPr>
          <c:marker>
            <c:symbol val="x"/>
            <c:size val="10"/>
            <c:spPr>
              <a:noFill/>
              <a:ln w="9525">
                <a:solidFill>
                  <a:schemeClr val="accent6">
                    <a:lumMod val="75000"/>
                  </a:schemeClr>
                </a:solidFill>
              </a:ln>
              <a:effectLst/>
            </c:spPr>
          </c:marker>
          <c:xVal>
            <c:numRef>
              <c:f>Sheet2!$A$10</c:f>
              <c:numCache>
                <c:formatCode>General</c:formatCode>
                <c:ptCount val="1"/>
                <c:pt idx="0">
                  <c:v>8</c:v>
                </c:pt>
              </c:numCache>
            </c:numRef>
          </c:xVal>
          <c:yVal>
            <c:numRef>
              <c:f>Sheet2!$F$10</c:f>
              <c:numCache>
                <c:formatCode>General</c:formatCode>
                <c:ptCount val="1"/>
                <c:pt idx="0">
                  <c:v>0.57899999999999996</c:v>
                </c:pt>
              </c:numCache>
            </c:numRef>
          </c:yVal>
          <c:smooth val="0"/>
          <c:extLst>
            <c:ext xmlns:c16="http://schemas.microsoft.com/office/drawing/2014/chart" uri="{C3380CC4-5D6E-409C-BE32-E72D297353CC}">
              <c16:uniqueId val="{00000018-F70C-48F3-9E5C-8C1F95393FE4}"/>
            </c:ext>
          </c:extLst>
        </c:ser>
        <c:ser>
          <c:idx val="26"/>
          <c:order val="24"/>
          <c:tx>
            <c:strRef>
              <c:f>Sheet2!$G$12</c:f>
              <c:strCache>
                <c:ptCount val="1"/>
                <c:pt idx="0">
                  <c:v>(Brezina et al., 2017)</c:v>
                </c:pt>
              </c:strCache>
            </c:strRef>
          </c:tx>
          <c:spPr>
            <a:ln w="25400" cap="rnd">
              <a:noFill/>
              <a:round/>
            </a:ln>
            <a:effectLst/>
          </c:spPr>
          <c:marker>
            <c:symbol val="x"/>
            <c:size val="10"/>
            <c:spPr>
              <a:noFill/>
              <a:ln w="9525">
                <a:solidFill>
                  <a:srgbClr val="FFFF00"/>
                </a:solidFill>
              </a:ln>
              <a:effectLst/>
            </c:spPr>
          </c:marker>
          <c:xVal>
            <c:numRef>
              <c:f>Sheet2!$A$10</c:f>
              <c:numCache>
                <c:formatCode>General</c:formatCode>
                <c:ptCount val="1"/>
                <c:pt idx="0">
                  <c:v>8</c:v>
                </c:pt>
              </c:numCache>
            </c:numRef>
          </c:xVal>
          <c:yVal>
            <c:numRef>
              <c:f>Sheet2!$G$10</c:f>
              <c:numCache>
                <c:formatCode>General</c:formatCode>
                <c:ptCount val="1"/>
                <c:pt idx="0">
                  <c:v>0.19800000000000001</c:v>
                </c:pt>
              </c:numCache>
            </c:numRef>
          </c:yVal>
          <c:smooth val="0"/>
          <c:extLst>
            <c:ext xmlns:c16="http://schemas.microsoft.com/office/drawing/2014/chart" uri="{C3380CC4-5D6E-409C-BE32-E72D297353CC}">
              <c16:uniqueId val="{00000019-F70C-48F3-9E5C-8C1F95393FE4}"/>
            </c:ext>
          </c:extLst>
        </c:ser>
        <c:ser>
          <c:idx val="27"/>
          <c:order val="25"/>
          <c:tx>
            <c:strRef>
              <c:f>Sheet2!$L$12</c:f>
              <c:strCache>
                <c:ptCount val="1"/>
                <c:pt idx="0">
                  <c:v>(Leclercq et al., 2009)</c:v>
                </c:pt>
              </c:strCache>
            </c:strRef>
          </c:tx>
          <c:spPr>
            <a:ln w="25400" cap="rnd">
              <a:noFill/>
              <a:round/>
            </a:ln>
            <a:effectLst/>
          </c:spPr>
          <c:marker>
            <c:symbol val="x"/>
            <c:size val="10"/>
            <c:spPr>
              <a:noFill/>
              <a:ln w="9525">
                <a:solidFill>
                  <a:srgbClr val="FF0000"/>
                </a:solidFill>
              </a:ln>
              <a:effectLst/>
            </c:spPr>
          </c:marker>
          <c:xVal>
            <c:numRef>
              <c:f>Sheet2!$A$10</c:f>
              <c:numCache>
                <c:formatCode>General</c:formatCode>
                <c:ptCount val="1"/>
                <c:pt idx="0">
                  <c:v>8</c:v>
                </c:pt>
              </c:numCache>
            </c:numRef>
          </c:xVal>
          <c:yVal>
            <c:numRef>
              <c:f>Sheet2!$L$10</c:f>
              <c:numCache>
                <c:formatCode>General</c:formatCode>
                <c:ptCount val="1"/>
                <c:pt idx="0">
                  <c:v>0.129</c:v>
                </c:pt>
              </c:numCache>
            </c:numRef>
          </c:yVal>
          <c:smooth val="0"/>
          <c:extLst>
            <c:ext xmlns:c16="http://schemas.microsoft.com/office/drawing/2014/chart" uri="{C3380CC4-5D6E-409C-BE32-E72D297353CC}">
              <c16:uniqueId val="{0000001A-F70C-48F3-9E5C-8C1F95393FE4}"/>
            </c:ext>
          </c:extLst>
        </c:ser>
        <c:ser>
          <c:idx val="28"/>
          <c:order val="26"/>
          <c:tx>
            <c:strRef>
              <c:f>Sheet2!$L$12</c:f>
              <c:strCache>
                <c:ptCount val="1"/>
                <c:pt idx="0">
                  <c:v>(Leclercq et al., 2009)</c:v>
                </c:pt>
              </c:strCache>
            </c:strRef>
          </c:tx>
          <c:spPr>
            <a:ln w="25400" cap="rnd">
              <a:noFill/>
              <a:round/>
            </a:ln>
            <a:effectLst/>
          </c:spPr>
          <c:marker>
            <c:symbol val="x"/>
            <c:size val="10"/>
            <c:spPr>
              <a:noFill/>
              <a:ln w="9525">
                <a:solidFill>
                  <a:srgbClr val="FF0000"/>
                </a:solidFill>
              </a:ln>
              <a:effectLst/>
            </c:spPr>
          </c:marker>
          <c:xVal>
            <c:numRef>
              <c:f>Sheet2!$A$10</c:f>
              <c:numCache>
                <c:formatCode>General</c:formatCode>
                <c:ptCount val="1"/>
                <c:pt idx="0">
                  <c:v>8</c:v>
                </c:pt>
              </c:numCache>
            </c:numRef>
          </c:xVal>
          <c:yVal>
            <c:numRef>
              <c:f>Sheet2!$M$10</c:f>
              <c:numCache>
                <c:formatCode>General</c:formatCode>
                <c:ptCount val="1"/>
                <c:pt idx="0">
                  <c:v>0.255</c:v>
                </c:pt>
              </c:numCache>
            </c:numRef>
          </c:yVal>
          <c:smooth val="0"/>
          <c:extLst>
            <c:ext xmlns:c16="http://schemas.microsoft.com/office/drawing/2014/chart" uri="{C3380CC4-5D6E-409C-BE32-E72D297353CC}">
              <c16:uniqueId val="{0000001B-F70C-48F3-9E5C-8C1F95393FE4}"/>
            </c:ext>
          </c:extLst>
        </c:ser>
        <c:ser>
          <c:idx val="29"/>
          <c:order val="27"/>
          <c:tx>
            <c:strRef>
              <c:f>Sheet2!$L$12</c:f>
              <c:strCache>
                <c:ptCount val="1"/>
                <c:pt idx="0">
                  <c:v>(Leclercq et al., 2009)</c:v>
                </c:pt>
              </c:strCache>
            </c:strRef>
          </c:tx>
          <c:spPr>
            <a:ln w="25400" cap="rnd">
              <a:noFill/>
              <a:round/>
            </a:ln>
            <a:effectLst/>
          </c:spPr>
          <c:marker>
            <c:symbol val="x"/>
            <c:size val="10"/>
            <c:spPr>
              <a:noFill/>
              <a:ln w="9525">
                <a:solidFill>
                  <a:srgbClr val="FF0000"/>
                </a:solidFill>
              </a:ln>
              <a:effectLst/>
            </c:spPr>
          </c:marker>
          <c:xVal>
            <c:numRef>
              <c:f>Sheet2!$A$10</c:f>
              <c:numCache>
                <c:formatCode>General</c:formatCode>
                <c:ptCount val="1"/>
                <c:pt idx="0">
                  <c:v>8</c:v>
                </c:pt>
              </c:numCache>
            </c:numRef>
          </c:xVal>
          <c:yVal>
            <c:numRef>
              <c:f>Sheet2!$N$10</c:f>
              <c:numCache>
                <c:formatCode>General</c:formatCode>
                <c:ptCount val="1"/>
                <c:pt idx="0">
                  <c:v>5.0999999999999997E-2</c:v>
                </c:pt>
              </c:numCache>
            </c:numRef>
          </c:yVal>
          <c:smooth val="0"/>
          <c:extLst>
            <c:ext xmlns:c16="http://schemas.microsoft.com/office/drawing/2014/chart" uri="{C3380CC4-5D6E-409C-BE32-E72D297353CC}">
              <c16:uniqueId val="{0000001C-F70C-48F3-9E5C-8C1F95393FE4}"/>
            </c:ext>
          </c:extLst>
        </c:ser>
        <c:ser>
          <c:idx val="30"/>
          <c:order val="28"/>
          <c:tx>
            <c:strRef>
              <c:f>Sheet2!$K$12</c:f>
              <c:strCache>
                <c:ptCount val="1"/>
                <c:pt idx="0">
                  <c:v>(Yu, Bouwer and Coelhan, 2006)</c:v>
                </c:pt>
              </c:strCache>
            </c:strRef>
          </c:tx>
          <c:spPr>
            <a:ln w="25400" cap="rnd">
              <a:noFill/>
              <a:round/>
            </a:ln>
            <a:effectLst/>
          </c:spPr>
          <c:marker>
            <c:symbol val="x"/>
            <c:size val="10"/>
            <c:spPr>
              <a:noFill/>
              <a:ln w="9525">
                <a:solidFill>
                  <a:srgbClr val="7030A0"/>
                </a:solidFill>
              </a:ln>
              <a:effectLst/>
            </c:spPr>
          </c:marker>
          <c:xVal>
            <c:numRef>
              <c:f>Sheet2!$A$11</c:f>
              <c:numCache>
                <c:formatCode>General</c:formatCode>
                <c:ptCount val="1"/>
                <c:pt idx="0">
                  <c:v>9</c:v>
                </c:pt>
              </c:numCache>
            </c:numRef>
          </c:xVal>
          <c:yVal>
            <c:numRef>
              <c:f>Sheet2!$K$11</c:f>
              <c:numCache>
                <c:formatCode>General</c:formatCode>
                <c:ptCount val="1"/>
                <c:pt idx="0">
                  <c:v>0.25</c:v>
                </c:pt>
              </c:numCache>
            </c:numRef>
          </c:yVal>
          <c:smooth val="0"/>
          <c:extLst>
            <c:ext xmlns:c16="http://schemas.microsoft.com/office/drawing/2014/chart" uri="{C3380CC4-5D6E-409C-BE32-E72D297353CC}">
              <c16:uniqueId val="{0000001D-F70C-48F3-9E5C-8C1F95393FE4}"/>
            </c:ext>
          </c:extLst>
        </c:ser>
        <c:dLbls>
          <c:showLegendKey val="0"/>
          <c:showVal val="0"/>
          <c:showCatName val="0"/>
          <c:showSerName val="0"/>
          <c:showPercent val="0"/>
          <c:showBubbleSize val="0"/>
        </c:dLbls>
        <c:axId val="1187555759"/>
        <c:axId val="1245464127"/>
      </c:scatterChart>
      <c:catAx>
        <c:axId val="118755575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tiepileptic</a:t>
                </a:r>
                <a:r>
                  <a:rPr lang="en-GB" baseline="0"/>
                  <a:t> Compound</a:t>
                </a:r>
                <a:endParaRPr lang="en-GB"/>
              </a:p>
            </c:rich>
          </c:tx>
          <c:layout>
            <c:manualLayout>
              <c:xMode val="edge"/>
              <c:yMode val="edge"/>
              <c:x val="0.4590817128319532"/>
              <c:y val="0.8761795684630330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 sourceLinked="0"/>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45464127"/>
        <c:crossesAt val="1.0000000000000002E-3"/>
        <c:auto val="0"/>
        <c:lblAlgn val="ctr"/>
        <c:lblOffset val="100"/>
        <c:noMultiLvlLbl val="0"/>
      </c:catAx>
      <c:valAx>
        <c:axId val="1245464127"/>
        <c:scaling>
          <c:logBase val="10"/>
          <c:orientation val="minMax"/>
          <c:max val="10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ncentration</a:t>
                </a:r>
                <a:r>
                  <a:rPr lang="en-GB" baseline="0"/>
                  <a:t> (µg/L)</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out"/>
        <c:minorTickMark val="out"/>
        <c:tickLblPos val="nextTo"/>
        <c:spPr>
          <a:noFill/>
          <a:ln>
            <a:solidFill>
              <a:schemeClr val="accent3">
                <a:lumMod val="20000"/>
                <a:lumOff val="8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7555759"/>
        <c:crossesAt val="1"/>
        <c:crossBetween val="between"/>
      </c:valAx>
      <c:spPr>
        <a:noFill/>
        <a:ln>
          <a:solidFill>
            <a:schemeClr val="accent3">
              <a:lumMod val="20000"/>
              <a:lumOff val="80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A5CB0A-F5B4-4535-8463-AE20571776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1</Pages>
  <Words>186444</Words>
  <Characters>1062731</Characters>
  <Application>Microsoft Office Word</Application>
  <DocSecurity>0</DocSecurity>
  <Lines>8856</Lines>
  <Paragraphs>24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6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rshall</dc:creator>
  <cp:keywords/>
  <dc:description/>
  <cp:lastModifiedBy>Alice Marshall</cp:lastModifiedBy>
  <cp:revision>5</cp:revision>
  <cp:lastPrinted>2020-12-23T18:53:00Z</cp:lastPrinted>
  <dcterms:created xsi:type="dcterms:W3CDTF">2021-03-31T16:38:00Z</dcterms:created>
  <dcterms:modified xsi:type="dcterms:W3CDTF">2021-04-22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b4cf434-4631-337a-a623-e7ef829a2d3c</vt:lpwstr>
  </property>
  <property fmtid="{D5CDD505-2E9C-101B-9397-08002B2CF9AE}" pid="24" name="Mendeley Citation Style_1">
    <vt:lpwstr>http://www.zotero.org/styles/vancouver</vt:lpwstr>
  </property>
</Properties>
</file>